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48BBE9" w14:textId="77777777" w:rsidR="00214276" w:rsidRDefault="00214276" w:rsidP="00214276">
      <w:pPr>
        <w:rPr>
          <w:lang w:val="en-GB"/>
        </w:rPr>
      </w:pPr>
      <w:bookmarkStart w:id="0" w:name="_Toc494045755"/>
    </w:p>
    <w:p w14:paraId="5F5DC4B7" w14:textId="77777777" w:rsidR="00214276" w:rsidRDefault="00214276" w:rsidP="00214276">
      <w:pPr>
        <w:rPr>
          <w:lang w:val="en-GB"/>
        </w:rPr>
      </w:pPr>
    </w:p>
    <w:p w14:paraId="3421DB56" w14:textId="77777777" w:rsidR="004E17D3" w:rsidRDefault="004E17D3" w:rsidP="00673F01">
      <w:pPr>
        <w:spacing w:line="360" w:lineRule="auto"/>
        <w:rPr>
          <w:rFonts w:ascii="Arial" w:hAnsi="Arial"/>
          <w:b/>
          <w:sz w:val="48"/>
          <w:szCs w:val="48"/>
        </w:rPr>
      </w:pPr>
    </w:p>
    <w:p w14:paraId="61A2106A" w14:textId="77777777" w:rsidR="009A5FDA" w:rsidRDefault="009A5FDA" w:rsidP="00673F01">
      <w:pPr>
        <w:spacing w:line="360" w:lineRule="auto"/>
        <w:rPr>
          <w:rFonts w:ascii="Arial" w:hAnsi="Arial"/>
          <w:b/>
          <w:sz w:val="48"/>
          <w:szCs w:val="48"/>
        </w:rPr>
      </w:pPr>
    </w:p>
    <w:p w14:paraId="75D91BA3" w14:textId="77777777" w:rsidR="00673F01" w:rsidRDefault="00673F01" w:rsidP="00673F01"/>
    <w:p w14:paraId="1ECC5E50" w14:textId="0E5DAD32" w:rsidR="00634162" w:rsidRPr="00634162" w:rsidRDefault="00634162" w:rsidP="00800921">
      <w:pPr>
        <w:jc w:val="center"/>
        <w:rPr>
          <w:sz w:val="48"/>
          <w:szCs w:val="48"/>
        </w:rPr>
      </w:pPr>
      <w:r w:rsidRPr="00634162">
        <w:rPr>
          <w:sz w:val="48"/>
          <w:szCs w:val="48"/>
        </w:rPr>
        <w:t>Analysis of</w:t>
      </w:r>
      <w:r w:rsidR="00800921">
        <w:rPr>
          <w:sz w:val="48"/>
          <w:szCs w:val="48"/>
        </w:rPr>
        <w:t xml:space="preserve"> the</w:t>
      </w:r>
      <w:r w:rsidRPr="00634162">
        <w:rPr>
          <w:sz w:val="48"/>
          <w:szCs w:val="48"/>
        </w:rPr>
        <w:t xml:space="preserve"> Arp2/3-</w:t>
      </w:r>
      <w:r w:rsidR="00800921">
        <w:rPr>
          <w:sz w:val="48"/>
          <w:szCs w:val="48"/>
        </w:rPr>
        <w:t>independent activity of the WASp</w:t>
      </w:r>
      <w:r w:rsidRPr="00634162">
        <w:rPr>
          <w:sz w:val="48"/>
          <w:szCs w:val="48"/>
        </w:rPr>
        <w:t xml:space="preserve"> family protein Las17 </w:t>
      </w:r>
    </w:p>
    <w:p w14:paraId="7C009E56" w14:textId="77777777" w:rsidR="00673F01" w:rsidRDefault="00673F01" w:rsidP="00673F01">
      <w:pPr>
        <w:rPr>
          <w:sz w:val="40"/>
        </w:rPr>
      </w:pPr>
    </w:p>
    <w:p w14:paraId="3EC754C2" w14:textId="77777777" w:rsidR="00673F01" w:rsidRDefault="00673F01" w:rsidP="00673F01">
      <w:pPr>
        <w:rPr>
          <w:sz w:val="40"/>
        </w:rPr>
      </w:pPr>
    </w:p>
    <w:p w14:paraId="000B78B6" w14:textId="77777777" w:rsidR="00673F01" w:rsidRDefault="00673F01" w:rsidP="00673F01">
      <w:pPr>
        <w:rPr>
          <w:sz w:val="40"/>
        </w:rPr>
      </w:pPr>
    </w:p>
    <w:p w14:paraId="5322969D" w14:textId="42B3FCC1" w:rsidR="00673F01" w:rsidRPr="00673F01" w:rsidRDefault="00673F01" w:rsidP="00673F01">
      <w:pPr>
        <w:jc w:val="center"/>
        <w:rPr>
          <w:b/>
          <w:sz w:val="36"/>
          <w:szCs w:val="36"/>
        </w:rPr>
      </w:pPr>
      <w:r w:rsidRPr="00673F01">
        <w:rPr>
          <w:b/>
          <w:sz w:val="36"/>
          <w:szCs w:val="36"/>
        </w:rPr>
        <w:t>Joe John Tyler</w:t>
      </w:r>
    </w:p>
    <w:p w14:paraId="70F8DD39" w14:textId="5803F540" w:rsidR="00673F01" w:rsidRPr="00673F01" w:rsidRDefault="00673F01" w:rsidP="00673F01">
      <w:pPr>
        <w:jc w:val="center"/>
        <w:rPr>
          <w:sz w:val="36"/>
          <w:szCs w:val="36"/>
        </w:rPr>
      </w:pPr>
      <w:r w:rsidRPr="00673F01">
        <w:rPr>
          <w:sz w:val="36"/>
          <w:szCs w:val="36"/>
        </w:rPr>
        <w:t>Mchem Biological Chemistry</w:t>
      </w:r>
    </w:p>
    <w:p w14:paraId="164BD988" w14:textId="77777777" w:rsidR="00673F01" w:rsidRPr="00673F01" w:rsidRDefault="00673F01" w:rsidP="00673F01">
      <w:pPr>
        <w:jc w:val="center"/>
        <w:rPr>
          <w:sz w:val="36"/>
          <w:szCs w:val="36"/>
        </w:rPr>
      </w:pPr>
    </w:p>
    <w:p w14:paraId="32EFCC1D" w14:textId="77777777" w:rsidR="00634162" w:rsidRDefault="00634162" w:rsidP="00673F01">
      <w:pPr>
        <w:jc w:val="center"/>
        <w:rPr>
          <w:i/>
          <w:sz w:val="36"/>
          <w:szCs w:val="36"/>
        </w:rPr>
      </w:pPr>
    </w:p>
    <w:p w14:paraId="76E4F9C4" w14:textId="77777777" w:rsidR="00673F01" w:rsidRPr="00673F01" w:rsidRDefault="00673F01" w:rsidP="00673F01">
      <w:pPr>
        <w:jc w:val="center"/>
        <w:rPr>
          <w:i/>
          <w:sz w:val="36"/>
          <w:szCs w:val="36"/>
        </w:rPr>
      </w:pPr>
      <w:r w:rsidRPr="00673F01">
        <w:rPr>
          <w:i/>
          <w:sz w:val="36"/>
          <w:szCs w:val="36"/>
        </w:rPr>
        <w:t>A thesis submitted for the degree of Doctor of Philosophy</w:t>
      </w:r>
    </w:p>
    <w:p w14:paraId="494EB95B" w14:textId="77777777" w:rsidR="00673F01" w:rsidRPr="00673F01" w:rsidRDefault="00673F01" w:rsidP="00673F01">
      <w:pPr>
        <w:jc w:val="center"/>
        <w:rPr>
          <w:sz w:val="36"/>
          <w:szCs w:val="36"/>
        </w:rPr>
      </w:pPr>
    </w:p>
    <w:p w14:paraId="17DC87BF" w14:textId="77777777" w:rsidR="00673F01" w:rsidRPr="00673F01" w:rsidRDefault="00673F01" w:rsidP="00634162">
      <w:pPr>
        <w:rPr>
          <w:sz w:val="36"/>
          <w:szCs w:val="36"/>
        </w:rPr>
      </w:pPr>
    </w:p>
    <w:p w14:paraId="02505C5E" w14:textId="77777777" w:rsidR="00673F01" w:rsidRPr="00673F01" w:rsidRDefault="00673F01" w:rsidP="00673F01">
      <w:pPr>
        <w:jc w:val="center"/>
        <w:rPr>
          <w:sz w:val="36"/>
          <w:szCs w:val="36"/>
        </w:rPr>
      </w:pPr>
    </w:p>
    <w:p w14:paraId="5FF43B8B" w14:textId="01FD8CBD" w:rsidR="00673F01" w:rsidRPr="00673F01" w:rsidRDefault="00673F01" w:rsidP="00673F01">
      <w:pPr>
        <w:jc w:val="center"/>
        <w:rPr>
          <w:sz w:val="36"/>
          <w:szCs w:val="36"/>
        </w:rPr>
      </w:pPr>
      <w:r w:rsidRPr="00673F01">
        <w:rPr>
          <w:sz w:val="36"/>
          <w:szCs w:val="36"/>
        </w:rPr>
        <w:t>Department of Biomedical Science</w:t>
      </w:r>
    </w:p>
    <w:p w14:paraId="379D2295" w14:textId="77777777" w:rsidR="00673F01" w:rsidRPr="00673F01" w:rsidRDefault="00673F01" w:rsidP="00673F01">
      <w:pPr>
        <w:jc w:val="center"/>
        <w:rPr>
          <w:sz w:val="36"/>
          <w:szCs w:val="36"/>
        </w:rPr>
      </w:pPr>
      <w:r w:rsidRPr="00673F01">
        <w:rPr>
          <w:sz w:val="36"/>
          <w:szCs w:val="36"/>
        </w:rPr>
        <w:t>University of Sheffield</w:t>
      </w:r>
    </w:p>
    <w:p w14:paraId="22448BDE" w14:textId="77777777" w:rsidR="00673F01" w:rsidRPr="00673F01" w:rsidRDefault="00673F01" w:rsidP="00673F01">
      <w:pPr>
        <w:jc w:val="center"/>
        <w:rPr>
          <w:sz w:val="36"/>
          <w:szCs w:val="36"/>
        </w:rPr>
      </w:pPr>
    </w:p>
    <w:p w14:paraId="357DBF54" w14:textId="77777777" w:rsidR="004E17D3" w:rsidRDefault="004E17D3" w:rsidP="00673F01">
      <w:pPr>
        <w:jc w:val="center"/>
        <w:rPr>
          <w:sz w:val="36"/>
          <w:szCs w:val="36"/>
        </w:rPr>
      </w:pPr>
    </w:p>
    <w:p w14:paraId="3AB6800B" w14:textId="68A5EDFC" w:rsidR="00673F01" w:rsidRPr="00673F01" w:rsidRDefault="00673F01" w:rsidP="00673F01">
      <w:pPr>
        <w:jc w:val="center"/>
        <w:rPr>
          <w:sz w:val="36"/>
          <w:szCs w:val="36"/>
        </w:rPr>
      </w:pPr>
      <w:r w:rsidRPr="00673F01">
        <w:rPr>
          <w:sz w:val="36"/>
          <w:szCs w:val="36"/>
        </w:rPr>
        <w:t>September 2017</w:t>
      </w:r>
    </w:p>
    <w:p w14:paraId="23EFB659" w14:textId="159C4BBF" w:rsidR="00605CA9" w:rsidRDefault="00214276" w:rsidP="004E17D3">
      <w:pPr>
        <w:rPr>
          <w:lang w:val="en-GB"/>
        </w:rPr>
      </w:pPr>
      <w:r>
        <w:rPr>
          <w:lang w:val="en-GB"/>
        </w:rPr>
        <w:br w:type="page"/>
      </w:r>
      <w:r w:rsidR="00605CA9">
        <w:rPr>
          <w:lang w:val="en-GB"/>
        </w:rPr>
        <w:lastRenderedPageBreak/>
        <w:br w:type="page"/>
      </w:r>
    </w:p>
    <w:p w14:paraId="3E3327CF" w14:textId="77777777" w:rsidR="00605CA9" w:rsidRDefault="00605CA9" w:rsidP="00605CA9">
      <w:pPr>
        <w:pStyle w:val="Quote"/>
        <w:spacing w:before="0"/>
        <w:rPr>
          <w:lang w:val="en-GB"/>
        </w:rPr>
      </w:pPr>
    </w:p>
    <w:p w14:paraId="4B8B01DF" w14:textId="77777777" w:rsidR="00605CA9" w:rsidRDefault="00605CA9" w:rsidP="00605CA9">
      <w:pPr>
        <w:pStyle w:val="Quote"/>
        <w:spacing w:before="0"/>
        <w:rPr>
          <w:lang w:val="en-GB"/>
        </w:rPr>
      </w:pPr>
    </w:p>
    <w:p w14:paraId="28129D07" w14:textId="77777777" w:rsidR="004E17D3" w:rsidRDefault="004E17D3" w:rsidP="00605CA9">
      <w:pPr>
        <w:pStyle w:val="Quote"/>
        <w:spacing w:before="0"/>
        <w:rPr>
          <w:lang w:val="en-GB"/>
        </w:rPr>
      </w:pPr>
    </w:p>
    <w:p w14:paraId="7A2148E1" w14:textId="77777777" w:rsidR="004E17D3" w:rsidRDefault="004E17D3" w:rsidP="004E17D3">
      <w:pPr>
        <w:rPr>
          <w:lang w:val="en-GB"/>
        </w:rPr>
      </w:pPr>
    </w:p>
    <w:p w14:paraId="69F5CCFB" w14:textId="77777777" w:rsidR="004E17D3" w:rsidRDefault="004E17D3" w:rsidP="004E17D3">
      <w:pPr>
        <w:rPr>
          <w:lang w:val="en-GB"/>
        </w:rPr>
      </w:pPr>
    </w:p>
    <w:p w14:paraId="15C5B318" w14:textId="77777777" w:rsidR="004E17D3" w:rsidRDefault="004E17D3" w:rsidP="004E17D3">
      <w:pPr>
        <w:rPr>
          <w:lang w:val="en-GB"/>
        </w:rPr>
      </w:pPr>
    </w:p>
    <w:p w14:paraId="5C746780" w14:textId="77777777" w:rsidR="004E17D3" w:rsidRDefault="004E17D3" w:rsidP="004E17D3">
      <w:pPr>
        <w:rPr>
          <w:lang w:val="en-GB"/>
        </w:rPr>
      </w:pPr>
    </w:p>
    <w:p w14:paraId="78B373C9" w14:textId="77777777" w:rsidR="004E17D3" w:rsidRDefault="004E17D3" w:rsidP="004E17D3">
      <w:pPr>
        <w:rPr>
          <w:lang w:val="en-GB"/>
        </w:rPr>
      </w:pPr>
    </w:p>
    <w:p w14:paraId="176DE181" w14:textId="77777777" w:rsidR="004E17D3" w:rsidRDefault="004E17D3" w:rsidP="004E17D3">
      <w:pPr>
        <w:rPr>
          <w:lang w:val="en-GB"/>
        </w:rPr>
      </w:pPr>
    </w:p>
    <w:p w14:paraId="6D70D286" w14:textId="77777777" w:rsidR="004E17D3" w:rsidRDefault="004E17D3" w:rsidP="004E17D3">
      <w:pPr>
        <w:rPr>
          <w:lang w:val="en-GB"/>
        </w:rPr>
      </w:pPr>
    </w:p>
    <w:p w14:paraId="1C495585" w14:textId="77777777" w:rsidR="004E17D3" w:rsidRPr="004E17D3" w:rsidRDefault="004E17D3" w:rsidP="004E17D3">
      <w:pPr>
        <w:rPr>
          <w:lang w:val="en-GB"/>
        </w:rPr>
      </w:pPr>
    </w:p>
    <w:p w14:paraId="6D1EE9AF" w14:textId="77777777" w:rsidR="004E17D3" w:rsidRDefault="004E17D3" w:rsidP="00605CA9">
      <w:pPr>
        <w:pStyle w:val="Quote"/>
        <w:spacing w:before="0"/>
        <w:rPr>
          <w:lang w:val="en-GB"/>
        </w:rPr>
      </w:pPr>
    </w:p>
    <w:p w14:paraId="55F7DE1A" w14:textId="77777777" w:rsidR="004E17D3" w:rsidRDefault="004E17D3" w:rsidP="00605CA9">
      <w:pPr>
        <w:pStyle w:val="Quote"/>
        <w:spacing w:before="0"/>
        <w:rPr>
          <w:lang w:val="en-GB"/>
        </w:rPr>
      </w:pPr>
    </w:p>
    <w:p w14:paraId="69B0AB70" w14:textId="77777777" w:rsidR="00605CA9" w:rsidRDefault="00605CA9" w:rsidP="00605CA9">
      <w:pPr>
        <w:pStyle w:val="Quote"/>
        <w:spacing w:before="0"/>
        <w:rPr>
          <w:lang w:val="en-GB"/>
        </w:rPr>
      </w:pPr>
      <w:r>
        <w:rPr>
          <w:lang w:val="en-GB"/>
        </w:rPr>
        <w:t xml:space="preserve">‘Blue above, </w:t>
      </w:r>
    </w:p>
    <w:p w14:paraId="39ADD815" w14:textId="77777777" w:rsidR="00605CA9" w:rsidRDefault="00605CA9" w:rsidP="00605CA9">
      <w:pPr>
        <w:pStyle w:val="Quote"/>
        <w:spacing w:before="0"/>
        <w:rPr>
          <w:lang w:val="en-GB"/>
        </w:rPr>
      </w:pPr>
      <w:r>
        <w:rPr>
          <w:lang w:val="en-GB"/>
        </w:rPr>
        <w:t xml:space="preserve">green below, </w:t>
      </w:r>
    </w:p>
    <w:p w14:paraId="5D4762C9" w14:textId="77777777" w:rsidR="00605CA9" w:rsidRDefault="00605CA9" w:rsidP="00605CA9">
      <w:pPr>
        <w:pStyle w:val="Quote"/>
        <w:spacing w:before="0"/>
        <w:rPr>
          <w:lang w:val="en-GB"/>
        </w:rPr>
      </w:pPr>
      <w:r>
        <w:rPr>
          <w:lang w:val="en-GB"/>
        </w:rPr>
        <w:t>when I’m far away.’</w:t>
      </w:r>
    </w:p>
    <w:p w14:paraId="16A5ABF6" w14:textId="77777777" w:rsidR="00605CA9" w:rsidRDefault="00605CA9" w:rsidP="00605CA9">
      <w:pPr>
        <w:pStyle w:val="Quote"/>
        <w:spacing w:before="0"/>
        <w:rPr>
          <w:lang w:val="en-GB"/>
        </w:rPr>
      </w:pPr>
      <w:r>
        <w:rPr>
          <w:lang w:val="en-GB"/>
        </w:rPr>
        <w:t>Pete Seeger</w:t>
      </w:r>
    </w:p>
    <w:p w14:paraId="6CC2C844" w14:textId="77777777" w:rsidR="00605CA9" w:rsidRDefault="00605CA9" w:rsidP="00605CA9">
      <w:pPr>
        <w:pStyle w:val="Quote"/>
        <w:spacing w:before="0"/>
        <w:rPr>
          <w:lang w:val="en-GB"/>
        </w:rPr>
      </w:pPr>
    </w:p>
    <w:p w14:paraId="71B51B75" w14:textId="77777777" w:rsidR="00605CA9" w:rsidRPr="00C245E1" w:rsidRDefault="00605CA9" w:rsidP="00605CA9">
      <w:pPr>
        <w:rPr>
          <w:lang w:val="en-GB"/>
        </w:rPr>
      </w:pPr>
    </w:p>
    <w:p w14:paraId="044B3CE5" w14:textId="77777777" w:rsidR="00605CA9" w:rsidRDefault="00605CA9" w:rsidP="00605CA9">
      <w:pPr>
        <w:rPr>
          <w:lang w:val="en-GB"/>
        </w:rPr>
      </w:pPr>
    </w:p>
    <w:p w14:paraId="556BC667" w14:textId="77777777" w:rsidR="00605CA9" w:rsidRDefault="00605CA9" w:rsidP="00605CA9">
      <w:pPr>
        <w:rPr>
          <w:lang w:val="en-GB"/>
        </w:rPr>
      </w:pPr>
    </w:p>
    <w:p w14:paraId="22A73F02" w14:textId="77777777" w:rsidR="00605CA9" w:rsidRDefault="00605CA9" w:rsidP="00605CA9">
      <w:pPr>
        <w:jc w:val="center"/>
        <w:rPr>
          <w:i/>
          <w:lang w:val="en-GB"/>
        </w:rPr>
      </w:pPr>
      <w:r w:rsidRPr="004A6FB1">
        <w:rPr>
          <w:i/>
          <w:lang w:val="en-GB"/>
        </w:rPr>
        <w:t xml:space="preserve">I would like to dedicate this </w:t>
      </w:r>
      <w:r>
        <w:rPr>
          <w:i/>
          <w:lang w:val="en-GB"/>
        </w:rPr>
        <w:t>thesis to my Grandparents</w:t>
      </w:r>
      <w:r w:rsidRPr="004A6FB1">
        <w:rPr>
          <w:i/>
          <w:lang w:val="en-GB"/>
        </w:rPr>
        <w:t>.</w:t>
      </w:r>
    </w:p>
    <w:p w14:paraId="0529054C" w14:textId="77777777" w:rsidR="00605CA9" w:rsidRDefault="00605CA9" w:rsidP="00605CA9">
      <w:pPr>
        <w:jc w:val="center"/>
        <w:rPr>
          <w:i/>
          <w:lang w:val="en-GB"/>
        </w:rPr>
      </w:pPr>
    </w:p>
    <w:p w14:paraId="525D8B2A" w14:textId="44628617" w:rsidR="004E17D3" w:rsidRDefault="00605CA9">
      <w:pPr>
        <w:rPr>
          <w:lang w:val="en-GB"/>
        </w:rPr>
      </w:pPr>
      <w:r>
        <w:rPr>
          <w:lang w:val="en-GB"/>
        </w:rPr>
        <w:br w:type="page"/>
      </w:r>
      <w:r w:rsidR="004E17D3">
        <w:rPr>
          <w:lang w:val="en-GB"/>
        </w:rPr>
        <w:lastRenderedPageBreak/>
        <w:br w:type="page"/>
      </w:r>
    </w:p>
    <w:p w14:paraId="2859C808" w14:textId="4D84B89B" w:rsidR="00924952" w:rsidRPr="00214276" w:rsidRDefault="00924952" w:rsidP="00214276">
      <w:pPr>
        <w:pStyle w:val="Heading1"/>
        <w:rPr>
          <w:lang w:val="en-GB"/>
        </w:rPr>
      </w:pPr>
      <w:bookmarkStart w:id="1" w:name="_Toc494222632"/>
      <w:r>
        <w:rPr>
          <w:lang w:val="en-GB"/>
        </w:rPr>
        <w:lastRenderedPageBreak/>
        <w:t xml:space="preserve">Summary of </w:t>
      </w:r>
      <w:r w:rsidR="00514A6D">
        <w:rPr>
          <w:lang w:val="en-GB"/>
        </w:rPr>
        <w:t>T</w:t>
      </w:r>
      <w:r>
        <w:rPr>
          <w:lang w:val="en-GB"/>
        </w:rPr>
        <w:t>hesis</w:t>
      </w:r>
      <w:bookmarkEnd w:id="1"/>
    </w:p>
    <w:p w14:paraId="4F4A3451" w14:textId="77777777" w:rsidR="00924952" w:rsidRPr="00924952" w:rsidRDefault="00924952" w:rsidP="00924952">
      <w:pPr>
        <w:rPr>
          <w:lang w:val="en-GB"/>
        </w:rPr>
      </w:pPr>
    </w:p>
    <w:p w14:paraId="46315EC9" w14:textId="77777777" w:rsidR="007B3881" w:rsidRDefault="007B3881" w:rsidP="00924952">
      <w:pPr>
        <w:spacing w:line="360" w:lineRule="auto"/>
        <w:rPr>
          <w:lang w:val="en-GB"/>
        </w:rPr>
      </w:pPr>
    </w:p>
    <w:p w14:paraId="4301AC85" w14:textId="31BFF7DA" w:rsidR="00514A6D" w:rsidRDefault="00924952" w:rsidP="00924952">
      <w:pPr>
        <w:spacing w:line="360" w:lineRule="auto"/>
        <w:rPr>
          <w:lang w:val="en-GB"/>
        </w:rPr>
      </w:pPr>
      <w:r w:rsidRPr="00924952">
        <w:rPr>
          <w:lang w:val="en-GB"/>
        </w:rPr>
        <w:t>The WASp family protein Las17 is the primary activator of the Arp2/3 complex in Saccharomyces cerevisiae and is essential for membrane invagination during endocytosis. Las17 has a similar domain structure to mammalian WASp/N-WASp with an N-terminal WH1 domain, a central proline rich region and a C-terminal WCA region.</w:t>
      </w:r>
      <w:r>
        <w:rPr>
          <w:lang w:val="en-GB"/>
        </w:rPr>
        <w:t xml:space="preserve"> It was recently shown that the polyproline rich region of Las17 can bind to actin and promote actin filament formation in vitro. </w:t>
      </w:r>
      <w:r w:rsidR="00403282">
        <w:rPr>
          <w:lang w:val="en-GB"/>
        </w:rPr>
        <w:t xml:space="preserve">It </w:t>
      </w:r>
      <w:r w:rsidR="00514A6D">
        <w:rPr>
          <w:lang w:val="en-GB"/>
        </w:rPr>
        <w:t>has been</w:t>
      </w:r>
      <w:r w:rsidR="00403282">
        <w:rPr>
          <w:lang w:val="en-GB"/>
        </w:rPr>
        <w:t xml:space="preserve"> hypothesised that</w:t>
      </w:r>
      <w:r w:rsidR="00403282" w:rsidRPr="0083701F">
        <w:rPr>
          <w:lang w:val="en-GB"/>
        </w:rPr>
        <w:t xml:space="preserve"> </w:t>
      </w:r>
      <w:r w:rsidR="00403282">
        <w:rPr>
          <w:lang w:val="en-GB"/>
        </w:rPr>
        <w:t>at a site of endocytosis Las17 may provide the initial filaments necessary to allow the rapid burst of Arp2/3 mediated actin polymerisation required to achieve invagination.</w:t>
      </w:r>
      <w:r w:rsidR="00514A6D" w:rsidRPr="00514A6D">
        <w:rPr>
          <w:lang w:val="en-GB"/>
        </w:rPr>
        <w:t xml:space="preserve"> </w:t>
      </w:r>
      <w:r w:rsidR="00514A6D">
        <w:rPr>
          <w:lang w:val="en-GB"/>
        </w:rPr>
        <w:t xml:space="preserve">Proline tracts within the region were shown to influence this activity but the actin binding sites and mechanism of action were </w:t>
      </w:r>
      <w:r w:rsidR="007F720F">
        <w:rPr>
          <w:lang w:val="en-GB"/>
        </w:rPr>
        <w:t>un</w:t>
      </w:r>
      <w:r w:rsidR="00514A6D">
        <w:rPr>
          <w:lang w:val="en-GB"/>
        </w:rPr>
        <w:t xml:space="preserve">clear. </w:t>
      </w:r>
    </w:p>
    <w:p w14:paraId="1A3EE7A2" w14:textId="77777777" w:rsidR="00403487" w:rsidRDefault="00403487" w:rsidP="00924952">
      <w:pPr>
        <w:spacing w:line="360" w:lineRule="auto"/>
        <w:rPr>
          <w:lang w:val="en-GB"/>
        </w:rPr>
      </w:pPr>
    </w:p>
    <w:p w14:paraId="60AD7445" w14:textId="4C8F3748" w:rsidR="00795725" w:rsidRDefault="007F720F" w:rsidP="00924952">
      <w:pPr>
        <w:spacing w:line="360" w:lineRule="auto"/>
        <w:rPr>
          <w:lang w:val="en-GB"/>
        </w:rPr>
      </w:pPr>
      <w:r>
        <w:rPr>
          <w:lang w:val="en-GB"/>
        </w:rPr>
        <w:t>Over the course of this research we</w:t>
      </w:r>
      <w:r w:rsidR="00403487">
        <w:rPr>
          <w:lang w:val="en-GB"/>
        </w:rPr>
        <w:t xml:space="preserve"> have identified the minimal component required for th</w:t>
      </w:r>
      <w:r w:rsidR="00782501">
        <w:rPr>
          <w:lang w:val="en-GB"/>
        </w:rPr>
        <w:t xml:space="preserve">is Arp2/3-independent activity and </w:t>
      </w:r>
      <w:r w:rsidR="002A4407">
        <w:rPr>
          <w:lang w:val="en-GB"/>
        </w:rPr>
        <w:t>characterised</w:t>
      </w:r>
      <w:r w:rsidR="00782501">
        <w:rPr>
          <w:lang w:val="en-GB"/>
        </w:rPr>
        <w:t xml:space="preserve"> the key motifs involved.</w:t>
      </w:r>
      <w:r w:rsidR="002A4407">
        <w:rPr>
          <w:lang w:val="en-GB"/>
        </w:rPr>
        <w:t xml:space="preserve"> </w:t>
      </w:r>
      <w:r w:rsidR="00795725">
        <w:rPr>
          <w:lang w:val="en-GB"/>
        </w:rPr>
        <w:t>The effect of regions outside of this minimum component on actin polymerisation are probed and an exciting potential role in the direct regulation of filament elongation proposed.</w:t>
      </w:r>
      <w:r w:rsidR="007B3881">
        <w:rPr>
          <w:lang w:val="en-GB"/>
        </w:rPr>
        <w:t xml:space="preserve"> Mechanisms by which the Arp2/3 dependent and independent activities of Las17 may be regulated relative to each other are examined and the ability of the full-length protein to activate the Arp2/3 complex is found to be somewhat autoinhibited. </w:t>
      </w:r>
      <w:r w:rsidR="00795725">
        <w:rPr>
          <w:lang w:val="en-GB"/>
        </w:rPr>
        <w:t>This work provides further evidence for Las17 as a multifunctional regulator of the actin cytoskeleton in line with a growing body of work demonstrating that WASp family proteins are more than just direct activators of the Arp2/3 complex.</w:t>
      </w:r>
    </w:p>
    <w:p w14:paraId="556B2739" w14:textId="77777777" w:rsidR="00514A6D" w:rsidRDefault="00514A6D" w:rsidP="00924952">
      <w:pPr>
        <w:spacing w:line="360" w:lineRule="auto"/>
        <w:rPr>
          <w:lang w:val="en-GB"/>
        </w:rPr>
      </w:pPr>
    </w:p>
    <w:p w14:paraId="4C81EE56" w14:textId="77777777" w:rsidR="00514A6D" w:rsidRDefault="00514A6D" w:rsidP="00514A6D">
      <w:pPr>
        <w:rPr>
          <w:lang w:val="en-GB"/>
        </w:rPr>
      </w:pPr>
    </w:p>
    <w:p w14:paraId="40FA12CD" w14:textId="324440B6" w:rsidR="00C245E1" w:rsidRDefault="00664903" w:rsidP="00924952">
      <w:pPr>
        <w:spacing w:line="360" w:lineRule="auto"/>
        <w:rPr>
          <w:lang w:val="en-GB"/>
        </w:rPr>
      </w:pPr>
      <w:r>
        <w:rPr>
          <w:lang w:val="en-GB"/>
        </w:rPr>
        <w:br w:type="page"/>
      </w:r>
    </w:p>
    <w:p w14:paraId="50AD6E65" w14:textId="77777777" w:rsidR="00054B98" w:rsidRDefault="00054B98" w:rsidP="00C245E1">
      <w:pPr>
        <w:pStyle w:val="Quote"/>
        <w:rPr>
          <w:lang w:val="en-GB"/>
        </w:rPr>
      </w:pPr>
    </w:p>
    <w:p w14:paraId="2870F0A9" w14:textId="77777777" w:rsidR="00054B98" w:rsidRDefault="00054B98" w:rsidP="00C245E1">
      <w:pPr>
        <w:pStyle w:val="Quote"/>
        <w:rPr>
          <w:lang w:val="en-GB"/>
        </w:rPr>
      </w:pPr>
    </w:p>
    <w:p w14:paraId="0FCD4051" w14:textId="77777777" w:rsidR="00054B98" w:rsidRDefault="00054B98" w:rsidP="00C245E1">
      <w:pPr>
        <w:pStyle w:val="Quote"/>
        <w:rPr>
          <w:lang w:val="en-GB"/>
        </w:rPr>
      </w:pPr>
    </w:p>
    <w:p w14:paraId="50290A63" w14:textId="77777777" w:rsidR="00054B98" w:rsidRDefault="00054B98" w:rsidP="00C245E1">
      <w:pPr>
        <w:pStyle w:val="Quote"/>
        <w:rPr>
          <w:lang w:val="en-GB"/>
        </w:rPr>
      </w:pPr>
    </w:p>
    <w:p w14:paraId="35CB302B" w14:textId="77777777" w:rsidR="00301CAB" w:rsidRDefault="00301CAB" w:rsidP="00301CAB">
      <w:pPr>
        <w:rPr>
          <w:i/>
          <w:iCs/>
          <w:color w:val="404040" w:themeColor="text1" w:themeTint="BF"/>
          <w:lang w:val="en-GB"/>
        </w:rPr>
      </w:pPr>
    </w:p>
    <w:p w14:paraId="13D0AB02" w14:textId="77777777" w:rsidR="00652354" w:rsidRPr="00301CAB" w:rsidRDefault="00652354" w:rsidP="00301CAB">
      <w:pPr>
        <w:rPr>
          <w:lang w:val="en-GB"/>
        </w:rPr>
      </w:pPr>
    </w:p>
    <w:p w14:paraId="547B0F73" w14:textId="77777777" w:rsidR="00301CAB" w:rsidRDefault="00301CAB" w:rsidP="00387C74">
      <w:pPr>
        <w:jc w:val="center"/>
        <w:rPr>
          <w:i/>
          <w:lang w:val="en-GB"/>
        </w:rPr>
      </w:pPr>
    </w:p>
    <w:p w14:paraId="100C84B9" w14:textId="77777777" w:rsidR="00301CAB" w:rsidRDefault="00301CAB" w:rsidP="00387C74">
      <w:pPr>
        <w:jc w:val="center"/>
        <w:rPr>
          <w:i/>
          <w:lang w:val="en-GB"/>
        </w:rPr>
      </w:pPr>
    </w:p>
    <w:p w14:paraId="4B4C6DCB" w14:textId="77777777" w:rsidR="00301CAB" w:rsidRDefault="00301CAB" w:rsidP="00387C74">
      <w:pPr>
        <w:jc w:val="center"/>
        <w:rPr>
          <w:i/>
          <w:lang w:val="en-GB"/>
        </w:rPr>
      </w:pPr>
    </w:p>
    <w:p w14:paraId="4E1CF49D" w14:textId="77777777" w:rsidR="00301CAB" w:rsidRDefault="00301CAB" w:rsidP="00387C74">
      <w:pPr>
        <w:jc w:val="center"/>
        <w:rPr>
          <w:i/>
          <w:lang w:val="en-GB"/>
        </w:rPr>
      </w:pPr>
    </w:p>
    <w:p w14:paraId="47E10C24" w14:textId="77777777" w:rsidR="00301CAB" w:rsidRDefault="00301CAB" w:rsidP="00387C74">
      <w:pPr>
        <w:jc w:val="center"/>
        <w:rPr>
          <w:i/>
          <w:lang w:val="en-GB"/>
        </w:rPr>
      </w:pPr>
    </w:p>
    <w:p w14:paraId="1F9BAA81" w14:textId="77777777" w:rsidR="00301CAB" w:rsidRDefault="00301CAB" w:rsidP="00387C74">
      <w:pPr>
        <w:jc w:val="center"/>
        <w:rPr>
          <w:i/>
          <w:lang w:val="en-GB"/>
        </w:rPr>
      </w:pPr>
    </w:p>
    <w:p w14:paraId="31E8E025" w14:textId="77777777" w:rsidR="00301CAB" w:rsidRDefault="00301CAB" w:rsidP="00387C74">
      <w:pPr>
        <w:jc w:val="center"/>
        <w:rPr>
          <w:i/>
          <w:lang w:val="en-GB"/>
        </w:rPr>
      </w:pPr>
    </w:p>
    <w:p w14:paraId="4DEBB7A5" w14:textId="77777777" w:rsidR="00301CAB" w:rsidRDefault="00301CAB" w:rsidP="00387C74">
      <w:pPr>
        <w:jc w:val="center"/>
        <w:rPr>
          <w:i/>
          <w:lang w:val="en-GB"/>
        </w:rPr>
      </w:pPr>
    </w:p>
    <w:p w14:paraId="66F1045D" w14:textId="77777777" w:rsidR="00301CAB" w:rsidRDefault="00301CAB" w:rsidP="00387C74">
      <w:pPr>
        <w:jc w:val="center"/>
        <w:rPr>
          <w:i/>
          <w:lang w:val="en-GB"/>
        </w:rPr>
      </w:pPr>
    </w:p>
    <w:p w14:paraId="2FFF511B" w14:textId="77777777" w:rsidR="00301CAB" w:rsidRPr="004A6FB1" w:rsidRDefault="00301CAB" w:rsidP="00387C74">
      <w:pPr>
        <w:jc w:val="center"/>
        <w:rPr>
          <w:i/>
          <w:lang w:val="en-GB"/>
        </w:rPr>
      </w:pPr>
    </w:p>
    <w:p w14:paraId="7BDC3787" w14:textId="5C9F039C" w:rsidR="002F3603" w:rsidRDefault="002F3603">
      <w:pPr>
        <w:rPr>
          <w:lang w:val="en-GB"/>
        </w:rPr>
      </w:pPr>
      <w:r>
        <w:rPr>
          <w:lang w:val="en-GB"/>
        </w:rPr>
        <w:br w:type="page"/>
      </w:r>
    </w:p>
    <w:bookmarkStart w:id="2" w:name="_Toc494222633" w:displacedByCustomXml="next"/>
    <w:sdt>
      <w:sdtPr>
        <w:rPr>
          <w:rFonts w:asciiTheme="minorHAnsi" w:eastAsiaTheme="minorHAnsi" w:hAnsiTheme="minorHAnsi" w:cstheme="minorBidi"/>
          <w:color w:val="auto"/>
          <w:sz w:val="24"/>
          <w:szCs w:val="24"/>
        </w:rPr>
        <w:id w:val="-609053674"/>
        <w:docPartObj>
          <w:docPartGallery w:val="Table of Contents"/>
          <w:docPartUnique/>
        </w:docPartObj>
      </w:sdtPr>
      <w:sdtEndPr>
        <w:rPr>
          <w:b/>
          <w:bCs/>
          <w:noProof/>
        </w:rPr>
      </w:sdtEndPr>
      <w:sdtContent>
        <w:p w14:paraId="61527F6D" w14:textId="3FD80D92" w:rsidR="002F3603" w:rsidRDefault="002F3603" w:rsidP="002F3603">
          <w:pPr>
            <w:pStyle w:val="Heading1"/>
          </w:pPr>
          <w:r>
            <w:t>Table of Contents</w:t>
          </w:r>
          <w:bookmarkEnd w:id="2"/>
        </w:p>
        <w:p w14:paraId="6F605D57" w14:textId="77777777" w:rsidR="004E17D3" w:rsidRDefault="002F3603">
          <w:pPr>
            <w:pStyle w:val="TOC1"/>
            <w:tabs>
              <w:tab w:val="right" w:leader="dot" w:pos="8352"/>
            </w:tabs>
            <w:rPr>
              <w:rFonts w:eastAsiaTheme="minorEastAsia"/>
              <w:b w:val="0"/>
              <w:bCs w:val="0"/>
              <w:noProof/>
            </w:rPr>
          </w:pPr>
          <w:r>
            <w:rPr>
              <w:b w:val="0"/>
              <w:bCs w:val="0"/>
            </w:rPr>
            <w:fldChar w:fldCharType="begin"/>
          </w:r>
          <w:r>
            <w:instrText xml:space="preserve"> TOC \o "1-3" \h \z \u </w:instrText>
          </w:r>
          <w:r>
            <w:rPr>
              <w:b w:val="0"/>
              <w:bCs w:val="0"/>
            </w:rPr>
            <w:fldChar w:fldCharType="separate"/>
          </w:r>
          <w:hyperlink w:anchor="_Toc494222632" w:history="1">
            <w:r w:rsidR="004E17D3" w:rsidRPr="00A57EDB">
              <w:rPr>
                <w:rStyle w:val="Hyperlink"/>
                <w:noProof/>
                <w:lang w:val="en-GB"/>
              </w:rPr>
              <w:t>Summary of Thesis</w:t>
            </w:r>
            <w:r w:rsidR="004E17D3">
              <w:rPr>
                <w:noProof/>
                <w:webHidden/>
              </w:rPr>
              <w:tab/>
            </w:r>
            <w:r w:rsidR="004E17D3">
              <w:rPr>
                <w:noProof/>
                <w:webHidden/>
              </w:rPr>
              <w:fldChar w:fldCharType="begin"/>
            </w:r>
            <w:r w:rsidR="004E17D3">
              <w:rPr>
                <w:noProof/>
                <w:webHidden/>
              </w:rPr>
              <w:instrText xml:space="preserve"> PAGEREF _Toc494222632 \h </w:instrText>
            </w:r>
            <w:r w:rsidR="004E17D3">
              <w:rPr>
                <w:noProof/>
                <w:webHidden/>
              </w:rPr>
            </w:r>
            <w:r w:rsidR="004E17D3">
              <w:rPr>
                <w:noProof/>
                <w:webHidden/>
              </w:rPr>
              <w:fldChar w:fldCharType="separate"/>
            </w:r>
            <w:r w:rsidR="00C20B9B">
              <w:rPr>
                <w:noProof/>
                <w:webHidden/>
              </w:rPr>
              <w:t>5</w:t>
            </w:r>
            <w:r w:rsidR="004E17D3">
              <w:rPr>
                <w:noProof/>
                <w:webHidden/>
              </w:rPr>
              <w:fldChar w:fldCharType="end"/>
            </w:r>
          </w:hyperlink>
        </w:p>
        <w:p w14:paraId="5EE9CD09" w14:textId="77777777" w:rsidR="004E17D3" w:rsidRDefault="00A84E1F">
          <w:pPr>
            <w:pStyle w:val="TOC1"/>
            <w:tabs>
              <w:tab w:val="right" w:leader="dot" w:pos="8352"/>
            </w:tabs>
            <w:rPr>
              <w:rFonts w:eastAsiaTheme="minorEastAsia"/>
              <w:b w:val="0"/>
              <w:bCs w:val="0"/>
              <w:noProof/>
            </w:rPr>
          </w:pPr>
          <w:hyperlink w:anchor="_Toc494222633" w:history="1">
            <w:r w:rsidR="004E17D3" w:rsidRPr="00A57EDB">
              <w:rPr>
                <w:rStyle w:val="Hyperlink"/>
                <w:noProof/>
              </w:rPr>
              <w:t>Table of Contents</w:t>
            </w:r>
            <w:r w:rsidR="004E17D3">
              <w:rPr>
                <w:noProof/>
                <w:webHidden/>
              </w:rPr>
              <w:tab/>
            </w:r>
            <w:r w:rsidR="004E17D3">
              <w:rPr>
                <w:noProof/>
                <w:webHidden/>
              </w:rPr>
              <w:fldChar w:fldCharType="begin"/>
            </w:r>
            <w:r w:rsidR="004E17D3">
              <w:rPr>
                <w:noProof/>
                <w:webHidden/>
              </w:rPr>
              <w:instrText xml:space="preserve"> PAGEREF _Toc494222633 \h </w:instrText>
            </w:r>
            <w:r w:rsidR="004E17D3">
              <w:rPr>
                <w:noProof/>
                <w:webHidden/>
              </w:rPr>
            </w:r>
            <w:r w:rsidR="004E17D3">
              <w:rPr>
                <w:noProof/>
                <w:webHidden/>
              </w:rPr>
              <w:fldChar w:fldCharType="separate"/>
            </w:r>
            <w:r w:rsidR="00C20B9B">
              <w:rPr>
                <w:noProof/>
                <w:webHidden/>
              </w:rPr>
              <w:t>7</w:t>
            </w:r>
            <w:r w:rsidR="004E17D3">
              <w:rPr>
                <w:noProof/>
                <w:webHidden/>
              </w:rPr>
              <w:fldChar w:fldCharType="end"/>
            </w:r>
          </w:hyperlink>
        </w:p>
        <w:p w14:paraId="4A6BCAFB" w14:textId="77777777" w:rsidR="004E17D3" w:rsidRDefault="00A84E1F">
          <w:pPr>
            <w:pStyle w:val="TOC1"/>
            <w:tabs>
              <w:tab w:val="right" w:leader="dot" w:pos="8352"/>
            </w:tabs>
            <w:rPr>
              <w:rFonts w:eastAsiaTheme="minorEastAsia"/>
              <w:b w:val="0"/>
              <w:bCs w:val="0"/>
              <w:noProof/>
            </w:rPr>
          </w:pPr>
          <w:hyperlink w:anchor="_Toc494222634" w:history="1">
            <w:r w:rsidR="004E17D3" w:rsidRPr="00A57EDB">
              <w:rPr>
                <w:rStyle w:val="Hyperlink"/>
                <w:noProof/>
                <w:lang w:val="en-GB"/>
              </w:rPr>
              <w:t>Acknowledgments</w:t>
            </w:r>
            <w:r w:rsidR="004E17D3">
              <w:rPr>
                <w:noProof/>
                <w:webHidden/>
              </w:rPr>
              <w:tab/>
            </w:r>
            <w:r w:rsidR="004E17D3">
              <w:rPr>
                <w:noProof/>
                <w:webHidden/>
              </w:rPr>
              <w:fldChar w:fldCharType="begin"/>
            </w:r>
            <w:r w:rsidR="004E17D3">
              <w:rPr>
                <w:noProof/>
                <w:webHidden/>
              </w:rPr>
              <w:instrText xml:space="preserve"> PAGEREF _Toc494222634 \h </w:instrText>
            </w:r>
            <w:r w:rsidR="004E17D3">
              <w:rPr>
                <w:noProof/>
                <w:webHidden/>
              </w:rPr>
            </w:r>
            <w:r w:rsidR="004E17D3">
              <w:rPr>
                <w:noProof/>
                <w:webHidden/>
              </w:rPr>
              <w:fldChar w:fldCharType="separate"/>
            </w:r>
            <w:r w:rsidR="00C20B9B">
              <w:rPr>
                <w:noProof/>
                <w:webHidden/>
              </w:rPr>
              <w:t>11</w:t>
            </w:r>
            <w:r w:rsidR="004E17D3">
              <w:rPr>
                <w:noProof/>
                <w:webHidden/>
              </w:rPr>
              <w:fldChar w:fldCharType="end"/>
            </w:r>
          </w:hyperlink>
        </w:p>
        <w:p w14:paraId="2456CA90" w14:textId="77777777" w:rsidR="004E17D3" w:rsidRDefault="00A84E1F">
          <w:pPr>
            <w:pStyle w:val="TOC1"/>
            <w:tabs>
              <w:tab w:val="right" w:leader="dot" w:pos="8352"/>
            </w:tabs>
            <w:rPr>
              <w:rFonts w:eastAsiaTheme="minorEastAsia"/>
              <w:b w:val="0"/>
              <w:bCs w:val="0"/>
              <w:noProof/>
            </w:rPr>
          </w:pPr>
          <w:hyperlink w:anchor="_Toc494222635" w:history="1">
            <w:r w:rsidR="004E17D3" w:rsidRPr="00A57EDB">
              <w:rPr>
                <w:rStyle w:val="Hyperlink"/>
                <w:noProof/>
                <w:lang w:val="en-GB"/>
              </w:rPr>
              <w:t>Abbreviations</w:t>
            </w:r>
            <w:r w:rsidR="004E17D3">
              <w:rPr>
                <w:noProof/>
                <w:webHidden/>
              </w:rPr>
              <w:tab/>
            </w:r>
            <w:r w:rsidR="004E17D3">
              <w:rPr>
                <w:noProof/>
                <w:webHidden/>
              </w:rPr>
              <w:fldChar w:fldCharType="begin"/>
            </w:r>
            <w:r w:rsidR="004E17D3">
              <w:rPr>
                <w:noProof/>
                <w:webHidden/>
              </w:rPr>
              <w:instrText xml:space="preserve"> PAGEREF _Toc494222635 \h </w:instrText>
            </w:r>
            <w:r w:rsidR="004E17D3">
              <w:rPr>
                <w:noProof/>
                <w:webHidden/>
              </w:rPr>
            </w:r>
            <w:r w:rsidR="004E17D3">
              <w:rPr>
                <w:noProof/>
                <w:webHidden/>
              </w:rPr>
              <w:fldChar w:fldCharType="separate"/>
            </w:r>
            <w:r w:rsidR="00C20B9B">
              <w:rPr>
                <w:noProof/>
                <w:webHidden/>
              </w:rPr>
              <w:t>13</w:t>
            </w:r>
            <w:r w:rsidR="004E17D3">
              <w:rPr>
                <w:noProof/>
                <w:webHidden/>
              </w:rPr>
              <w:fldChar w:fldCharType="end"/>
            </w:r>
          </w:hyperlink>
        </w:p>
        <w:p w14:paraId="30A5C5D0" w14:textId="77777777" w:rsidR="004E17D3" w:rsidRDefault="00A84E1F">
          <w:pPr>
            <w:pStyle w:val="TOC1"/>
            <w:tabs>
              <w:tab w:val="right" w:leader="dot" w:pos="8352"/>
            </w:tabs>
            <w:rPr>
              <w:rFonts w:eastAsiaTheme="minorEastAsia"/>
              <w:b w:val="0"/>
              <w:bCs w:val="0"/>
              <w:noProof/>
            </w:rPr>
          </w:pPr>
          <w:hyperlink w:anchor="_Toc494222636" w:history="1">
            <w:r w:rsidR="004E17D3" w:rsidRPr="00A57EDB">
              <w:rPr>
                <w:rStyle w:val="Hyperlink"/>
                <w:noProof/>
                <w:lang w:val="en-GB"/>
              </w:rPr>
              <w:t>1. Introduction</w:t>
            </w:r>
            <w:r w:rsidR="004E17D3">
              <w:rPr>
                <w:noProof/>
                <w:webHidden/>
              </w:rPr>
              <w:tab/>
            </w:r>
            <w:r w:rsidR="004E17D3">
              <w:rPr>
                <w:noProof/>
                <w:webHidden/>
              </w:rPr>
              <w:fldChar w:fldCharType="begin"/>
            </w:r>
            <w:r w:rsidR="004E17D3">
              <w:rPr>
                <w:noProof/>
                <w:webHidden/>
              </w:rPr>
              <w:instrText xml:space="preserve"> PAGEREF _Toc494222636 \h </w:instrText>
            </w:r>
            <w:r w:rsidR="004E17D3">
              <w:rPr>
                <w:noProof/>
                <w:webHidden/>
              </w:rPr>
            </w:r>
            <w:r w:rsidR="004E17D3">
              <w:rPr>
                <w:noProof/>
                <w:webHidden/>
              </w:rPr>
              <w:fldChar w:fldCharType="separate"/>
            </w:r>
            <w:r w:rsidR="00C20B9B">
              <w:rPr>
                <w:noProof/>
                <w:webHidden/>
              </w:rPr>
              <w:t>14</w:t>
            </w:r>
            <w:r w:rsidR="004E17D3">
              <w:rPr>
                <w:noProof/>
                <w:webHidden/>
              </w:rPr>
              <w:fldChar w:fldCharType="end"/>
            </w:r>
          </w:hyperlink>
        </w:p>
        <w:p w14:paraId="62A28BAF" w14:textId="77777777" w:rsidR="004E17D3" w:rsidRDefault="00A84E1F">
          <w:pPr>
            <w:pStyle w:val="TOC2"/>
            <w:tabs>
              <w:tab w:val="right" w:leader="dot" w:pos="8352"/>
            </w:tabs>
            <w:rPr>
              <w:rFonts w:eastAsiaTheme="minorEastAsia"/>
              <w:b w:val="0"/>
              <w:bCs w:val="0"/>
              <w:noProof/>
              <w:sz w:val="24"/>
              <w:szCs w:val="24"/>
            </w:rPr>
          </w:pPr>
          <w:hyperlink w:anchor="_Toc494222637" w:history="1">
            <w:r w:rsidR="004E17D3" w:rsidRPr="00A57EDB">
              <w:rPr>
                <w:rStyle w:val="Hyperlink"/>
                <w:noProof/>
                <w:lang w:val="en-GB"/>
              </w:rPr>
              <w:t>1.2 The Cytoskeleton</w:t>
            </w:r>
            <w:r w:rsidR="004E17D3">
              <w:rPr>
                <w:noProof/>
                <w:webHidden/>
              </w:rPr>
              <w:tab/>
            </w:r>
            <w:r w:rsidR="004E17D3">
              <w:rPr>
                <w:noProof/>
                <w:webHidden/>
              </w:rPr>
              <w:fldChar w:fldCharType="begin"/>
            </w:r>
            <w:r w:rsidR="004E17D3">
              <w:rPr>
                <w:noProof/>
                <w:webHidden/>
              </w:rPr>
              <w:instrText xml:space="preserve"> PAGEREF _Toc494222637 \h </w:instrText>
            </w:r>
            <w:r w:rsidR="004E17D3">
              <w:rPr>
                <w:noProof/>
                <w:webHidden/>
              </w:rPr>
            </w:r>
            <w:r w:rsidR="004E17D3">
              <w:rPr>
                <w:noProof/>
                <w:webHidden/>
              </w:rPr>
              <w:fldChar w:fldCharType="separate"/>
            </w:r>
            <w:r w:rsidR="00C20B9B">
              <w:rPr>
                <w:noProof/>
                <w:webHidden/>
              </w:rPr>
              <w:t>14</w:t>
            </w:r>
            <w:r w:rsidR="004E17D3">
              <w:rPr>
                <w:noProof/>
                <w:webHidden/>
              </w:rPr>
              <w:fldChar w:fldCharType="end"/>
            </w:r>
          </w:hyperlink>
        </w:p>
        <w:p w14:paraId="10D5B196" w14:textId="77777777" w:rsidR="004E17D3" w:rsidRDefault="00A84E1F">
          <w:pPr>
            <w:pStyle w:val="TOC2"/>
            <w:tabs>
              <w:tab w:val="right" w:leader="dot" w:pos="8352"/>
            </w:tabs>
            <w:rPr>
              <w:rFonts w:eastAsiaTheme="minorEastAsia"/>
              <w:b w:val="0"/>
              <w:bCs w:val="0"/>
              <w:noProof/>
              <w:sz w:val="24"/>
              <w:szCs w:val="24"/>
            </w:rPr>
          </w:pPr>
          <w:hyperlink w:anchor="_Toc494222638" w:history="1">
            <w:r w:rsidR="004E17D3" w:rsidRPr="00A57EDB">
              <w:rPr>
                <w:rStyle w:val="Hyperlink"/>
                <w:noProof/>
                <w:lang w:val="en-GB"/>
              </w:rPr>
              <w:t>1.3 Microtubules</w:t>
            </w:r>
            <w:r w:rsidR="004E17D3">
              <w:rPr>
                <w:noProof/>
                <w:webHidden/>
              </w:rPr>
              <w:tab/>
            </w:r>
            <w:r w:rsidR="004E17D3">
              <w:rPr>
                <w:noProof/>
                <w:webHidden/>
              </w:rPr>
              <w:fldChar w:fldCharType="begin"/>
            </w:r>
            <w:r w:rsidR="004E17D3">
              <w:rPr>
                <w:noProof/>
                <w:webHidden/>
              </w:rPr>
              <w:instrText xml:space="preserve"> PAGEREF _Toc494222638 \h </w:instrText>
            </w:r>
            <w:r w:rsidR="004E17D3">
              <w:rPr>
                <w:noProof/>
                <w:webHidden/>
              </w:rPr>
            </w:r>
            <w:r w:rsidR="004E17D3">
              <w:rPr>
                <w:noProof/>
                <w:webHidden/>
              </w:rPr>
              <w:fldChar w:fldCharType="separate"/>
            </w:r>
            <w:r w:rsidR="00C20B9B">
              <w:rPr>
                <w:noProof/>
                <w:webHidden/>
              </w:rPr>
              <w:t>14</w:t>
            </w:r>
            <w:r w:rsidR="004E17D3">
              <w:rPr>
                <w:noProof/>
                <w:webHidden/>
              </w:rPr>
              <w:fldChar w:fldCharType="end"/>
            </w:r>
          </w:hyperlink>
        </w:p>
        <w:p w14:paraId="710A8861" w14:textId="77777777" w:rsidR="004E17D3" w:rsidRDefault="00A84E1F">
          <w:pPr>
            <w:pStyle w:val="TOC2"/>
            <w:tabs>
              <w:tab w:val="right" w:leader="dot" w:pos="8352"/>
            </w:tabs>
            <w:rPr>
              <w:rFonts w:eastAsiaTheme="minorEastAsia"/>
              <w:b w:val="0"/>
              <w:bCs w:val="0"/>
              <w:noProof/>
              <w:sz w:val="24"/>
              <w:szCs w:val="24"/>
            </w:rPr>
          </w:pPr>
          <w:hyperlink w:anchor="_Toc494222639" w:history="1">
            <w:r w:rsidR="004E17D3" w:rsidRPr="00A57EDB">
              <w:rPr>
                <w:rStyle w:val="Hyperlink"/>
                <w:noProof/>
                <w:lang w:val="en-GB"/>
              </w:rPr>
              <w:t>1.4 Actin</w:t>
            </w:r>
            <w:r w:rsidR="004E17D3">
              <w:rPr>
                <w:noProof/>
                <w:webHidden/>
              </w:rPr>
              <w:tab/>
            </w:r>
            <w:r w:rsidR="004E17D3">
              <w:rPr>
                <w:noProof/>
                <w:webHidden/>
              </w:rPr>
              <w:fldChar w:fldCharType="begin"/>
            </w:r>
            <w:r w:rsidR="004E17D3">
              <w:rPr>
                <w:noProof/>
                <w:webHidden/>
              </w:rPr>
              <w:instrText xml:space="preserve"> PAGEREF _Toc494222639 \h </w:instrText>
            </w:r>
            <w:r w:rsidR="004E17D3">
              <w:rPr>
                <w:noProof/>
                <w:webHidden/>
              </w:rPr>
            </w:r>
            <w:r w:rsidR="004E17D3">
              <w:rPr>
                <w:noProof/>
                <w:webHidden/>
              </w:rPr>
              <w:fldChar w:fldCharType="separate"/>
            </w:r>
            <w:r w:rsidR="00C20B9B">
              <w:rPr>
                <w:noProof/>
                <w:webHidden/>
              </w:rPr>
              <w:t>15</w:t>
            </w:r>
            <w:r w:rsidR="004E17D3">
              <w:rPr>
                <w:noProof/>
                <w:webHidden/>
              </w:rPr>
              <w:fldChar w:fldCharType="end"/>
            </w:r>
          </w:hyperlink>
        </w:p>
        <w:p w14:paraId="3C1ED69E" w14:textId="77777777" w:rsidR="004E17D3" w:rsidRDefault="00A84E1F">
          <w:pPr>
            <w:pStyle w:val="TOC3"/>
            <w:tabs>
              <w:tab w:val="right" w:leader="dot" w:pos="8352"/>
            </w:tabs>
            <w:rPr>
              <w:rFonts w:eastAsiaTheme="minorEastAsia"/>
              <w:noProof/>
              <w:sz w:val="24"/>
              <w:szCs w:val="24"/>
            </w:rPr>
          </w:pPr>
          <w:hyperlink w:anchor="_Toc494222640" w:history="1">
            <w:r w:rsidR="004E17D3" w:rsidRPr="00A57EDB">
              <w:rPr>
                <w:rStyle w:val="Hyperlink"/>
                <w:noProof/>
                <w:lang w:val="en-GB"/>
              </w:rPr>
              <w:t>1.4.1 Polymerisation</w:t>
            </w:r>
            <w:r w:rsidR="004E17D3">
              <w:rPr>
                <w:noProof/>
                <w:webHidden/>
              </w:rPr>
              <w:tab/>
            </w:r>
            <w:r w:rsidR="004E17D3">
              <w:rPr>
                <w:noProof/>
                <w:webHidden/>
              </w:rPr>
              <w:fldChar w:fldCharType="begin"/>
            </w:r>
            <w:r w:rsidR="004E17D3">
              <w:rPr>
                <w:noProof/>
                <w:webHidden/>
              </w:rPr>
              <w:instrText xml:space="preserve"> PAGEREF _Toc494222640 \h </w:instrText>
            </w:r>
            <w:r w:rsidR="004E17D3">
              <w:rPr>
                <w:noProof/>
                <w:webHidden/>
              </w:rPr>
            </w:r>
            <w:r w:rsidR="004E17D3">
              <w:rPr>
                <w:noProof/>
                <w:webHidden/>
              </w:rPr>
              <w:fldChar w:fldCharType="separate"/>
            </w:r>
            <w:r w:rsidR="00C20B9B">
              <w:rPr>
                <w:noProof/>
                <w:webHidden/>
              </w:rPr>
              <w:t>17</w:t>
            </w:r>
            <w:r w:rsidR="004E17D3">
              <w:rPr>
                <w:noProof/>
                <w:webHidden/>
              </w:rPr>
              <w:fldChar w:fldCharType="end"/>
            </w:r>
          </w:hyperlink>
        </w:p>
        <w:p w14:paraId="061C3C1A" w14:textId="77777777" w:rsidR="004E17D3" w:rsidRDefault="00A84E1F">
          <w:pPr>
            <w:pStyle w:val="TOC3"/>
            <w:tabs>
              <w:tab w:val="right" w:leader="dot" w:pos="8352"/>
            </w:tabs>
            <w:rPr>
              <w:rFonts w:eastAsiaTheme="minorEastAsia"/>
              <w:noProof/>
              <w:sz w:val="24"/>
              <w:szCs w:val="24"/>
            </w:rPr>
          </w:pPr>
          <w:hyperlink w:anchor="_Toc494222641" w:history="1">
            <w:r w:rsidR="004E17D3" w:rsidRPr="00A57EDB">
              <w:rPr>
                <w:rStyle w:val="Hyperlink"/>
                <w:noProof/>
                <w:lang w:val="en-GB"/>
              </w:rPr>
              <w:t>1.4.2 Treadmilling</w:t>
            </w:r>
            <w:r w:rsidR="004E17D3">
              <w:rPr>
                <w:noProof/>
                <w:webHidden/>
              </w:rPr>
              <w:tab/>
            </w:r>
            <w:r w:rsidR="004E17D3">
              <w:rPr>
                <w:noProof/>
                <w:webHidden/>
              </w:rPr>
              <w:fldChar w:fldCharType="begin"/>
            </w:r>
            <w:r w:rsidR="004E17D3">
              <w:rPr>
                <w:noProof/>
                <w:webHidden/>
              </w:rPr>
              <w:instrText xml:space="preserve"> PAGEREF _Toc494222641 \h </w:instrText>
            </w:r>
            <w:r w:rsidR="004E17D3">
              <w:rPr>
                <w:noProof/>
                <w:webHidden/>
              </w:rPr>
            </w:r>
            <w:r w:rsidR="004E17D3">
              <w:rPr>
                <w:noProof/>
                <w:webHidden/>
              </w:rPr>
              <w:fldChar w:fldCharType="separate"/>
            </w:r>
            <w:r w:rsidR="00C20B9B">
              <w:rPr>
                <w:noProof/>
                <w:webHidden/>
              </w:rPr>
              <w:t>18</w:t>
            </w:r>
            <w:r w:rsidR="004E17D3">
              <w:rPr>
                <w:noProof/>
                <w:webHidden/>
              </w:rPr>
              <w:fldChar w:fldCharType="end"/>
            </w:r>
          </w:hyperlink>
        </w:p>
        <w:p w14:paraId="043A569D" w14:textId="77777777" w:rsidR="004E17D3" w:rsidRDefault="00A84E1F">
          <w:pPr>
            <w:pStyle w:val="TOC3"/>
            <w:tabs>
              <w:tab w:val="right" w:leader="dot" w:pos="8352"/>
            </w:tabs>
            <w:rPr>
              <w:rFonts w:eastAsiaTheme="minorEastAsia"/>
              <w:noProof/>
              <w:sz w:val="24"/>
              <w:szCs w:val="24"/>
            </w:rPr>
          </w:pPr>
          <w:hyperlink w:anchor="_Toc494222642" w:history="1">
            <w:r w:rsidR="004E17D3" w:rsidRPr="00A57EDB">
              <w:rPr>
                <w:rStyle w:val="Hyperlink"/>
                <w:noProof/>
                <w:lang w:val="en-GB"/>
              </w:rPr>
              <w:t>1.4.3 Nucleation</w:t>
            </w:r>
            <w:r w:rsidR="004E17D3">
              <w:rPr>
                <w:noProof/>
                <w:webHidden/>
              </w:rPr>
              <w:tab/>
            </w:r>
            <w:r w:rsidR="004E17D3">
              <w:rPr>
                <w:noProof/>
                <w:webHidden/>
              </w:rPr>
              <w:fldChar w:fldCharType="begin"/>
            </w:r>
            <w:r w:rsidR="004E17D3">
              <w:rPr>
                <w:noProof/>
                <w:webHidden/>
              </w:rPr>
              <w:instrText xml:space="preserve"> PAGEREF _Toc494222642 \h </w:instrText>
            </w:r>
            <w:r w:rsidR="004E17D3">
              <w:rPr>
                <w:noProof/>
                <w:webHidden/>
              </w:rPr>
            </w:r>
            <w:r w:rsidR="004E17D3">
              <w:rPr>
                <w:noProof/>
                <w:webHidden/>
              </w:rPr>
              <w:fldChar w:fldCharType="separate"/>
            </w:r>
            <w:r w:rsidR="00C20B9B">
              <w:rPr>
                <w:noProof/>
                <w:webHidden/>
              </w:rPr>
              <w:t>18</w:t>
            </w:r>
            <w:r w:rsidR="004E17D3">
              <w:rPr>
                <w:noProof/>
                <w:webHidden/>
              </w:rPr>
              <w:fldChar w:fldCharType="end"/>
            </w:r>
          </w:hyperlink>
        </w:p>
        <w:p w14:paraId="4D197C1B" w14:textId="77777777" w:rsidR="004E17D3" w:rsidRDefault="00A84E1F">
          <w:pPr>
            <w:pStyle w:val="TOC2"/>
            <w:tabs>
              <w:tab w:val="right" w:leader="dot" w:pos="8352"/>
            </w:tabs>
            <w:rPr>
              <w:rFonts w:eastAsiaTheme="minorEastAsia"/>
              <w:b w:val="0"/>
              <w:bCs w:val="0"/>
              <w:noProof/>
              <w:sz w:val="24"/>
              <w:szCs w:val="24"/>
            </w:rPr>
          </w:pPr>
          <w:hyperlink w:anchor="_Toc494222643" w:history="1">
            <w:r w:rsidR="004E17D3" w:rsidRPr="00A57EDB">
              <w:rPr>
                <w:rStyle w:val="Hyperlink"/>
                <w:noProof/>
                <w:lang w:val="en-GB"/>
              </w:rPr>
              <w:t>1.5 Prokaryotic actins</w:t>
            </w:r>
            <w:r w:rsidR="004E17D3">
              <w:rPr>
                <w:noProof/>
                <w:webHidden/>
              </w:rPr>
              <w:tab/>
            </w:r>
            <w:r w:rsidR="004E17D3">
              <w:rPr>
                <w:noProof/>
                <w:webHidden/>
              </w:rPr>
              <w:fldChar w:fldCharType="begin"/>
            </w:r>
            <w:r w:rsidR="004E17D3">
              <w:rPr>
                <w:noProof/>
                <w:webHidden/>
              </w:rPr>
              <w:instrText xml:space="preserve"> PAGEREF _Toc494222643 \h </w:instrText>
            </w:r>
            <w:r w:rsidR="004E17D3">
              <w:rPr>
                <w:noProof/>
                <w:webHidden/>
              </w:rPr>
            </w:r>
            <w:r w:rsidR="004E17D3">
              <w:rPr>
                <w:noProof/>
                <w:webHidden/>
              </w:rPr>
              <w:fldChar w:fldCharType="separate"/>
            </w:r>
            <w:r w:rsidR="00C20B9B">
              <w:rPr>
                <w:noProof/>
                <w:webHidden/>
              </w:rPr>
              <w:t>19</w:t>
            </w:r>
            <w:r w:rsidR="004E17D3">
              <w:rPr>
                <w:noProof/>
                <w:webHidden/>
              </w:rPr>
              <w:fldChar w:fldCharType="end"/>
            </w:r>
          </w:hyperlink>
        </w:p>
        <w:p w14:paraId="65BB050D" w14:textId="77777777" w:rsidR="004E17D3" w:rsidRDefault="00A84E1F">
          <w:pPr>
            <w:pStyle w:val="TOC3"/>
            <w:tabs>
              <w:tab w:val="right" w:leader="dot" w:pos="8352"/>
            </w:tabs>
            <w:rPr>
              <w:rFonts w:eastAsiaTheme="minorEastAsia"/>
              <w:noProof/>
              <w:sz w:val="24"/>
              <w:szCs w:val="24"/>
            </w:rPr>
          </w:pPr>
          <w:hyperlink w:anchor="_Toc494222644" w:history="1">
            <w:r w:rsidR="004E17D3" w:rsidRPr="00A57EDB">
              <w:rPr>
                <w:rStyle w:val="Hyperlink"/>
                <w:noProof/>
                <w:lang w:val="en-GB"/>
              </w:rPr>
              <w:t>1.5.1 MreB</w:t>
            </w:r>
            <w:r w:rsidR="004E17D3">
              <w:rPr>
                <w:noProof/>
                <w:webHidden/>
              </w:rPr>
              <w:tab/>
            </w:r>
            <w:r w:rsidR="004E17D3">
              <w:rPr>
                <w:noProof/>
                <w:webHidden/>
              </w:rPr>
              <w:fldChar w:fldCharType="begin"/>
            </w:r>
            <w:r w:rsidR="004E17D3">
              <w:rPr>
                <w:noProof/>
                <w:webHidden/>
              </w:rPr>
              <w:instrText xml:space="preserve"> PAGEREF _Toc494222644 \h </w:instrText>
            </w:r>
            <w:r w:rsidR="004E17D3">
              <w:rPr>
                <w:noProof/>
                <w:webHidden/>
              </w:rPr>
            </w:r>
            <w:r w:rsidR="004E17D3">
              <w:rPr>
                <w:noProof/>
                <w:webHidden/>
              </w:rPr>
              <w:fldChar w:fldCharType="separate"/>
            </w:r>
            <w:r w:rsidR="00C20B9B">
              <w:rPr>
                <w:noProof/>
                <w:webHidden/>
              </w:rPr>
              <w:t>20</w:t>
            </w:r>
            <w:r w:rsidR="004E17D3">
              <w:rPr>
                <w:noProof/>
                <w:webHidden/>
              </w:rPr>
              <w:fldChar w:fldCharType="end"/>
            </w:r>
          </w:hyperlink>
        </w:p>
        <w:p w14:paraId="52BDBD7B" w14:textId="77777777" w:rsidR="004E17D3" w:rsidRDefault="00A84E1F">
          <w:pPr>
            <w:pStyle w:val="TOC3"/>
            <w:tabs>
              <w:tab w:val="right" w:leader="dot" w:pos="8352"/>
            </w:tabs>
            <w:rPr>
              <w:rFonts w:eastAsiaTheme="minorEastAsia"/>
              <w:noProof/>
              <w:sz w:val="24"/>
              <w:szCs w:val="24"/>
            </w:rPr>
          </w:pPr>
          <w:hyperlink w:anchor="_Toc494222645" w:history="1">
            <w:r w:rsidR="004E17D3" w:rsidRPr="00A57EDB">
              <w:rPr>
                <w:rStyle w:val="Hyperlink"/>
                <w:noProof/>
                <w:lang w:val="en-GB"/>
              </w:rPr>
              <w:t>1.5.2 FtsA</w:t>
            </w:r>
            <w:r w:rsidR="004E17D3">
              <w:rPr>
                <w:noProof/>
                <w:webHidden/>
              </w:rPr>
              <w:tab/>
            </w:r>
            <w:r w:rsidR="004E17D3">
              <w:rPr>
                <w:noProof/>
                <w:webHidden/>
              </w:rPr>
              <w:fldChar w:fldCharType="begin"/>
            </w:r>
            <w:r w:rsidR="004E17D3">
              <w:rPr>
                <w:noProof/>
                <w:webHidden/>
              </w:rPr>
              <w:instrText xml:space="preserve"> PAGEREF _Toc494222645 \h </w:instrText>
            </w:r>
            <w:r w:rsidR="004E17D3">
              <w:rPr>
                <w:noProof/>
                <w:webHidden/>
              </w:rPr>
            </w:r>
            <w:r w:rsidR="004E17D3">
              <w:rPr>
                <w:noProof/>
                <w:webHidden/>
              </w:rPr>
              <w:fldChar w:fldCharType="separate"/>
            </w:r>
            <w:r w:rsidR="00C20B9B">
              <w:rPr>
                <w:noProof/>
                <w:webHidden/>
              </w:rPr>
              <w:t>21</w:t>
            </w:r>
            <w:r w:rsidR="004E17D3">
              <w:rPr>
                <w:noProof/>
                <w:webHidden/>
              </w:rPr>
              <w:fldChar w:fldCharType="end"/>
            </w:r>
          </w:hyperlink>
        </w:p>
        <w:p w14:paraId="541AF7E4" w14:textId="77777777" w:rsidR="004E17D3" w:rsidRDefault="00A84E1F">
          <w:pPr>
            <w:pStyle w:val="TOC3"/>
            <w:tabs>
              <w:tab w:val="right" w:leader="dot" w:pos="8352"/>
            </w:tabs>
            <w:rPr>
              <w:rFonts w:eastAsiaTheme="minorEastAsia"/>
              <w:noProof/>
              <w:sz w:val="24"/>
              <w:szCs w:val="24"/>
            </w:rPr>
          </w:pPr>
          <w:hyperlink w:anchor="_Toc494222646" w:history="1">
            <w:r w:rsidR="004E17D3" w:rsidRPr="00A57EDB">
              <w:rPr>
                <w:rStyle w:val="Hyperlink"/>
                <w:noProof/>
                <w:lang w:val="en-GB"/>
              </w:rPr>
              <w:t>1.5.3 ParM</w:t>
            </w:r>
            <w:r w:rsidR="004E17D3">
              <w:rPr>
                <w:noProof/>
                <w:webHidden/>
              </w:rPr>
              <w:tab/>
            </w:r>
            <w:r w:rsidR="004E17D3">
              <w:rPr>
                <w:noProof/>
                <w:webHidden/>
              </w:rPr>
              <w:fldChar w:fldCharType="begin"/>
            </w:r>
            <w:r w:rsidR="004E17D3">
              <w:rPr>
                <w:noProof/>
                <w:webHidden/>
              </w:rPr>
              <w:instrText xml:space="preserve"> PAGEREF _Toc494222646 \h </w:instrText>
            </w:r>
            <w:r w:rsidR="004E17D3">
              <w:rPr>
                <w:noProof/>
                <w:webHidden/>
              </w:rPr>
            </w:r>
            <w:r w:rsidR="004E17D3">
              <w:rPr>
                <w:noProof/>
                <w:webHidden/>
              </w:rPr>
              <w:fldChar w:fldCharType="separate"/>
            </w:r>
            <w:r w:rsidR="00C20B9B">
              <w:rPr>
                <w:noProof/>
                <w:webHidden/>
              </w:rPr>
              <w:t>21</w:t>
            </w:r>
            <w:r w:rsidR="004E17D3">
              <w:rPr>
                <w:noProof/>
                <w:webHidden/>
              </w:rPr>
              <w:fldChar w:fldCharType="end"/>
            </w:r>
          </w:hyperlink>
        </w:p>
        <w:p w14:paraId="29A4C85C" w14:textId="77777777" w:rsidR="004E17D3" w:rsidRDefault="00A84E1F">
          <w:pPr>
            <w:pStyle w:val="TOC3"/>
            <w:tabs>
              <w:tab w:val="right" w:leader="dot" w:pos="8352"/>
            </w:tabs>
            <w:rPr>
              <w:rFonts w:eastAsiaTheme="minorEastAsia"/>
              <w:noProof/>
              <w:sz w:val="24"/>
              <w:szCs w:val="24"/>
            </w:rPr>
          </w:pPr>
          <w:hyperlink w:anchor="_Toc494222647" w:history="1">
            <w:r w:rsidR="004E17D3" w:rsidRPr="00A57EDB">
              <w:rPr>
                <w:rStyle w:val="Hyperlink"/>
                <w:rFonts w:eastAsia="Times New Roman"/>
                <w:noProof/>
                <w:shd w:val="clear" w:color="auto" w:fill="FFFFFF"/>
              </w:rPr>
              <w:t>1.5.4 Crenactin</w:t>
            </w:r>
            <w:r w:rsidR="004E17D3">
              <w:rPr>
                <w:noProof/>
                <w:webHidden/>
              </w:rPr>
              <w:tab/>
            </w:r>
            <w:r w:rsidR="004E17D3">
              <w:rPr>
                <w:noProof/>
                <w:webHidden/>
              </w:rPr>
              <w:fldChar w:fldCharType="begin"/>
            </w:r>
            <w:r w:rsidR="004E17D3">
              <w:rPr>
                <w:noProof/>
                <w:webHidden/>
              </w:rPr>
              <w:instrText xml:space="preserve"> PAGEREF _Toc494222647 \h </w:instrText>
            </w:r>
            <w:r w:rsidR="004E17D3">
              <w:rPr>
                <w:noProof/>
                <w:webHidden/>
              </w:rPr>
            </w:r>
            <w:r w:rsidR="004E17D3">
              <w:rPr>
                <w:noProof/>
                <w:webHidden/>
              </w:rPr>
              <w:fldChar w:fldCharType="separate"/>
            </w:r>
            <w:r w:rsidR="00C20B9B">
              <w:rPr>
                <w:noProof/>
                <w:webHidden/>
              </w:rPr>
              <w:t>22</w:t>
            </w:r>
            <w:r w:rsidR="004E17D3">
              <w:rPr>
                <w:noProof/>
                <w:webHidden/>
              </w:rPr>
              <w:fldChar w:fldCharType="end"/>
            </w:r>
          </w:hyperlink>
        </w:p>
        <w:p w14:paraId="31A745CB" w14:textId="77777777" w:rsidR="004E17D3" w:rsidRDefault="00A84E1F">
          <w:pPr>
            <w:pStyle w:val="TOC3"/>
            <w:tabs>
              <w:tab w:val="right" w:leader="dot" w:pos="8352"/>
            </w:tabs>
            <w:rPr>
              <w:rFonts w:eastAsiaTheme="minorEastAsia"/>
              <w:noProof/>
              <w:sz w:val="24"/>
              <w:szCs w:val="24"/>
            </w:rPr>
          </w:pPr>
          <w:hyperlink w:anchor="_Toc494222648" w:history="1">
            <w:r w:rsidR="004E17D3" w:rsidRPr="00A57EDB">
              <w:rPr>
                <w:rStyle w:val="Hyperlink"/>
                <w:noProof/>
                <w:lang w:val="en-GB"/>
              </w:rPr>
              <w:t>1.5.5 ‘One filament one function’</w:t>
            </w:r>
            <w:r w:rsidR="004E17D3">
              <w:rPr>
                <w:noProof/>
                <w:webHidden/>
              </w:rPr>
              <w:tab/>
            </w:r>
            <w:r w:rsidR="004E17D3">
              <w:rPr>
                <w:noProof/>
                <w:webHidden/>
              </w:rPr>
              <w:fldChar w:fldCharType="begin"/>
            </w:r>
            <w:r w:rsidR="004E17D3">
              <w:rPr>
                <w:noProof/>
                <w:webHidden/>
              </w:rPr>
              <w:instrText xml:space="preserve"> PAGEREF _Toc494222648 \h </w:instrText>
            </w:r>
            <w:r w:rsidR="004E17D3">
              <w:rPr>
                <w:noProof/>
                <w:webHidden/>
              </w:rPr>
            </w:r>
            <w:r w:rsidR="004E17D3">
              <w:rPr>
                <w:noProof/>
                <w:webHidden/>
              </w:rPr>
              <w:fldChar w:fldCharType="separate"/>
            </w:r>
            <w:r w:rsidR="00C20B9B">
              <w:rPr>
                <w:noProof/>
                <w:webHidden/>
              </w:rPr>
              <w:t>23</w:t>
            </w:r>
            <w:r w:rsidR="004E17D3">
              <w:rPr>
                <w:noProof/>
                <w:webHidden/>
              </w:rPr>
              <w:fldChar w:fldCharType="end"/>
            </w:r>
          </w:hyperlink>
        </w:p>
        <w:p w14:paraId="792D4473" w14:textId="77777777" w:rsidR="004E17D3" w:rsidRDefault="00A84E1F">
          <w:pPr>
            <w:pStyle w:val="TOC2"/>
            <w:tabs>
              <w:tab w:val="right" w:leader="dot" w:pos="8352"/>
            </w:tabs>
            <w:rPr>
              <w:rFonts w:eastAsiaTheme="minorEastAsia"/>
              <w:b w:val="0"/>
              <w:bCs w:val="0"/>
              <w:noProof/>
              <w:sz w:val="24"/>
              <w:szCs w:val="24"/>
            </w:rPr>
          </w:pPr>
          <w:hyperlink w:anchor="_Toc494222649" w:history="1">
            <w:r w:rsidR="004E17D3" w:rsidRPr="00A57EDB">
              <w:rPr>
                <w:rStyle w:val="Hyperlink"/>
                <w:noProof/>
                <w:lang w:val="en-GB"/>
              </w:rPr>
              <w:t>1.6 Actin Binding Proteins</w:t>
            </w:r>
            <w:r w:rsidR="004E17D3">
              <w:rPr>
                <w:noProof/>
                <w:webHidden/>
              </w:rPr>
              <w:tab/>
            </w:r>
            <w:r w:rsidR="004E17D3">
              <w:rPr>
                <w:noProof/>
                <w:webHidden/>
              </w:rPr>
              <w:fldChar w:fldCharType="begin"/>
            </w:r>
            <w:r w:rsidR="004E17D3">
              <w:rPr>
                <w:noProof/>
                <w:webHidden/>
              </w:rPr>
              <w:instrText xml:space="preserve"> PAGEREF _Toc494222649 \h </w:instrText>
            </w:r>
            <w:r w:rsidR="004E17D3">
              <w:rPr>
                <w:noProof/>
                <w:webHidden/>
              </w:rPr>
            </w:r>
            <w:r w:rsidR="004E17D3">
              <w:rPr>
                <w:noProof/>
                <w:webHidden/>
              </w:rPr>
              <w:fldChar w:fldCharType="separate"/>
            </w:r>
            <w:r w:rsidR="00C20B9B">
              <w:rPr>
                <w:noProof/>
                <w:webHidden/>
              </w:rPr>
              <w:t>23</w:t>
            </w:r>
            <w:r w:rsidR="004E17D3">
              <w:rPr>
                <w:noProof/>
                <w:webHidden/>
              </w:rPr>
              <w:fldChar w:fldCharType="end"/>
            </w:r>
          </w:hyperlink>
        </w:p>
        <w:p w14:paraId="58A7E976" w14:textId="77777777" w:rsidR="004E17D3" w:rsidRDefault="00A84E1F">
          <w:pPr>
            <w:pStyle w:val="TOC3"/>
            <w:tabs>
              <w:tab w:val="right" w:leader="dot" w:pos="8352"/>
            </w:tabs>
            <w:rPr>
              <w:rFonts w:eastAsiaTheme="minorEastAsia"/>
              <w:noProof/>
              <w:sz w:val="24"/>
              <w:szCs w:val="24"/>
            </w:rPr>
          </w:pPr>
          <w:hyperlink w:anchor="_Toc494222650" w:history="1">
            <w:r w:rsidR="004E17D3" w:rsidRPr="00A57EDB">
              <w:rPr>
                <w:rStyle w:val="Hyperlink"/>
                <w:noProof/>
                <w:lang w:val="en-GB"/>
              </w:rPr>
              <w:t>1.6.1 Nucleators</w:t>
            </w:r>
            <w:r w:rsidR="004E17D3">
              <w:rPr>
                <w:noProof/>
                <w:webHidden/>
              </w:rPr>
              <w:tab/>
            </w:r>
            <w:r w:rsidR="004E17D3">
              <w:rPr>
                <w:noProof/>
                <w:webHidden/>
              </w:rPr>
              <w:fldChar w:fldCharType="begin"/>
            </w:r>
            <w:r w:rsidR="004E17D3">
              <w:rPr>
                <w:noProof/>
                <w:webHidden/>
              </w:rPr>
              <w:instrText xml:space="preserve"> PAGEREF _Toc494222650 \h </w:instrText>
            </w:r>
            <w:r w:rsidR="004E17D3">
              <w:rPr>
                <w:noProof/>
                <w:webHidden/>
              </w:rPr>
            </w:r>
            <w:r w:rsidR="004E17D3">
              <w:rPr>
                <w:noProof/>
                <w:webHidden/>
              </w:rPr>
              <w:fldChar w:fldCharType="separate"/>
            </w:r>
            <w:r w:rsidR="00C20B9B">
              <w:rPr>
                <w:noProof/>
                <w:webHidden/>
              </w:rPr>
              <w:t>24</w:t>
            </w:r>
            <w:r w:rsidR="004E17D3">
              <w:rPr>
                <w:noProof/>
                <w:webHidden/>
              </w:rPr>
              <w:fldChar w:fldCharType="end"/>
            </w:r>
          </w:hyperlink>
        </w:p>
        <w:p w14:paraId="3CB42D1B" w14:textId="77777777" w:rsidR="004E17D3" w:rsidRDefault="00A84E1F">
          <w:pPr>
            <w:pStyle w:val="TOC3"/>
            <w:tabs>
              <w:tab w:val="right" w:leader="dot" w:pos="8352"/>
            </w:tabs>
            <w:rPr>
              <w:rFonts w:eastAsiaTheme="minorEastAsia"/>
              <w:noProof/>
              <w:sz w:val="24"/>
              <w:szCs w:val="24"/>
            </w:rPr>
          </w:pPr>
          <w:hyperlink w:anchor="_Toc494222651" w:history="1">
            <w:r w:rsidR="004E17D3" w:rsidRPr="00A57EDB">
              <w:rPr>
                <w:rStyle w:val="Hyperlink"/>
                <w:noProof/>
                <w:lang w:val="en-GB"/>
              </w:rPr>
              <w:t>1.6.2 Sequestering proteins</w:t>
            </w:r>
            <w:r w:rsidR="004E17D3">
              <w:rPr>
                <w:noProof/>
                <w:webHidden/>
              </w:rPr>
              <w:tab/>
            </w:r>
            <w:r w:rsidR="004E17D3">
              <w:rPr>
                <w:noProof/>
                <w:webHidden/>
              </w:rPr>
              <w:fldChar w:fldCharType="begin"/>
            </w:r>
            <w:r w:rsidR="004E17D3">
              <w:rPr>
                <w:noProof/>
                <w:webHidden/>
              </w:rPr>
              <w:instrText xml:space="preserve"> PAGEREF _Toc494222651 \h </w:instrText>
            </w:r>
            <w:r w:rsidR="004E17D3">
              <w:rPr>
                <w:noProof/>
                <w:webHidden/>
              </w:rPr>
            </w:r>
            <w:r w:rsidR="004E17D3">
              <w:rPr>
                <w:noProof/>
                <w:webHidden/>
              </w:rPr>
              <w:fldChar w:fldCharType="separate"/>
            </w:r>
            <w:r w:rsidR="00C20B9B">
              <w:rPr>
                <w:noProof/>
                <w:webHidden/>
              </w:rPr>
              <w:t>24</w:t>
            </w:r>
            <w:r w:rsidR="004E17D3">
              <w:rPr>
                <w:noProof/>
                <w:webHidden/>
              </w:rPr>
              <w:fldChar w:fldCharType="end"/>
            </w:r>
          </w:hyperlink>
        </w:p>
        <w:p w14:paraId="67334B75" w14:textId="77777777" w:rsidR="004E17D3" w:rsidRDefault="00A84E1F">
          <w:pPr>
            <w:pStyle w:val="TOC3"/>
            <w:tabs>
              <w:tab w:val="right" w:leader="dot" w:pos="8352"/>
            </w:tabs>
            <w:rPr>
              <w:rFonts w:eastAsiaTheme="minorEastAsia"/>
              <w:noProof/>
              <w:sz w:val="24"/>
              <w:szCs w:val="24"/>
            </w:rPr>
          </w:pPr>
          <w:hyperlink w:anchor="_Toc494222652" w:history="1">
            <w:r w:rsidR="004E17D3" w:rsidRPr="00A57EDB">
              <w:rPr>
                <w:rStyle w:val="Hyperlink"/>
                <w:noProof/>
                <w:lang w:val="en-GB"/>
              </w:rPr>
              <w:t>1.6.5 Capping proteins</w:t>
            </w:r>
            <w:r w:rsidR="004E17D3">
              <w:rPr>
                <w:noProof/>
                <w:webHidden/>
              </w:rPr>
              <w:tab/>
            </w:r>
            <w:r w:rsidR="004E17D3">
              <w:rPr>
                <w:noProof/>
                <w:webHidden/>
              </w:rPr>
              <w:fldChar w:fldCharType="begin"/>
            </w:r>
            <w:r w:rsidR="004E17D3">
              <w:rPr>
                <w:noProof/>
                <w:webHidden/>
              </w:rPr>
              <w:instrText xml:space="preserve"> PAGEREF _Toc494222652 \h </w:instrText>
            </w:r>
            <w:r w:rsidR="004E17D3">
              <w:rPr>
                <w:noProof/>
                <w:webHidden/>
              </w:rPr>
            </w:r>
            <w:r w:rsidR="004E17D3">
              <w:rPr>
                <w:noProof/>
                <w:webHidden/>
              </w:rPr>
              <w:fldChar w:fldCharType="separate"/>
            </w:r>
            <w:r w:rsidR="00C20B9B">
              <w:rPr>
                <w:noProof/>
                <w:webHidden/>
              </w:rPr>
              <w:t>25</w:t>
            </w:r>
            <w:r w:rsidR="004E17D3">
              <w:rPr>
                <w:noProof/>
                <w:webHidden/>
              </w:rPr>
              <w:fldChar w:fldCharType="end"/>
            </w:r>
          </w:hyperlink>
        </w:p>
        <w:p w14:paraId="35E2C1DD" w14:textId="77777777" w:rsidR="004E17D3" w:rsidRDefault="00A84E1F">
          <w:pPr>
            <w:pStyle w:val="TOC3"/>
            <w:tabs>
              <w:tab w:val="right" w:leader="dot" w:pos="8352"/>
            </w:tabs>
            <w:rPr>
              <w:rFonts w:eastAsiaTheme="minorEastAsia"/>
              <w:noProof/>
              <w:sz w:val="24"/>
              <w:szCs w:val="24"/>
            </w:rPr>
          </w:pPr>
          <w:hyperlink w:anchor="_Toc494222653" w:history="1">
            <w:r w:rsidR="004E17D3" w:rsidRPr="00A57EDB">
              <w:rPr>
                <w:rStyle w:val="Hyperlink"/>
                <w:noProof/>
                <w:lang w:val="en-GB"/>
              </w:rPr>
              <w:t>1.6.6 Severing and network disassembly</w:t>
            </w:r>
            <w:r w:rsidR="004E17D3">
              <w:rPr>
                <w:noProof/>
                <w:webHidden/>
              </w:rPr>
              <w:tab/>
            </w:r>
            <w:r w:rsidR="004E17D3">
              <w:rPr>
                <w:noProof/>
                <w:webHidden/>
              </w:rPr>
              <w:fldChar w:fldCharType="begin"/>
            </w:r>
            <w:r w:rsidR="004E17D3">
              <w:rPr>
                <w:noProof/>
                <w:webHidden/>
              </w:rPr>
              <w:instrText xml:space="preserve"> PAGEREF _Toc494222653 \h </w:instrText>
            </w:r>
            <w:r w:rsidR="004E17D3">
              <w:rPr>
                <w:noProof/>
                <w:webHidden/>
              </w:rPr>
            </w:r>
            <w:r w:rsidR="004E17D3">
              <w:rPr>
                <w:noProof/>
                <w:webHidden/>
              </w:rPr>
              <w:fldChar w:fldCharType="separate"/>
            </w:r>
            <w:r w:rsidR="00C20B9B">
              <w:rPr>
                <w:noProof/>
                <w:webHidden/>
              </w:rPr>
              <w:t>26</w:t>
            </w:r>
            <w:r w:rsidR="004E17D3">
              <w:rPr>
                <w:noProof/>
                <w:webHidden/>
              </w:rPr>
              <w:fldChar w:fldCharType="end"/>
            </w:r>
          </w:hyperlink>
        </w:p>
        <w:p w14:paraId="57340683" w14:textId="77777777" w:rsidR="004E17D3" w:rsidRDefault="00A84E1F">
          <w:pPr>
            <w:pStyle w:val="TOC3"/>
            <w:tabs>
              <w:tab w:val="right" w:leader="dot" w:pos="8352"/>
            </w:tabs>
            <w:rPr>
              <w:rFonts w:eastAsiaTheme="minorEastAsia"/>
              <w:noProof/>
              <w:sz w:val="24"/>
              <w:szCs w:val="24"/>
            </w:rPr>
          </w:pPr>
          <w:hyperlink w:anchor="_Toc494222654" w:history="1">
            <w:r w:rsidR="004E17D3" w:rsidRPr="00A57EDB">
              <w:rPr>
                <w:rStyle w:val="Hyperlink"/>
                <w:noProof/>
                <w:lang w:val="en-GB"/>
              </w:rPr>
              <w:t>1.6.7 Bundling</w:t>
            </w:r>
            <w:r w:rsidR="004E17D3">
              <w:rPr>
                <w:noProof/>
                <w:webHidden/>
              </w:rPr>
              <w:tab/>
            </w:r>
            <w:r w:rsidR="004E17D3">
              <w:rPr>
                <w:noProof/>
                <w:webHidden/>
              </w:rPr>
              <w:fldChar w:fldCharType="begin"/>
            </w:r>
            <w:r w:rsidR="004E17D3">
              <w:rPr>
                <w:noProof/>
                <w:webHidden/>
              </w:rPr>
              <w:instrText xml:space="preserve"> PAGEREF _Toc494222654 \h </w:instrText>
            </w:r>
            <w:r w:rsidR="004E17D3">
              <w:rPr>
                <w:noProof/>
                <w:webHidden/>
              </w:rPr>
            </w:r>
            <w:r w:rsidR="004E17D3">
              <w:rPr>
                <w:noProof/>
                <w:webHidden/>
              </w:rPr>
              <w:fldChar w:fldCharType="separate"/>
            </w:r>
            <w:r w:rsidR="00C20B9B">
              <w:rPr>
                <w:noProof/>
                <w:webHidden/>
              </w:rPr>
              <w:t>26</w:t>
            </w:r>
            <w:r w:rsidR="004E17D3">
              <w:rPr>
                <w:noProof/>
                <w:webHidden/>
              </w:rPr>
              <w:fldChar w:fldCharType="end"/>
            </w:r>
          </w:hyperlink>
        </w:p>
        <w:p w14:paraId="01EAB785" w14:textId="77777777" w:rsidR="004E17D3" w:rsidRDefault="00A84E1F">
          <w:pPr>
            <w:pStyle w:val="TOC3"/>
            <w:tabs>
              <w:tab w:val="right" w:leader="dot" w:pos="8352"/>
            </w:tabs>
            <w:rPr>
              <w:rFonts w:eastAsiaTheme="minorEastAsia"/>
              <w:noProof/>
              <w:sz w:val="24"/>
              <w:szCs w:val="24"/>
            </w:rPr>
          </w:pPr>
          <w:hyperlink w:anchor="_Toc494222655" w:history="1">
            <w:r w:rsidR="004E17D3" w:rsidRPr="00A57EDB">
              <w:rPr>
                <w:rStyle w:val="Hyperlink"/>
                <w:noProof/>
                <w:lang w:val="en-GB"/>
              </w:rPr>
              <w:t>1.6.8 Processive elongators</w:t>
            </w:r>
            <w:r w:rsidR="004E17D3">
              <w:rPr>
                <w:noProof/>
                <w:webHidden/>
              </w:rPr>
              <w:tab/>
            </w:r>
            <w:r w:rsidR="004E17D3">
              <w:rPr>
                <w:noProof/>
                <w:webHidden/>
              </w:rPr>
              <w:fldChar w:fldCharType="begin"/>
            </w:r>
            <w:r w:rsidR="004E17D3">
              <w:rPr>
                <w:noProof/>
                <w:webHidden/>
              </w:rPr>
              <w:instrText xml:space="preserve"> PAGEREF _Toc494222655 \h </w:instrText>
            </w:r>
            <w:r w:rsidR="004E17D3">
              <w:rPr>
                <w:noProof/>
                <w:webHidden/>
              </w:rPr>
            </w:r>
            <w:r w:rsidR="004E17D3">
              <w:rPr>
                <w:noProof/>
                <w:webHidden/>
              </w:rPr>
              <w:fldChar w:fldCharType="separate"/>
            </w:r>
            <w:r w:rsidR="00C20B9B">
              <w:rPr>
                <w:noProof/>
                <w:webHidden/>
              </w:rPr>
              <w:t>26</w:t>
            </w:r>
            <w:r w:rsidR="004E17D3">
              <w:rPr>
                <w:noProof/>
                <w:webHidden/>
              </w:rPr>
              <w:fldChar w:fldCharType="end"/>
            </w:r>
          </w:hyperlink>
        </w:p>
        <w:p w14:paraId="248F1A52" w14:textId="77777777" w:rsidR="004E17D3" w:rsidRDefault="00A84E1F">
          <w:pPr>
            <w:pStyle w:val="TOC3"/>
            <w:tabs>
              <w:tab w:val="right" w:leader="dot" w:pos="8352"/>
            </w:tabs>
            <w:rPr>
              <w:rFonts w:eastAsiaTheme="minorEastAsia"/>
              <w:noProof/>
              <w:sz w:val="24"/>
              <w:szCs w:val="24"/>
            </w:rPr>
          </w:pPr>
          <w:hyperlink w:anchor="_Toc494222656" w:history="1">
            <w:r w:rsidR="004E17D3" w:rsidRPr="00A57EDB">
              <w:rPr>
                <w:rStyle w:val="Hyperlink"/>
                <w:noProof/>
                <w:lang w:val="en-GB"/>
              </w:rPr>
              <w:t>1.6.9 Motor proteins</w:t>
            </w:r>
            <w:r w:rsidR="004E17D3">
              <w:rPr>
                <w:noProof/>
                <w:webHidden/>
              </w:rPr>
              <w:tab/>
            </w:r>
            <w:r w:rsidR="004E17D3">
              <w:rPr>
                <w:noProof/>
                <w:webHidden/>
              </w:rPr>
              <w:fldChar w:fldCharType="begin"/>
            </w:r>
            <w:r w:rsidR="004E17D3">
              <w:rPr>
                <w:noProof/>
                <w:webHidden/>
              </w:rPr>
              <w:instrText xml:space="preserve"> PAGEREF _Toc494222656 \h </w:instrText>
            </w:r>
            <w:r w:rsidR="004E17D3">
              <w:rPr>
                <w:noProof/>
                <w:webHidden/>
              </w:rPr>
            </w:r>
            <w:r w:rsidR="004E17D3">
              <w:rPr>
                <w:noProof/>
                <w:webHidden/>
              </w:rPr>
              <w:fldChar w:fldCharType="separate"/>
            </w:r>
            <w:r w:rsidR="00C20B9B">
              <w:rPr>
                <w:noProof/>
                <w:webHidden/>
              </w:rPr>
              <w:t>27</w:t>
            </w:r>
            <w:r w:rsidR="004E17D3">
              <w:rPr>
                <w:noProof/>
                <w:webHidden/>
              </w:rPr>
              <w:fldChar w:fldCharType="end"/>
            </w:r>
          </w:hyperlink>
        </w:p>
        <w:p w14:paraId="20F18DB1" w14:textId="77777777" w:rsidR="004E17D3" w:rsidRDefault="00A84E1F">
          <w:pPr>
            <w:pStyle w:val="TOC3"/>
            <w:tabs>
              <w:tab w:val="right" w:leader="dot" w:pos="8352"/>
            </w:tabs>
            <w:rPr>
              <w:rFonts w:eastAsiaTheme="minorEastAsia"/>
              <w:noProof/>
              <w:sz w:val="24"/>
              <w:szCs w:val="24"/>
            </w:rPr>
          </w:pPr>
          <w:hyperlink w:anchor="_Toc494222657" w:history="1">
            <w:r w:rsidR="004E17D3" w:rsidRPr="00A57EDB">
              <w:rPr>
                <w:rStyle w:val="Hyperlink"/>
                <w:noProof/>
                <w:lang w:val="en-GB"/>
              </w:rPr>
              <w:t>1.6.10 Side binding proteins and network differentiation</w:t>
            </w:r>
            <w:r w:rsidR="004E17D3">
              <w:rPr>
                <w:noProof/>
                <w:webHidden/>
              </w:rPr>
              <w:tab/>
            </w:r>
            <w:r w:rsidR="004E17D3">
              <w:rPr>
                <w:noProof/>
                <w:webHidden/>
              </w:rPr>
              <w:fldChar w:fldCharType="begin"/>
            </w:r>
            <w:r w:rsidR="004E17D3">
              <w:rPr>
                <w:noProof/>
                <w:webHidden/>
              </w:rPr>
              <w:instrText xml:space="preserve"> PAGEREF _Toc494222657 \h </w:instrText>
            </w:r>
            <w:r w:rsidR="004E17D3">
              <w:rPr>
                <w:noProof/>
                <w:webHidden/>
              </w:rPr>
            </w:r>
            <w:r w:rsidR="004E17D3">
              <w:rPr>
                <w:noProof/>
                <w:webHidden/>
              </w:rPr>
              <w:fldChar w:fldCharType="separate"/>
            </w:r>
            <w:r w:rsidR="00C20B9B">
              <w:rPr>
                <w:noProof/>
                <w:webHidden/>
              </w:rPr>
              <w:t>27</w:t>
            </w:r>
            <w:r w:rsidR="004E17D3">
              <w:rPr>
                <w:noProof/>
                <w:webHidden/>
              </w:rPr>
              <w:fldChar w:fldCharType="end"/>
            </w:r>
          </w:hyperlink>
        </w:p>
        <w:p w14:paraId="6DD577DF" w14:textId="77777777" w:rsidR="004E17D3" w:rsidRDefault="00A84E1F">
          <w:pPr>
            <w:pStyle w:val="TOC2"/>
            <w:tabs>
              <w:tab w:val="right" w:leader="dot" w:pos="8352"/>
            </w:tabs>
            <w:rPr>
              <w:rFonts w:eastAsiaTheme="minorEastAsia"/>
              <w:b w:val="0"/>
              <w:bCs w:val="0"/>
              <w:noProof/>
              <w:sz w:val="24"/>
              <w:szCs w:val="24"/>
            </w:rPr>
          </w:pPr>
          <w:hyperlink w:anchor="_Toc494222658" w:history="1">
            <w:r w:rsidR="004E17D3" w:rsidRPr="00A57EDB">
              <w:rPr>
                <w:rStyle w:val="Hyperlink"/>
                <w:noProof/>
                <w:lang w:val="en-GB"/>
              </w:rPr>
              <w:t>1.7 Filament architecture</w:t>
            </w:r>
            <w:r w:rsidR="004E17D3">
              <w:rPr>
                <w:noProof/>
                <w:webHidden/>
              </w:rPr>
              <w:tab/>
            </w:r>
            <w:r w:rsidR="004E17D3">
              <w:rPr>
                <w:noProof/>
                <w:webHidden/>
              </w:rPr>
              <w:fldChar w:fldCharType="begin"/>
            </w:r>
            <w:r w:rsidR="004E17D3">
              <w:rPr>
                <w:noProof/>
                <w:webHidden/>
              </w:rPr>
              <w:instrText xml:space="preserve"> PAGEREF _Toc494222658 \h </w:instrText>
            </w:r>
            <w:r w:rsidR="004E17D3">
              <w:rPr>
                <w:noProof/>
                <w:webHidden/>
              </w:rPr>
            </w:r>
            <w:r w:rsidR="004E17D3">
              <w:rPr>
                <w:noProof/>
                <w:webHidden/>
              </w:rPr>
              <w:fldChar w:fldCharType="separate"/>
            </w:r>
            <w:r w:rsidR="00C20B9B">
              <w:rPr>
                <w:noProof/>
                <w:webHidden/>
              </w:rPr>
              <w:t>28</w:t>
            </w:r>
            <w:r w:rsidR="004E17D3">
              <w:rPr>
                <w:noProof/>
                <w:webHidden/>
              </w:rPr>
              <w:fldChar w:fldCharType="end"/>
            </w:r>
          </w:hyperlink>
        </w:p>
        <w:p w14:paraId="3164852C" w14:textId="77777777" w:rsidR="004E17D3" w:rsidRDefault="00A84E1F">
          <w:pPr>
            <w:pStyle w:val="TOC3"/>
            <w:tabs>
              <w:tab w:val="right" w:leader="dot" w:pos="8352"/>
            </w:tabs>
            <w:rPr>
              <w:rFonts w:eastAsiaTheme="minorEastAsia"/>
              <w:noProof/>
              <w:sz w:val="24"/>
              <w:szCs w:val="24"/>
            </w:rPr>
          </w:pPr>
          <w:hyperlink w:anchor="_Toc494222659" w:history="1">
            <w:r w:rsidR="004E17D3" w:rsidRPr="00A57EDB">
              <w:rPr>
                <w:rStyle w:val="Hyperlink"/>
                <w:noProof/>
                <w:lang w:val="en-GB"/>
              </w:rPr>
              <w:t>1.7.1 Dendritic networks</w:t>
            </w:r>
            <w:r w:rsidR="004E17D3">
              <w:rPr>
                <w:noProof/>
                <w:webHidden/>
              </w:rPr>
              <w:tab/>
            </w:r>
            <w:r w:rsidR="004E17D3">
              <w:rPr>
                <w:noProof/>
                <w:webHidden/>
              </w:rPr>
              <w:fldChar w:fldCharType="begin"/>
            </w:r>
            <w:r w:rsidR="004E17D3">
              <w:rPr>
                <w:noProof/>
                <w:webHidden/>
              </w:rPr>
              <w:instrText xml:space="preserve"> PAGEREF _Toc494222659 \h </w:instrText>
            </w:r>
            <w:r w:rsidR="004E17D3">
              <w:rPr>
                <w:noProof/>
                <w:webHidden/>
              </w:rPr>
            </w:r>
            <w:r w:rsidR="004E17D3">
              <w:rPr>
                <w:noProof/>
                <w:webHidden/>
              </w:rPr>
              <w:fldChar w:fldCharType="separate"/>
            </w:r>
            <w:r w:rsidR="00C20B9B">
              <w:rPr>
                <w:noProof/>
                <w:webHidden/>
              </w:rPr>
              <w:t>28</w:t>
            </w:r>
            <w:r w:rsidR="004E17D3">
              <w:rPr>
                <w:noProof/>
                <w:webHidden/>
              </w:rPr>
              <w:fldChar w:fldCharType="end"/>
            </w:r>
          </w:hyperlink>
        </w:p>
        <w:p w14:paraId="7855B6D5" w14:textId="77777777" w:rsidR="004E17D3" w:rsidRDefault="00A84E1F">
          <w:pPr>
            <w:pStyle w:val="TOC3"/>
            <w:tabs>
              <w:tab w:val="right" w:leader="dot" w:pos="8352"/>
            </w:tabs>
            <w:rPr>
              <w:rFonts w:eastAsiaTheme="minorEastAsia"/>
              <w:noProof/>
              <w:sz w:val="24"/>
              <w:szCs w:val="24"/>
            </w:rPr>
          </w:pPr>
          <w:hyperlink w:anchor="_Toc494222660" w:history="1">
            <w:r w:rsidR="004E17D3" w:rsidRPr="00A57EDB">
              <w:rPr>
                <w:rStyle w:val="Hyperlink"/>
                <w:noProof/>
                <w:lang w:val="en-GB"/>
              </w:rPr>
              <w:t>1.7.2 Actin bundles</w:t>
            </w:r>
            <w:r w:rsidR="004E17D3">
              <w:rPr>
                <w:noProof/>
                <w:webHidden/>
              </w:rPr>
              <w:tab/>
            </w:r>
            <w:r w:rsidR="004E17D3">
              <w:rPr>
                <w:noProof/>
                <w:webHidden/>
              </w:rPr>
              <w:fldChar w:fldCharType="begin"/>
            </w:r>
            <w:r w:rsidR="004E17D3">
              <w:rPr>
                <w:noProof/>
                <w:webHidden/>
              </w:rPr>
              <w:instrText xml:space="preserve"> PAGEREF _Toc494222660 \h </w:instrText>
            </w:r>
            <w:r w:rsidR="004E17D3">
              <w:rPr>
                <w:noProof/>
                <w:webHidden/>
              </w:rPr>
            </w:r>
            <w:r w:rsidR="004E17D3">
              <w:rPr>
                <w:noProof/>
                <w:webHidden/>
              </w:rPr>
              <w:fldChar w:fldCharType="separate"/>
            </w:r>
            <w:r w:rsidR="00C20B9B">
              <w:rPr>
                <w:noProof/>
                <w:webHidden/>
              </w:rPr>
              <w:t>29</w:t>
            </w:r>
            <w:r w:rsidR="004E17D3">
              <w:rPr>
                <w:noProof/>
                <w:webHidden/>
              </w:rPr>
              <w:fldChar w:fldCharType="end"/>
            </w:r>
          </w:hyperlink>
        </w:p>
        <w:p w14:paraId="0B53FF05" w14:textId="77777777" w:rsidR="004E17D3" w:rsidRDefault="00A84E1F">
          <w:pPr>
            <w:pStyle w:val="TOC2"/>
            <w:tabs>
              <w:tab w:val="right" w:leader="dot" w:pos="8352"/>
            </w:tabs>
            <w:rPr>
              <w:rFonts w:eastAsiaTheme="minorEastAsia"/>
              <w:b w:val="0"/>
              <w:bCs w:val="0"/>
              <w:noProof/>
              <w:sz w:val="24"/>
              <w:szCs w:val="24"/>
            </w:rPr>
          </w:pPr>
          <w:hyperlink w:anchor="_Toc494222661" w:history="1">
            <w:r w:rsidR="004E17D3" w:rsidRPr="00A57EDB">
              <w:rPr>
                <w:rStyle w:val="Hyperlink"/>
                <w:noProof/>
                <w:lang w:val="en-GB"/>
              </w:rPr>
              <w:t>1.8 Actin Nucleators</w:t>
            </w:r>
            <w:r w:rsidR="004E17D3">
              <w:rPr>
                <w:noProof/>
                <w:webHidden/>
              </w:rPr>
              <w:tab/>
            </w:r>
            <w:r w:rsidR="004E17D3">
              <w:rPr>
                <w:noProof/>
                <w:webHidden/>
              </w:rPr>
              <w:fldChar w:fldCharType="begin"/>
            </w:r>
            <w:r w:rsidR="004E17D3">
              <w:rPr>
                <w:noProof/>
                <w:webHidden/>
              </w:rPr>
              <w:instrText xml:space="preserve"> PAGEREF _Toc494222661 \h </w:instrText>
            </w:r>
            <w:r w:rsidR="004E17D3">
              <w:rPr>
                <w:noProof/>
                <w:webHidden/>
              </w:rPr>
            </w:r>
            <w:r w:rsidR="004E17D3">
              <w:rPr>
                <w:noProof/>
                <w:webHidden/>
              </w:rPr>
              <w:fldChar w:fldCharType="separate"/>
            </w:r>
            <w:r w:rsidR="00C20B9B">
              <w:rPr>
                <w:noProof/>
                <w:webHidden/>
              </w:rPr>
              <w:t>30</w:t>
            </w:r>
            <w:r w:rsidR="004E17D3">
              <w:rPr>
                <w:noProof/>
                <w:webHidden/>
              </w:rPr>
              <w:fldChar w:fldCharType="end"/>
            </w:r>
          </w:hyperlink>
        </w:p>
        <w:p w14:paraId="306B1D30" w14:textId="77777777" w:rsidR="004E17D3" w:rsidRDefault="00A84E1F">
          <w:pPr>
            <w:pStyle w:val="TOC3"/>
            <w:tabs>
              <w:tab w:val="right" w:leader="dot" w:pos="8352"/>
            </w:tabs>
            <w:rPr>
              <w:rFonts w:eastAsiaTheme="minorEastAsia"/>
              <w:noProof/>
              <w:sz w:val="24"/>
              <w:szCs w:val="24"/>
            </w:rPr>
          </w:pPr>
          <w:hyperlink w:anchor="_Toc494222662" w:history="1">
            <w:r w:rsidR="004E17D3" w:rsidRPr="00A57EDB">
              <w:rPr>
                <w:rStyle w:val="Hyperlink"/>
                <w:noProof/>
                <w:lang w:val="en-GB"/>
              </w:rPr>
              <w:t>1.8.1 Formins</w:t>
            </w:r>
            <w:r w:rsidR="004E17D3">
              <w:rPr>
                <w:noProof/>
                <w:webHidden/>
              </w:rPr>
              <w:tab/>
            </w:r>
            <w:r w:rsidR="004E17D3">
              <w:rPr>
                <w:noProof/>
                <w:webHidden/>
              </w:rPr>
              <w:fldChar w:fldCharType="begin"/>
            </w:r>
            <w:r w:rsidR="004E17D3">
              <w:rPr>
                <w:noProof/>
                <w:webHidden/>
              </w:rPr>
              <w:instrText xml:space="preserve"> PAGEREF _Toc494222662 \h </w:instrText>
            </w:r>
            <w:r w:rsidR="004E17D3">
              <w:rPr>
                <w:noProof/>
                <w:webHidden/>
              </w:rPr>
            </w:r>
            <w:r w:rsidR="004E17D3">
              <w:rPr>
                <w:noProof/>
                <w:webHidden/>
              </w:rPr>
              <w:fldChar w:fldCharType="separate"/>
            </w:r>
            <w:r w:rsidR="00C20B9B">
              <w:rPr>
                <w:noProof/>
                <w:webHidden/>
              </w:rPr>
              <w:t>30</w:t>
            </w:r>
            <w:r w:rsidR="004E17D3">
              <w:rPr>
                <w:noProof/>
                <w:webHidden/>
              </w:rPr>
              <w:fldChar w:fldCharType="end"/>
            </w:r>
          </w:hyperlink>
        </w:p>
        <w:p w14:paraId="184B8106" w14:textId="77777777" w:rsidR="004E17D3" w:rsidRDefault="00A84E1F">
          <w:pPr>
            <w:pStyle w:val="TOC3"/>
            <w:tabs>
              <w:tab w:val="right" w:leader="dot" w:pos="8352"/>
            </w:tabs>
            <w:rPr>
              <w:rFonts w:eastAsiaTheme="minorEastAsia"/>
              <w:noProof/>
              <w:sz w:val="24"/>
              <w:szCs w:val="24"/>
            </w:rPr>
          </w:pPr>
          <w:hyperlink w:anchor="_Toc494222663" w:history="1">
            <w:r w:rsidR="004E17D3" w:rsidRPr="00A57EDB">
              <w:rPr>
                <w:rStyle w:val="Hyperlink"/>
                <w:noProof/>
                <w:lang w:val="en-GB"/>
              </w:rPr>
              <w:t>1.8.2 Tandem-WH2 proteins</w:t>
            </w:r>
            <w:r w:rsidR="004E17D3">
              <w:rPr>
                <w:noProof/>
                <w:webHidden/>
              </w:rPr>
              <w:tab/>
            </w:r>
            <w:r w:rsidR="004E17D3">
              <w:rPr>
                <w:noProof/>
                <w:webHidden/>
              </w:rPr>
              <w:fldChar w:fldCharType="begin"/>
            </w:r>
            <w:r w:rsidR="004E17D3">
              <w:rPr>
                <w:noProof/>
                <w:webHidden/>
              </w:rPr>
              <w:instrText xml:space="preserve"> PAGEREF _Toc494222663 \h </w:instrText>
            </w:r>
            <w:r w:rsidR="004E17D3">
              <w:rPr>
                <w:noProof/>
                <w:webHidden/>
              </w:rPr>
            </w:r>
            <w:r w:rsidR="004E17D3">
              <w:rPr>
                <w:noProof/>
                <w:webHidden/>
              </w:rPr>
              <w:fldChar w:fldCharType="separate"/>
            </w:r>
            <w:r w:rsidR="00C20B9B">
              <w:rPr>
                <w:noProof/>
                <w:webHidden/>
              </w:rPr>
              <w:t>31</w:t>
            </w:r>
            <w:r w:rsidR="004E17D3">
              <w:rPr>
                <w:noProof/>
                <w:webHidden/>
              </w:rPr>
              <w:fldChar w:fldCharType="end"/>
            </w:r>
          </w:hyperlink>
        </w:p>
        <w:p w14:paraId="23A17AB4" w14:textId="77777777" w:rsidR="004E17D3" w:rsidRDefault="00A84E1F">
          <w:pPr>
            <w:pStyle w:val="TOC3"/>
            <w:tabs>
              <w:tab w:val="right" w:leader="dot" w:pos="8352"/>
            </w:tabs>
            <w:rPr>
              <w:rFonts w:eastAsiaTheme="minorEastAsia"/>
              <w:noProof/>
              <w:sz w:val="24"/>
              <w:szCs w:val="24"/>
            </w:rPr>
          </w:pPr>
          <w:hyperlink w:anchor="_Toc494222664" w:history="1">
            <w:r w:rsidR="004E17D3" w:rsidRPr="00A57EDB">
              <w:rPr>
                <w:rStyle w:val="Hyperlink"/>
                <w:noProof/>
              </w:rPr>
              <w:t>1.8.2.3 Cordon-Bleu (Cobl)</w:t>
            </w:r>
            <w:r w:rsidR="004E17D3">
              <w:rPr>
                <w:noProof/>
                <w:webHidden/>
              </w:rPr>
              <w:tab/>
            </w:r>
            <w:r w:rsidR="004E17D3">
              <w:rPr>
                <w:noProof/>
                <w:webHidden/>
              </w:rPr>
              <w:fldChar w:fldCharType="begin"/>
            </w:r>
            <w:r w:rsidR="004E17D3">
              <w:rPr>
                <w:noProof/>
                <w:webHidden/>
              </w:rPr>
              <w:instrText xml:space="preserve"> PAGEREF _Toc494222664 \h </w:instrText>
            </w:r>
            <w:r w:rsidR="004E17D3">
              <w:rPr>
                <w:noProof/>
                <w:webHidden/>
              </w:rPr>
            </w:r>
            <w:r w:rsidR="004E17D3">
              <w:rPr>
                <w:noProof/>
                <w:webHidden/>
              </w:rPr>
              <w:fldChar w:fldCharType="separate"/>
            </w:r>
            <w:r w:rsidR="00C20B9B">
              <w:rPr>
                <w:noProof/>
                <w:webHidden/>
              </w:rPr>
              <w:t>33</w:t>
            </w:r>
            <w:r w:rsidR="004E17D3">
              <w:rPr>
                <w:noProof/>
                <w:webHidden/>
              </w:rPr>
              <w:fldChar w:fldCharType="end"/>
            </w:r>
          </w:hyperlink>
        </w:p>
        <w:p w14:paraId="04ED15B9" w14:textId="77777777" w:rsidR="004E17D3" w:rsidRDefault="00A84E1F">
          <w:pPr>
            <w:pStyle w:val="TOC3"/>
            <w:tabs>
              <w:tab w:val="right" w:leader="dot" w:pos="8352"/>
            </w:tabs>
            <w:rPr>
              <w:rFonts w:eastAsiaTheme="minorEastAsia"/>
              <w:noProof/>
              <w:sz w:val="24"/>
              <w:szCs w:val="24"/>
            </w:rPr>
          </w:pPr>
          <w:hyperlink w:anchor="_Toc494222665" w:history="1">
            <w:r w:rsidR="004E17D3" w:rsidRPr="00A57EDB">
              <w:rPr>
                <w:rStyle w:val="Hyperlink"/>
                <w:noProof/>
                <w:lang w:val="en-GB"/>
              </w:rPr>
              <w:t>1.8.3 The Arp2/3 complex</w:t>
            </w:r>
            <w:r w:rsidR="004E17D3">
              <w:rPr>
                <w:noProof/>
                <w:webHidden/>
              </w:rPr>
              <w:tab/>
            </w:r>
            <w:r w:rsidR="004E17D3">
              <w:rPr>
                <w:noProof/>
                <w:webHidden/>
              </w:rPr>
              <w:fldChar w:fldCharType="begin"/>
            </w:r>
            <w:r w:rsidR="004E17D3">
              <w:rPr>
                <w:noProof/>
                <w:webHidden/>
              </w:rPr>
              <w:instrText xml:space="preserve"> PAGEREF _Toc494222665 \h </w:instrText>
            </w:r>
            <w:r w:rsidR="004E17D3">
              <w:rPr>
                <w:noProof/>
                <w:webHidden/>
              </w:rPr>
            </w:r>
            <w:r w:rsidR="004E17D3">
              <w:rPr>
                <w:noProof/>
                <w:webHidden/>
              </w:rPr>
              <w:fldChar w:fldCharType="separate"/>
            </w:r>
            <w:r w:rsidR="00C20B9B">
              <w:rPr>
                <w:noProof/>
                <w:webHidden/>
              </w:rPr>
              <w:t>34</w:t>
            </w:r>
            <w:r w:rsidR="004E17D3">
              <w:rPr>
                <w:noProof/>
                <w:webHidden/>
              </w:rPr>
              <w:fldChar w:fldCharType="end"/>
            </w:r>
          </w:hyperlink>
        </w:p>
        <w:p w14:paraId="166714E1" w14:textId="77777777" w:rsidR="004E17D3" w:rsidRDefault="00A84E1F">
          <w:pPr>
            <w:pStyle w:val="TOC2"/>
            <w:tabs>
              <w:tab w:val="right" w:leader="dot" w:pos="8352"/>
            </w:tabs>
            <w:rPr>
              <w:rFonts w:eastAsiaTheme="minorEastAsia"/>
              <w:b w:val="0"/>
              <w:bCs w:val="0"/>
              <w:noProof/>
              <w:sz w:val="24"/>
              <w:szCs w:val="24"/>
            </w:rPr>
          </w:pPr>
          <w:hyperlink w:anchor="_Toc494222666" w:history="1">
            <w:r w:rsidR="004E17D3" w:rsidRPr="00A57EDB">
              <w:rPr>
                <w:rStyle w:val="Hyperlink"/>
                <w:noProof/>
                <w:lang w:val="en-GB"/>
              </w:rPr>
              <w:t>1.9 Nucleation promoting factors</w:t>
            </w:r>
            <w:r w:rsidR="004E17D3">
              <w:rPr>
                <w:noProof/>
                <w:webHidden/>
              </w:rPr>
              <w:tab/>
            </w:r>
            <w:r w:rsidR="004E17D3">
              <w:rPr>
                <w:noProof/>
                <w:webHidden/>
              </w:rPr>
              <w:fldChar w:fldCharType="begin"/>
            </w:r>
            <w:r w:rsidR="004E17D3">
              <w:rPr>
                <w:noProof/>
                <w:webHidden/>
              </w:rPr>
              <w:instrText xml:space="preserve"> PAGEREF _Toc494222666 \h </w:instrText>
            </w:r>
            <w:r w:rsidR="004E17D3">
              <w:rPr>
                <w:noProof/>
                <w:webHidden/>
              </w:rPr>
            </w:r>
            <w:r w:rsidR="004E17D3">
              <w:rPr>
                <w:noProof/>
                <w:webHidden/>
              </w:rPr>
              <w:fldChar w:fldCharType="separate"/>
            </w:r>
            <w:r w:rsidR="00C20B9B">
              <w:rPr>
                <w:noProof/>
                <w:webHidden/>
              </w:rPr>
              <w:t>37</w:t>
            </w:r>
            <w:r w:rsidR="004E17D3">
              <w:rPr>
                <w:noProof/>
                <w:webHidden/>
              </w:rPr>
              <w:fldChar w:fldCharType="end"/>
            </w:r>
          </w:hyperlink>
        </w:p>
        <w:p w14:paraId="0B98B7D6" w14:textId="77777777" w:rsidR="004E17D3" w:rsidRDefault="00A84E1F">
          <w:pPr>
            <w:pStyle w:val="TOC3"/>
            <w:tabs>
              <w:tab w:val="right" w:leader="dot" w:pos="8352"/>
            </w:tabs>
            <w:rPr>
              <w:rFonts w:eastAsiaTheme="minorEastAsia"/>
              <w:noProof/>
              <w:sz w:val="24"/>
              <w:szCs w:val="24"/>
            </w:rPr>
          </w:pPr>
          <w:hyperlink w:anchor="_Toc494222667" w:history="1">
            <w:r w:rsidR="004E17D3" w:rsidRPr="00A57EDB">
              <w:rPr>
                <w:rStyle w:val="Hyperlink"/>
                <w:noProof/>
                <w:lang w:val="en-GB"/>
              </w:rPr>
              <w:t>1.9.1 WASp family proteins</w:t>
            </w:r>
            <w:r w:rsidR="004E17D3">
              <w:rPr>
                <w:noProof/>
                <w:webHidden/>
              </w:rPr>
              <w:tab/>
            </w:r>
            <w:r w:rsidR="004E17D3">
              <w:rPr>
                <w:noProof/>
                <w:webHidden/>
              </w:rPr>
              <w:fldChar w:fldCharType="begin"/>
            </w:r>
            <w:r w:rsidR="004E17D3">
              <w:rPr>
                <w:noProof/>
                <w:webHidden/>
              </w:rPr>
              <w:instrText xml:space="preserve"> PAGEREF _Toc494222667 \h </w:instrText>
            </w:r>
            <w:r w:rsidR="004E17D3">
              <w:rPr>
                <w:noProof/>
                <w:webHidden/>
              </w:rPr>
            </w:r>
            <w:r w:rsidR="004E17D3">
              <w:rPr>
                <w:noProof/>
                <w:webHidden/>
              </w:rPr>
              <w:fldChar w:fldCharType="separate"/>
            </w:r>
            <w:r w:rsidR="00C20B9B">
              <w:rPr>
                <w:noProof/>
                <w:webHidden/>
              </w:rPr>
              <w:t>37</w:t>
            </w:r>
            <w:r w:rsidR="004E17D3">
              <w:rPr>
                <w:noProof/>
                <w:webHidden/>
              </w:rPr>
              <w:fldChar w:fldCharType="end"/>
            </w:r>
          </w:hyperlink>
        </w:p>
        <w:p w14:paraId="7CD133C7" w14:textId="77777777" w:rsidR="004E17D3" w:rsidRDefault="00A84E1F">
          <w:pPr>
            <w:pStyle w:val="TOC3"/>
            <w:tabs>
              <w:tab w:val="right" w:leader="dot" w:pos="8352"/>
            </w:tabs>
            <w:rPr>
              <w:rFonts w:eastAsiaTheme="minorEastAsia"/>
              <w:noProof/>
              <w:sz w:val="24"/>
              <w:szCs w:val="24"/>
            </w:rPr>
          </w:pPr>
          <w:hyperlink w:anchor="_Toc494222668" w:history="1">
            <w:r w:rsidR="004E17D3" w:rsidRPr="00A57EDB">
              <w:rPr>
                <w:rStyle w:val="Hyperlink"/>
                <w:noProof/>
                <w:lang w:val="en-GB"/>
              </w:rPr>
              <w:t>1.9.2 Other NPFs</w:t>
            </w:r>
            <w:r w:rsidR="004E17D3">
              <w:rPr>
                <w:noProof/>
                <w:webHidden/>
              </w:rPr>
              <w:tab/>
            </w:r>
            <w:r w:rsidR="004E17D3">
              <w:rPr>
                <w:noProof/>
                <w:webHidden/>
              </w:rPr>
              <w:fldChar w:fldCharType="begin"/>
            </w:r>
            <w:r w:rsidR="004E17D3">
              <w:rPr>
                <w:noProof/>
                <w:webHidden/>
              </w:rPr>
              <w:instrText xml:space="preserve"> PAGEREF _Toc494222668 \h </w:instrText>
            </w:r>
            <w:r w:rsidR="004E17D3">
              <w:rPr>
                <w:noProof/>
                <w:webHidden/>
              </w:rPr>
            </w:r>
            <w:r w:rsidR="004E17D3">
              <w:rPr>
                <w:noProof/>
                <w:webHidden/>
              </w:rPr>
              <w:fldChar w:fldCharType="separate"/>
            </w:r>
            <w:r w:rsidR="00C20B9B">
              <w:rPr>
                <w:noProof/>
                <w:webHidden/>
              </w:rPr>
              <w:t>45</w:t>
            </w:r>
            <w:r w:rsidR="004E17D3">
              <w:rPr>
                <w:noProof/>
                <w:webHidden/>
              </w:rPr>
              <w:fldChar w:fldCharType="end"/>
            </w:r>
          </w:hyperlink>
        </w:p>
        <w:p w14:paraId="00BC4B7D" w14:textId="77777777" w:rsidR="004E17D3" w:rsidRDefault="00A84E1F">
          <w:pPr>
            <w:pStyle w:val="TOC3"/>
            <w:tabs>
              <w:tab w:val="right" w:leader="dot" w:pos="8352"/>
            </w:tabs>
            <w:rPr>
              <w:rFonts w:eastAsiaTheme="minorEastAsia"/>
              <w:noProof/>
              <w:sz w:val="24"/>
              <w:szCs w:val="24"/>
            </w:rPr>
          </w:pPr>
          <w:hyperlink w:anchor="_Toc494222669" w:history="1">
            <w:r w:rsidR="004E17D3" w:rsidRPr="00A57EDB">
              <w:rPr>
                <w:rStyle w:val="Hyperlink"/>
                <w:noProof/>
                <w:lang w:val="en-GB"/>
              </w:rPr>
              <w:t>1.9.3 Tandem WH2 nucleators, formins and nucleation promoting factors</w:t>
            </w:r>
            <w:r w:rsidR="004E17D3">
              <w:rPr>
                <w:noProof/>
                <w:webHidden/>
              </w:rPr>
              <w:tab/>
            </w:r>
            <w:r w:rsidR="004E17D3">
              <w:rPr>
                <w:noProof/>
                <w:webHidden/>
              </w:rPr>
              <w:fldChar w:fldCharType="begin"/>
            </w:r>
            <w:r w:rsidR="004E17D3">
              <w:rPr>
                <w:noProof/>
                <w:webHidden/>
              </w:rPr>
              <w:instrText xml:space="preserve"> PAGEREF _Toc494222669 \h </w:instrText>
            </w:r>
            <w:r w:rsidR="004E17D3">
              <w:rPr>
                <w:noProof/>
                <w:webHidden/>
              </w:rPr>
            </w:r>
            <w:r w:rsidR="004E17D3">
              <w:rPr>
                <w:noProof/>
                <w:webHidden/>
              </w:rPr>
              <w:fldChar w:fldCharType="separate"/>
            </w:r>
            <w:r w:rsidR="00C20B9B">
              <w:rPr>
                <w:noProof/>
                <w:webHidden/>
              </w:rPr>
              <w:t>46</w:t>
            </w:r>
            <w:r w:rsidR="004E17D3">
              <w:rPr>
                <w:noProof/>
                <w:webHidden/>
              </w:rPr>
              <w:fldChar w:fldCharType="end"/>
            </w:r>
          </w:hyperlink>
        </w:p>
        <w:p w14:paraId="52A8A6FE" w14:textId="77777777" w:rsidR="004E17D3" w:rsidRDefault="00A84E1F">
          <w:pPr>
            <w:pStyle w:val="TOC2"/>
            <w:tabs>
              <w:tab w:val="right" w:leader="dot" w:pos="8352"/>
            </w:tabs>
            <w:rPr>
              <w:rFonts w:eastAsiaTheme="minorEastAsia"/>
              <w:b w:val="0"/>
              <w:bCs w:val="0"/>
              <w:noProof/>
              <w:sz w:val="24"/>
              <w:szCs w:val="24"/>
            </w:rPr>
          </w:pPr>
          <w:hyperlink w:anchor="_Toc494222670" w:history="1">
            <w:r w:rsidR="004E17D3" w:rsidRPr="00A57EDB">
              <w:rPr>
                <w:rStyle w:val="Hyperlink"/>
                <w:noProof/>
                <w:lang w:val="en-GB"/>
              </w:rPr>
              <w:t>1.10 Alternative model of Arp2/3 activation?</w:t>
            </w:r>
            <w:r w:rsidR="004E17D3">
              <w:rPr>
                <w:noProof/>
                <w:webHidden/>
              </w:rPr>
              <w:tab/>
            </w:r>
            <w:r w:rsidR="004E17D3">
              <w:rPr>
                <w:noProof/>
                <w:webHidden/>
              </w:rPr>
              <w:fldChar w:fldCharType="begin"/>
            </w:r>
            <w:r w:rsidR="004E17D3">
              <w:rPr>
                <w:noProof/>
                <w:webHidden/>
              </w:rPr>
              <w:instrText xml:space="preserve"> PAGEREF _Toc494222670 \h </w:instrText>
            </w:r>
            <w:r w:rsidR="004E17D3">
              <w:rPr>
                <w:noProof/>
                <w:webHidden/>
              </w:rPr>
            </w:r>
            <w:r w:rsidR="004E17D3">
              <w:rPr>
                <w:noProof/>
                <w:webHidden/>
              </w:rPr>
              <w:fldChar w:fldCharType="separate"/>
            </w:r>
            <w:r w:rsidR="00C20B9B">
              <w:rPr>
                <w:noProof/>
                <w:webHidden/>
              </w:rPr>
              <w:t>47</w:t>
            </w:r>
            <w:r w:rsidR="004E17D3">
              <w:rPr>
                <w:noProof/>
                <w:webHidden/>
              </w:rPr>
              <w:fldChar w:fldCharType="end"/>
            </w:r>
          </w:hyperlink>
        </w:p>
        <w:p w14:paraId="2B1B3B0A" w14:textId="77777777" w:rsidR="004E17D3" w:rsidRDefault="00A84E1F">
          <w:pPr>
            <w:pStyle w:val="TOC2"/>
            <w:tabs>
              <w:tab w:val="right" w:leader="dot" w:pos="8352"/>
            </w:tabs>
            <w:rPr>
              <w:rFonts w:eastAsiaTheme="minorEastAsia"/>
              <w:b w:val="0"/>
              <w:bCs w:val="0"/>
              <w:noProof/>
              <w:sz w:val="24"/>
              <w:szCs w:val="24"/>
            </w:rPr>
          </w:pPr>
          <w:hyperlink w:anchor="_Toc494222671" w:history="1">
            <w:r w:rsidR="004E17D3" w:rsidRPr="00A57EDB">
              <w:rPr>
                <w:rStyle w:val="Hyperlink"/>
                <w:noProof/>
                <w:lang w:val="en-GB"/>
              </w:rPr>
              <w:t>1.11 Role for WH2 motifs of WASp proteins at the barbed end</w:t>
            </w:r>
            <w:r w:rsidR="004E17D3">
              <w:rPr>
                <w:noProof/>
                <w:webHidden/>
              </w:rPr>
              <w:tab/>
            </w:r>
            <w:r w:rsidR="004E17D3">
              <w:rPr>
                <w:noProof/>
                <w:webHidden/>
              </w:rPr>
              <w:fldChar w:fldCharType="begin"/>
            </w:r>
            <w:r w:rsidR="004E17D3">
              <w:rPr>
                <w:noProof/>
                <w:webHidden/>
              </w:rPr>
              <w:instrText xml:space="preserve"> PAGEREF _Toc494222671 \h </w:instrText>
            </w:r>
            <w:r w:rsidR="004E17D3">
              <w:rPr>
                <w:noProof/>
                <w:webHidden/>
              </w:rPr>
            </w:r>
            <w:r w:rsidR="004E17D3">
              <w:rPr>
                <w:noProof/>
                <w:webHidden/>
              </w:rPr>
              <w:fldChar w:fldCharType="separate"/>
            </w:r>
            <w:r w:rsidR="00C20B9B">
              <w:rPr>
                <w:noProof/>
                <w:webHidden/>
              </w:rPr>
              <w:t>47</w:t>
            </w:r>
            <w:r w:rsidR="004E17D3">
              <w:rPr>
                <w:noProof/>
                <w:webHidden/>
              </w:rPr>
              <w:fldChar w:fldCharType="end"/>
            </w:r>
          </w:hyperlink>
        </w:p>
        <w:p w14:paraId="4EB4A8A0" w14:textId="77777777" w:rsidR="004E17D3" w:rsidRDefault="00A84E1F">
          <w:pPr>
            <w:pStyle w:val="TOC2"/>
            <w:tabs>
              <w:tab w:val="right" w:leader="dot" w:pos="8352"/>
            </w:tabs>
            <w:rPr>
              <w:rFonts w:eastAsiaTheme="minorEastAsia"/>
              <w:b w:val="0"/>
              <w:bCs w:val="0"/>
              <w:noProof/>
              <w:sz w:val="24"/>
              <w:szCs w:val="24"/>
            </w:rPr>
          </w:pPr>
          <w:hyperlink w:anchor="_Toc494222672" w:history="1">
            <w:r w:rsidR="004E17D3" w:rsidRPr="00A57EDB">
              <w:rPr>
                <w:rStyle w:val="Hyperlink"/>
                <w:noProof/>
                <w:lang w:val="en-GB"/>
              </w:rPr>
              <w:t>1.12 Las17</w:t>
            </w:r>
            <w:r w:rsidR="004E17D3">
              <w:rPr>
                <w:noProof/>
                <w:webHidden/>
              </w:rPr>
              <w:tab/>
            </w:r>
            <w:r w:rsidR="004E17D3">
              <w:rPr>
                <w:noProof/>
                <w:webHidden/>
              </w:rPr>
              <w:fldChar w:fldCharType="begin"/>
            </w:r>
            <w:r w:rsidR="004E17D3">
              <w:rPr>
                <w:noProof/>
                <w:webHidden/>
              </w:rPr>
              <w:instrText xml:space="preserve"> PAGEREF _Toc494222672 \h </w:instrText>
            </w:r>
            <w:r w:rsidR="004E17D3">
              <w:rPr>
                <w:noProof/>
                <w:webHidden/>
              </w:rPr>
            </w:r>
            <w:r w:rsidR="004E17D3">
              <w:rPr>
                <w:noProof/>
                <w:webHidden/>
              </w:rPr>
              <w:fldChar w:fldCharType="separate"/>
            </w:r>
            <w:r w:rsidR="00C20B9B">
              <w:rPr>
                <w:noProof/>
                <w:webHidden/>
              </w:rPr>
              <w:t>48</w:t>
            </w:r>
            <w:r w:rsidR="004E17D3">
              <w:rPr>
                <w:noProof/>
                <w:webHidden/>
              </w:rPr>
              <w:fldChar w:fldCharType="end"/>
            </w:r>
          </w:hyperlink>
        </w:p>
        <w:p w14:paraId="03B5F299" w14:textId="77777777" w:rsidR="004E17D3" w:rsidRDefault="00A84E1F">
          <w:pPr>
            <w:pStyle w:val="TOC3"/>
            <w:tabs>
              <w:tab w:val="right" w:leader="dot" w:pos="8352"/>
            </w:tabs>
            <w:rPr>
              <w:rFonts w:eastAsiaTheme="minorEastAsia"/>
              <w:noProof/>
              <w:sz w:val="24"/>
              <w:szCs w:val="24"/>
            </w:rPr>
          </w:pPr>
          <w:hyperlink w:anchor="_Toc494222673" w:history="1">
            <w:r w:rsidR="004E17D3" w:rsidRPr="00A57EDB">
              <w:rPr>
                <w:rStyle w:val="Hyperlink"/>
                <w:noProof/>
                <w:lang w:val="en-GB"/>
              </w:rPr>
              <w:t>1.12.1 Role in endocytosis</w:t>
            </w:r>
            <w:r w:rsidR="004E17D3">
              <w:rPr>
                <w:noProof/>
                <w:webHidden/>
              </w:rPr>
              <w:tab/>
            </w:r>
            <w:r w:rsidR="004E17D3">
              <w:rPr>
                <w:noProof/>
                <w:webHidden/>
              </w:rPr>
              <w:fldChar w:fldCharType="begin"/>
            </w:r>
            <w:r w:rsidR="004E17D3">
              <w:rPr>
                <w:noProof/>
                <w:webHidden/>
              </w:rPr>
              <w:instrText xml:space="preserve"> PAGEREF _Toc494222673 \h </w:instrText>
            </w:r>
            <w:r w:rsidR="004E17D3">
              <w:rPr>
                <w:noProof/>
                <w:webHidden/>
              </w:rPr>
            </w:r>
            <w:r w:rsidR="004E17D3">
              <w:rPr>
                <w:noProof/>
                <w:webHidden/>
              </w:rPr>
              <w:fldChar w:fldCharType="separate"/>
            </w:r>
            <w:r w:rsidR="00C20B9B">
              <w:rPr>
                <w:noProof/>
                <w:webHidden/>
              </w:rPr>
              <w:t>48</w:t>
            </w:r>
            <w:r w:rsidR="004E17D3">
              <w:rPr>
                <w:noProof/>
                <w:webHidden/>
              </w:rPr>
              <w:fldChar w:fldCharType="end"/>
            </w:r>
          </w:hyperlink>
        </w:p>
        <w:p w14:paraId="76287D58" w14:textId="77777777" w:rsidR="004E17D3" w:rsidRDefault="00A84E1F">
          <w:pPr>
            <w:pStyle w:val="TOC3"/>
            <w:tabs>
              <w:tab w:val="right" w:leader="dot" w:pos="8352"/>
            </w:tabs>
            <w:rPr>
              <w:rFonts w:eastAsiaTheme="minorEastAsia"/>
              <w:noProof/>
              <w:sz w:val="24"/>
              <w:szCs w:val="24"/>
            </w:rPr>
          </w:pPr>
          <w:hyperlink w:anchor="_Toc494222674" w:history="1">
            <w:r w:rsidR="004E17D3" w:rsidRPr="00A57EDB">
              <w:rPr>
                <w:rStyle w:val="Hyperlink"/>
                <w:noProof/>
                <w:lang w:val="en-GB"/>
              </w:rPr>
              <w:t>1.12.2 Arp2/3 independent activity</w:t>
            </w:r>
            <w:r w:rsidR="004E17D3">
              <w:rPr>
                <w:noProof/>
                <w:webHidden/>
              </w:rPr>
              <w:tab/>
            </w:r>
            <w:r w:rsidR="004E17D3">
              <w:rPr>
                <w:noProof/>
                <w:webHidden/>
              </w:rPr>
              <w:fldChar w:fldCharType="begin"/>
            </w:r>
            <w:r w:rsidR="004E17D3">
              <w:rPr>
                <w:noProof/>
                <w:webHidden/>
              </w:rPr>
              <w:instrText xml:space="preserve"> PAGEREF _Toc494222674 \h </w:instrText>
            </w:r>
            <w:r w:rsidR="004E17D3">
              <w:rPr>
                <w:noProof/>
                <w:webHidden/>
              </w:rPr>
            </w:r>
            <w:r w:rsidR="004E17D3">
              <w:rPr>
                <w:noProof/>
                <w:webHidden/>
              </w:rPr>
              <w:fldChar w:fldCharType="separate"/>
            </w:r>
            <w:r w:rsidR="00C20B9B">
              <w:rPr>
                <w:noProof/>
                <w:webHidden/>
              </w:rPr>
              <w:t>49</w:t>
            </w:r>
            <w:r w:rsidR="004E17D3">
              <w:rPr>
                <w:noProof/>
                <w:webHidden/>
              </w:rPr>
              <w:fldChar w:fldCharType="end"/>
            </w:r>
          </w:hyperlink>
        </w:p>
        <w:p w14:paraId="0A5D87CB" w14:textId="77777777" w:rsidR="004E17D3" w:rsidRDefault="00A84E1F">
          <w:pPr>
            <w:pStyle w:val="TOC2"/>
            <w:tabs>
              <w:tab w:val="right" w:leader="dot" w:pos="8352"/>
            </w:tabs>
            <w:rPr>
              <w:rFonts w:eastAsiaTheme="minorEastAsia"/>
              <w:b w:val="0"/>
              <w:bCs w:val="0"/>
              <w:noProof/>
              <w:sz w:val="24"/>
              <w:szCs w:val="24"/>
            </w:rPr>
          </w:pPr>
          <w:hyperlink w:anchor="_Toc494222675" w:history="1">
            <w:r w:rsidR="004E17D3" w:rsidRPr="00A57EDB">
              <w:rPr>
                <w:rStyle w:val="Hyperlink"/>
                <w:noProof/>
                <w:lang w:val="en-GB"/>
              </w:rPr>
              <w:t>1.13 Characterising Las17</w:t>
            </w:r>
            <w:r w:rsidR="004E17D3">
              <w:rPr>
                <w:noProof/>
                <w:webHidden/>
              </w:rPr>
              <w:tab/>
            </w:r>
            <w:r w:rsidR="004E17D3">
              <w:rPr>
                <w:noProof/>
                <w:webHidden/>
              </w:rPr>
              <w:fldChar w:fldCharType="begin"/>
            </w:r>
            <w:r w:rsidR="004E17D3">
              <w:rPr>
                <w:noProof/>
                <w:webHidden/>
              </w:rPr>
              <w:instrText xml:space="preserve"> PAGEREF _Toc494222675 \h </w:instrText>
            </w:r>
            <w:r w:rsidR="004E17D3">
              <w:rPr>
                <w:noProof/>
                <w:webHidden/>
              </w:rPr>
            </w:r>
            <w:r w:rsidR="004E17D3">
              <w:rPr>
                <w:noProof/>
                <w:webHidden/>
              </w:rPr>
              <w:fldChar w:fldCharType="separate"/>
            </w:r>
            <w:r w:rsidR="00C20B9B">
              <w:rPr>
                <w:noProof/>
                <w:webHidden/>
              </w:rPr>
              <w:t>50</w:t>
            </w:r>
            <w:r w:rsidR="004E17D3">
              <w:rPr>
                <w:noProof/>
                <w:webHidden/>
              </w:rPr>
              <w:fldChar w:fldCharType="end"/>
            </w:r>
          </w:hyperlink>
        </w:p>
        <w:p w14:paraId="412F1CBC" w14:textId="77777777" w:rsidR="004E17D3" w:rsidRDefault="00A84E1F">
          <w:pPr>
            <w:pStyle w:val="TOC2"/>
            <w:tabs>
              <w:tab w:val="right" w:leader="dot" w:pos="8352"/>
            </w:tabs>
            <w:rPr>
              <w:rFonts w:eastAsiaTheme="minorEastAsia"/>
              <w:b w:val="0"/>
              <w:bCs w:val="0"/>
              <w:noProof/>
              <w:sz w:val="24"/>
              <w:szCs w:val="24"/>
            </w:rPr>
          </w:pPr>
          <w:hyperlink w:anchor="_Toc494222676" w:history="1">
            <w:r w:rsidR="004E17D3" w:rsidRPr="00A57EDB">
              <w:rPr>
                <w:rStyle w:val="Hyperlink"/>
                <w:noProof/>
              </w:rPr>
              <w:t>1.14 Key Aims:</w:t>
            </w:r>
            <w:r w:rsidR="004E17D3">
              <w:rPr>
                <w:noProof/>
                <w:webHidden/>
              </w:rPr>
              <w:tab/>
            </w:r>
            <w:r w:rsidR="004E17D3">
              <w:rPr>
                <w:noProof/>
                <w:webHidden/>
              </w:rPr>
              <w:fldChar w:fldCharType="begin"/>
            </w:r>
            <w:r w:rsidR="004E17D3">
              <w:rPr>
                <w:noProof/>
                <w:webHidden/>
              </w:rPr>
              <w:instrText xml:space="preserve"> PAGEREF _Toc494222676 \h </w:instrText>
            </w:r>
            <w:r w:rsidR="004E17D3">
              <w:rPr>
                <w:noProof/>
                <w:webHidden/>
              </w:rPr>
            </w:r>
            <w:r w:rsidR="004E17D3">
              <w:rPr>
                <w:noProof/>
                <w:webHidden/>
              </w:rPr>
              <w:fldChar w:fldCharType="separate"/>
            </w:r>
            <w:r w:rsidR="00C20B9B">
              <w:rPr>
                <w:noProof/>
                <w:webHidden/>
              </w:rPr>
              <w:t>50</w:t>
            </w:r>
            <w:r w:rsidR="004E17D3">
              <w:rPr>
                <w:noProof/>
                <w:webHidden/>
              </w:rPr>
              <w:fldChar w:fldCharType="end"/>
            </w:r>
          </w:hyperlink>
        </w:p>
        <w:p w14:paraId="476E35A8" w14:textId="77777777" w:rsidR="004E17D3" w:rsidRDefault="00A84E1F">
          <w:pPr>
            <w:pStyle w:val="TOC1"/>
            <w:tabs>
              <w:tab w:val="right" w:leader="dot" w:pos="8352"/>
            </w:tabs>
            <w:rPr>
              <w:rFonts w:eastAsiaTheme="minorEastAsia"/>
              <w:b w:val="0"/>
              <w:bCs w:val="0"/>
              <w:noProof/>
            </w:rPr>
          </w:pPr>
          <w:hyperlink w:anchor="_Toc494222677" w:history="1">
            <w:r w:rsidR="004E17D3" w:rsidRPr="00A57EDB">
              <w:rPr>
                <w:rStyle w:val="Hyperlink"/>
                <w:noProof/>
              </w:rPr>
              <w:t>2. Materials and methods</w:t>
            </w:r>
            <w:r w:rsidR="004E17D3">
              <w:rPr>
                <w:noProof/>
                <w:webHidden/>
              </w:rPr>
              <w:tab/>
            </w:r>
            <w:r w:rsidR="004E17D3">
              <w:rPr>
                <w:noProof/>
                <w:webHidden/>
              </w:rPr>
              <w:fldChar w:fldCharType="begin"/>
            </w:r>
            <w:r w:rsidR="004E17D3">
              <w:rPr>
                <w:noProof/>
                <w:webHidden/>
              </w:rPr>
              <w:instrText xml:space="preserve"> PAGEREF _Toc494222677 \h </w:instrText>
            </w:r>
            <w:r w:rsidR="004E17D3">
              <w:rPr>
                <w:noProof/>
                <w:webHidden/>
              </w:rPr>
            </w:r>
            <w:r w:rsidR="004E17D3">
              <w:rPr>
                <w:noProof/>
                <w:webHidden/>
              </w:rPr>
              <w:fldChar w:fldCharType="separate"/>
            </w:r>
            <w:r w:rsidR="00C20B9B">
              <w:rPr>
                <w:noProof/>
                <w:webHidden/>
              </w:rPr>
              <w:t>51</w:t>
            </w:r>
            <w:r w:rsidR="004E17D3">
              <w:rPr>
                <w:noProof/>
                <w:webHidden/>
              </w:rPr>
              <w:fldChar w:fldCharType="end"/>
            </w:r>
          </w:hyperlink>
        </w:p>
        <w:p w14:paraId="6A0D544E" w14:textId="77777777" w:rsidR="004E17D3" w:rsidRDefault="00A84E1F">
          <w:pPr>
            <w:pStyle w:val="TOC2"/>
            <w:tabs>
              <w:tab w:val="right" w:leader="dot" w:pos="8352"/>
            </w:tabs>
            <w:rPr>
              <w:rFonts w:eastAsiaTheme="minorEastAsia"/>
              <w:b w:val="0"/>
              <w:bCs w:val="0"/>
              <w:noProof/>
              <w:sz w:val="24"/>
              <w:szCs w:val="24"/>
            </w:rPr>
          </w:pPr>
          <w:hyperlink w:anchor="_Toc494222678" w:history="1">
            <w:r w:rsidR="004E17D3" w:rsidRPr="00A57EDB">
              <w:rPr>
                <w:rStyle w:val="Hyperlink"/>
                <w:noProof/>
              </w:rPr>
              <w:t>2.1 Molecular biology techniques</w:t>
            </w:r>
            <w:r w:rsidR="004E17D3">
              <w:rPr>
                <w:noProof/>
                <w:webHidden/>
              </w:rPr>
              <w:tab/>
            </w:r>
            <w:r w:rsidR="004E17D3">
              <w:rPr>
                <w:noProof/>
                <w:webHidden/>
              </w:rPr>
              <w:fldChar w:fldCharType="begin"/>
            </w:r>
            <w:r w:rsidR="004E17D3">
              <w:rPr>
                <w:noProof/>
                <w:webHidden/>
              </w:rPr>
              <w:instrText xml:space="preserve"> PAGEREF _Toc494222678 \h </w:instrText>
            </w:r>
            <w:r w:rsidR="004E17D3">
              <w:rPr>
                <w:noProof/>
                <w:webHidden/>
              </w:rPr>
            </w:r>
            <w:r w:rsidR="004E17D3">
              <w:rPr>
                <w:noProof/>
                <w:webHidden/>
              </w:rPr>
              <w:fldChar w:fldCharType="separate"/>
            </w:r>
            <w:r w:rsidR="00C20B9B">
              <w:rPr>
                <w:noProof/>
                <w:webHidden/>
              </w:rPr>
              <w:t>51</w:t>
            </w:r>
            <w:r w:rsidR="004E17D3">
              <w:rPr>
                <w:noProof/>
                <w:webHidden/>
              </w:rPr>
              <w:fldChar w:fldCharType="end"/>
            </w:r>
          </w:hyperlink>
        </w:p>
        <w:p w14:paraId="1C683238" w14:textId="77777777" w:rsidR="004E17D3" w:rsidRDefault="00A84E1F">
          <w:pPr>
            <w:pStyle w:val="TOC3"/>
            <w:tabs>
              <w:tab w:val="right" w:leader="dot" w:pos="8352"/>
            </w:tabs>
            <w:rPr>
              <w:rFonts w:eastAsiaTheme="minorEastAsia"/>
              <w:noProof/>
              <w:sz w:val="24"/>
              <w:szCs w:val="24"/>
            </w:rPr>
          </w:pPr>
          <w:hyperlink w:anchor="_Toc494222679" w:history="1">
            <w:r w:rsidR="004E17D3" w:rsidRPr="00A57EDB">
              <w:rPr>
                <w:rStyle w:val="Hyperlink"/>
                <w:noProof/>
              </w:rPr>
              <w:t>2.1.1 Plasmid purification</w:t>
            </w:r>
            <w:r w:rsidR="004E17D3">
              <w:rPr>
                <w:noProof/>
                <w:webHidden/>
              </w:rPr>
              <w:tab/>
            </w:r>
            <w:r w:rsidR="004E17D3">
              <w:rPr>
                <w:noProof/>
                <w:webHidden/>
              </w:rPr>
              <w:fldChar w:fldCharType="begin"/>
            </w:r>
            <w:r w:rsidR="004E17D3">
              <w:rPr>
                <w:noProof/>
                <w:webHidden/>
              </w:rPr>
              <w:instrText xml:space="preserve"> PAGEREF _Toc494222679 \h </w:instrText>
            </w:r>
            <w:r w:rsidR="004E17D3">
              <w:rPr>
                <w:noProof/>
                <w:webHidden/>
              </w:rPr>
            </w:r>
            <w:r w:rsidR="004E17D3">
              <w:rPr>
                <w:noProof/>
                <w:webHidden/>
              </w:rPr>
              <w:fldChar w:fldCharType="separate"/>
            </w:r>
            <w:r w:rsidR="00C20B9B">
              <w:rPr>
                <w:noProof/>
                <w:webHidden/>
              </w:rPr>
              <w:t>51</w:t>
            </w:r>
            <w:r w:rsidR="004E17D3">
              <w:rPr>
                <w:noProof/>
                <w:webHidden/>
              </w:rPr>
              <w:fldChar w:fldCharType="end"/>
            </w:r>
          </w:hyperlink>
        </w:p>
        <w:p w14:paraId="645B47D0" w14:textId="77777777" w:rsidR="004E17D3" w:rsidRDefault="00A84E1F">
          <w:pPr>
            <w:pStyle w:val="TOC3"/>
            <w:tabs>
              <w:tab w:val="right" w:leader="dot" w:pos="8352"/>
            </w:tabs>
            <w:rPr>
              <w:rFonts w:eastAsiaTheme="minorEastAsia"/>
              <w:noProof/>
              <w:sz w:val="24"/>
              <w:szCs w:val="24"/>
            </w:rPr>
          </w:pPr>
          <w:hyperlink w:anchor="_Toc494222680" w:history="1">
            <w:r w:rsidR="004E17D3" w:rsidRPr="00A57EDB">
              <w:rPr>
                <w:rStyle w:val="Hyperlink"/>
                <w:noProof/>
              </w:rPr>
              <w:t>2.1.2 Production of truncations</w:t>
            </w:r>
            <w:r w:rsidR="004E17D3">
              <w:rPr>
                <w:noProof/>
                <w:webHidden/>
              </w:rPr>
              <w:tab/>
            </w:r>
            <w:r w:rsidR="004E17D3">
              <w:rPr>
                <w:noProof/>
                <w:webHidden/>
              </w:rPr>
              <w:fldChar w:fldCharType="begin"/>
            </w:r>
            <w:r w:rsidR="004E17D3">
              <w:rPr>
                <w:noProof/>
                <w:webHidden/>
              </w:rPr>
              <w:instrText xml:space="preserve"> PAGEREF _Toc494222680 \h </w:instrText>
            </w:r>
            <w:r w:rsidR="004E17D3">
              <w:rPr>
                <w:noProof/>
                <w:webHidden/>
              </w:rPr>
            </w:r>
            <w:r w:rsidR="004E17D3">
              <w:rPr>
                <w:noProof/>
                <w:webHidden/>
              </w:rPr>
              <w:fldChar w:fldCharType="separate"/>
            </w:r>
            <w:r w:rsidR="00C20B9B">
              <w:rPr>
                <w:noProof/>
                <w:webHidden/>
              </w:rPr>
              <w:t>51</w:t>
            </w:r>
            <w:r w:rsidR="004E17D3">
              <w:rPr>
                <w:noProof/>
                <w:webHidden/>
              </w:rPr>
              <w:fldChar w:fldCharType="end"/>
            </w:r>
          </w:hyperlink>
        </w:p>
        <w:p w14:paraId="1CDEDC9E" w14:textId="77777777" w:rsidR="004E17D3" w:rsidRDefault="00A84E1F">
          <w:pPr>
            <w:pStyle w:val="TOC3"/>
            <w:tabs>
              <w:tab w:val="right" w:leader="dot" w:pos="8352"/>
            </w:tabs>
            <w:rPr>
              <w:rFonts w:eastAsiaTheme="minorEastAsia"/>
              <w:noProof/>
              <w:sz w:val="24"/>
              <w:szCs w:val="24"/>
            </w:rPr>
          </w:pPr>
          <w:hyperlink w:anchor="_Toc494222681" w:history="1">
            <w:r w:rsidR="004E17D3" w:rsidRPr="00A57EDB">
              <w:rPr>
                <w:rStyle w:val="Hyperlink"/>
                <w:noProof/>
              </w:rPr>
              <w:t>2.1.3 Point mutations</w:t>
            </w:r>
            <w:r w:rsidR="004E17D3">
              <w:rPr>
                <w:noProof/>
                <w:webHidden/>
              </w:rPr>
              <w:tab/>
            </w:r>
            <w:r w:rsidR="004E17D3">
              <w:rPr>
                <w:noProof/>
                <w:webHidden/>
              </w:rPr>
              <w:fldChar w:fldCharType="begin"/>
            </w:r>
            <w:r w:rsidR="004E17D3">
              <w:rPr>
                <w:noProof/>
                <w:webHidden/>
              </w:rPr>
              <w:instrText xml:space="preserve"> PAGEREF _Toc494222681 \h </w:instrText>
            </w:r>
            <w:r w:rsidR="004E17D3">
              <w:rPr>
                <w:noProof/>
                <w:webHidden/>
              </w:rPr>
            </w:r>
            <w:r w:rsidR="004E17D3">
              <w:rPr>
                <w:noProof/>
                <w:webHidden/>
              </w:rPr>
              <w:fldChar w:fldCharType="separate"/>
            </w:r>
            <w:r w:rsidR="00C20B9B">
              <w:rPr>
                <w:noProof/>
                <w:webHidden/>
              </w:rPr>
              <w:t>51</w:t>
            </w:r>
            <w:r w:rsidR="004E17D3">
              <w:rPr>
                <w:noProof/>
                <w:webHidden/>
              </w:rPr>
              <w:fldChar w:fldCharType="end"/>
            </w:r>
          </w:hyperlink>
        </w:p>
        <w:p w14:paraId="2CC25C03" w14:textId="77777777" w:rsidR="004E17D3" w:rsidRDefault="00A84E1F">
          <w:pPr>
            <w:pStyle w:val="TOC3"/>
            <w:tabs>
              <w:tab w:val="right" w:leader="dot" w:pos="8352"/>
            </w:tabs>
            <w:rPr>
              <w:rFonts w:eastAsiaTheme="minorEastAsia"/>
              <w:noProof/>
              <w:sz w:val="24"/>
              <w:szCs w:val="24"/>
            </w:rPr>
          </w:pPr>
          <w:hyperlink w:anchor="_Toc494222682" w:history="1">
            <w:r w:rsidR="004E17D3" w:rsidRPr="00A57EDB">
              <w:rPr>
                <w:rStyle w:val="Hyperlink"/>
                <w:noProof/>
              </w:rPr>
              <w:t>2.1.4 Production of calcium competent E.</w:t>
            </w:r>
            <w:r w:rsidR="004E17D3" w:rsidRPr="00A57EDB">
              <w:rPr>
                <w:rStyle w:val="Hyperlink"/>
                <w:i/>
                <w:noProof/>
              </w:rPr>
              <w:t>coli</w:t>
            </w:r>
            <w:r w:rsidR="004E17D3">
              <w:rPr>
                <w:noProof/>
                <w:webHidden/>
              </w:rPr>
              <w:tab/>
            </w:r>
            <w:r w:rsidR="004E17D3">
              <w:rPr>
                <w:noProof/>
                <w:webHidden/>
              </w:rPr>
              <w:fldChar w:fldCharType="begin"/>
            </w:r>
            <w:r w:rsidR="004E17D3">
              <w:rPr>
                <w:noProof/>
                <w:webHidden/>
              </w:rPr>
              <w:instrText xml:space="preserve"> PAGEREF _Toc494222682 \h </w:instrText>
            </w:r>
            <w:r w:rsidR="004E17D3">
              <w:rPr>
                <w:noProof/>
                <w:webHidden/>
              </w:rPr>
            </w:r>
            <w:r w:rsidR="004E17D3">
              <w:rPr>
                <w:noProof/>
                <w:webHidden/>
              </w:rPr>
              <w:fldChar w:fldCharType="separate"/>
            </w:r>
            <w:r w:rsidR="00C20B9B">
              <w:rPr>
                <w:noProof/>
                <w:webHidden/>
              </w:rPr>
              <w:t>52</w:t>
            </w:r>
            <w:r w:rsidR="004E17D3">
              <w:rPr>
                <w:noProof/>
                <w:webHidden/>
              </w:rPr>
              <w:fldChar w:fldCharType="end"/>
            </w:r>
          </w:hyperlink>
        </w:p>
        <w:p w14:paraId="3750A4ED" w14:textId="77777777" w:rsidR="004E17D3" w:rsidRDefault="00A84E1F">
          <w:pPr>
            <w:pStyle w:val="TOC3"/>
            <w:tabs>
              <w:tab w:val="right" w:leader="dot" w:pos="8352"/>
            </w:tabs>
            <w:rPr>
              <w:rFonts w:eastAsiaTheme="minorEastAsia"/>
              <w:noProof/>
              <w:sz w:val="24"/>
              <w:szCs w:val="24"/>
            </w:rPr>
          </w:pPr>
          <w:hyperlink w:anchor="_Toc494222683" w:history="1">
            <w:r w:rsidR="004E17D3" w:rsidRPr="00A57EDB">
              <w:rPr>
                <w:rStyle w:val="Hyperlink"/>
                <w:noProof/>
              </w:rPr>
              <w:t>2.1.5 Production of glycerol stocks</w:t>
            </w:r>
            <w:r w:rsidR="004E17D3">
              <w:rPr>
                <w:noProof/>
                <w:webHidden/>
              </w:rPr>
              <w:tab/>
            </w:r>
            <w:r w:rsidR="004E17D3">
              <w:rPr>
                <w:noProof/>
                <w:webHidden/>
              </w:rPr>
              <w:fldChar w:fldCharType="begin"/>
            </w:r>
            <w:r w:rsidR="004E17D3">
              <w:rPr>
                <w:noProof/>
                <w:webHidden/>
              </w:rPr>
              <w:instrText xml:space="preserve"> PAGEREF _Toc494222683 \h </w:instrText>
            </w:r>
            <w:r w:rsidR="004E17D3">
              <w:rPr>
                <w:noProof/>
                <w:webHidden/>
              </w:rPr>
            </w:r>
            <w:r w:rsidR="004E17D3">
              <w:rPr>
                <w:noProof/>
                <w:webHidden/>
              </w:rPr>
              <w:fldChar w:fldCharType="separate"/>
            </w:r>
            <w:r w:rsidR="00C20B9B">
              <w:rPr>
                <w:noProof/>
                <w:webHidden/>
              </w:rPr>
              <w:t>52</w:t>
            </w:r>
            <w:r w:rsidR="004E17D3">
              <w:rPr>
                <w:noProof/>
                <w:webHidden/>
              </w:rPr>
              <w:fldChar w:fldCharType="end"/>
            </w:r>
          </w:hyperlink>
        </w:p>
        <w:p w14:paraId="2BD3D6AA" w14:textId="77777777" w:rsidR="004E17D3" w:rsidRDefault="00A84E1F">
          <w:pPr>
            <w:pStyle w:val="TOC3"/>
            <w:tabs>
              <w:tab w:val="right" w:leader="dot" w:pos="8352"/>
            </w:tabs>
            <w:rPr>
              <w:rFonts w:eastAsiaTheme="minorEastAsia"/>
              <w:noProof/>
              <w:sz w:val="24"/>
              <w:szCs w:val="24"/>
            </w:rPr>
          </w:pPr>
          <w:hyperlink w:anchor="_Toc494222684" w:history="1">
            <w:r w:rsidR="004E17D3" w:rsidRPr="00A57EDB">
              <w:rPr>
                <w:rStyle w:val="Hyperlink"/>
                <w:noProof/>
              </w:rPr>
              <w:t>2.1.6 Electrophoresis of DNA on agarose gel</w:t>
            </w:r>
            <w:r w:rsidR="004E17D3">
              <w:rPr>
                <w:noProof/>
                <w:webHidden/>
              </w:rPr>
              <w:tab/>
            </w:r>
            <w:r w:rsidR="004E17D3">
              <w:rPr>
                <w:noProof/>
                <w:webHidden/>
              </w:rPr>
              <w:fldChar w:fldCharType="begin"/>
            </w:r>
            <w:r w:rsidR="004E17D3">
              <w:rPr>
                <w:noProof/>
                <w:webHidden/>
              </w:rPr>
              <w:instrText xml:space="preserve"> PAGEREF _Toc494222684 \h </w:instrText>
            </w:r>
            <w:r w:rsidR="004E17D3">
              <w:rPr>
                <w:noProof/>
                <w:webHidden/>
              </w:rPr>
            </w:r>
            <w:r w:rsidR="004E17D3">
              <w:rPr>
                <w:noProof/>
                <w:webHidden/>
              </w:rPr>
              <w:fldChar w:fldCharType="separate"/>
            </w:r>
            <w:r w:rsidR="00C20B9B">
              <w:rPr>
                <w:noProof/>
                <w:webHidden/>
              </w:rPr>
              <w:t>52</w:t>
            </w:r>
            <w:r w:rsidR="004E17D3">
              <w:rPr>
                <w:noProof/>
                <w:webHidden/>
              </w:rPr>
              <w:fldChar w:fldCharType="end"/>
            </w:r>
          </w:hyperlink>
        </w:p>
        <w:p w14:paraId="78DF04EE" w14:textId="77777777" w:rsidR="004E17D3" w:rsidRDefault="00A84E1F">
          <w:pPr>
            <w:pStyle w:val="TOC3"/>
            <w:tabs>
              <w:tab w:val="right" w:leader="dot" w:pos="8352"/>
            </w:tabs>
            <w:rPr>
              <w:rFonts w:eastAsiaTheme="minorEastAsia"/>
              <w:noProof/>
              <w:sz w:val="24"/>
              <w:szCs w:val="24"/>
            </w:rPr>
          </w:pPr>
          <w:hyperlink w:anchor="_Toc494222685" w:history="1">
            <w:r w:rsidR="004E17D3" w:rsidRPr="00A57EDB">
              <w:rPr>
                <w:rStyle w:val="Hyperlink"/>
                <w:noProof/>
              </w:rPr>
              <w:t>2.1.7 E.</w:t>
            </w:r>
            <w:r w:rsidR="004E17D3" w:rsidRPr="00A57EDB">
              <w:rPr>
                <w:rStyle w:val="Hyperlink"/>
                <w:i/>
                <w:noProof/>
              </w:rPr>
              <w:t>coli</w:t>
            </w:r>
            <w:r w:rsidR="004E17D3" w:rsidRPr="00A57EDB">
              <w:rPr>
                <w:rStyle w:val="Hyperlink"/>
                <w:noProof/>
              </w:rPr>
              <w:t xml:space="preserve"> transformation</w:t>
            </w:r>
            <w:r w:rsidR="004E17D3">
              <w:rPr>
                <w:noProof/>
                <w:webHidden/>
              </w:rPr>
              <w:tab/>
            </w:r>
            <w:r w:rsidR="004E17D3">
              <w:rPr>
                <w:noProof/>
                <w:webHidden/>
              </w:rPr>
              <w:fldChar w:fldCharType="begin"/>
            </w:r>
            <w:r w:rsidR="004E17D3">
              <w:rPr>
                <w:noProof/>
                <w:webHidden/>
              </w:rPr>
              <w:instrText xml:space="preserve"> PAGEREF _Toc494222685 \h </w:instrText>
            </w:r>
            <w:r w:rsidR="004E17D3">
              <w:rPr>
                <w:noProof/>
                <w:webHidden/>
              </w:rPr>
            </w:r>
            <w:r w:rsidR="004E17D3">
              <w:rPr>
                <w:noProof/>
                <w:webHidden/>
              </w:rPr>
              <w:fldChar w:fldCharType="separate"/>
            </w:r>
            <w:r w:rsidR="00C20B9B">
              <w:rPr>
                <w:noProof/>
                <w:webHidden/>
              </w:rPr>
              <w:t>52</w:t>
            </w:r>
            <w:r w:rsidR="004E17D3">
              <w:rPr>
                <w:noProof/>
                <w:webHidden/>
              </w:rPr>
              <w:fldChar w:fldCharType="end"/>
            </w:r>
          </w:hyperlink>
        </w:p>
        <w:p w14:paraId="1ECD221D" w14:textId="77777777" w:rsidR="004E17D3" w:rsidRDefault="00A84E1F">
          <w:pPr>
            <w:pStyle w:val="TOC3"/>
            <w:tabs>
              <w:tab w:val="right" w:leader="dot" w:pos="8352"/>
            </w:tabs>
            <w:rPr>
              <w:rFonts w:eastAsiaTheme="minorEastAsia"/>
              <w:noProof/>
              <w:sz w:val="24"/>
              <w:szCs w:val="24"/>
            </w:rPr>
          </w:pPr>
          <w:hyperlink w:anchor="_Toc494222686" w:history="1">
            <w:r w:rsidR="004E17D3" w:rsidRPr="00A57EDB">
              <w:rPr>
                <w:rStyle w:val="Hyperlink"/>
                <w:noProof/>
              </w:rPr>
              <w:t>2.1.8 Yeast transformation</w:t>
            </w:r>
            <w:r w:rsidR="004E17D3">
              <w:rPr>
                <w:noProof/>
                <w:webHidden/>
              </w:rPr>
              <w:tab/>
            </w:r>
            <w:r w:rsidR="004E17D3">
              <w:rPr>
                <w:noProof/>
                <w:webHidden/>
              </w:rPr>
              <w:fldChar w:fldCharType="begin"/>
            </w:r>
            <w:r w:rsidR="004E17D3">
              <w:rPr>
                <w:noProof/>
                <w:webHidden/>
              </w:rPr>
              <w:instrText xml:space="preserve"> PAGEREF _Toc494222686 \h </w:instrText>
            </w:r>
            <w:r w:rsidR="004E17D3">
              <w:rPr>
                <w:noProof/>
                <w:webHidden/>
              </w:rPr>
            </w:r>
            <w:r w:rsidR="004E17D3">
              <w:rPr>
                <w:noProof/>
                <w:webHidden/>
              </w:rPr>
              <w:fldChar w:fldCharType="separate"/>
            </w:r>
            <w:r w:rsidR="00C20B9B">
              <w:rPr>
                <w:noProof/>
                <w:webHidden/>
              </w:rPr>
              <w:t>53</w:t>
            </w:r>
            <w:r w:rsidR="004E17D3">
              <w:rPr>
                <w:noProof/>
                <w:webHidden/>
              </w:rPr>
              <w:fldChar w:fldCharType="end"/>
            </w:r>
          </w:hyperlink>
        </w:p>
        <w:p w14:paraId="3EA26B8E" w14:textId="77777777" w:rsidR="004E17D3" w:rsidRDefault="00A84E1F">
          <w:pPr>
            <w:pStyle w:val="TOC2"/>
            <w:tabs>
              <w:tab w:val="right" w:leader="dot" w:pos="8352"/>
            </w:tabs>
            <w:rPr>
              <w:rFonts w:eastAsiaTheme="minorEastAsia"/>
              <w:b w:val="0"/>
              <w:bCs w:val="0"/>
              <w:noProof/>
              <w:sz w:val="24"/>
              <w:szCs w:val="24"/>
            </w:rPr>
          </w:pPr>
          <w:hyperlink w:anchor="_Toc494222687" w:history="1">
            <w:r w:rsidR="004E17D3" w:rsidRPr="00A57EDB">
              <w:rPr>
                <w:rStyle w:val="Hyperlink"/>
                <w:noProof/>
              </w:rPr>
              <w:t>2.2 Protein production</w:t>
            </w:r>
            <w:r w:rsidR="004E17D3">
              <w:rPr>
                <w:noProof/>
                <w:webHidden/>
              </w:rPr>
              <w:tab/>
            </w:r>
            <w:r w:rsidR="004E17D3">
              <w:rPr>
                <w:noProof/>
                <w:webHidden/>
              </w:rPr>
              <w:fldChar w:fldCharType="begin"/>
            </w:r>
            <w:r w:rsidR="004E17D3">
              <w:rPr>
                <w:noProof/>
                <w:webHidden/>
              </w:rPr>
              <w:instrText xml:space="preserve"> PAGEREF _Toc494222687 \h </w:instrText>
            </w:r>
            <w:r w:rsidR="004E17D3">
              <w:rPr>
                <w:noProof/>
                <w:webHidden/>
              </w:rPr>
            </w:r>
            <w:r w:rsidR="004E17D3">
              <w:rPr>
                <w:noProof/>
                <w:webHidden/>
              </w:rPr>
              <w:fldChar w:fldCharType="separate"/>
            </w:r>
            <w:r w:rsidR="00C20B9B">
              <w:rPr>
                <w:noProof/>
                <w:webHidden/>
              </w:rPr>
              <w:t>53</w:t>
            </w:r>
            <w:r w:rsidR="004E17D3">
              <w:rPr>
                <w:noProof/>
                <w:webHidden/>
              </w:rPr>
              <w:fldChar w:fldCharType="end"/>
            </w:r>
          </w:hyperlink>
        </w:p>
        <w:p w14:paraId="78050930" w14:textId="77777777" w:rsidR="004E17D3" w:rsidRDefault="00A84E1F">
          <w:pPr>
            <w:pStyle w:val="TOC3"/>
            <w:tabs>
              <w:tab w:val="right" w:leader="dot" w:pos="8352"/>
            </w:tabs>
            <w:rPr>
              <w:rFonts w:eastAsiaTheme="minorEastAsia"/>
              <w:noProof/>
              <w:sz w:val="24"/>
              <w:szCs w:val="24"/>
            </w:rPr>
          </w:pPr>
          <w:hyperlink w:anchor="_Toc494222688" w:history="1">
            <w:r w:rsidR="004E17D3" w:rsidRPr="00A57EDB">
              <w:rPr>
                <w:rStyle w:val="Hyperlink"/>
                <w:noProof/>
              </w:rPr>
              <w:t xml:space="preserve">2.2.1 Protein expression in </w:t>
            </w:r>
            <w:r w:rsidR="004E17D3" w:rsidRPr="00A57EDB">
              <w:rPr>
                <w:rStyle w:val="Hyperlink"/>
                <w:iCs/>
                <w:noProof/>
              </w:rPr>
              <w:t>E.</w:t>
            </w:r>
            <w:r w:rsidR="004E17D3" w:rsidRPr="00A57EDB">
              <w:rPr>
                <w:rStyle w:val="Hyperlink"/>
                <w:i/>
                <w:iCs/>
                <w:noProof/>
              </w:rPr>
              <w:t>coli</w:t>
            </w:r>
            <w:r w:rsidR="004E17D3">
              <w:rPr>
                <w:noProof/>
                <w:webHidden/>
              </w:rPr>
              <w:tab/>
            </w:r>
            <w:r w:rsidR="004E17D3">
              <w:rPr>
                <w:noProof/>
                <w:webHidden/>
              </w:rPr>
              <w:fldChar w:fldCharType="begin"/>
            </w:r>
            <w:r w:rsidR="004E17D3">
              <w:rPr>
                <w:noProof/>
                <w:webHidden/>
              </w:rPr>
              <w:instrText xml:space="preserve"> PAGEREF _Toc494222688 \h </w:instrText>
            </w:r>
            <w:r w:rsidR="004E17D3">
              <w:rPr>
                <w:noProof/>
                <w:webHidden/>
              </w:rPr>
            </w:r>
            <w:r w:rsidR="004E17D3">
              <w:rPr>
                <w:noProof/>
                <w:webHidden/>
              </w:rPr>
              <w:fldChar w:fldCharType="separate"/>
            </w:r>
            <w:r w:rsidR="00C20B9B">
              <w:rPr>
                <w:noProof/>
                <w:webHidden/>
              </w:rPr>
              <w:t>53</w:t>
            </w:r>
            <w:r w:rsidR="004E17D3">
              <w:rPr>
                <w:noProof/>
                <w:webHidden/>
              </w:rPr>
              <w:fldChar w:fldCharType="end"/>
            </w:r>
          </w:hyperlink>
        </w:p>
        <w:p w14:paraId="743E7823" w14:textId="77777777" w:rsidR="004E17D3" w:rsidRDefault="00A84E1F">
          <w:pPr>
            <w:pStyle w:val="TOC3"/>
            <w:tabs>
              <w:tab w:val="right" w:leader="dot" w:pos="8352"/>
            </w:tabs>
            <w:rPr>
              <w:rFonts w:eastAsiaTheme="minorEastAsia"/>
              <w:noProof/>
              <w:sz w:val="24"/>
              <w:szCs w:val="24"/>
            </w:rPr>
          </w:pPr>
          <w:hyperlink w:anchor="_Toc494222689" w:history="1">
            <w:r w:rsidR="004E17D3" w:rsidRPr="00A57EDB">
              <w:rPr>
                <w:rStyle w:val="Hyperlink"/>
                <w:noProof/>
              </w:rPr>
              <w:t xml:space="preserve">2.2.2 Purification of GST tagged protein from </w:t>
            </w:r>
            <w:r w:rsidR="004E17D3" w:rsidRPr="00A57EDB">
              <w:rPr>
                <w:rStyle w:val="Hyperlink"/>
                <w:iCs/>
                <w:noProof/>
              </w:rPr>
              <w:t>E.</w:t>
            </w:r>
            <w:r w:rsidR="004E17D3" w:rsidRPr="00A57EDB">
              <w:rPr>
                <w:rStyle w:val="Hyperlink"/>
                <w:i/>
                <w:iCs/>
                <w:noProof/>
              </w:rPr>
              <w:t>coli</w:t>
            </w:r>
            <w:r w:rsidR="004E17D3">
              <w:rPr>
                <w:noProof/>
                <w:webHidden/>
              </w:rPr>
              <w:tab/>
            </w:r>
            <w:r w:rsidR="004E17D3">
              <w:rPr>
                <w:noProof/>
                <w:webHidden/>
              </w:rPr>
              <w:fldChar w:fldCharType="begin"/>
            </w:r>
            <w:r w:rsidR="004E17D3">
              <w:rPr>
                <w:noProof/>
                <w:webHidden/>
              </w:rPr>
              <w:instrText xml:space="preserve"> PAGEREF _Toc494222689 \h </w:instrText>
            </w:r>
            <w:r w:rsidR="004E17D3">
              <w:rPr>
                <w:noProof/>
                <w:webHidden/>
              </w:rPr>
            </w:r>
            <w:r w:rsidR="004E17D3">
              <w:rPr>
                <w:noProof/>
                <w:webHidden/>
              </w:rPr>
              <w:fldChar w:fldCharType="separate"/>
            </w:r>
            <w:r w:rsidR="00C20B9B">
              <w:rPr>
                <w:noProof/>
                <w:webHidden/>
              </w:rPr>
              <w:t>53</w:t>
            </w:r>
            <w:r w:rsidR="004E17D3">
              <w:rPr>
                <w:noProof/>
                <w:webHidden/>
              </w:rPr>
              <w:fldChar w:fldCharType="end"/>
            </w:r>
          </w:hyperlink>
        </w:p>
        <w:p w14:paraId="1B93C0BE" w14:textId="77777777" w:rsidR="004E17D3" w:rsidRDefault="00A84E1F">
          <w:pPr>
            <w:pStyle w:val="TOC3"/>
            <w:tabs>
              <w:tab w:val="right" w:leader="dot" w:pos="8352"/>
            </w:tabs>
            <w:rPr>
              <w:rFonts w:eastAsiaTheme="minorEastAsia"/>
              <w:noProof/>
              <w:sz w:val="24"/>
              <w:szCs w:val="24"/>
            </w:rPr>
          </w:pPr>
          <w:hyperlink w:anchor="_Toc494222690" w:history="1">
            <w:r w:rsidR="004E17D3" w:rsidRPr="00A57EDB">
              <w:rPr>
                <w:rStyle w:val="Hyperlink"/>
                <w:noProof/>
              </w:rPr>
              <w:t>2.2.3 Precision protease production</w:t>
            </w:r>
            <w:r w:rsidR="004E17D3">
              <w:rPr>
                <w:noProof/>
                <w:webHidden/>
              </w:rPr>
              <w:tab/>
            </w:r>
            <w:r w:rsidR="004E17D3">
              <w:rPr>
                <w:noProof/>
                <w:webHidden/>
              </w:rPr>
              <w:fldChar w:fldCharType="begin"/>
            </w:r>
            <w:r w:rsidR="004E17D3">
              <w:rPr>
                <w:noProof/>
                <w:webHidden/>
              </w:rPr>
              <w:instrText xml:space="preserve"> PAGEREF _Toc494222690 \h </w:instrText>
            </w:r>
            <w:r w:rsidR="004E17D3">
              <w:rPr>
                <w:noProof/>
                <w:webHidden/>
              </w:rPr>
            </w:r>
            <w:r w:rsidR="004E17D3">
              <w:rPr>
                <w:noProof/>
                <w:webHidden/>
              </w:rPr>
              <w:fldChar w:fldCharType="separate"/>
            </w:r>
            <w:r w:rsidR="00C20B9B">
              <w:rPr>
                <w:noProof/>
                <w:webHidden/>
              </w:rPr>
              <w:t>54</w:t>
            </w:r>
            <w:r w:rsidR="004E17D3">
              <w:rPr>
                <w:noProof/>
                <w:webHidden/>
              </w:rPr>
              <w:fldChar w:fldCharType="end"/>
            </w:r>
          </w:hyperlink>
        </w:p>
        <w:p w14:paraId="0E55ED67" w14:textId="77777777" w:rsidR="004E17D3" w:rsidRDefault="00A84E1F">
          <w:pPr>
            <w:pStyle w:val="TOC3"/>
            <w:tabs>
              <w:tab w:val="right" w:leader="dot" w:pos="8352"/>
            </w:tabs>
            <w:rPr>
              <w:rFonts w:eastAsiaTheme="minorEastAsia"/>
              <w:noProof/>
              <w:sz w:val="24"/>
              <w:szCs w:val="24"/>
            </w:rPr>
          </w:pPr>
          <w:hyperlink w:anchor="_Toc494222691" w:history="1">
            <w:r w:rsidR="004E17D3" w:rsidRPr="00A57EDB">
              <w:rPr>
                <w:rStyle w:val="Hyperlink"/>
                <w:noProof/>
              </w:rPr>
              <w:t>2.2.4 Protein expression in yeast</w:t>
            </w:r>
            <w:r w:rsidR="004E17D3">
              <w:rPr>
                <w:noProof/>
                <w:webHidden/>
              </w:rPr>
              <w:tab/>
            </w:r>
            <w:r w:rsidR="004E17D3">
              <w:rPr>
                <w:noProof/>
                <w:webHidden/>
              </w:rPr>
              <w:fldChar w:fldCharType="begin"/>
            </w:r>
            <w:r w:rsidR="004E17D3">
              <w:rPr>
                <w:noProof/>
                <w:webHidden/>
              </w:rPr>
              <w:instrText xml:space="preserve"> PAGEREF _Toc494222691 \h </w:instrText>
            </w:r>
            <w:r w:rsidR="004E17D3">
              <w:rPr>
                <w:noProof/>
                <w:webHidden/>
              </w:rPr>
            </w:r>
            <w:r w:rsidR="004E17D3">
              <w:rPr>
                <w:noProof/>
                <w:webHidden/>
              </w:rPr>
              <w:fldChar w:fldCharType="separate"/>
            </w:r>
            <w:r w:rsidR="00C20B9B">
              <w:rPr>
                <w:noProof/>
                <w:webHidden/>
              </w:rPr>
              <w:t>54</w:t>
            </w:r>
            <w:r w:rsidR="004E17D3">
              <w:rPr>
                <w:noProof/>
                <w:webHidden/>
              </w:rPr>
              <w:fldChar w:fldCharType="end"/>
            </w:r>
          </w:hyperlink>
        </w:p>
        <w:p w14:paraId="11813AA0" w14:textId="77777777" w:rsidR="004E17D3" w:rsidRDefault="00A84E1F">
          <w:pPr>
            <w:pStyle w:val="TOC3"/>
            <w:tabs>
              <w:tab w:val="right" w:leader="dot" w:pos="8352"/>
            </w:tabs>
            <w:rPr>
              <w:rFonts w:eastAsiaTheme="minorEastAsia"/>
              <w:noProof/>
              <w:sz w:val="24"/>
              <w:szCs w:val="24"/>
            </w:rPr>
          </w:pPr>
          <w:hyperlink w:anchor="_Toc494222692" w:history="1">
            <w:r w:rsidR="004E17D3" w:rsidRPr="00A57EDB">
              <w:rPr>
                <w:rStyle w:val="Hyperlink"/>
                <w:noProof/>
              </w:rPr>
              <w:t>2.2.5 Purification of Myc tagged protein from yeast</w:t>
            </w:r>
            <w:r w:rsidR="004E17D3">
              <w:rPr>
                <w:noProof/>
                <w:webHidden/>
              </w:rPr>
              <w:tab/>
            </w:r>
            <w:r w:rsidR="004E17D3">
              <w:rPr>
                <w:noProof/>
                <w:webHidden/>
              </w:rPr>
              <w:fldChar w:fldCharType="begin"/>
            </w:r>
            <w:r w:rsidR="004E17D3">
              <w:rPr>
                <w:noProof/>
                <w:webHidden/>
              </w:rPr>
              <w:instrText xml:space="preserve"> PAGEREF _Toc494222692 \h </w:instrText>
            </w:r>
            <w:r w:rsidR="004E17D3">
              <w:rPr>
                <w:noProof/>
                <w:webHidden/>
              </w:rPr>
            </w:r>
            <w:r w:rsidR="004E17D3">
              <w:rPr>
                <w:noProof/>
                <w:webHidden/>
              </w:rPr>
              <w:fldChar w:fldCharType="separate"/>
            </w:r>
            <w:r w:rsidR="00C20B9B">
              <w:rPr>
                <w:noProof/>
                <w:webHidden/>
              </w:rPr>
              <w:t>55</w:t>
            </w:r>
            <w:r w:rsidR="004E17D3">
              <w:rPr>
                <w:noProof/>
                <w:webHidden/>
              </w:rPr>
              <w:fldChar w:fldCharType="end"/>
            </w:r>
          </w:hyperlink>
        </w:p>
        <w:p w14:paraId="25B2B410" w14:textId="77777777" w:rsidR="004E17D3" w:rsidRDefault="00A84E1F">
          <w:pPr>
            <w:pStyle w:val="TOC3"/>
            <w:tabs>
              <w:tab w:val="right" w:leader="dot" w:pos="8352"/>
            </w:tabs>
            <w:rPr>
              <w:rFonts w:eastAsiaTheme="minorEastAsia"/>
              <w:noProof/>
              <w:sz w:val="24"/>
              <w:szCs w:val="24"/>
            </w:rPr>
          </w:pPr>
          <w:hyperlink w:anchor="_Toc494222693" w:history="1">
            <w:r w:rsidR="004E17D3" w:rsidRPr="00A57EDB">
              <w:rPr>
                <w:rStyle w:val="Hyperlink"/>
                <w:noProof/>
              </w:rPr>
              <w:t>2.2.6 Rabbit muscle acetone powder preparation</w:t>
            </w:r>
            <w:r w:rsidR="004E17D3">
              <w:rPr>
                <w:noProof/>
                <w:webHidden/>
              </w:rPr>
              <w:tab/>
            </w:r>
            <w:r w:rsidR="004E17D3">
              <w:rPr>
                <w:noProof/>
                <w:webHidden/>
              </w:rPr>
              <w:fldChar w:fldCharType="begin"/>
            </w:r>
            <w:r w:rsidR="004E17D3">
              <w:rPr>
                <w:noProof/>
                <w:webHidden/>
              </w:rPr>
              <w:instrText xml:space="preserve"> PAGEREF _Toc494222693 \h </w:instrText>
            </w:r>
            <w:r w:rsidR="004E17D3">
              <w:rPr>
                <w:noProof/>
                <w:webHidden/>
              </w:rPr>
            </w:r>
            <w:r w:rsidR="004E17D3">
              <w:rPr>
                <w:noProof/>
                <w:webHidden/>
              </w:rPr>
              <w:fldChar w:fldCharType="separate"/>
            </w:r>
            <w:r w:rsidR="00C20B9B">
              <w:rPr>
                <w:noProof/>
                <w:webHidden/>
              </w:rPr>
              <w:t>55</w:t>
            </w:r>
            <w:r w:rsidR="004E17D3">
              <w:rPr>
                <w:noProof/>
                <w:webHidden/>
              </w:rPr>
              <w:fldChar w:fldCharType="end"/>
            </w:r>
          </w:hyperlink>
        </w:p>
        <w:p w14:paraId="53B29C88" w14:textId="77777777" w:rsidR="004E17D3" w:rsidRDefault="00A84E1F">
          <w:pPr>
            <w:pStyle w:val="TOC3"/>
            <w:tabs>
              <w:tab w:val="right" w:leader="dot" w:pos="8352"/>
            </w:tabs>
            <w:rPr>
              <w:rFonts w:eastAsiaTheme="minorEastAsia"/>
              <w:noProof/>
              <w:sz w:val="24"/>
              <w:szCs w:val="24"/>
            </w:rPr>
          </w:pPr>
          <w:hyperlink w:anchor="_Toc494222694" w:history="1">
            <w:r w:rsidR="004E17D3" w:rsidRPr="00A57EDB">
              <w:rPr>
                <w:rStyle w:val="Hyperlink"/>
                <w:noProof/>
              </w:rPr>
              <w:t>2.2.7 Rabbit muscle actin purification from acetone powder</w:t>
            </w:r>
            <w:r w:rsidR="004E17D3">
              <w:rPr>
                <w:noProof/>
                <w:webHidden/>
              </w:rPr>
              <w:tab/>
            </w:r>
            <w:r w:rsidR="004E17D3">
              <w:rPr>
                <w:noProof/>
                <w:webHidden/>
              </w:rPr>
              <w:fldChar w:fldCharType="begin"/>
            </w:r>
            <w:r w:rsidR="004E17D3">
              <w:rPr>
                <w:noProof/>
                <w:webHidden/>
              </w:rPr>
              <w:instrText xml:space="preserve"> PAGEREF _Toc494222694 \h </w:instrText>
            </w:r>
            <w:r w:rsidR="004E17D3">
              <w:rPr>
                <w:noProof/>
                <w:webHidden/>
              </w:rPr>
            </w:r>
            <w:r w:rsidR="004E17D3">
              <w:rPr>
                <w:noProof/>
                <w:webHidden/>
              </w:rPr>
              <w:fldChar w:fldCharType="separate"/>
            </w:r>
            <w:r w:rsidR="00C20B9B">
              <w:rPr>
                <w:noProof/>
                <w:webHidden/>
              </w:rPr>
              <w:t>56</w:t>
            </w:r>
            <w:r w:rsidR="004E17D3">
              <w:rPr>
                <w:noProof/>
                <w:webHidden/>
              </w:rPr>
              <w:fldChar w:fldCharType="end"/>
            </w:r>
          </w:hyperlink>
        </w:p>
        <w:p w14:paraId="062BFBA1" w14:textId="77777777" w:rsidR="004E17D3" w:rsidRDefault="00A84E1F">
          <w:pPr>
            <w:pStyle w:val="TOC3"/>
            <w:tabs>
              <w:tab w:val="right" w:leader="dot" w:pos="8352"/>
            </w:tabs>
            <w:rPr>
              <w:rFonts w:eastAsiaTheme="minorEastAsia"/>
              <w:noProof/>
              <w:sz w:val="24"/>
              <w:szCs w:val="24"/>
            </w:rPr>
          </w:pPr>
          <w:hyperlink w:anchor="_Toc494222695" w:history="1">
            <w:r w:rsidR="004E17D3" w:rsidRPr="00A57EDB">
              <w:rPr>
                <w:rStyle w:val="Hyperlink"/>
                <w:noProof/>
              </w:rPr>
              <w:t>2.2.8 Labelling muscle actin with N-(1-pyrene)iodoacetamide</w:t>
            </w:r>
            <w:r w:rsidR="004E17D3">
              <w:rPr>
                <w:noProof/>
                <w:webHidden/>
              </w:rPr>
              <w:tab/>
            </w:r>
            <w:r w:rsidR="004E17D3">
              <w:rPr>
                <w:noProof/>
                <w:webHidden/>
              </w:rPr>
              <w:fldChar w:fldCharType="begin"/>
            </w:r>
            <w:r w:rsidR="004E17D3">
              <w:rPr>
                <w:noProof/>
                <w:webHidden/>
              </w:rPr>
              <w:instrText xml:space="preserve"> PAGEREF _Toc494222695 \h </w:instrText>
            </w:r>
            <w:r w:rsidR="004E17D3">
              <w:rPr>
                <w:noProof/>
                <w:webHidden/>
              </w:rPr>
            </w:r>
            <w:r w:rsidR="004E17D3">
              <w:rPr>
                <w:noProof/>
                <w:webHidden/>
              </w:rPr>
              <w:fldChar w:fldCharType="separate"/>
            </w:r>
            <w:r w:rsidR="00C20B9B">
              <w:rPr>
                <w:noProof/>
                <w:webHidden/>
              </w:rPr>
              <w:t>56</w:t>
            </w:r>
            <w:r w:rsidR="004E17D3">
              <w:rPr>
                <w:noProof/>
                <w:webHidden/>
              </w:rPr>
              <w:fldChar w:fldCharType="end"/>
            </w:r>
          </w:hyperlink>
        </w:p>
        <w:p w14:paraId="60610A61" w14:textId="77777777" w:rsidR="004E17D3" w:rsidRDefault="00A84E1F">
          <w:pPr>
            <w:pStyle w:val="TOC3"/>
            <w:tabs>
              <w:tab w:val="right" w:leader="dot" w:pos="8352"/>
            </w:tabs>
            <w:rPr>
              <w:rFonts w:eastAsiaTheme="minorEastAsia"/>
              <w:noProof/>
              <w:sz w:val="24"/>
              <w:szCs w:val="24"/>
            </w:rPr>
          </w:pPr>
          <w:hyperlink w:anchor="_Toc494222696" w:history="1">
            <w:r w:rsidR="004E17D3" w:rsidRPr="00A57EDB">
              <w:rPr>
                <w:rStyle w:val="Hyperlink"/>
                <w:noProof/>
              </w:rPr>
              <w:t>2.2.9 Buffer exchange:</w:t>
            </w:r>
            <w:r w:rsidR="004E17D3">
              <w:rPr>
                <w:noProof/>
                <w:webHidden/>
              </w:rPr>
              <w:tab/>
            </w:r>
            <w:r w:rsidR="004E17D3">
              <w:rPr>
                <w:noProof/>
                <w:webHidden/>
              </w:rPr>
              <w:fldChar w:fldCharType="begin"/>
            </w:r>
            <w:r w:rsidR="004E17D3">
              <w:rPr>
                <w:noProof/>
                <w:webHidden/>
              </w:rPr>
              <w:instrText xml:space="preserve"> PAGEREF _Toc494222696 \h </w:instrText>
            </w:r>
            <w:r w:rsidR="004E17D3">
              <w:rPr>
                <w:noProof/>
                <w:webHidden/>
              </w:rPr>
            </w:r>
            <w:r w:rsidR="004E17D3">
              <w:rPr>
                <w:noProof/>
                <w:webHidden/>
              </w:rPr>
              <w:fldChar w:fldCharType="separate"/>
            </w:r>
            <w:r w:rsidR="00C20B9B">
              <w:rPr>
                <w:noProof/>
                <w:webHidden/>
              </w:rPr>
              <w:t>57</w:t>
            </w:r>
            <w:r w:rsidR="004E17D3">
              <w:rPr>
                <w:noProof/>
                <w:webHidden/>
              </w:rPr>
              <w:fldChar w:fldCharType="end"/>
            </w:r>
          </w:hyperlink>
        </w:p>
        <w:p w14:paraId="05D8229A" w14:textId="77777777" w:rsidR="004E17D3" w:rsidRDefault="00A84E1F">
          <w:pPr>
            <w:pStyle w:val="TOC3"/>
            <w:tabs>
              <w:tab w:val="right" w:leader="dot" w:pos="8352"/>
            </w:tabs>
            <w:rPr>
              <w:rFonts w:eastAsiaTheme="minorEastAsia"/>
              <w:noProof/>
              <w:sz w:val="24"/>
              <w:szCs w:val="24"/>
            </w:rPr>
          </w:pPr>
          <w:hyperlink w:anchor="_Toc494222697" w:history="1">
            <w:r w:rsidR="004E17D3" w:rsidRPr="00A57EDB">
              <w:rPr>
                <w:rStyle w:val="Hyperlink"/>
                <w:noProof/>
              </w:rPr>
              <w:t>2.2.10 SDS PAGE protein separation:</w:t>
            </w:r>
            <w:r w:rsidR="004E17D3">
              <w:rPr>
                <w:noProof/>
                <w:webHidden/>
              </w:rPr>
              <w:tab/>
            </w:r>
            <w:r w:rsidR="004E17D3">
              <w:rPr>
                <w:noProof/>
                <w:webHidden/>
              </w:rPr>
              <w:fldChar w:fldCharType="begin"/>
            </w:r>
            <w:r w:rsidR="004E17D3">
              <w:rPr>
                <w:noProof/>
                <w:webHidden/>
              </w:rPr>
              <w:instrText xml:space="preserve"> PAGEREF _Toc494222697 \h </w:instrText>
            </w:r>
            <w:r w:rsidR="004E17D3">
              <w:rPr>
                <w:noProof/>
                <w:webHidden/>
              </w:rPr>
            </w:r>
            <w:r w:rsidR="004E17D3">
              <w:rPr>
                <w:noProof/>
                <w:webHidden/>
              </w:rPr>
              <w:fldChar w:fldCharType="separate"/>
            </w:r>
            <w:r w:rsidR="00C20B9B">
              <w:rPr>
                <w:noProof/>
                <w:webHidden/>
              </w:rPr>
              <w:t>58</w:t>
            </w:r>
            <w:r w:rsidR="004E17D3">
              <w:rPr>
                <w:noProof/>
                <w:webHidden/>
              </w:rPr>
              <w:fldChar w:fldCharType="end"/>
            </w:r>
          </w:hyperlink>
        </w:p>
        <w:p w14:paraId="4FB42EFC" w14:textId="77777777" w:rsidR="004E17D3" w:rsidRDefault="00A84E1F">
          <w:pPr>
            <w:pStyle w:val="TOC3"/>
            <w:tabs>
              <w:tab w:val="right" w:leader="dot" w:pos="8352"/>
            </w:tabs>
            <w:rPr>
              <w:rFonts w:eastAsiaTheme="minorEastAsia"/>
              <w:noProof/>
              <w:sz w:val="24"/>
              <w:szCs w:val="24"/>
            </w:rPr>
          </w:pPr>
          <w:hyperlink w:anchor="_Toc494222698" w:history="1">
            <w:r w:rsidR="004E17D3" w:rsidRPr="00A57EDB">
              <w:rPr>
                <w:rStyle w:val="Hyperlink"/>
                <w:noProof/>
              </w:rPr>
              <w:t>2.2.11 Visualising proteins on polyacrylamide gel</w:t>
            </w:r>
            <w:r w:rsidR="004E17D3">
              <w:rPr>
                <w:noProof/>
                <w:webHidden/>
              </w:rPr>
              <w:tab/>
            </w:r>
            <w:r w:rsidR="004E17D3">
              <w:rPr>
                <w:noProof/>
                <w:webHidden/>
              </w:rPr>
              <w:fldChar w:fldCharType="begin"/>
            </w:r>
            <w:r w:rsidR="004E17D3">
              <w:rPr>
                <w:noProof/>
                <w:webHidden/>
              </w:rPr>
              <w:instrText xml:space="preserve"> PAGEREF _Toc494222698 \h </w:instrText>
            </w:r>
            <w:r w:rsidR="004E17D3">
              <w:rPr>
                <w:noProof/>
                <w:webHidden/>
              </w:rPr>
            </w:r>
            <w:r w:rsidR="004E17D3">
              <w:rPr>
                <w:noProof/>
                <w:webHidden/>
              </w:rPr>
              <w:fldChar w:fldCharType="separate"/>
            </w:r>
            <w:r w:rsidR="00C20B9B">
              <w:rPr>
                <w:noProof/>
                <w:webHidden/>
              </w:rPr>
              <w:t>58</w:t>
            </w:r>
            <w:r w:rsidR="004E17D3">
              <w:rPr>
                <w:noProof/>
                <w:webHidden/>
              </w:rPr>
              <w:fldChar w:fldCharType="end"/>
            </w:r>
          </w:hyperlink>
        </w:p>
        <w:p w14:paraId="4E7B467F" w14:textId="77777777" w:rsidR="004E17D3" w:rsidRDefault="00A84E1F">
          <w:pPr>
            <w:pStyle w:val="TOC3"/>
            <w:tabs>
              <w:tab w:val="right" w:leader="dot" w:pos="8352"/>
            </w:tabs>
            <w:rPr>
              <w:rFonts w:eastAsiaTheme="minorEastAsia"/>
              <w:noProof/>
              <w:sz w:val="24"/>
              <w:szCs w:val="24"/>
            </w:rPr>
          </w:pPr>
          <w:hyperlink w:anchor="_Toc494222699" w:history="1">
            <w:r w:rsidR="004E17D3" w:rsidRPr="00A57EDB">
              <w:rPr>
                <w:rStyle w:val="Hyperlink"/>
                <w:noProof/>
              </w:rPr>
              <w:t>2.2.12 Protein concentration calculation</w:t>
            </w:r>
            <w:r w:rsidR="004E17D3">
              <w:rPr>
                <w:noProof/>
                <w:webHidden/>
              </w:rPr>
              <w:tab/>
            </w:r>
            <w:r w:rsidR="004E17D3">
              <w:rPr>
                <w:noProof/>
                <w:webHidden/>
              </w:rPr>
              <w:fldChar w:fldCharType="begin"/>
            </w:r>
            <w:r w:rsidR="004E17D3">
              <w:rPr>
                <w:noProof/>
                <w:webHidden/>
              </w:rPr>
              <w:instrText xml:space="preserve"> PAGEREF _Toc494222699 \h </w:instrText>
            </w:r>
            <w:r w:rsidR="004E17D3">
              <w:rPr>
                <w:noProof/>
                <w:webHidden/>
              </w:rPr>
            </w:r>
            <w:r w:rsidR="004E17D3">
              <w:rPr>
                <w:noProof/>
                <w:webHidden/>
              </w:rPr>
              <w:fldChar w:fldCharType="separate"/>
            </w:r>
            <w:r w:rsidR="00C20B9B">
              <w:rPr>
                <w:noProof/>
                <w:webHidden/>
              </w:rPr>
              <w:t>59</w:t>
            </w:r>
            <w:r w:rsidR="004E17D3">
              <w:rPr>
                <w:noProof/>
                <w:webHidden/>
              </w:rPr>
              <w:fldChar w:fldCharType="end"/>
            </w:r>
          </w:hyperlink>
        </w:p>
        <w:p w14:paraId="6A4C64E1" w14:textId="77777777" w:rsidR="004E17D3" w:rsidRDefault="00A84E1F">
          <w:pPr>
            <w:pStyle w:val="TOC3"/>
            <w:tabs>
              <w:tab w:val="right" w:leader="dot" w:pos="8352"/>
            </w:tabs>
            <w:rPr>
              <w:rFonts w:eastAsiaTheme="minorEastAsia"/>
              <w:noProof/>
              <w:sz w:val="24"/>
              <w:szCs w:val="24"/>
            </w:rPr>
          </w:pPr>
          <w:hyperlink w:anchor="_Toc494222700" w:history="1">
            <w:r w:rsidR="004E17D3" w:rsidRPr="00A57EDB">
              <w:rPr>
                <w:rStyle w:val="Hyperlink"/>
                <w:noProof/>
              </w:rPr>
              <w:t>2.2.13 Peptides</w:t>
            </w:r>
            <w:r w:rsidR="004E17D3">
              <w:rPr>
                <w:noProof/>
                <w:webHidden/>
              </w:rPr>
              <w:tab/>
            </w:r>
            <w:r w:rsidR="004E17D3">
              <w:rPr>
                <w:noProof/>
                <w:webHidden/>
              </w:rPr>
              <w:fldChar w:fldCharType="begin"/>
            </w:r>
            <w:r w:rsidR="004E17D3">
              <w:rPr>
                <w:noProof/>
                <w:webHidden/>
              </w:rPr>
              <w:instrText xml:space="preserve"> PAGEREF _Toc494222700 \h </w:instrText>
            </w:r>
            <w:r w:rsidR="004E17D3">
              <w:rPr>
                <w:noProof/>
                <w:webHidden/>
              </w:rPr>
            </w:r>
            <w:r w:rsidR="004E17D3">
              <w:rPr>
                <w:noProof/>
                <w:webHidden/>
              </w:rPr>
              <w:fldChar w:fldCharType="separate"/>
            </w:r>
            <w:r w:rsidR="00C20B9B">
              <w:rPr>
                <w:noProof/>
                <w:webHidden/>
              </w:rPr>
              <w:t>59</w:t>
            </w:r>
            <w:r w:rsidR="004E17D3">
              <w:rPr>
                <w:noProof/>
                <w:webHidden/>
              </w:rPr>
              <w:fldChar w:fldCharType="end"/>
            </w:r>
          </w:hyperlink>
        </w:p>
        <w:p w14:paraId="0FC6F76A" w14:textId="77777777" w:rsidR="004E17D3" w:rsidRDefault="00A84E1F">
          <w:pPr>
            <w:pStyle w:val="TOC2"/>
            <w:tabs>
              <w:tab w:val="right" w:leader="dot" w:pos="8352"/>
            </w:tabs>
            <w:rPr>
              <w:rFonts w:eastAsiaTheme="minorEastAsia"/>
              <w:b w:val="0"/>
              <w:bCs w:val="0"/>
              <w:noProof/>
              <w:sz w:val="24"/>
              <w:szCs w:val="24"/>
            </w:rPr>
          </w:pPr>
          <w:hyperlink w:anchor="_Toc494222701" w:history="1">
            <w:r w:rsidR="004E17D3" w:rsidRPr="00A57EDB">
              <w:rPr>
                <w:rStyle w:val="Hyperlink"/>
                <w:noProof/>
              </w:rPr>
              <w:t>2.3 Biochemical assays</w:t>
            </w:r>
            <w:r w:rsidR="004E17D3">
              <w:rPr>
                <w:noProof/>
                <w:webHidden/>
              </w:rPr>
              <w:tab/>
            </w:r>
            <w:r w:rsidR="004E17D3">
              <w:rPr>
                <w:noProof/>
                <w:webHidden/>
              </w:rPr>
              <w:fldChar w:fldCharType="begin"/>
            </w:r>
            <w:r w:rsidR="004E17D3">
              <w:rPr>
                <w:noProof/>
                <w:webHidden/>
              </w:rPr>
              <w:instrText xml:space="preserve"> PAGEREF _Toc494222701 \h </w:instrText>
            </w:r>
            <w:r w:rsidR="004E17D3">
              <w:rPr>
                <w:noProof/>
                <w:webHidden/>
              </w:rPr>
            </w:r>
            <w:r w:rsidR="004E17D3">
              <w:rPr>
                <w:noProof/>
                <w:webHidden/>
              </w:rPr>
              <w:fldChar w:fldCharType="separate"/>
            </w:r>
            <w:r w:rsidR="00C20B9B">
              <w:rPr>
                <w:noProof/>
                <w:webHidden/>
              </w:rPr>
              <w:t>60</w:t>
            </w:r>
            <w:r w:rsidR="004E17D3">
              <w:rPr>
                <w:noProof/>
                <w:webHidden/>
              </w:rPr>
              <w:fldChar w:fldCharType="end"/>
            </w:r>
          </w:hyperlink>
        </w:p>
        <w:p w14:paraId="5F0E51A8" w14:textId="77777777" w:rsidR="004E17D3" w:rsidRDefault="00A84E1F">
          <w:pPr>
            <w:pStyle w:val="TOC3"/>
            <w:tabs>
              <w:tab w:val="right" w:leader="dot" w:pos="8352"/>
            </w:tabs>
            <w:rPr>
              <w:rFonts w:eastAsiaTheme="minorEastAsia"/>
              <w:noProof/>
              <w:sz w:val="24"/>
              <w:szCs w:val="24"/>
            </w:rPr>
          </w:pPr>
          <w:hyperlink w:anchor="_Toc494222702" w:history="1">
            <w:r w:rsidR="004E17D3" w:rsidRPr="00A57EDB">
              <w:rPr>
                <w:rStyle w:val="Hyperlink"/>
                <w:noProof/>
              </w:rPr>
              <w:t>2.3.1 Pyrene polymerisation assay</w:t>
            </w:r>
            <w:r w:rsidR="004E17D3">
              <w:rPr>
                <w:noProof/>
                <w:webHidden/>
              </w:rPr>
              <w:tab/>
            </w:r>
            <w:r w:rsidR="004E17D3">
              <w:rPr>
                <w:noProof/>
                <w:webHidden/>
              </w:rPr>
              <w:fldChar w:fldCharType="begin"/>
            </w:r>
            <w:r w:rsidR="004E17D3">
              <w:rPr>
                <w:noProof/>
                <w:webHidden/>
              </w:rPr>
              <w:instrText xml:space="preserve"> PAGEREF _Toc494222702 \h </w:instrText>
            </w:r>
            <w:r w:rsidR="004E17D3">
              <w:rPr>
                <w:noProof/>
                <w:webHidden/>
              </w:rPr>
            </w:r>
            <w:r w:rsidR="004E17D3">
              <w:rPr>
                <w:noProof/>
                <w:webHidden/>
              </w:rPr>
              <w:fldChar w:fldCharType="separate"/>
            </w:r>
            <w:r w:rsidR="00C20B9B">
              <w:rPr>
                <w:noProof/>
                <w:webHidden/>
              </w:rPr>
              <w:t>60</w:t>
            </w:r>
            <w:r w:rsidR="004E17D3">
              <w:rPr>
                <w:noProof/>
                <w:webHidden/>
              </w:rPr>
              <w:fldChar w:fldCharType="end"/>
            </w:r>
          </w:hyperlink>
        </w:p>
        <w:p w14:paraId="435F840E" w14:textId="77777777" w:rsidR="004E17D3" w:rsidRDefault="00A84E1F">
          <w:pPr>
            <w:pStyle w:val="TOC3"/>
            <w:tabs>
              <w:tab w:val="right" w:leader="dot" w:pos="8352"/>
            </w:tabs>
            <w:rPr>
              <w:rFonts w:eastAsiaTheme="minorEastAsia"/>
              <w:noProof/>
              <w:sz w:val="24"/>
              <w:szCs w:val="24"/>
            </w:rPr>
          </w:pPr>
          <w:hyperlink w:anchor="_Toc494222703" w:history="1">
            <w:r w:rsidR="004E17D3" w:rsidRPr="00A57EDB">
              <w:rPr>
                <w:rStyle w:val="Hyperlink"/>
                <w:noProof/>
              </w:rPr>
              <w:t>2.3.2 Microscale Thermophoresis</w:t>
            </w:r>
            <w:r w:rsidR="004E17D3">
              <w:rPr>
                <w:noProof/>
                <w:webHidden/>
              </w:rPr>
              <w:tab/>
            </w:r>
            <w:r w:rsidR="004E17D3">
              <w:rPr>
                <w:noProof/>
                <w:webHidden/>
              </w:rPr>
              <w:fldChar w:fldCharType="begin"/>
            </w:r>
            <w:r w:rsidR="004E17D3">
              <w:rPr>
                <w:noProof/>
                <w:webHidden/>
              </w:rPr>
              <w:instrText xml:space="preserve"> PAGEREF _Toc494222703 \h </w:instrText>
            </w:r>
            <w:r w:rsidR="004E17D3">
              <w:rPr>
                <w:noProof/>
                <w:webHidden/>
              </w:rPr>
            </w:r>
            <w:r w:rsidR="004E17D3">
              <w:rPr>
                <w:noProof/>
                <w:webHidden/>
              </w:rPr>
              <w:fldChar w:fldCharType="separate"/>
            </w:r>
            <w:r w:rsidR="00C20B9B">
              <w:rPr>
                <w:noProof/>
                <w:webHidden/>
              </w:rPr>
              <w:t>61</w:t>
            </w:r>
            <w:r w:rsidR="004E17D3">
              <w:rPr>
                <w:noProof/>
                <w:webHidden/>
              </w:rPr>
              <w:fldChar w:fldCharType="end"/>
            </w:r>
          </w:hyperlink>
        </w:p>
        <w:p w14:paraId="4259E7C0" w14:textId="015FBEBF" w:rsidR="004E17D3" w:rsidRDefault="00A84E1F">
          <w:pPr>
            <w:pStyle w:val="TOC3"/>
            <w:tabs>
              <w:tab w:val="right" w:leader="dot" w:pos="8352"/>
            </w:tabs>
            <w:rPr>
              <w:rFonts w:eastAsiaTheme="minorEastAsia"/>
              <w:noProof/>
              <w:sz w:val="24"/>
              <w:szCs w:val="24"/>
            </w:rPr>
          </w:pPr>
          <w:hyperlink w:anchor="_Toc494222704" w:history="1">
            <w:r w:rsidR="004E17D3" w:rsidRPr="00A57EDB">
              <w:rPr>
                <w:rStyle w:val="Hyperlink"/>
                <w:noProof/>
              </w:rPr>
              <w:t xml:space="preserve">2.3.3 Total Internal Reflection </w:t>
            </w:r>
            <w:r w:rsidR="009D5323">
              <w:rPr>
                <w:rStyle w:val="Hyperlink"/>
                <w:noProof/>
              </w:rPr>
              <w:t>Fluorescence</w:t>
            </w:r>
            <w:r w:rsidR="004E17D3" w:rsidRPr="00A57EDB">
              <w:rPr>
                <w:rStyle w:val="Hyperlink"/>
                <w:noProof/>
              </w:rPr>
              <w:t xml:space="preserve"> Microscopy</w:t>
            </w:r>
            <w:r w:rsidR="004E17D3">
              <w:rPr>
                <w:noProof/>
                <w:webHidden/>
              </w:rPr>
              <w:tab/>
            </w:r>
            <w:r w:rsidR="004E17D3">
              <w:rPr>
                <w:noProof/>
                <w:webHidden/>
              </w:rPr>
              <w:fldChar w:fldCharType="begin"/>
            </w:r>
            <w:r w:rsidR="004E17D3">
              <w:rPr>
                <w:noProof/>
                <w:webHidden/>
              </w:rPr>
              <w:instrText xml:space="preserve"> PAGEREF _Toc494222704 \h </w:instrText>
            </w:r>
            <w:r w:rsidR="004E17D3">
              <w:rPr>
                <w:noProof/>
                <w:webHidden/>
              </w:rPr>
            </w:r>
            <w:r w:rsidR="004E17D3">
              <w:rPr>
                <w:noProof/>
                <w:webHidden/>
              </w:rPr>
              <w:fldChar w:fldCharType="separate"/>
            </w:r>
            <w:r w:rsidR="00C20B9B">
              <w:rPr>
                <w:noProof/>
                <w:webHidden/>
              </w:rPr>
              <w:t>61</w:t>
            </w:r>
            <w:r w:rsidR="004E17D3">
              <w:rPr>
                <w:noProof/>
                <w:webHidden/>
              </w:rPr>
              <w:fldChar w:fldCharType="end"/>
            </w:r>
          </w:hyperlink>
        </w:p>
        <w:p w14:paraId="0E1C825A" w14:textId="4BF41718" w:rsidR="004E17D3" w:rsidRDefault="00A84E1F">
          <w:pPr>
            <w:pStyle w:val="TOC3"/>
            <w:tabs>
              <w:tab w:val="right" w:leader="dot" w:pos="8352"/>
            </w:tabs>
            <w:rPr>
              <w:rFonts w:eastAsiaTheme="minorEastAsia"/>
              <w:noProof/>
              <w:sz w:val="24"/>
              <w:szCs w:val="24"/>
            </w:rPr>
          </w:pPr>
          <w:hyperlink w:anchor="_Toc494222705" w:history="1">
            <w:r w:rsidR="004E17D3" w:rsidRPr="00A57EDB">
              <w:rPr>
                <w:rStyle w:val="Hyperlink"/>
                <w:noProof/>
              </w:rPr>
              <w:t xml:space="preserve">2.3.4 </w:t>
            </w:r>
            <w:r w:rsidR="009D5323">
              <w:rPr>
                <w:rStyle w:val="Hyperlink"/>
                <w:noProof/>
              </w:rPr>
              <w:t>Fluorescence</w:t>
            </w:r>
            <w:r w:rsidR="004E17D3" w:rsidRPr="00A57EDB">
              <w:rPr>
                <w:rStyle w:val="Hyperlink"/>
                <w:noProof/>
              </w:rPr>
              <w:t xml:space="preserve"> microscopy</w:t>
            </w:r>
            <w:r w:rsidR="004E17D3">
              <w:rPr>
                <w:noProof/>
                <w:webHidden/>
              </w:rPr>
              <w:tab/>
            </w:r>
            <w:r w:rsidR="004E17D3">
              <w:rPr>
                <w:noProof/>
                <w:webHidden/>
              </w:rPr>
              <w:fldChar w:fldCharType="begin"/>
            </w:r>
            <w:r w:rsidR="004E17D3">
              <w:rPr>
                <w:noProof/>
                <w:webHidden/>
              </w:rPr>
              <w:instrText xml:space="preserve"> PAGEREF _Toc494222705 \h </w:instrText>
            </w:r>
            <w:r w:rsidR="004E17D3">
              <w:rPr>
                <w:noProof/>
                <w:webHidden/>
              </w:rPr>
            </w:r>
            <w:r w:rsidR="004E17D3">
              <w:rPr>
                <w:noProof/>
                <w:webHidden/>
              </w:rPr>
              <w:fldChar w:fldCharType="separate"/>
            </w:r>
            <w:r w:rsidR="00C20B9B">
              <w:rPr>
                <w:noProof/>
                <w:webHidden/>
              </w:rPr>
              <w:t>62</w:t>
            </w:r>
            <w:r w:rsidR="004E17D3">
              <w:rPr>
                <w:noProof/>
                <w:webHidden/>
              </w:rPr>
              <w:fldChar w:fldCharType="end"/>
            </w:r>
          </w:hyperlink>
        </w:p>
        <w:p w14:paraId="76C162C0" w14:textId="77777777" w:rsidR="004E17D3" w:rsidRDefault="00A84E1F">
          <w:pPr>
            <w:pStyle w:val="TOC2"/>
            <w:tabs>
              <w:tab w:val="right" w:leader="dot" w:pos="8352"/>
            </w:tabs>
            <w:rPr>
              <w:rFonts w:eastAsiaTheme="minorEastAsia"/>
              <w:b w:val="0"/>
              <w:bCs w:val="0"/>
              <w:noProof/>
              <w:sz w:val="24"/>
              <w:szCs w:val="24"/>
            </w:rPr>
          </w:pPr>
          <w:hyperlink w:anchor="_Toc494222706" w:history="1">
            <w:r w:rsidR="004E17D3" w:rsidRPr="00A57EDB">
              <w:rPr>
                <w:rStyle w:val="Hyperlink"/>
                <w:noProof/>
              </w:rPr>
              <w:t>2.4 Buffers</w:t>
            </w:r>
            <w:r w:rsidR="004E17D3">
              <w:rPr>
                <w:noProof/>
                <w:webHidden/>
              </w:rPr>
              <w:tab/>
            </w:r>
            <w:r w:rsidR="004E17D3">
              <w:rPr>
                <w:noProof/>
                <w:webHidden/>
              </w:rPr>
              <w:fldChar w:fldCharType="begin"/>
            </w:r>
            <w:r w:rsidR="004E17D3">
              <w:rPr>
                <w:noProof/>
                <w:webHidden/>
              </w:rPr>
              <w:instrText xml:space="preserve"> PAGEREF _Toc494222706 \h </w:instrText>
            </w:r>
            <w:r w:rsidR="004E17D3">
              <w:rPr>
                <w:noProof/>
                <w:webHidden/>
              </w:rPr>
            </w:r>
            <w:r w:rsidR="004E17D3">
              <w:rPr>
                <w:noProof/>
                <w:webHidden/>
              </w:rPr>
              <w:fldChar w:fldCharType="separate"/>
            </w:r>
            <w:r w:rsidR="00C20B9B">
              <w:rPr>
                <w:noProof/>
                <w:webHidden/>
              </w:rPr>
              <w:t>64</w:t>
            </w:r>
            <w:r w:rsidR="004E17D3">
              <w:rPr>
                <w:noProof/>
                <w:webHidden/>
              </w:rPr>
              <w:fldChar w:fldCharType="end"/>
            </w:r>
          </w:hyperlink>
        </w:p>
        <w:p w14:paraId="73F65875" w14:textId="77777777" w:rsidR="004E17D3" w:rsidRDefault="00A84E1F">
          <w:pPr>
            <w:pStyle w:val="TOC2"/>
            <w:tabs>
              <w:tab w:val="right" w:leader="dot" w:pos="8352"/>
            </w:tabs>
            <w:rPr>
              <w:rFonts w:eastAsiaTheme="minorEastAsia"/>
              <w:b w:val="0"/>
              <w:bCs w:val="0"/>
              <w:noProof/>
              <w:sz w:val="24"/>
              <w:szCs w:val="24"/>
            </w:rPr>
          </w:pPr>
          <w:hyperlink w:anchor="_Toc494222707" w:history="1">
            <w:r w:rsidR="004E17D3" w:rsidRPr="00A57EDB">
              <w:rPr>
                <w:rStyle w:val="Hyperlink"/>
                <w:noProof/>
              </w:rPr>
              <w:t>2.5 Plasmid list</w:t>
            </w:r>
            <w:r w:rsidR="004E17D3">
              <w:rPr>
                <w:noProof/>
                <w:webHidden/>
              </w:rPr>
              <w:tab/>
            </w:r>
            <w:r w:rsidR="004E17D3">
              <w:rPr>
                <w:noProof/>
                <w:webHidden/>
              </w:rPr>
              <w:fldChar w:fldCharType="begin"/>
            </w:r>
            <w:r w:rsidR="004E17D3">
              <w:rPr>
                <w:noProof/>
                <w:webHidden/>
              </w:rPr>
              <w:instrText xml:space="preserve"> PAGEREF _Toc494222707 \h </w:instrText>
            </w:r>
            <w:r w:rsidR="004E17D3">
              <w:rPr>
                <w:noProof/>
                <w:webHidden/>
              </w:rPr>
            </w:r>
            <w:r w:rsidR="004E17D3">
              <w:rPr>
                <w:noProof/>
                <w:webHidden/>
              </w:rPr>
              <w:fldChar w:fldCharType="separate"/>
            </w:r>
            <w:r w:rsidR="00C20B9B">
              <w:rPr>
                <w:noProof/>
                <w:webHidden/>
              </w:rPr>
              <w:t>65</w:t>
            </w:r>
            <w:r w:rsidR="004E17D3">
              <w:rPr>
                <w:noProof/>
                <w:webHidden/>
              </w:rPr>
              <w:fldChar w:fldCharType="end"/>
            </w:r>
          </w:hyperlink>
        </w:p>
        <w:p w14:paraId="4CAC7252" w14:textId="77777777" w:rsidR="004E17D3" w:rsidRDefault="00A84E1F">
          <w:pPr>
            <w:pStyle w:val="TOC1"/>
            <w:tabs>
              <w:tab w:val="right" w:leader="dot" w:pos="8352"/>
            </w:tabs>
            <w:rPr>
              <w:rFonts w:eastAsiaTheme="minorEastAsia"/>
              <w:b w:val="0"/>
              <w:bCs w:val="0"/>
              <w:noProof/>
            </w:rPr>
          </w:pPr>
          <w:hyperlink w:anchor="_Toc494222708" w:history="1">
            <w:r w:rsidR="004E17D3" w:rsidRPr="00A57EDB">
              <w:rPr>
                <w:rStyle w:val="Hyperlink"/>
                <w:noProof/>
                <w:lang w:val="en-GB"/>
              </w:rPr>
              <w:t>3. The minimal region and essential motifs required for the Arp2/3-independent nucleation activity of Las17.</w:t>
            </w:r>
            <w:r w:rsidR="004E17D3">
              <w:rPr>
                <w:noProof/>
                <w:webHidden/>
              </w:rPr>
              <w:tab/>
            </w:r>
            <w:r w:rsidR="004E17D3">
              <w:rPr>
                <w:noProof/>
                <w:webHidden/>
              </w:rPr>
              <w:fldChar w:fldCharType="begin"/>
            </w:r>
            <w:r w:rsidR="004E17D3">
              <w:rPr>
                <w:noProof/>
                <w:webHidden/>
              </w:rPr>
              <w:instrText xml:space="preserve"> PAGEREF _Toc494222708 \h </w:instrText>
            </w:r>
            <w:r w:rsidR="004E17D3">
              <w:rPr>
                <w:noProof/>
                <w:webHidden/>
              </w:rPr>
            </w:r>
            <w:r w:rsidR="004E17D3">
              <w:rPr>
                <w:noProof/>
                <w:webHidden/>
              </w:rPr>
              <w:fldChar w:fldCharType="separate"/>
            </w:r>
            <w:r w:rsidR="00C20B9B">
              <w:rPr>
                <w:noProof/>
                <w:webHidden/>
              </w:rPr>
              <w:t>66</w:t>
            </w:r>
            <w:r w:rsidR="004E17D3">
              <w:rPr>
                <w:noProof/>
                <w:webHidden/>
              </w:rPr>
              <w:fldChar w:fldCharType="end"/>
            </w:r>
          </w:hyperlink>
        </w:p>
        <w:p w14:paraId="0EAA8A56" w14:textId="77777777" w:rsidR="004E17D3" w:rsidRDefault="00A84E1F">
          <w:pPr>
            <w:pStyle w:val="TOC2"/>
            <w:tabs>
              <w:tab w:val="right" w:leader="dot" w:pos="8352"/>
            </w:tabs>
            <w:rPr>
              <w:rFonts w:eastAsiaTheme="minorEastAsia"/>
              <w:b w:val="0"/>
              <w:bCs w:val="0"/>
              <w:noProof/>
              <w:sz w:val="24"/>
              <w:szCs w:val="24"/>
            </w:rPr>
          </w:pPr>
          <w:hyperlink w:anchor="_Toc494222709" w:history="1">
            <w:r w:rsidR="004E17D3" w:rsidRPr="00A57EDB">
              <w:rPr>
                <w:rStyle w:val="Hyperlink"/>
                <w:noProof/>
                <w:lang w:val="en-GB"/>
              </w:rPr>
              <w:t>3.1 Introduction</w:t>
            </w:r>
            <w:r w:rsidR="004E17D3">
              <w:rPr>
                <w:noProof/>
                <w:webHidden/>
              </w:rPr>
              <w:tab/>
            </w:r>
            <w:r w:rsidR="004E17D3">
              <w:rPr>
                <w:noProof/>
                <w:webHidden/>
              </w:rPr>
              <w:fldChar w:fldCharType="begin"/>
            </w:r>
            <w:r w:rsidR="004E17D3">
              <w:rPr>
                <w:noProof/>
                <w:webHidden/>
              </w:rPr>
              <w:instrText xml:space="preserve"> PAGEREF _Toc494222709 \h </w:instrText>
            </w:r>
            <w:r w:rsidR="004E17D3">
              <w:rPr>
                <w:noProof/>
                <w:webHidden/>
              </w:rPr>
            </w:r>
            <w:r w:rsidR="004E17D3">
              <w:rPr>
                <w:noProof/>
                <w:webHidden/>
              </w:rPr>
              <w:fldChar w:fldCharType="separate"/>
            </w:r>
            <w:r w:rsidR="00C20B9B">
              <w:rPr>
                <w:noProof/>
                <w:webHidden/>
              </w:rPr>
              <w:t>66</w:t>
            </w:r>
            <w:r w:rsidR="004E17D3">
              <w:rPr>
                <w:noProof/>
                <w:webHidden/>
              </w:rPr>
              <w:fldChar w:fldCharType="end"/>
            </w:r>
          </w:hyperlink>
        </w:p>
        <w:p w14:paraId="3F89B0DA" w14:textId="77777777" w:rsidR="004E17D3" w:rsidRDefault="00A84E1F">
          <w:pPr>
            <w:pStyle w:val="TOC2"/>
            <w:tabs>
              <w:tab w:val="right" w:leader="dot" w:pos="8352"/>
            </w:tabs>
            <w:rPr>
              <w:rFonts w:eastAsiaTheme="minorEastAsia"/>
              <w:b w:val="0"/>
              <w:bCs w:val="0"/>
              <w:noProof/>
              <w:sz w:val="24"/>
              <w:szCs w:val="24"/>
            </w:rPr>
          </w:pPr>
          <w:hyperlink w:anchor="_Toc494222710" w:history="1">
            <w:r w:rsidR="004E17D3" w:rsidRPr="00A57EDB">
              <w:rPr>
                <w:rStyle w:val="Hyperlink"/>
                <w:noProof/>
                <w:lang w:val="en-GB"/>
              </w:rPr>
              <w:t>3.2 Results</w:t>
            </w:r>
            <w:r w:rsidR="004E17D3">
              <w:rPr>
                <w:noProof/>
                <w:webHidden/>
              </w:rPr>
              <w:tab/>
            </w:r>
            <w:r w:rsidR="004E17D3">
              <w:rPr>
                <w:noProof/>
                <w:webHidden/>
              </w:rPr>
              <w:fldChar w:fldCharType="begin"/>
            </w:r>
            <w:r w:rsidR="004E17D3">
              <w:rPr>
                <w:noProof/>
                <w:webHidden/>
              </w:rPr>
              <w:instrText xml:space="preserve"> PAGEREF _Toc494222710 \h </w:instrText>
            </w:r>
            <w:r w:rsidR="004E17D3">
              <w:rPr>
                <w:noProof/>
                <w:webHidden/>
              </w:rPr>
            </w:r>
            <w:r w:rsidR="004E17D3">
              <w:rPr>
                <w:noProof/>
                <w:webHidden/>
              </w:rPr>
              <w:fldChar w:fldCharType="separate"/>
            </w:r>
            <w:r w:rsidR="00C20B9B">
              <w:rPr>
                <w:noProof/>
                <w:webHidden/>
              </w:rPr>
              <w:t>68</w:t>
            </w:r>
            <w:r w:rsidR="004E17D3">
              <w:rPr>
                <w:noProof/>
                <w:webHidden/>
              </w:rPr>
              <w:fldChar w:fldCharType="end"/>
            </w:r>
          </w:hyperlink>
        </w:p>
        <w:p w14:paraId="20526A19" w14:textId="77777777" w:rsidR="004E17D3" w:rsidRDefault="00A84E1F">
          <w:pPr>
            <w:pStyle w:val="TOC3"/>
            <w:tabs>
              <w:tab w:val="right" w:leader="dot" w:pos="8352"/>
            </w:tabs>
            <w:rPr>
              <w:rFonts w:eastAsiaTheme="minorEastAsia"/>
              <w:noProof/>
              <w:sz w:val="24"/>
              <w:szCs w:val="24"/>
            </w:rPr>
          </w:pPr>
          <w:hyperlink w:anchor="_Toc494222711" w:history="1">
            <w:r w:rsidR="004E17D3" w:rsidRPr="00A57EDB">
              <w:rPr>
                <w:rStyle w:val="Hyperlink"/>
                <w:noProof/>
                <w:lang w:val="en-GB"/>
              </w:rPr>
              <w:t>3.2.1 Does the WCA domain influence Las17 mediated, Arp2/3 independent, actin polymerisation?</w:t>
            </w:r>
            <w:r w:rsidR="004E17D3">
              <w:rPr>
                <w:noProof/>
                <w:webHidden/>
              </w:rPr>
              <w:tab/>
            </w:r>
            <w:r w:rsidR="004E17D3">
              <w:rPr>
                <w:noProof/>
                <w:webHidden/>
              </w:rPr>
              <w:fldChar w:fldCharType="begin"/>
            </w:r>
            <w:r w:rsidR="004E17D3">
              <w:rPr>
                <w:noProof/>
                <w:webHidden/>
              </w:rPr>
              <w:instrText xml:space="preserve"> PAGEREF _Toc494222711 \h </w:instrText>
            </w:r>
            <w:r w:rsidR="004E17D3">
              <w:rPr>
                <w:noProof/>
                <w:webHidden/>
              </w:rPr>
            </w:r>
            <w:r w:rsidR="004E17D3">
              <w:rPr>
                <w:noProof/>
                <w:webHidden/>
              </w:rPr>
              <w:fldChar w:fldCharType="separate"/>
            </w:r>
            <w:r w:rsidR="00C20B9B">
              <w:rPr>
                <w:noProof/>
                <w:webHidden/>
              </w:rPr>
              <w:t>68</w:t>
            </w:r>
            <w:r w:rsidR="004E17D3">
              <w:rPr>
                <w:noProof/>
                <w:webHidden/>
              </w:rPr>
              <w:fldChar w:fldCharType="end"/>
            </w:r>
          </w:hyperlink>
        </w:p>
        <w:p w14:paraId="14BCFED3" w14:textId="77777777" w:rsidR="004E17D3" w:rsidRDefault="00A84E1F">
          <w:pPr>
            <w:pStyle w:val="TOC3"/>
            <w:tabs>
              <w:tab w:val="right" w:leader="dot" w:pos="8352"/>
            </w:tabs>
            <w:rPr>
              <w:rFonts w:eastAsiaTheme="minorEastAsia"/>
              <w:noProof/>
              <w:sz w:val="24"/>
              <w:szCs w:val="24"/>
            </w:rPr>
          </w:pPr>
          <w:hyperlink w:anchor="_Toc494222712" w:history="1">
            <w:r w:rsidR="004E17D3" w:rsidRPr="00A57EDB">
              <w:rPr>
                <w:rStyle w:val="Hyperlink"/>
                <w:noProof/>
                <w:lang w:val="en-GB"/>
              </w:rPr>
              <w:t>3.2.2 The effect of Full Length Las17 on Actin Polymerisation</w:t>
            </w:r>
            <w:r w:rsidR="004E17D3">
              <w:rPr>
                <w:noProof/>
                <w:webHidden/>
              </w:rPr>
              <w:tab/>
            </w:r>
            <w:r w:rsidR="004E17D3">
              <w:rPr>
                <w:noProof/>
                <w:webHidden/>
              </w:rPr>
              <w:fldChar w:fldCharType="begin"/>
            </w:r>
            <w:r w:rsidR="004E17D3">
              <w:rPr>
                <w:noProof/>
                <w:webHidden/>
              </w:rPr>
              <w:instrText xml:space="preserve"> PAGEREF _Toc494222712 \h </w:instrText>
            </w:r>
            <w:r w:rsidR="004E17D3">
              <w:rPr>
                <w:noProof/>
                <w:webHidden/>
              </w:rPr>
            </w:r>
            <w:r w:rsidR="004E17D3">
              <w:rPr>
                <w:noProof/>
                <w:webHidden/>
              </w:rPr>
              <w:fldChar w:fldCharType="separate"/>
            </w:r>
            <w:r w:rsidR="00C20B9B">
              <w:rPr>
                <w:noProof/>
                <w:webHidden/>
              </w:rPr>
              <w:t>69</w:t>
            </w:r>
            <w:r w:rsidR="004E17D3">
              <w:rPr>
                <w:noProof/>
                <w:webHidden/>
              </w:rPr>
              <w:fldChar w:fldCharType="end"/>
            </w:r>
          </w:hyperlink>
        </w:p>
        <w:p w14:paraId="3188B1E8" w14:textId="77777777" w:rsidR="004E17D3" w:rsidRDefault="00A84E1F">
          <w:pPr>
            <w:pStyle w:val="TOC3"/>
            <w:tabs>
              <w:tab w:val="right" w:leader="dot" w:pos="8352"/>
            </w:tabs>
            <w:rPr>
              <w:rFonts w:eastAsiaTheme="minorEastAsia"/>
              <w:noProof/>
              <w:sz w:val="24"/>
              <w:szCs w:val="24"/>
            </w:rPr>
          </w:pPr>
          <w:hyperlink w:anchor="_Toc494222713" w:history="1">
            <w:r w:rsidR="004E17D3" w:rsidRPr="00A57EDB">
              <w:rPr>
                <w:rStyle w:val="Hyperlink"/>
                <w:noProof/>
                <w:lang w:val="en-GB"/>
              </w:rPr>
              <w:t>3.2.3 Does the N-terminal of the polyproline region contribute to this additional activity?</w:t>
            </w:r>
            <w:r w:rsidR="004E17D3">
              <w:rPr>
                <w:noProof/>
                <w:webHidden/>
              </w:rPr>
              <w:tab/>
            </w:r>
            <w:r w:rsidR="004E17D3">
              <w:rPr>
                <w:noProof/>
                <w:webHidden/>
              </w:rPr>
              <w:fldChar w:fldCharType="begin"/>
            </w:r>
            <w:r w:rsidR="004E17D3">
              <w:rPr>
                <w:noProof/>
                <w:webHidden/>
              </w:rPr>
              <w:instrText xml:space="preserve"> PAGEREF _Toc494222713 \h </w:instrText>
            </w:r>
            <w:r w:rsidR="004E17D3">
              <w:rPr>
                <w:noProof/>
                <w:webHidden/>
              </w:rPr>
            </w:r>
            <w:r w:rsidR="004E17D3">
              <w:rPr>
                <w:noProof/>
                <w:webHidden/>
              </w:rPr>
              <w:fldChar w:fldCharType="separate"/>
            </w:r>
            <w:r w:rsidR="00C20B9B">
              <w:rPr>
                <w:noProof/>
                <w:webHidden/>
              </w:rPr>
              <w:t>70</w:t>
            </w:r>
            <w:r w:rsidR="004E17D3">
              <w:rPr>
                <w:noProof/>
                <w:webHidden/>
              </w:rPr>
              <w:fldChar w:fldCharType="end"/>
            </w:r>
          </w:hyperlink>
        </w:p>
        <w:p w14:paraId="641DCF2C" w14:textId="77777777" w:rsidR="004E17D3" w:rsidRDefault="00A84E1F">
          <w:pPr>
            <w:pStyle w:val="TOC3"/>
            <w:tabs>
              <w:tab w:val="right" w:leader="dot" w:pos="8352"/>
            </w:tabs>
            <w:rPr>
              <w:rFonts w:eastAsiaTheme="minorEastAsia"/>
              <w:noProof/>
              <w:sz w:val="24"/>
              <w:szCs w:val="24"/>
            </w:rPr>
          </w:pPr>
          <w:hyperlink w:anchor="_Toc494222714" w:history="1">
            <w:r w:rsidR="004E17D3" w:rsidRPr="00A57EDB">
              <w:rPr>
                <w:rStyle w:val="Hyperlink"/>
                <w:noProof/>
              </w:rPr>
              <w:t>3.2.4 Are the C-terminal proline tracts together with the WCA domain sufficient for Arp2/3 independent activity of Las17?</w:t>
            </w:r>
            <w:r w:rsidR="004E17D3">
              <w:rPr>
                <w:noProof/>
                <w:webHidden/>
              </w:rPr>
              <w:tab/>
            </w:r>
            <w:r w:rsidR="004E17D3">
              <w:rPr>
                <w:noProof/>
                <w:webHidden/>
              </w:rPr>
              <w:fldChar w:fldCharType="begin"/>
            </w:r>
            <w:r w:rsidR="004E17D3">
              <w:rPr>
                <w:noProof/>
                <w:webHidden/>
              </w:rPr>
              <w:instrText xml:space="preserve"> PAGEREF _Toc494222714 \h </w:instrText>
            </w:r>
            <w:r w:rsidR="004E17D3">
              <w:rPr>
                <w:noProof/>
                <w:webHidden/>
              </w:rPr>
            </w:r>
            <w:r w:rsidR="004E17D3">
              <w:rPr>
                <w:noProof/>
                <w:webHidden/>
              </w:rPr>
              <w:fldChar w:fldCharType="separate"/>
            </w:r>
            <w:r w:rsidR="00C20B9B">
              <w:rPr>
                <w:noProof/>
                <w:webHidden/>
              </w:rPr>
              <w:t>71</w:t>
            </w:r>
            <w:r w:rsidR="004E17D3">
              <w:rPr>
                <w:noProof/>
                <w:webHidden/>
              </w:rPr>
              <w:fldChar w:fldCharType="end"/>
            </w:r>
          </w:hyperlink>
        </w:p>
        <w:p w14:paraId="66A1A62C" w14:textId="77777777" w:rsidR="004E17D3" w:rsidRDefault="00A84E1F">
          <w:pPr>
            <w:pStyle w:val="TOC3"/>
            <w:tabs>
              <w:tab w:val="right" w:leader="dot" w:pos="8352"/>
            </w:tabs>
            <w:rPr>
              <w:rFonts w:eastAsiaTheme="minorEastAsia"/>
              <w:noProof/>
              <w:sz w:val="24"/>
              <w:szCs w:val="24"/>
            </w:rPr>
          </w:pPr>
          <w:hyperlink w:anchor="_Toc494222715" w:history="1">
            <w:r w:rsidR="004E17D3" w:rsidRPr="00A57EDB">
              <w:rPr>
                <w:rStyle w:val="Hyperlink"/>
                <w:noProof/>
              </w:rPr>
              <w:t>3.2.5 What effect does the region 300-422 have on actin polymerisation?</w:t>
            </w:r>
            <w:r w:rsidR="004E17D3">
              <w:rPr>
                <w:noProof/>
                <w:webHidden/>
              </w:rPr>
              <w:tab/>
            </w:r>
            <w:r w:rsidR="004E17D3">
              <w:rPr>
                <w:noProof/>
                <w:webHidden/>
              </w:rPr>
              <w:fldChar w:fldCharType="begin"/>
            </w:r>
            <w:r w:rsidR="004E17D3">
              <w:rPr>
                <w:noProof/>
                <w:webHidden/>
              </w:rPr>
              <w:instrText xml:space="preserve"> PAGEREF _Toc494222715 \h </w:instrText>
            </w:r>
            <w:r w:rsidR="004E17D3">
              <w:rPr>
                <w:noProof/>
                <w:webHidden/>
              </w:rPr>
            </w:r>
            <w:r w:rsidR="004E17D3">
              <w:rPr>
                <w:noProof/>
                <w:webHidden/>
              </w:rPr>
              <w:fldChar w:fldCharType="separate"/>
            </w:r>
            <w:r w:rsidR="00C20B9B">
              <w:rPr>
                <w:noProof/>
                <w:webHidden/>
              </w:rPr>
              <w:t>72</w:t>
            </w:r>
            <w:r w:rsidR="004E17D3">
              <w:rPr>
                <w:noProof/>
                <w:webHidden/>
              </w:rPr>
              <w:fldChar w:fldCharType="end"/>
            </w:r>
          </w:hyperlink>
        </w:p>
        <w:p w14:paraId="6270C1FF" w14:textId="77777777" w:rsidR="004E17D3" w:rsidRDefault="00A84E1F">
          <w:pPr>
            <w:pStyle w:val="TOC3"/>
            <w:tabs>
              <w:tab w:val="right" w:leader="dot" w:pos="8352"/>
            </w:tabs>
            <w:rPr>
              <w:rFonts w:eastAsiaTheme="minorEastAsia"/>
              <w:noProof/>
              <w:sz w:val="24"/>
              <w:szCs w:val="24"/>
            </w:rPr>
          </w:pPr>
          <w:hyperlink w:anchor="_Toc494222716" w:history="1">
            <w:r w:rsidR="004E17D3" w:rsidRPr="00A57EDB">
              <w:rPr>
                <w:rStyle w:val="Hyperlink"/>
                <w:noProof/>
              </w:rPr>
              <w:t>3.2.6 Does the N-terminal of the polyproline region promote de novo filament formation?</w:t>
            </w:r>
            <w:r w:rsidR="004E17D3">
              <w:rPr>
                <w:noProof/>
                <w:webHidden/>
              </w:rPr>
              <w:tab/>
            </w:r>
            <w:r w:rsidR="004E17D3">
              <w:rPr>
                <w:noProof/>
                <w:webHidden/>
              </w:rPr>
              <w:fldChar w:fldCharType="begin"/>
            </w:r>
            <w:r w:rsidR="004E17D3">
              <w:rPr>
                <w:noProof/>
                <w:webHidden/>
              </w:rPr>
              <w:instrText xml:space="preserve"> PAGEREF _Toc494222716 \h </w:instrText>
            </w:r>
            <w:r w:rsidR="004E17D3">
              <w:rPr>
                <w:noProof/>
                <w:webHidden/>
              </w:rPr>
            </w:r>
            <w:r w:rsidR="004E17D3">
              <w:rPr>
                <w:noProof/>
                <w:webHidden/>
              </w:rPr>
              <w:fldChar w:fldCharType="separate"/>
            </w:r>
            <w:r w:rsidR="00C20B9B">
              <w:rPr>
                <w:noProof/>
                <w:webHidden/>
              </w:rPr>
              <w:t>73</w:t>
            </w:r>
            <w:r w:rsidR="004E17D3">
              <w:rPr>
                <w:noProof/>
                <w:webHidden/>
              </w:rPr>
              <w:fldChar w:fldCharType="end"/>
            </w:r>
          </w:hyperlink>
        </w:p>
        <w:p w14:paraId="1ACF2F94" w14:textId="77777777" w:rsidR="004E17D3" w:rsidRDefault="00A84E1F">
          <w:pPr>
            <w:pStyle w:val="TOC3"/>
            <w:tabs>
              <w:tab w:val="right" w:leader="dot" w:pos="8352"/>
            </w:tabs>
            <w:rPr>
              <w:rFonts w:eastAsiaTheme="minorEastAsia"/>
              <w:noProof/>
              <w:sz w:val="24"/>
              <w:szCs w:val="24"/>
            </w:rPr>
          </w:pPr>
          <w:hyperlink w:anchor="_Toc494222717" w:history="1">
            <w:r w:rsidR="004E17D3" w:rsidRPr="00A57EDB">
              <w:rPr>
                <w:rStyle w:val="Hyperlink"/>
                <w:noProof/>
              </w:rPr>
              <w:t>3.2.7 What sequence elements within the region 300-422 are important for the nucleation activity of Las17?</w:t>
            </w:r>
            <w:r w:rsidR="004E17D3">
              <w:rPr>
                <w:noProof/>
                <w:webHidden/>
              </w:rPr>
              <w:tab/>
            </w:r>
            <w:r w:rsidR="004E17D3">
              <w:rPr>
                <w:noProof/>
                <w:webHidden/>
              </w:rPr>
              <w:fldChar w:fldCharType="begin"/>
            </w:r>
            <w:r w:rsidR="004E17D3">
              <w:rPr>
                <w:noProof/>
                <w:webHidden/>
              </w:rPr>
              <w:instrText xml:space="preserve"> PAGEREF _Toc494222717 \h </w:instrText>
            </w:r>
            <w:r w:rsidR="004E17D3">
              <w:rPr>
                <w:noProof/>
                <w:webHidden/>
              </w:rPr>
            </w:r>
            <w:r w:rsidR="004E17D3">
              <w:rPr>
                <w:noProof/>
                <w:webHidden/>
              </w:rPr>
              <w:fldChar w:fldCharType="separate"/>
            </w:r>
            <w:r w:rsidR="00C20B9B">
              <w:rPr>
                <w:noProof/>
                <w:webHidden/>
              </w:rPr>
              <w:t>74</w:t>
            </w:r>
            <w:r w:rsidR="004E17D3">
              <w:rPr>
                <w:noProof/>
                <w:webHidden/>
              </w:rPr>
              <w:fldChar w:fldCharType="end"/>
            </w:r>
          </w:hyperlink>
        </w:p>
        <w:p w14:paraId="1960EF60" w14:textId="77777777" w:rsidR="004E17D3" w:rsidRDefault="00A84E1F">
          <w:pPr>
            <w:pStyle w:val="TOC3"/>
            <w:tabs>
              <w:tab w:val="right" w:leader="dot" w:pos="8352"/>
            </w:tabs>
            <w:rPr>
              <w:rFonts w:eastAsiaTheme="minorEastAsia"/>
              <w:noProof/>
              <w:sz w:val="24"/>
              <w:szCs w:val="24"/>
            </w:rPr>
          </w:pPr>
          <w:hyperlink w:anchor="_Toc494222718" w:history="1">
            <w:r w:rsidR="004E17D3" w:rsidRPr="00A57EDB">
              <w:rPr>
                <w:rStyle w:val="Hyperlink"/>
                <w:noProof/>
              </w:rPr>
              <w:t>3.2.8 G-actin binding in the N-terminal of the polyproline region</w:t>
            </w:r>
            <w:r w:rsidR="004E17D3">
              <w:rPr>
                <w:noProof/>
                <w:webHidden/>
              </w:rPr>
              <w:tab/>
            </w:r>
            <w:r w:rsidR="004E17D3">
              <w:rPr>
                <w:noProof/>
                <w:webHidden/>
              </w:rPr>
              <w:fldChar w:fldCharType="begin"/>
            </w:r>
            <w:r w:rsidR="004E17D3">
              <w:rPr>
                <w:noProof/>
                <w:webHidden/>
              </w:rPr>
              <w:instrText xml:space="preserve"> PAGEREF _Toc494222718 \h </w:instrText>
            </w:r>
            <w:r w:rsidR="004E17D3">
              <w:rPr>
                <w:noProof/>
                <w:webHidden/>
              </w:rPr>
            </w:r>
            <w:r w:rsidR="004E17D3">
              <w:rPr>
                <w:noProof/>
                <w:webHidden/>
              </w:rPr>
              <w:fldChar w:fldCharType="separate"/>
            </w:r>
            <w:r w:rsidR="00C20B9B">
              <w:rPr>
                <w:noProof/>
                <w:webHidden/>
              </w:rPr>
              <w:t>76</w:t>
            </w:r>
            <w:r w:rsidR="004E17D3">
              <w:rPr>
                <w:noProof/>
                <w:webHidden/>
              </w:rPr>
              <w:fldChar w:fldCharType="end"/>
            </w:r>
          </w:hyperlink>
        </w:p>
        <w:p w14:paraId="36CBE89A" w14:textId="77777777" w:rsidR="004E17D3" w:rsidRDefault="00A84E1F">
          <w:pPr>
            <w:pStyle w:val="TOC2"/>
            <w:tabs>
              <w:tab w:val="right" w:leader="dot" w:pos="8352"/>
            </w:tabs>
            <w:rPr>
              <w:rFonts w:eastAsiaTheme="minorEastAsia"/>
              <w:b w:val="0"/>
              <w:bCs w:val="0"/>
              <w:noProof/>
              <w:sz w:val="24"/>
              <w:szCs w:val="24"/>
            </w:rPr>
          </w:pPr>
          <w:hyperlink w:anchor="_Toc494222719" w:history="1">
            <w:r w:rsidR="004E17D3" w:rsidRPr="00A57EDB">
              <w:rPr>
                <w:rStyle w:val="Hyperlink"/>
                <w:noProof/>
              </w:rPr>
              <w:t xml:space="preserve">3.3 </w:t>
            </w:r>
            <w:r w:rsidR="004E17D3" w:rsidRPr="00A57EDB">
              <w:rPr>
                <w:rStyle w:val="Hyperlink"/>
                <w:noProof/>
                <w:lang w:val="en-GB"/>
              </w:rPr>
              <w:t>Discussion</w:t>
            </w:r>
            <w:r w:rsidR="004E17D3">
              <w:rPr>
                <w:noProof/>
                <w:webHidden/>
              </w:rPr>
              <w:tab/>
            </w:r>
            <w:r w:rsidR="004E17D3">
              <w:rPr>
                <w:noProof/>
                <w:webHidden/>
              </w:rPr>
              <w:fldChar w:fldCharType="begin"/>
            </w:r>
            <w:r w:rsidR="004E17D3">
              <w:rPr>
                <w:noProof/>
                <w:webHidden/>
              </w:rPr>
              <w:instrText xml:space="preserve"> PAGEREF _Toc494222719 \h </w:instrText>
            </w:r>
            <w:r w:rsidR="004E17D3">
              <w:rPr>
                <w:noProof/>
                <w:webHidden/>
              </w:rPr>
            </w:r>
            <w:r w:rsidR="004E17D3">
              <w:rPr>
                <w:noProof/>
                <w:webHidden/>
              </w:rPr>
              <w:fldChar w:fldCharType="separate"/>
            </w:r>
            <w:r w:rsidR="00C20B9B">
              <w:rPr>
                <w:noProof/>
                <w:webHidden/>
              </w:rPr>
              <w:t>82</w:t>
            </w:r>
            <w:r w:rsidR="004E17D3">
              <w:rPr>
                <w:noProof/>
                <w:webHidden/>
              </w:rPr>
              <w:fldChar w:fldCharType="end"/>
            </w:r>
          </w:hyperlink>
        </w:p>
        <w:p w14:paraId="47A734A9" w14:textId="77777777" w:rsidR="004E17D3" w:rsidRDefault="00A84E1F">
          <w:pPr>
            <w:pStyle w:val="TOC3"/>
            <w:tabs>
              <w:tab w:val="right" w:leader="dot" w:pos="8352"/>
            </w:tabs>
            <w:rPr>
              <w:rFonts w:eastAsiaTheme="minorEastAsia"/>
              <w:noProof/>
              <w:sz w:val="24"/>
              <w:szCs w:val="24"/>
            </w:rPr>
          </w:pPr>
          <w:hyperlink w:anchor="_Toc494222720" w:history="1">
            <w:r w:rsidR="004E17D3" w:rsidRPr="00A57EDB">
              <w:rPr>
                <w:rStyle w:val="Hyperlink"/>
                <w:noProof/>
              </w:rPr>
              <w:t xml:space="preserve">3.3.1 </w:t>
            </w:r>
            <w:r w:rsidR="004E17D3" w:rsidRPr="00A57EDB">
              <w:rPr>
                <w:rStyle w:val="Hyperlink"/>
                <w:noProof/>
                <w:lang w:val="en-GB"/>
              </w:rPr>
              <w:t>The WCA domain promotes polymerisation, but not nucleation.</w:t>
            </w:r>
            <w:r w:rsidR="004E17D3">
              <w:rPr>
                <w:noProof/>
                <w:webHidden/>
              </w:rPr>
              <w:tab/>
            </w:r>
            <w:r w:rsidR="004E17D3">
              <w:rPr>
                <w:noProof/>
                <w:webHidden/>
              </w:rPr>
              <w:fldChar w:fldCharType="begin"/>
            </w:r>
            <w:r w:rsidR="004E17D3">
              <w:rPr>
                <w:noProof/>
                <w:webHidden/>
              </w:rPr>
              <w:instrText xml:space="preserve"> PAGEREF _Toc494222720 \h </w:instrText>
            </w:r>
            <w:r w:rsidR="004E17D3">
              <w:rPr>
                <w:noProof/>
                <w:webHidden/>
              </w:rPr>
            </w:r>
            <w:r w:rsidR="004E17D3">
              <w:rPr>
                <w:noProof/>
                <w:webHidden/>
              </w:rPr>
              <w:fldChar w:fldCharType="separate"/>
            </w:r>
            <w:r w:rsidR="00C20B9B">
              <w:rPr>
                <w:noProof/>
                <w:webHidden/>
              </w:rPr>
              <w:t>82</w:t>
            </w:r>
            <w:r w:rsidR="004E17D3">
              <w:rPr>
                <w:noProof/>
                <w:webHidden/>
              </w:rPr>
              <w:fldChar w:fldCharType="end"/>
            </w:r>
          </w:hyperlink>
        </w:p>
        <w:p w14:paraId="749C13A1" w14:textId="77777777" w:rsidR="004E17D3" w:rsidRDefault="00A84E1F">
          <w:pPr>
            <w:pStyle w:val="TOC3"/>
            <w:tabs>
              <w:tab w:val="right" w:leader="dot" w:pos="8352"/>
            </w:tabs>
            <w:rPr>
              <w:rFonts w:eastAsiaTheme="minorEastAsia"/>
              <w:noProof/>
              <w:sz w:val="24"/>
              <w:szCs w:val="24"/>
            </w:rPr>
          </w:pPr>
          <w:hyperlink w:anchor="_Toc494222721" w:history="1">
            <w:r w:rsidR="004E17D3" w:rsidRPr="00A57EDB">
              <w:rPr>
                <w:rStyle w:val="Hyperlink"/>
                <w:noProof/>
              </w:rPr>
              <w:t xml:space="preserve">3.3.2 </w:t>
            </w:r>
            <w:r w:rsidR="004E17D3" w:rsidRPr="00A57EDB">
              <w:rPr>
                <w:rStyle w:val="Hyperlink"/>
                <w:noProof/>
                <w:lang w:val="en-GB"/>
              </w:rPr>
              <w:t>The WH1 domain promotes polymerisation, but not nucleation.</w:t>
            </w:r>
            <w:r w:rsidR="004E17D3">
              <w:rPr>
                <w:noProof/>
                <w:webHidden/>
              </w:rPr>
              <w:tab/>
            </w:r>
            <w:r w:rsidR="004E17D3">
              <w:rPr>
                <w:noProof/>
                <w:webHidden/>
              </w:rPr>
              <w:fldChar w:fldCharType="begin"/>
            </w:r>
            <w:r w:rsidR="004E17D3">
              <w:rPr>
                <w:noProof/>
                <w:webHidden/>
              </w:rPr>
              <w:instrText xml:space="preserve"> PAGEREF _Toc494222721 \h </w:instrText>
            </w:r>
            <w:r w:rsidR="004E17D3">
              <w:rPr>
                <w:noProof/>
                <w:webHidden/>
              </w:rPr>
            </w:r>
            <w:r w:rsidR="004E17D3">
              <w:rPr>
                <w:noProof/>
                <w:webHidden/>
              </w:rPr>
              <w:fldChar w:fldCharType="separate"/>
            </w:r>
            <w:r w:rsidR="00C20B9B">
              <w:rPr>
                <w:noProof/>
                <w:webHidden/>
              </w:rPr>
              <w:t>83</w:t>
            </w:r>
            <w:r w:rsidR="004E17D3">
              <w:rPr>
                <w:noProof/>
                <w:webHidden/>
              </w:rPr>
              <w:fldChar w:fldCharType="end"/>
            </w:r>
          </w:hyperlink>
        </w:p>
        <w:p w14:paraId="22A9F855" w14:textId="77777777" w:rsidR="004E17D3" w:rsidRDefault="00A84E1F">
          <w:pPr>
            <w:pStyle w:val="TOC3"/>
            <w:tabs>
              <w:tab w:val="right" w:leader="dot" w:pos="8352"/>
            </w:tabs>
            <w:rPr>
              <w:rFonts w:eastAsiaTheme="minorEastAsia"/>
              <w:noProof/>
              <w:sz w:val="24"/>
              <w:szCs w:val="24"/>
            </w:rPr>
          </w:pPr>
          <w:hyperlink w:anchor="_Toc494222722" w:history="1">
            <w:r w:rsidR="004E17D3" w:rsidRPr="00A57EDB">
              <w:rPr>
                <w:rStyle w:val="Hyperlink"/>
                <w:noProof/>
              </w:rPr>
              <w:t>3.3.3 Minimal component and key motifs for Arp2/3 independent activity</w:t>
            </w:r>
            <w:r w:rsidR="004E17D3">
              <w:rPr>
                <w:noProof/>
                <w:webHidden/>
              </w:rPr>
              <w:tab/>
            </w:r>
            <w:r w:rsidR="004E17D3">
              <w:rPr>
                <w:noProof/>
                <w:webHidden/>
              </w:rPr>
              <w:fldChar w:fldCharType="begin"/>
            </w:r>
            <w:r w:rsidR="004E17D3">
              <w:rPr>
                <w:noProof/>
                <w:webHidden/>
              </w:rPr>
              <w:instrText xml:space="preserve"> PAGEREF _Toc494222722 \h </w:instrText>
            </w:r>
            <w:r w:rsidR="004E17D3">
              <w:rPr>
                <w:noProof/>
                <w:webHidden/>
              </w:rPr>
            </w:r>
            <w:r w:rsidR="004E17D3">
              <w:rPr>
                <w:noProof/>
                <w:webHidden/>
              </w:rPr>
              <w:fldChar w:fldCharType="separate"/>
            </w:r>
            <w:r w:rsidR="00C20B9B">
              <w:rPr>
                <w:noProof/>
                <w:webHidden/>
              </w:rPr>
              <w:t>84</w:t>
            </w:r>
            <w:r w:rsidR="004E17D3">
              <w:rPr>
                <w:noProof/>
                <w:webHidden/>
              </w:rPr>
              <w:fldChar w:fldCharType="end"/>
            </w:r>
          </w:hyperlink>
        </w:p>
        <w:p w14:paraId="6DA89DA2" w14:textId="77777777" w:rsidR="004E17D3" w:rsidRDefault="00A84E1F">
          <w:pPr>
            <w:pStyle w:val="TOC3"/>
            <w:tabs>
              <w:tab w:val="right" w:leader="dot" w:pos="8352"/>
            </w:tabs>
            <w:rPr>
              <w:rFonts w:eastAsiaTheme="minorEastAsia"/>
              <w:noProof/>
              <w:sz w:val="24"/>
              <w:szCs w:val="24"/>
            </w:rPr>
          </w:pPr>
          <w:hyperlink w:anchor="_Toc494222723" w:history="1">
            <w:r w:rsidR="004E17D3" w:rsidRPr="00A57EDB">
              <w:rPr>
                <w:rStyle w:val="Hyperlink"/>
                <w:noProof/>
              </w:rPr>
              <w:t>3.3.4 Actin binding in the region 300-422</w:t>
            </w:r>
            <w:r w:rsidR="004E17D3">
              <w:rPr>
                <w:noProof/>
                <w:webHidden/>
              </w:rPr>
              <w:tab/>
            </w:r>
            <w:r w:rsidR="004E17D3">
              <w:rPr>
                <w:noProof/>
                <w:webHidden/>
              </w:rPr>
              <w:fldChar w:fldCharType="begin"/>
            </w:r>
            <w:r w:rsidR="004E17D3">
              <w:rPr>
                <w:noProof/>
                <w:webHidden/>
              </w:rPr>
              <w:instrText xml:space="preserve"> PAGEREF _Toc494222723 \h </w:instrText>
            </w:r>
            <w:r w:rsidR="004E17D3">
              <w:rPr>
                <w:noProof/>
                <w:webHidden/>
              </w:rPr>
            </w:r>
            <w:r w:rsidR="004E17D3">
              <w:rPr>
                <w:noProof/>
                <w:webHidden/>
              </w:rPr>
              <w:fldChar w:fldCharType="separate"/>
            </w:r>
            <w:r w:rsidR="00C20B9B">
              <w:rPr>
                <w:noProof/>
                <w:webHidden/>
              </w:rPr>
              <w:t>85</w:t>
            </w:r>
            <w:r w:rsidR="004E17D3">
              <w:rPr>
                <w:noProof/>
                <w:webHidden/>
              </w:rPr>
              <w:fldChar w:fldCharType="end"/>
            </w:r>
          </w:hyperlink>
        </w:p>
        <w:p w14:paraId="78B43800" w14:textId="77777777" w:rsidR="004E17D3" w:rsidRDefault="00A84E1F">
          <w:pPr>
            <w:pStyle w:val="TOC3"/>
            <w:tabs>
              <w:tab w:val="right" w:leader="dot" w:pos="8352"/>
            </w:tabs>
            <w:rPr>
              <w:rFonts w:eastAsiaTheme="minorEastAsia"/>
              <w:noProof/>
              <w:sz w:val="24"/>
              <w:szCs w:val="24"/>
            </w:rPr>
          </w:pPr>
          <w:hyperlink w:anchor="_Toc494222724" w:history="1">
            <w:r w:rsidR="004E17D3" w:rsidRPr="00A57EDB">
              <w:rPr>
                <w:rStyle w:val="Hyperlink"/>
                <w:noProof/>
              </w:rPr>
              <w:t>3.3.5 Do the arginine pairs function as one or as distinct actin binding sites?</w:t>
            </w:r>
            <w:r w:rsidR="004E17D3">
              <w:rPr>
                <w:noProof/>
                <w:webHidden/>
              </w:rPr>
              <w:tab/>
            </w:r>
            <w:r w:rsidR="004E17D3">
              <w:rPr>
                <w:noProof/>
                <w:webHidden/>
              </w:rPr>
              <w:fldChar w:fldCharType="begin"/>
            </w:r>
            <w:r w:rsidR="004E17D3">
              <w:rPr>
                <w:noProof/>
                <w:webHidden/>
              </w:rPr>
              <w:instrText xml:space="preserve"> PAGEREF _Toc494222724 \h </w:instrText>
            </w:r>
            <w:r w:rsidR="004E17D3">
              <w:rPr>
                <w:noProof/>
                <w:webHidden/>
              </w:rPr>
            </w:r>
            <w:r w:rsidR="004E17D3">
              <w:rPr>
                <w:noProof/>
                <w:webHidden/>
              </w:rPr>
              <w:fldChar w:fldCharType="separate"/>
            </w:r>
            <w:r w:rsidR="00C20B9B">
              <w:rPr>
                <w:noProof/>
                <w:webHidden/>
              </w:rPr>
              <w:t>86</w:t>
            </w:r>
            <w:r w:rsidR="004E17D3">
              <w:rPr>
                <w:noProof/>
                <w:webHidden/>
              </w:rPr>
              <w:fldChar w:fldCharType="end"/>
            </w:r>
          </w:hyperlink>
        </w:p>
        <w:p w14:paraId="34D5446C" w14:textId="77777777" w:rsidR="004E17D3" w:rsidRDefault="00A84E1F">
          <w:pPr>
            <w:pStyle w:val="TOC3"/>
            <w:tabs>
              <w:tab w:val="right" w:leader="dot" w:pos="8352"/>
            </w:tabs>
            <w:rPr>
              <w:rFonts w:eastAsiaTheme="minorEastAsia"/>
              <w:noProof/>
              <w:sz w:val="24"/>
              <w:szCs w:val="24"/>
            </w:rPr>
          </w:pPr>
          <w:hyperlink w:anchor="_Toc494222725" w:history="1">
            <w:r w:rsidR="004E17D3" w:rsidRPr="00A57EDB">
              <w:rPr>
                <w:rStyle w:val="Hyperlink"/>
                <w:noProof/>
              </w:rPr>
              <w:t>3.3.6 Model of Nucleation</w:t>
            </w:r>
            <w:r w:rsidR="004E17D3">
              <w:rPr>
                <w:noProof/>
                <w:webHidden/>
              </w:rPr>
              <w:tab/>
            </w:r>
            <w:r w:rsidR="004E17D3">
              <w:rPr>
                <w:noProof/>
                <w:webHidden/>
              </w:rPr>
              <w:fldChar w:fldCharType="begin"/>
            </w:r>
            <w:r w:rsidR="004E17D3">
              <w:rPr>
                <w:noProof/>
                <w:webHidden/>
              </w:rPr>
              <w:instrText xml:space="preserve"> PAGEREF _Toc494222725 \h </w:instrText>
            </w:r>
            <w:r w:rsidR="004E17D3">
              <w:rPr>
                <w:noProof/>
                <w:webHidden/>
              </w:rPr>
            </w:r>
            <w:r w:rsidR="004E17D3">
              <w:rPr>
                <w:noProof/>
                <w:webHidden/>
              </w:rPr>
              <w:fldChar w:fldCharType="separate"/>
            </w:r>
            <w:r w:rsidR="00C20B9B">
              <w:rPr>
                <w:noProof/>
                <w:webHidden/>
              </w:rPr>
              <w:t>87</w:t>
            </w:r>
            <w:r w:rsidR="004E17D3">
              <w:rPr>
                <w:noProof/>
                <w:webHidden/>
              </w:rPr>
              <w:fldChar w:fldCharType="end"/>
            </w:r>
          </w:hyperlink>
        </w:p>
        <w:p w14:paraId="74AEB6C7" w14:textId="77777777" w:rsidR="004E17D3" w:rsidRDefault="00A84E1F">
          <w:pPr>
            <w:pStyle w:val="TOC3"/>
            <w:tabs>
              <w:tab w:val="right" w:leader="dot" w:pos="8352"/>
            </w:tabs>
            <w:rPr>
              <w:rFonts w:eastAsiaTheme="minorEastAsia"/>
              <w:noProof/>
              <w:sz w:val="24"/>
              <w:szCs w:val="24"/>
            </w:rPr>
          </w:pPr>
          <w:hyperlink w:anchor="_Toc494222726" w:history="1">
            <w:r w:rsidR="004E17D3" w:rsidRPr="00A57EDB">
              <w:rPr>
                <w:rStyle w:val="Hyperlink"/>
                <w:noProof/>
              </w:rPr>
              <w:t>3.3.7 Change in the amplitude of response</w:t>
            </w:r>
            <w:r w:rsidR="004E17D3">
              <w:rPr>
                <w:noProof/>
                <w:webHidden/>
              </w:rPr>
              <w:tab/>
            </w:r>
            <w:r w:rsidR="004E17D3">
              <w:rPr>
                <w:noProof/>
                <w:webHidden/>
              </w:rPr>
              <w:fldChar w:fldCharType="begin"/>
            </w:r>
            <w:r w:rsidR="004E17D3">
              <w:rPr>
                <w:noProof/>
                <w:webHidden/>
              </w:rPr>
              <w:instrText xml:space="preserve"> PAGEREF _Toc494222726 \h </w:instrText>
            </w:r>
            <w:r w:rsidR="004E17D3">
              <w:rPr>
                <w:noProof/>
                <w:webHidden/>
              </w:rPr>
            </w:r>
            <w:r w:rsidR="004E17D3">
              <w:rPr>
                <w:noProof/>
                <w:webHidden/>
              </w:rPr>
              <w:fldChar w:fldCharType="separate"/>
            </w:r>
            <w:r w:rsidR="00C20B9B">
              <w:rPr>
                <w:noProof/>
                <w:webHidden/>
              </w:rPr>
              <w:t>87</w:t>
            </w:r>
            <w:r w:rsidR="004E17D3">
              <w:rPr>
                <w:noProof/>
                <w:webHidden/>
              </w:rPr>
              <w:fldChar w:fldCharType="end"/>
            </w:r>
          </w:hyperlink>
        </w:p>
        <w:p w14:paraId="6DA6DE6F" w14:textId="77777777" w:rsidR="004E17D3" w:rsidRDefault="00A84E1F">
          <w:pPr>
            <w:pStyle w:val="TOC1"/>
            <w:tabs>
              <w:tab w:val="right" w:leader="dot" w:pos="8352"/>
            </w:tabs>
            <w:rPr>
              <w:rFonts w:eastAsiaTheme="minorEastAsia"/>
              <w:b w:val="0"/>
              <w:bCs w:val="0"/>
              <w:noProof/>
            </w:rPr>
          </w:pPr>
          <w:hyperlink w:anchor="_Toc494222727" w:history="1">
            <w:r w:rsidR="004E17D3" w:rsidRPr="00A57EDB">
              <w:rPr>
                <w:rStyle w:val="Hyperlink"/>
                <w:noProof/>
                <w:lang w:val="en-GB"/>
              </w:rPr>
              <w:t>4. The minimal region and essential motifs required for the Arp2/3-dependent nucleation activity of Las17.</w:t>
            </w:r>
            <w:r w:rsidR="004E17D3">
              <w:rPr>
                <w:noProof/>
                <w:webHidden/>
              </w:rPr>
              <w:tab/>
            </w:r>
            <w:r w:rsidR="004E17D3">
              <w:rPr>
                <w:noProof/>
                <w:webHidden/>
              </w:rPr>
              <w:fldChar w:fldCharType="begin"/>
            </w:r>
            <w:r w:rsidR="004E17D3">
              <w:rPr>
                <w:noProof/>
                <w:webHidden/>
              </w:rPr>
              <w:instrText xml:space="preserve"> PAGEREF _Toc494222727 \h </w:instrText>
            </w:r>
            <w:r w:rsidR="004E17D3">
              <w:rPr>
                <w:noProof/>
                <w:webHidden/>
              </w:rPr>
            </w:r>
            <w:r w:rsidR="004E17D3">
              <w:rPr>
                <w:noProof/>
                <w:webHidden/>
              </w:rPr>
              <w:fldChar w:fldCharType="separate"/>
            </w:r>
            <w:r w:rsidR="00C20B9B">
              <w:rPr>
                <w:noProof/>
                <w:webHidden/>
              </w:rPr>
              <w:t>89</w:t>
            </w:r>
            <w:r w:rsidR="004E17D3">
              <w:rPr>
                <w:noProof/>
                <w:webHidden/>
              </w:rPr>
              <w:fldChar w:fldCharType="end"/>
            </w:r>
          </w:hyperlink>
        </w:p>
        <w:p w14:paraId="35B04920" w14:textId="77777777" w:rsidR="004E17D3" w:rsidRDefault="00A84E1F">
          <w:pPr>
            <w:pStyle w:val="TOC2"/>
            <w:tabs>
              <w:tab w:val="right" w:leader="dot" w:pos="8352"/>
            </w:tabs>
            <w:rPr>
              <w:rFonts w:eastAsiaTheme="minorEastAsia"/>
              <w:b w:val="0"/>
              <w:bCs w:val="0"/>
              <w:noProof/>
              <w:sz w:val="24"/>
              <w:szCs w:val="24"/>
            </w:rPr>
          </w:pPr>
          <w:hyperlink w:anchor="_Toc494222728" w:history="1">
            <w:r w:rsidR="004E17D3" w:rsidRPr="00A57EDB">
              <w:rPr>
                <w:rStyle w:val="Hyperlink"/>
                <w:noProof/>
                <w:lang w:val="en-GB"/>
              </w:rPr>
              <w:t>4.1 Introduction</w:t>
            </w:r>
            <w:r w:rsidR="004E17D3">
              <w:rPr>
                <w:noProof/>
                <w:webHidden/>
              </w:rPr>
              <w:tab/>
            </w:r>
            <w:r w:rsidR="004E17D3">
              <w:rPr>
                <w:noProof/>
                <w:webHidden/>
              </w:rPr>
              <w:fldChar w:fldCharType="begin"/>
            </w:r>
            <w:r w:rsidR="004E17D3">
              <w:rPr>
                <w:noProof/>
                <w:webHidden/>
              </w:rPr>
              <w:instrText xml:space="preserve"> PAGEREF _Toc494222728 \h </w:instrText>
            </w:r>
            <w:r w:rsidR="004E17D3">
              <w:rPr>
                <w:noProof/>
                <w:webHidden/>
              </w:rPr>
            </w:r>
            <w:r w:rsidR="004E17D3">
              <w:rPr>
                <w:noProof/>
                <w:webHidden/>
              </w:rPr>
              <w:fldChar w:fldCharType="separate"/>
            </w:r>
            <w:r w:rsidR="00C20B9B">
              <w:rPr>
                <w:noProof/>
                <w:webHidden/>
              </w:rPr>
              <w:t>89</w:t>
            </w:r>
            <w:r w:rsidR="004E17D3">
              <w:rPr>
                <w:noProof/>
                <w:webHidden/>
              </w:rPr>
              <w:fldChar w:fldCharType="end"/>
            </w:r>
          </w:hyperlink>
        </w:p>
        <w:p w14:paraId="46F233C1" w14:textId="77777777" w:rsidR="004E17D3" w:rsidRDefault="00A84E1F">
          <w:pPr>
            <w:pStyle w:val="TOC2"/>
            <w:tabs>
              <w:tab w:val="right" w:leader="dot" w:pos="8352"/>
            </w:tabs>
            <w:rPr>
              <w:rFonts w:eastAsiaTheme="minorEastAsia"/>
              <w:b w:val="0"/>
              <w:bCs w:val="0"/>
              <w:noProof/>
              <w:sz w:val="24"/>
              <w:szCs w:val="24"/>
            </w:rPr>
          </w:pPr>
          <w:hyperlink w:anchor="_Toc494222729" w:history="1">
            <w:r w:rsidR="004E17D3" w:rsidRPr="00A57EDB">
              <w:rPr>
                <w:rStyle w:val="Hyperlink"/>
                <w:noProof/>
              </w:rPr>
              <w:t>4.2 Results</w:t>
            </w:r>
            <w:r w:rsidR="004E17D3">
              <w:rPr>
                <w:noProof/>
                <w:webHidden/>
              </w:rPr>
              <w:tab/>
            </w:r>
            <w:r w:rsidR="004E17D3">
              <w:rPr>
                <w:noProof/>
                <w:webHidden/>
              </w:rPr>
              <w:fldChar w:fldCharType="begin"/>
            </w:r>
            <w:r w:rsidR="004E17D3">
              <w:rPr>
                <w:noProof/>
                <w:webHidden/>
              </w:rPr>
              <w:instrText xml:space="preserve"> PAGEREF _Toc494222729 \h </w:instrText>
            </w:r>
            <w:r w:rsidR="004E17D3">
              <w:rPr>
                <w:noProof/>
                <w:webHidden/>
              </w:rPr>
            </w:r>
            <w:r w:rsidR="004E17D3">
              <w:rPr>
                <w:noProof/>
                <w:webHidden/>
              </w:rPr>
              <w:fldChar w:fldCharType="separate"/>
            </w:r>
            <w:r w:rsidR="00C20B9B">
              <w:rPr>
                <w:noProof/>
                <w:webHidden/>
              </w:rPr>
              <w:t>91</w:t>
            </w:r>
            <w:r w:rsidR="004E17D3">
              <w:rPr>
                <w:noProof/>
                <w:webHidden/>
              </w:rPr>
              <w:fldChar w:fldCharType="end"/>
            </w:r>
          </w:hyperlink>
        </w:p>
        <w:p w14:paraId="54B858DD" w14:textId="77777777" w:rsidR="004E17D3" w:rsidRDefault="00A84E1F">
          <w:pPr>
            <w:pStyle w:val="TOC3"/>
            <w:tabs>
              <w:tab w:val="right" w:leader="dot" w:pos="8352"/>
            </w:tabs>
            <w:rPr>
              <w:rFonts w:eastAsiaTheme="minorEastAsia"/>
              <w:noProof/>
              <w:sz w:val="24"/>
              <w:szCs w:val="24"/>
            </w:rPr>
          </w:pPr>
          <w:hyperlink w:anchor="_Toc494222730" w:history="1">
            <w:r w:rsidR="004E17D3" w:rsidRPr="00A57EDB">
              <w:rPr>
                <w:rStyle w:val="Hyperlink"/>
                <w:noProof/>
              </w:rPr>
              <w:t>4.2.1 Contribution of the polyproline region to Arp2/3 activation</w:t>
            </w:r>
            <w:r w:rsidR="004E17D3">
              <w:rPr>
                <w:noProof/>
                <w:webHidden/>
              </w:rPr>
              <w:tab/>
            </w:r>
            <w:r w:rsidR="004E17D3">
              <w:rPr>
                <w:noProof/>
                <w:webHidden/>
              </w:rPr>
              <w:fldChar w:fldCharType="begin"/>
            </w:r>
            <w:r w:rsidR="004E17D3">
              <w:rPr>
                <w:noProof/>
                <w:webHidden/>
              </w:rPr>
              <w:instrText xml:space="preserve"> PAGEREF _Toc494222730 \h </w:instrText>
            </w:r>
            <w:r w:rsidR="004E17D3">
              <w:rPr>
                <w:noProof/>
                <w:webHidden/>
              </w:rPr>
            </w:r>
            <w:r w:rsidR="004E17D3">
              <w:rPr>
                <w:noProof/>
                <w:webHidden/>
              </w:rPr>
              <w:fldChar w:fldCharType="separate"/>
            </w:r>
            <w:r w:rsidR="00C20B9B">
              <w:rPr>
                <w:noProof/>
                <w:webHidden/>
              </w:rPr>
              <w:t>91</w:t>
            </w:r>
            <w:r w:rsidR="004E17D3">
              <w:rPr>
                <w:noProof/>
                <w:webHidden/>
              </w:rPr>
              <w:fldChar w:fldCharType="end"/>
            </w:r>
          </w:hyperlink>
        </w:p>
        <w:p w14:paraId="3F3609C0" w14:textId="77777777" w:rsidR="004E17D3" w:rsidRDefault="00A84E1F">
          <w:pPr>
            <w:pStyle w:val="TOC3"/>
            <w:tabs>
              <w:tab w:val="right" w:leader="dot" w:pos="8352"/>
            </w:tabs>
            <w:rPr>
              <w:rFonts w:eastAsiaTheme="minorEastAsia"/>
              <w:noProof/>
              <w:sz w:val="24"/>
              <w:szCs w:val="24"/>
            </w:rPr>
          </w:pPr>
          <w:hyperlink w:anchor="_Toc494222731" w:history="1">
            <w:r w:rsidR="004E17D3" w:rsidRPr="00A57EDB">
              <w:rPr>
                <w:rStyle w:val="Hyperlink"/>
                <w:noProof/>
                <w:lang w:val="en-GB"/>
              </w:rPr>
              <w:t>4.2.2 Effect of N-terminal of Las17 on the Activation of the Arp2/3 Complex</w:t>
            </w:r>
            <w:r w:rsidR="004E17D3">
              <w:rPr>
                <w:noProof/>
                <w:webHidden/>
              </w:rPr>
              <w:tab/>
            </w:r>
            <w:r w:rsidR="004E17D3">
              <w:rPr>
                <w:noProof/>
                <w:webHidden/>
              </w:rPr>
              <w:fldChar w:fldCharType="begin"/>
            </w:r>
            <w:r w:rsidR="004E17D3">
              <w:rPr>
                <w:noProof/>
                <w:webHidden/>
              </w:rPr>
              <w:instrText xml:space="preserve"> PAGEREF _Toc494222731 \h </w:instrText>
            </w:r>
            <w:r w:rsidR="004E17D3">
              <w:rPr>
                <w:noProof/>
                <w:webHidden/>
              </w:rPr>
            </w:r>
            <w:r w:rsidR="004E17D3">
              <w:rPr>
                <w:noProof/>
                <w:webHidden/>
              </w:rPr>
              <w:fldChar w:fldCharType="separate"/>
            </w:r>
            <w:r w:rsidR="00C20B9B">
              <w:rPr>
                <w:noProof/>
                <w:webHidden/>
              </w:rPr>
              <w:t>92</w:t>
            </w:r>
            <w:r w:rsidR="004E17D3">
              <w:rPr>
                <w:noProof/>
                <w:webHidden/>
              </w:rPr>
              <w:fldChar w:fldCharType="end"/>
            </w:r>
          </w:hyperlink>
        </w:p>
        <w:p w14:paraId="1720E112" w14:textId="77777777" w:rsidR="004E17D3" w:rsidRDefault="00A84E1F">
          <w:pPr>
            <w:pStyle w:val="TOC3"/>
            <w:tabs>
              <w:tab w:val="right" w:leader="dot" w:pos="8352"/>
            </w:tabs>
            <w:rPr>
              <w:rFonts w:eastAsiaTheme="minorEastAsia"/>
              <w:noProof/>
              <w:sz w:val="24"/>
              <w:szCs w:val="24"/>
            </w:rPr>
          </w:pPr>
          <w:hyperlink w:anchor="_Toc494222732" w:history="1">
            <w:r w:rsidR="004E17D3" w:rsidRPr="00A57EDB">
              <w:rPr>
                <w:rStyle w:val="Hyperlink"/>
                <w:noProof/>
              </w:rPr>
              <w:t>4.2.3 What is the effect of increasing numbers of proline tracts on the Arp2/3 dependent activity of Las17?</w:t>
            </w:r>
            <w:r w:rsidR="004E17D3">
              <w:rPr>
                <w:noProof/>
                <w:webHidden/>
              </w:rPr>
              <w:tab/>
            </w:r>
            <w:r w:rsidR="004E17D3">
              <w:rPr>
                <w:noProof/>
                <w:webHidden/>
              </w:rPr>
              <w:fldChar w:fldCharType="begin"/>
            </w:r>
            <w:r w:rsidR="004E17D3">
              <w:rPr>
                <w:noProof/>
                <w:webHidden/>
              </w:rPr>
              <w:instrText xml:space="preserve"> PAGEREF _Toc494222732 \h </w:instrText>
            </w:r>
            <w:r w:rsidR="004E17D3">
              <w:rPr>
                <w:noProof/>
                <w:webHidden/>
              </w:rPr>
            </w:r>
            <w:r w:rsidR="004E17D3">
              <w:rPr>
                <w:noProof/>
                <w:webHidden/>
              </w:rPr>
              <w:fldChar w:fldCharType="separate"/>
            </w:r>
            <w:r w:rsidR="00C20B9B">
              <w:rPr>
                <w:noProof/>
                <w:webHidden/>
              </w:rPr>
              <w:t>93</w:t>
            </w:r>
            <w:r w:rsidR="004E17D3">
              <w:rPr>
                <w:noProof/>
                <w:webHidden/>
              </w:rPr>
              <w:fldChar w:fldCharType="end"/>
            </w:r>
          </w:hyperlink>
        </w:p>
        <w:p w14:paraId="63672C9B" w14:textId="77777777" w:rsidR="004E17D3" w:rsidRDefault="00A84E1F">
          <w:pPr>
            <w:pStyle w:val="TOC3"/>
            <w:tabs>
              <w:tab w:val="right" w:leader="dot" w:pos="8352"/>
            </w:tabs>
            <w:rPr>
              <w:rFonts w:eastAsiaTheme="minorEastAsia"/>
              <w:noProof/>
              <w:sz w:val="24"/>
              <w:szCs w:val="24"/>
            </w:rPr>
          </w:pPr>
          <w:hyperlink w:anchor="_Toc494222733" w:history="1">
            <w:r w:rsidR="004E17D3" w:rsidRPr="00A57EDB">
              <w:rPr>
                <w:rStyle w:val="Hyperlink"/>
                <w:noProof/>
              </w:rPr>
              <w:t>4.2.4 What effect do the arginine pairs have on Arp2/3 activation?</w:t>
            </w:r>
            <w:r w:rsidR="004E17D3">
              <w:rPr>
                <w:noProof/>
                <w:webHidden/>
              </w:rPr>
              <w:tab/>
            </w:r>
            <w:r w:rsidR="004E17D3">
              <w:rPr>
                <w:noProof/>
                <w:webHidden/>
              </w:rPr>
              <w:fldChar w:fldCharType="begin"/>
            </w:r>
            <w:r w:rsidR="004E17D3">
              <w:rPr>
                <w:noProof/>
                <w:webHidden/>
              </w:rPr>
              <w:instrText xml:space="preserve"> PAGEREF _Toc494222733 \h </w:instrText>
            </w:r>
            <w:r w:rsidR="004E17D3">
              <w:rPr>
                <w:noProof/>
                <w:webHidden/>
              </w:rPr>
            </w:r>
            <w:r w:rsidR="004E17D3">
              <w:rPr>
                <w:noProof/>
                <w:webHidden/>
              </w:rPr>
              <w:fldChar w:fldCharType="separate"/>
            </w:r>
            <w:r w:rsidR="00C20B9B">
              <w:rPr>
                <w:noProof/>
                <w:webHidden/>
              </w:rPr>
              <w:t>94</w:t>
            </w:r>
            <w:r w:rsidR="004E17D3">
              <w:rPr>
                <w:noProof/>
                <w:webHidden/>
              </w:rPr>
              <w:fldChar w:fldCharType="end"/>
            </w:r>
          </w:hyperlink>
        </w:p>
        <w:p w14:paraId="08271193" w14:textId="77777777" w:rsidR="004E17D3" w:rsidRDefault="00A84E1F">
          <w:pPr>
            <w:pStyle w:val="TOC3"/>
            <w:tabs>
              <w:tab w:val="right" w:leader="dot" w:pos="8352"/>
            </w:tabs>
            <w:rPr>
              <w:rFonts w:eastAsiaTheme="minorEastAsia"/>
              <w:noProof/>
              <w:sz w:val="24"/>
              <w:szCs w:val="24"/>
            </w:rPr>
          </w:pPr>
          <w:hyperlink w:anchor="_Toc494222734" w:history="1">
            <w:r w:rsidR="004E17D3" w:rsidRPr="00A57EDB">
              <w:rPr>
                <w:rStyle w:val="Hyperlink"/>
                <w:noProof/>
              </w:rPr>
              <w:t>4.2.5 Other potential sites contributing to 300-422 activity.</w:t>
            </w:r>
            <w:r w:rsidR="004E17D3">
              <w:rPr>
                <w:noProof/>
                <w:webHidden/>
              </w:rPr>
              <w:tab/>
            </w:r>
            <w:r w:rsidR="004E17D3">
              <w:rPr>
                <w:noProof/>
                <w:webHidden/>
              </w:rPr>
              <w:fldChar w:fldCharType="begin"/>
            </w:r>
            <w:r w:rsidR="004E17D3">
              <w:rPr>
                <w:noProof/>
                <w:webHidden/>
              </w:rPr>
              <w:instrText xml:space="preserve"> PAGEREF _Toc494222734 \h </w:instrText>
            </w:r>
            <w:r w:rsidR="004E17D3">
              <w:rPr>
                <w:noProof/>
                <w:webHidden/>
              </w:rPr>
            </w:r>
            <w:r w:rsidR="004E17D3">
              <w:rPr>
                <w:noProof/>
                <w:webHidden/>
              </w:rPr>
              <w:fldChar w:fldCharType="separate"/>
            </w:r>
            <w:r w:rsidR="00C20B9B">
              <w:rPr>
                <w:noProof/>
                <w:webHidden/>
              </w:rPr>
              <w:t>96</w:t>
            </w:r>
            <w:r w:rsidR="004E17D3">
              <w:rPr>
                <w:noProof/>
                <w:webHidden/>
              </w:rPr>
              <w:fldChar w:fldCharType="end"/>
            </w:r>
          </w:hyperlink>
        </w:p>
        <w:p w14:paraId="5DD9F105" w14:textId="77777777" w:rsidR="004E17D3" w:rsidRDefault="00A84E1F">
          <w:pPr>
            <w:pStyle w:val="TOC3"/>
            <w:tabs>
              <w:tab w:val="right" w:leader="dot" w:pos="8352"/>
            </w:tabs>
            <w:rPr>
              <w:rFonts w:eastAsiaTheme="minorEastAsia"/>
              <w:noProof/>
              <w:sz w:val="24"/>
              <w:szCs w:val="24"/>
            </w:rPr>
          </w:pPr>
          <w:hyperlink w:anchor="_Toc494222735" w:history="1">
            <w:r w:rsidR="004E17D3" w:rsidRPr="00A57EDB">
              <w:rPr>
                <w:rStyle w:val="Hyperlink"/>
                <w:noProof/>
              </w:rPr>
              <w:t>4.2.6 SH3 competitive binding.</w:t>
            </w:r>
            <w:r w:rsidR="004E17D3">
              <w:rPr>
                <w:noProof/>
                <w:webHidden/>
              </w:rPr>
              <w:tab/>
            </w:r>
            <w:r w:rsidR="004E17D3">
              <w:rPr>
                <w:noProof/>
                <w:webHidden/>
              </w:rPr>
              <w:fldChar w:fldCharType="begin"/>
            </w:r>
            <w:r w:rsidR="004E17D3">
              <w:rPr>
                <w:noProof/>
                <w:webHidden/>
              </w:rPr>
              <w:instrText xml:space="preserve"> PAGEREF _Toc494222735 \h </w:instrText>
            </w:r>
            <w:r w:rsidR="004E17D3">
              <w:rPr>
                <w:noProof/>
                <w:webHidden/>
              </w:rPr>
            </w:r>
            <w:r w:rsidR="004E17D3">
              <w:rPr>
                <w:noProof/>
                <w:webHidden/>
              </w:rPr>
              <w:fldChar w:fldCharType="separate"/>
            </w:r>
            <w:r w:rsidR="00C20B9B">
              <w:rPr>
                <w:noProof/>
                <w:webHidden/>
              </w:rPr>
              <w:t>97</w:t>
            </w:r>
            <w:r w:rsidR="004E17D3">
              <w:rPr>
                <w:noProof/>
                <w:webHidden/>
              </w:rPr>
              <w:fldChar w:fldCharType="end"/>
            </w:r>
          </w:hyperlink>
        </w:p>
        <w:p w14:paraId="0D0024A3" w14:textId="77777777" w:rsidR="004E17D3" w:rsidRDefault="00A84E1F">
          <w:pPr>
            <w:pStyle w:val="TOC3"/>
            <w:tabs>
              <w:tab w:val="right" w:leader="dot" w:pos="8352"/>
            </w:tabs>
            <w:rPr>
              <w:rFonts w:eastAsiaTheme="minorEastAsia"/>
              <w:noProof/>
              <w:sz w:val="24"/>
              <w:szCs w:val="24"/>
            </w:rPr>
          </w:pPr>
          <w:hyperlink w:anchor="_Toc494222736" w:history="1">
            <w:r w:rsidR="004E17D3" w:rsidRPr="00A57EDB">
              <w:rPr>
                <w:rStyle w:val="Hyperlink"/>
                <w:noProof/>
              </w:rPr>
              <w:t>4.2.7 Activation of the Arp2/3 complex in TIRFm</w:t>
            </w:r>
            <w:r w:rsidR="004E17D3">
              <w:rPr>
                <w:noProof/>
                <w:webHidden/>
              </w:rPr>
              <w:tab/>
            </w:r>
            <w:r w:rsidR="004E17D3">
              <w:rPr>
                <w:noProof/>
                <w:webHidden/>
              </w:rPr>
              <w:fldChar w:fldCharType="begin"/>
            </w:r>
            <w:r w:rsidR="004E17D3">
              <w:rPr>
                <w:noProof/>
                <w:webHidden/>
              </w:rPr>
              <w:instrText xml:space="preserve"> PAGEREF _Toc494222736 \h </w:instrText>
            </w:r>
            <w:r w:rsidR="004E17D3">
              <w:rPr>
                <w:noProof/>
                <w:webHidden/>
              </w:rPr>
            </w:r>
            <w:r w:rsidR="004E17D3">
              <w:rPr>
                <w:noProof/>
                <w:webHidden/>
              </w:rPr>
              <w:fldChar w:fldCharType="separate"/>
            </w:r>
            <w:r w:rsidR="00C20B9B">
              <w:rPr>
                <w:noProof/>
                <w:webHidden/>
              </w:rPr>
              <w:t>99</w:t>
            </w:r>
            <w:r w:rsidR="004E17D3">
              <w:rPr>
                <w:noProof/>
                <w:webHidden/>
              </w:rPr>
              <w:fldChar w:fldCharType="end"/>
            </w:r>
          </w:hyperlink>
        </w:p>
        <w:p w14:paraId="598A3032" w14:textId="77777777" w:rsidR="004E17D3" w:rsidRDefault="00A84E1F">
          <w:pPr>
            <w:pStyle w:val="TOC3"/>
            <w:tabs>
              <w:tab w:val="right" w:leader="dot" w:pos="8352"/>
            </w:tabs>
            <w:rPr>
              <w:rFonts w:eastAsiaTheme="minorEastAsia"/>
              <w:noProof/>
              <w:sz w:val="24"/>
              <w:szCs w:val="24"/>
            </w:rPr>
          </w:pPr>
          <w:hyperlink w:anchor="_Toc494222737" w:history="1">
            <w:r w:rsidR="004E17D3" w:rsidRPr="00A57EDB">
              <w:rPr>
                <w:rStyle w:val="Hyperlink"/>
                <w:noProof/>
                <w:lang w:val="en-GB"/>
              </w:rPr>
              <w:t>4.2.8 Clusters in the absence of the Arp2/3 complex</w:t>
            </w:r>
            <w:r w:rsidR="004E17D3">
              <w:rPr>
                <w:noProof/>
                <w:webHidden/>
              </w:rPr>
              <w:tab/>
            </w:r>
            <w:r w:rsidR="004E17D3">
              <w:rPr>
                <w:noProof/>
                <w:webHidden/>
              </w:rPr>
              <w:fldChar w:fldCharType="begin"/>
            </w:r>
            <w:r w:rsidR="004E17D3">
              <w:rPr>
                <w:noProof/>
                <w:webHidden/>
              </w:rPr>
              <w:instrText xml:space="preserve"> PAGEREF _Toc494222737 \h </w:instrText>
            </w:r>
            <w:r w:rsidR="004E17D3">
              <w:rPr>
                <w:noProof/>
                <w:webHidden/>
              </w:rPr>
            </w:r>
            <w:r w:rsidR="004E17D3">
              <w:rPr>
                <w:noProof/>
                <w:webHidden/>
              </w:rPr>
              <w:fldChar w:fldCharType="separate"/>
            </w:r>
            <w:r w:rsidR="00C20B9B">
              <w:rPr>
                <w:noProof/>
                <w:webHidden/>
              </w:rPr>
              <w:t>102</w:t>
            </w:r>
            <w:r w:rsidR="004E17D3">
              <w:rPr>
                <w:noProof/>
                <w:webHidden/>
              </w:rPr>
              <w:fldChar w:fldCharType="end"/>
            </w:r>
          </w:hyperlink>
        </w:p>
        <w:p w14:paraId="2567C3BC" w14:textId="77777777" w:rsidR="004E17D3" w:rsidRDefault="00A84E1F">
          <w:pPr>
            <w:pStyle w:val="TOC3"/>
            <w:tabs>
              <w:tab w:val="right" w:leader="dot" w:pos="8352"/>
            </w:tabs>
            <w:rPr>
              <w:rFonts w:eastAsiaTheme="minorEastAsia"/>
              <w:noProof/>
              <w:sz w:val="24"/>
              <w:szCs w:val="24"/>
            </w:rPr>
          </w:pPr>
          <w:hyperlink w:anchor="_Toc494222738" w:history="1">
            <w:r w:rsidR="004E17D3" w:rsidRPr="00A57EDB">
              <w:rPr>
                <w:rStyle w:val="Hyperlink"/>
                <w:noProof/>
              </w:rPr>
              <w:t>4.2.9 To what extent does actin binding at the WH2 motif contribute to the effect of the WCA domain?</w:t>
            </w:r>
            <w:r w:rsidR="004E17D3">
              <w:rPr>
                <w:noProof/>
                <w:webHidden/>
              </w:rPr>
              <w:tab/>
            </w:r>
            <w:r w:rsidR="004E17D3">
              <w:rPr>
                <w:noProof/>
                <w:webHidden/>
              </w:rPr>
              <w:fldChar w:fldCharType="begin"/>
            </w:r>
            <w:r w:rsidR="004E17D3">
              <w:rPr>
                <w:noProof/>
                <w:webHidden/>
              </w:rPr>
              <w:instrText xml:space="preserve"> PAGEREF _Toc494222738 \h </w:instrText>
            </w:r>
            <w:r w:rsidR="004E17D3">
              <w:rPr>
                <w:noProof/>
                <w:webHidden/>
              </w:rPr>
            </w:r>
            <w:r w:rsidR="004E17D3">
              <w:rPr>
                <w:noProof/>
                <w:webHidden/>
              </w:rPr>
              <w:fldChar w:fldCharType="separate"/>
            </w:r>
            <w:r w:rsidR="00C20B9B">
              <w:rPr>
                <w:noProof/>
                <w:webHidden/>
              </w:rPr>
              <w:t>103</w:t>
            </w:r>
            <w:r w:rsidR="004E17D3">
              <w:rPr>
                <w:noProof/>
                <w:webHidden/>
              </w:rPr>
              <w:fldChar w:fldCharType="end"/>
            </w:r>
          </w:hyperlink>
        </w:p>
        <w:p w14:paraId="18CCC769" w14:textId="77777777" w:rsidR="004E17D3" w:rsidRDefault="00A84E1F">
          <w:pPr>
            <w:pStyle w:val="TOC2"/>
            <w:tabs>
              <w:tab w:val="right" w:leader="dot" w:pos="8352"/>
            </w:tabs>
            <w:rPr>
              <w:rFonts w:eastAsiaTheme="minorEastAsia"/>
              <w:b w:val="0"/>
              <w:bCs w:val="0"/>
              <w:noProof/>
              <w:sz w:val="24"/>
              <w:szCs w:val="24"/>
            </w:rPr>
          </w:pPr>
          <w:hyperlink w:anchor="_Toc494222739" w:history="1">
            <w:r w:rsidR="004E17D3" w:rsidRPr="00A57EDB">
              <w:rPr>
                <w:rStyle w:val="Hyperlink"/>
                <w:noProof/>
              </w:rPr>
              <w:t>4.3 Discusion</w:t>
            </w:r>
            <w:r w:rsidR="004E17D3">
              <w:rPr>
                <w:noProof/>
                <w:webHidden/>
              </w:rPr>
              <w:tab/>
            </w:r>
            <w:r w:rsidR="004E17D3">
              <w:rPr>
                <w:noProof/>
                <w:webHidden/>
              </w:rPr>
              <w:fldChar w:fldCharType="begin"/>
            </w:r>
            <w:r w:rsidR="004E17D3">
              <w:rPr>
                <w:noProof/>
                <w:webHidden/>
              </w:rPr>
              <w:instrText xml:space="preserve"> PAGEREF _Toc494222739 \h </w:instrText>
            </w:r>
            <w:r w:rsidR="004E17D3">
              <w:rPr>
                <w:noProof/>
                <w:webHidden/>
              </w:rPr>
            </w:r>
            <w:r w:rsidR="004E17D3">
              <w:rPr>
                <w:noProof/>
                <w:webHidden/>
              </w:rPr>
              <w:fldChar w:fldCharType="separate"/>
            </w:r>
            <w:r w:rsidR="00C20B9B">
              <w:rPr>
                <w:noProof/>
                <w:webHidden/>
              </w:rPr>
              <w:t>106</w:t>
            </w:r>
            <w:r w:rsidR="004E17D3">
              <w:rPr>
                <w:noProof/>
                <w:webHidden/>
              </w:rPr>
              <w:fldChar w:fldCharType="end"/>
            </w:r>
          </w:hyperlink>
        </w:p>
        <w:p w14:paraId="030ABEE5" w14:textId="77777777" w:rsidR="004E17D3" w:rsidRDefault="00A84E1F">
          <w:pPr>
            <w:pStyle w:val="TOC3"/>
            <w:tabs>
              <w:tab w:val="right" w:leader="dot" w:pos="8352"/>
            </w:tabs>
            <w:rPr>
              <w:rFonts w:eastAsiaTheme="minorEastAsia"/>
              <w:noProof/>
              <w:sz w:val="24"/>
              <w:szCs w:val="24"/>
            </w:rPr>
          </w:pPr>
          <w:hyperlink w:anchor="_Toc494222740" w:history="1">
            <w:r w:rsidR="004E17D3" w:rsidRPr="00A57EDB">
              <w:rPr>
                <w:rStyle w:val="Hyperlink"/>
                <w:noProof/>
              </w:rPr>
              <w:t>4.3.1 Autoinhibition</w:t>
            </w:r>
            <w:r w:rsidR="004E17D3">
              <w:rPr>
                <w:noProof/>
                <w:webHidden/>
              </w:rPr>
              <w:tab/>
            </w:r>
            <w:r w:rsidR="004E17D3">
              <w:rPr>
                <w:noProof/>
                <w:webHidden/>
              </w:rPr>
              <w:fldChar w:fldCharType="begin"/>
            </w:r>
            <w:r w:rsidR="004E17D3">
              <w:rPr>
                <w:noProof/>
                <w:webHidden/>
              </w:rPr>
              <w:instrText xml:space="preserve"> PAGEREF _Toc494222740 \h </w:instrText>
            </w:r>
            <w:r w:rsidR="004E17D3">
              <w:rPr>
                <w:noProof/>
                <w:webHidden/>
              </w:rPr>
            </w:r>
            <w:r w:rsidR="004E17D3">
              <w:rPr>
                <w:noProof/>
                <w:webHidden/>
              </w:rPr>
              <w:fldChar w:fldCharType="separate"/>
            </w:r>
            <w:r w:rsidR="00C20B9B">
              <w:rPr>
                <w:noProof/>
                <w:webHidden/>
              </w:rPr>
              <w:t>106</w:t>
            </w:r>
            <w:r w:rsidR="004E17D3">
              <w:rPr>
                <w:noProof/>
                <w:webHidden/>
              </w:rPr>
              <w:fldChar w:fldCharType="end"/>
            </w:r>
          </w:hyperlink>
        </w:p>
        <w:p w14:paraId="4E4A1010" w14:textId="77777777" w:rsidR="004E17D3" w:rsidRDefault="00A84E1F">
          <w:pPr>
            <w:pStyle w:val="TOC3"/>
            <w:tabs>
              <w:tab w:val="right" w:leader="dot" w:pos="8352"/>
            </w:tabs>
            <w:rPr>
              <w:rFonts w:eastAsiaTheme="minorEastAsia"/>
              <w:noProof/>
              <w:sz w:val="24"/>
              <w:szCs w:val="24"/>
            </w:rPr>
          </w:pPr>
          <w:hyperlink w:anchor="_Toc494222741" w:history="1">
            <w:r w:rsidR="004E17D3" w:rsidRPr="00A57EDB">
              <w:rPr>
                <w:rStyle w:val="Hyperlink"/>
                <w:noProof/>
              </w:rPr>
              <w:t>4.3.2 Contribution of the arginine residues to Arp2/3 complex activation</w:t>
            </w:r>
            <w:r w:rsidR="004E17D3" w:rsidRPr="00A57EDB">
              <w:rPr>
                <w:rStyle w:val="Hyperlink"/>
                <w:noProof/>
                <w:lang w:val="en-GB"/>
              </w:rPr>
              <w:t xml:space="preserve"> and implications for regulation.</w:t>
            </w:r>
            <w:r w:rsidR="004E17D3">
              <w:rPr>
                <w:noProof/>
                <w:webHidden/>
              </w:rPr>
              <w:tab/>
            </w:r>
            <w:r w:rsidR="004E17D3">
              <w:rPr>
                <w:noProof/>
                <w:webHidden/>
              </w:rPr>
              <w:fldChar w:fldCharType="begin"/>
            </w:r>
            <w:r w:rsidR="004E17D3">
              <w:rPr>
                <w:noProof/>
                <w:webHidden/>
              </w:rPr>
              <w:instrText xml:space="preserve"> PAGEREF _Toc494222741 \h </w:instrText>
            </w:r>
            <w:r w:rsidR="004E17D3">
              <w:rPr>
                <w:noProof/>
                <w:webHidden/>
              </w:rPr>
            </w:r>
            <w:r w:rsidR="004E17D3">
              <w:rPr>
                <w:noProof/>
                <w:webHidden/>
              </w:rPr>
              <w:fldChar w:fldCharType="separate"/>
            </w:r>
            <w:r w:rsidR="00C20B9B">
              <w:rPr>
                <w:noProof/>
                <w:webHidden/>
              </w:rPr>
              <w:t>107</w:t>
            </w:r>
            <w:r w:rsidR="004E17D3">
              <w:rPr>
                <w:noProof/>
                <w:webHidden/>
              </w:rPr>
              <w:fldChar w:fldCharType="end"/>
            </w:r>
          </w:hyperlink>
        </w:p>
        <w:p w14:paraId="0A570A7D" w14:textId="77777777" w:rsidR="004E17D3" w:rsidRDefault="00A84E1F">
          <w:pPr>
            <w:pStyle w:val="TOC3"/>
            <w:tabs>
              <w:tab w:val="right" w:leader="dot" w:pos="8352"/>
            </w:tabs>
            <w:rPr>
              <w:rFonts w:eastAsiaTheme="minorEastAsia"/>
              <w:noProof/>
              <w:sz w:val="24"/>
              <w:szCs w:val="24"/>
            </w:rPr>
          </w:pPr>
          <w:hyperlink w:anchor="_Toc494222742" w:history="1">
            <w:r w:rsidR="004E17D3" w:rsidRPr="00A57EDB">
              <w:rPr>
                <w:rStyle w:val="Hyperlink"/>
                <w:noProof/>
              </w:rPr>
              <w:t>4.3.3 Implication for regulation of the NPF activity of Las17</w:t>
            </w:r>
            <w:r w:rsidR="004E17D3">
              <w:rPr>
                <w:noProof/>
                <w:webHidden/>
              </w:rPr>
              <w:tab/>
            </w:r>
            <w:r w:rsidR="004E17D3">
              <w:rPr>
                <w:noProof/>
                <w:webHidden/>
              </w:rPr>
              <w:fldChar w:fldCharType="begin"/>
            </w:r>
            <w:r w:rsidR="004E17D3">
              <w:rPr>
                <w:noProof/>
                <w:webHidden/>
              </w:rPr>
              <w:instrText xml:space="preserve"> PAGEREF _Toc494222742 \h </w:instrText>
            </w:r>
            <w:r w:rsidR="004E17D3">
              <w:rPr>
                <w:noProof/>
                <w:webHidden/>
              </w:rPr>
            </w:r>
            <w:r w:rsidR="004E17D3">
              <w:rPr>
                <w:noProof/>
                <w:webHidden/>
              </w:rPr>
              <w:fldChar w:fldCharType="separate"/>
            </w:r>
            <w:r w:rsidR="00C20B9B">
              <w:rPr>
                <w:noProof/>
                <w:webHidden/>
              </w:rPr>
              <w:t>107</w:t>
            </w:r>
            <w:r w:rsidR="004E17D3">
              <w:rPr>
                <w:noProof/>
                <w:webHidden/>
              </w:rPr>
              <w:fldChar w:fldCharType="end"/>
            </w:r>
          </w:hyperlink>
        </w:p>
        <w:p w14:paraId="483A0B44" w14:textId="77777777" w:rsidR="004E17D3" w:rsidRDefault="00A84E1F">
          <w:pPr>
            <w:pStyle w:val="TOC3"/>
            <w:tabs>
              <w:tab w:val="right" w:leader="dot" w:pos="8352"/>
            </w:tabs>
            <w:rPr>
              <w:rFonts w:eastAsiaTheme="minorEastAsia"/>
              <w:noProof/>
              <w:sz w:val="24"/>
              <w:szCs w:val="24"/>
            </w:rPr>
          </w:pPr>
          <w:hyperlink w:anchor="_Toc494222743" w:history="1">
            <w:r w:rsidR="004E17D3" w:rsidRPr="00A57EDB">
              <w:rPr>
                <w:rStyle w:val="Hyperlink"/>
                <w:noProof/>
              </w:rPr>
              <w:t>4.3.4 Contribution of the polyproline region to Arp2/3 activation</w:t>
            </w:r>
            <w:r w:rsidR="004E17D3">
              <w:rPr>
                <w:noProof/>
                <w:webHidden/>
              </w:rPr>
              <w:tab/>
            </w:r>
            <w:r w:rsidR="004E17D3">
              <w:rPr>
                <w:noProof/>
                <w:webHidden/>
              </w:rPr>
              <w:fldChar w:fldCharType="begin"/>
            </w:r>
            <w:r w:rsidR="004E17D3">
              <w:rPr>
                <w:noProof/>
                <w:webHidden/>
              </w:rPr>
              <w:instrText xml:space="preserve"> PAGEREF _Toc494222743 \h </w:instrText>
            </w:r>
            <w:r w:rsidR="004E17D3">
              <w:rPr>
                <w:noProof/>
                <w:webHidden/>
              </w:rPr>
            </w:r>
            <w:r w:rsidR="004E17D3">
              <w:rPr>
                <w:noProof/>
                <w:webHidden/>
              </w:rPr>
              <w:fldChar w:fldCharType="separate"/>
            </w:r>
            <w:r w:rsidR="00C20B9B">
              <w:rPr>
                <w:noProof/>
                <w:webHidden/>
              </w:rPr>
              <w:t>108</w:t>
            </w:r>
            <w:r w:rsidR="004E17D3">
              <w:rPr>
                <w:noProof/>
                <w:webHidden/>
              </w:rPr>
              <w:fldChar w:fldCharType="end"/>
            </w:r>
          </w:hyperlink>
        </w:p>
        <w:p w14:paraId="75CF0FD5" w14:textId="77777777" w:rsidR="004E17D3" w:rsidRDefault="00A84E1F">
          <w:pPr>
            <w:pStyle w:val="TOC3"/>
            <w:tabs>
              <w:tab w:val="right" w:leader="dot" w:pos="8352"/>
            </w:tabs>
            <w:rPr>
              <w:rFonts w:eastAsiaTheme="minorEastAsia"/>
              <w:noProof/>
              <w:sz w:val="24"/>
              <w:szCs w:val="24"/>
            </w:rPr>
          </w:pPr>
          <w:hyperlink w:anchor="_Toc494222744" w:history="1">
            <w:r w:rsidR="004E17D3" w:rsidRPr="00A57EDB">
              <w:rPr>
                <w:rStyle w:val="Hyperlink"/>
                <w:noProof/>
                <w:lang w:val="en-GB"/>
              </w:rPr>
              <w:t>4.3.5 Visualising the activation of the Arp2/3 complex</w:t>
            </w:r>
            <w:r w:rsidR="004E17D3">
              <w:rPr>
                <w:noProof/>
                <w:webHidden/>
              </w:rPr>
              <w:tab/>
            </w:r>
            <w:r w:rsidR="004E17D3">
              <w:rPr>
                <w:noProof/>
                <w:webHidden/>
              </w:rPr>
              <w:fldChar w:fldCharType="begin"/>
            </w:r>
            <w:r w:rsidR="004E17D3">
              <w:rPr>
                <w:noProof/>
                <w:webHidden/>
              </w:rPr>
              <w:instrText xml:space="preserve"> PAGEREF _Toc494222744 \h </w:instrText>
            </w:r>
            <w:r w:rsidR="004E17D3">
              <w:rPr>
                <w:noProof/>
                <w:webHidden/>
              </w:rPr>
            </w:r>
            <w:r w:rsidR="004E17D3">
              <w:rPr>
                <w:noProof/>
                <w:webHidden/>
              </w:rPr>
              <w:fldChar w:fldCharType="separate"/>
            </w:r>
            <w:r w:rsidR="00C20B9B">
              <w:rPr>
                <w:noProof/>
                <w:webHidden/>
              </w:rPr>
              <w:t>110</w:t>
            </w:r>
            <w:r w:rsidR="004E17D3">
              <w:rPr>
                <w:noProof/>
                <w:webHidden/>
              </w:rPr>
              <w:fldChar w:fldCharType="end"/>
            </w:r>
          </w:hyperlink>
        </w:p>
        <w:p w14:paraId="239F604E" w14:textId="77777777" w:rsidR="004E17D3" w:rsidRDefault="00A84E1F">
          <w:pPr>
            <w:pStyle w:val="TOC3"/>
            <w:tabs>
              <w:tab w:val="right" w:leader="dot" w:pos="8352"/>
            </w:tabs>
            <w:rPr>
              <w:rFonts w:eastAsiaTheme="minorEastAsia"/>
              <w:noProof/>
              <w:sz w:val="24"/>
              <w:szCs w:val="24"/>
            </w:rPr>
          </w:pPr>
          <w:hyperlink w:anchor="_Toc494222745" w:history="1">
            <w:r w:rsidR="004E17D3" w:rsidRPr="00A57EDB">
              <w:rPr>
                <w:rStyle w:val="Hyperlink"/>
                <w:noProof/>
                <w:lang w:val="en-GB"/>
              </w:rPr>
              <w:t>4.3.6 Cluster formation in the presence of the Arp2/3 complex</w:t>
            </w:r>
            <w:r w:rsidR="004E17D3">
              <w:rPr>
                <w:noProof/>
                <w:webHidden/>
              </w:rPr>
              <w:tab/>
            </w:r>
            <w:r w:rsidR="004E17D3">
              <w:rPr>
                <w:noProof/>
                <w:webHidden/>
              </w:rPr>
              <w:fldChar w:fldCharType="begin"/>
            </w:r>
            <w:r w:rsidR="004E17D3">
              <w:rPr>
                <w:noProof/>
                <w:webHidden/>
              </w:rPr>
              <w:instrText xml:space="preserve"> PAGEREF _Toc494222745 \h </w:instrText>
            </w:r>
            <w:r w:rsidR="004E17D3">
              <w:rPr>
                <w:noProof/>
                <w:webHidden/>
              </w:rPr>
            </w:r>
            <w:r w:rsidR="004E17D3">
              <w:rPr>
                <w:noProof/>
                <w:webHidden/>
              </w:rPr>
              <w:fldChar w:fldCharType="separate"/>
            </w:r>
            <w:r w:rsidR="00C20B9B">
              <w:rPr>
                <w:noProof/>
                <w:webHidden/>
              </w:rPr>
              <w:t>111</w:t>
            </w:r>
            <w:r w:rsidR="004E17D3">
              <w:rPr>
                <w:noProof/>
                <w:webHidden/>
              </w:rPr>
              <w:fldChar w:fldCharType="end"/>
            </w:r>
          </w:hyperlink>
        </w:p>
        <w:p w14:paraId="343E68FA" w14:textId="77777777" w:rsidR="004E17D3" w:rsidRDefault="00A84E1F">
          <w:pPr>
            <w:pStyle w:val="TOC3"/>
            <w:tabs>
              <w:tab w:val="right" w:leader="dot" w:pos="8352"/>
            </w:tabs>
            <w:rPr>
              <w:rFonts w:eastAsiaTheme="minorEastAsia"/>
              <w:noProof/>
              <w:sz w:val="24"/>
              <w:szCs w:val="24"/>
            </w:rPr>
          </w:pPr>
          <w:hyperlink w:anchor="_Toc494222746" w:history="1">
            <w:r w:rsidR="004E17D3" w:rsidRPr="00A57EDB">
              <w:rPr>
                <w:rStyle w:val="Hyperlink"/>
                <w:noProof/>
                <w:lang w:val="en-GB"/>
              </w:rPr>
              <w:t>4.3.7 The effect of the PPWCA fragment of Las17 on filament elongation</w:t>
            </w:r>
            <w:r w:rsidR="004E17D3">
              <w:rPr>
                <w:noProof/>
                <w:webHidden/>
              </w:rPr>
              <w:tab/>
            </w:r>
            <w:r w:rsidR="004E17D3">
              <w:rPr>
                <w:noProof/>
                <w:webHidden/>
              </w:rPr>
              <w:fldChar w:fldCharType="begin"/>
            </w:r>
            <w:r w:rsidR="004E17D3">
              <w:rPr>
                <w:noProof/>
                <w:webHidden/>
              </w:rPr>
              <w:instrText xml:space="preserve"> PAGEREF _Toc494222746 \h </w:instrText>
            </w:r>
            <w:r w:rsidR="004E17D3">
              <w:rPr>
                <w:noProof/>
                <w:webHidden/>
              </w:rPr>
            </w:r>
            <w:r w:rsidR="004E17D3">
              <w:rPr>
                <w:noProof/>
                <w:webHidden/>
              </w:rPr>
              <w:fldChar w:fldCharType="separate"/>
            </w:r>
            <w:r w:rsidR="00C20B9B">
              <w:rPr>
                <w:noProof/>
                <w:webHidden/>
              </w:rPr>
              <w:t>111</w:t>
            </w:r>
            <w:r w:rsidR="004E17D3">
              <w:rPr>
                <w:noProof/>
                <w:webHidden/>
              </w:rPr>
              <w:fldChar w:fldCharType="end"/>
            </w:r>
          </w:hyperlink>
        </w:p>
        <w:p w14:paraId="594E1416" w14:textId="77777777" w:rsidR="004E17D3" w:rsidRDefault="00A84E1F">
          <w:pPr>
            <w:pStyle w:val="TOC3"/>
            <w:tabs>
              <w:tab w:val="right" w:leader="dot" w:pos="8352"/>
            </w:tabs>
            <w:rPr>
              <w:rFonts w:eastAsiaTheme="minorEastAsia"/>
              <w:noProof/>
              <w:sz w:val="24"/>
              <w:szCs w:val="24"/>
            </w:rPr>
          </w:pPr>
          <w:hyperlink w:anchor="_Toc494222747" w:history="1">
            <w:r w:rsidR="004E17D3" w:rsidRPr="00A57EDB">
              <w:rPr>
                <w:rStyle w:val="Hyperlink"/>
                <w:noProof/>
                <w:lang w:val="en-GB"/>
              </w:rPr>
              <w:t>4.3.8 Cluster formation in the absence of the Arp2/3 complex</w:t>
            </w:r>
            <w:r w:rsidR="004E17D3">
              <w:rPr>
                <w:noProof/>
                <w:webHidden/>
              </w:rPr>
              <w:tab/>
            </w:r>
            <w:r w:rsidR="004E17D3">
              <w:rPr>
                <w:noProof/>
                <w:webHidden/>
              </w:rPr>
              <w:fldChar w:fldCharType="begin"/>
            </w:r>
            <w:r w:rsidR="004E17D3">
              <w:rPr>
                <w:noProof/>
                <w:webHidden/>
              </w:rPr>
              <w:instrText xml:space="preserve"> PAGEREF _Toc494222747 \h </w:instrText>
            </w:r>
            <w:r w:rsidR="004E17D3">
              <w:rPr>
                <w:noProof/>
                <w:webHidden/>
              </w:rPr>
            </w:r>
            <w:r w:rsidR="004E17D3">
              <w:rPr>
                <w:noProof/>
                <w:webHidden/>
              </w:rPr>
              <w:fldChar w:fldCharType="separate"/>
            </w:r>
            <w:r w:rsidR="00C20B9B">
              <w:rPr>
                <w:noProof/>
                <w:webHidden/>
              </w:rPr>
              <w:t>112</w:t>
            </w:r>
            <w:r w:rsidR="004E17D3">
              <w:rPr>
                <w:noProof/>
                <w:webHidden/>
              </w:rPr>
              <w:fldChar w:fldCharType="end"/>
            </w:r>
          </w:hyperlink>
        </w:p>
        <w:p w14:paraId="236584F5" w14:textId="77777777" w:rsidR="004E17D3" w:rsidRDefault="00A84E1F">
          <w:pPr>
            <w:pStyle w:val="TOC1"/>
            <w:tabs>
              <w:tab w:val="right" w:leader="dot" w:pos="8352"/>
            </w:tabs>
            <w:rPr>
              <w:rFonts w:eastAsiaTheme="minorEastAsia"/>
              <w:b w:val="0"/>
              <w:bCs w:val="0"/>
              <w:noProof/>
            </w:rPr>
          </w:pPr>
          <w:hyperlink w:anchor="_Toc494222748" w:history="1">
            <w:r w:rsidR="004E17D3" w:rsidRPr="00A57EDB">
              <w:rPr>
                <w:rStyle w:val="Hyperlink"/>
                <w:noProof/>
                <w:lang w:val="en-GB"/>
              </w:rPr>
              <w:t>5. Role of the C-terminal proline tracts of the polyproline region</w:t>
            </w:r>
            <w:r w:rsidR="004E17D3">
              <w:rPr>
                <w:noProof/>
                <w:webHidden/>
              </w:rPr>
              <w:tab/>
            </w:r>
            <w:r w:rsidR="004E17D3">
              <w:rPr>
                <w:noProof/>
                <w:webHidden/>
              </w:rPr>
              <w:fldChar w:fldCharType="begin"/>
            </w:r>
            <w:r w:rsidR="004E17D3">
              <w:rPr>
                <w:noProof/>
                <w:webHidden/>
              </w:rPr>
              <w:instrText xml:space="preserve"> PAGEREF _Toc494222748 \h </w:instrText>
            </w:r>
            <w:r w:rsidR="004E17D3">
              <w:rPr>
                <w:noProof/>
                <w:webHidden/>
              </w:rPr>
            </w:r>
            <w:r w:rsidR="004E17D3">
              <w:rPr>
                <w:noProof/>
                <w:webHidden/>
              </w:rPr>
              <w:fldChar w:fldCharType="separate"/>
            </w:r>
            <w:r w:rsidR="00C20B9B">
              <w:rPr>
                <w:noProof/>
                <w:webHidden/>
              </w:rPr>
              <w:t>114</w:t>
            </w:r>
            <w:r w:rsidR="004E17D3">
              <w:rPr>
                <w:noProof/>
                <w:webHidden/>
              </w:rPr>
              <w:fldChar w:fldCharType="end"/>
            </w:r>
          </w:hyperlink>
        </w:p>
        <w:p w14:paraId="08AA733D" w14:textId="77777777" w:rsidR="004E17D3" w:rsidRDefault="00A84E1F">
          <w:pPr>
            <w:pStyle w:val="TOC2"/>
            <w:tabs>
              <w:tab w:val="right" w:leader="dot" w:pos="8352"/>
            </w:tabs>
            <w:rPr>
              <w:rFonts w:eastAsiaTheme="minorEastAsia"/>
              <w:b w:val="0"/>
              <w:bCs w:val="0"/>
              <w:noProof/>
              <w:sz w:val="24"/>
              <w:szCs w:val="24"/>
            </w:rPr>
          </w:pPr>
          <w:hyperlink w:anchor="_Toc494222749" w:history="1">
            <w:r w:rsidR="004E17D3" w:rsidRPr="00A57EDB">
              <w:rPr>
                <w:rStyle w:val="Hyperlink"/>
                <w:noProof/>
              </w:rPr>
              <w:t>5.1. Introduction</w:t>
            </w:r>
            <w:r w:rsidR="004E17D3">
              <w:rPr>
                <w:noProof/>
                <w:webHidden/>
              </w:rPr>
              <w:tab/>
            </w:r>
            <w:r w:rsidR="004E17D3">
              <w:rPr>
                <w:noProof/>
                <w:webHidden/>
              </w:rPr>
              <w:fldChar w:fldCharType="begin"/>
            </w:r>
            <w:r w:rsidR="004E17D3">
              <w:rPr>
                <w:noProof/>
                <w:webHidden/>
              </w:rPr>
              <w:instrText xml:space="preserve"> PAGEREF _Toc494222749 \h </w:instrText>
            </w:r>
            <w:r w:rsidR="004E17D3">
              <w:rPr>
                <w:noProof/>
                <w:webHidden/>
              </w:rPr>
            </w:r>
            <w:r w:rsidR="004E17D3">
              <w:rPr>
                <w:noProof/>
                <w:webHidden/>
              </w:rPr>
              <w:fldChar w:fldCharType="separate"/>
            </w:r>
            <w:r w:rsidR="00C20B9B">
              <w:rPr>
                <w:noProof/>
                <w:webHidden/>
              </w:rPr>
              <w:t>114</w:t>
            </w:r>
            <w:r w:rsidR="004E17D3">
              <w:rPr>
                <w:noProof/>
                <w:webHidden/>
              </w:rPr>
              <w:fldChar w:fldCharType="end"/>
            </w:r>
          </w:hyperlink>
        </w:p>
        <w:p w14:paraId="0E13A289" w14:textId="77777777" w:rsidR="004E17D3" w:rsidRDefault="00A84E1F">
          <w:pPr>
            <w:pStyle w:val="TOC2"/>
            <w:tabs>
              <w:tab w:val="right" w:leader="dot" w:pos="8352"/>
            </w:tabs>
            <w:rPr>
              <w:rFonts w:eastAsiaTheme="minorEastAsia"/>
              <w:b w:val="0"/>
              <w:bCs w:val="0"/>
              <w:noProof/>
              <w:sz w:val="24"/>
              <w:szCs w:val="24"/>
            </w:rPr>
          </w:pPr>
          <w:hyperlink w:anchor="_Toc494222750" w:history="1">
            <w:r w:rsidR="004E17D3" w:rsidRPr="00A57EDB">
              <w:rPr>
                <w:rStyle w:val="Hyperlink"/>
                <w:noProof/>
              </w:rPr>
              <w:t>5.2 Results</w:t>
            </w:r>
            <w:r w:rsidR="004E17D3">
              <w:rPr>
                <w:noProof/>
                <w:webHidden/>
              </w:rPr>
              <w:tab/>
            </w:r>
            <w:r w:rsidR="004E17D3">
              <w:rPr>
                <w:noProof/>
                <w:webHidden/>
              </w:rPr>
              <w:fldChar w:fldCharType="begin"/>
            </w:r>
            <w:r w:rsidR="004E17D3">
              <w:rPr>
                <w:noProof/>
                <w:webHidden/>
              </w:rPr>
              <w:instrText xml:space="preserve"> PAGEREF _Toc494222750 \h </w:instrText>
            </w:r>
            <w:r w:rsidR="004E17D3">
              <w:rPr>
                <w:noProof/>
                <w:webHidden/>
              </w:rPr>
            </w:r>
            <w:r w:rsidR="004E17D3">
              <w:rPr>
                <w:noProof/>
                <w:webHidden/>
              </w:rPr>
              <w:fldChar w:fldCharType="separate"/>
            </w:r>
            <w:r w:rsidR="00C20B9B">
              <w:rPr>
                <w:noProof/>
                <w:webHidden/>
              </w:rPr>
              <w:t>116</w:t>
            </w:r>
            <w:r w:rsidR="004E17D3">
              <w:rPr>
                <w:noProof/>
                <w:webHidden/>
              </w:rPr>
              <w:fldChar w:fldCharType="end"/>
            </w:r>
          </w:hyperlink>
        </w:p>
        <w:p w14:paraId="224F1E2A" w14:textId="77777777" w:rsidR="004E17D3" w:rsidRDefault="00A84E1F">
          <w:pPr>
            <w:pStyle w:val="TOC3"/>
            <w:tabs>
              <w:tab w:val="right" w:leader="dot" w:pos="8352"/>
            </w:tabs>
            <w:rPr>
              <w:rFonts w:eastAsiaTheme="minorEastAsia"/>
              <w:noProof/>
              <w:sz w:val="24"/>
              <w:szCs w:val="24"/>
            </w:rPr>
          </w:pPr>
          <w:hyperlink w:anchor="_Toc494222751" w:history="1">
            <w:r w:rsidR="004E17D3" w:rsidRPr="00A57EDB">
              <w:rPr>
                <w:rStyle w:val="Hyperlink"/>
                <w:noProof/>
                <w:lang w:val="en-GB"/>
              </w:rPr>
              <w:t>5.2.1 The C-terminal of the polyproline region and the ‘Minimum Component’</w:t>
            </w:r>
            <w:r w:rsidR="004E17D3">
              <w:rPr>
                <w:noProof/>
                <w:webHidden/>
              </w:rPr>
              <w:tab/>
            </w:r>
            <w:r w:rsidR="004E17D3">
              <w:rPr>
                <w:noProof/>
                <w:webHidden/>
              </w:rPr>
              <w:fldChar w:fldCharType="begin"/>
            </w:r>
            <w:r w:rsidR="004E17D3">
              <w:rPr>
                <w:noProof/>
                <w:webHidden/>
              </w:rPr>
              <w:instrText xml:space="preserve"> PAGEREF _Toc494222751 \h </w:instrText>
            </w:r>
            <w:r w:rsidR="004E17D3">
              <w:rPr>
                <w:noProof/>
                <w:webHidden/>
              </w:rPr>
            </w:r>
            <w:r w:rsidR="004E17D3">
              <w:rPr>
                <w:noProof/>
                <w:webHidden/>
              </w:rPr>
              <w:fldChar w:fldCharType="separate"/>
            </w:r>
            <w:r w:rsidR="00C20B9B">
              <w:rPr>
                <w:noProof/>
                <w:webHidden/>
              </w:rPr>
              <w:t>116</w:t>
            </w:r>
            <w:r w:rsidR="004E17D3">
              <w:rPr>
                <w:noProof/>
                <w:webHidden/>
              </w:rPr>
              <w:fldChar w:fldCharType="end"/>
            </w:r>
          </w:hyperlink>
        </w:p>
        <w:p w14:paraId="5044F42B" w14:textId="77777777" w:rsidR="004E17D3" w:rsidRDefault="00A84E1F">
          <w:pPr>
            <w:pStyle w:val="TOC3"/>
            <w:tabs>
              <w:tab w:val="right" w:leader="dot" w:pos="8352"/>
            </w:tabs>
            <w:rPr>
              <w:rFonts w:eastAsiaTheme="minorEastAsia"/>
              <w:noProof/>
              <w:sz w:val="24"/>
              <w:szCs w:val="24"/>
            </w:rPr>
          </w:pPr>
          <w:hyperlink w:anchor="_Toc494222752" w:history="1">
            <w:r w:rsidR="004E17D3" w:rsidRPr="00A57EDB">
              <w:rPr>
                <w:rStyle w:val="Hyperlink"/>
                <w:noProof/>
                <w:lang w:val="en-GB"/>
              </w:rPr>
              <w:t>5.2.2 How do the C-terminal proline tracts influence actin polymerisation?</w:t>
            </w:r>
            <w:r w:rsidR="004E17D3">
              <w:rPr>
                <w:noProof/>
                <w:webHidden/>
              </w:rPr>
              <w:tab/>
            </w:r>
            <w:r w:rsidR="004E17D3">
              <w:rPr>
                <w:noProof/>
                <w:webHidden/>
              </w:rPr>
              <w:fldChar w:fldCharType="begin"/>
            </w:r>
            <w:r w:rsidR="004E17D3">
              <w:rPr>
                <w:noProof/>
                <w:webHidden/>
              </w:rPr>
              <w:instrText xml:space="preserve"> PAGEREF _Toc494222752 \h </w:instrText>
            </w:r>
            <w:r w:rsidR="004E17D3">
              <w:rPr>
                <w:noProof/>
                <w:webHidden/>
              </w:rPr>
            </w:r>
            <w:r w:rsidR="004E17D3">
              <w:rPr>
                <w:noProof/>
                <w:webHidden/>
              </w:rPr>
              <w:fldChar w:fldCharType="separate"/>
            </w:r>
            <w:r w:rsidR="00C20B9B">
              <w:rPr>
                <w:noProof/>
                <w:webHidden/>
              </w:rPr>
              <w:t>117</w:t>
            </w:r>
            <w:r w:rsidR="004E17D3">
              <w:rPr>
                <w:noProof/>
                <w:webHidden/>
              </w:rPr>
              <w:fldChar w:fldCharType="end"/>
            </w:r>
          </w:hyperlink>
        </w:p>
        <w:p w14:paraId="0057F755" w14:textId="77777777" w:rsidR="004E17D3" w:rsidRDefault="00A84E1F">
          <w:pPr>
            <w:pStyle w:val="TOC3"/>
            <w:tabs>
              <w:tab w:val="right" w:leader="dot" w:pos="8352"/>
            </w:tabs>
            <w:rPr>
              <w:rFonts w:eastAsiaTheme="minorEastAsia"/>
              <w:noProof/>
              <w:sz w:val="24"/>
              <w:szCs w:val="24"/>
            </w:rPr>
          </w:pPr>
          <w:hyperlink w:anchor="_Toc494222753" w:history="1">
            <w:r w:rsidR="004E17D3" w:rsidRPr="00A57EDB">
              <w:rPr>
                <w:rStyle w:val="Hyperlink"/>
                <w:noProof/>
                <w:lang w:val="en-GB"/>
              </w:rPr>
              <w:t>5.2.3 Does the polyproline region promote filament elongation?</w:t>
            </w:r>
            <w:r w:rsidR="004E17D3">
              <w:rPr>
                <w:noProof/>
                <w:webHidden/>
              </w:rPr>
              <w:tab/>
            </w:r>
            <w:r w:rsidR="004E17D3">
              <w:rPr>
                <w:noProof/>
                <w:webHidden/>
              </w:rPr>
              <w:fldChar w:fldCharType="begin"/>
            </w:r>
            <w:r w:rsidR="004E17D3">
              <w:rPr>
                <w:noProof/>
                <w:webHidden/>
              </w:rPr>
              <w:instrText xml:space="preserve"> PAGEREF _Toc494222753 \h </w:instrText>
            </w:r>
            <w:r w:rsidR="004E17D3">
              <w:rPr>
                <w:noProof/>
                <w:webHidden/>
              </w:rPr>
            </w:r>
            <w:r w:rsidR="004E17D3">
              <w:rPr>
                <w:noProof/>
                <w:webHidden/>
              </w:rPr>
              <w:fldChar w:fldCharType="separate"/>
            </w:r>
            <w:r w:rsidR="00C20B9B">
              <w:rPr>
                <w:noProof/>
                <w:webHidden/>
              </w:rPr>
              <w:t>118</w:t>
            </w:r>
            <w:r w:rsidR="004E17D3">
              <w:rPr>
                <w:noProof/>
                <w:webHidden/>
              </w:rPr>
              <w:fldChar w:fldCharType="end"/>
            </w:r>
          </w:hyperlink>
        </w:p>
        <w:p w14:paraId="49B825F6" w14:textId="77777777" w:rsidR="004E17D3" w:rsidRDefault="00A84E1F">
          <w:pPr>
            <w:pStyle w:val="TOC3"/>
            <w:tabs>
              <w:tab w:val="right" w:leader="dot" w:pos="8352"/>
            </w:tabs>
            <w:rPr>
              <w:rFonts w:eastAsiaTheme="minorEastAsia"/>
              <w:noProof/>
              <w:sz w:val="24"/>
              <w:szCs w:val="24"/>
            </w:rPr>
          </w:pPr>
          <w:hyperlink w:anchor="_Toc494222754" w:history="1">
            <w:r w:rsidR="004E17D3" w:rsidRPr="00A57EDB">
              <w:rPr>
                <w:rStyle w:val="Hyperlink"/>
                <w:noProof/>
                <w:lang w:val="en-GB"/>
              </w:rPr>
              <w:t>5.2.4 Do the C-terminal proline tracts bind G-actin?</w:t>
            </w:r>
            <w:r w:rsidR="004E17D3">
              <w:rPr>
                <w:noProof/>
                <w:webHidden/>
              </w:rPr>
              <w:tab/>
            </w:r>
            <w:r w:rsidR="004E17D3">
              <w:rPr>
                <w:noProof/>
                <w:webHidden/>
              </w:rPr>
              <w:fldChar w:fldCharType="begin"/>
            </w:r>
            <w:r w:rsidR="004E17D3">
              <w:rPr>
                <w:noProof/>
                <w:webHidden/>
              </w:rPr>
              <w:instrText xml:space="preserve"> PAGEREF _Toc494222754 \h </w:instrText>
            </w:r>
            <w:r w:rsidR="004E17D3">
              <w:rPr>
                <w:noProof/>
                <w:webHidden/>
              </w:rPr>
            </w:r>
            <w:r w:rsidR="004E17D3">
              <w:rPr>
                <w:noProof/>
                <w:webHidden/>
              </w:rPr>
              <w:fldChar w:fldCharType="separate"/>
            </w:r>
            <w:r w:rsidR="00C20B9B">
              <w:rPr>
                <w:noProof/>
                <w:webHidden/>
              </w:rPr>
              <w:t>119</w:t>
            </w:r>
            <w:r w:rsidR="004E17D3">
              <w:rPr>
                <w:noProof/>
                <w:webHidden/>
              </w:rPr>
              <w:fldChar w:fldCharType="end"/>
            </w:r>
          </w:hyperlink>
        </w:p>
        <w:p w14:paraId="38951D0B" w14:textId="77777777" w:rsidR="004E17D3" w:rsidRDefault="00A84E1F">
          <w:pPr>
            <w:pStyle w:val="TOC3"/>
            <w:tabs>
              <w:tab w:val="right" w:leader="dot" w:pos="8352"/>
            </w:tabs>
            <w:rPr>
              <w:rFonts w:eastAsiaTheme="minorEastAsia"/>
              <w:noProof/>
              <w:sz w:val="24"/>
              <w:szCs w:val="24"/>
            </w:rPr>
          </w:pPr>
          <w:hyperlink w:anchor="_Toc494222755" w:history="1">
            <w:r w:rsidR="004E17D3" w:rsidRPr="00A57EDB">
              <w:rPr>
                <w:rStyle w:val="Hyperlink"/>
                <w:noProof/>
              </w:rPr>
              <w:t>5.2.5 Is the spacing between proline tracts sufficient to allow and interaction between consecutive monomers in an actin filament?</w:t>
            </w:r>
            <w:r w:rsidR="004E17D3">
              <w:rPr>
                <w:noProof/>
                <w:webHidden/>
              </w:rPr>
              <w:tab/>
            </w:r>
            <w:r w:rsidR="004E17D3">
              <w:rPr>
                <w:noProof/>
                <w:webHidden/>
              </w:rPr>
              <w:fldChar w:fldCharType="begin"/>
            </w:r>
            <w:r w:rsidR="004E17D3">
              <w:rPr>
                <w:noProof/>
                <w:webHidden/>
              </w:rPr>
              <w:instrText xml:space="preserve"> PAGEREF _Toc494222755 \h </w:instrText>
            </w:r>
            <w:r w:rsidR="004E17D3">
              <w:rPr>
                <w:noProof/>
                <w:webHidden/>
              </w:rPr>
            </w:r>
            <w:r w:rsidR="004E17D3">
              <w:rPr>
                <w:noProof/>
                <w:webHidden/>
              </w:rPr>
              <w:fldChar w:fldCharType="separate"/>
            </w:r>
            <w:r w:rsidR="00C20B9B">
              <w:rPr>
                <w:noProof/>
                <w:webHidden/>
              </w:rPr>
              <w:t>120</w:t>
            </w:r>
            <w:r w:rsidR="004E17D3">
              <w:rPr>
                <w:noProof/>
                <w:webHidden/>
              </w:rPr>
              <w:fldChar w:fldCharType="end"/>
            </w:r>
          </w:hyperlink>
        </w:p>
        <w:p w14:paraId="4B880C95" w14:textId="77777777" w:rsidR="004E17D3" w:rsidRDefault="00A84E1F">
          <w:pPr>
            <w:pStyle w:val="TOC3"/>
            <w:tabs>
              <w:tab w:val="right" w:leader="dot" w:pos="8352"/>
            </w:tabs>
            <w:rPr>
              <w:rFonts w:eastAsiaTheme="minorEastAsia"/>
              <w:noProof/>
              <w:sz w:val="24"/>
              <w:szCs w:val="24"/>
            </w:rPr>
          </w:pPr>
          <w:hyperlink w:anchor="_Toc494222756" w:history="1">
            <w:r w:rsidR="004E17D3" w:rsidRPr="00A57EDB">
              <w:rPr>
                <w:rStyle w:val="Hyperlink"/>
                <w:noProof/>
                <w:lang w:val="en-GB"/>
              </w:rPr>
              <w:t>5.2.6 What is the effect of an increasing number of proline tracts?</w:t>
            </w:r>
            <w:r w:rsidR="004E17D3">
              <w:rPr>
                <w:noProof/>
                <w:webHidden/>
              </w:rPr>
              <w:tab/>
            </w:r>
            <w:r w:rsidR="004E17D3">
              <w:rPr>
                <w:noProof/>
                <w:webHidden/>
              </w:rPr>
              <w:fldChar w:fldCharType="begin"/>
            </w:r>
            <w:r w:rsidR="004E17D3">
              <w:rPr>
                <w:noProof/>
                <w:webHidden/>
              </w:rPr>
              <w:instrText xml:space="preserve"> PAGEREF _Toc494222756 \h </w:instrText>
            </w:r>
            <w:r w:rsidR="004E17D3">
              <w:rPr>
                <w:noProof/>
                <w:webHidden/>
              </w:rPr>
            </w:r>
            <w:r w:rsidR="004E17D3">
              <w:rPr>
                <w:noProof/>
                <w:webHidden/>
              </w:rPr>
              <w:fldChar w:fldCharType="separate"/>
            </w:r>
            <w:r w:rsidR="00C20B9B">
              <w:rPr>
                <w:noProof/>
                <w:webHidden/>
              </w:rPr>
              <w:t>121</w:t>
            </w:r>
            <w:r w:rsidR="004E17D3">
              <w:rPr>
                <w:noProof/>
                <w:webHidden/>
              </w:rPr>
              <w:fldChar w:fldCharType="end"/>
            </w:r>
          </w:hyperlink>
        </w:p>
        <w:p w14:paraId="3D5784F3" w14:textId="77777777" w:rsidR="004E17D3" w:rsidRDefault="00A84E1F">
          <w:pPr>
            <w:pStyle w:val="TOC3"/>
            <w:tabs>
              <w:tab w:val="right" w:leader="dot" w:pos="8352"/>
            </w:tabs>
            <w:rPr>
              <w:rFonts w:eastAsiaTheme="minorEastAsia"/>
              <w:noProof/>
              <w:sz w:val="24"/>
              <w:szCs w:val="24"/>
            </w:rPr>
          </w:pPr>
          <w:hyperlink w:anchor="_Toc494222757" w:history="1">
            <w:r w:rsidR="004E17D3" w:rsidRPr="00A57EDB">
              <w:rPr>
                <w:rStyle w:val="Hyperlink"/>
                <w:noProof/>
                <w:lang w:val="en-GB"/>
              </w:rPr>
              <w:t>5.2.6 Does the C-terminal region influence actin polymerisation in the presence of the WCA domain?</w:t>
            </w:r>
            <w:r w:rsidR="004E17D3">
              <w:rPr>
                <w:noProof/>
                <w:webHidden/>
              </w:rPr>
              <w:tab/>
            </w:r>
            <w:r w:rsidR="004E17D3">
              <w:rPr>
                <w:noProof/>
                <w:webHidden/>
              </w:rPr>
              <w:fldChar w:fldCharType="begin"/>
            </w:r>
            <w:r w:rsidR="004E17D3">
              <w:rPr>
                <w:noProof/>
                <w:webHidden/>
              </w:rPr>
              <w:instrText xml:space="preserve"> PAGEREF _Toc494222757 \h </w:instrText>
            </w:r>
            <w:r w:rsidR="004E17D3">
              <w:rPr>
                <w:noProof/>
                <w:webHidden/>
              </w:rPr>
            </w:r>
            <w:r w:rsidR="004E17D3">
              <w:rPr>
                <w:noProof/>
                <w:webHidden/>
              </w:rPr>
              <w:fldChar w:fldCharType="separate"/>
            </w:r>
            <w:r w:rsidR="00C20B9B">
              <w:rPr>
                <w:noProof/>
                <w:webHidden/>
              </w:rPr>
              <w:t>122</w:t>
            </w:r>
            <w:r w:rsidR="004E17D3">
              <w:rPr>
                <w:noProof/>
                <w:webHidden/>
              </w:rPr>
              <w:fldChar w:fldCharType="end"/>
            </w:r>
          </w:hyperlink>
        </w:p>
        <w:p w14:paraId="6194296E" w14:textId="77777777" w:rsidR="004E17D3" w:rsidRDefault="00A84E1F">
          <w:pPr>
            <w:pStyle w:val="TOC2"/>
            <w:tabs>
              <w:tab w:val="right" w:leader="dot" w:pos="8352"/>
            </w:tabs>
            <w:rPr>
              <w:rFonts w:eastAsiaTheme="minorEastAsia"/>
              <w:b w:val="0"/>
              <w:bCs w:val="0"/>
              <w:noProof/>
              <w:sz w:val="24"/>
              <w:szCs w:val="24"/>
            </w:rPr>
          </w:pPr>
          <w:hyperlink w:anchor="_Toc494222758" w:history="1">
            <w:r w:rsidR="004E17D3" w:rsidRPr="00A57EDB">
              <w:rPr>
                <w:rStyle w:val="Hyperlink"/>
                <w:noProof/>
              </w:rPr>
              <w:t>5.3 Discussion</w:t>
            </w:r>
            <w:r w:rsidR="004E17D3">
              <w:rPr>
                <w:noProof/>
                <w:webHidden/>
              </w:rPr>
              <w:tab/>
            </w:r>
            <w:r w:rsidR="004E17D3">
              <w:rPr>
                <w:noProof/>
                <w:webHidden/>
              </w:rPr>
              <w:fldChar w:fldCharType="begin"/>
            </w:r>
            <w:r w:rsidR="004E17D3">
              <w:rPr>
                <w:noProof/>
                <w:webHidden/>
              </w:rPr>
              <w:instrText xml:space="preserve"> PAGEREF _Toc494222758 \h </w:instrText>
            </w:r>
            <w:r w:rsidR="004E17D3">
              <w:rPr>
                <w:noProof/>
                <w:webHidden/>
              </w:rPr>
            </w:r>
            <w:r w:rsidR="004E17D3">
              <w:rPr>
                <w:noProof/>
                <w:webHidden/>
              </w:rPr>
              <w:fldChar w:fldCharType="separate"/>
            </w:r>
            <w:r w:rsidR="00C20B9B">
              <w:rPr>
                <w:noProof/>
                <w:webHidden/>
              </w:rPr>
              <w:t>124</w:t>
            </w:r>
            <w:r w:rsidR="004E17D3">
              <w:rPr>
                <w:noProof/>
                <w:webHidden/>
              </w:rPr>
              <w:fldChar w:fldCharType="end"/>
            </w:r>
          </w:hyperlink>
        </w:p>
        <w:p w14:paraId="0C0641EC" w14:textId="77777777" w:rsidR="004E17D3" w:rsidRDefault="00A84E1F">
          <w:pPr>
            <w:pStyle w:val="TOC3"/>
            <w:tabs>
              <w:tab w:val="right" w:leader="dot" w:pos="8352"/>
            </w:tabs>
            <w:rPr>
              <w:rFonts w:eastAsiaTheme="minorEastAsia"/>
              <w:noProof/>
              <w:sz w:val="24"/>
              <w:szCs w:val="24"/>
            </w:rPr>
          </w:pPr>
          <w:hyperlink w:anchor="_Toc494222759" w:history="1">
            <w:r w:rsidR="004E17D3" w:rsidRPr="00A57EDB">
              <w:rPr>
                <w:rStyle w:val="Hyperlink"/>
                <w:noProof/>
                <w:lang w:val="en-GB"/>
              </w:rPr>
              <w:t>5.3.1 C-Terminal proline tracts</w:t>
            </w:r>
            <w:r w:rsidR="004E17D3">
              <w:rPr>
                <w:noProof/>
                <w:webHidden/>
              </w:rPr>
              <w:tab/>
            </w:r>
            <w:r w:rsidR="004E17D3">
              <w:rPr>
                <w:noProof/>
                <w:webHidden/>
              </w:rPr>
              <w:fldChar w:fldCharType="begin"/>
            </w:r>
            <w:r w:rsidR="004E17D3">
              <w:rPr>
                <w:noProof/>
                <w:webHidden/>
              </w:rPr>
              <w:instrText xml:space="preserve"> PAGEREF _Toc494222759 \h </w:instrText>
            </w:r>
            <w:r w:rsidR="004E17D3">
              <w:rPr>
                <w:noProof/>
                <w:webHidden/>
              </w:rPr>
            </w:r>
            <w:r w:rsidR="004E17D3">
              <w:rPr>
                <w:noProof/>
                <w:webHidden/>
              </w:rPr>
              <w:fldChar w:fldCharType="separate"/>
            </w:r>
            <w:r w:rsidR="00C20B9B">
              <w:rPr>
                <w:noProof/>
                <w:webHidden/>
              </w:rPr>
              <w:t>124</w:t>
            </w:r>
            <w:r w:rsidR="004E17D3">
              <w:rPr>
                <w:noProof/>
                <w:webHidden/>
              </w:rPr>
              <w:fldChar w:fldCharType="end"/>
            </w:r>
          </w:hyperlink>
        </w:p>
        <w:p w14:paraId="671BAFDB" w14:textId="77777777" w:rsidR="004E17D3" w:rsidRDefault="00A84E1F">
          <w:pPr>
            <w:pStyle w:val="TOC3"/>
            <w:tabs>
              <w:tab w:val="right" w:leader="dot" w:pos="8352"/>
            </w:tabs>
            <w:rPr>
              <w:rFonts w:eastAsiaTheme="minorEastAsia"/>
              <w:noProof/>
              <w:sz w:val="24"/>
              <w:szCs w:val="24"/>
            </w:rPr>
          </w:pPr>
          <w:hyperlink w:anchor="_Toc494222760" w:history="1">
            <w:r w:rsidR="004E17D3" w:rsidRPr="00A57EDB">
              <w:rPr>
                <w:rStyle w:val="Hyperlink"/>
                <w:noProof/>
                <w:lang w:val="en-GB"/>
              </w:rPr>
              <w:t>5.3.2 Minimum component and the C-terminal proline tracts</w:t>
            </w:r>
            <w:r w:rsidR="004E17D3">
              <w:rPr>
                <w:noProof/>
                <w:webHidden/>
              </w:rPr>
              <w:tab/>
            </w:r>
            <w:r w:rsidR="004E17D3">
              <w:rPr>
                <w:noProof/>
                <w:webHidden/>
              </w:rPr>
              <w:fldChar w:fldCharType="begin"/>
            </w:r>
            <w:r w:rsidR="004E17D3">
              <w:rPr>
                <w:noProof/>
                <w:webHidden/>
              </w:rPr>
              <w:instrText xml:space="preserve"> PAGEREF _Toc494222760 \h </w:instrText>
            </w:r>
            <w:r w:rsidR="004E17D3">
              <w:rPr>
                <w:noProof/>
                <w:webHidden/>
              </w:rPr>
            </w:r>
            <w:r w:rsidR="004E17D3">
              <w:rPr>
                <w:noProof/>
                <w:webHidden/>
              </w:rPr>
              <w:fldChar w:fldCharType="separate"/>
            </w:r>
            <w:r w:rsidR="00C20B9B">
              <w:rPr>
                <w:noProof/>
                <w:webHidden/>
              </w:rPr>
              <w:t>124</w:t>
            </w:r>
            <w:r w:rsidR="004E17D3">
              <w:rPr>
                <w:noProof/>
                <w:webHidden/>
              </w:rPr>
              <w:fldChar w:fldCharType="end"/>
            </w:r>
          </w:hyperlink>
        </w:p>
        <w:p w14:paraId="2C365C72" w14:textId="77777777" w:rsidR="004E17D3" w:rsidRDefault="00A84E1F">
          <w:pPr>
            <w:pStyle w:val="TOC3"/>
            <w:tabs>
              <w:tab w:val="right" w:leader="dot" w:pos="8352"/>
            </w:tabs>
            <w:rPr>
              <w:rFonts w:eastAsiaTheme="minorEastAsia"/>
              <w:noProof/>
              <w:sz w:val="24"/>
              <w:szCs w:val="24"/>
            </w:rPr>
          </w:pPr>
          <w:hyperlink w:anchor="_Toc494222761" w:history="1">
            <w:r w:rsidR="004E17D3" w:rsidRPr="00A57EDB">
              <w:rPr>
                <w:rStyle w:val="Hyperlink"/>
                <w:noProof/>
              </w:rPr>
              <w:t>5.3.3 An interaction with F-actin?</w:t>
            </w:r>
            <w:r w:rsidR="004E17D3">
              <w:rPr>
                <w:noProof/>
                <w:webHidden/>
              </w:rPr>
              <w:tab/>
            </w:r>
            <w:r w:rsidR="004E17D3">
              <w:rPr>
                <w:noProof/>
                <w:webHidden/>
              </w:rPr>
              <w:fldChar w:fldCharType="begin"/>
            </w:r>
            <w:r w:rsidR="004E17D3">
              <w:rPr>
                <w:noProof/>
                <w:webHidden/>
              </w:rPr>
              <w:instrText xml:space="preserve"> PAGEREF _Toc494222761 \h </w:instrText>
            </w:r>
            <w:r w:rsidR="004E17D3">
              <w:rPr>
                <w:noProof/>
                <w:webHidden/>
              </w:rPr>
            </w:r>
            <w:r w:rsidR="004E17D3">
              <w:rPr>
                <w:noProof/>
                <w:webHidden/>
              </w:rPr>
              <w:fldChar w:fldCharType="separate"/>
            </w:r>
            <w:r w:rsidR="00C20B9B">
              <w:rPr>
                <w:noProof/>
                <w:webHidden/>
              </w:rPr>
              <w:t>126</w:t>
            </w:r>
            <w:r w:rsidR="004E17D3">
              <w:rPr>
                <w:noProof/>
                <w:webHidden/>
              </w:rPr>
              <w:fldChar w:fldCharType="end"/>
            </w:r>
          </w:hyperlink>
        </w:p>
        <w:p w14:paraId="3C854CDE" w14:textId="77777777" w:rsidR="004E17D3" w:rsidRDefault="00A84E1F">
          <w:pPr>
            <w:pStyle w:val="TOC3"/>
            <w:tabs>
              <w:tab w:val="right" w:leader="dot" w:pos="8352"/>
            </w:tabs>
            <w:rPr>
              <w:rFonts w:eastAsiaTheme="minorEastAsia"/>
              <w:noProof/>
              <w:sz w:val="24"/>
              <w:szCs w:val="24"/>
            </w:rPr>
          </w:pPr>
          <w:hyperlink w:anchor="_Toc494222762" w:history="1">
            <w:r w:rsidR="004E17D3" w:rsidRPr="00A57EDB">
              <w:rPr>
                <w:rStyle w:val="Hyperlink"/>
                <w:noProof/>
              </w:rPr>
              <w:t>5.3.4 A direct interaction between proline tracts and actin</w:t>
            </w:r>
            <w:r w:rsidR="004E17D3">
              <w:rPr>
                <w:noProof/>
                <w:webHidden/>
              </w:rPr>
              <w:tab/>
            </w:r>
            <w:r w:rsidR="004E17D3">
              <w:rPr>
                <w:noProof/>
                <w:webHidden/>
              </w:rPr>
              <w:fldChar w:fldCharType="begin"/>
            </w:r>
            <w:r w:rsidR="004E17D3">
              <w:rPr>
                <w:noProof/>
                <w:webHidden/>
              </w:rPr>
              <w:instrText xml:space="preserve"> PAGEREF _Toc494222762 \h </w:instrText>
            </w:r>
            <w:r w:rsidR="004E17D3">
              <w:rPr>
                <w:noProof/>
                <w:webHidden/>
              </w:rPr>
            </w:r>
            <w:r w:rsidR="004E17D3">
              <w:rPr>
                <w:noProof/>
                <w:webHidden/>
              </w:rPr>
              <w:fldChar w:fldCharType="separate"/>
            </w:r>
            <w:r w:rsidR="00C20B9B">
              <w:rPr>
                <w:noProof/>
                <w:webHidden/>
              </w:rPr>
              <w:t>127</w:t>
            </w:r>
            <w:r w:rsidR="004E17D3">
              <w:rPr>
                <w:noProof/>
                <w:webHidden/>
              </w:rPr>
              <w:fldChar w:fldCharType="end"/>
            </w:r>
          </w:hyperlink>
        </w:p>
        <w:p w14:paraId="60E2B71D" w14:textId="77777777" w:rsidR="004E17D3" w:rsidRDefault="00A84E1F">
          <w:pPr>
            <w:pStyle w:val="TOC1"/>
            <w:tabs>
              <w:tab w:val="right" w:leader="dot" w:pos="8352"/>
            </w:tabs>
            <w:rPr>
              <w:rFonts w:eastAsiaTheme="minorEastAsia"/>
              <w:b w:val="0"/>
              <w:bCs w:val="0"/>
              <w:noProof/>
            </w:rPr>
          </w:pPr>
          <w:hyperlink w:anchor="_Toc494222763" w:history="1">
            <w:r w:rsidR="004E17D3" w:rsidRPr="00A57EDB">
              <w:rPr>
                <w:rStyle w:val="Hyperlink"/>
                <w:noProof/>
                <w:lang w:val="en-GB"/>
              </w:rPr>
              <w:t>6. Regulation of Las17 by post-translational modification of the WH2 motif.</w:t>
            </w:r>
            <w:r w:rsidR="004E17D3">
              <w:rPr>
                <w:noProof/>
                <w:webHidden/>
              </w:rPr>
              <w:tab/>
            </w:r>
            <w:r w:rsidR="004E17D3">
              <w:rPr>
                <w:noProof/>
                <w:webHidden/>
              </w:rPr>
              <w:fldChar w:fldCharType="begin"/>
            </w:r>
            <w:r w:rsidR="004E17D3">
              <w:rPr>
                <w:noProof/>
                <w:webHidden/>
              </w:rPr>
              <w:instrText xml:space="preserve"> PAGEREF _Toc494222763 \h </w:instrText>
            </w:r>
            <w:r w:rsidR="004E17D3">
              <w:rPr>
                <w:noProof/>
                <w:webHidden/>
              </w:rPr>
            </w:r>
            <w:r w:rsidR="004E17D3">
              <w:rPr>
                <w:noProof/>
                <w:webHidden/>
              </w:rPr>
              <w:fldChar w:fldCharType="separate"/>
            </w:r>
            <w:r w:rsidR="00C20B9B">
              <w:rPr>
                <w:noProof/>
                <w:webHidden/>
              </w:rPr>
              <w:t>129</w:t>
            </w:r>
            <w:r w:rsidR="004E17D3">
              <w:rPr>
                <w:noProof/>
                <w:webHidden/>
              </w:rPr>
              <w:fldChar w:fldCharType="end"/>
            </w:r>
          </w:hyperlink>
        </w:p>
        <w:p w14:paraId="7497C4E6" w14:textId="77777777" w:rsidR="004E17D3" w:rsidRDefault="00A84E1F">
          <w:pPr>
            <w:pStyle w:val="TOC2"/>
            <w:tabs>
              <w:tab w:val="right" w:leader="dot" w:pos="8352"/>
            </w:tabs>
            <w:rPr>
              <w:rFonts w:eastAsiaTheme="minorEastAsia"/>
              <w:b w:val="0"/>
              <w:bCs w:val="0"/>
              <w:noProof/>
              <w:sz w:val="24"/>
              <w:szCs w:val="24"/>
            </w:rPr>
          </w:pPr>
          <w:hyperlink w:anchor="_Toc494222764" w:history="1">
            <w:r w:rsidR="004E17D3" w:rsidRPr="00A57EDB">
              <w:rPr>
                <w:rStyle w:val="Hyperlink"/>
                <w:noProof/>
                <w:lang w:val="en-GB"/>
              </w:rPr>
              <w:t>6.1 Introduction</w:t>
            </w:r>
            <w:r w:rsidR="004E17D3">
              <w:rPr>
                <w:noProof/>
                <w:webHidden/>
              </w:rPr>
              <w:tab/>
            </w:r>
            <w:r w:rsidR="004E17D3">
              <w:rPr>
                <w:noProof/>
                <w:webHidden/>
              </w:rPr>
              <w:fldChar w:fldCharType="begin"/>
            </w:r>
            <w:r w:rsidR="004E17D3">
              <w:rPr>
                <w:noProof/>
                <w:webHidden/>
              </w:rPr>
              <w:instrText xml:space="preserve"> PAGEREF _Toc494222764 \h </w:instrText>
            </w:r>
            <w:r w:rsidR="004E17D3">
              <w:rPr>
                <w:noProof/>
                <w:webHidden/>
              </w:rPr>
            </w:r>
            <w:r w:rsidR="004E17D3">
              <w:rPr>
                <w:noProof/>
                <w:webHidden/>
              </w:rPr>
              <w:fldChar w:fldCharType="separate"/>
            </w:r>
            <w:r w:rsidR="00C20B9B">
              <w:rPr>
                <w:noProof/>
                <w:webHidden/>
              </w:rPr>
              <w:t>129</w:t>
            </w:r>
            <w:r w:rsidR="004E17D3">
              <w:rPr>
                <w:noProof/>
                <w:webHidden/>
              </w:rPr>
              <w:fldChar w:fldCharType="end"/>
            </w:r>
          </w:hyperlink>
        </w:p>
        <w:p w14:paraId="7D69A4EF" w14:textId="77777777" w:rsidR="004E17D3" w:rsidRDefault="00A84E1F">
          <w:pPr>
            <w:pStyle w:val="TOC2"/>
            <w:tabs>
              <w:tab w:val="right" w:leader="dot" w:pos="8352"/>
            </w:tabs>
            <w:rPr>
              <w:rFonts w:eastAsiaTheme="minorEastAsia"/>
              <w:b w:val="0"/>
              <w:bCs w:val="0"/>
              <w:noProof/>
              <w:sz w:val="24"/>
              <w:szCs w:val="24"/>
            </w:rPr>
          </w:pPr>
          <w:hyperlink w:anchor="_Toc494222765" w:history="1">
            <w:r w:rsidR="004E17D3" w:rsidRPr="00A57EDB">
              <w:rPr>
                <w:rStyle w:val="Hyperlink"/>
                <w:noProof/>
              </w:rPr>
              <w:t>6.2 Results</w:t>
            </w:r>
            <w:r w:rsidR="004E17D3">
              <w:rPr>
                <w:noProof/>
                <w:webHidden/>
              </w:rPr>
              <w:tab/>
            </w:r>
            <w:r w:rsidR="004E17D3">
              <w:rPr>
                <w:noProof/>
                <w:webHidden/>
              </w:rPr>
              <w:fldChar w:fldCharType="begin"/>
            </w:r>
            <w:r w:rsidR="004E17D3">
              <w:rPr>
                <w:noProof/>
                <w:webHidden/>
              </w:rPr>
              <w:instrText xml:space="preserve"> PAGEREF _Toc494222765 \h </w:instrText>
            </w:r>
            <w:r w:rsidR="004E17D3">
              <w:rPr>
                <w:noProof/>
                <w:webHidden/>
              </w:rPr>
            </w:r>
            <w:r w:rsidR="004E17D3">
              <w:rPr>
                <w:noProof/>
                <w:webHidden/>
              </w:rPr>
              <w:fldChar w:fldCharType="separate"/>
            </w:r>
            <w:r w:rsidR="00C20B9B">
              <w:rPr>
                <w:noProof/>
                <w:webHidden/>
              </w:rPr>
              <w:t>131</w:t>
            </w:r>
            <w:r w:rsidR="004E17D3">
              <w:rPr>
                <w:noProof/>
                <w:webHidden/>
              </w:rPr>
              <w:fldChar w:fldCharType="end"/>
            </w:r>
          </w:hyperlink>
        </w:p>
        <w:p w14:paraId="58E96EEA" w14:textId="77777777" w:rsidR="004E17D3" w:rsidRDefault="00A84E1F">
          <w:pPr>
            <w:pStyle w:val="TOC3"/>
            <w:tabs>
              <w:tab w:val="right" w:leader="dot" w:pos="8352"/>
            </w:tabs>
            <w:rPr>
              <w:rFonts w:eastAsiaTheme="minorEastAsia"/>
              <w:noProof/>
              <w:sz w:val="24"/>
              <w:szCs w:val="24"/>
            </w:rPr>
          </w:pPr>
          <w:hyperlink w:anchor="_Toc494222766" w:history="1">
            <w:r w:rsidR="004E17D3" w:rsidRPr="00A57EDB">
              <w:rPr>
                <w:rStyle w:val="Hyperlink"/>
                <w:noProof/>
              </w:rPr>
              <w:t>6.2.1 What contribution does G-actin binding at the WH2 motif make to Arp2/3 activation?</w:t>
            </w:r>
            <w:r w:rsidR="004E17D3">
              <w:rPr>
                <w:noProof/>
                <w:webHidden/>
              </w:rPr>
              <w:tab/>
            </w:r>
            <w:r w:rsidR="004E17D3">
              <w:rPr>
                <w:noProof/>
                <w:webHidden/>
              </w:rPr>
              <w:fldChar w:fldCharType="begin"/>
            </w:r>
            <w:r w:rsidR="004E17D3">
              <w:rPr>
                <w:noProof/>
                <w:webHidden/>
              </w:rPr>
              <w:instrText xml:space="preserve"> PAGEREF _Toc494222766 \h </w:instrText>
            </w:r>
            <w:r w:rsidR="004E17D3">
              <w:rPr>
                <w:noProof/>
                <w:webHidden/>
              </w:rPr>
            </w:r>
            <w:r w:rsidR="004E17D3">
              <w:rPr>
                <w:noProof/>
                <w:webHidden/>
              </w:rPr>
              <w:fldChar w:fldCharType="separate"/>
            </w:r>
            <w:r w:rsidR="00C20B9B">
              <w:rPr>
                <w:noProof/>
                <w:webHidden/>
              </w:rPr>
              <w:t>131</w:t>
            </w:r>
            <w:r w:rsidR="004E17D3">
              <w:rPr>
                <w:noProof/>
                <w:webHidden/>
              </w:rPr>
              <w:fldChar w:fldCharType="end"/>
            </w:r>
          </w:hyperlink>
        </w:p>
        <w:p w14:paraId="0E50FE39" w14:textId="77777777" w:rsidR="004E17D3" w:rsidRDefault="00A84E1F">
          <w:pPr>
            <w:pStyle w:val="TOC3"/>
            <w:tabs>
              <w:tab w:val="right" w:leader="dot" w:pos="8352"/>
            </w:tabs>
            <w:rPr>
              <w:rFonts w:eastAsiaTheme="minorEastAsia"/>
              <w:noProof/>
              <w:sz w:val="24"/>
              <w:szCs w:val="24"/>
            </w:rPr>
          </w:pPr>
          <w:hyperlink w:anchor="_Toc494222767" w:history="1">
            <w:r w:rsidR="004E17D3" w:rsidRPr="00A57EDB">
              <w:rPr>
                <w:rStyle w:val="Hyperlink"/>
                <w:noProof/>
              </w:rPr>
              <w:t>6.2.2 Can phosphorylation within the WH2 motif inhibit G-actin binding</w:t>
            </w:r>
            <w:r w:rsidR="004E17D3" w:rsidRPr="00A57EDB">
              <w:rPr>
                <w:rStyle w:val="Hyperlink"/>
                <w:i/>
                <w:noProof/>
              </w:rPr>
              <w:t>?</w:t>
            </w:r>
            <w:r w:rsidR="004E17D3">
              <w:rPr>
                <w:noProof/>
                <w:webHidden/>
              </w:rPr>
              <w:tab/>
            </w:r>
            <w:r w:rsidR="004E17D3">
              <w:rPr>
                <w:noProof/>
                <w:webHidden/>
              </w:rPr>
              <w:fldChar w:fldCharType="begin"/>
            </w:r>
            <w:r w:rsidR="004E17D3">
              <w:rPr>
                <w:noProof/>
                <w:webHidden/>
              </w:rPr>
              <w:instrText xml:space="preserve"> PAGEREF _Toc494222767 \h </w:instrText>
            </w:r>
            <w:r w:rsidR="004E17D3">
              <w:rPr>
                <w:noProof/>
                <w:webHidden/>
              </w:rPr>
            </w:r>
            <w:r w:rsidR="004E17D3">
              <w:rPr>
                <w:noProof/>
                <w:webHidden/>
              </w:rPr>
              <w:fldChar w:fldCharType="separate"/>
            </w:r>
            <w:r w:rsidR="00C20B9B">
              <w:rPr>
                <w:noProof/>
                <w:webHidden/>
              </w:rPr>
              <w:t>131</w:t>
            </w:r>
            <w:r w:rsidR="004E17D3">
              <w:rPr>
                <w:noProof/>
                <w:webHidden/>
              </w:rPr>
              <w:fldChar w:fldCharType="end"/>
            </w:r>
          </w:hyperlink>
        </w:p>
        <w:p w14:paraId="543583CF" w14:textId="77777777" w:rsidR="004E17D3" w:rsidRDefault="00A84E1F">
          <w:pPr>
            <w:pStyle w:val="TOC3"/>
            <w:tabs>
              <w:tab w:val="right" w:leader="dot" w:pos="8352"/>
            </w:tabs>
            <w:rPr>
              <w:rFonts w:eastAsiaTheme="minorEastAsia"/>
              <w:noProof/>
              <w:sz w:val="24"/>
              <w:szCs w:val="24"/>
            </w:rPr>
          </w:pPr>
          <w:hyperlink w:anchor="_Toc494222768" w:history="1">
            <w:r w:rsidR="004E17D3" w:rsidRPr="00A57EDB">
              <w:rPr>
                <w:rStyle w:val="Hyperlink"/>
                <w:noProof/>
              </w:rPr>
              <w:t>6.2.3 Phosphorylation disrupts G-actin binding by the WH2 peptide</w:t>
            </w:r>
            <w:r w:rsidR="004E17D3">
              <w:rPr>
                <w:noProof/>
                <w:webHidden/>
              </w:rPr>
              <w:tab/>
            </w:r>
            <w:r w:rsidR="004E17D3">
              <w:rPr>
                <w:noProof/>
                <w:webHidden/>
              </w:rPr>
              <w:fldChar w:fldCharType="begin"/>
            </w:r>
            <w:r w:rsidR="004E17D3">
              <w:rPr>
                <w:noProof/>
                <w:webHidden/>
              </w:rPr>
              <w:instrText xml:space="preserve"> PAGEREF _Toc494222768 \h </w:instrText>
            </w:r>
            <w:r w:rsidR="004E17D3">
              <w:rPr>
                <w:noProof/>
                <w:webHidden/>
              </w:rPr>
            </w:r>
            <w:r w:rsidR="004E17D3">
              <w:rPr>
                <w:noProof/>
                <w:webHidden/>
              </w:rPr>
              <w:fldChar w:fldCharType="separate"/>
            </w:r>
            <w:r w:rsidR="00C20B9B">
              <w:rPr>
                <w:noProof/>
                <w:webHidden/>
              </w:rPr>
              <w:t>133</w:t>
            </w:r>
            <w:r w:rsidR="004E17D3">
              <w:rPr>
                <w:noProof/>
                <w:webHidden/>
              </w:rPr>
              <w:fldChar w:fldCharType="end"/>
            </w:r>
          </w:hyperlink>
        </w:p>
        <w:p w14:paraId="240E7165" w14:textId="77777777" w:rsidR="004E17D3" w:rsidRDefault="00A84E1F">
          <w:pPr>
            <w:pStyle w:val="TOC3"/>
            <w:tabs>
              <w:tab w:val="right" w:leader="dot" w:pos="8352"/>
            </w:tabs>
            <w:rPr>
              <w:rFonts w:eastAsiaTheme="minorEastAsia"/>
              <w:noProof/>
              <w:sz w:val="24"/>
              <w:szCs w:val="24"/>
            </w:rPr>
          </w:pPr>
          <w:hyperlink w:anchor="_Toc494222769" w:history="1">
            <w:r w:rsidR="004E17D3" w:rsidRPr="00A57EDB">
              <w:rPr>
                <w:rStyle w:val="Hyperlink"/>
                <w:noProof/>
              </w:rPr>
              <w:t>6.2.4 Does phosphorylation of the WH2 motif influence the activity of Las17?</w:t>
            </w:r>
            <w:r w:rsidR="004E17D3">
              <w:rPr>
                <w:noProof/>
                <w:webHidden/>
              </w:rPr>
              <w:tab/>
            </w:r>
            <w:r w:rsidR="004E17D3">
              <w:rPr>
                <w:noProof/>
                <w:webHidden/>
              </w:rPr>
              <w:fldChar w:fldCharType="begin"/>
            </w:r>
            <w:r w:rsidR="004E17D3">
              <w:rPr>
                <w:noProof/>
                <w:webHidden/>
              </w:rPr>
              <w:instrText xml:space="preserve"> PAGEREF _Toc494222769 \h </w:instrText>
            </w:r>
            <w:r w:rsidR="004E17D3">
              <w:rPr>
                <w:noProof/>
                <w:webHidden/>
              </w:rPr>
            </w:r>
            <w:r w:rsidR="004E17D3">
              <w:rPr>
                <w:noProof/>
                <w:webHidden/>
              </w:rPr>
              <w:fldChar w:fldCharType="separate"/>
            </w:r>
            <w:r w:rsidR="00C20B9B">
              <w:rPr>
                <w:noProof/>
                <w:webHidden/>
              </w:rPr>
              <w:t>134</w:t>
            </w:r>
            <w:r w:rsidR="004E17D3">
              <w:rPr>
                <w:noProof/>
                <w:webHidden/>
              </w:rPr>
              <w:fldChar w:fldCharType="end"/>
            </w:r>
          </w:hyperlink>
        </w:p>
        <w:p w14:paraId="5920F752" w14:textId="77777777" w:rsidR="004E17D3" w:rsidRDefault="00A84E1F">
          <w:pPr>
            <w:pStyle w:val="TOC3"/>
            <w:tabs>
              <w:tab w:val="right" w:leader="dot" w:pos="8352"/>
            </w:tabs>
            <w:rPr>
              <w:rFonts w:eastAsiaTheme="minorEastAsia"/>
              <w:noProof/>
              <w:sz w:val="24"/>
              <w:szCs w:val="24"/>
            </w:rPr>
          </w:pPr>
          <w:hyperlink w:anchor="_Toc494222770" w:history="1">
            <w:r w:rsidR="004E17D3" w:rsidRPr="00A57EDB">
              <w:rPr>
                <w:rStyle w:val="Hyperlink"/>
                <w:noProof/>
              </w:rPr>
              <w:t>6.2.5 Does phosphorylation of WH2 motifs in other WASp family proteins also affect actin binding?</w:t>
            </w:r>
            <w:r w:rsidR="004E17D3">
              <w:rPr>
                <w:noProof/>
                <w:webHidden/>
              </w:rPr>
              <w:tab/>
            </w:r>
            <w:r w:rsidR="004E17D3">
              <w:rPr>
                <w:noProof/>
                <w:webHidden/>
              </w:rPr>
              <w:fldChar w:fldCharType="begin"/>
            </w:r>
            <w:r w:rsidR="004E17D3">
              <w:rPr>
                <w:noProof/>
                <w:webHidden/>
              </w:rPr>
              <w:instrText xml:space="preserve"> PAGEREF _Toc494222770 \h </w:instrText>
            </w:r>
            <w:r w:rsidR="004E17D3">
              <w:rPr>
                <w:noProof/>
                <w:webHidden/>
              </w:rPr>
            </w:r>
            <w:r w:rsidR="004E17D3">
              <w:rPr>
                <w:noProof/>
                <w:webHidden/>
              </w:rPr>
              <w:fldChar w:fldCharType="separate"/>
            </w:r>
            <w:r w:rsidR="00C20B9B">
              <w:rPr>
                <w:noProof/>
                <w:webHidden/>
              </w:rPr>
              <w:t>138</w:t>
            </w:r>
            <w:r w:rsidR="004E17D3">
              <w:rPr>
                <w:noProof/>
                <w:webHidden/>
              </w:rPr>
              <w:fldChar w:fldCharType="end"/>
            </w:r>
          </w:hyperlink>
        </w:p>
        <w:p w14:paraId="60BCF781" w14:textId="77777777" w:rsidR="004E17D3" w:rsidRDefault="00A84E1F">
          <w:pPr>
            <w:pStyle w:val="TOC3"/>
            <w:tabs>
              <w:tab w:val="right" w:leader="dot" w:pos="8352"/>
            </w:tabs>
            <w:rPr>
              <w:rFonts w:eastAsiaTheme="minorEastAsia"/>
              <w:noProof/>
              <w:sz w:val="24"/>
              <w:szCs w:val="24"/>
            </w:rPr>
          </w:pPr>
          <w:hyperlink w:anchor="_Toc494222771" w:history="1">
            <w:r w:rsidR="004E17D3" w:rsidRPr="00A57EDB">
              <w:rPr>
                <w:rStyle w:val="Hyperlink"/>
                <w:noProof/>
              </w:rPr>
              <w:t>6.2.6 Variation in residue preceding the well conserved isoleucine</w:t>
            </w:r>
            <w:r w:rsidR="004E17D3">
              <w:rPr>
                <w:noProof/>
                <w:webHidden/>
              </w:rPr>
              <w:tab/>
            </w:r>
            <w:r w:rsidR="004E17D3">
              <w:rPr>
                <w:noProof/>
                <w:webHidden/>
              </w:rPr>
              <w:fldChar w:fldCharType="begin"/>
            </w:r>
            <w:r w:rsidR="004E17D3">
              <w:rPr>
                <w:noProof/>
                <w:webHidden/>
              </w:rPr>
              <w:instrText xml:space="preserve"> PAGEREF _Toc494222771 \h </w:instrText>
            </w:r>
            <w:r w:rsidR="004E17D3">
              <w:rPr>
                <w:noProof/>
                <w:webHidden/>
              </w:rPr>
            </w:r>
            <w:r w:rsidR="004E17D3">
              <w:rPr>
                <w:noProof/>
                <w:webHidden/>
              </w:rPr>
              <w:fldChar w:fldCharType="separate"/>
            </w:r>
            <w:r w:rsidR="00C20B9B">
              <w:rPr>
                <w:noProof/>
                <w:webHidden/>
              </w:rPr>
              <w:t>139</w:t>
            </w:r>
            <w:r w:rsidR="004E17D3">
              <w:rPr>
                <w:noProof/>
                <w:webHidden/>
              </w:rPr>
              <w:fldChar w:fldCharType="end"/>
            </w:r>
          </w:hyperlink>
        </w:p>
        <w:p w14:paraId="4C6FED39" w14:textId="77777777" w:rsidR="004E17D3" w:rsidRDefault="00A84E1F">
          <w:pPr>
            <w:pStyle w:val="TOC3"/>
            <w:tabs>
              <w:tab w:val="right" w:leader="dot" w:pos="8352"/>
            </w:tabs>
            <w:rPr>
              <w:rFonts w:eastAsiaTheme="minorEastAsia"/>
              <w:noProof/>
              <w:sz w:val="24"/>
              <w:szCs w:val="24"/>
            </w:rPr>
          </w:pPr>
          <w:hyperlink w:anchor="_Toc494222772" w:history="1">
            <w:r w:rsidR="004E17D3" w:rsidRPr="00A57EDB">
              <w:rPr>
                <w:rStyle w:val="Hyperlink"/>
                <w:noProof/>
              </w:rPr>
              <w:t>6.2.7 Does the ‘non-phosphorylatable’ S554A mutation effect G-actin binding?</w:t>
            </w:r>
            <w:r w:rsidR="004E17D3">
              <w:rPr>
                <w:noProof/>
                <w:webHidden/>
              </w:rPr>
              <w:tab/>
            </w:r>
            <w:r w:rsidR="004E17D3">
              <w:rPr>
                <w:noProof/>
                <w:webHidden/>
              </w:rPr>
              <w:fldChar w:fldCharType="begin"/>
            </w:r>
            <w:r w:rsidR="004E17D3">
              <w:rPr>
                <w:noProof/>
                <w:webHidden/>
              </w:rPr>
              <w:instrText xml:space="preserve"> PAGEREF _Toc494222772 \h </w:instrText>
            </w:r>
            <w:r w:rsidR="004E17D3">
              <w:rPr>
                <w:noProof/>
                <w:webHidden/>
              </w:rPr>
            </w:r>
            <w:r w:rsidR="004E17D3">
              <w:rPr>
                <w:noProof/>
                <w:webHidden/>
              </w:rPr>
              <w:fldChar w:fldCharType="separate"/>
            </w:r>
            <w:r w:rsidR="00C20B9B">
              <w:rPr>
                <w:noProof/>
                <w:webHidden/>
              </w:rPr>
              <w:t>140</w:t>
            </w:r>
            <w:r w:rsidR="004E17D3">
              <w:rPr>
                <w:noProof/>
                <w:webHidden/>
              </w:rPr>
              <w:fldChar w:fldCharType="end"/>
            </w:r>
          </w:hyperlink>
        </w:p>
        <w:p w14:paraId="7CEC89FB" w14:textId="77777777" w:rsidR="004E17D3" w:rsidRDefault="00A84E1F">
          <w:pPr>
            <w:pStyle w:val="TOC3"/>
            <w:tabs>
              <w:tab w:val="right" w:leader="dot" w:pos="8352"/>
            </w:tabs>
            <w:rPr>
              <w:rFonts w:eastAsiaTheme="minorEastAsia"/>
              <w:noProof/>
              <w:sz w:val="24"/>
              <w:szCs w:val="24"/>
            </w:rPr>
          </w:pPr>
          <w:hyperlink w:anchor="_Toc494222773" w:history="1">
            <w:r w:rsidR="004E17D3" w:rsidRPr="00A57EDB">
              <w:rPr>
                <w:rStyle w:val="Hyperlink"/>
                <w:noProof/>
              </w:rPr>
              <w:t>6.2.8 Does the ‘non-phosphorylatable’ S554A mutation affect Arp2/3 activation?</w:t>
            </w:r>
            <w:r w:rsidR="004E17D3">
              <w:rPr>
                <w:noProof/>
                <w:webHidden/>
              </w:rPr>
              <w:tab/>
            </w:r>
            <w:r w:rsidR="004E17D3">
              <w:rPr>
                <w:noProof/>
                <w:webHidden/>
              </w:rPr>
              <w:fldChar w:fldCharType="begin"/>
            </w:r>
            <w:r w:rsidR="004E17D3">
              <w:rPr>
                <w:noProof/>
                <w:webHidden/>
              </w:rPr>
              <w:instrText xml:space="preserve"> PAGEREF _Toc494222773 \h </w:instrText>
            </w:r>
            <w:r w:rsidR="004E17D3">
              <w:rPr>
                <w:noProof/>
                <w:webHidden/>
              </w:rPr>
            </w:r>
            <w:r w:rsidR="004E17D3">
              <w:rPr>
                <w:noProof/>
                <w:webHidden/>
              </w:rPr>
              <w:fldChar w:fldCharType="separate"/>
            </w:r>
            <w:r w:rsidR="00C20B9B">
              <w:rPr>
                <w:noProof/>
                <w:webHidden/>
              </w:rPr>
              <w:t>141</w:t>
            </w:r>
            <w:r w:rsidR="004E17D3">
              <w:rPr>
                <w:noProof/>
                <w:webHidden/>
              </w:rPr>
              <w:fldChar w:fldCharType="end"/>
            </w:r>
          </w:hyperlink>
        </w:p>
        <w:p w14:paraId="19766011" w14:textId="77777777" w:rsidR="004E17D3" w:rsidRDefault="00A84E1F">
          <w:pPr>
            <w:pStyle w:val="TOC3"/>
            <w:tabs>
              <w:tab w:val="right" w:leader="dot" w:pos="8352"/>
            </w:tabs>
            <w:rPr>
              <w:rFonts w:eastAsiaTheme="minorEastAsia"/>
              <w:noProof/>
              <w:sz w:val="24"/>
              <w:szCs w:val="24"/>
            </w:rPr>
          </w:pPr>
          <w:hyperlink w:anchor="_Toc494222774" w:history="1">
            <w:r w:rsidR="004E17D3" w:rsidRPr="00A57EDB">
              <w:rPr>
                <w:rStyle w:val="Hyperlink"/>
                <w:noProof/>
              </w:rPr>
              <w:t>6.2.9 Does the ‘non-phosphorylatable’ S554A mutation have an effect in the absence of the Arp2/3 complex</w:t>
            </w:r>
            <w:r w:rsidR="004E17D3">
              <w:rPr>
                <w:noProof/>
                <w:webHidden/>
              </w:rPr>
              <w:tab/>
            </w:r>
            <w:r w:rsidR="004E17D3">
              <w:rPr>
                <w:noProof/>
                <w:webHidden/>
              </w:rPr>
              <w:fldChar w:fldCharType="begin"/>
            </w:r>
            <w:r w:rsidR="004E17D3">
              <w:rPr>
                <w:noProof/>
                <w:webHidden/>
              </w:rPr>
              <w:instrText xml:space="preserve"> PAGEREF _Toc494222774 \h </w:instrText>
            </w:r>
            <w:r w:rsidR="004E17D3">
              <w:rPr>
                <w:noProof/>
                <w:webHidden/>
              </w:rPr>
            </w:r>
            <w:r w:rsidR="004E17D3">
              <w:rPr>
                <w:noProof/>
                <w:webHidden/>
              </w:rPr>
              <w:fldChar w:fldCharType="separate"/>
            </w:r>
            <w:r w:rsidR="00C20B9B">
              <w:rPr>
                <w:noProof/>
                <w:webHidden/>
              </w:rPr>
              <w:t>143</w:t>
            </w:r>
            <w:r w:rsidR="004E17D3">
              <w:rPr>
                <w:noProof/>
                <w:webHidden/>
              </w:rPr>
              <w:fldChar w:fldCharType="end"/>
            </w:r>
          </w:hyperlink>
        </w:p>
        <w:p w14:paraId="6D5025A5" w14:textId="77777777" w:rsidR="004E17D3" w:rsidRDefault="00A84E1F">
          <w:pPr>
            <w:pStyle w:val="TOC3"/>
            <w:tabs>
              <w:tab w:val="right" w:leader="dot" w:pos="8352"/>
            </w:tabs>
            <w:rPr>
              <w:rFonts w:eastAsiaTheme="minorEastAsia"/>
              <w:noProof/>
              <w:sz w:val="24"/>
              <w:szCs w:val="24"/>
            </w:rPr>
          </w:pPr>
          <w:hyperlink w:anchor="_Toc494222775" w:history="1">
            <w:r w:rsidR="004E17D3" w:rsidRPr="00A57EDB">
              <w:rPr>
                <w:rStyle w:val="Hyperlink"/>
                <w:noProof/>
              </w:rPr>
              <w:t>6.2.10 Phosphorylation WH2 peptide binding to yeast actin</w:t>
            </w:r>
            <w:r w:rsidR="004E17D3">
              <w:rPr>
                <w:noProof/>
                <w:webHidden/>
              </w:rPr>
              <w:tab/>
            </w:r>
            <w:r w:rsidR="004E17D3">
              <w:rPr>
                <w:noProof/>
                <w:webHidden/>
              </w:rPr>
              <w:fldChar w:fldCharType="begin"/>
            </w:r>
            <w:r w:rsidR="004E17D3">
              <w:rPr>
                <w:noProof/>
                <w:webHidden/>
              </w:rPr>
              <w:instrText xml:space="preserve"> PAGEREF _Toc494222775 \h </w:instrText>
            </w:r>
            <w:r w:rsidR="004E17D3">
              <w:rPr>
                <w:noProof/>
                <w:webHidden/>
              </w:rPr>
            </w:r>
            <w:r w:rsidR="004E17D3">
              <w:rPr>
                <w:noProof/>
                <w:webHidden/>
              </w:rPr>
              <w:fldChar w:fldCharType="separate"/>
            </w:r>
            <w:r w:rsidR="00C20B9B">
              <w:rPr>
                <w:noProof/>
                <w:webHidden/>
              </w:rPr>
              <w:t>143</w:t>
            </w:r>
            <w:r w:rsidR="004E17D3">
              <w:rPr>
                <w:noProof/>
                <w:webHidden/>
              </w:rPr>
              <w:fldChar w:fldCharType="end"/>
            </w:r>
          </w:hyperlink>
        </w:p>
        <w:p w14:paraId="36C110FF" w14:textId="77777777" w:rsidR="004E17D3" w:rsidRDefault="00A84E1F">
          <w:pPr>
            <w:pStyle w:val="TOC2"/>
            <w:tabs>
              <w:tab w:val="right" w:leader="dot" w:pos="8352"/>
            </w:tabs>
            <w:rPr>
              <w:rFonts w:eastAsiaTheme="minorEastAsia"/>
              <w:b w:val="0"/>
              <w:bCs w:val="0"/>
              <w:noProof/>
              <w:sz w:val="24"/>
              <w:szCs w:val="24"/>
            </w:rPr>
          </w:pPr>
          <w:hyperlink w:anchor="_Toc494222776" w:history="1">
            <w:r w:rsidR="004E17D3" w:rsidRPr="00A57EDB">
              <w:rPr>
                <w:rStyle w:val="Hyperlink"/>
                <w:noProof/>
                <w:lang w:val="en-GB"/>
              </w:rPr>
              <w:t>6.3 Discussion</w:t>
            </w:r>
            <w:r w:rsidR="004E17D3">
              <w:rPr>
                <w:noProof/>
                <w:webHidden/>
              </w:rPr>
              <w:tab/>
            </w:r>
            <w:r w:rsidR="004E17D3">
              <w:rPr>
                <w:noProof/>
                <w:webHidden/>
              </w:rPr>
              <w:fldChar w:fldCharType="begin"/>
            </w:r>
            <w:r w:rsidR="004E17D3">
              <w:rPr>
                <w:noProof/>
                <w:webHidden/>
              </w:rPr>
              <w:instrText xml:space="preserve"> PAGEREF _Toc494222776 \h </w:instrText>
            </w:r>
            <w:r w:rsidR="004E17D3">
              <w:rPr>
                <w:noProof/>
                <w:webHidden/>
              </w:rPr>
            </w:r>
            <w:r w:rsidR="004E17D3">
              <w:rPr>
                <w:noProof/>
                <w:webHidden/>
              </w:rPr>
              <w:fldChar w:fldCharType="separate"/>
            </w:r>
            <w:r w:rsidR="00C20B9B">
              <w:rPr>
                <w:noProof/>
                <w:webHidden/>
              </w:rPr>
              <w:t>148</w:t>
            </w:r>
            <w:r w:rsidR="004E17D3">
              <w:rPr>
                <w:noProof/>
                <w:webHidden/>
              </w:rPr>
              <w:fldChar w:fldCharType="end"/>
            </w:r>
          </w:hyperlink>
        </w:p>
        <w:p w14:paraId="27B5C966" w14:textId="77777777" w:rsidR="004E17D3" w:rsidRDefault="00A84E1F">
          <w:pPr>
            <w:pStyle w:val="TOC3"/>
            <w:tabs>
              <w:tab w:val="right" w:leader="dot" w:pos="8352"/>
            </w:tabs>
            <w:rPr>
              <w:rFonts w:eastAsiaTheme="minorEastAsia"/>
              <w:noProof/>
              <w:sz w:val="24"/>
              <w:szCs w:val="24"/>
            </w:rPr>
          </w:pPr>
          <w:hyperlink w:anchor="_Toc494222777" w:history="1">
            <w:r w:rsidR="004E17D3" w:rsidRPr="00A57EDB">
              <w:rPr>
                <w:rStyle w:val="Hyperlink"/>
                <w:noProof/>
              </w:rPr>
              <w:t>6.3.1 Phosphorylation of the WH2</w:t>
            </w:r>
            <w:r w:rsidR="004E17D3">
              <w:rPr>
                <w:noProof/>
                <w:webHidden/>
              </w:rPr>
              <w:tab/>
            </w:r>
            <w:r w:rsidR="004E17D3">
              <w:rPr>
                <w:noProof/>
                <w:webHidden/>
              </w:rPr>
              <w:fldChar w:fldCharType="begin"/>
            </w:r>
            <w:r w:rsidR="004E17D3">
              <w:rPr>
                <w:noProof/>
                <w:webHidden/>
              </w:rPr>
              <w:instrText xml:space="preserve"> PAGEREF _Toc494222777 \h </w:instrText>
            </w:r>
            <w:r w:rsidR="004E17D3">
              <w:rPr>
                <w:noProof/>
                <w:webHidden/>
              </w:rPr>
            </w:r>
            <w:r w:rsidR="004E17D3">
              <w:rPr>
                <w:noProof/>
                <w:webHidden/>
              </w:rPr>
              <w:fldChar w:fldCharType="separate"/>
            </w:r>
            <w:r w:rsidR="00C20B9B">
              <w:rPr>
                <w:noProof/>
                <w:webHidden/>
              </w:rPr>
              <w:t>148</w:t>
            </w:r>
            <w:r w:rsidR="004E17D3">
              <w:rPr>
                <w:noProof/>
                <w:webHidden/>
              </w:rPr>
              <w:fldChar w:fldCharType="end"/>
            </w:r>
          </w:hyperlink>
        </w:p>
        <w:p w14:paraId="03FC21D4" w14:textId="77777777" w:rsidR="004E17D3" w:rsidRDefault="00A84E1F">
          <w:pPr>
            <w:pStyle w:val="TOC3"/>
            <w:tabs>
              <w:tab w:val="right" w:leader="dot" w:pos="8352"/>
            </w:tabs>
            <w:rPr>
              <w:rFonts w:eastAsiaTheme="minorEastAsia"/>
              <w:noProof/>
              <w:sz w:val="24"/>
              <w:szCs w:val="24"/>
            </w:rPr>
          </w:pPr>
          <w:hyperlink w:anchor="_Toc494222778" w:history="1">
            <w:r w:rsidR="004E17D3" w:rsidRPr="00A57EDB">
              <w:rPr>
                <w:rStyle w:val="Hyperlink"/>
                <w:noProof/>
              </w:rPr>
              <w:t>6.3.2 Potential site of phosphorylation S554</w:t>
            </w:r>
            <w:r w:rsidR="004E17D3">
              <w:rPr>
                <w:noProof/>
                <w:webHidden/>
              </w:rPr>
              <w:tab/>
            </w:r>
            <w:r w:rsidR="004E17D3">
              <w:rPr>
                <w:noProof/>
                <w:webHidden/>
              </w:rPr>
              <w:fldChar w:fldCharType="begin"/>
            </w:r>
            <w:r w:rsidR="004E17D3">
              <w:rPr>
                <w:noProof/>
                <w:webHidden/>
              </w:rPr>
              <w:instrText xml:space="preserve"> PAGEREF _Toc494222778 \h </w:instrText>
            </w:r>
            <w:r w:rsidR="004E17D3">
              <w:rPr>
                <w:noProof/>
                <w:webHidden/>
              </w:rPr>
            </w:r>
            <w:r w:rsidR="004E17D3">
              <w:rPr>
                <w:noProof/>
                <w:webHidden/>
              </w:rPr>
              <w:fldChar w:fldCharType="separate"/>
            </w:r>
            <w:r w:rsidR="00C20B9B">
              <w:rPr>
                <w:noProof/>
                <w:webHidden/>
              </w:rPr>
              <w:t>149</w:t>
            </w:r>
            <w:r w:rsidR="004E17D3">
              <w:rPr>
                <w:noProof/>
                <w:webHidden/>
              </w:rPr>
              <w:fldChar w:fldCharType="end"/>
            </w:r>
          </w:hyperlink>
        </w:p>
        <w:p w14:paraId="7AAA7856" w14:textId="77777777" w:rsidR="004E17D3" w:rsidRDefault="00A84E1F">
          <w:pPr>
            <w:pStyle w:val="TOC3"/>
            <w:tabs>
              <w:tab w:val="right" w:leader="dot" w:pos="8352"/>
            </w:tabs>
            <w:rPr>
              <w:rFonts w:eastAsiaTheme="minorEastAsia"/>
              <w:noProof/>
              <w:sz w:val="24"/>
              <w:szCs w:val="24"/>
            </w:rPr>
          </w:pPr>
          <w:hyperlink w:anchor="_Toc494222779" w:history="1">
            <w:r w:rsidR="004E17D3" w:rsidRPr="00A57EDB">
              <w:rPr>
                <w:rStyle w:val="Hyperlink"/>
                <w:noProof/>
              </w:rPr>
              <w:t>6.3.3 Effect of the phosphomimetic S554D mutation</w:t>
            </w:r>
            <w:r w:rsidR="004E17D3">
              <w:rPr>
                <w:noProof/>
                <w:webHidden/>
              </w:rPr>
              <w:tab/>
            </w:r>
            <w:r w:rsidR="004E17D3">
              <w:rPr>
                <w:noProof/>
                <w:webHidden/>
              </w:rPr>
              <w:fldChar w:fldCharType="begin"/>
            </w:r>
            <w:r w:rsidR="004E17D3">
              <w:rPr>
                <w:noProof/>
                <w:webHidden/>
              </w:rPr>
              <w:instrText xml:space="preserve"> PAGEREF _Toc494222779 \h </w:instrText>
            </w:r>
            <w:r w:rsidR="004E17D3">
              <w:rPr>
                <w:noProof/>
                <w:webHidden/>
              </w:rPr>
            </w:r>
            <w:r w:rsidR="004E17D3">
              <w:rPr>
                <w:noProof/>
                <w:webHidden/>
              </w:rPr>
              <w:fldChar w:fldCharType="separate"/>
            </w:r>
            <w:r w:rsidR="00C20B9B">
              <w:rPr>
                <w:noProof/>
                <w:webHidden/>
              </w:rPr>
              <w:t>150</w:t>
            </w:r>
            <w:r w:rsidR="004E17D3">
              <w:rPr>
                <w:noProof/>
                <w:webHidden/>
              </w:rPr>
              <w:fldChar w:fldCharType="end"/>
            </w:r>
          </w:hyperlink>
        </w:p>
        <w:p w14:paraId="78D76F87" w14:textId="77777777" w:rsidR="004E17D3" w:rsidRDefault="00A84E1F">
          <w:pPr>
            <w:pStyle w:val="TOC3"/>
            <w:tabs>
              <w:tab w:val="right" w:leader="dot" w:pos="8352"/>
            </w:tabs>
            <w:rPr>
              <w:rFonts w:eastAsiaTheme="minorEastAsia"/>
              <w:noProof/>
              <w:sz w:val="24"/>
              <w:szCs w:val="24"/>
            </w:rPr>
          </w:pPr>
          <w:hyperlink w:anchor="_Toc494222780" w:history="1">
            <w:r w:rsidR="004E17D3" w:rsidRPr="00A57EDB">
              <w:rPr>
                <w:rStyle w:val="Hyperlink"/>
                <w:noProof/>
              </w:rPr>
              <w:t>6.3.4 S554A/D: different effects on binding but disrupt activation of the Arp2/3 complex</w:t>
            </w:r>
            <w:r w:rsidR="004E17D3">
              <w:rPr>
                <w:noProof/>
                <w:webHidden/>
              </w:rPr>
              <w:tab/>
            </w:r>
            <w:r w:rsidR="004E17D3">
              <w:rPr>
                <w:noProof/>
                <w:webHidden/>
              </w:rPr>
              <w:fldChar w:fldCharType="begin"/>
            </w:r>
            <w:r w:rsidR="004E17D3">
              <w:rPr>
                <w:noProof/>
                <w:webHidden/>
              </w:rPr>
              <w:instrText xml:space="preserve"> PAGEREF _Toc494222780 \h </w:instrText>
            </w:r>
            <w:r w:rsidR="004E17D3">
              <w:rPr>
                <w:noProof/>
                <w:webHidden/>
              </w:rPr>
            </w:r>
            <w:r w:rsidR="004E17D3">
              <w:rPr>
                <w:noProof/>
                <w:webHidden/>
              </w:rPr>
              <w:fldChar w:fldCharType="separate"/>
            </w:r>
            <w:r w:rsidR="00C20B9B">
              <w:rPr>
                <w:noProof/>
                <w:webHidden/>
              </w:rPr>
              <w:t>151</w:t>
            </w:r>
            <w:r w:rsidR="004E17D3">
              <w:rPr>
                <w:noProof/>
                <w:webHidden/>
              </w:rPr>
              <w:fldChar w:fldCharType="end"/>
            </w:r>
          </w:hyperlink>
        </w:p>
        <w:p w14:paraId="7BDE8AA5" w14:textId="77777777" w:rsidR="004E17D3" w:rsidRDefault="00A84E1F">
          <w:pPr>
            <w:pStyle w:val="TOC3"/>
            <w:tabs>
              <w:tab w:val="right" w:leader="dot" w:pos="8352"/>
            </w:tabs>
            <w:rPr>
              <w:rFonts w:eastAsiaTheme="minorEastAsia"/>
              <w:noProof/>
              <w:sz w:val="24"/>
              <w:szCs w:val="24"/>
            </w:rPr>
          </w:pPr>
          <w:hyperlink w:anchor="_Toc494222781" w:history="1">
            <w:r w:rsidR="004E17D3" w:rsidRPr="00A57EDB">
              <w:rPr>
                <w:rStyle w:val="Hyperlink"/>
                <w:noProof/>
              </w:rPr>
              <w:t>6.3.5 Role of phosphorylation at T543</w:t>
            </w:r>
            <w:r w:rsidR="004E17D3">
              <w:rPr>
                <w:noProof/>
                <w:webHidden/>
              </w:rPr>
              <w:tab/>
            </w:r>
            <w:r w:rsidR="004E17D3">
              <w:rPr>
                <w:noProof/>
                <w:webHidden/>
              </w:rPr>
              <w:fldChar w:fldCharType="begin"/>
            </w:r>
            <w:r w:rsidR="004E17D3">
              <w:rPr>
                <w:noProof/>
                <w:webHidden/>
              </w:rPr>
              <w:instrText xml:space="preserve"> PAGEREF _Toc494222781 \h </w:instrText>
            </w:r>
            <w:r w:rsidR="004E17D3">
              <w:rPr>
                <w:noProof/>
                <w:webHidden/>
              </w:rPr>
            </w:r>
            <w:r w:rsidR="004E17D3">
              <w:rPr>
                <w:noProof/>
                <w:webHidden/>
              </w:rPr>
              <w:fldChar w:fldCharType="separate"/>
            </w:r>
            <w:r w:rsidR="00C20B9B">
              <w:rPr>
                <w:noProof/>
                <w:webHidden/>
              </w:rPr>
              <w:t>151</w:t>
            </w:r>
            <w:r w:rsidR="004E17D3">
              <w:rPr>
                <w:noProof/>
                <w:webHidden/>
              </w:rPr>
              <w:fldChar w:fldCharType="end"/>
            </w:r>
          </w:hyperlink>
        </w:p>
        <w:p w14:paraId="2379DED8" w14:textId="77777777" w:rsidR="004E17D3" w:rsidRDefault="00A84E1F">
          <w:pPr>
            <w:pStyle w:val="TOC3"/>
            <w:tabs>
              <w:tab w:val="right" w:leader="dot" w:pos="8352"/>
            </w:tabs>
            <w:rPr>
              <w:rFonts w:eastAsiaTheme="minorEastAsia"/>
              <w:noProof/>
              <w:sz w:val="24"/>
              <w:szCs w:val="24"/>
            </w:rPr>
          </w:pPr>
          <w:hyperlink w:anchor="_Toc494222782" w:history="1">
            <w:r w:rsidR="004E17D3" w:rsidRPr="00A57EDB">
              <w:rPr>
                <w:rStyle w:val="Hyperlink"/>
                <w:noProof/>
              </w:rPr>
              <w:t>6.3.6 Limitation of peptide analysis</w:t>
            </w:r>
            <w:r w:rsidR="004E17D3">
              <w:rPr>
                <w:noProof/>
                <w:webHidden/>
              </w:rPr>
              <w:tab/>
            </w:r>
            <w:r w:rsidR="004E17D3">
              <w:rPr>
                <w:noProof/>
                <w:webHidden/>
              </w:rPr>
              <w:fldChar w:fldCharType="begin"/>
            </w:r>
            <w:r w:rsidR="004E17D3">
              <w:rPr>
                <w:noProof/>
                <w:webHidden/>
              </w:rPr>
              <w:instrText xml:space="preserve"> PAGEREF _Toc494222782 \h </w:instrText>
            </w:r>
            <w:r w:rsidR="004E17D3">
              <w:rPr>
                <w:noProof/>
                <w:webHidden/>
              </w:rPr>
            </w:r>
            <w:r w:rsidR="004E17D3">
              <w:rPr>
                <w:noProof/>
                <w:webHidden/>
              </w:rPr>
              <w:fldChar w:fldCharType="separate"/>
            </w:r>
            <w:r w:rsidR="00C20B9B">
              <w:rPr>
                <w:noProof/>
                <w:webHidden/>
              </w:rPr>
              <w:t>152</w:t>
            </w:r>
            <w:r w:rsidR="004E17D3">
              <w:rPr>
                <w:noProof/>
                <w:webHidden/>
              </w:rPr>
              <w:fldChar w:fldCharType="end"/>
            </w:r>
          </w:hyperlink>
        </w:p>
        <w:p w14:paraId="1566C489" w14:textId="77777777" w:rsidR="004E17D3" w:rsidRDefault="00A84E1F">
          <w:pPr>
            <w:pStyle w:val="TOC3"/>
            <w:tabs>
              <w:tab w:val="right" w:leader="dot" w:pos="8352"/>
            </w:tabs>
            <w:rPr>
              <w:rFonts w:eastAsiaTheme="minorEastAsia"/>
              <w:noProof/>
              <w:sz w:val="24"/>
              <w:szCs w:val="24"/>
            </w:rPr>
          </w:pPr>
          <w:hyperlink w:anchor="_Toc494222783" w:history="1">
            <w:r w:rsidR="004E17D3" w:rsidRPr="00A57EDB">
              <w:rPr>
                <w:rStyle w:val="Hyperlink"/>
                <w:noProof/>
              </w:rPr>
              <w:t>6.3.7 Activation of the Arp2/3 complex in TIRFm</w:t>
            </w:r>
            <w:r w:rsidR="004E17D3">
              <w:rPr>
                <w:noProof/>
                <w:webHidden/>
              </w:rPr>
              <w:tab/>
            </w:r>
            <w:r w:rsidR="004E17D3">
              <w:rPr>
                <w:noProof/>
                <w:webHidden/>
              </w:rPr>
              <w:fldChar w:fldCharType="begin"/>
            </w:r>
            <w:r w:rsidR="004E17D3">
              <w:rPr>
                <w:noProof/>
                <w:webHidden/>
              </w:rPr>
              <w:instrText xml:space="preserve"> PAGEREF _Toc494222783 \h </w:instrText>
            </w:r>
            <w:r w:rsidR="004E17D3">
              <w:rPr>
                <w:noProof/>
                <w:webHidden/>
              </w:rPr>
            </w:r>
            <w:r w:rsidR="004E17D3">
              <w:rPr>
                <w:noProof/>
                <w:webHidden/>
              </w:rPr>
              <w:fldChar w:fldCharType="separate"/>
            </w:r>
            <w:r w:rsidR="00C20B9B">
              <w:rPr>
                <w:noProof/>
                <w:webHidden/>
              </w:rPr>
              <w:t>152</w:t>
            </w:r>
            <w:r w:rsidR="004E17D3">
              <w:rPr>
                <w:noProof/>
                <w:webHidden/>
              </w:rPr>
              <w:fldChar w:fldCharType="end"/>
            </w:r>
          </w:hyperlink>
        </w:p>
        <w:p w14:paraId="228E7ADC" w14:textId="77777777" w:rsidR="004E17D3" w:rsidRDefault="00A84E1F">
          <w:pPr>
            <w:pStyle w:val="TOC1"/>
            <w:tabs>
              <w:tab w:val="right" w:leader="dot" w:pos="8352"/>
            </w:tabs>
            <w:rPr>
              <w:rFonts w:eastAsiaTheme="minorEastAsia"/>
              <w:b w:val="0"/>
              <w:bCs w:val="0"/>
              <w:noProof/>
            </w:rPr>
          </w:pPr>
          <w:hyperlink w:anchor="_Toc494222784" w:history="1">
            <w:r w:rsidR="004E17D3" w:rsidRPr="00A57EDB">
              <w:rPr>
                <w:rStyle w:val="Hyperlink"/>
                <w:noProof/>
                <w:lang w:val="en-GB"/>
              </w:rPr>
              <w:t>7. Final Discussion</w:t>
            </w:r>
            <w:r w:rsidR="004E17D3">
              <w:rPr>
                <w:noProof/>
                <w:webHidden/>
              </w:rPr>
              <w:tab/>
            </w:r>
            <w:r w:rsidR="004E17D3">
              <w:rPr>
                <w:noProof/>
                <w:webHidden/>
              </w:rPr>
              <w:fldChar w:fldCharType="begin"/>
            </w:r>
            <w:r w:rsidR="004E17D3">
              <w:rPr>
                <w:noProof/>
                <w:webHidden/>
              </w:rPr>
              <w:instrText xml:space="preserve"> PAGEREF _Toc494222784 \h </w:instrText>
            </w:r>
            <w:r w:rsidR="004E17D3">
              <w:rPr>
                <w:noProof/>
                <w:webHidden/>
              </w:rPr>
            </w:r>
            <w:r w:rsidR="004E17D3">
              <w:rPr>
                <w:noProof/>
                <w:webHidden/>
              </w:rPr>
              <w:fldChar w:fldCharType="separate"/>
            </w:r>
            <w:r w:rsidR="00C20B9B">
              <w:rPr>
                <w:noProof/>
                <w:webHidden/>
              </w:rPr>
              <w:t>154</w:t>
            </w:r>
            <w:r w:rsidR="004E17D3">
              <w:rPr>
                <w:noProof/>
                <w:webHidden/>
              </w:rPr>
              <w:fldChar w:fldCharType="end"/>
            </w:r>
          </w:hyperlink>
        </w:p>
        <w:p w14:paraId="4F0C2183" w14:textId="77777777" w:rsidR="004E17D3" w:rsidRDefault="00A84E1F">
          <w:pPr>
            <w:pStyle w:val="TOC2"/>
            <w:tabs>
              <w:tab w:val="right" w:leader="dot" w:pos="8352"/>
            </w:tabs>
            <w:rPr>
              <w:rFonts w:eastAsiaTheme="minorEastAsia"/>
              <w:b w:val="0"/>
              <w:bCs w:val="0"/>
              <w:noProof/>
              <w:sz w:val="24"/>
              <w:szCs w:val="24"/>
            </w:rPr>
          </w:pPr>
          <w:hyperlink w:anchor="_Toc494222785" w:history="1">
            <w:r w:rsidR="004E17D3" w:rsidRPr="00A57EDB">
              <w:rPr>
                <w:rStyle w:val="Hyperlink"/>
                <w:noProof/>
                <w:lang w:val="en-GB"/>
              </w:rPr>
              <w:t>7.1 Model</w:t>
            </w:r>
            <w:r w:rsidR="004E17D3">
              <w:rPr>
                <w:noProof/>
                <w:webHidden/>
              </w:rPr>
              <w:tab/>
            </w:r>
            <w:r w:rsidR="004E17D3">
              <w:rPr>
                <w:noProof/>
                <w:webHidden/>
              </w:rPr>
              <w:fldChar w:fldCharType="begin"/>
            </w:r>
            <w:r w:rsidR="004E17D3">
              <w:rPr>
                <w:noProof/>
                <w:webHidden/>
              </w:rPr>
              <w:instrText xml:space="preserve"> PAGEREF _Toc494222785 \h </w:instrText>
            </w:r>
            <w:r w:rsidR="004E17D3">
              <w:rPr>
                <w:noProof/>
                <w:webHidden/>
              </w:rPr>
            </w:r>
            <w:r w:rsidR="004E17D3">
              <w:rPr>
                <w:noProof/>
                <w:webHidden/>
              </w:rPr>
              <w:fldChar w:fldCharType="separate"/>
            </w:r>
            <w:r w:rsidR="00C20B9B">
              <w:rPr>
                <w:noProof/>
                <w:webHidden/>
              </w:rPr>
              <w:t>154</w:t>
            </w:r>
            <w:r w:rsidR="004E17D3">
              <w:rPr>
                <w:noProof/>
                <w:webHidden/>
              </w:rPr>
              <w:fldChar w:fldCharType="end"/>
            </w:r>
          </w:hyperlink>
        </w:p>
        <w:p w14:paraId="1F6E8565" w14:textId="77777777" w:rsidR="004E17D3" w:rsidRDefault="00A84E1F">
          <w:pPr>
            <w:pStyle w:val="TOC2"/>
            <w:tabs>
              <w:tab w:val="right" w:leader="dot" w:pos="8352"/>
            </w:tabs>
            <w:rPr>
              <w:rFonts w:eastAsiaTheme="minorEastAsia"/>
              <w:b w:val="0"/>
              <w:bCs w:val="0"/>
              <w:noProof/>
              <w:sz w:val="24"/>
              <w:szCs w:val="24"/>
            </w:rPr>
          </w:pPr>
          <w:hyperlink w:anchor="_Toc494222786" w:history="1">
            <w:r w:rsidR="004E17D3" w:rsidRPr="00A57EDB">
              <w:rPr>
                <w:rStyle w:val="Hyperlink"/>
                <w:noProof/>
                <w:lang w:val="en-GB"/>
              </w:rPr>
              <w:t>7.2 Full length Las17-inhibition of Arp2/3 activation, promotion of Arp2/3 independent activities?</w:t>
            </w:r>
            <w:r w:rsidR="004E17D3">
              <w:rPr>
                <w:noProof/>
                <w:webHidden/>
              </w:rPr>
              <w:tab/>
            </w:r>
            <w:r w:rsidR="004E17D3">
              <w:rPr>
                <w:noProof/>
                <w:webHidden/>
              </w:rPr>
              <w:fldChar w:fldCharType="begin"/>
            </w:r>
            <w:r w:rsidR="004E17D3">
              <w:rPr>
                <w:noProof/>
                <w:webHidden/>
              </w:rPr>
              <w:instrText xml:space="preserve"> PAGEREF _Toc494222786 \h </w:instrText>
            </w:r>
            <w:r w:rsidR="004E17D3">
              <w:rPr>
                <w:noProof/>
                <w:webHidden/>
              </w:rPr>
            </w:r>
            <w:r w:rsidR="004E17D3">
              <w:rPr>
                <w:noProof/>
                <w:webHidden/>
              </w:rPr>
              <w:fldChar w:fldCharType="separate"/>
            </w:r>
            <w:r w:rsidR="00C20B9B">
              <w:rPr>
                <w:noProof/>
                <w:webHidden/>
              </w:rPr>
              <w:t>154</w:t>
            </w:r>
            <w:r w:rsidR="004E17D3">
              <w:rPr>
                <w:noProof/>
                <w:webHidden/>
              </w:rPr>
              <w:fldChar w:fldCharType="end"/>
            </w:r>
          </w:hyperlink>
        </w:p>
        <w:p w14:paraId="6E002F42" w14:textId="77777777" w:rsidR="004E17D3" w:rsidRDefault="00A84E1F">
          <w:pPr>
            <w:pStyle w:val="TOC2"/>
            <w:tabs>
              <w:tab w:val="right" w:leader="dot" w:pos="8352"/>
            </w:tabs>
            <w:rPr>
              <w:rFonts w:eastAsiaTheme="minorEastAsia"/>
              <w:b w:val="0"/>
              <w:bCs w:val="0"/>
              <w:noProof/>
              <w:sz w:val="24"/>
              <w:szCs w:val="24"/>
            </w:rPr>
          </w:pPr>
          <w:hyperlink w:anchor="_Toc494222787" w:history="1">
            <w:r w:rsidR="004E17D3" w:rsidRPr="00A57EDB">
              <w:rPr>
                <w:rStyle w:val="Hyperlink"/>
                <w:noProof/>
                <w:lang w:val="en-GB"/>
              </w:rPr>
              <w:t>7.3 Minimal component and the mechanism of nucleation</w:t>
            </w:r>
            <w:r w:rsidR="004E17D3">
              <w:rPr>
                <w:noProof/>
                <w:webHidden/>
              </w:rPr>
              <w:tab/>
            </w:r>
            <w:r w:rsidR="004E17D3">
              <w:rPr>
                <w:noProof/>
                <w:webHidden/>
              </w:rPr>
              <w:fldChar w:fldCharType="begin"/>
            </w:r>
            <w:r w:rsidR="004E17D3">
              <w:rPr>
                <w:noProof/>
                <w:webHidden/>
              </w:rPr>
              <w:instrText xml:space="preserve"> PAGEREF _Toc494222787 \h </w:instrText>
            </w:r>
            <w:r w:rsidR="004E17D3">
              <w:rPr>
                <w:noProof/>
                <w:webHidden/>
              </w:rPr>
            </w:r>
            <w:r w:rsidR="004E17D3">
              <w:rPr>
                <w:noProof/>
                <w:webHidden/>
              </w:rPr>
              <w:fldChar w:fldCharType="separate"/>
            </w:r>
            <w:r w:rsidR="00C20B9B">
              <w:rPr>
                <w:noProof/>
                <w:webHidden/>
              </w:rPr>
              <w:t>155</w:t>
            </w:r>
            <w:r w:rsidR="004E17D3">
              <w:rPr>
                <w:noProof/>
                <w:webHidden/>
              </w:rPr>
              <w:fldChar w:fldCharType="end"/>
            </w:r>
          </w:hyperlink>
        </w:p>
        <w:p w14:paraId="1821E054" w14:textId="77777777" w:rsidR="004E17D3" w:rsidRDefault="00A84E1F">
          <w:pPr>
            <w:pStyle w:val="TOC2"/>
            <w:tabs>
              <w:tab w:val="right" w:leader="dot" w:pos="8352"/>
            </w:tabs>
            <w:rPr>
              <w:rFonts w:eastAsiaTheme="minorEastAsia"/>
              <w:b w:val="0"/>
              <w:bCs w:val="0"/>
              <w:noProof/>
              <w:sz w:val="24"/>
              <w:szCs w:val="24"/>
            </w:rPr>
          </w:pPr>
          <w:hyperlink w:anchor="_Toc494222788" w:history="1">
            <w:r w:rsidR="004E17D3" w:rsidRPr="00A57EDB">
              <w:rPr>
                <w:rStyle w:val="Hyperlink"/>
                <w:noProof/>
                <w:lang w:val="en-GB"/>
              </w:rPr>
              <w:t>7.4 Is Las17 a true nucleator?</w:t>
            </w:r>
            <w:r w:rsidR="004E17D3">
              <w:rPr>
                <w:noProof/>
                <w:webHidden/>
              </w:rPr>
              <w:tab/>
            </w:r>
            <w:r w:rsidR="004E17D3">
              <w:rPr>
                <w:noProof/>
                <w:webHidden/>
              </w:rPr>
              <w:fldChar w:fldCharType="begin"/>
            </w:r>
            <w:r w:rsidR="004E17D3">
              <w:rPr>
                <w:noProof/>
                <w:webHidden/>
              </w:rPr>
              <w:instrText xml:space="preserve"> PAGEREF _Toc494222788 \h </w:instrText>
            </w:r>
            <w:r w:rsidR="004E17D3">
              <w:rPr>
                <w:noProof/>
                <w:webHidden/>
              </w:rPr>
            </w:r>
            <w:r w:rsidR="004E17D3">
              <w:rPr>
                <w:noProof/>
                <w:webHidden/>
              </w:rPr>
              <w:fldChar w:fldCharType="separate"/>
            </w:r>
            <w:r w:rsidR="00C20B9B">
              <w:rPr>
                <w:noProof/>
                <w:webHidden/>
              </w:rPr>
              <w:t>156</w:t>
            </w:r>
            <w:r w:rsidR="004E17D3">
              <w:rPr>
                <w:noProof/>
                <w:webHidden/>
              </w:rPr>
              <w:fldChar w:fldCharType="end"/>
            </w:r>
          </w:hyperlink>
        </w:p>
        <w:p w14:paraId="66A7B8FA" w14:textId="77777777" w:rsidR="004E17D3" w:rsidRDefault="00A84E1F">
          <w:pPr>
            <w:pStyle w:val="TOC2"/>
            <w:tabs>
              <w:tab w:val="right" w:leader="dot" w:pos="8352"/>
            </w:tabs>
            <w:rPr>
              <w:rFonts w:eastAsiaTheme="minorEastAsia"/>
              <w:b w:val="0"/>
              <w:bCs w:val="0"/>
              <w:noProof/>
              <w:sz w:val="24"/>
              <w:szCs w:val="24"/>
            </w:rPr>
          </w:pPr>
          <w:hyperlink w:anchor="_Toc494222789" w:history="1">
            <w:r w:rsidR="004E17D3" w:rsidRPr="00A57EDB">
              <w:rPr>
                <w:rStyle w:val="Hyperlink"/>
                <w:noProof/>
              </w:rPr>
              <w:t>7.5 Other proteins with RRP motifs</w:t>
            </w:r>
            <w:r w:rsidR="004E17D3">
              <w:rPr>
                <w:noProof/>
                <w:webHidden/>
              </w:rPr>
              <w:tab/>
            </w:r>
            <w:r w:rsidR="004E17D3">
              <w:rPr>
                <w:noProof/>
                <w:webHidden/>
              </w:rPr>
              <w:fldChar w:fldCharType="begin"/>
            </w:r>
            <w:r w:rsidR="004E17D3">
              <w:rPr>
                <w:noProof/>
                <w:webHidden/>
              </w:rPr>
              <w:instrText xml:space="preserve"> PAGEREF _Toc494222789 \h </w:instrText>
            </w:r>
            <w:r w:rsidR="004E17D3">
              <w:rPr>
                <w:noProof/>
                <w:webHidden/>
              </w:rPr>
            </w:r>
            <w:r w:rsidR="004E17D3">
              <w:rPr>
                <w:noProof/>
                <w:webHidden/>
              </w:rPr>
              <w:fldChar w:fldCharType="separate"/>
            </w:r>
            <w:r w:rsidR="00C20B9B">
              <w:rPr>
                <w:noProof/>
                <w:webHidden/>
              </w:rPr>
              <w:t>157</w:t>
            </w:r>
            <w:r w:rsidR="004E17D3">
              <w:rPr>
                <w:noProof/>
                <w:webHidden/>
              </w:rPr>
              <w:fldChar w:fldCharType="end"/>
            </w:r>
          </w:hyperlink>
        </w:p>
        <w:p w14:paraId="4B702D14" w14:textId="77777777" w:rsidR="004E17D3" w:rsidRDefault="00A84E1F">
          <w:pPr>
            <w:pStyle w:val="TOC2"/>
            <w:tabs>
              <w:tab w:val="right" w:leader="dot" w:pos="8352"/>
            </w:tabs>
            <w:rPr>
              <w:rFonts w:eastAsiaTheme="minorEastAsia"/>
              <w:b w:val="0"/>
              <w:bCs w:val="0"/>
              <w:noProof/>
              <w:sz w:val="24"/>
              <w:szCs w:val="24"/>
            </w:rPr>
          </w:pPr>
          <w:hyperlink w:anchor="_Toc494222790" w:history="1">
            <w:r w:rsidR="004E17D3" w:rsidRPr="00A57EDB">
              <w:rPr>
                <w:rStyle w:val="Hyperlink"/>
                <w:noProof/>
                <w:lang w:val="en-GB"/>
              </w:rPr>
              <w:t>7.6 Requirement for a mother filament</w:t>
            </w:r>
            <w:r w:rsidR="004E17D3">
              <w:rPr>
                <w:noProof/>
                <w:webHidden/>
              </w:rPr>
              <w:tab/>
            </w:r>
            <w:r w:rsidR="004E17D3">
              <w:rPr>
                <w:noProof/>
                <w:webHidden/>
              </w:rPr>
              <w:fldChar w:fldCharType="begin"/>
            </w:r>
            <w:r w:rsidR="004E17D3">
              <w:rPr>
                <w:noProof/>
                <w:webHidden/>
              </w:rPr>
              <w:instrText xml:space="preserve"> PAGEREF _Toc494222790 \h </w:instrText>
            </w:r>
            <w:r w:rsidR="004E17D3">
              <w:rPr>
                <w:noProof/>
                <w:webHidden/>
              </w:rPr>
            </w:r>
            <w:r w:rsidR="004E17D3">
              <w:rPr>
                <w:noProof/>
                <w:webHidden/>
              </w:rPr>
              <w:fldChar w:fldCharType="separate"/>
            </w:r>
            <w:r w:rsidR="00C20B9B">
              <w:rPr>
                <w:noProof/>
                <w:webHidden/>
              </w:rPr>
              <w:t>158</w:t>
            </w:r>
            <w:r w:rsidR="004E17D3">
              <w:rPr>
                <w:noProof/>
                <w:webHidden/>
              </w:rPr>
              <w:fldChar w:fldCharType="end"/>
            </w:r>
          </w:hyperlink>
        </w:p>
        <w:p w14:paraId="297E4570" w14:textId="77777777" w:rsidR="004E17D3" w:rsidRDefault="00A84E1F">
          <w:pPr>
            <w:pStyle w:val="TOC2"/>
            <w:tabs>
              <w:tab w:val="right" w:leader="dot" w:pos="8352"/>
            </w:tabs>
            <w:rPr>
              <w:rFonts w:eastAsiaTheme="minorEastAsia"/>
              <w:b w:val="0"/>
              <w:bCs w:val="0"/>
              <w:noProof/>
              <w:sz w:val="24"/>
              <w:szCs w:val="24"/>
            </w:rPr>
          </w:pPr>
          <w:hyperlink w:anchor="_Toc494222791" w:history="1">
            <w:r w:rsidR="004E17D3" w:rsidRPr="00A57EDB">
              <w:rPr>
                <w:rStyle w:val="Hyperlink"/>
                <w:noProof/>
                <w:lang w:val="en-GB"/>
              </w:rPr>
              <w:t>7.7 C-Terminal Proline Tracts and the Minimal Component</w:t>
            </w:r>
            <w:r w:rsidR="004E17D3">
              <w:rPr>
                <w:noProof/>
                <w:webHidden/>
              </w:rPr>
              <w:tab/>
            </w:r>
            <w:r w:rsidR="004E17D3">
              <w:rPr>
                <w:noProof/>
                <w:webHidden/>
              </w:rPr>
              <w:fldChar w:fldCharType="begin"/>
            </w:r>
            <w:r w:rsidR="004E17D3">
              <w:rPr>
                <w:noProof/>
                <w:webHidden/>
              </w:rPr>
              <w:instrText xml:space="preserve"> PAGEREF _Toc494222791 \h </w:instrText>
            </w:r>
            <w:r w:rsidR="004E17D3">
              <w:rPr>
                <w:noProof/>
                <w:webHidden/>
              </w:rPr>
            </w:r>
            <w:r w:rsidR="004E17D3">
              <w:rPr>
                <w:noProof/>
                <w:webHidden/>
              </w:rPr>
              <w:fldChar w:fldCharType="separate"/>
            </w:r>
            <w:r w:rsidR="00C20B9B">
              <w:rPr>
                <w:noProof/>
                <w:webHidden/>
              </w:rPr>
              <w:t>158</w:t>
            </w:r>
            <w:r w:rsidR="004E17D3">
              <w:rPr>
                <w:noProof/>
                <w:webHidden/>
              </w:rPr>
              <w:fldChar w:fldCharType="end"/>
            </w:r>
          </w:hyperlink>
        </w:p>
        <w:p w14:paraId="6C3AA61D" w14:textId="77777777" w:rsidR="004E17D3" w:rsidRDefault="00A84E1F">
          <w:pPr>
            <w:pStyle w:val="TOC2"/>
            <w:tabs>
              <w:tab w:val="right" w:leader="dot" w:pos="8352"/>
            </w:tabs>
            <w:rPr>
              <w:rFonts w:eastAsiaTheme="minorEastAsia"/>
              <w:b w:val="0"/>
              <w:bCs w:val="0"/>
              <w:noProof/>
              <w:sz w:val="24"/>
              <w:szCs w:val="24"/>
            </w:rPr>
          </w:pPr>
          <w:hyperlink w:anchor="_Toc494222792" w:history="1">
            <w:r w:rsidR="004E17D3" w:rsidRPr="00A57EDB">
              <w:rPr>
                <w:rStyle w:val="Hyperlink"/>
                <w:noProof/>
                <w:lang w:val="en-GB"/>
              </w:rPr>
              <w:t>7.8 Proline tracts and actin structures</w:t>
            </w:r>
            <w:r w:rsidR="004E17D3">
              <w:rPr>
                <w:noProof/>
                <w:webHidden/>
              </w:rPr>
              <w:tab/>
            </w:r>
            <w:r w:rsidR="004E17D3">
              <w:rPr>
                <w:noProof/>
                <w:webHidden/>
              </w:rPr>
              <w:fldChar w:fldCharType="begin"/>
            </w:r>
            <w:r w:rsidR="004E17D3">
              <w:rPr>
                <w:noProof/>
                <w:webHidden/>
              </w:rPr>
              <w:instrText xml:space="preserve"> PAGEREF _Toc494222792 \h </w:instrText>
            </w:r>
            <w:r w:rsidR="004E17D3">
              <w:rPr>
                <w:noProof/>
                <w:webHidden/>
              </w:rPr>
            </w:r>
            <w:r w:rsidR="004E17D3">
              <w:rPr>
                <w:noProof/>
                <w:webHidden/>
              </w:rPr>
              <w:fldChar w:fldCharType="separate"/>
            </w:r>
            <w:r w:rsidR="00C20B9B">
              <w:rPr>
                <w:noProof/>
                <w:webHidden/>
              </w:rPr>
              <w:t>159</w:t>
            </w:r>
            <w:r w:rsidR="004E17D3">
              <w:rPr>
                <w:noProof/>
                <w:webHidden/>
              </w:rPr>
              <w:fldChar w:fldCharType="end"/>
            </w:r>
          </w:hyperlink>
        </w:p>
        <w:p w14:paraId="21038ADE" w14:textId="77777777" w:rsidR="004E17D3" w:rsidRDefault="00A84E1F">
          <w:pPr>
            <w:pStyle w:val="TOC2"/>
            <w:tabs>
              <w:tab w:val="right" w:leader="dot" w:pos="8352"/>
            </w:tabs>
            <w:rPr>
              <w:rFonts w:eastAsiaTheme="minorEastAsia"/>
              <w:b w:val="0"/>
              <w:bCs w:val="0"/>
              <w:noProof/>
              <w:sz w:val="24"/>
              <w:szCs w:val="24"/>
            </w:rPr>
          </w:pPr>
          <w:hyperlink w:anchor="_Toc494222793" w:history="1">
            <w:r w:rsidR="004E17D3" w:rsidRPr="00A57EDB">
              <w:rPr>
                <w:rStyle w:val="Hyperlink"/>
                <w:noProof/>
                <w:lang w:val="en-GB"/>
              </w:rPr>
              <w:t>7.9 Effect of the WCA domain in a pyrene assay</w:t>
            </w:r>
            <w:r w:rsidR="004E17D3">
              <w:rPr>
                <w:noProof/>
                <w:webHidden/>
              </w:rPr>
              <w:tab/>
            </w:r>
            <w:r w:rsidR="004E17D3">
              <w:rPr>
                <w:noProof/>
                <w:webHidden/>
              </w:rPr>
              <w:fldChar w:fldCharType="begin"/>
            </w:r>
            <w:r w:rsidR="004E17D3">
              <w:rPr>
                <w:noProof/>
                <w:webHidden/>
              </w:rPr>
              <w:instrText xml:space="preserve"> PAGEREF _Toc494222793 \h </w:instrText>
            </w:r>
            <w:r w:rsidR="004E17D3">
              <w:rPr>
                <w:noProof/>
                <w:webHidden/>
              </w:rPr>
            </w:r>
            <w:r w:rsidR="004E17D3">
              <w:rPr>
                <w:noProof/>
                <w:webHidden/>
              </w:rPr>
              <w:fldChar w:fldCharType="separate"/>
            </w:r>
            <w:r w:rsidR="00C20B9B">
              <w:rPr>
                <w:noProof/>
                <w:webHidden/>
              </w:rPr>
              <w:t>159</w:t>
            </w:r>
            <w:r w:rsidR="004E17D3">
              <w:rPr>
                <w:noProof/>
                <w:webHidden/>
              </w:rPr>
              <w:fldChar w:fldCharType="end"/>
            </w:r>
          </w:hyperlink>
        </w:p>
        <w:p w14:paraId="1FF32285" w14:textId="77777777" w:rsidR="004E17D3" w:rsidRDefault="00A84E1F">
          <w:pPr>
            <w:pStyle w:val="TOC2"/>
            <w:tabs>
              <w:tab w:val="right" w:leader="dot" w:pos="8352"/>
            </w:tabs>
            <w:rPr>
              <w:rFonts w:eastAsiaTheme="minorEastAsia"/>
              <w:b w:val="0"/>
              <w:bCs w:val="0"/>
              <w:noProof/>
              <w:sz w:val="24"/>
              <w:szCs w:val="24"/>
            </w:rPr>
          </w:pPr>
          <w:hyperlink w:anchor="_Toc494222794" w:history="1">
            <w:r w:rsidR="004E17D3" w:rsidRPr="00A57EDB">
              <w:rPr>
                <w:rStyle w:val="Hyperlink"/>
                <w:noProof/>
                <w:lang w:val="en-GB"/>
              </w:rPr>
              <w:t>7.10 Filament elongation</w:t>
            </w:r>
            <w:r w:rsidR="004E17D3">
              <w:rPr>
                <w:noProof/>
                <w:webHidden/>
              </w:rPr>
              <w:tab/>
            </w:r>
            <w:r w:rsidR="004E17D3">
              <w:rPr>
                <w:noProof/>
                <w:webHidden/>
              </w:rPr>
              <w:fldChar w:fldCharType="begin"/>
            </w:r>
            <w:r w:rsidR="004E17D3">
              <w:rPr>
                <w:noProof/>
                <w:webHidden/>
              </w:rPr>
              <w:instrText xml:space="preserve"> PAGEREF _Toc494222794 \h </w:instrText>
            </w:r>
            <w:r w:rsidR="004E17D3">
              <w:rPr>
                <w:noProof/>
                <w:webHidden/>
              </w:rPr>
            </w:r>
            <w:r w:rsidR="004E17D3">
              <w:rPr>
                <w:noProof/>
                <w:webHidden/>
              </w:rPr>
              <w:fldChar w:fldCharType="separate"/>
            </w:r>
            <w:r w:rsidR="00C20B9B">
              <w:rPr>
                <w:noProof/>
                <w:webHidden/>
              </w:rPr>
              <w:t>160</w:t>
            </w:r>
            <w:r w:rsidR="004E17D3">
              <w:rPr>
                <w:noProof/>
                <w:webHidden/>
              </w:rPr>
              <w:fldChar w:fldCharType="end"/>
            </w:r>
          </w:hyperlink>
        </w:p>
        <w:p w14:paraId="4D8000D0" w14:textId="77777777" w:rsidR="004E17D3" w:rsidRDefault="00A84E1F">
          <w:pPr>
            <w:pStyle w:val="TOC2"/>
            <w:tabs>
              <w:tab w:val="right" w:leader="dot" w:pos="8352"/>
            </w:tabs>
            <w:rPr>
              <w:rFonts w:eastAsiaTheme="minorEastAsia"/>
              <w:b w:val="0"/>
              <w:bCs w:val="0"/>
              <w:noProof/>
              <w:sz w:val="24"/>
              <w:szCs w:val="24"/>
            </w:rPr>
          </w:pPr>
          <w:hyperlink w:anchor="_Toc494222795" w:history="1">
            <w:r w:rsidR="004E17D3" w:rsidRPr="00A57EDB">
              <w:rPr>
                <w:rStyle w:val="Hyperlink"/>
                <w:noProof/>
                <w:lang w:val="en-GB"/>
              </w:rPr>
              <w:t>7.11 Arp2/3 activation</w:t>
            </w:r>
            <w:r w:rsidR="004E17D3">
              <w:rPr>
                <w:noProof/>
                <w:webHidden/>
              </w:rPr>
              <w:tab/>
            </w:r>
            <w:r w:rsidR="004E17D3">
              <w:rPr>
                <w:noProof/>
                <w:webHidden/>
              </w:rPr>
              <w:fldChar w:fldCharType="begin"/>
            </w:r>
            <w:r w:rsidR="004E17D3">
              <w:rPr>
                <w:noProof/>
                <w:webHidden/>
              </w:rPr>
              <w:instrText xml:space="preserve"> PAGEREF _Toc494222795 \h </w:instrText>
            </w:r>
            <w:r w:rsidR="004E17D3">
              <w:rPr>
                <w:noProof/>
                <w:webHidden/>
              </w:rPr>
            </w:r>
            <w:r w:rsidR="004E17D3">
              <w:rPr>
                <w:noProof/>
                <w:webHidden/>
              </w:rPr>
              <w:fldChar w:fldCharType="separate"/>
            </w:r>
            <w:r w:rsidR="00C20B9B">
              <w:rPr>
                <w:noProof/>
                <w:webHidden/>
              </w:rPr>
              <w:t>162</w:t>
            </w:r>
            <w:r w:rsidR="004E17D3">
              <w:rPr>
                <w:noProof/>
                <w:webHidden/>
              </w:rPr>
              <w:fldChar w:fldCharType="end"/>
            </w:r>
          </w:hyperlink>
        </w:p>
        <w:p w14:paraId="42AC03C1" w14:textId="77777777" w:rsidR="004E17D3" w:rsidRDefault="00A84E1F">
          <w:pPr>
            <w:pStyle w:val="TOC1"/>
            <w:tabs>
              <w:tab w:val="right" w:leader="dot" w:pos="8352"/>
            </w:tabs>
            <w:rPr>
              <w:rFonts w:eastAsiaTheme="minorEastAsia"/>
              <w:b w:val="0"/>
              <w:bCs w:val="0"/>
              <w:noProof/>
            </w:rPr>
          </w:pPr>
          <w:hyperlink w:anchor="_Toc494222796" w:history="1">
            <w:r w:rsidR="004E17D3" w:rsidRPr="00A57EDB">
              <w:rPr>
                <w:rStyle w:val="Hyperlink"/>
                <w:noProof/>
              </w:rPr>
              <w:t>8. Bibliography</w:t>
            </w:r>
            <w:r w:rsidR="004E17D3">
              <w:rPr>
                <w:noProof/>
                <w:webHidden/>
              </w:rPr>
              <w:tab/>
            </w:r>
            <w:r w:rsidR="004E17D3">
              <w:rPr>
                <w:noProof/>
                <w:webHidden/>
              </w:rPr>
              <w:fldChar w:fldCharType="begin"/>
            </w:r>
            <w:r w:rsidR="004E17D3">
              <w:rPr>
                <w:noProof/>
                <w:webHidden/>
              </w:rPr>
              <w:instrText xml:space="preserve"> PAGEREF _Toc494222796 \h </w:instrText>
            </w:r>
            <w:r w:rsidR="004E17D3">
              <w:rPr>
                <w:noProof/>
                <w:webHidden/>
              </w:rPr>
            </w:r>
            <w:r w:rsidR="004E17D3">
              <w:rPr>
                <w:noProof/>
                <w:webHidden/>
              </w:rPr>
              <w:fldChar w:fldCharType="separate"/>
            </w:r>
            <w:r w:rsidR="00C20B9B">
              <w:rPr>
                <w:noProof/>
                <w:webHidden/>
              </w:rPr>
              <w:t>163</w:t>
            </w:r>
            <w:r w:rsidR="004E17D3">
              <w:rPr>
                <w:noProof/>
                <w:webHidden/>
              </w:rPr>
              <w:fldChar w:fldCharType="end"/>
            </w:r>
          </w:hyperlink>
        </w:p>
        <w:p w14:paraId="34EF59EE" w14:textId="3D033A15" w:rsidR="002F3603" w:rsidRDefault="002F3603">
          <w:r>
            <w:rPr>
              <w:b/>
              <w:bCs/>
              <w:noProof/>
            </w:rPr>
            <w:fldChar w:fldCharType="end"/>
          </w:r>
        </w:p>
      </w:sdtContent>
    </w:sdt>
    <w:p w14:paraId="3610589B" w14:textId="77777777" w:rsidR="00EE59E5" w:rsidRDefault="00EE59E5" w:rsidP="00EE59E5">
      <w:pPr>
        <w:spacing w:line="360" w:lineRule="auto"/>
        <w:rPr>
          <w:lang w:val="en-GB"/>
        </w:rPr>
      </w:pPr>
    </w:p>
    <w:p w14:paraId="21A23896" w14:textId="77777777" w:rsidR="00FC0BEC" w:rsidRDefault="00FC0BEC" w:rsidP="002D0A60">
      <w:pPr>
        <w:spacing w:line="360" w:lineRule="auto"/>
        <w:rPr>
          <w:lang w:val="en-GB"/>
        </w:rPr>
      </w:pPr>
    </w:p>
    <w:p w14:paraId="27FAB79D" w14:textId="77777777" w:rsidR="00FC0BEC" w:rsidRDefault="00FC0BEC" w:rsidP="002D0A60">
      <w:pPr>
        <w:spacing w:line="360" w:lineRule="auto"/>
        <w:rPr>
          <w:lang w:val="en-GB"/>
        </w:rPr>
      </w:pPr>
    </w:p>
    <w:p w14:paraId="215CA55E" w14:textId="7A40B97F" w:rsidR="002D0A60" w:rsidRDefault="002D0A60" w:rsidP="002D0A60">
      <w:pPr>
        <w:spacing w:line="360" w:lineRule="auto"/>
        <w:rPr>
          <w:lang w:val="en-GB"/>
        </w:rPr>
      </w:pPr>
      <w:r>
        <w:rPr>
          <w:lang w:val="en-GB"/>
        </w:rPr>
        <w:br w:type="page"/>
      </w:r>
    </w:p>
    <w:p w14:paraId="20FA976F" w14:textId="77777777" w:rsidR="004E17D3" w:rsidRDefault="004E17D3" w:rsidP="004E17D3">
      <w:pPr>
        <w:pStyle w:val="Heading1"/>
        <w:rPr>
          <w:lang w:val="en-GB"/>
        </w:rPr>
      </w:pPr>
      <w:bookmarkStart w:id="3" w:name="_Toc494222634"/>
      <w:r>
        <w:rPr>
          <w:lang w:val="en-GB"/>
        </w:rPr>
        <w:lastRenderedPageBreak/>
        <w:t>Acknowledgments</w:t>
      </w:r>
      <w:bookmarkEnd w:id="3"/>
    </w:p>
    <w:p w14:paraId="48902E7A" w14:textId="77777777" w:rsidR="004E17D3" w:rsidRDefault="004E17D3" w:rsidP="004E17D3">
      <w:pPr>
        <w:rPr>
          <w:lang w:val="en-GB"/>
        </w:rPr>
      </w:pPr>
    </w:p>
    <w:p w14:paraId="527E6438" w14:textId="77777777" w:rsidR="004E17D3" w:rsidRDefault="004E17D3" w:rsidP="004E17D3">
      <w:pPr>
        <w:spacing w:line="360" w:lineRule="auto"/>
        <w:rPr>
          <w:lang w:val="en-GB"/>
        </w:rPr>
      </w:pPr>
      <w:r>
        <w:rPr>
          <w:lang w:val="en-GB"/>
        </w:rPr>
        <w:t>Firstly, I would like to thank my primary supervisor, Kathryn Ayscough, who has been supportive and inspiring throughout my PhD. Moving to a new lab is always a risk and I got very lucky.</w:t>
      </w:r>
    </w:p>
    <w:p w14:paraId="55D7A151" w14:textId="77777777" w:rsidR="004E17D3" w:rsidRDefault="004E17D3" w:rsidP="004E17D3">
      <w:pPr>
        <w:spacing w:line="360" w:lineRule="auto"/>
        <w:rPr>
          <w:lang w:val="en-GB"/>
        </w:rPr>
      </w:pPr>
    </w:p>
    <w:p w14:paraId="4C548C9F" w14:textId="77777777" w:rsidR="004E17D3" w:rsidRDefault="004E17D3" w:rsidP="004E17D3">
      <w:pPr>
        <w:spacing w:line="360" w:lineRule="auto"/>
        <w:rPr>
          <w:lang w:val="en-GB"/>
        </w:rPr>
      </w:pPr>
      <w:r>
        <w:rPr>
          <w:lang w:val="en-GB"/>
        </w:rPr>
        <w:t>Lucky in part thanks to KA/SW lab members past and present. It has been a fantastic environment in which to undertake a PhD and I would not have gotten anywhere close to writing a thesis without such a supportive and fun group.</w:t>
      </w:r>
    </w:p>
    <w:p w14:paraId="62A394B0" w14:textId="77777777" w:rsidR="004E17D3" w:rsidRDefault="004E17D3" w:rsidP="004E17D3">
      <w:pPr>
        <w:spacing w:line="360" w:lineRule="auto"/>
        <w:rPr>
          <w:lang w:val="en-GB"/>
        </w:rPr>
      </w:pPr>
    </w:p>
    <w:p w14:paraId="388C177A" w14:textId="77777777" w:rsidR="004E17D3" w:rsidRDefault="004E17D3" w:rsidP="004E17D3">
      <w:pPr>
        <w:spacing w:line="360" w:lineRule="auto"/>
        <w:rPr>
          <w:lang w:val="en-GB"/>
        </w:rPr>
      </w:pPr>
      <w:r>
        <w:rPr>
          <w:lang w:val="en-GB"/>
        </w:rPr>
        <w:t>Speaking of luck, thanks to my second supervisor, Mike Williamson, for mentioning the position to me in the first place and for many interesting discussions since.</w:t>
      </w:r>
    </w:p>
    <w:p w14:paraId="716D809A" w14:textId="77777777" w:rsidR="004E17D3" w:rsidRDefault="004E17D3" w:rsidP="004E17D3">
      <w:pPr>
        <w:spacing w:line="360" w:lineRule="auto"/>
        <w:rPr>
          <w:lang w:val="en-GB"/>
        </w:rPr>
      </w:pPr>
    </w:p>
    <w:p w14:paraId="10EB999F" w14:textId="77777777" w:rsidR="004E17D3" w:rsidRDefault="004E17D3" w:rsidP="004E17D3">
      <w:pPr>
        <w:spacing w:line="360" w:lineRule="auto"/>
        <w:rPr>
          <w:lang w:val="en-GB"/>
        </w:rPr>
      </w:pPr>
      <w:r>
        <w:rPr>
          <w:lang w:val="en-GB"/>
        </w:rPr>
        <w:t>A big bit of luck has been the love and support of my family and friends.</w:t>
      </w:r>
    </w:p>
    <w:p w14:paraId="39711E09" w14:textId="77777777" w:rsidR="004E17D3" w:rsidRDefault="004E17D3" w:rsidP="004E17D3">
      <w:pPr>
        <w:spacing w:line="360" w:lineRule="auto"/>
        <w:rPr>
          <w:lang w:val="en-GB"/>
        </w:rPr>
      </w:pPr>
    </w:p>
    <w:p w14:paraId="439A1EBA" w14:textId="77777777" w:rsidR="004E17D3" w:rsidRDefault="004E17D3" w:rsidP="004E17D3">
      <w:pPr>
        <w:spacing w:line="360" w:lineRule="auto"/>
        <w:rPr>
          <w:lang w:val="en-GB"/>
        </w:rPr>
      </w:pPr>
      <w:r>
        <w:rPr>
          <w:lang w:val="en-GB"/>
        </w:rPr>
        <w:t>My mum has been a constant source of support and kindness during the harder times and of friendship throughout. Cheers for finally letting me get a set at tennis.</w:t>
      </w:r>
    </w:p>
    <w:p w14:paraId="0A99AF26" w14:textId="77777777" w:rsidR="004E17D3" w:rsidRDefault="004E17D3" w:rsidP="004E17D3">
      <w:pPr>
        <w:spacing w:line="360" w:lineRule="auto"/>
        <w:rPr>
          <w:lang w:val="en-GB"/>
        </w:rPr>
      </w:pPr>
    </w:p>
    <w:p w14:paraId="44E0F5A8" w14:textId="77777777" w:rsidR="004E17D3" w:rsidRDefault="004E17D3" w:rsidP="004E17D3">
      <w:pPr>
        <w:spacing w:line="360" w:lineRule="auto"/>
        <w:rPr>
          <w:lang w:val="en-GB"/>
        </w:rPr>
      </w:pPr>
      <w:r>
        <w:rPr>
          <w:lang w:val="en-GB"/>
        </w:rPr>
        <w:t>Similarly, this would not have been possible without the support of my Dad. Our trips across the peaks for football or food have kept me going.</w:t>
      </w:r>
    </w:p>
    <w:p w14:paraId="053D185C" w14:textId="77777777" w:rsidR="004E17D3" w:rsidRDefault="004E17D3" w:rsidP="004E17D3">
      <w:pPr>
        <w:spacing w:line="360" w:lineRule="auto"/>
        <w:rPr>
          <w:lang w:val="en-GB"/>
        </w:rPr>
      </w:pPr>
    </w:p>
    <w:p w14:paraId="13DC2B3C" w14:textId="77777777" w:rsidR="004E17D3" w:rsidRDefault="004E17D3" w:rsidP="004E17D3">
      <w:pPr>
        <w:spacing w:line="360" w:lineRule="auto"/>
        <w:rPr>
          <w:lang w:val="en-GB"/>
        </w:rPr>
      </w:pPr>
      <w:r>
        <w:rPr>
          <w:lang w:val="en-GB"/>
        </w:rPr>
        <w:t>Cheers as well to all my pals. Anyone that’s shared a coffee or a pint, anyone that’s had to listen to my rants or rambles and anyone that has wasted time running around or climbing walls with me.</w:t>
      </w:r>
    </w:p>
    <w:p w14:paraId="00735DEA" w14:textId="77777777" w:rsidR="004E17D3" w:rsidRDefault="004E17D3" w:rsidP="004E17D3">
      <w:pPr>
        <w:spacing w:line="360" w:lineRule="auto"/>
        <w:rPr>
          <w:lang w:val="en-GB"/>
        </w:rPr>
      </w:pPr>
    </w:p>
    <w:p w14:paraId="64E68790" w14:textId="77777777" w:rsidR="004E17D3" w:rsidRDefault="004E17D3" w:rsidP="004E17D3">
      <w:pPr>
        <w:spacing w:line="360" w:lineRule="auto"/>
        <w:rPr>
          <w:lang w:val="en-GB"/>
        </w:rPr>
      </w:pPr>
      <w:r>
        <w:rPr>
          <w:lang w:val="en-GB"/>
        </w:rPr>
        <w:t xml:space="preserve">And since I was talking about luck, thank you to Rosie, who changed my life. </w:t>
      </w:r>
    </w:p>
    <w:p w14:paraId="7AEB89EF" w14:textId="77777777" w:rsidR="004E17D3" w:rsidRDefault="004E17D3" w:rsidP="004E17D3">
      <w:pPr>
        <w:spacing w:line="360" w:lineRule="auto"/>
        <w:rPr>
          <w:lang w:val="en-GB"/>
        </w:rPr>
      </w:pPr>
    </w:p>
    <w:p w14:paraId="39178D56" w14:textId="77777777" w:rsidR="004E17D3" w:rsidRDefault="004E17D3" w:rsidP="004E17D3">
      <w:pPr>
        <w:spacing w:line="360" w:lineRule="auto"/>
        <w:rPr>
          <w:lang w:val="en-GB"/>
        </w:rPr>
      </w:pPr>
      <w:r>
        <w:rPr>
          <w:lang w:val="en-GB"/>
        </w:rPr>
        <w:t>And thanks to our cats. Although they haven’t been much help with this thesis.</w:t>
      </w:r>
    </w:p>
    <w:p w14:paraId="36B03554" w14:textId="77777777" w:rsidR="004E17D3" w:rsidRDefault="004E17D3">
      <w:pPr>
        <w:rPr>
          <w:rFonts w:asciiTheme="majorHAnsi" w:eastAsiaTheme="majorEastAsia" w:hAnsiTheme="majorHAnsi" w:cstheme="majorBidi"/>
          <w:color w:val="2F5496" w:themeColor="accent1" w:themeShade="BF"/>
          <w:sz w:val="32"/>
          <w:szCs w:val="32"/>
          <w:lang w:val="en-GB"/>
        </w:rPr>
      </w:pPr>
      <w:r>
        <w:rPr>
          <w:lang w:val="en-GB"/>
        </w:rPr>
        <w:br w:type="page"/>
      </w:r>
    </w:p>
    <w:p w14:paraId="2D7067ED" w14:textId="77777777" w:rsidR="004E17D3" w:rsidRDefault="004E17D3">
      <w:pPr>
        <w:rPr>
          <w:rFonts w:asciiTheme="majorHAnsi" w:eastAsiaTheme="majorEastAsia" w:hAnsiTheme="majorHAnsi" w:cstheme="majorBidi"/>
          <w:color w:val="2F5496" w:themeColor="accent1" w:themeShade="BF"/>
          <w:sz w:val="32"/>
          <w:szCs w:val="32"/>
          <w:lang w:val="en-GB"/>
        </w:rPr>
      </w:pPr>
      <w:r>
        <w:rPr>
          <w:lang w:val="en-GB"/>
        </w:rPr>
        <w:lastRenderedPageBreak/>
        <w:br w:type="page"/>
      </w:r>
    </w:p>
    <w:p w14:paraId="25189591" w14:textId="5795EB4A" w:rsidR="00041CE8" w:rsidRDefault="00041CE8" w:rsidP="00E5114A">
      <w:pPr>
        <w:pStyle w:val="Heading1"/>
        <w:jc w:val="both"/>
        <w:rPr>
          <w:lang w:val="en-GB"/>
        </w:rPr>
      </w:pPr>
      <w:bookmarkStart w:id="4" w:name="_Toc494222635"/>
      <w:r>
        <w:rPr>
          <w:lang w:val="en-GB"/>
        </w:rPr>
        <w:lastRenderedPageBreak/>
        <w:t>Abbreviations</w:t>
      </w:r>
      <w:bookmarkEnd w:id="4"/>
    </w:p>
    <w:p w14:paraId="666C317F" w14:textId="77777777" w:rsidR="00773531" w:rsidRDefault="00773531" w:rsidP="00E5114A">
      <w:pPr>
        <w:jc w:val="both"/>
        <w:rPr>
          <w:lang w:val="en-GB"/>
        </w:rPr>
      </w:pPr>
    </w:p>
    <w:p w14:paraId="5FB3CB39" w14:textId="514E9DE7" w:rsidR="00773531" w:rsidRPr="000B0817" w:rsidRDefault="00773531" w:rsidP="00E5114A">
      <w:pPr>
        <w:jc w:val="both"/>
        <w:rPr>
          <w:lang w:val="en-GB"/>
        </w:rPr>
      </w:pPr>
      <w:r w:rsidRPr="00773531">
        <w:rPr>
          <w:b/>
          <w:lang w:val="en-GB"/>
        </w:rPr>
        <w:t>ATP</w:t>
      </w:r>
      <w:r w:rsidR="000B0817">
        <w:rPr>
          <w:b/>
          <w:lang w:val="en-GB"/>
        </w:rPr>
        <w:t xml:space="preserve"> </w:t>
      </w:r>
      <w:r w:rsidR="000B0817">
        <w:rPr>
          <w:lang w:val="en-GB"/>
        </w:rPr>
        <w:t>A</w:t>
      </w:r>
      <w:r w:rsidR="00844D62">
        <w:rPr>
          <w:lang w:val="en-GB"/>
        </w:rPr>
        <w:t>denosine T</w:t>
      </w:r>
      <w:r w:rsidR="000B0817" w:rsidRPr="000B0817">
        <w:rPr>
          <w:lang w:val="en-GB"/>
        </w:rPr>
        <w:t>riphosphate</w:t>
      </w:r>
    </w:p>
    <w:p w14:paraId="0F882DBD" w14:textId="0DA4CF54" w:rsidR="00773531" w:rsidRPr="000B0817" w:rsidRDefault="00773531" w:rsidP="00E5114A">
      <w:pPr>
        <w:jc w:val="both"/>
        <w:rPr>
          <w:lang w:val="en-GB"/>
        </w:rPr>
      </w:pPr>
      <w:r w:rsidRPr="00773531">
        <w:rPr>
          <w:b/>
          <w:lang w:val="en-GB"/>
        </w:rPr>
        <w:t>DTT</w:t>
      </w:r>
      <w:r w:rsidR="000B0817">
        <w:rPr>
          <w:b/>
          <w:lang w:val="en-GB"/>
        </w:rPr>
        <w:t xml:space="preserve"> </w:t>
      </w:r>
      <w:r w:rsidR="000B0817">
        <w:rPr>
          <w:lang w:val="en-GB"/>
        </w:rPr>
        <w:t>D</w:t>
      </w:r>
      <w:r w:rsidR="000B0817" w:rsidRPr="000B0817">
        <w:rPr>
          <w:lang w:val="en-GB"/>
        </w:rPr>
        <w:t>ithiothreitol</w:t>
      </w:r>
    </w:p>
    <w:p w14:paraId="60D312ED" w14:textId="0A139641" w:rsidR="00773531" w:rsidRPr="000B0817" w:rsidRDefault="00773531" w:rsidP="00E5114A">
      <w:pPr>
        <w:jc w:val="both"/>
        <w:rPr>
          <w:lang w:val="en-GB"/>
        </w:rPr>
      </w:pPr>
      <w:r w:rsidRPr="00773531">
        <w:rPr>
          <w:b/>
          <w:lang w:val="en-GB"/>
        </w:rPr>
        <w:t>G-</w:t>
      </w:r>
      <w:r w:rsidR="000B0817">
        <w:rPr>
          <w:b/>
          <w:lang w:val="en-GB"/>
        </w:rPr>
        <w:t xml:space="preserve">actin </w:t>
      </w:r>
      <w:r w:rsidR="000B0817">
        <w:rPr>
          <w:lang w:val="en-GB"/>
        </w:rPr>
        <w:t>Globular actin</w:t>
      </w:r>
    </w:p>
    <w:p w14:paraId="71BBF20C" w14:textId="31A164FD" w:rsidR="00773531" w:rsidRPr="000B0817" w:rsidRDefault="00773531" w:rsidP="00E5114A">
      <w:pPr>
        <w:jc w:val="both"/>
        <w:rPr>
          <w:lang w:val="en-GB"/>
        </w:rPr>
      </w:pPr>
      <w:r w:rsidRPr="00773531">
        <w:rPr>
          <w:b/>
          <w:lang w:val="en-GB"/>
        </w:rPr>
        <w:t>F-</w:t>
      </w:r>
      <w:r w:rsidR="000B0817">
        <w:rPr>
          <w:b/>
          <w:lang w:val="en-GB"/>
        </w:rPr>
        <w:t xml:space="preserve">actin </w:t>
      </w:r>
      <w:r w:rsidR="000B0817">
        <w:rPr>
          <w:lang w:val="en-GB"/>
        </w:rPr>
        <w:t>Filamentous actin</w:t>
      </w:r>
    </w:p>
    <w:p w14:paraId="297E6073" w14:textId="36EEFCF0" w:rsidR="00773531" w:rsidRPr="00844D62" w:rsidRDefault="00773531" w:rsidP="00E5114A">
      <w:pPr>
        <w:jc w:val="both"/>
        <w:rPr>
          <w:lang w:val="en-GB"/>
        </w:rPr>
      </w:pPr>
      <w:r w:rsidRPr="00773531">
        <w:rPr>
          <w:b/>
          <w:lang w:val="en-GB"/>
        </w:rPr>
        <w:t>GST</w:t>
      </w:r>
      <w:r w:rsidR="00844D62">
        <w:rPr>
          <w:b/>
          <w:lang w:val="en-GB"/>
        </w:rPr>
        <w:t xml:space="preserve"> </w:t>
      </w:r>
      <w:r w:rsidR="00844D62">
        <w:rPr>
          <w:lang w:val="en-GB"/>
        </w:rPr>
        <w:t>Glutathione-S-T</w:t>
      </w:r>
      <w:r w:rsidR="00844D62" w:rsidRPr="00844D62">
        <w:rPr>
          <w:lang w:val="en-GB"/>
        </w:rPr>
        <w:t>ransferase</w:t>
      </w:r>
    </w:p>
    <w:p w14:paraId="085A00C7" w14:textId="05ED0C7C" w:rsidR="00773531" w:rsidRPr="00844D62" w:rsidRDefault="00773531" w:rsidP="00E5114A">
      <w:pPr>
        <w:jc w:val="both"/>
        <w:rPr>
          <w:lang w:val="en-GB"/>
        </w:rPr>
      </w:pPr>
      <w:r w:rsidRPr="00773531">
        <w:rPr>
          <w:b/>
          <w:lang w:val="en-GB"/>
        </w:rPr>
        <w:t>ABP</w:t>
      </w:r>
      <w:r w:rsidR="00844D62">
        <w:rPr>
          <w:b/>
          <w:lang w:val="en-GB"/>
        </w:rPr>
        <w:t xml:space="preserve"> </w:t>
      </w:r>
      <w:r w:rsidR="00844D62">
        <w:rPr>
          <w:lang w:val="en-GB"/>
        </w:rPr>
        <w:t>Actin Binding Protein</w:t>
      </w:r>
    </w:p>
    <w:p w14:paraId="51C8517B" w14:textId="08B2D187" w:rsidR="00773531" w:rsidRPr="00844D62" w:rsidRDefault="00773531" w:rsidP="00E5114A">
      <w:pPr>
        <w:jc w:val="both"/>
        <w:rPr>
          <w:lang w:val="en-GB"/>
        </w:rPr>
      </w:pPr>
      <w:r w:rsidRPr="00773531">
        <w:rPr>
          <w:b/>
          <w:lang w:val="en-GB"/>
        </w:rPr>
        <w:t>WH1</w:t>
      </w:r>
      <w:r w:rsidR="00844D62">
        <w:rPr>
          <w:b/>
          <w:lang w:val="en-GB"/>
        </w:rPr>
        <w:t xml:space="preserve"> </w:t>
      </w:r>
      <w:r w:rsidR="00844D62">
        <w:rPr>
          <w:lang w:val="en-GB"/>
        </w:rPr>
        <w:t>WASp Homology 1</w:t>
      </w:r>
    </w:p>
    <w:p w14:paraId="494F9063" w14:textId="51BE0A91" w:rsidR="00773531" w:rsidRPr="00844D62" w:rsidRDefault="00773531" w:rsidP="00E5114A">
      <w:pPr>
        <w:jc w:val="both"/>
        <w:rPr>
          <w:lang w:val="en-GB"/>
        </w:rPr>
      </w:pPr>
      <w:r w:rsidRPr="00773531">
        <w:rPr>
          <w:b/>
          <w:lang w:val="en-GB"/>
        </w:rPr>
        <w:t>WH2</w:t>
      </w:r>
      <w:r w:rsidR="00844D62">
        <w:rPr>
          <w:b/>
          <w:lang w:val="en-GB"/>
        </w:rPr>
        <w:t xml:space="preserve"> </w:t>
      </w:r>
      <w:r w:rsidR="00844D62">
        <w:rPr>
          <w:lang w:val="en-GB"/>
        </w:rPr>
        <w:t>WASp Homology 2</w:t>
      </w:r>
    </w:p>
    <w:p w14:paraId="7467F8D6" w14:textId="0027E0D7" w:rsidR="00773531" w:rsidRPr="00844D62" w:rsidRDefault="00773531" w:rsidP="00E5114A">
      <w:pPr>
        <w:jc w:val="both"/>
        <w:rPr>
          <w:lang w:val="en-GB"/>
        </w:rPr>
      </w:pPr>
      <w:r w:rsidRPr="00773531">
        <w:rPr>
          <w:b/>
          <w:lang w:val="en-GB"/>
        </w:rPr>
        <w:t>ECM</w:t>
      </w:r>
      <w:r w:rsidR="00844D62">
        <w:rPr>
          <w:b/>
          <w:lang w:val="en-GB"/>
        </w:rPr>
        <w:t xml:space="preserve"> </w:t>
      </w:r>
      <w:r w:rsidR="00844D62">
        <w:rPr>
          <w:lang w:val="en-GB"/>
        </w:rPr>
        <w:t>Extracellular Matrix</w:t>
      </w:r>
    </w:p>
    <w:p w14:paraId="5A3A8162" w14:textId="067EC300" w:rsidR="00773531" w:rsidRPr="00844D62" w:rsidRDefault="00773531" w:rsidP="00E5114A">
      <w:pPr>
        <w:jc w:val="both"/>
        <w:rPr>
          <w:lang w:val="en-GB"/>
        </w:rPr>
      </w:pPr>
      <w:r w:rsidRPr="00773531">
        <w:rPr>
          <w:b/>
          <w:lang w:val="en-GB"/>
        </w:rPr>
        <w:t>CME</w:t>
      </w:r>
      <w:r w:rsidR="00844D62">
        <w:rPr>
          <w:b/>
          <w:lang w:val="en-GB"/>
        </w:rPr>
        <w:t xml:space="preserve"> </w:t>
      </w:r>
      <w:r w:rsidR="00844D62">
        <w:rPr>
          <w:lang w:val="en-GB"/>
        </w:rPr>
        <w:t>Clathrin Mediated Endocytosis</w:t>
      </w:r>
    </w:p>
    <w:p w14:paraId="56F93CAC" w14:textId="0C2A1357" w:rsidR="00773531" w:rsidRPr="00844D62" w:rsidRDefault="00773531" w:rsidP="00E5114A">
      <w:pPr>
        <w:jc w:val="both"/>
        <w:rPr>
          <w:lang w:val="en-GB"/>
        </w:rPr>
      </w:pPr>
      <w:r w:rsidRPr="00773531">
        <w:rPr>
          <w:b/>
          <w:lang w:val="en-GB"/>
        </w:rPr>
        <w:t>FH1/2</w:t>
      </w:r>
      <w:r w:rsidR="00844D62">
        <w:rPr>
          <w:b/>
          <w:lang w:val="en-GB"/>
        </w:rPr>
        <w:t xml:space="preserve"> </w:t>
      </w:r>
      <w:r w:rsidR="00844D62">
        <w:rPr>
          <w:lang w:val="en-GB"/>
        </w:rPr>
        <w:t>Formin Homology 1/2</w:t>
      </w:r>
    </w:p>
    <w:p w14:paraId="29DE550F" w14:textId="24A4D6D4" w:rsidR="00773531" w:rsidRPr="00844D62" w:rsidRDefault="00773531" w:rsidP="00E5114A">
      <w:pPr>
        <w:jc w:val="both"/>
        <w:rPr>
          <w:lang w:val="en-GB"/>
        </w:rPr>
      </w:pPr>
      <w:r w:rsidRPr="00773531">
        <w:rPr>
          <w:b/>
          <w:lang w:val="en-GB"/>
        </w:rPr>
        <w:t>NPF</w:t>
      </w:r>
      <w:r w:rsidR="00844D62">
        <w:rPr>
          <w:b/>
          <w:lang w:val="en-GB"/>
        </w:rPr>
        <w:t xml:space="preserve"> </w:t>
      </w:r>
      <w:r w:rsidR="00844D62">
        <w:rPr>
          <w:lang w:val="en-GB"/>
        </w:rPr>
        <w:t>Nucleation Promotion Factor</w:t>
      </w:r>
    </w:p>
    <w:p w14:paraId="5171DCEA" w14:textId="2F141F90" w:rsidR="00773531" w:rsidRPr="00773531" w:rsidRDefault="00773531" w:rsidP="00E5114A">
      <w:pPr>
        <w:jc w:val="both"/>
        <w:rPr>
          <w:b/>
          <w:lang w:val="en-GB"/>
        </w:rPr>
      </w:pPr>
      <w:r w:rsidRPr="00773531">
        <w:rPr>
          <w:b/>
          <w:lang w:val="en-GB"/>
        </w:rPr>
        <w:t xml:space="preserve">GBD </w:t>
      </w:r>
      <w:r w:rsidRPr="00773531">
        <w:rPr>
          <w:lang w:val="en-GB"/>
        </w:rPr>
        <w:t>GTPase binding domain</w:t>
      </w:r>
      <w:r w:rsidRPr="00773531">
        <w:rPr>
          <w:b/>
          <w:lang w:val="en-GB"/>
        </w:rPr>
        <w:t xml:space="preserve"> </w:t>
      </w:r>
    </w:p>
    <w:p w14:paraId="4385C19F" w14:textId="77777777" w:rsidR="00773531" w:rsidRPr="00773531" w:rsidRDefault="00773531" w:rsidP="00E5114A">
      <w:pPr>
        <w:jc w:val="both"/>
        <w:rPr>
          <w:b/>
          <w:lang w:val="en-GB"/>
        </w:rPr>
      </w:pPr>
      <w:r w:rsidRPr="00773531">
        <w:rPr>
          <w:b/>
          <w:lang w:val="en-GB"/>
        </w:rPr>
        <w:t xml:space="preserve">CRIB </w:t>
      </w:r>
      <w:r w:rsidRPr="00773531">
        <w:rPr>
          <w:lang w:val="en-GB"/>
        </w:rPr>
        <w:t>CDC42 and Rac interactive binding</w:t>
      </w:r>
    </w:p>
    <w:p w14:paraId="320BA277" w14:textId="2B93BD86" w:rsidR="00773531" w:rsidRPr="00844D62" w:rsidRDefault="00773531" w:rsidP="00E5114A">
      <w:pPr>
        <w:jc w:val="both"/>
        <w:rPr>
          <w:lang w:val="en-GB"/>
        </w:rPr>
      </w:pPr>
      <w:r w:rsidRPr="00773531">
        <w:rPr>
          <w:b/>
          <w:lang w:val="en-GB"/>
        </w:rPr>
        <w:t>ER</w:t>
      </w:r>
      <w:r w:rsidR="00844D62">
        <w:rPr>
          <w:b/>
          <w:lang w:val="en-GB"/>
        </w:rPr>
        <w:t xml:space="preserve"> </w:t>
      </w:r>
      <w:r w:rsidR="00844D62">
        <w:rPr>
          <w:lang w:val="en-GB"/>
        </w:rPr>
        <w:t xml:space="preserve">Endoplasmic </w:t>
      </w:r>
      <w:r w:rsidR="00844D62" w:rsidRPr="00844D62">
        <w:rPr>
          <w:lang w:val="en-GB"/>
        </w:rPr>
        <w:t>Reticulum</w:t>
      </w:r>
    </w:p>
    <w:p w14:paraId="73403604" w14:textId="25BFDD51" w:rsidR="00773531" w:rsidRPr="00844D62" w:rsidRDefault="00773531" w:rsidP="00E5114A">
      <w:pPr>
        <w:jc w:val="both"/>
        <w:rPr>
          <w:lang w:val="en-GB"/>
        </w:rPr>
      </w:pPr>
      <w:r w:rsidRPr="00773531">
        <w:rPr>
          <w:b/>
          <w:lang w:val="en-GB"/>
        </w:rPr>
        <w:t>PBS</w:t>
      </w:r>
      <w:r w:rsidR="00844D62">
        <w:rPr>
          <w:b/>
          <w:lang w:val="en-GB"/>
        </w:rPr>
        <w:t xml:space="preserve"> </w:t>
      </w:r>
      <w:r w:rsidR="00844D62">
        <w:rPr>
          <w:lang w:val="en-GB"/>
        </w:rPr>
        <w:t>Phosphate Buffered Saline</w:t>
      </w:r>
    </w:p>
    <w:p w14:paraId="016530EB" w14:textId="73F2B129" w:rsidR="00773531" w:rsidRPr="00773531" w:rsidRDefault="00773531" w:rsidP="00E5114A">
      <w:pPr>
        <w:jc w:val="both"/>
        <w:rPr>
          <w:b/>
          <w:lang w:val="en-GB"/>
        </w:rPr>
      </w:pPr>
      <w:r w:rsidRPr="00773531">
        <w:rPr>
          <w:b/>
          <w:lang w:val="en-GB"/>
        </w:rPr>
        <w:t>IPTG</w:t>
      </w:r>
      <w:r w:rsidR="00844D62">
        <w:rPr>
          <w:b/>
          <w:lang w:val="en-GB"/>
        </w:rPr>
        <w:t xml:space="preserve"> </w:t>
      </w:r>
      <w:r w:rsidR="00844D62" w:rsidRPr="00844D62">
        <w:rPr>
          <w:lang w:val="en-GB"/>
        </w:rPr>
        <w:t>Isopropyl β-D-1-thiogalactopyranoside</w:t>
      </w:r>
    </w:p>
    <w:p w14:paraId="31FDED7E" w14:textId="735994E4" w:rsidR="00773531" w:rsidRPr="00505F38" w:rsidRDefault="00773531" w:rsidP="00E5114A">
      <w:pPr>
        <w:jc w:val="both"/>
        <w:rPr>
          <w:lang w:val="en-GB"/>
        </w:rPr>
      </w:pPr>
      <w:r w:rsidRPr="00773531">
        <w:rPr>
          <w:b/>
          <w:lang w:val="en-GB"/>
        </w:rPr>
        <w:t>APS</w:t>
      </w:r>
      <w:r w:rsidR="00844D62">
        <w:rPr>
          <w:b/>
          <w:lang w:val="en-GB"/>
        </w:rPr>
        <w:t xml:space="preserve"> </w:t>
      </w:r>
      <w:r w:rsidR="00505F38" w:rsidRPr="00505F38">
        <w:rPr>
          <w:lang w:val="en-GB"/>
        </w:rPr>
        <w:t>Ammonium persulfate</w:t>
      </w:r>
    </w:p>
    <w:p w14:paraId="36D52BFF" w14:textId="375394B7" w:rsidR="00773531" w:rsidRPr="00505F38" w:rsidRDefault="00773531" w:rsidP="00E5114A">
      <w:pPr>
        <w:jc w:val="both"/>
        <w:rPr>
          <w:lang w:val="en-GB"/>
        </w:rPr>
      </w:pPr>
      <w:r w:rsidRPr="00773531">
        <w:rPr>
          <w:b/>
          <w:lang w:val="en-GB"/>
        </w:rPr>
        <w:t>TEMED</w:t>
      </w:r>
      <w:r w:rsidR="00505F38">
        <w:rPr>
          <w:b/>
          <w:lang w:val="en-GB"/>
        </w:rPr>
        <w:t xml:space="preserve"> </w:t>
      </w:r>
      <w:r w:rsidR="00505F38" w:rsidRPr="00505F38">
        <w:rPr>
          <w:lang w:val="en-GB"/>
        </w:rPr>
        <w:t>Tetramethylethylenediamine</w:t>
      </w:r>
    </w:p>
    <w:p w14:paraId="139433B8" w14:textId="66D3DE00" w:rsidR="00773531" w:rsidRPr="00396E46" w:rsidRDefault="00773531" w:rsidP="00E5114A">
      <w:pPr>
        <w:jc w:val="both"/>
        <w:rPr>
          <w:lang w:val="en-GB"/>
        </w:rPr>
      </w:pPr>
      <w:r w:rsidRPr="00773531">
        <w:rPr>
          <w:b/>
          <w:lang w:val="en-GB"/>
        </w:rPr>
        <w:t>SDS</w:t>
      </w:r>
      <w:r w:rsidR="00396E46">
        <w:rPr>
          <w:b/>
          <w:lang w:val="en-GB"/>
        </w:rPr>
        <w:t xml:space="preserve"> </w:t>
      </w:r>
      <w:r w:rsidR="00505F38" w:rsidRPr="00505F38">
        <w:rPr>
          <w:lang w:val="en-GB"/>
        </w:rPr>
        <w:t>Sodium dodecyl sulfate</w:t>
      </w:r>
    </w:p>
    <w:p w14:paraId="4C6EAE70" w14:textId="45D315AE" w:rsidR="00773531" w:rsidRPr="00844D62" w:rsidRDefault="00773531" w:rsidP="00E5114A">
      <w:pPr>
        <w:jc w:val="both"/>
        <w:rPr>
          <w:lang w:val="en-GB"/>
        </w:rPr>
      </w:pPr>
      <w:r w:rsidRPr="00773531">
        <w:rPr>
          <w:b/>
          <w:lang w:val="en-GB"/>
        </w:rPr>
        <w:t>MST</w:t>
      </w:r>
      <w:r w:rsidR="00844D62">
        <w:rPr>
          <w:b/>
          <w:lang w:val="en-GB"/>
        </w:rPr>
        <w:t xml:space="preserve"> </w:t>
      </w:r>
      <w:r w:rsidR="00844D62">
        <w:rPr>
          <w:lang w:val="en-GB"/>
        </w:rPr>
        <w:t>Microscale Thermophoresis</w:t>
      </w:r>
    </w:p>
    <w:p w14:paraId="68A369D0" w14:textId="3B673E67" w:rsidR="00773531" w:rsidRPr="00844D62" w:rsidRDefault="00773531" w:rsidP="00E5114A">
      <w:pPr>
        <w:jc w:val="both"/>
        <w:rPr>
          <w:lang w:val="en-GB"/>
        </w:rPr>
      </w:pPr>
      <w:r w:rsidRPr="00773531">
        <w:rPr>
          <w:b/>
          <w:lang w:val="en-GB"/>
        </w:rPr>
        <w:t>TIRFm</w:t>
      </w:r>
      <w:r w:rsidR="00844D62">
        <w:rPr>
          <w:b/>
          <w:lang w:val="en-GB"/>
        </w:rPr>
        <w:t xml:space="preserve"> </w:t>
      </w:r>
      <w:r w:rsidR="00396E46" w:rsidRPr="00396E46">
        <w:rPr>
          <w:lang w:val="en-GB"/>
        </w:rPr>
        <w:t>Total Internal Reflection Fluorescence Microscopy</w:t>
      </w:r>
    </w:p>
    <w:p w14:paraId="2A5F186A" w14:textId="42DB6D3F" w:rsidR="00773531" w:rsidRPr="00396E46" w:rsidRDefault="00773531" w:rsidP="00E5114A">
      <w:pPr>
        <w:jc w:val="both"/>
        <w:rPr>
          <w:lang w:val="en-GB"/>
        </w:rPr>
      </w:pPr>
      <w:r w:rsidRPr="00773531">
        <w:rPr>
          <w:b/>
          <w:lang w:val="en-GB"/>
        </w:rPr>
        <w:t>BSA</w:t>
      </w:r>
      <w:r w:rsidR="00396E46">
        <w:rPr>
          <w:b/>
          <w:lang w:val="en-GB"/>
        </w:rPr>
        <w:t xml:space="preserve"> </w:t>
      </w:r>
      <w:r w:rsidR="00396E46">
        <w:rPr>
          <w:lang w:val="en-GB"/>
        </w:rPr>
        <w:t>Bovine Serum Albium</w:t>
      </w:r>
    </w:p>
    <w:p w14:paraId="172DEA87" w14:textId="40E67474" w:rsidR="00773531" w:rsidRPr="00396E46" w:rsidRDefault="00773531" w:rsidP="00E5114A">
      <w:pPr>
        <w:jc w:val="both"/>
        <w:rPr>
          <w:lang w:val="en-GB"/>
        </w:rPr>
      </w:pPr>
      <w:r w:rsidRPr="00773531">
        <w:rPr>
          <w:b/>
          <w:lang w:val="en-GB"/>
        </w:rPr>
        <w:t>pH</w:t>
      </w:r>
      <w:r w:rsidR="00396E46">
        <w:rPr>
          <w:b/>
          <w:lang w:val="en-GB"/>
        </w:rPr>
        <w:t xml:space="preserve"> </w:t>
      </w:r>
      <w:r w:rsidR="00396E46">
        <w:rPr>
          <w:lang w:val="en-GB"/>
        </w:rPr>
        <w:t>Potential of Hydrogen</w:t>
      </w:r>
    </w:p>
    <w:p w14:paraId="6B16196A" w14:textId="77777777" w:rsidR="00773531" w:rsidRPr="00773531" w:rsidRDefault="00773531" w:rsidP="00E5114A">
      <w:pPr>
        <w:jc w:val="both"/>
        <w:rPr>
          <w:lang w:val="en-GB"/>
        </w:rPr>
      </w:pPr>
    </w:p>
    <w:p w14:paraId="1BABB3AC" w14:textId="3B2EAB7A" w:rsidR="00041CE8" w:rsidRDefault="00041CE8" w:rsidP="00E5114A">
      <w:pPr>
        <w:pStyle w:val="Heading1"/>
        <w:jc w:val="both"/>
        <w:rPr>
          <w:lang w:val="en-GB"/>
        </w:rPr>
      </w:pPr>
      <w:r>
        <w:rPr>
          <w:lang w:val="en-GB"/>
        </w:rPr>
        <w:br w:type="page"/>
      </w:r>
    </w:p>
    <w:p w14:paraId="7FB8B05A" w14:textId="284FE25C" w:rsidR="00F60B2B" w:rsidRDefault="007774C0" w:rsidP="00E5114A">
      <w:pPr>
        <w:pStyle w:val="Heading1"/>
        <w:jc w:val="both"/>
        <w:rPr>
          <w:lang w:val="en-GB"/>
        </w:rPr>
      </w:pPr>
      <w:bookmarkStart w:id="5" w:name="_Toc494222636"/>
      <w:r w:rsidRPr="007774C0">
        <w:rPr>
          <w:lang w:val="en-GB"/>
        </w:rPr>
        <w:lastRenderedPageBreak/>
        <w:t>1.</w:t>
      </w:r>
      <w:r>
        <w:rPr>
          <w:lang w:val="en-GB"/>
        </w:rPr>
        <w:t xml:space="preserve"> </w:t>
      </w:r>
      <w:r w:rsidR="00F60B2B">
        <w:rPr>
          <w:lang w:val="en-GB"/>
        </w:rPr>
        <w:t>Introduction</w:t>
      </w:r>
      <w:bookmarkEnd w:id="0"/>
      <w:bookmarkEnd w:id="5"/>
    </w:p>
    <w:p w14:paraId="56AA9179" w14:textId="77777777" w:rsidR="00F60B2B" w:rsidRPr="00F60B2B" w:rsidRDefault="00F60B2B" w:rsidP="00E5114A">
      <w:pPr>
        <w:jc w:val="both"/>
        <w:rPr>
          <w:lang w:val="en-GB"/>
        </w:rPr>
      </w:pPr>
    </w:p>
    <w:p w14:paraId="7C5EBE60" w14:textId="2215691D" w:rsidR="00F60B2B" w:rsidRDefault="00F60B2B" w:rsidP="00E5114A">
      <w:pPr>
        <w:spacing w:line="360" w:lineRule="auto"/>
        <w:jc w:val="both"/>
        <w:rPr>
          <w:lang w:val="en-GB"/>
        </w:rPr>
      </w:pPr>
      <w:r>
        <w:rPr>
          <w:lang w:val="en-GB"/>
        </w:rPr>
        <w:t xml:space="preserve">Biological filaments provide a broad range of functions within a cell. They provide rigid but dynamic structure that can deform membranes define shapes and reinforce the cell against external stresses. Filaments can act as intracellular highways and drive some of the most amazing cellular rearrangements. Processive movement along filaments can </w:t>
      </w:r>
      <w:r w:rsidR="00F776D6">
        <w:rPr>
          <w:lang w:val="en-GB"/>
        </w:rPr>
        <w:t>facilitate</w:t>
      </w:r>
      <w:r>
        <w:rPr>
          <w:lang w:val="en-GB"/>
        </w:rPr>
        <w:t xml:space="preserve"> long range intracellular transport as well as large tissue-wide movements. Directed polymerisation and depolymerisation of filaments allows delivery of force by the cell and the presentation of numerous repeated binding sites along filaments allow them to act as scaffolds, concentrating cellular responses and defining sites of activity.</w:t>
      </w:r>
    </w:p>
    <w:p w14:paraId="59BA5838" w14:textId="77777777" w:rsidR="00F60B2B" w:rsidRDefault="00F60B2B" w:rsidP="00E5114A">
      <w:pPr>
        <w:spacing w:line="360" w:lineRule="auto"/>
        <w:jc w:val="both"/>
        <w:rPr>
          <w:lang w:val="en-GB"/>
        </w:rPr>
      </w:pPr>
    </w:p>
    <w:p w14:paraId="5CD74A1D" w14:textId="689BB71B" w:rsidR="00F60B2B" w:rsidRDefault="00F60B2B" w:rsidP="00E5114A">
      <w:pPr>
        <w:pStyle w:val="Heading2"/>
        <w:jc w:val="both"/>
        <w:rPr>
          <w:lang w:val="en-GB"/>
        </w:rPr>
      </w:pPr>
      <w:bookmarkStart w:id="6" w:name="_Toc494045756"/>
      <w:bookmarkStart w:id="7" w:name="_Toc494222637"/>
      <w:r>
        <w:rPr>
          <w:lang w:val="en-GB"/>
        </w:rPr>
        <w:t>1.2 The Cytoskeleton</w:t>
      </w:r>
      <w:bookmarkEnd w:id="6"/>
      <w:bookmarkEnd w:id="7"/>
    </w:p>
    <w:p w14:paraId="72A3A1AA" w14:textId="77777777" w:rsidR="00F60B2B" w:rsidRPr="00F60B2B" w:rsidRDefault="00F60B2B" w:rsidP="00E5114A">
      <w:pPr>
        <w:jc w:val="both"/>
        <w:rPr>
          <w:lang w:val="en-GB"/>
        </w:rPr>
      </w:pPr>
    </w:p>
    <w:p w14:paraId="4A431858" w14:textId="7EF83D63" w:rsidR="00F60B2B" w:rsidRPr="001A27BA" w:rsidRDefault="00F60B2B" w:rsidP="00E5114A">
      <w:pPr>
        <w:spacing w:line="360" w:lineRule="auto"/>
        <w:jc w:val="both"/>
        <w:rPr>
          <w:b/>
          <w:lang w:val="en-GB"/>
        </w:rPr>
      </w:pPr>
      <w:r>
        <w:rPr>
          <w:lang w:val="en-GB"/>
        </w:rPr>
        <w:t xml:space="preserve">A number of different filaments make up the Cytoskeleton, literally the skeleton of the cell. That definition does not however go far enough however. Not only do these filaments form the skeleton of the cell but they are also the muscle, driving directed and forceful response to internal and external signals. The biological importance of fibres and filaments has been understood to some extent for hundreds of years </w:t>
      </w:r>
      <w:r>
        <w:rPr>
          <w:lang w:val="en-GB"/>
        </w:rPr>
        <w:fldChar w:fldCharType="begin" w:fldLock="1"/>
      </w:r>
      <w:r w:rsidR="004121BE">
        <w:rPr>
          <w:lang w:val="en-GB"/>
        </w:rPr>
        <w:instrText>ADDIN CSL_CITATION { "citationItems" : [ { "id" : "ITEM-1", "itemData" : { "DOI" : "10.1002/1097-0169(200006)46:2&lt;73::AID-CM1&gt;3.0.CO;2-0", "ISBN" : "0886-1544", "ISSN" : "08861544", "PMID" : "10891854", "abstract" : "Some unnoticed or seldom remembered precedents of current views on biological motion and its structural bases are briefly outlined, followed by a concise recapitulation of how the present theory has been constructed in the last few decades. It is shown that the evolution of the concept of fibers as main constituents of living matter led to hypothesizing microscopic structures closely resembling microtubules in the 18th century. At the beginning of this period, fibers sliding over each other and driven by interposed moving elements were envisioned as the cause of muscle contraction. In the following century, an account of the mechanism of myofibril contraction visualized longitudinal displacements of myosin-containing submicroscopic rodlets. The existence of fibrils in the protoplasm of non-muscle cells, a subject of long debate in the second half of the 19th century, was virtually discarded as irrelevant or fallacious 100 years ago. The issue resurfaced in the early 1930s as a theoretical notion--the cytosquelette--nearly two decades before intracellular filamentous structures were first observed with electron microscopy. The role originally assumed for such fibrils as signal conductors is nowadays being reappraised, although under new interpretations with a much wider significance including modulation of gene expression, morphogenesis, and even consciousness. Since all of the above ancestral conceptions were eventually abandoned, the corresponding current views are, to a certain extent, recurrent.", "author" : [ { "dropping-particle" : "", "family" : "Frixione", "given" : "Eugenio", "non-dropping-particle" : "", "parse-names" : false, "suffix" : "" } ], "container-title" : "Cell Motility and the Cytoskeleton", "id" : "ITEM-1", "issue" : "2", "issued" : { "date-parts" : [ [ "2000" ] ] }, "page" : "73-94", "title" : "Recurring views on the structure and function of the cytoskeleton: A 300-year epic", "type" : "article-journal", "volume" : "46" }, "uris" : [ "http://www.mendeley.com/documents/?uuid=6d6ab640-7de1-469c-b7e1-cadba16d9f7f" ] } ], "mendeley" : { "formattedCitation" : "(Frixione, 2000)", "plainTextFormattedCitation" : "(Frixione, 2000)", "previouslyFormattedCitation" : "(Frixione, 2000)" }, "properties" : {  }, "schema" : "https://github.com/citation-style-language/schema/raw/master/csl-citation.json" }</w:instrText>
      </w:r>
      <w:r>
        <w:rPr>
          <w:lang w:val="en-GB"/>
        </w:rPr>
        <w:fldChar w:fldCharType="separate"/>
      </w:r>
      <w:r w:rsidR="00143B78" w:rsidRPr="00143B78">
        <w:rPr>
          <w:noProof/>
          <w:lang w:val="en-GB"/>
        </w:rPr>
        <w:t>(Frixione, 2000)</w:t>
      </w:r>
      <w:r>
        <w:rPr>
          <w:lang w:val="en-GB"/>
        </w:rPr>
        <w:fldChar w:fldCharType="end"/>
      </w:r>
      <w:r>
        <w:rPr>
          <w:b/>
          <w:lang w:val="en-GB"/>
        </w:rPr>
        <w:t xml:space="preserve">. </w:t>
      </w:r>
      <w:r>
        <w:rPr>
          <w:lang w:val="en-GB"/>
        </w:rPr>
        <w:t>The development of the microscope allowed a more sophisticated understanding of the roles played by biological fibres in muscle contraction. The concept of a cytoskeleton was first proposed in 1903 by the Russian biologist Nikolai</w:t>
      </w:r>
      <w:r w:rsidRPr="005D68A3">
        <w:rPr>
          <w:lang w:val="en-GB"/>
        </w:rPr>
        <w:t xml:space="preserve"> Koltsov</w:t>
      </w:r>
      <w:r>
        <w:rPr>
          <w:lang w:val="en-GB"/>
        </w:rPr>
        <w:t>. The phrase was coined</w:t>
      </w:r>
      <w:r w:rsidRPr="00C53244">
        <w:rPr>
          <w:lang w:val="en-GB"/>
        </w:rPr>
        <w:t xml:space="preserve"> by</w:t>
      </w:r>
      <w:r>
        <w:rPr>
          <w:lang w:val="en-GB"/>
        </w:rPr>
        <w:t xml:space="preserve"> the</w:t>
      </w:r>
      <w:r w:rsidRPr="00C53244">
        <w:rPr>
          <w:lang w:val="en-GB"/>
        </w:rPr>
        <w:t xml:space="preserve"> French embryologist Paul Wintrebert in 1931</w:t>
      </w:r>
      <w:r>
        <w:rPr>
          <w:lang w:val="en-GB"/>
        </w:rPr>
        <w:t xml:space="preserve"> who was interested in the mechanisms which allowed frogs eggs to maintain their internal organisation through numerous external pressures. It took the development of biological electron microscopy for the cytoskeleton to be reliably observed.</w:t>
      </w:r>
    </w:p>
    <w:p w14:paraId="0B09D1B2" w14:textId="77777777" w:rsidR="00F60B2B" w:rsidRDefault="00F60B2B" w:rsidP="00E5114A">
      <w:pPr>
        <w:spacing w:line="360" w:lineRule="auto"/>
        <w:jc w:val="both"/>
        <w:rPr>
          <w:lang w:val="en-GB"/>
        </w:rPr>
      </w:pPr>
    </w:p>
    <w:p w14:paraId="12BE5875" w14:textId="1060F4FF" w:rsidR="00F60B2B" w:rsidRDefault="00F60B2B" w:rsidP="00E5114A">
      <w:pPr>
        <w:pStyle w:val="Heading2"/>
        <w:spacing w:line="360" w:lineRule="auto"/>
        <w:jc w:val="both"/>
        <w:rPr>
          <w:lang w:val="en-GB"/>
        </w:rPr>
      </w:pPr>
      <w:bookmarkStart w:id="8" w:name="_Toc494045757"/>
      <w:bookmarkStart w:id="9" w:name="_Toc494222638"/>
      <w:r>
        <w:rPr>
          <w:lang w:val="en-GB"/>
        </w:rPr>
        <w:t>1.3 Microtubules</w:t>
      </w:r>
      <w:bookmarkEnd w:id="8"/>
      <w:bookmarkEnd w:id="9"/>
    </w:p>
    <w:p w14:paraId="5830341D" w14:textId="77777777" w:rsidR="00C42591" w:rsidRPr="00C42591" w:rsidRDefault="00C42591" w:rsidP="00E5114A">
      <w:pPr>
        <w:jc w:val="both"/>
        <w:rPr>
          <w:lang w:val="en-GB"/>
        </w:rPr>
      </w:pPr>
    </w:p>
    <w:p w14:paraId="776F002E" w14:textId="031C667F" w:rsidR="00833764" w:rsidRDefault="00833764" w:rsidP="00E5114A">
      <w:pPr>
        <w:spacing w:line="360" w:lineRule="auto"/>
        <w:jc w:val="both"/>
        <w:rPr>
          <w:lang w:val="en-GB"/>
        </w:rPr>
      </w:pPr>
      <w:r>
        <w:rPr>
          <w:lang w:val="en-GB"/>
        </w:rPr>
        <w:t xml:space="preserve">Microtubules are </w:t>
      </w:r>
      <w:r w:rsidR="00CC284D">
        <w:rPr>
          <w:lang w:val="en-GB"/>
        </w:rPr>
        <w:t>intracellular filaments f</w:t>
      </w:r>
      <w:r w:rsidR="004656DD">
        <w:rPr>
          <w:lang w:val="en-GB"/>
        </w:rPr>
        <w:t>ormed by the polymerisation of hetero</w:t>
      </w:r>
      <w:r w:rsidR="00CC284D">
        <w:rPr>
          <w:lang w:val="en-GB"/>
        </w:rPr>
        <w:t xml:space="preserve">dimers of alpha and beta tubulin. </w:t>
      </w:r>
      <w:r w:rsidR="004656DD">
        <w:rPr>
          <w:lang w:val="en-GB"/>
        </w:rPr>
        <w:t>They are polar filaments that extend preferentially from a ‘+’ end</w:t>
      </w:r>
      <w:r w:rsidR="00903FC6">
        <w:rPr>
          <w:lang w:val="en-GB"/>
        </w:rPr>
        <w:t xml:space="preserve"> </w:t>
      </w:r>
      <w:r w:rsidR="00903FC6">
        <w:rPr>
          <w:lang w:val="en-GB"/>
        </w:rPr>
        <w:fldChar w:fldCharType="begin" w:fldLock="1"/>
      </w:r>
      <w:r w:rsidR="004121BE">
        <w:rPr>
          <w:lang w:val="en-GB"/>
        </w:rPr>
        <w:instrText>ADDIN CSL_CITATION { "citationItems" : [ { "id" : "ITEM-1", "itemData" : { "DOI" : "10.1042/BST20130239", "ISSN" : "1470-8752", "PMID" : "24256284", "abstract" : "The post-genomic era has produced a variety of new investigation technologies, techniques and approaches that may offer exciting insights into many long-standing questions of scientific research. The microtubule cytoskeleton is a highly conserved system that shows a high degree of internal complexity, is known to be integral to many cell systems and functions on a fundamental level. After decades of study, much is still unknown about microtubules in vivo from the control of dynamics in living cells to their responses to environmental changes and responses to other cellular processes. In the present article, we examine some outstanding questions in the microtubule field and propose a combination of emerging interdisciplinary approaches, i.e. high-throughput functional genomics techniques, quantitative and super-resolution microscopy, and in silico modelling, that could shed light on the systemic regulation of microtubules in cells by networks of regulatory factors. We propose that such an integrative approach is key to elucidate the function of the microtubule cytoskeleton as a complete responsive integral biological system.", "author" : [ { "dropping-particle" : "", "family" : "Lawson", "given" : "Jonathan L D", "non-dropping-particle" : "", "parse-names" : false, "suffix" : "" }, { "dropping-particle" : "", "family" : "Carazo Salas", "given" : "Rafael E", "non-dropping-particle" : "", "parse-names" : false, "suffix" : "" } ], "container-title" : "Biochemical Society transactions", "id" : "ITEM-1", "issue" : "6", "issued" : { "date-parts" : [ [ "2013" ] ] }, "page" : "1736-44", "title" : "Microtubules: greater than the sum of the parts.", "type" : "article-journal", "volume" : "41" }, "uris" : [ "http://www.mendeley.com/documents/?uuid=475933dc-c5b9-4f1d-a57c-6411d79e52d0" ] } ], "mendeley" : { "formattedCitation" : "(Lawson and Carazo Salas, 2013)", "plainTextFormattedCitation" : "(Lawson and Carazo Salas, 2013)", "previouslyFormattedCitation" : "(Lawson and Carazo Salas, 2013)" }, "properties" : {  }, "schema" : "https://github.com/citation-style-language/schema/raw/master/csl-citation.json" }</w:instrText>
      </w:r>
      <w:r w:rsidR="00903FC6">
        <w:rPr>
          <w:lang w:val="en-GB"/>
        </w:rPr>
        <w:fldChar w:fldCharType="separate"/>
      </w:r>
      <w:r w:rsidR="00903FC6" w:rsidRPr="00903FC6">
        <w:rPr>
          <w:noProof/>
          <w:lang w:val="en-GB"/>
        </w:rPr>
        <w:t>(Lawson and Carazo Salas, 2013)</w:t>
      </w:r>
      <w:r w:rsidR="00903FC6">
        <w:rPr>
          <w:lang w:val="en-GB"/>
        </w:rPr>
        <w:fldChar w:fldCharType="end"/>
      </w:r>
      <w:r w:rsidR="004656DD">
        <w:rPr>
          <w:lang w:val="en-GB"/>
        </w:rPr>
        <w:t xml:space="preserve">. Microtubules alternate between periods of polymerisation and depolymerisation and this ‘dynamic </w:t>
      </w:r>
      <w:r w:rsidR="00041FD6">
        <w:rPr>
          <w:lang w:val="en-GB"/>
        </w:rPr>
        <w:t>instability</w:t>
      </w:r>
      <w:r w:rsidR="004656DD">
        <w:rPr>
          <w:lang w:val="en-GB"/>
        </w:rPr>
        <w:t xml:space="preserve">’ mediates efficient </w:t>
      </w:r>
      <w:r w:rsidR="004656DD">
        <w:rPr>
          <w:lang w:val="en-GB"/>
        </w:rPr>
        <w:lastRenderedPageBreak/>
        <w:t>search and capture of microtubule binding partners</w:t>
      </w:r>
      <w:r w:rsidR="00041FD6">
        <w:rPr>
          <w:lang w:val="en-GB"/>
        </w:rPr>
        <w:t xml:space="preserve"> </w:t>
      </w:r>
      <w:r w:rsidR="00041FD6">
        <w:rPr>
          <w:lang w:val="en-GB"/>
        </w:rPr>
        <w:fldChar w:fldCharType="begin" w:fldLock="1"/>
      </w:r>
      <w:r w:rsidR="004121BE">
        <w:rPr>
          <w:lang w:val="en-GB"/>
        </w:rPr>
        <w:instrText>ADDIN CSL_CITATION { "citationItems" : [ { "id" : "ITEM-1", "itemData" : { "DOI" : "10.1073/pnas.91.12.5682", "ISBN" : "0027-8424 (Print)\\r0027-8424 (Linking)", "ISSN" : "0027-8424", "PMID" : "8202548", "abstract" : "During the formation of the mitotic spindle, dynamic microtubules search for chromosomes in the surrounding cytosol. The average time required to reach such \"targets\" is calculated within a simple model of dynamic instability. The values of the dynamic parameters that minimize this search time are also obtained. The results approximate well observations of the capture of chromosomes in prometaphase cells. Compared to usual reversible polymerization, dynamic instability reduces the time required to find a target by several orders of magnitude.", "author" : [ { "dropping-particle" : "", "family" : "Holy", "given" : "T E", "non-dropping-particle" : "", "parse-names" : false, "suffix" : "" }, { "dropping-particle" : "", "family" : "Leibler", "given" : "S", "non-dropping-particle" : "", "parse-names" : false, "suffix" : "" } ], "container-title" : "Pro. Natl. Aca. Sci., USA", "id" : "ITEM-1", "issue" : "12", "issued" : { "date-parts" : [ [ "1994" ] ] }, "page" : "5682-5685", "title" : "Dynamic instability of microtubules as an efficient way to search in space.", "type" : "article-journal", "volume" : "91" }, "uris" : [ "http://www.mendeley.com/documents/?uuid=2c2b8f95-186f-499e-9ca3-b74c67243380" ] } ], "mendeley" : { "formattedCitation" : "(Holy and Leibler, 1994)", "plainTextFormattedCitation" : "(Holy and Leibler, 1994)", "previouslyFormattedCitation" : "(Holy and Leibler, 1994)" }, "properties" : {  }, "schema" : "https://github.com/citation-style-language/schema/raw/master/csl-citation.json" }</w:instrText>
      </w:r>
      <w:r w:rsidR="00041FD6">
        <w:rPr>
          <w:lang w:val="en-GB"/>
        </w:rPr>
        <w:fldChar w:fldCharType="separate"/>
      </w:r>
      <w:r w:rsidR="00041FD6" w:rsidRPr="00041FD6">
        <w:rPr>
          <w:noProof/>
          <w:lang w:val="en-GB"/>
        </w:rPr>
        <w:t>(Holy and Leibler, 1994)</w:t>
      </w:r>
      <w:r w:rsidR="00041FD6">
        <w:rPr>
          <w:lang w:val="en-GB"/>
        </w:rPr>
        <w:fldChar w:fldCharType="end"/>
      </w:r>
      <w:r w:rsidR="008D34CD">
        <w:rPr>
          <w:lang w:val="en-GB"/>
        </w:rPr>
        <w:t>.</w:t>
      </w:r>
      <w:r w:rsidR="004656DD">
        <w:rPr>
          <w:lang w:val="en-GB"/>
        </w:rPr>
        <w:t xml:space="preserve"> </w:t>
      </w:r>
      <w:r w:rsidR="00CC284D">
        <w:rPr>
          <w:lang w:val="en-GB"/>
        </w:rPr>
        <w:t xml:space="preserve">Microtubules are involved in cell division, intracellular transport and cellular motility. Recently a </w:t>
      </w:r>
      <w:r w:rsidR="00F71AAF">
        <w:rPr>
          <w:lang w:val="en-GB"/>
        </w:rPr>
        <w:t>role for microtubules as ‘information carriers’ in neurons has been suggested</w:t>
      </w:r>
      <w:r w:rsidR="00293FA4">
        <w:rPr>
          <w:lang w:val="en-GB"/>
        </w:rPr>
        <w:t xml:space="preserve"> </w:t>
      </w:r>
      <w:r w:rsidR="00293FA4">
        <w:rPr>
          <w:lang w:val="en-GB"/>
        </w:rPr>
        <w:fldChar w:fldCharType="begin" w:fldLock="1"/>
      </w:r>
      <w:r w:rsidR="004121BE">
        <w:rPr>
          <w:lang w:val="en-GB"/>
        </w:rPr>
        <w:instrText>ADDIN CSL_CITATION { "citationItems" : [ { "id" : "ITEM-1", "itemData" : { "DOI" : "10.1111/jnc.12621", "ISBN" : "1471-4159 (Electronic)\\r0022-3042 (Linking)", "ISSN" : "14714159", "PMID" : "24266899", "abstract" : "Microtubules in neurons consist of highly dynamic regions as well as stable regions, some of which persist after bouts of severing as short mobile polymers. Concentrated at the plus ends of the highly dynamic regions are microtubule plus end tracking proteins called +TIPs that can interact with an array of other proteins and structures relevant to the plasticity of the neuron. It is also provocative to ponder that short mobile microtubules might similarly convey information with them as they transit within the neuron. Thus, beyond their known conventional functions in supporting neuronal architecture and organelle transport, microtubules may act as 'information carriers' in the neuron.", "author" : [ { "dropping-particle" : "", "family" : "Dent", "given" : "Erik W.", "non-dropping-particle" : "", "parse-names" : false, "suffix" : "" }, { "dropping-particle" : "", "family" : "Baas", "given" : "Peter W.", "non-dropping-particle" : "", "parse-names" : false, "suffix" : "" } ], "container-title" : "Journal of Neurochemistry", "id" : "ITEM-1", "issue" : "2", "issued" : { "date-parts" : [ [ "2014" ] ] }, "page" : "235-239", "title" : "Microtubules in neurons as information carriers", "type" : "article-journal", "volume" : "129" }, "uris" : [ "http://www.mendeley.com/documents/?uuid=2d123d6f-6134-4e99-a968-aa803f68a3fd" ] } ], "mendeley" : { "formattedCitation" : "(Dent and Baas, 2014)", "plainTextFormattedCitation" : "(Dent and Baas, 2014)", "previouslyFormattedCitation" : "(Dent and Baas, 2014)" }, "properties" : {  }, "schema" : "https://github.com/citation-style-language/schema/raw/master/csl-citation.json" }</w:instrText>
      </w:r>
      <w:r w:rsidR="00293FA4">
        <w:rPr>
          <w:lang w:val="en-GB"/>
        </w:rPr>
        <w:fldChar w:fldCharType="separate"/>
      </w:r>
      <w:r w:rsidR="00293FA4" w:rsidRPr="00293FA4">
        <w:rPr>
          <w:noProof/>
          <w:lang w:val="en-GB"/>
        </w:rPr>
        <w:t>(Dent and Baas, 2014)</w:t>
      </w:r>
      <w:r w:rsidR="00293FA4">
        <w:rPr>
          <w:lang w:val="en-GB"/>
        </w:rPr>
        <w:fldChar w:fldCharType="end"/>
      </w:r>
      <w:r w:rsidR="00F71AAF">
        <w:rPr>
          <w:lang w:val="en-GB"/>
        </w:rPr>
        <w:t>.</w:t>
      </w:r>
    </w:p>
    <w:p w14:paraId="410245B5" w14:textId="77777777" w:rsidR="00CC284D" w:rsidRPr="00833764" w:rsidRDefault="00CC284D" w:rsidP="00E5114A">
      <w:pPr>
        <w:jc w:val="both"/>
        <w:rPr>
          <w:lang w:val="en-GB"/>
        </w:rPr>
      </w:pPr>
    </w:p>
    <w:p w14:paraId="2B543C39" w14:textId="406AFC93" w:rsidR="00F60B2B" w:rsidRDefault="00F60B2B" w:rsidP="00E5114A">
      <w:pPr>
        <w:pStyle w:val="Heading2"/>
        <w:spacing w:line="360" w:lineRule="auto"/>
        <w:jc w:val="both"/>
        <w:rPr>
          <w:lang w:val="en-GB"/>
        </w:rPr>
      </w:pPr>
      <w:bookmarkStart w:id="10" w:name="_Toc494045758"/>
      <w:bookmarkStart w:id="11" w:name="_Toc494222639"/>
      <w:r>
        <w:rPr>
          <w:lang w:val="en-GB"/>
        </w:rPr>
        <w:t>1.4 Actin</w:t>
      </w:r>
      <w:bookmarkEnd w:id="10"/>
      <w:bookmarkEnd w:id="11"/>
    </w:p>
    <w:p w14:paraId="0E1F0C86" w14:textId="77777777" w:rsidR="00C42591" w:rsidRPr="00C42591" w:rsidRDefault="00C42591" w:rsidP="00E5114A">
      <w:pPr>
        <w:jc w:val="both"/>
        <w:rPr>
          <w:lang w:val="en-GB"/>
        </w:rPr>
      </w:pPr>
    </w:p>
    <w:p w14:paraId="599727A1" w14:textId="11C5F8FA" w:rsidR="00F60B2B" w:rsidRDefault="00F60B2B" w:rsidP="00E5114A">
      <w:pPr>
        <w:spacing w:line="360" w:lineRule="auto"/>
        <w:jc w:val="both"/>
        <w:rPr>
          <w:lang w:val="en-GB"/>
        </w:rPr>
      </w:pPr>
      <w:r>
        <w:rPr>
          <w:lang w:val="en-GB"/>
        </w:rPr>
        <w:t xml:space="preserve">Actin is one of the most abundant proteins in many eukaryotic cells  and is highly conserved from unicellular eukaryotes, such as yeast, to mammals </w:t>
      </w:r>
      <w:r>
        <w:rPr>
          <w:lang w:val="en-GB"/>
        </w:rPr>
        <w:fldChar w:fldCharType="begin" w:fldLock="1"/>
      </w:r>
      <w:r w:rsidR="004121BE">
        <w:rPr>
          <w:lang w:val="en-GB"/>
        </w:rPr>
        <w:instrText>ADDIN CSL_CITATION { "citationItems" : [ { "id" : "ITEM-1", "itemData" : { "DOI" : "10.1146/annurev.biophys.29.1.545", "ISBN" : "10.1146/annurev.biophys.29.1.545", "ISSN" : "1056-8700", "PMID" : "10940259", "abstract" : "We review how motile cells regulate actin filament assembly at their leading edge. Activation of cell surface receptors generates signals (including activated Rho family GTPases) that converge on integrating proteins of the WASp family (WASp, N-WASP, and Scar/WAVE). WASP family proteins stimulate Arp2/3 complex to nucleate actin filaments, which grow at a fixed 70 degrees angle from the side of pre-existing actin filaments. These filaments push the membrane forward as they grow at their barbed ends. Arp2/3 complex is incorporated into the network, and new filaments are capped rapidly, so that activated Arp2/3 complex must be supplied continuously to keep the network growing. Hydrolysis of ATP bound to polymerized actin followed by phosphate dissociation marks older filaments for depolymerization by ADF/cofilins. Profilin catalyzes exchange of ADP for ATP, recycling actin back to a pool of unpolymerized monomers bound to profilin and thymosin-beta 4 that is poised for rapid elongation of new barbed ends.", "author" : [ { "dropping-particle" : "", "family" : "Pollard", "given" : "Thomas D", "non-dropping-particle" : "", "parse-names" : false, "suffix" : "" }, { "dropping-particle" : "", "family" : "Blanchoin", "given" : "Laurent", "non-dropping-particle" : "", "parse-names" : false, "suffix" : "" }, { "dropping-particle" : "", "family" : "Mullins", "given" : "R Dyche", "non-dropping-particle" : "", "parse-names" : false, "suffix" : "" } ], "container-title" : "Annual review of biophysics and biomolecular structure", "id" : "ITEM-1", "issued" : { "date-parts" : [ [ "2000" ] ] }, "page" : "545-76", "title" : "Molecular mechanisms controlling actin filament dynamics in nonmuscle cells.", "type" : "article-journal", "volume" : "29" }, "uris" : [ "http://www.mendeley.com/documents/?uuid=e582c792-f00b-4a87-98a1-f82021c78afd" ] }, { "id" : "ITEM-2", "itemData" : { "DOI" : "10.1242/jcs.165563", "ISBN" : "1477-9137 (Electronic)\\r0021-9533 (Linking)", "ISSN" : "0021-9533", "PMID" : "25788699", "abstract" : "The actin filament is astonishingly well conserved across a diverse set of eukaryotic species. It has essentially remained unchanged in the billion years that separate yeast, Arabidopsis and man. In contrast, bacterial actin-like proteins have diverged to the extreme, and many of them are not readily identified from sequence-based homology searches. Here, we present phylogenetic analyses that point to an evolutionary drive to diversify actin filament composition across kingdoms. Bacteria use a one-filament-one-function system to create distinct filament systems within a single cell. In contrast, eukaryotic actin is a universal force provider in a wide range of processes. In plants, there has been an expansion of the number of closely related actin genes, whereas in fungi and metazoa diversification in tropomyosins has increased the compositional variety in actin filament systems. Both mechanisms dictate the subset of actin-binding proteins that interact with each filament type, leading to specialization in function. In this Hypothesis, we thus propose that different mechanisms were selected in bacteria, plants and metazoa, which achieved actin filament compositional variation leading to the expansion of their functional diversity.", "author" : [ { "dropping-particle" : "", "family" : "Gunning", "given" : "Peter W", "non-dropping-particle" : "", "parse-names" : false, "suffix" : "" }, { "dropping-particle" : "", "family" : "Ghoshdastider", "given" : "Umesh", "non-dropping-particle" : "", "parse-names" : false, "suffix" : "" }, { "dropping-particle" : "", "family" : "Whitaker", "given" : "Shane", "non-dropping-particle" : "", "parse-names" : false, "suffix" : "" }, { "dropping-particle" : "", "family" : "Popp", "given" : "David", "non-dropping-particle" : "", "parse-names" : false, "suffix" : "" }, { "dropping-particle" : "", "family" : "Robinson", "given" : "Robert C", "non-dropping-particle" : "", "parse-names" : false, "suffix" : "" } ], "container-title" : "Journal of Cell Science", "id" : "ITEM-2", "issue" : "11", "issued" : { "date-parts" : [ [ "2015" ] ] }, "page" : "2009-2019", "title" : "The evolution of compositionally and functionally distinct actin filaments", "type" : "article-journal", "volume" : "128" }, "uris" : [ "http://www.mendeley.com/documents/?uuid=6b2346b7-3c73-4e59-97bd-926d361f0917" ] } ], "mendeley" : { "formattedCitation" : "(Pollard, Blanchoin and Mullins, 2000; Gunning &lt;i&gt;et al.&lt;/i&gt;, 2015)", "plainTextFormattedCitation" : "(Pollard, Blanchoin and Mullins, 2000; Gunning et al., 2015)", "previouslyFormattedCitation" : "(Pollard, Blanchoin and Mullins, 2000; Gunning &lt;i&gt;et al.&lt;/i&gt;, 2015)" }, "properties" : {  }, "schema" : "https://github.com/citation-style-language/schema/raw/master/csl-citation.json" }</w:instrText>
      </w:r>
      <w:r>
        <w:rPr>
          <w:lang w:val="en-GB"/>
        </w:rPr>
        <w:fldChar w:fldCharType="separate"/>
      </w:r>
      <w:r w:rsidR="00143B78" w:rsidRPr="00143B78">
        <w:rPr>
          <w:noProof/>
          <w:lang w:val="en-GB"/>
        </w:rPr>
        <w:t xml:space="preserve">(Pollard, Blanchoin and Mullins, 2000; Gunning </w:t>
      </w:r>
      <w:r w:rsidR="00143B78" w:rsidRPr="00143B78">
        <w:rPr>
          <w:i/>
          <w:noProof/>
          <w:lang w:val="en-GB"/>
        </w:rPr>
        <w:t>et al.</w:t>
      </w:r>
      <w:r w:rsidR="00143B78" w:rsidRPr="00143B78">
        <w:rPr>
          <w:noProof/>
          <w:lang w:val="en-GB"/>
        </w:rPr>
        <w:t>, 2015)</w:t>
      </w:r>
      <w:r>
        <w:rPr>
          <w:lang w:val="en-GB"/>
        </w:rPr>
        <w:fldChar w:fldCharType="end"/>
      </w:r>
      <w:r>
        <w:rPr>
          <w:lang w:val="en-GB"/>
        </w:rPr>
        <w:t>. It e</w:t>
      </w:r>
      <w:r w:rsidR="00534A59">
        <w:rPr>
          <w:lang w:val="en-GB"/>
        </w:rPr>
        <w:t>xists in two forms, globular (</w:t>
      </w:r>
      <w:r>
        <w:rPr>
          <w:lang w:val="en-GB"/>
        </w:rPr>
        <w:t xml:space="preserve">G-actin) or filamentous actin (F-actin) and the transition between these two forms drives many cellular processes. G-actin refers to a monomeric form of the protein. Most G-actin in the cell is kept in that state through interaction with G-actin binding proteins such as </w:t>
      </w:r>
      <w:r w:rsidRPr="007B1FFB">
        <w:rPr>
          <w:rFonts w:ascii="Calibri" w:hAnsi="Calibri"/>
          <w:lang w:val="en-GB"/>
        </w:rPr>
        <w:t>ß</w:t>
      </w:r>
      <w:r w:rsidRPr="007B1FFB">
        <w:rPr>
          <w:lang w:val="en-GB"/>
        </w:rPr>
        <w:t>-thymosin</w:t>
      </w:r>
      <w:r>
        <w:rPr>
          <w:lang w:val="en-GB"/>
        </w:rPr>
        <w:t xml:space="preserve"> or profilin </w:t>
      </w:r>
      <w:r>
        <w:rPr>
          <w:b/>
          <w:lang w:val="en-GB"/>
        </w:rPr>
        <w:fldChar w:fldCharType="begin" w:fldLock="1"/>
      </w:r>
      <w:r w:rsidR="004121BE">
        <w:rPr>
          <w:b/>
          <w:lang w:val="en-GB"/>
        </w:rPr>
        <w:instrText>ADDIN CSL_CITATION { "citationItems" : [ { "id" : "ITEM-1", "itemData" : { "DOI" : "10.1016/j.ejcb.2013.10.012", "ISSN" : "0171-9335", "author" : [ { "dropping-particle" : "", "family" : "Xue", "given" : "Bo", "non-dropping-particle" : "", "parse-names" : false, "suffix" : "" }, { "dropping-particle" : "", "family" : "Robinson", "given" : "Robert C", "non-dropping-particle" : "", "parse-names" : false, "suffix" : "" } ], "container-title" : "European Journal of Cell Biology", "id" : "ITEM-1", "issue" : "10-11", "issued" : { "date-parts" : [ [ "2013" ] ] }, "page" : "316-332", "publisher" : "Elsevier GmbH.", "title" : "Guardians of the actin monomer", "type" : "article-journal", "volume" : "92" }, "uris" : [ "http://www.mendeley.com/documents/?uuid=06c521fd-6911-4252-a35c-93bd0e25e3a1" ] } ], "mendeley" : { "formattedCitation" : "(Xue and Robinson, 2013)", "plainTextFormattedCitation" : "(Xue and Robinson, 2013)", "previouslyFormattedCitation" : "(Xue and Robinson, 2013)" }, "properties" : {  }, "schema" : "https://github.com/citation-style-language/schema/raw/master/csl-citation.json" }</w:instrText>
      </w:r>
      <w:r>
        <w:rPr>
          <w:b/>
          <w:lang w:val="en-GB"/>
        </w:rPr>
        <w:fldChar w:fldCharType="separate"/>
      </w:r>
      <w:r w:rsidR="00143B78" w:rsidRPr="00143B78">
        <w:rPr>
          <w:noProof/>
          <w:lang w:val="en-GB"/>
        </w:rPr>
        <w:t>(Xue and Robinson, 2013)</w:t>
      </w:r>
      <w:r>
        <w:rPr>
          <w:b/>
          <w:lang w:val="en-GB"/>
        </w:rPr>
        <w:fldChar w:fldCharType="end"/>
      </w:r>
      <w:r>
        <w:rPr>
          <w:lang w:val="en-GB"/>
        </w:rPr>
        <w:t>. This is necessary as above a certain concentration (the critical concentration), and in the presence of ATP and salt, G-actin spontaneously interacts with itself to form a filament. In the absence of other factors, this filament will then extend readily until the amount of free G-actin reaches a limiting level</w:t>
      </w:r>
      <w:r w:rsidR="007B1FFB">
        <w:rPr>
          <w:lang w:val="en-GB"/>
        </w:rPr>
        <w:t xml:space="preserve"> </w:t>
      </w:r>
      <w:r>
        <w:rPr>
          <w:lang w:val="en-GB"/>
        </w:rPr>
        <w:fldChar w:fldCharType="begin" w:fldLock="1"/>
      </w:r>
      <w:r w:rsidR="004121BE">
        <w:rPr>
          <w:lang w:val="en-GB"/>
        </w:rPr>
        <w:instrText>ADDIN CSL_CITATION { "citationItems" : [ { "id" : "ITEM-1", "itemData" : { "DOI" : "10.1083/jcb.103.6.2747", "ISBN" : "0021-9525 (Print)\\n0021-9525 (Linking)", "ISSN" : "00219525", "PMID" : "3793756", "abstract" : "Abstract I measured the rate of elongation at the barbed and pointed ends of actin filaments by electron microscopy with Limulus sperm acrosomal processes as nuclei. With improvements in the mechanics of the assay, it was possible to measure growth rates from ... \\n", "author" : [ { "dropping-particle" : "", "family" : "Pollard", "given" : "Thomas D.", "non-dropping-particle" : "", "parse-names" : false, "suffix" : "" } ], "container-title" : "Journal of Cell Biology", "id" : "ITEM-1", "issue" : "6", "issued" : { "date-parts" : [ [ "1986" ] ] }, "page" : "2747", "title" : "Rate constants for the reactions of ATP-and ADP-actin with the ends of actin filaments", "type" : "article-journal", "volume" : "103" }, "uris" : [ "http://www.mendeley.com/documents/?uuid=b0ae5c09-0b70-4f55-9a49-4a53e97965d8" ] }, { "id" : "ITEM-2", "itemData" : { "ISBN" : "0021-9258", "ISSN" : "00219258", "PMID" : "1985885", "abstract" : "'\ufffd\ufffd\u2a2d: \ufffd\ufffd\ufffd\ufffd\ufffd\ufffd\ufffd\ufffd\ufffd \ufffd\ufffd\ufffd\ufffd\ufffd \ufffd \ufffd\ufffd\ufffd\ufffd\ufffd\ufffd\ufffd\ufffd \u4a2b\ufffd\ufffd\ufffd\ufffd'", "author" : [ { "dropping-particle" : "", "family" : "Carlier", "given" : "M. F.", "non-dropping-particle" : "", "parse-names" : false, "suffix" : "" } ], "container-title" : "Journal of Biological Chemistry", "id" : "ITEM-2", "issue" : "1", "issued" : { "date-parts" : [ [ "1991" ] ] }, "page" : "1-4", "title" : "Actin: Protein structure and filament dynamics", "type" : "article", "volume" : "266" }, "uris" : [ "http://www.mendeley.com/documents/?uuid=e4c13de2-433e-400a-a362-e22a4b39b9c4" ] } ], "mendeley" : { "formattedCitation" : "(Pollard, 1986; Carlier, 1991)", "plainTextFormattedCitation" : "(Pollard, 1986; Carlier, 1991)", "previouslyFormattedCitation" : "(Pollard, 1986; Carlier, 1991)" }, "properties" : {  }, "schema" : "https://github.com/citation-style-language/schema/raw/master/csl-citation.json" }</w:instrText>
      </w:r>
      <w:r>
        <w:rPr>
          <w:lang w:val="en-GB"/>
        </w:rPr>
        <w:fldChar w:fldCharType="separate"/>
      </w:r>
      <w:r w:rsidR="00143B78" w:rsidRPr="00143B78">
        <w:rPr>
          <w:noProof/>
          <w:lang w:val="en-GB"/>
        </w:rPr>
        <w:t>(Pollard, 1986; Carlier, 1991)</w:t>
      </w:r>
      <w:r>
        <w:rPr>
          <w:lang w:val="en-GB"/>
        </w:rPr>
        <w:fldChar w:fldCharType="end"/>
      </w:r>
      <w:r>
        <w:rPr>
          <w:lang w:val="en-GB"/>
        </w:rPr>
        <w:t xml:space="preserve">. </w:t>
      </w:r>
    </w:p>
    <w:p w14:paraId="16D82BED" w14:textId="77777777" w:rsidR="00F60B2B" w:rsidRDefault="00F60B2B" w:rsidP="00E5114A">
      <w:pPr>
        <w:spacing w:line="360" w:lineRule="auto"/>
        <w:jc w:val="both"/>
        <w:rPr>
          <w:lang w:val="en-GB"/>
        </w:rPr>
      </w:pPr>
    </w:p>
    <w:p w14:paraId="7E19CDCE" w14:textId="56F32742" w:rsidR="00F60B2B" w:rsidRDefault="00F60B2B" w:rsidP="00E5114A">
      <w:pPr>
        <w:spacing w:line="360" w:lineRule="auto"/>
        <w:jc w:val="both"/>
        <w:rPr>
          <w:lang w:val="en-GB"/>
        </w:rPr>
      </w:pPr>
      <w:r>
        <w:rPr>
          <w:lang w:val="en-GB"/>
        </w:rPr>
        <w:t xml:space="preserve">Actin belongs to a structural superfamily of ATPases that contains such functionally diverse proteins as sugar kinases and HSP70 </w:t>
      </w:r>
      <w:r>
        <w:rPr>
          <w:lang w:val="en-GB"/>
        </w:rPr>
        <w:fldChar w:fldCharType="begin" w:fldLock="1"/>
      </w:r>
      <w:r w:rsidR="004121BE">
        <w:rPr>
          <w:lang w:val="en-GB"/>
        </w:rPr>
        <w:instrText>ADDIN CSL_CITATION { "citationItems" : [ { "id" : "ITEM-1", "itemData" : { "DOI" : "10.1073/pnas.89.16.7290", "ISBN" : "0027-8424", "ISSN" : "0027-8424", "PMID" : "1323828", "abstract" : "The functionally diverse actin, hexokinase, and hsp70 protein families have in common an ATPase domain of known three-dimensional structure. Optimal superposition of the three structures and alignment of many sequences in each of the three families has revealed a set of common conserved residues, distributed in five sequence motifs, which are involved in ATP binding and in a putative interdomain hinge. From the multiple sequence alignment in these motifs a pattern of amino acid properties required at each position is defined. The discriminatory power of the pattern is in part due to the use of several known three-dimensional structures and many sequences and in part to the \"property\" method of generalizing from observed amino acid frequencies to amino acid fitness at each sequence position. A sequence data base search with the pattern significantly matches sugar kinases, such as fuco-, glucono-, xylulo-, ribulo-, and glycerokinase, as well as the prokaryotic cell cycle proteins MreB, FtsA, and StbA. These are predicted to have subdomains with the same tertiary structure as the ATPase subdomains Ia and IIa of hexokinase, actin, and Hsc70, a very similar ATP binding pocket, and the capacity for interdomain hinge motion accompanying functional state changes. A common evolutionary origin for all of the proteins in this class is proposed.", "author" : [ { "dropping-particle" : "", "family" : "Bork", "given" : "P.", "non-dropping-particle" : "", "parse-names" : false, "suffix" : "" }, { "dropping-particle" : "", "family" : "Sander", "given" : "C.", "non-dropping-particle" : "", "parse-names" : false, "suffix" : "" }, { "dropping-particle" : "", "family" : "Valencia", "given" : "A.", "non-dropping-particle" : "", "parse-names" : false, "suffix" : "" } ], "container-title" : "Proceedings of the National Academy of Sciences", "id" : "ITEM-1", "issue" : "16", "issued" : { "date-parts" : [ [ "1992" ] ] }, "page" : "7290-7294", "title" : "An ATPase domain common to prokaryotic cell cycle proteins, sugar kinases, actin, and hsp70 heat shock proteins.", "type" : "article-journal", "volume" : "89" }, "uris" : [ "http://www.mendeley.com/documents/?uuid=41a52e90-bb8f-48f3-97a8-463511bfc670" ] } ], "mendeley" : { "formattedCitation" : "(Bork, Sander and Valencia, 1992)", "plainTextFormattedCitation" : "(Bork, Sander and Valencia, 1992)", "previouslyFormattedCitation" : "(Bork, Sander and Valencia, 1992)" }, "properties" : {  }, "schema" : "https://github.com/citation-style-language/schema/raw/master/csl-citation.json" }</w:instrText>
      </w:r>
      <w:r>
        <w:rPr>
          <w:lang w:val="en-GB"/>
        </w:rPr>
        <w:fldChar w:fldCharType="separate"/>
      </w:r>
      <w:r w:rsidR="00143B78" w:rsidRPr="00143B78">
        <w:rPr>
          <w:noProof/>
          <w:lang w:val="en-GB"/>
        </w:rPr>
        <w:t>(Bork, Sander and Valencia, 1992)</w:t>
      </w:r>
      <w:r>
        <w:rPr>
          <w:lang w:val="en-GB"/>
        </w:rPr>
        <w:fldChar w:fldCharType="end"/>
      </w:r>
      <w:r>
        <w:rPr>
          <w:lang w:val="en-GB"/>
        </w:rPr>
        <w:t xml:space="preserve">. The actin monomer has two major domains which are connected in such a way </w:t>
      </w:r>
      <w:r w:rsidR="0035270C">
        <w:rPr>
          <w:lang w:val="en-GB"/>
        </w:rPr>
        <w:t xml:space="preserve">as </w:t>
      </w:r>
      <w:r>
        <w:rPr>
          <w:lang w:val="en-GB"/>
        </w:rPr>
        <w:t xml:space="preserve">to form two grooves or clefts. The upper cleft forms </w:t>
      </w:r>
      <w:r w:rsidR="0035270C">
        <w:rPr>
          <w:lang w:val="en-GB"/>
        </w:rPr>
        <w:t>a</w:t>
      </w:r>
      <w:r>
        <w:rPr>
          <w:lang w:val="en-GB"/>
        </w:rPr>
        <w:t xml:space="preserve"> nucleotide binding site required for the ATPase activity of actin</w:t>
      </w:r>
      <w:r w:rsidR="0035270C">
        <w:rPr>
          <w:lang w:val="en-GB"/>
        </w:rPr>
        <w:t xml:space="preserve"> (fig.1.1)</w:t>
      </w:r>
      <w:r>
        <w:rPr>
          <w:lang w:val="en-GB"/>
        </w:rPr>
        <w:t>. The connection between the two major domains acts as a hinge through which changes at the nucleotide binding site can be translated into structural changes throughout the monomer. The lower cleft at the base of the monomer is rich in hydrophobic residues required for polymerisation. It also the interacting site for a broad range of act</w:t>
      </w:r>
      <w:r w:rsidR="00C46A73">
        <w:rPr>
          <w:lang w:val="en-GB"/>
        </w:rPr>
        <w:t>in binding proteins (ABPs) (</w:t>
      </w:r>
      <w:r w:rsidR="002C4DA8">
        <w:rPr>
          <w:lang w:val="en-GB"/>
        </w:rPr>
        <w:t>f</w:t>
      </w:r>
      <w:r w:rsidR="00C46A73">
        <w:rPr>
          <w:lang w:val="en-GB"/>
        </w:rPr>
        <w:t>ig.1.1)</w:t>
      </w:r>
      <w:r>
        <w:rPr>
          <w:lang w:val="en-GB"/>
        </w:rPr>
        <w:t xml:space="preserve"> </w:t>
      </w:r>
      <w:r>
        <w:rPr>
          <w:lang w:val="en-GB"/>
        </w:rPr>
        <w:fldChar w:fldCharType="begin" w:fldLock="1"/>
      </w:r>
      <w:r w:rsidR="004121BE">
        <w:rPr>
          <w:lang w:val="en-GB"/>
        </w:rPr>
        <w:instrText>ADDIN CSL_CITATION { "citationItems" : [ { "id" : "ITEM-1", "itemData" : { "DOI" : "10.1146/annurev-biophys-042910-155359", "ISBN" : "1936-1238 (Electronic)\\n1936-122X (Linking)", "ISSN" : "1936-122X", "PMID" : "21314430", "abstract" : "Actin is the most abundant protein in most eukaryotic cells. It is highly conserved and participates in more protein-protein interactions than any known protein. These properties, along with its ability to transition between monomeric (G-actin) and filamentous (F-actin) states under the control of nucleotide hydrolysis, ions, and a large number of actin-binding proteins, make actin a critical player in many cellular functions, ranging from cell motility and the maintenance of cell shape and polarity to the regulation of transcription. Moreover, the interaction of filamentous actin with myosin forms the basis of muscle contraction. Owing to its central role in the cell, the actin cytoskeleton is also disrupted or taken over by numerous pathogens. Here we review structures of G-actin and F-actin and discuss some of the interactions that control the polymerization and disassembly of actin.", "author" : [ { "dropping-particle" : "", "family" : "Dominguez", "given" : "Roberto", "non-dropping-particle" : "", "parse-names" : false, "suffix" : "" }, { "dropping-particle" : "", "family" : "Holmes", "given" : "Kenneth C", "non-dropping-particle" : "", "parse-names" : false, "suffix" : "" } ], "container-title" : "Annual Review of Biophysics", "id" : "ITEM-1", "issue" : "1", "issued" : { "date-parts" : [ [ "2011" ] ] }, "page" : "169-186", "title" : "Actin Structure and Function", "type" : "article-journal", "volume" : "40" }, "uris" : [ "http://www.mendeley.com/documents/?uuid=4528615c-e08a-494b-aca6-21357d0e5161" ] } ], "mendeley" : { "formattedCitation" : "(Dominguez and Holmes, 2011)", "plainTextFormattedCitation" : "(Dominguez and Holmes, 2011)", "previouslyFormattedCitation" : "(Dominguez and Holmes, 2011)" }, "properties" : {  }, "schema" : "https://github.com/citation-style-language/schema/raw/master/csl-citation.json" }</w:instrText>
      </w:r>
      <w:r>
        <w:rPr>
          <w:lang w:val="en-GB"/>
        </w:rPr>
        <w:fldChar w:fldCharType="separate"/>
      </w:r>
      <w:r w:rsidR="00143B78" w:rsidRPr="00143B78">
        <w:rPr>
          <w:noProof/>
          <w:lang w:val="en-GB"/>
        </w:rPr>
        <w:t>(Dominguez and Holmes, 2011)</w:t>
      </w:r>
      <w:r>
        <w:rPr>
          <w:lang w:val="en-GB"/>
        </w:rPr>
        <w:fldChar w:fldCharType="end"/>
      </w:r>
      <w:r>
        <w:rPr>
          <w:lang w:val="en-GB"/>
        </w:rPr>
        <w:t xml:space="preserve">. </w:t>
      </w:r>
    </w:p>
    <w:p w14:paraId="3EF94635" w14:textId="77777777" w:rsidR="00F60B2B" w:rsidRDefault="00F60B2B" w:rsidP="00E5114A">
      <w:pPr>
        <w:spacing w:line="360" w:lineRule="auto"/>
        <w:jc w:val="both"/>
        <w:rPr>
          <w:lang w:val="en-GB"/>
        </w:rPr>
      </w:pPr>
    </w:p>
    <w:p w14:paraId="7C072828" w14:textId="77777777" w:rsidR="00F60B2B" w:rsidRDefault="00F60B2B" w:rsidP="00E5114A">
      <w:pPr>
        <w:spacing w:line="360" w:lineRule="auto"/>
        <w:jc w:val="both"/>
        <w:rPr>
          <w:lang w:val="en-GB"/>
        </w:rPr>
      </w:pPr>
      <w:r w:rsidRPr="00DE2405">
        <w:rPr>
          <w:noProof/>
        </w:rPr>
        <w:lastRenderedPageBreak/>
        <mc:AlternateContent>
          <mc:Choice Requires="wpg">
            <w:drawing>
              <wp:inline distT="0" distB="0" distL="0" distR="0" wp14:anchorId="1AA2092C" wp14:editId="55469F85">
                <wp:extent cx="5727700" cy="2988336"/>
                <wp:effectExtent l="0" t="0" r="12700" b="0"/>
                <wp:docPr id="1" name="Group 1"/>
                <wp:cNvGraphicFramePr/>
                <a:graphic xmlns:a="http://schemas.openxmlformats.org/drawingml/2006/main">
                  <a:graphicData uri="http://schemas.microsoft.com/office/word/2010/wordprocessingGroup">
                    <wpg:wgp>
                      <wpg:cNvGrpSpPr/>
                      <wpg:grpSpPr>
                        <a:xfrm>
                          <a:off x="0" y="0"/>
                          <a:ext cx="5727700" cy="2988336"/>
                          <a:chOff x="0" y="0"/>
                          <a:chExt cx="8299450" cy="4330633"/>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8299450" cy="3265357"/>
                          </a:xfrm>
                          <a:prstGeom prst="rect">
                            <a:avLst/>
                          </a:prstGeom>
                        </pic:spPr>
                      </pic:pic>
                      <wps:wsp>
                        <wps:cNvPr id="12" name="Text Box 12"/>
                        <wps:cNvSpPr txBox="1"/>
                        <wps:spPr>
                          <a:xfrm>
                            <a:off x="0" y="3265009"/>
                            <a:ext cx="8299450" cy="1065624"/>
                          </a:xfrm>
                          <a:prstGeom prst="rect">
                            <a:avLst/>
                          </a:prstGeom>
                          <a:noFill/>
                        </wps:spPr>
                        <wps:txbx>
                          <w:txbxContent>
                            <w:p w14:paraId="0247DD8A" w14:textId="59EA6BA1"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 xml:space="preserve">Fig. 1.1 Structure of an actin monomer (PDB 3HBT). (A) Surface view of actin monomer, pointed and barbed-end labelled (B) Cartoon view of actin monomer, ATP and </w:t>
                              </w:r>
                              <m:oMath>
                                <m:sSup>
                                  <m:sSupPr>
                                    <m:ctrlPr>
                                      <w:rPr>
                                        <w:rFonts w:ascii="Cambria Math" w:hAnsi="Cambria Math" w:cstheme="minorBidi"/>
                                        <w:i/>
                                        <w:iCs/>
                                        <w:color w:val="000000" w:themeColor="text1"/>
                                        <w:kern w:val="24"/>
                                        <w:lang w:val="en-GB"/>
                                      </w:rPr>
                                    </m:ctrlPr>
                                  </m:sSupPr>
                                  <m:e>
                                    <m:r>
                                      <w:rPr>
                                        <w:rFonts w:ascii="Cambria Math" w:hAnsi="Cambria Math" w:cstheme="minorBidi"/>
                                        <w:color w:val="000000" w:themeColor="text1"/>
                                        <w:kern w:val="24"/>
                                        <w:sz w:val="20"/>
                                        <w:szCs w:val="20"/>
                                        <w:lang w:val="en-GB"/>
                                      </w:rPr>
                                      <m:t>Ca</m:t>
                                    </m:r>
                                  </m:e>
                                  <m:sup>
                                    <m:r>
                                      <w:rPr>
                                        <w:rFonts w:ascii="Cambria Math" w:hAnsi="Cambria Math" w:cstheme="minorBidi"/>
                                        <w:color w:val="000000" w:themeColor="text1"/>
                                        <w:kern w:val="24"/>
                                        <w:sz w:val="20"/>
                                        <w:szCs w:val="20"/>
                                        <w:lang w:val="en-GB"/>
                                      </w:rPr>
                                      <m:t>2+</m:t>
                                    </m:r>
                                  </m:sup>
                                </m:sSup>
                              </m:oMath>
                              <w:r>
                                <w:rPr>
                                  <w:rFonts w:asciiTheme="minorHAnsi" w:hAnsi="Calibri" w:cstheme="minorBidi"/>
                                  <w:color w:val="000000" w:themeColor="text1"/>
                                  <w:kern w:val="24"/>
                                  <w:sz w:val="20"/>
                                  <w:szCs w:val="20"/>
                                  <w:lang w:val="en-GB"/>
                                </w:rPr>
                                <w:t xml:space="preserve"> shown and labelled (C) Cartoon view of actin monomer, coloured to show hydrophobicity (pymol plugin: Color h) red indicates hydrophobic. Hydrophobic groove/ target-binding cleft labelled.</w:t>
                              </w:r>
                            </w:p>
                          </w:txbxContent>
                        </wps:txbx>
                        <wps:bodyPr wrap="square" rtlCol="0">
                          <a:spAutoFit/>
                        </wps:bodyPr>
                      </wps:wsp>
                    </wpg:wgp>
                  </a:graphicData>
                </a:graphic>
              </wp:inline>
            </w:drawing>
          </mc:Choice>
          <mc:Fallback>
            <w:pict>
              <v:group w14:anchorId="1AA2092C" id="Group 1" o:spid="_x0000_s1026" style="width:451pt;height:235.3pt;mso-position-horizontal-relative:char;mso-position-vertical-relative:line" coordsize="8299450,433063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8299450;height:32653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JC&#10;h8vAAAAA2wAAAA8AAABkcnMvZG93bnJldi54bWxET01rAjEQvRf6H8IUvNXsFiyyNS4iFArtwW61&#10;5yEZd6ObybJJNf57Iwi9zeN9zqJOrhcnGoP1rKCcFiCItTeWWwXbn/fnOYgQkQ32nknBhQLUy8eH&#10;BVbGn/mbTk1sRQ7hUKGCLsahkjLojhyGqR+IM7f3o8OY4dhKM+I5h7tevhTFq3RoOTd0ONC6I31s&#10;/pyC2dfG2tTo+WeQyR5mjdsd9K9Sk6e0egMRKcV/8d39YfL8Em6/5APk8go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EkKHy8AAAADbAAAADwAAAAAAAAAAAAAAAACcAgAAZHJz&#10;L2Rvd25yZXYueG1sUEsFBgAAAAAEAAQA9wAAAIkDAAAAAA==&#10;">
                  <v:imagedata r:id="rId9" o:title=""/>
                  <v:path arrowok="t"/>
                </v:shape>
                <v:shapetype id="_x0000_t202" coordsize="21600,21600" o:spt="202" path="m0,0l0,21600,21600,21600,21600,0xe">
                  <v:stroke joinstyle="miter"/>
                  <v:path gradientshapeok="t" o:connecttype="rect"/>
                </v:shapetype>
                <v:shape id="Text Box 12" o:spid="_x0000_s1028" type="#_x0000_t202" style="position:absolute;top:3265009;width:8299450;height:10656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HVzUvwAA&#10;ANsAAAAPAAAAZHJzL2Rvd25yZXYueG1sRE9Na8JAEL0L/Q/LCN50o1ApqWsItgUPXrTpfchOs6HZ&#10;2ZCdmvjvXaHQ2zze5+yKyXfqSkNsAxtYrzJQxHWwLTcGqs+P5QuoKMgWu8Bk4EYRiv3TbIe5DSOf&#10;6XqRRqUQjjkacCJ9rnWsHXmMq9ATJ+47DB4lwaHRdsAxhftOb7Jsqz22nBoc9nRwVP9cfr0BEVuu&#10;b9W7j8ev6fQ2uqx+xsqYxXwqX0EJTfIv/nMfbZq/gccv6QC9vw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UdXNS/AAAA2wAAAA8AAAAAAAAAAAAAAAAAlwIAAGRycy9kb3ducmV2&#10;LnhtbFBLBQYAAAAABAAEAPUAAACDAwAAAAA=&#10;" filled="f" stroked="f">
                  <v:textbox style="mso-fit-shape-to-text:t">
                    <w:txbxContent>
                      <w:p w14:paraId="0247DD8A" w14:textId="59EA6BA1"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 xml:space="preserve">Fig. 1.1 Structure of an actin monomer (PDB 3HBT). (A) Surface view of actin monomer, pointed and barbed-end labelled (B) Cartoon view of actin monomer, ATP and </w:t>
                        </w:r>
                        <m:oMath>
                          <m:sSup>
                            <m:sSupPr>
                              <m:ctrlPr>
                                <w:rPr>
                                  <w:rFonts w:ascii="Cambria Math" w:hAnsi="Cambria Math" w:cstheme="minorBidi"/>
                                  <w:i/>
                                  <w:iCs/>
                                  <w:color w:val="000000" w:themeColor="text1"/>
                                  <w:kern w:val="24"/>
                                  <w:lang w:val="en-GB"/>
                                </w:rPr>
                              </m:ctrlPr>
                            </m:sSupPr>
                            <m:e>
                              <m:r>
                                <w:rPr>
                                  <w:rFonts w:ascii="Cambria Math" w:hAnsi="Cambria Math" w:cstheme="minorBidi"/>
                                  <w:color w:val="000000" w:themeColor="text1"/>
                                  <w:kern w:val="24"/>
                                  <w:sz w:val="20"/>
                                  <w:szCs w:val="20"/>
                                  <w:lang w:val="en-GB"/>
                                </w:rPr>
                                <m:t>Ca</m:t>
                              </m:r>
                            </m:e>
                            <m:sup>
                              <m:r>
                                <w:rPr>
                                  <w:rFonts w:ascii="Cambria Math" w:hAnsi="Cambria Math" w:cstheme="minorBidi"/>
                                  <w:color w:val="000000" w:themeColor="text1"/>
                                  <w:kern w:val="24"/>
                                  <w:sz w:val="20"/>
                                  <w:szCs w:val="20"/>
                                  <w:lang w:val="en-GB"/>
                                </w:rPr>
                                <m:t>2+</m:t>
                              </m:r>
                            </m:sup>
                          </m:sSup>
                        </m:oMath>
                        <w:r>
                          <w:rPr>
                            <w:rFonts w:asciiTheme="minorHAnsi" w:hAnsi="Calibri" w:cstheme="minorBidi"/>
                            <w:color w:val="000000" w:themeColor="text1"/>
                            <w:kern w:val="24"/>
                            <w:sz w:val="20"/>
                            <w:szCs w:val="20"/>
                            <w:lang w:val="en-GB"/>
                          </w:rPr>
                          <w:t xml:space="preserve"> shown and labelled (C) Cartoon view of actin monomer, coloured to show hydrophobicity (pymol plugin: Color h) red indicates hydrophobic. Hydrophobic groove/ target-binding cleft labelled.</w:t>
                        </w:r>
                      </w:p>
                    </w:txbxContent>
                  </v:textbox>
                </v:shape>
                <w10:anchorlock/>
              </v:group>
            </w:pict>
          </mc:Fallback>
        </mc:AlternateContent>
      </w:r>
    </w:p>
    <w:p w14:paraId="399C7C9E" w14:textId="77777777" w:rsidR="00F60B2B" w:rsidRDefault="00F60B2B" w:rsidP="00E5114A">
      <w:pPr>
        <w:spacing w:line="360" w:lineRule="auto"/>
        <w:jc w:val="both"/>
        <w:rPr>
          <w:lang w:val="en-GB"/>
        </w:rPr>
      </w:pPr>
    </w:p>
    <w:p w14:paraId="43659D6E" w14:textId="421824A5" w:rsidR="00F60B2B" w:rsidRDefault="00F60B2B" w:rsidP="00E5114A">
      <w:pPr>
        <w:spacing w:line="360" w:lineRule="auto"/>
        <w:jc w:val="both"/>
        <w:rPr>
          <w:lang w:val="en-GB"/>
        </w:rPr>
      </w:pPr>
      <w:r>
        <w:rPr>
          <w:lang w:val="en-GB"/>
        </w:rPr>
        <w:t>The two major domains in the monomer are twisted slightly relative to reach other around this hinge. In a filament, the monomer undergoes a structural change to bring the two domains parallel to each other, making each monomer wit</w:t>
      </w:r>
      <w:r w:rsidR="002C4DA8">
        <w:rPr>
          <w:lang w:val="en-GB"/>
        </w:rPr>
        <w:t xml:space="preserve">hin a filament ‘flatter’ (fig </w:t>
      </w:r>
      <w:r w:rsidR="00C46A73">
        <w:rPr>
          <w:lang w:val="en-GB"/>
        </w:rPr>
        <w:t>1</w:t>
      </w:r>
      <w:r>
        <w:rPr>
          <w:lang w:val="en-GB"/>
        </w:rPr>
        <w:t xml:space="preserve">.2.A) </w:t>
      </w:r>
      <w:r>
        <w:rPr>
          <w:lang w:val="en-GB"/>
        </w:rPr>
        <w:fldChar w:fldCharType="begin" w:fldLock="1"/>
      </w:r>
      <w:r w:rsidR="004121BE">
        <w:rPr>
          <w:lang w:val="en-GB"/>
        </w:rPr>
        <w:instrText>ADDIN CSL_CITATION { "citationItems" : [ { "id" : "ITEM-1", "itemData" : { "DOI" : "10.1038/nature07685", "ISBN" : "0028-0836", "ISSN" : "1476-4687", "PMID" : "19158791", "abstract" : "Actin plays crucial parts in cell motility through a dynamic process driven by polymerization and depolymerization, that is, the globular ( G) to fibrous ( F) actin transition. Although our knowledge about the actin- based cellular functions and the molecules that regulate the G- to F- actin transition is growing, the structural aspects of the transition remain enigmatic. We created a model of F- actin using X- ray fibre diffraction intensities obtained from well oriented sols of rabbit skeletal muscle F- actin to 3.3 A in the radial direction and 5.6 A along the equator. Here we show that the G- to F- actin conformational transition is a simple relative rotation of the two major domains by about 20 degrees. As a result of the domain rotation, the actin molecule in the filament is flat. The flat form is essential for the formation of stable, helical F- actin. Our F- actin structure model provides the basis for understanding actin polymerization as well as its molecular interactions with actin- binding proteins.", "author" : [ { "dropping-particle" : "", "family" : "Oda", "given" : "Toshiro", "non-dropping-particle" : "", "parse-names" : false, "suffix" : "" }, { "dropping-particle" : "", "family" : "Iwasa", "given" : "Mitsusada", "non-dropping-particle" : "", "parse-names" : false, "suffix" : "" }, { "dropping-particle" : "", "family" : "Aihara", "given" : "Tomoki", "non-dropping-particle" : "", "parse-names" : false, "suffix" : "" }, { "dropping-particle" : "", "family" : "Maeda", "given" : "Yuichiro", "non-dropping-particle" : "", "parse-names" : false, "suffix" : "" }, { "dropping-particle" : "", "family" : "Narita", "given" : "Akihiro", "non-dropping-particle" : "", "parse-names" : false, "suffix" : "" } ], "container-title" : "Nature", "id" : "ITEM-1", "issue" : "January", "issued" : { "date-parts" : [ [ "2009" ] ] }, "page" : "441-445", "title" : "The nature of the globular-to fibrous-actin transition", "type" : "article-journal", "volume" : "457" }, "uris" : [ "http://www.mendeley.com/documents/?uuid=0a59ff03-4282-43ad-b318-6d4d20b56246" ] } ], "mendeley" : { "formattedCitation" : "(Oda &lt;i&gt;et al.&lt;/i&gt;, 2009)", "plainTextFormattedCitation" : "(Oda et al., 2009)", "previouslyFormattedCitation" : "(Oda &lt;i&gt;et al.&lt;/i&gt;, 2009)" }, "properties" : {  }, "schema" : "https://github.com/citation-style-language/schema/raw/master/csl-citation.json" }</w:instrText>
      </w:r>
      <w:r>
        <w:rPr>
          <w:lang w:val="en-GB"/>
        </w:rPr>
        <w:fldChar w:fldCharType="separate"/>
      </w:r>
      <w:r w:rsidR="00143B78" w:rsidRPr="00143B78">
        <w:rPr>
          <w:noProof/>
          <w:lang w:val="en-GB"/>
        </w:rPr>
        <w:t xml:space="preserve">(Oda </w:t>
      </w:r>
      <w:r w:rsidR="00143B78" w:rsidRPr="00143B78">
        <w:rPr>
          <w:i/>
          <w:noProof/>
          <w:lang w:val="en-GB"/>
        </w:rPr>
        <w:t>et al.</w:t>
      </w:r>
      <w:r w:rsidR="00143B78" w:rsidRPr="00143B78">
        <w:rPr>
          <w:noProof/>
          <w:lang w:val="en-GB"/>
        </w:rPr>
        <w:t>, 2009)</w:t>
      </w:r>
      <w:r>
        <w:rPr>
          <w:lang w:val="en-GB"/>
        </w:rPr>
        <w:fldChar w:fldCharType="end"/>
      </w:r>
      <w:r>
        <w:rPr>
          <w:lang w:val="en-GB"/>
        </w:rPr>
        <w:t>. An actin filament can be described as two proto-filaments which twist around each other. Each actin monomer within the filament therefore makes longitudinal contacts with monomers within the same protofilament but also latitudinal contacts with monomers in the secon</w:t>
      </w:r>
      <w:r w:rsidR="002C4DA8">
        <w:rPr>
          <w:lang w:val="en-GB"/>
        </w:rPr>
        <w:t>d protofilament (fig</w:t>
      </w:r>
      <w:r>
        <w:rPr>
          <w:lang w:val="en-GB"/>
        </w:rPr>
        <w:t xml:space="preserve"> 1.2) </w:t>
      </w:r>
      <w:r>
        <w:rPr>
          <w:lang w:val="en-GB"/>
        </w:rPr>
        <w:fldChar w:fldCharType="begin" w:fldLock="1"/>
      </w:r>
      <w:r w:rsidR="004121BE">
        <w:rPr>
          <w:lang w:val="en-GB"/>
        </w:rPr>
        <w:instrText>ADDIN CSL_CITATION { "citationItems" : [ { "id" : "ITEM-1", "itemData" : { "DOI" : "10.1146/annurev-biophys-042910-155359", "ISBN" : "1936-1238 (Electronic)\\n1936-122X (Linking)", "ISSN" : "1936-122X", "PMID" : "21314430", "abstract" : "Actin is the most abundant protein in most eukaryotic cells. It is highly conserved and participates in more protein-protein interactions than any known protein. These properties, along with its ability to transition between monomeric (G-actin) and filamentous (F-actin) states under the control of nucleotide hydrolysis, ions, and a large number of actin-binding proteins, make actin a critical player in many cellular functions, ranging from cell motility and the maintenance of cell shape and polarity to the regulation of transcription. Moreover, the interaction of filamentous actin with myosin forms the basis of muscle contraction. Owing to its central role in the cell, the actin cytoskeleton is also disrupted or taken over by numerous pathogens. Here we review structures of G-actin and F-actin and discuss some of the interactions that control the polymerization and disassembly of actin.", "author" : [ { "dropping-particle" : "", "family" : "Dominguez", "given" : "Roberto", "non-dropping-particle" : "", "parse-names" : false, "suffix" : "" }, { "dropping-particle" : "", "family" : "Holmes", "given" : "Kenneth C", "non-dropping-particle" : "", "parse-names" : false, "suffix" : "" } ], "container-title" : "Annual Review of Biophysics", "id" : "ITEM-1", "issue" : "1", "issued" : { "date-parts" : [ [ "2011" ] ] }, "page" : "169-186", "title" : "Actin Structure and Function", "type" : "article-journal", "volume" : "40" }, "uris" : [ "http://www.mendeley.com/documents/?uuid=4528615c-e08a-494b-aca6-21357d0e5161" ] } ], "mendeley" : { "formattedCitation" : "(Dominguez and Holmes, 2011)", "plainTextFormattedCitation" : "(Dominguez and Holmes, 2011)", "previouslyFormattedCitation" : "(Dominguez and Holmes, 2011)" }, "properties" : {  }, "schema" : "https://github.com/citation-style-language/schema/raw/master/csl-citation.json" }</w:instrText>
      </w:r>
      <w:r>
        <w:rPr>
          <w:lang w:val="en-GB"/>
        </w:rPr>
        <w:fldChar w:fldCharType="separate"/>
      </w:r>
      <w:r w:rsidR="00143B78" w:rsidRPr="00143B78">
        <w:rPr>
          <w:noProof/>
          <w:lang w:val="en-GB"/>
        </w:rPr>
        <w:t>(Dominguez and Holmes, 2011)</w:t>
      </w:r>
      <w:r>
        <w:rPr>
          <w:lang w:val="en-GB"/>
        </w:rPr>
        <w:fldChar w:fldCharType="end"/>
      </w:r>
      <w:r>
        <w:rPr>
          <w:lang w:val="en-GB"/>
        </w:rPr>
        <w:t>.</w:t>
      </w:r>
    </w:p>
    <w:p w14:paraId="2C554B3F" w14:textId="77777777" w:rsidR="00F60B2B" w:rsidRDefault="00F60B2B" w:rsidP="00E5114A">
      <w:pPr>
        <w:spacing w:line="360" w:lineRule="auto"/>
        <w:jc w:val="both"/>
        <w:rPr>
          <w:lang w:val="en-GB"/>
        </w:rPr>
      </w:pPr>
    </w:p>
    <w:p w14:paraId="5F3471E6" w14:textId="77777777" w:rsidR="00F60B2B" w:rsidRDefault="00F60B2B" w:rsidP="00E5114A">
      <w:pPr>
        <w:spacing w:line="360" w:lineRule="auto"/>
        <w:jc w:val="both"/>
        <w:rPr>
          <w:lang w:val="en-GB"/>
        </w:rPr>
      </w:pPr>
      <w:r w:rsidRPr="0093093C">
        <w:rPr>
          <w:noProof/>
        </w:rPr>
        <w:lastRenderedPageBreak/>
        <mc:AlternateContent>
          <mc:Choice Requires="wpg">
            <w:drawing>
              <wp:inline distT="0" distB="0" distL="0" distR="0" wp14:anchorId="1162968C" wp14:editId="0E363B8D">
                <wp:extent cx="5727700" cy="3675252"/>
                <wp:effectExtent l="0" t="0" r="12700" b="0"/>
                <wp:docPr id="2" name="Group 1"/>
                <wp:cNvGraphicFramePr/>
                <a:graphic xmlns:a="http://schemas.openxmlformats.org/drawingml/2006/main">
                  <a:graphicData uri="http://schemas.microsoft.com/office/word/2010/wordprocessingGroup">
                    <wpg:wgp>
                      <wpg:cNvGrpSpPr/>
                      <wpg:grpSpPr>
                        <a:xfrm>
                          <a:off x="0" y="0"/>
                          <a:ext cx="5727700" cy="3675252"/>
                          <a:chOff x="0" y="0"/>
                          <a:chExt cx="7488459" cy="4805251"/>
                        </a:xfrm>
                      </wpg:grpSpPr>
                      <wpg:grpSp>
                        <wpg:cNvPr id="3" name="Group 3"/>
                        <wpg:cNvGrpSpPr/>
                        <wpg:grpSpPr>
                          <a:xfrm>
                            <a:off x="0" y="0"/>
                            <a:ext cx="7488459" cy="3790462"/>
                            <a:chOff x="0" y="0"/>
                            <a:chExt cx="7488459" cy="3790462"/>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5306" y="0"/>
                              <a:ext cx="3619327" cy="3790462"/>
                            </a:xfrm>
                            <a:prstGeom prst="rect">
                              <a:avLst/>
                            </a:prstGeom>
                          </pic:spPr>
                        </pic:pic>
                        <pic:pic xmlns:pic="http://schemas.openxmlformats.org/drawingml/2006/picture">
                          <pic:nvPicPr>
                            <pic:cNvPr id="6" name="Picture 6"/>
                            <pic:cNvPicPr>
                              <a:picLocks noChangeAspect="1"/>
                            </pic:cNvPicPr>
                          </pic:nvPicPr>
                          <pic:blipFill rotWithShape="1">
                            <a:blip r:embed="rId11">
                              <a:extLst>
                                <a:ext uri="{28A0092B-C50C-407E-A947-70E740481C1C}">
                                  <a14:useLocalDpi xmlns:a14="http://schemas.microsoft.com/office/drawing/2010/main" val="0"/>
                                </a:ext>
                              </a:extLst>
                            </a:blip>
                            <a:srcRect l="35970" r="34159"/>
                            <a:stretch/>
                          </pic:blipFill>
                          <pic:spPr>
                            <a:xfrm>
                              <a:off x="3711042" y="223019"/>
                              <a:ext cx="1941345" cy="3344424"/>
                            </a:xfrm>
                            <a:prstGeom prst="rect">
                              <a:avLst/>
                            </a:prstGeom>
                          </pic:spPr>
                        </pic:pic>
                        <pic:pic xmlns:pic="http://schemas.openxmlformats.org/drawingml/2006/picture">
                          <pic:nvPicPr>
                            <pic:cNvPr id="7" name="Picture 7"/>
                            <pic:cNvPicPr>
                              <a:picLocks noChangeAspect="1"/>
                            </pic:cNvPicPr>
                          </pic:nvPicPr>
                          <pic:blipFill rotWithShape="1">
                            <a:blip r:embed="rId12">
                              <a:extLst>
                                <a:ext uri="{28A0092B-C50C-407E-A947-70E740481C1C}">
                                  <a14:useLocalDpi xmlns:a14="http://schemas.microsoft.com/office/drawing/2010/main" val="0"/>
                                </a:ext>
                              </a:extLst>
                            </a:blip>
                            <a:srcRect l="36104" r="35646"/>
                            <a:stretch/>
                          </pic:blipFill>
                          <pic:spPr>
                            <a:xfrm>
                              <a:off x="5652387" y="223019"/>
                              <a:ext cx="1836072" cy="3344424"/>
                            </a:xfrm>
                            <a:prstGeom prst="rect">
                              <a:avLst/>
                            </a:prstGeom>
                          </pic:spPr>
                        </pic:pic>
                        <wps:wsp>
                          <wps:cNvPr id="8" name="Text Box 8"/>
                          <wps:cNvSpPr txBox="1"/>
                          <wps:spPr>
                            <a:xfrm>
                              <a:off x="0" y="84510"/>
                              <a:ext cx="559559" cy="362814"/>
                            </a:xfrm>
                            <a:prstGeom prst="rect">
                              <a:avLst/>
                            </a:prstGeom>
                            <a:noFill/>
                          </wps:spPr>
                          <wps:txbx>
                            <w:txbxContent>
                              <w:p w14:paraId="24546A76"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9" name="Text Box 9"/>
                          <wps:cNvSpPr txBox="1"/>
                          <wps:spPr>
                            <a:xfrm>
                              <a:off x="3669395" y="84510"/>
                              <a:ext cx="559559" cy="362814"/>
                            </a:xfrm>
                            <a:prstGeom prst="rect">
                              <a:avLst/>
                            </a:prstGeom>
                            <a:noFill/>
                          </wps:spPr>
                          <wps:txbx>
                            <w:txbxContent>
                              <w:p w14:paraId="6BB95645"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s:wsp>
                          <wps:cNvPr id="10" name="Text Box 10"/>
                          <wps:cNvSpPr txBox="1"/>
                          <wps:spPr>
                            <a:xfrm>
                              <a:off x="5652387" y="84510"/>
                              <a:ext cx="560389" cy="362814"/>
                            </a:xfrm>
                            <a:prstGeom prst="rect">
                              <a:avLst/>
                            </a:prstGeom>
                            <a:noFill/>
                          </wps:spPr>
                          <wps:txbx>
                            <w:txbxContent>
                              <w:p w14:paraId="78C3F4BF"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wpg:grpSp>
                      <wps:wsp>
                        <wps:cNvPr id="4" name="Text Box 4"/>
                        <wps:cNvSpPr txBox="1"/>
                        <wps:spPr>
                          <a:xfrm>
                            <a:off x="0" y="3874554"/>
                            <a:ext cx="7488459" cy="930697"/>
                          </a:xfrm>
                          <a:prstGeom prst="rect">
                            <a:avLst/>
                          </a:prstGeom>
                          <a:noFill/>
                        </wps:spPr>
                        <wps:txbx>
                          <w:txbxContent>
                            <w:p w14:paraId="2EE674AC" w14:textId="7316042B"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2 Structure of an actin monomer in a filament. (A) Rotation of two major domains of monomer during G to F-actin transition (G-actin PDB 3HBT, F-actin monomer PDB 2ZWH) (B) Model of actin filament (PDB 4A7N) individual monomers highlighted. (C) Model of actin filament (PDB 4A7N) protofilaments highlighted.</w:t>
                              </w:r>
                            </w:p>
                          </w:txbxContent>
                        </wps:txbx>
                        <wps:bodyPr wrap="square" rtlCol="0">
                          <a:spAutoFit/>
                        </wps:bodyPr>
                      </wps:wsp>
                    </wpg:wgp>
                  </a:graphicData>
                </a:graphic>
              </wp:inline>
            </w:drawing>
          </mc:Choice>
          <mc:Fallback>
            <w:pict>
              <v:group w14:anchorId="1162968C" id="_x0000_s1029" style="width:451pt;height:289.4pt;mso-position-horizontal-relative:char;mso-position-vertical-relative:line" coordsize="7488459,480525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g&#10;kASCfmwX9mMdrSICIiACIiACIiACIiACIiACIiACInBkAjOZvSdelIhHNBQBERABERABERABERAB&#10;ERABERABERh5AhLiI89YRxABERABERABERABERABERABERCBgwQkxA+i0IgIiIAIiIAIiIAIiIAI&#10;iIAIiIAIjDwBCfGRZ6wjiIAIiIAIiIAIiIAIiIAIiIAIiMBBAhLiB1FoR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">
                <v:group id="Group 3" o:spid="_x0000_s1030" style="position:absolute;width:7488459;height:3790462" coordsize="7488459,3790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shape id="Picture 5" o:spid="_x0000_s1031" type="#_x0000_t75" style="position:absolute;left:65306;width:3619327;height:37904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2s&#10;9SbFAAAA2gAAAA8AAABkcnMvZG93bnJldi54bWxEj81qwzAQhO+BvoPYQm617EBKcCObEiht6aHk&#10;ryG3xdpYbqyVsZTEffsoUMhxmJlvmHk52FacqfeNYwVZkoIgrpxuuFawWb89zUD4gKyxdUwK/shD&#10;WTyM5phrd+ElnVehFhHCPkcFJoQul9JXhiz6xHXE0Tu43mKIsq+l7vES4baVkzR9lhYbjgsGO1oY&#10;qo6rk1XQ/n5vP3dLnO4mVfb1bvY262Y/So0fh9cXEIGGcA//tz+0gincrsQbIIsr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trPUmxQAAANoAAAAPAAAAAAAAAAAAAAAAAJwC&#10;AABkcnMvZG93bnJldi54bWxQSwUGAAAAAAQABAD3AAAAjgMAAAAA&#10;">
                    <v:imagedata r:id="rId13" o:title=""/>
                    <v:path arrowok="t"/>
                  </v:shape>
                  <v:shape id="Picture 6" o:spid="_x0000_s1032" type="#_x0000_t75" style="position:absolute;left:3711042;top:223019;width:1941345;height:33444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mh&#10;KIHBAAAA2gAAAA8AAABkcnMvZG93bnJldi54bWxEj8FqwzAQRO+F/IPYQG+1HB/S4lgxJqTQa9wc&#10;mtsibWwTa2UsxbH/PioUehxm5g1TlLPtxUSj7xwr2CQpCGLtTMeNgvP359sHCB+QDfaOScFCHsr9&#10;6qXA3LgHn2iqQyMihH2OCtoQhlxKr1uy6BM3EEfv6kaLIcqxkWbER4TbXmZpupUWO44LLQ50aEnf&#10;6rtVUOl3aTJ9qZdp4mq5hbP/OaZKva7nagci0Bz+w3/tL6NgC79X4g2Q+yc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mhKIHBAAAA2gAAAA8AAAAAAAAAAAAAAAAAnAIAAGRy&#10;cy9kb3ducmV2LnhtbFBLBQYAAAAABAAEAPcAAACKAwAAAAA=&#10;">
                    <v:imagedata r:id="rId14" o:title="" cropleft="23573f" cropright="22386f"/>
                    <v:path arrowok="t"/>
                  </v:shape>
                  <v:shape id="Picture 7" o:spid="_x0000_s1033" type="#_x0000_t75" style="position:absolute;left:5652387;top:223019;width:1836072;height:33444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ns&#10;0y7CAAAA2gAAAA8AAABkcnMvZG93bnJldi54bWxEj0FLAzEUhO9C/0N4hV7EZu2hytq0lBbFq2sr&#10;eHskz93VzUvYPLfrvzeFQo/DzHzDrDaj79RAfWoDG7ifF6CIbXAt1wYO7893j6CSIDvsApOBP0qw&#10;WU9uVli6cOI3GiqpVYZwKtFAIxJLrZNtyGOah0icva/Qe5Qs+1q7Hk8Z7ju9KIql9thyXmgw0q4h&#10;+1P9egNHexur75ePej9Un3FEcWFvxZjZdNw+gRIa5Rq+tF+dgQc4X8k3QK//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Z7NMuwgAAANoAAAAPAAAAAAAAAAAAAAAAAJwCAABk&#10;cnMvZG93bnJldi54bWxQSwUGAAAAAAQABAD3AAAAiwMAAAAA&#10;">
                    <v:imagedata r:id="rId15" o:title="" cropleft="23661f" cropright="23361f"/>
                    <v:path arrowok="t"/>
                  </v:shape>
                  <v:shape id="Text Box 8" o:spid="_x0000_s1034" type="#_x0000_t202" style="position:absolute;top:84510;width:559559;height:3628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RoQRvgAA&#10;ANoAAAAPAAAAZHJzL2Rvd25yZXYueG1sRE89a8MwEN0D/Q/iCt0SOYGW4kQ2oW0gQ5e6zn5YV8vU&#10;Ohnrajv/vhoCGR/v+1AuvlcTjbELbGC7yUARN8F23Bqov0/rV1BRkC32gcnAlSKUxcPqgLkNM3/R&#10;VEmrUgjHHA04kSHXOjaOPMZNGIgT9xNGj5Lg2Go74pzCfa93WfaiPXacGhwO9Oao+a3+vAERe9xe&#10;6w8fz5fl8312WfOMtTFPj8txD0pokbv45j5bA2lrupJugC7+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ZUaEEb4AAADaAAAADwAAAAAAAAAAAAAAAACXAgAAZHJzL2Rvd25yZXYu&#10;eG1sUEsFBgAAAAAEAAQA9QAAAIIDAAAAAA==&#10;" filled="f" stroked="f">
                    <v:textbox style="mso-fit-shape-to-text:t">
                      <w:txbxContent>
                        <w:p w14:paraId="24546A76"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9" o:spid="_x0000_s1035" type="#_x0000_t202" style="position:absolute;left:3669395;top:84510;width:559559;height:3628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iGKwQAA&#10;ANoAAAAPAAAAZHJzL2Rvd25yZXYueG1sRI9Pa8JAFMTvBb/D8gRvdWPB0kZXEf+Ah15q4/2RfWaD&#10;2bch+2rit3eFQo/DzPyGWa4H36gbdbEObGA2zUARl8HWXBkofg6vH6CiIFtsApOBO0VYr0YvS8xt&#10;6PmbbiepVIJwzNGAE2lzrWPpyGOchpY4eZfQeZQku0rbDvsE941+y7J37bHmtOCwpa2j8nr69QZE&#10;7GZ2L/Y+Hs/D1653WTnHwpjJeNgsQAkN8h/+ax+tgU9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gohisEAAADaAAAADwAAAAAAAAAAAAAAAACXAgAAZHJzL2Rvd25y&#10;ZXYueG1sUEsFBgAAAAAEAAQA9QAAAIUDAAAAAA==&#10;" filled="f" stroked="f">
                    <v:textbox style="mso-fit-shape-to-text:t">
                      <w:txbxContent>
                        <w:p w14:paraId="6BB95645"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B.</w:t>
                          </w:r>
                        </w:p>
                      </w:txbxContent>
                    </v:textbox>
                  </v:shape>
                  <v:shape id="Text Box 10" o:spid="_x0000_s1036" type="#_x0000_t202" style="position:absolute;left:5652387;top:84510;width:560389;height:3628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g2c4wgAA&#10;ANsAAAAPAAAAZHJzL2Rvd25yZXYueG1sRI9Ba8MwDIXvg/0Ho8Juq9PBysjqltJ10MMu7bK7iNU4&#10;NJZDrDbpv58Og90k3tN7n1abKXbmRkNuEztYzAswxHXyLTcOqu/P5zcwWZA9donJwZ0ybNaPDyss&#10;fRr5SLeTNEZDOJfoIIj0pbW5DhQxz1NPrNo5DRFF16GxfsBRw2NnX4piaSO2rA0Be9oFqi+na3Qg&#10;4reLe7WP+fAzfX2MoahfsXLuaTZt38EITfJv/rs+eMVXev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qDZzjCAAAA2wAAAA8AAAAAAAAAAAAAAAAAlwIAAGRycy9kb3du&#10;cmV2LnhtbFBLBQYAAAAABAAEAPUAAACGAwAAAAA=&#10;" filled="f" stroked="f">
                    <v:textbox style="mso-fit-shape-to-text:t">
                      <w:txbxContent>
                        <w:p w14:paraId="78C3F4BF"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C.</w:t>
                          </w:r>
                        </w:p>
                      </w:txbxContent>
                    </v:textbox>
                  </v:shape>
                </v:group>
                <v:shape id="Text Box 4" o:spid="_x0000_s1037" type="#_x0000_t202" style="position:absolute;top:3874554;width:7488459;height:9306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fit-shape-to-text:t">
                    <w:txbxContent>
                      <w:p w14:paraId="2EE674AC" w14:textId="7316042B"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2 Structure of an actin monomer in a filament. (A) Rotation of two major domains of monomer during G to F-actin transition (G-actin PDB 3HBT, F-actin monomer PDB 2ZWH) (B) Model of actin filament (PDB 4A7N) individual monomers highlighted. (C) Model of actin filament (PDB 4A7N) protofilaments highlighted.</w:t>
                        </w:r>
                      </w:p>
                    </w:txbxContent>
                  </v:textbox>
                </v:shape>
                <w10:anchorlock/>
              </v:group>
            </w:pict>
          </mc:Fallback>
        </mc:AlternateContent>
      </w:r>
    </w:p>
    <w:p w14:paraId="7A025F5D" w14:textId="77777777" w:rsidR="00F60B2B" w:rsidRDefault="00F60B2B" w:rsidP="00E5114A">
      <w:pPr>
        <w:spacing w:line="360" w:lineRule="auto"/>
        <w:jc w:val="both"/>
        <w:rPr>
          <w:lang w:val="en-GB"/>
        </w:rPr>
      </w:pPr>
    </w:p>
    <w:p w14:paraId="481178AF" w14:textId="351D38C3" w:rsidR="00F60B2B" w:rsidRDefault="00F60B2B" w:rsidP="00E5114A">
      <w:pPr>
        <w:pStyle w:val="Heading3"/>
        <w:spacing w:line="360" w:lineRule="auto"/>
        <w:jc w:val="both"/>
        <w:rPr>
          <w:lang w:val="en-GB"/>
        </w:rPr>
      </w:pPr>
      <w:bookmarkStart w:id="12" w:name="_Toc494045759"/>
      <w:bookmarkStart w:id="13" w:name="_Toc494222640"/>
      <w:r>
        <w:rPr>
          <w:lang w:val="en-GB"/>
        </w:rPr>
        <w:t>1.4.1 Polymerisation</w:t>
      </w:r>
      <w:bookmarkEnd w:id="12"/>
      <w:bookmarkEnd w:id="13"/>
    </w:p>
    <w:p w14:paraId="05D9C31E" w14:textId="77777777" w:rsidR="00C42591" w:rsidRPr="00C42591" w:rsidRDefault="00C42591" w:rsidP="00E5114A">
      <w:pPr>
        <w:jc w:val="both"/>
        <w:rPr>
          <w:lang w:val="en-GB"/>
        </w:rPr>
      </w:pPr>
    </w:p>
    <w:p w14:paraId="614F9BD4" w14:textId="2770A394" w:rsidR="00F60B2B" w:rsidRDefault="00F60B2B" w:rsidP="00E5114A">
      <w:pPr>
        <w:spacing w:line="360" w:lineRule="auto"/>
        <w:jc w:val="both"/>
        <w:rPr>
          <w:lang w:val="en-GB"/>
        </w:rPr>
      </w:pPr>
      <w:r>
        <w:rPr>
          <w:lang w:val="en-GB"/>
        </w:rPr>
        <w:t xml:space="preserve">Monomer addition to an actin filament causes the filament to grow. A critical feature of an actin filament is that it is polar, with the addition of a monomer being far more favourable at one end than </w:t>
      </w:r>
      <w:r w:rsidR="0035270C">
        <w:rPr>
          <w:lang w:val="en-GB"/>
        </w:rPr>
        <w:t>the other</w:t>
      </w:r>
      <w:r>
        <w:rPr>
          <w:lang w:val="en-GB"/>
        </w:rPr>
        <w:t>. This means that the two ends of the filament grow at different rates</w:t>
      </w:r>
      <w:r w:rsidR="0035270C">
        <w:rPr>
          <w:lang w:val="en-GB"/>
        </w:rPr>
        <w:t xml:space="preserve"> (fig 1.3)</w:t>
      </w:r>
      <w:r>
        <w:rPr>
          <w:lang w:val="en-GB"/>
        </w:rPr>
        <w:t xml:space="preserve"> </w:t>
      </w:r>
      <w:r>
        <w:rPr>
          <w:lang w:val="en-GB"/>
        </w:rPr>
        <w:fldChar w:fldCharType="begin" w:fldLock="1"/>
      </w:r>
      <w:r w:rsidR="004121BE">
        <w:rPr>
          <w:lang w:val="en-GB"/>
        </w:rPr>
        <w:instrText>ADDIN CSL_CITATION { "citationItems" : [ { "id" : "ITEM-1", "itemData" : { "DOI" : "10.1083/jcb.103.6.2747", "ISBN" : "0021-9525 (Print)\\n0021-9525 (Linking)", "ISSN" : "00219525", "PMID" : "3793756", "abstract" : "Abstract I measured the rate of elongation at the barbed and pointed ends of actin filaments by electron microscopy with Limulus sperm acrosomal processes as nuclei. With improvements in the mechanics of the assay, it was possible to measure growth rates from ... \\n", "author" : [ { "dropping-particle" : "", "family" : "Pollard", "given" : "Thomas D.", "non-dropping-particle" : "", "parse-names" : false, "suffix" : "" } ], "container-title" : "Journal of Cell Biology", "id" : "ITEM-1", "issue" : "6", "issued" : { "date-parts" : [ [ "1986" ] ] }, "page" : "2747", "title" : "Rate constants for the reactions of ATP-and ADP-actin with the ends of actin filaments", "type" : "article-journal", "volume" : "103" }, "uris" : [ "http://www.mendeley.com/documents/?uuid=b0ae5c09-0b70-4f55-9a49-4a53e97965d8" ] } ], "mendeley" : { "formattedCitation" : "(Pollard, 1986)", "plainTextFormattedCitation" : "(Pollard, 1986)", "previouslyFormattedCitation" : "(Pollard, 1986)" }, "properties" : {  }, "schema" : "https://github.com/citation-style-language/schema/raw/master/csl-citation.json" }</w:instrText>
      </w:r>
      <w:r>
        <w:rPr>
          <w:lang w:val="en-GB"/>
        </w:rPr>
        <w:fldChar w:fldCharType="separate"/>
      </w:r>
      <w:r w:rsidR="00143B78" w:rsidRPr="00143B78">
        <w:rPr>
          <w:noProof/>
          <w:lang w:val="en-GB"/>
        </w:rPr>
        <w:t>(Pollard, 1986)</w:t>
      </w:r>
      <w:r>
        <w:rPr>
          <w:lang w:val="en-GB"/>
        </w:rPr>
        <w:fldChar w:fldCharType="end"/>
      </w:r>
      <w:r>
        <w:rPr>
          <w:lang w:val="en-GB"/>
        </w:rPr>
        <w:t xml:space="preserve">. The fast-growing end is called the plus or barbed end. Here the hydrophobic cleft of the two penultimate monomers are exposed to the solvent </w:t>
      </w:r>
      <w:r>
        <w:rPr>
          <w:lang w:val="en-GB"/>
        </w:rPr>
        <w:fldChar w:fldCharType="begin" w:fldLock="1"/>
      </w:r>
      <w:r w:rsidR="004121BE">
        <w:rPr>
          <w:lang w:val="en-GB"/>
        </w:rPr>
        <w:instrText>ADDIN CSL_CITATION { "citationItems" : [ { "id" : "ITEM-1", "itemData" : { "DOI" : "10.1242/jcs.179994", "ISSN" : "0021-9533", "PMID" : "26940918", "abstract" : "Cells respond to external stimuli by rapidly remodeling their actin cytoskeleton. At the heart of this function lies the intricately controlled regulation of individual filaments. The barbed end of an actin filament is the hotspot for the majority of the biochemical reactions that control filament assembly. Assays performed in bulk solution and with single filaments have enabled characterization of a plethora of barbed-end-regulating proteins. Interestingly, many of these regulators work in tandem with other proteins, which increase or decrease their affinity for the barbed end in a spatially and temporally controlled manner, often through simultaneous binding of two regulators at the barbed ends, in addition to standard mutually exclusive binding schemes. In this Cell Science at a Glance and the accompanying poster, we discuss key barbed-end-interacting proteins and the kinetic mechanisms by which they regulate actin filament assembly. We take F-actin capping protein, gelsolin, profilin and barbed-end-tracking polymerases, including formins and WH2-domain-containing proteins, as examples, and illustrate how their activity and competition for the barbed end regulate filament dynamics.", "author" : [ { "dropping-particle" : "", "family" : "Shekhar", "given" : "Shashank", "non-dropping-particle" : "", "parse-names" : false, "suffix" : "" }, { "dropping-particle" : "", "family" : "Pernier", "given" : "Julien", "non-dropping-particle" : "", "parse-names" : false, "suffix" : "" }, { "dropping-particle" : "", "family" : "Carlier", "given" : "Marie-france", "non-dropping-particle" : "", "parse-names" : false, "suffix" : "" } ], "container-title" : "Journal of Cell Science", "id" : "ITEM-1", "issue" : "6", "issued" : { "date-parts" : [ [ "2016" ] ] }, "page" : "1085-1091", "title" : "Regulators of actin filament barbed ends at a glance", "type" : "article-journal", "volume" : "129" }, "uris" : [ "http://www.mendeley.com/documents/?uuid=875b4656-c014-4555-a9a8-e3d2732f8d88" ] } ], "mendeley" : { "formattedCitation" : "(Shekhar, Pernier and Carlier, 2016)", "plainTextFormattedCitation" : "(Shekhar, Pernier and Carlier, 2016)", "previouslyFormattedCitation" : "(Shekhar, Pernier and Carlier, 2016)" }, "properties" : {  }, "schema" : "https://github.com/citation-style-language/schema/raw/master/csl-citation.json" }</w:instrText>
      </w:r>
      <w:r>
        <w:rPr>
          <w:lang w:val="en-GB"/>
        </w:rPr>
        <w:fldChar w:fldCharType="separate"/>
      </w:r>
      <w:r w:rsidR="00143B78" w:rsidRPr="00143B78">
        <w:rPr>
          <w:noProof/>
          <w:lang w:val="en-GB"/>
        </w:rPr>
        <w:t>(Shekhar, Pernier and Carlier, 2016)</w:t>
      </w:r>
      <w:r>
        <w:rPr>
          <w:lang w:val="en-GB"/>
        </w:rPr>
        <w:fldChar w:fldCharType="end"/>
      </w:r>
      <w:r>
        <w:rPr>
          <w:lang w:val="en-GB"/>
        </w:rPr>
        <w:t xml:space="preserve">. This end of a filament can therefore interact with many proteins that bind at the hydrophobic cleft. The slow growing end is called the minus or pointed end. </w:t>
      </w:r>
    </w:p>
    <w:p w14:paraId="4619EE14" w14:textId="77777777" w:rsidR="00F60B2B" w:rsidRDefault="00F60B2B" w:rsidP="00E5114A">
      <w:pPr>
        <w:spacing w:line="360" w:lineRule="auto"/>
        <w:jc w:val="both"/>
        <w:rPr>
          <w:lang w:val="en-GB"/>
        </w:rPr>
      </w:pPr>
    </w:p>
    <w:p w14:paraId="6BCF5BD7" w14:textId="77777777" w:rsidR="00F60B2B" w:rsidRDefault="00F60B2B" w:rsidP="00E5114A">
      <w:pPr>
        <w:spacing w:line="360" w:lineRule="auto"/>
        <w:jc w:val="both"/>
        <w:rPr>
          <w:lang w:val="en-GB"/>
        </w:rPr>
      </w:pPr>
      <w:r w:rsidRPr="006F5C85">
        <w:rPr>
          <w:noProof/>
        </w:rPr>
        <w:lastRenderedPageBreak/>
        <mc:AlternateContent>
          <mc:Choice Requires="wpg">
            <w:drawing>
              <wp:inline distT="0" distB="0" distL="0" distR="0" wp14:anchorId="519736A9" wp14:editId="3118D234">
                <wp:extent cx="5727701" cy="2927474"/>
                <wp:effectExtent l="0" t="0" r="12700" b="0"/>
                <wp:docPr id="116" name="Group 1"/>
                <wp:cNvGraphicFramePr/>
                <a:graphic xmlns:a="http://schemas.openxmlformats.org/drawingml/2006/main">
                  <a:graphicData uri="http://schemas.microsoft.com/office/word/2010/wordprocessingGroup">
                    <wpg:wgp>
                      <wpg:cNvGrpSpPr/>
                      <wpg:grpSpPr>
                        <a:xfrm>
                          <a:off x="0" y="0"/>
                          <a:ext cx="5727701" cy="2927474"/>
                          <a:chOff x="0" y="0"/>
                          <a:chExt cx="6845810" cy="3498976"/>
                        </a:xfrm>
                      </wpg:grpSpPr>
                      <pic:pic xmlns:pic="http://schemas.openxmlformats.org/drawingml/2006/picture">
                        <pic:nvPicPr>
                          <pic:cNvPr id="117" name="Picture 11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845808" cy="2834640"/>
                          </a:xfrm>
                          <a:prstGeom prst="rect">
                            <a:avLst/>
                          </a:prstGeom>
                        </pic:spPr>
                      </pic:pic>
                      <wps:wsp>
                        <wps:cNvPr id="118" name="Text Box 118"/>
                        <wps:cNvSpPr txBox="1"/>
                        <wps:spPr>
                          <a:xfrm>
                            <a:off x="1" y="2834123"/>
                            <a:ext cx="6845809" cy="664853"/>
                          </a:xfrm>
                          <a:prstGeom prst="rect">
                            <a:avLst/>
                          </a:prstGeom>
                          <a:noFill/>
                        </wps:spPr>
                        <wps:txbx>
                          <w:txbxContent>
                            <w:p w14:paraId="337CB819" w14:textId="5D9104DE"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3 Rough schematic of actin polymerisation. (A) Actin filament formation through initial formation of inherently unstable ‘seeds’ of dimers and trimers. (B) Actin polymerisation, highlighting preference of actin monomer for the barbed end of a filament.</w:t>
                              </w:r>
                            </w:p>
                          </w:txbxContent>
                        </wps:txbx>
                        <wps:bodyPr wrap="square" rtlCol="0">
                          <a:spAutoFit/>
                        </wps:bodyPr>
                      </wps:wsp>
                    </wpg:wgp>
                  </a:graphicData>
                </a:graphic>
              </wp:inline>
            </w:drawing>
          </mc:Choice>
          <mc:Fallback>
            <w:pict>
              <v:group w14:anchorId="519736A9" id="_x0000_s1038" style="width:451pt;height:230.5pt;mso-position-horizontal-relative:char;mso-position-vertical-relative:line" coordsize="6845810,349897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">
                <v:shape id="Picture 117" o:spid="_x0000_s1039" type="#_x0000_t75" style="position:absolute;width:6845808;height:2834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lx&#10;vJnDAAAA3AAAAA8AAABkcnMvZG93bnJldi54bWxET01rwkAQvQv+h2UKvekmHlpNXaUKKcVDxeil&#10;tyE73YRmZ8PuNqb/3i0UvM3jfc56O9pODORD61hBPs9AENdOt2wUXM7lbAkiRGSNnWNS8EsBtpvp&#10;ZI2Fdlc+0VBFI1IIhwIVNDH2hZShbshimLueOHFfzluMCXojtcdrCredXGTZk7TYcmposKd9Q/V3&#10;9WMVVB/HPKfs7bgr++HzYMzK63Kl1OPD+PoCItIY7+J/97tO8/Nn+HsmXSA3N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G8mcMAAADcAAAADwAAAAAAAAAAAAAAAACcAgAA&#10;ZHJzL2Rvd25yZXYueG1sUEsFBgAAAAAEAAQA9wAAAIwDAAAAAA==&#10;">
                  <v:imagedata r:id="rId17" o:title=""/>
                  <v:path arrowok="t"/>
                </v:shape>
                <v:shape id="Text Box 118" o:spid="_x0000_s1040" type="#_x0000_t202" style="position:absolute;left:1;top:2834123;width:6845809;height:6648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eygiwgAA&#10;ANwAAAAPAAAAZHJzL2Rvd25yZXYueG1sRI9Ba8MwDIXvg/0Ho0Jvq5NCx8jqltKt0MMu67K7iLU4&#10;LJZDrDXpv58Og90k3tN7n7b7OfbmSmPuEjsoVwUY4ib5jlsH9cfp4QlMFmSPfWJycKMM+9393RYr&#10;nyZ+p+tFWqMhnCt0EESGytrcBIqYV2kgVu0rjRFF17G1fsRJw2Nv10XxaCN2rA0BBzoGar4vP9GB&#10;iD+Ut/o15vPn/PYyhaLZYO3ccjEfnsEIzfJv/rs+e8UvlVaf0Qns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V7KCLCAAAA3AAAAA8AAAAAAAAAAAAAAAAAlwIAAGRycy9kb3du&#10;cmV2LnhtbFBLBQYAAAAABAAEAPUAAACGAwAAAAA=&#10;" filled="f" stroked="f">
                  <v:textbox style="mso-fit-shape-to-text:t">
                    <w:txbxContent>
                      <w:p w14:paraId="337CB819" w14:textId="5D9104DE"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3 Rough schematic of actin polymerisation. (A) Actin filament formation through initial formation of inherently unstable ‘seeds’ of dimers and trimers. (B) Actin polymerisation, highlighting preference of actin monomer for the barbed end of a filament.</w:t>
                        </w:r>
                      </w:p>
                    </w:txbxContent>
                  </v:textbox>
                </v:shape>
                <w10:anchorlock/>
              </v:group>
            </w:pict>
          </mc:Fallback>
        </mc:AlternateContent>
      </w:r>
    </w:p>
    <w:p w14:paraId="0D033A80" w14:textId="77777777" w:rsidR="00F60B2B" w:rsidRDefault="00F60B2B" w:rsidP="00E5114A">
      <w:pPr>
        <w:spacing w:line="360" w:lineRule="auto"/>
        <w:jc w:val="both"/>
        <w:rPr>
          <w:lang w:val="en-GB"/>
        </w:rPr>
      </w:pPr>
    </w:p>
    <w:p w14:paraId="4FE7E97C" w14:textId="43AFA60D" w:rsidR="00F60B2B" w:rsidRDefault="00F60B2B" w:rsidP="00E5114A">
      <w:pPr>
        <w:pStyle w:val="Heading3"/>
        <w:spacing w:line="360" w:lineRule="auto"/>
        <w:jc w:val="both"/>
        <w:rPr>
          <w:lang w:val="en-GB"/>
        </w:rPr>
      </w:pPr>
      <w:bookmarkStart w:id="14" w:name="_Toc494045760"/>
      <w:bookmarkStart w:id="15" w:name="_Toc494222641"/>
      <w:r>
        <w:rPr>
          <w:lang w:val="en-GB"/>
        </w:rPr>
        <w:t>1.4.2 Treadmilling</w:t>
      </w:r>
      <w:bookmarkEnd w:id="14"/>
      <w:bookmarkEnd w:id="15"/>
    </w:p>
    <w:p w14:paraId="11BFCAF5" w14:textId="77777777" w:rsidR="00C42591" w:rsidRPr="00C42591" w:rsidRDefault="00C42591" w:rsidP="00E5114A">
      <w:pPr>
        <w:jc w:val="both"/>
        <w:rPr>
          <w:lang w:val="en-GB"/>
        </w:rPr>
      </w:pPr>
    </w:p>
    <w:p w14:paraId="0EF5219A" w14:textId="29ED13AA" w:rsidR="00F60B2B" w:rsidRDefault="007B1FFB" w:rsidP="00E5114A">
      <w:pPr>
        <w:spacing w:line="360" w:lineRule="auto"/>
        <w:jc w:val="both"/>
        <w:rPr>
          <w:lang w:val="en-GB"/>
        </w:rPr>
      </w:pPr>
      <w:r>
        <w:rPr>
          <w:lang w:val="en-GB"/>
        </w:rPr>
        <w:t>ATP bound G-actin will be readily incorporated into a filament</w:t>
      </w:r>
      <w:r w:rsidR="00A133C5">
        <w:rPr>
          <w:lang w:val="en-GB"/>
        </w:rPr>
        <w:t xml:space="preserve">, a process that promotes the ATPase activity of the monomer. The hydrolysis of ATP within the filament means that </w:t>
      </w:r>
      <w:r w:rsidR="00AC5019">
        <w:rPr>
          <w:lang w:val="en-GB"/>
        </w:rPr>
        <w:t>monomers within a filament may be bound to ATP, ADP + inorganic phosphate, or ADP.</w:t>
      </w:r>
      <w:r w:rsidR="00DD4DF5">
        <w:rPr>
          <w:lang w:val="en-GB"/>
        </w:rPr>
        <w:t xml:space="preserve"> </w:t>
      </w:r>
      <w:r w:rsidR="00724C76">
        <w:rPr>
          <w:lang w:val="en-GB"/>
        </w:rPr>
        <w:t xml:space="preserve">The different </w:t>
      </w:r>
      <w:r w:rsidR="00D80FA4">
        <w:rPr>
          <w:lang w:val="en-GB"/>
        </w:rPr>
        <w:t>equilibrium constants for ATP G-actin at the barbed and minus ends mean that at</w:t>
      </w:r>
      <w:r w:rsidR="00413EFA">
        <w:rPr>
          <w:lang w:val="en-GB"/>
        </w:rPr>
        <w:t xml:space="preserve"> certain concentration</w:t>
      </w:r>
      <w:r w:rsidR="0035270C">
        <w:rPr>
          <w:lang w:val="en-GB"/>
        </w:rPr>
        <w:t>s</w:t>
      </w:r>
      <w:r w:rsidR="00413EFA">
        <w:rPr>
          <w:lang w:val="en-GB"/>
        </w:rPr>
        <w:t xml:space="preserve"> of G-actin, </w:t>
      </w:r>
      <w:r w:rsidR="00D80FA4">
        <w:rPr>
          <w:lang w:val="en-GB"/>
        </w:rPr>
        <w:t xml:space="preserve">monomers associate at the barbed end and dissociate at the </w:t>
      </w:r>
      <w:r w:rsidR="0035270C">
        <w:rPr>
          <w:lang w:val="en-GB"/>
        </w:rPr>
        <w:t>pointed</w:t>
      </w:r>
      <w:r w:rsidR="00D80FA4">
        <w:rPr>
          <w:lang w:val="en-GB"/>
        </w:rPr>
        <w:t xml:space="preserve"> end, appearing to slowly mov</w:t>
      </w:r>
      <w:r w:rsidR="00413EFA">
        <w:rPr>
          <w:lang w:val="en-GB"/>
        </w:rPr>
        <w:t>e</w:t>
      </w:r>
      <w:r w:rsidR="00D80FA4">
        <w:rPr>
          <w:lang w:val="en-GB"/>
        </w:rPr>
        <w:t xml:space="preserve"> through the filament in a process that has been termed treadmilling</w:t>
      </w:r>
      <w:r w:rsidR="0003613B">
        <w:rPr>
          <w:lang w:val="en-GB"/>
        </w:rPr>
        <w:t xml:space="preserve"> </w:t>
      </w:r>
      <w:r w:rsidR="0003613B">
        <w:rPr>
          <w:lang w:val="en-GB"/>
        </w:rPr>
        <w:fldChar w:fldCharType="begin" w:fldLock="1"/>
      </w:r>
      <w:r w:rsidR="004121BE">
        <w:rPr>
          <w:lang w:val="en-GB"/>
        </w:rPr>
        <w:instrText>ADDIN CSL_CITATION { "citationItems" : [ { "id" : "ITEM-1", "itemData" : { "DOI" : "10.1016/S0092-8674(03)00120-X", "ISBN" : "0092-8674 (Print)\\r0092-8674 (Linking)", "ISSN" : "00928674", "PMID" : "12600310", "abstract" : "Motile cells extend a leading edge by assembling a branched network of actin filaments that produces physical force as the polymers grow beneath the plasma membrane. A core set of proteins including actin, Arp2/3 complex, profilin, capping protein, and ADF/cofilin can reconstitute the process in vitro, and mathematical models of the constituent reactions predict the rate of motion. Signaling pathways converging on WASp/Scar proteins regulate the activity of Arp2/3 complex, which mediates the initiation of new filaments as branches on preexisting filaments. After a brief spurt of growth, capping protein terminates the elongation of the filaments. After filaments have aged by hydrolysis of their bound ATP and dissociation of the \u03b3 phosphate, ADF/cofilin proteins promote debranching and depolymerization. Profilin catalyzes the exchange of ADP for ATP, refilling the pool of ATP-actin monomers bound to profilin, ready for elongation.", "author" : [ { "dropping-particle" : "", "family" : "Pollard", "given" : "Thomas D.", "non-dropping-particle" : "", "parse-names" : false, "suffix" : "" }, { "dropping-particle" : "", "family" : "Borisy", "given" : "Gary G.", "non-dropping-particle" : "", "parse-names" : false, "suffix" : "" } ], "container-title" : "Cell", "id" : "ITEM-1", "issue" : "4", "issued" : { "date-parts" : [ [ "2003" ] ] }, "page" : "453-465", "title" : "Cellular motility driven by assembly and disassembly of actin filaments", "type" : "article-journal", "volume" : "112" }, "uris" : [ "http://www.mendeley.com/documents/?uuid=a32aadc8-d52f-49f6-a4d4-f0a77ebdaf81" ] } ], "mendeley" : { "formattedCitation" : "(Pollard and Borisy, 2003)", "plainTextFormattedCitation" : "(Pollard and Borisy, 2003)", "previouslyFormattedCitation" : "(Pollard and Borisy, 2003)" }, "properties" : {  }, "schema" : "https://github.com/citation-style-language/schema/raw/master/csl-citation.json" }</w:instrText>
      </w:r>
      <w:r w:rsidR="0003613B">
        <w:rPr>
          <w:lang w:val="en-GB"/>
        </w:rPr>
        <w:fldChar w:fldCharType="separate"/>
      </w:r>
      <w:r w:rsidR="0003613B" w:rsidRPr="0003613B">
        <w:rPr>
          <w:noProof/>
          <w:lang w:val="en-GB"/>
        </w:rPr>
        <w:t>(Pollard and Borisy, 2003)</w:t>
      </w:r>
      <w:r w:rsidR="0003613B">
        <w:rPr>
          <w:lang w:val="en-GB"/>
        </w:rPr>
        <w:fldChar w:fldCharType="end"/>
      </w:r>
      <w:r w:rsidR="00D80FA4">
        <w:rPr>
          <w:lang w:val="en-GB"/>
        </w:rPr>
        <w:t>.</w:t>
      </w:r>
    </w:p>
    <w:p w14:paraId="50FFAFD5" w14:textId="77777777" w:rsidR="006F4319" w:rsidRDefault="006F4319" w:rsidP="00E5114A">
      <w:pPr>
        <w:spacing w:line="360" w:lineRule="auto"/>
        <w:jc w:val="both"/>
        <w:rPr>
          <w:lang w:val="en-GB"/>
        </w:rPr>
      </w:pPr>
    </w:p>
    <w:p w14:paraId="6D16C578" w14:textId="4D8CC022" w:rsidR="00F60B2B" w:rsidRDefault="00F60B2B" w:rsidP="00E5114A">
      <w:pPr>
        <w:pStyle w:val="Heading3"/>
        <w:spacing w:line="360" w:lineRule="auto"/>
        <w:jc w:val="both"/>
        <w:rPr>
          <w:lang w:val="en-GB"/>
        </w:rPr>
      </w:pPr>
      <w:bookmarkStart w:id="16" w:name="_Toc494045761"/>
      <w:bookmarkStart w:id="17" w:name="_Toc494222642"/>
      <w:r>
        <w:rPr>
          <w:lang w:val="en-GB"/>
        </w:rPr>
        <w:t>1.4.3 Nucleation</w:t>
      </w:r>
      <w:bookmarkEnd w:id="16"/>
      <w:bookmarkEnd w:id="17"/>
    </w:p>
    <w:p w14:paraId="3244BAD2" w14:textId="77777777" w:rsidR="00C42591" w:rsidRPr="00C42591" w:rsidRDefault="00C42591" w:rsidP="00E5114A">
      <w:pPr>
        <w:jc w:val="both"/>
        <w:rPr>
          <w:lang w:val="en-GB"/>
        </w:rPr>
      </w:pPr>
    </w:p>
    <w:p w14:paraId="1DA27319" w14:textId="3ADAA365" w:rsidR="00F60B2B" w:rsidRDefault="00F60B2B" w:rsidP="00E5114A">
      <w:pPr>
        <w:spacing w:line="360" w:lineRule="auto"/>
        <w:jc w:val="both"/>
        <w:rPr>
          <w:lang w:val="en-GB"/>
        </w:rPr>
      </w:pPr>
      <w:r>
        <w:rPr>
          <w:lang w:val="en-GB"/>
        </w:rPr>
        <w:t xml:space="preserve">Though a filament will extend readily in appropriate conditions, forming a filament </w:t>
      </w:r>
      <w:r w:rsidRPr="0035270C">
        <w:rPr>
          <w:i/>
          <w:lang w:val="en-GB"/>
        </w:rPr>
        <w:t>de novo</w:t>
      </w:r>
      <w:r>
        <w:rPr>
          <w:lang w:val="en-GB"/>
        </w:rPr>
        <w:t xml:space="preserve"> from individual monomers is a relatively energetically unfavourable process. This is because inherently unstable intermediates must first form. Individual actin monomers within dimers and trimers are unable to make all of the inter-filament connections that they would within a full filament. This causes these structures to rapidly dissociate before additional monomers can be supplied. The formation of an actin filament can be thought of as a quasi-tertiary or even quaternary process as it depends upon three or four monomers coming together before the innately unstable </w:t>
      </w:r>
      <w:r>
        <w:rPr>
          <w:lang w:val="en-GB"/>
        </w:rPr>
        <w:lastRenderedPageBreak/>
        <w:t>intermediates can fall apart. This means that nucleation is very sensitive to the concentration of actin monomers. This inhibits the spontaneous formation of</w:t>
      </w:r>
      <w:r w:rsidR="00C46A73">
        <w:rPr>
          <w:lang w:val="en-GB"/>
        </w:rPr>
        <w:t xml:space="preserve"> filaments within the cell (f</w:t>
      </w:r>
      <w:r w:rsidR="002C4DA8">
        <w:rPr>
          <w:lang w:val="en-GB"/>
        </w:rPr>
        <w:t xml:space="preserve">ig </w:t>
      </w:r>
      <w:r w:rsidR="00C46A73">
        <w:rPr>
          <w:lang w:val="en-GB"/>
        </w:rPr>
        <w:t>1.4</w:t>
      </w:r>
      <w:r>
        <w:rPr>
          <w:lang w:val="en-GB"/>
        </w:rPr>
        <w:t>.</w:t>
      </w:r>
      <w:r w:rsidR="00C46A73">
        <w:rPr>
          <w:lang w:val="en-GB"/>
        </w:rPr>
        <w:t>)</w:t>
      </w:r>
      <w:r>
        <w:rPr>
          <w:lang w:val="en-GB"/>
        </w:rPr>
        <w:t xml:space="preserve"> </w:t>
      </w:r>
      <w:r>
        <w:rPr>
          <w:lang w:val="en-GB"/>
        </w:rPr>
        <w:fldChar w:fldCharType="begin" w:fldLock="1"/>
      </w:r>
      <w:r w:rsidR="004121BE">
        <w:rPr>
          <w:lang w:val="en-GB"/>
        </w:rPr>
        <w:instrText>ADDIN CSL_CITATION { "citationItems" : [ { "id" : "ITEM-1", "itemData" : { "ISBN" : "0021-9258", "ISSN" : "00219258", "PMID" : "1985885", "abstract" : "'\ufffd\ufffd\u2a2d: \ufffd\ufffd\ufffd\ufffd\ufffd\ufffd\ufffd\ufffd\ufffd \ufffd\ufffd\ufffd\ufffd\ufffd \ufffd \ufffd\ufffd\ufffd\ufffd\ufffd\ufffd\ufffd\ufffd \u4a2b\ufffd\ufffd\ufffd\ufffd'", "author" : [ { "dropping-particle" : "", "family" : "Carlier", "given" : "M. F.", "non-dropping-particle" : "", "parse-names" : false, "suffix" : "" } ], "container-title" : "Journal of Biological Chemistry", "id" : "ITEM-1", "issue" : "1", "issued" : { "date-parts" : [ [ "1991" ] ] }, "page" : "1-4", "title" : "Actin: Protein structure and filament dynamics", "type" : "article", "volume" : "266" }, "uris" : [ "http://www.mendeley.com/documents/?uuid=e4c13de2-433e-400a-a362-e22a4b39b9c4" ] }, { "id" : "ITEM-2", "itemData" : { "DOI" : "10.1016/S0006-3495(01)75731-1", "ISSN" : "0006-3495", "PMID" : "11463615", "abstract" : "We have performed computer simulations and free energy calculations to determine the thermodynamics and kinetics of actin nucleation and thus identify a probable nucleation pathway and critical nucleus size. The binding free energies of structures along the nucleation pathway are found through a combination of electrostatic calculations and estimates of the entropic and surface area contributions. The association kinetics for the formation of each structure are determined through a series of Brownian dynamics simulations. The combination of the binding free energies and the association rate constants determines the dissociation rate constants, allowing for a complete characterization of the nucleation and polymerization kinetics. The results indicate that the trimer is the size of the critical nucleus, and the rate constants produce polymerization plots that agree very well with experimental results over a range of actin monomer concentrations.", "author" : [ { "dropping-particle" : "", "family" : "Sept", "given" : "D", "non-dropping-particle" : "", "parse-names" : false, "suffix" : "" }, { "dropping-particle" : "", "family" : "McCammon", "given" : "J a", "non-dropping-particle" : "", "parse-names" : false, "suffix" : "" } ], "container-title" : "Biophysical journal", "id" : "ITEM-2", "issue" : "2", "issued" : { "date-parts" : [ [ "2001", "8" ] ] }, "page" : "667-74", "publisher" : "Elsevier", "title" : "Thermodynamics and kinetics of actin filament nucleation.", "type" : "article-journal", "volume" : "81" }, "uris" : [ "http://www.mendeley.com/documents/?uuid=e49eb416-d133-4d09-bd0c-46c320285681" ] }, { "id" : "ITEM-3", "itemData" : { "DOI" : "10.1038/srep34539", "ISSN" : "2045-2322", "PMID" : "27775032", "abstract" : "Nucleators generating new F-actin filaments play important roles in cell activities. Detailed information concerning the events involved in nucleation of actin alone in vitro is fundamental to understanding these processes, but such information has been hard to come by. We addressed the early process of salt-induced polymerization of actin using the time-resolved synchrotron small-angle X-ray scattering (SAXS). Actin molecules in low salt solution maintain a monomeric state by an electrostatic repulsive force between molecules. On mixing with salts, the repulsive force was rapidly screened, causing an immediate formation of many of non-polymerizable dimers. SAXS kinetic analysis revealed that tetramerization gives the highest energetic barrier to further polymerization, and the major nucleation is the formation of helical tetramers. Filaments start to grow rapidly with the formation of pentamers. These findings suggest an acceleration mechanism of actin assembly by a variety of nucleators in cells.", "author" : [ { "dropping-particle" : "", "family" : "Oda", "given" : "Toshiro", "non-dropping-particle" : "", "parse-names" : false, "suffix" : "" }, { "dropping-particle" : "", "family" : "Aihara", "given" : "Tomoki", "non-dropping-particle" : "", "parse-names" : false, "suffix" : "" }, { "dropping-particle" : "", "family" : "Wakabayashi", "given" : "Katsuzo", "non-dropping-particle" : "", "parse-names" : false, "suffix" : "" } ], "container-title" : "Scientific Reports", "id" : "ITEM-3", "issue" : "1", "issued" : { "date-parts" : [ [ "2016" ] ] }, "page" : "34539", "publisher" : "Nature Publishing Group", "title" : "Early nucleation events in the polymerization of actin, probed by time-resolved small-angle x-ray scattering", "type" : "article-journal", "volume" : "6" }, "uris" : [ "http://www.mendeley.com/documents/?uuid=51f4442b-968e-4a28-98d4-c7fb5542e68d" ] } ], "mendeley" : { "formattedCitation" : "(Carlier, 1991; Sept and McCammon, 2001; Oda, Aihara and Wakabayashi, 2016)", "plainTextFormattedCitation" : "(Carlier, 1991; Sept and McCammon, 2001; Oda, Aihara and Wakabayashi, 2016)", "previouslyFormattedCitation" : "(Carlier, 1991; Sept and McCammon, 2001; Oda, Aihara and Wakabayashi, 2016)" }, "properties" : {  }, "schema" : "https://github.com/citation-style-language/schema/raw/master/csl-citation.json" }</w:instrText>
      </w:r>
      <w:r>
        <w:rPr>
          <w:lang w:val="en-GB"/>
        </w:rPr>
        <w:fldChar w:fldCharType="separate"/>
      </w:r>
      <w:r w:rsidR="00143B78" w:rsidRPr="00143B78">
        <w:rPr>
          <w:noProof/>
          <w:lang w:val="en-GB"/>
        </w:rPr>
        <w:t>(Carlier, 1991; Sept and McCammon, 2001; Oda, Aihara and Wakabayashi, 2016)</w:t>
      </w:r>
      <w:r>
        <w:rPr>
          <w:lang w:val="en-GB"/>
        </w:rPr>
        <w:fldChar w:fldCharType="end"/>
      </w:r>
      <w:r>
        <w:rPr>
          <w:lang w:val="en-GB"/>
        </w:rPr>
        <w:t>.</w:t>
      </w:r>
    </w:p>
    <w:p w14:paraId="7C264C23" w14:textId="77777777" w:rsidR="00F60B2B" w:rsidRDefault="00F60B2B" w:rsidP="00E5114A">
      <w:pPr>
        <w:spacing w:line="360" w:lineRule="auto"/>
        <w:jc w:val="both"/>
        <w:rPr>
          <w:lang w:val="en-GB"/>
        </w:rPr>
      </w:pPr>
    </w:p>
    <w:p w14:paraId="6443D48C" w14:textId="77777777" w:rsidR="00F60B2B" w:rsidRDefault="00F60B2B" w:rsidP="00E5114A">
      <w:pPr>
        <w:spacing w:line="360" w:lineRule="auto"/>
        <w:jc w:val="both"/>
        <w:rPr>
          <w:lang w:val="en-GB"/>
        </w:rPr>
      </w:pPr>
      <w:r w:rsidRPr="00665391">
        <w:rPr>
          <w:noProof/>
        </w:rPr>
        <mc:AlternateContent>
          <mc:Choice Requires="wpg">
            <w:drawing>
              <wp:inline distT="0" distB="0" distL="0" distR="0" wp14:anchorId="2044E272" wp14:editId="0DAFE2D1">
                <wp:extent cx="4959765" cy="4972526"/>
                <wp:effectExtent l="0" t="0" r="0" b="0"/>
                <wp:docPr id="13" name="Group 1"/>
                <wp:cNvGraphicFramePr/>
                <a:graphic xmlns:a="http://schemas.openxmlformats.org/drawingml/2006/main">
                  <a:graphicData uri="http://schemas.microsoft.com/office/word/2010/wordprocessingGroup">
                    <wpg:wgp>
                      <wpg:cNvGrpSpPr/>
                      <wpg:grpSpPr>
                        <a:xfrm>
                          <a:off x="0" y="0"/>
                          <a:ext cx="4959765" cy="4972526"/>
                          <a:chOff x="0" y="0"/>
                          <a:chExt cx="4959765" cy="4972526"/>
                        </a:xfrm>
                      </wpg:grpSpPr>
                      <pic:pic xmlns:pic="http://schemas.openxmlformats.org/drawingml/2006/picture">
                        <pic:nvPicPr>
                          <pic:cNvPr id="14" name="Picture 14"/>
                          <pic:cNvPicPr>
                            <a:picLocks noChangeAspect="1"/>
                          </pic:cNvPicPr>
                        </pic:nvPicPr>
                        <pic:blipFill rotWithShape="1">
                          <a:blip r:embed="rId18">
                            <a:extLst>
                              <a:ext uri="{28A0092B-C50C-407E-A947-70E740481C1C}">
                                <a14:useLocalDpi xmlns:a14="http://schemas.microsoft.com/office/drawing/2010/main" val="0"/>
                              </a:ext>
                            </a:extLst>
                          </a:blip>
                          <a:srcRect l="30101" t="-1872" r="32121"/>
                          <a:stretch/>
                        </pic:blipFill>
                        <pic:spPr>
                          <a:xfrm rot="10800000">
                            <a:off x="1972478" y="0"/>
                            <a:ext cx="2987287" cy="4145281"/>
                          </a:xfrm>
                          <a:prstGeom prst="rect">
                            <a:avLst/>
                          </a:prstGeom>
                        </pic:spPr>
                      </pic:pic>
                      <pic:pic xmlns:pic="http://schemas.openxmlformats.org/drawingml/2006/picture">
                        <pic:nvPicPr>
                          <pic:cNvPr id="15" name="Picture 15"/>
                          <pic:cNvPicPr>
                            <a:picLocks noChangeAspect="1"/>
                          </pic:cNvPicPr>
                        </pic:nvPicPr>
                        <pic:blipFill rotWithShape="1">
                          <a:blip r:embed="rId19">
                            <a:extLst>
                              <a:ext uri="{28A0092B-C50C-407E-A947-70E740481C1C}">
                                <a14:useLocalDpi xmlns:a14="http://schemas.microsoft.com/office/drawing/2010/main" val="0"/>
                              </a:ext>
                            </a:extLst>
                          </a:blip>
                          <a:srcRect l="36945" t="5244" r="39419"/>
                          <a:stretch/>
                        </pic:blipFill>
                        <pic:spPr>
                          <a:xfrm>
                            <a:off x="0" y="102640"/>
                            <a:ext cx="1972477" cy="4069081"/>
                          </a:xfrm>
                          <a:prstGeom prst="rect">
                            <a:avLst/>
                          </a:prstGeom>
                        </pic:spPr>
                      </pic:pic>
                      <wps:wsp>
                        <wps:cNvPr id="16" name="Text Box 16"/>
                        <wps:cNvSpPr txBox="1"/>
                        <wps:spPr>
                          <a:xfrm>
                            <a:off x="198860" y="102641"/>
                            <a:ext cx="559949" cy="276999"/>
                          </a:xfrm>
                          <a:prstGeom prst="rect">
                            <a:avLst/>
                          </a:prstGeom>
                          <a:noFill/>
                        </wps:spPr>
                        <wps:txbx>
                          <w:txbxContent>
                            <w:p w14:paraId="2C69E37D"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17" name="Text Box 17"/>
                        <wps:cNvSpPr txBox="1"/>
                        <wps:spPr>
                          <a:xfrm>
                            <a:off x="2284467" y="102640"/>
                            <a:ext cx="559949" cy="276999"/>
                          </a:xfrm>
                          <a:prstGeom prst="rect">
                            <a:avLst/>
                          </a:prstGeom>
                          <a:noFill/>
                        </wps:spPr>
                        <wps:txbx>
                          <w:txbxContent>
                            <w:p w14:paraId="0E2B67A4"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s:wsp>
                        <wps:cNvPr id="18" name="Text Box 18"/>
                        <wps:cNvSpPr txBox="1"/>
                        <wps:spPr>
                          <a:xfrm>
                            <a:off x="198860" y="4264640"/>
                            <a:ext cx="4731164" cy="707886"/>
                          </a:xfrm>
                          <a:prstGeom prst="rect">
                            <a:avLst/>
                          </a:prstGeom>
                          <a:noFill/>
                        </wps:spPr>
                        <wps:txbx>
                          <w:txbxContent>
                            <w:p w14:paraId="05ACC477" w14:textId="1E0E24DE"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4. Barrier to filament formation (PDB 4A7N) (A) Cartoon view of model of actin filament, individual monomer coloured red, the four monomers that it contacts coloured green. (B) Cartoon of model of an actin trimer, individual monomers highlighted.</w:t>
                              </w:r>
                            </w:p>
                          </w:txbxContent>
                        </wps:txbx>
                        <wps:bodyPr wrap="square" rtlCol="0">
                          <a:spAutoFit/>
                        </wps:bodyPr>
                      </wps:wsp>
                    </wpg:wgp>
                  </a:graphicData>
                </a:graphic>
              </wp:inline>
            </w:drawing>
          </mc:Choice>
          <mc:Fallback>
            <w:pict>
              <v:group w14:anchorId="2044E272" id="_x0000_s1041" style="width:390.55pt;height:391.55pt;mso-position-horizontal-relative:char;mso-position-vertical-relative:line" coordsize="4959765,497252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">
                <v:shape id="Picture 14" o:spid="_x0000_s1042" type="#_x0000_t75" style="position:absolute;left:1972478;width:2987287;height:4145281;rotation:1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w&#10;X4vBAAAA2wAAAA8AAABkcnMvZG93bnJldi54bWxET81qg0AQvhfyDssEcmvWhNAWm1WCUCI9VdsH&#10;GNyJStxZ426j8em7gUBv8/H9zj6dTCeuNLjWsoLNOgJBXFndcq3g5/vj+Q2E88gaO8uk4EYO0mTx&#10;tMdY25ELupa+FiGEXYwKGu/7WEpXNWTQrW1PHLiTHQz6AIda6gHHEG46uY2iF2mw5dDQYE9ZQ9W5&#10;/DUK6Gt75E/3OnPtDtklz4r5tCmUWi2nwzsIT5P/Fz/cuQ7zd3D/JRwgk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cwX4vBAAAA2wAAAA8AAAAAAAAAAAAAAAAAnAIAAGRy&#10;cy9kb3ducmV2LnhtbFBLBQYAAAAABAAEAPcAAACKAwAAAAA=&#10;">
                  <v:imagedata r:id="rId20" o:title="" croptop="-1227f" cropleft="19727f" cropright="21051f"/>
                  <v:path arrowok="t"/>
                </v:shape>
                <v:shape id="Picture 15" o:spid="_x0000_s1043" type="#_x0000_t75" style="position:absolute;top:102640;width:1972477;height:40690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Q&#10;+d3BAAAA2wAAAA8AAABkcnMvZG93bnJldi54bWxET0uLwjAQvgv+hzDC3jRVdkWrUUQR1NP6QD0O&#10;zdgWm0lponb99WZB8DYf33PG09oU4k6Vyy0r6HYiEMSJ1TmnCg77ZXsAwnlkjYVlUvBHDqaTZmOM&#10;sbYP3tJ951MRQtjFqCDzvoyldElGBl3HlsSBu9jKoA+wSqWu8BHCTSF7UdSXBnMODRmWNM8oue5u&#10;RsFar4a9zXN2KjcLP7+ck+/j7+Ks1Ferno1AeKr9R/x2r3SY/wP/v4QD5OQ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mQ+d3BAAAA2wAAAA8AAAAAAAAAAAAAAAAAnAIAAGRy&#10;cy9kb3ducmV2LnhtbFBLBQYAAAAABAAEAPcAAACKAwAAAAA=&#10;">
                  <v:imagedata r:id="rId21" o:title="" croptop="3437f" cropleft="24212f" cropright="25834f"/>
                  <v:path arrowok="t"/>
                </v:shape>
                <v:shape id="Text Box 16" o:spid="_x0000_s1044" type="#_x0000_t202" style="position:absolute;left:198860;top:102641;width:559949;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JlrXvwAA&#10;ANsAAAAPAAAAZHJzL2Rvd25yZXYueG1sRE9Na8JAEL0L/Q/LCL3pxkJFUtcQbAsevFTT+5CdZkOz&#10;syE7NfHfu4LQ2zze52yLyXfqQkNsAxtYLTNQxHWwLTcGqvPnYgMqCrLFLjAZuFKEYvc022Juw8hf&#10;dDlJo1IIxxwNOJE+1zrWjjzGZeiJE/cTBo+S4NBoO+CYwn2nX7JsrT22nBoc9rR3VP+e/rwBEVuu&#10;rtWHj4fv6fg+uqx+xcqY5/lUvoESmuRf/HAfbJq/hvsv6QC9u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omWte/AAAA2wAAAA8AAAAAAAAAAAAAAAAAlwIAAGRycy9kb3ducmV2&#10;LnhtbFBLBQYAAAAABAAEAPUAAACDAwAAAAA=&#10;" filled="f" stroked="f">
                  <v:textbox style="mso-fit-shape-to-text:t">
                    <w:txbxContent>
                      <w:p w14:paraId="2C69E37D"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17" o:spid="_x0000_s1045" type="#_x0000_t202" style="position:absolute;left:2284467;top:102640;width:559949;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v9MvwAA&#10;ANsAAAAPAAAAZHJzL2Rvd25yZXYueG1sRE9La8JAEL4X/A/LCN7qxoJtia4iPsBDL7XxPmTHbDA7&#10;G7JTE/+9KxR6m4/vOcv14Bt1oy7WgQ3Mphko4jLYmisDxc/h9RNUFGSLTWAycKcI69XoZYm5DT1/&#10;0+0klUohHHM04ETaXOtYOvIYp6ElTtwldB4lwa7StsM+hftGv2XZu/ZYc2pw2NLWUXk9/XoDInYz&#10;uxd7H4/n4WvXu6ycY2HMZDxsFqCEBvkX/7mPNs3/gO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Vq/0y/AAAA2wAAAA8AAAAAAAAAAAAAAAAAlwIAAGRycy9kb3ducmV2&#10;LnhtbFBLBQYAAAAABAAEAPUAAACDAwAAAAA=&#10;" filled="f" stroked="f">
                  <v:textbox style="mso-fit-shape-to-text:t">
                    <w:txbxContent>
                      <w:p w14:paraId="0E2B67A4"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B.</w:t>
                        </w:r>
                      </w:p>
                    </w:txbxContent>
                  </v:textbox>
                </v:shape>
                <v:shape id="Text Box 18" o:spid="_x0000_s1046" type="#_x0000_t202" style="position:absolute;left:198860;top:4264640;width:4731164;height:7078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9Ws+wgAA&#10;ANsAAAAPAAAAZHJzL2Rvd25yZXYueG1sRI9Ba8MwDIXvg/0Ho8Juq9PBysjqltJ10MMu7bK7iNU4&#10;NJZDrDbpv58Og90k3tN7n1abKXbmRkNuEztYzAswxHXyLTcOqu/P5zcwWZA9donJwZ0ybNaPDyss&#10;fRr5SLeTNEZDOJfoIIj0pbW5DhQxz1NPrNo5DRFF16GxfsBRw2NnX4piaSO2rA0Be9oFqi+na3Qg&#10;4reLe7WP+fAzfX2MoahfsXLuaTZt38EITfJv/rs+eMVXWP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T1az7CAAAA2wAAAA8AAAAAAAAAAAAAAAAAlwIAAGRycy9kb3du&#10;cmV2LnhtbFBLBQYAAAAABAAEAPUAAACGAwAAAAA=&#10;" filled="f" stroked="f">
                  <v:textbox style="mso-fit-shape-to-text:t">
                    <w:txbxContent>
                      <w:p w14:paraId="05ACC477" w14:textId="1E0E24DE"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4. Barrier to filament formation (PDB 4A7N) (A) Cartoon view of model of actin filament, individual monomer coloured red, the four monomers that it contacts coloured green. (B) Cartoon of model of an actin trimer, individual monomers highlighted.</w:t>
                        </w:r>
                      </w:p>
                    </w:txbxContent>
                  </v:textbox>
                </v:shape>
                <w10:anchorlock/>
              </v:group>
            </w:pict>
          </mc:Fallback>
        </mc:AlternateContent>
      </w:r>
    </w:p>
    <w:p w14:paraId="193DE630" w14:textId="77777777" w:rsidR="00F60B2B" w:rsidRDefault="00F60B2B" w:rsidP="00E5114A">
      <w:pPr>
        <w:spacing w:line="360" w:lineRule="auto"/>
        <w:jc w:val="both"/>
        <w:rPr>
          <w:lang w:val="en-GB"/>
        </w:rPr>
      </w:pPr>
    </w:p>
    <w:p w14:paraId="76B4856B" w14:textId="448215D7" w:rsidR="00F60B2B" w:rsidRDefault="00F60B2B" w:rsidP="00E5114A">
      <w:pPr>
        <w:pStyle w:val="Heading2"/>
        <w:jc w:val="both"/>
        <w:rPr>
          <w:lang w:val="en-GB"/>
        </w:rPr>
      </w:pPr>
      <w:bookmarkStart w:id="18" w:name="_Toc494045762"/>
      <w:bookmarkStart w:id="19" w:name="_Toc494222643"/>
      <w:r>
        <w:rPr>
          <w:lang w:val="en-GB"/>
        </w:rPr>
        <w:t>1.5 Prokaryotic actins</w:t>
      </w:r>
      <w:bookmarkEnd w:id="18"/>
      <w:bookmarkEnd w:id="19"/>
    </w:p>
    <w:p w14:paraId="651D5B4E" w14:textId="77777777" w:rsidR="00C42591" w:rsidRPr="00C42591" w:rsidRDefault="00C42591" w:rsidP="00E5114A">
      <w:pPr>
        <w:jc w:val="both"/>
        <w:rPr>
          <w:lang w:val="en-GB"/>
        </w:rPr>
      </w:pPr>
    </w:p>
    <w:p w14:paraId="066F4CBD" w14:textId="071826E5" w:rsidR="00F60B2B" w:rsidRDefault="00F60B2B" w:rsidP="00E5114A">
      <w:pPr>
        <w:tabs>
          <w:tab w:val="left" w:pos="6654"/>
        </w:tabs>
        <w:spacing w:line="360" w:lineRule="auto"/>
        <w:jc w:val="both"/>
        <w:rPr>
          <w:lang w:val="en-GB"/>
        </w:rPr>
      </w:pPr>
      <w:r>
        <w:rPr>
          <w:lang w:val="en-GB"/>
        </w:rPr>
        <w:t xml:space="preserve">A prokaryotic cytoskeleton was not recognised until the 1990s </w:t>
      </w:r>
      <w:r>
        <w:rPr>
          <w:lang w:val="en-GB"/>
        </w:rPr>
        <w:fldChar w:fldCharType="begin" w:fldLock="1"/>
      </w:r>
      <w:r w:rsidR="004121BE">
        <w:rPr>
          <w:lang w:val="en-GB"/>
        </w:rPr>
        <w:instrText>ADDIN CSL_CITATION { "citationItems" : [ { "id" : "ITEM-1", "itemData" : { "DOI" : "10.1016/S0966-842X(98)01280-3", "ISBN" : "0966-842X (Print)\r0966-842X (Linking)", "ISSN" : "0966842X", "PMID" : "9675800", "abstract" : "Improved fluorescence techniques for visualizing proteins in whole bacterial cells have reslted in recent breakthroughs in our understanding of chromosome segregation and cytokinesis in prokaryotes. The dynamics and localization of some of these proteins reveal surprisingly cytoskeletal-like behavior.", "author" : [ { "dropping-particle" : "", "family" : "Margolin", "given" : "William", "non-dropping-particle" : "", "parse-names" : false, "suffix" : "" } ], "container-title" : "Trends in Microbiology", "id" : "ITEM-1", "issue" : "6", "issued" : { "date-parts" : [ [ "1998" ] ] }, "page" : "233-238", "title" : "A green light for the bacterial cytoskeleton", "type" : "article-journal", "volume" : "6" }, "uris" : [ "http://www.mendeley.com/documents/?uuid=af1727b7-1a86-4aeb-b689-528662a6df50" ] } ], "mendeley" : { "formattedCitation" : "(Margolin, 1998)", "plainTextFormattedCitation" : "(Margolin, 1998)", "previouslyFormattedCitation" : "(Margolin, 1998)" }, "properties" : {  }, "schema" : "https://github.com/citation-style-language/schema/raw/master/csl-citation.json" }</w:instrText>
      </w:r>
      <w:r>
        <w:rPr>
          <w:lang w:val="en-GB"/>
        </w:rPr>
        <w:fldChar w:fldCharType="separate"/>
      </w:r>
      <w:r w:rsidR="00143B78" w:rsidRPr="00143B78">
        <w:rPr>
          <w:noProof/>
          <w:lang w:val="en-GB"/>
        </w:rPr>
        <w:t>(Margolin, 1998)</w:t>
      </w:r>
      <w:r>
        <w:rPr>
          <w:lang w:val="en-GB"/>
        </w:rPr>
        <w:fldChar w:fldCharType="end"/>
      </w:r>
      <w:r>
        <w:rPr>
          <w:lang w:val="en-GB"/>
        </w:rPr>
        <w:t xml:space="preserve">. The first prokaryotic cytoskeletal protein identified was the tubulin homologue FtsZ </w:t>
      </w:r>
      <w:r>
        <w:rPr>
          <w:lang w:val="en-GB"/>
        </w:rPr>
        <w:fldChar w:fldCharType="begin" w:fldLock="1"/>
      </w:r>
      <w:r w:rsidR="004121BE">
        <w:rPr>
          <w:lang w:val="en-GB"/>
        </w:rPr>
        <w:instrText>ADDIN CSL_CITATION { "citationItems" : [ { "id" : "ITEM-1", "itemData" : { "DOI" : "10.1016/0092-8674(95)90486-7", "ISBN" : "0092-8674 (Print)", "ISSN" : "00928674", "PMID" : "7859278", "author" : [ { "dropping-particle" : "", "family" : "Erickson", "given" : "Harold P.", "non-dropping-particle" : "", "parse-names" : false, "suffix" : "" } ], "container-title" : "Cell", "id" : "ITEM-1", "issue" : "3", "issued" : { "date-parts" : [ [ "1995" ] ] }, "page" : "367-370", "title" : "FtsZ, a prokaryotic homolog of tubulin?", "type" : "article-journal", "volume" : "80" }, "uris" : [ "http://www.mendeley.com/documents/?uuid=af5f33f1-e512-4054-ac1f-eee5e2e163a4" ] } ], "mendeley" : { "formattedCitation" : "(Erickson, 1995)", "plainTextFormattedCitation" : "(Erickson, 1995)", "previouslyFormattedCitation" : "(Erickson, 1995)" }, "properties" : {  }, "schema" : "https://github.com/citation-style-language/schema/raw/master/csl-citation.json" }</w:instrText>
      </w:r>
      <w:r>
        <w:rPr>
          <w:lang w:val="en-GB"/>
        </w:rPr>
        <w:fldChar w:fldCharType="separate"/>
      </w:r>
      <w:r w:rsidR="00143B78" w:rsidRPr="00143B78">
        <w:rPr>
          <w:noProof/>
          <w:lang w:val="en-GB"/>
        </w:rPr>
        <w:t>(Erickson, 1995)</w:t>
      </w:r>
      <w:r>
        <w:rPr>
          <w:lang w:val="en-GB"/>
        </w:rPr>
        <w:fldChar w:fldCharType="end"/>
      </w:r>
      <w:r>
        <w:rPr>
          <w:lang w:val="en-GB"/>
        </w:rPr>
        <w:t xml:space="preserve">. Several highly divergent bacterial actins have now been described. Bacterial actins generally share little sequence homology with the eukaryotic actins and instead it is their tertiary structures that are relatively well conserved. Bacteria express several divergent actin-like proteins each with a distinct cellular function, from </w:t>
      </w:r>
      <w:r>
        <w:rPr>
          <w:lang w:val="en-GB"/>
        </w:rPr>
        <w:lastRenderedPageBreak/>
        <w:t>segregation of genetic material to regulation of cell wall deposition and cell shape</w:t>
      </w:r>
      <w:r>
        <w:rPr>
          <w:lang w:val="en-GB"/>
        </w:rPr>
        <w:fldChar w:fldCharType="begin" w:fldLock="1"/>
      </w:r>
      <w:r w:rsidR="004121BE">
        <w:rPr>
          <w:lang w:val="en-GB"/>
        </w:rPr>
        <w:instrText>ADDIN CSL_CITATION { "citationItems" : [ { "id" : "ITEM-1", "itemData" : { "DOI" : "10.1074/jbc.R115.637876", "ISSN" : "1083351X", "PMID" : "25957405", "abstract" : "Bacteria use homologs of eukaryotic cytoskeletal filaments to conduct many different tasks, controlling cell shape, division, and DNA segregation. These filaments, combined with factors that regulate their polymerization, create emergent self-organizing machines. Here, we summarize the current understanding of the assembly of these polymers and their spatial regulation by accessory factors, framing them in the context of being dynamical systems. We highlight how comparing the in vivo dynamics of the filaments with those measured in vitro has provided insight into the regulation, emergent behavior, and cellular functions of these polymeric systems.", "author" : [ { "dropping-particle" : "", "family" : "Eun", "given" : "Ye Jin", "non-dropping-particle" : "", "parse-names" : false, "suffix" : "" }, { "dropping-particle" : "", "family" : "Kapoor", "given" : "Mrinal", "non-dropping-particle" : "", "parse-names" : false, "suffix" : "" }, { "dropping-particle" : "", "family" : "Hussain", "given" : "Saman", "non-dropping-particle" : "", "parse-names" : false, "suffix" : "" }, { "dropping-particle" : "", "family" : "Garner", "given" : "Ethan C.", "non-dropping-particle" : "", "parse-names" : false, "suffix" : "" } ], "container-title" : "Journal of Biological Chemistry", "id" : "ITEM-1", "issue" : "28", "issued" : { "date-parts" : [ [ "2015" ] ] }, "page" : "17181-17189", "title" : "Bacterial filament systems: Toward understanding their emergent behavior and cellular functions", "type" : "article-journal", "volume" : "290" }, "uris" : [ "http://www.mendeley.com/documents/?uuid=e9d48274-6057-4a2a-b8dc-8665c0fe6d7c" ] }, { "id" : "ITEM-2", "itemData" : { "DOI" : "10.1242/jcs.165563", "ISBN" : "1477-9137 (Electronic)\\r0021-9533 (Linking)", "ISSN" : "0021-9533", "PMID" : "25788699", "abstract" : "The actin filament is astonishingly well conserved across a diverse set of eukaryotic species. It has essentially remained unchanged in the billion years that separate yeast, Arabidopsis and man. In contrast, bacterial actin-like proteins have diverged to the extreme, and many of them are not readily identified from sequence-based homology searches. Here, we present phylogenetic analyses that point to an evolutionary drive to diversify actin filament composition across kingdoms. Bacteria use a one-filament-one-function system to create distinct filament systems within a single cell. In contrast, eukaryotic actin is a universal force provider in a wide range of processes. In plants, there has been an expansion of the number of closely related actin genes, whereas in fungi and metazoa diversification in tropomyosins has increased the compositional variety in actin filament systems. Both mechanisms dictate the subset of actin-binding proteins that interact with each filament type, leading to specialization in function. In this Hypothesis, we thus propose that different mechanisms were selected in bacteria, plants and metazoa, which achieved actin filament compositional variation leading to the expansion of their functional diversity.", "author" : [ { "dropping-particle" : "", "family" : "Gunning", "given" : "Peter W", "non-dropping-particle" : "", "parse-names" : false, "suffix" : "" }, { "dropping-particle" : "", "family" : "Ghoshdastider", "given" : "Umesh", "non-dropping-particle" : "", "parse-names" : false, "suffix" : "" }, { "dropping-particle" : "", "family" : "Whitaker", "given" : "Shane", "non-dropping-particle" : "", "parse-names" : false, "suffix" : "" }, { "dropping-particle" : "", "family" : "Popp", "given" : "David", "non-dropping-particle" : "", "parse-names" : false, "suffix" : "" }, { "dropping-particle" : "", "family" : "Robinson", "given" : "Robert C", "non-dropping-particle" : "", "parse-names" : false, "suffix" : "" } ], "container-title" : "Journal of Cell Science", "id" : "ITEM-2", "issue" : "11", "issued" : { "date-parts" : [ [ "2015" ] ] }, "page" : "2009-2019", "title" : "The evolution of compositionally and functionally distinct actin filaments", "type" : "article-journal", "volume" : "128" }, "uris" : [ "http://www.mendeley.com/documents/?uuid=6b2346b7-3c73-4e59-97bd-926d361f0917" ] } ], "mendeley" : { "formattedCitation" : "(Eun &lt;i&gt;et al.&lt;/i&gt;, 2015; Gunning &lt;i&gt;et al.&lt;/i&gt;, 2015)", "plainTextFormattedCitation" : "(Eun et al., 2015; Gunning et al., 2015)", "previouslyFormattedCitation" : "(Eun &lt;i&gt;et al.&lt;/i&gt;, 2015; Gunning &lt;i&gt;et al.&lt;/i&gt;, 2015)" }, "properties" : {  }, "schema" : "https://github.com/citation-style-language/schema/raw/master/csl-citation.json" }</w:instrText>
      </w:r>
      <w:r>
        <w:rPr>
          <w:lang w:val="en-GB"/>
        </w:rPr>
        <w:fldChar w:fldCharType="separate"/>
      </w:r>
      <w:r w:rsidR="00143B78" w:rsidRPr="00143B78">
        <w:rPr>
          <w:noProof/>
          <w:lang w:val="en-GB"/>
        </w:rPr>
        <w:t xml:space="preserve">(Eun </w:t>
      </w:r>
      <w:r w:rsidR="00143B78" w:rsidRPr="00143B78">
        <w:rPr>
          <w:i/>
          <w:noProof/>
          <w:lang w:val="en-GB"/>
        </w:rPr>
        <w:t>et al.</w:t>
      </w:r>
      <w:r w:rsidR="00143B78" w:rsidRPr="00143B78">
        <w:rPr>
          <w:noProof/>
          <w:lang w:val="en-GB"/>
        </w:rPr>
        <w:t xml:space="preserve">, 2015; Gunning </w:t>
      </w:r>
      <w:r w:rsidR="00143B78" w:rsidRPr="00143B78">
        <w:rPr>
          <w:i/>
          <w:noProof/>
          <w:lang w:val="en-GB"/>
        </w:rPr>
        <w:t>et al.</w:t>
      </w:r>
      <w:r w:rsidR="00143B78" w:rsidRPr="00143B78">
        <w:rPr>
          <w:noProof/>
          <w:lang w:val="en-GB"/>
        </w:rPr>
        <w:t>, 2015)</w:t>
      </w:r>
      <w:r>
        <w:rPr>
          <w:lang w:val="en-GB"/>
        </w:rPr>
        <w:fldChar w:fldCharType="end"/>
      </w:r>
      <w:r>
        <w:rPr>
          <w:lang w:val="en-GB"/>
        </w:rPr>
        <w:t>. Though bacterial actins share general folds, the filaments formed by different actins exhibit markedly differing structures and dynamics, potentially providing insights into the filament dynamics of eukaryotic actins.</w:t>
      </w:r>
    </w:p>
    <w:p w14:paraId="76DFB3AB" w14:textId="77777777" w:rsidR="00F60B2B" w:rsidRDefault="00F60B2B" w:rsidP="00E5114A">
      <w:pPr>
        <w:tabs>
          <w:tab w:val="left" w:pos="6654"/>
        </w:tabs>
        <w:spacing w:line="360" w:lineRule="auto"/>
        <w:jc w:val="both"/>
        <w:rPr>
          <w:lang w:val="en-GB"/>
        </w:rPr>
      </w:pPr>
    </w:p>
    <w:p w14:paraId="7EFC8C1F" w14:textId="2BB3A8D3" w:rsidR="00F60B2B" w:rsidRDefault="00F60B2B" w:rsidP="00E5114A">
      <w:pPr>
        <w:pStyle w:val="Heading3"/>
        <w:jc w:val="both"/>
        <w:rPr>
          <w:lang w:val="en-GB"/>
        </w:rPr>
      </w:pPr>
      <w:bookmarkStart w:id="20" w:name="_Toc494045763"/>
      <w:bookmarkStart w:id="21" w:name="_Toc494222644"/>
      <w:r>
        <w:rPr>
          <w:lang w:val="en-GB"/>
        </w:rPr>
        <w:t>1.5.1 MreB</w:t>
      </w:r>
      <w:bookmarkEnd w:id="20"/>
      <w:bookmarkEnd w:id="21"/>
    </w:p>
    <w:p w14:paraId="777A6BB8" w14:textId="77777777" w:rsidR="00F60B2B" w:rsidRPr="00F60B2B" w:rsidRDefault="00F60B2B" w:rsidP="00E5114A">
      <w:pPr>
        <w:jc w:val="both"/>
        <w:rPr>
          <w:lang w:val="en-GB"/>
        </w:rPr>
      </w:pPr>
    </w:p>
    <w:p w14:paraId="39987BC5" w14:textId="3E7CA8F9" w:rsidR="00F60B2B" w:rsidRDefault="00F60B2B" w:rsidP="00E5114A">
      <w:pPr>
        <w:spacing w:line="360" w:lineRule="auto"/>
        <w:jc w:val="both"/>
        <w:rPr>
          <w:lang w:val="en-GB"/>
        </w:rPr>
      </w:pPr>
      <w:r>
        <w:rPr>
          <w:lang w:val="en-GB"/>
        </w:rPr>
        <w:t>MreB was the first bacterial actin described and is involved in the regulat</w:t>
      </w:r>
      <w:r w:rsidR="0035270C">
        <w:rPr>
          <w:lang w:val="en-GB"/>
        </w:rPr>
        <w:t>ion of the deposition of cell wa</w:t>
      </w:r>
      <w:r>
        <w:rPr>
          <w:lang w:val="en-GB"/>
        </w:rPr>
        <w:t xml:space="preserve">ll in many rod-shaped bacteria </w:t>
      </w:r>
      <w:r>
        <w:rPr>
          <w:lang w:val="en-GB"/>
        </w:rPr>
        <w:fldChar w:fldCharType="begin" w:fldLock="1"/>
      </w:r>
      <w:r w:rsidR="004121BE">
        <w:rPr>
          <w:lang w:val="en-GB"/>
        </w:rPr>
        <w:instrText>ADDIN CSL_CITATION { "citationItems" : [ { "id" : "ITEM-1", "itemData" : { "DOI" : "10.7554/eLife.02634", "ISBN" : "2050-084X", "ISSN" : "2050084X", "PMID" : "24843005", "abstract" : "Filaments of all actin-like proteins known to date are assembled from pairs of protofilaments that are arranged in a parallel fashion, generating polarity. In this study, we show that the prokaryotic actin homologue MreB forms pairs of protofilaments that adopt an antiparallel arrangement in vitro and in vivo. We provide an atomic view of antiparallel protofilaments of Caulobacter MreB as apparent from crystal structures. We show that a protofilament doublet is essential for MreB's function in cell shape maintenance and demonstrate by in vivo site-specific cross-linking the antiparallel orientation of MreB protofilaments in E. coli. 3D cryo-EM shows that pairs of protofilaments of Caulobacter MreB tightly bind to membranes. Crystal structures of different nucleotide and polymerisation states of Caulobacter MreB reveal conserved conformational changes accompanying antiparallel filament formation. Finally, the antimicrobial agents A22/MP265 are shown to bind close to the bound nucleotide of MreB, presumably preventing nucleotide hydrolysis and destabilising double protofilaments.DOI: http://dx.doi.org/10.7554/eLife.02634.001.", "author" : [ { "dropping-particle" : "", "family" : "Ent", "given" : "Fusinita", "non-dropping-particle" : "van den", "parse-names" : false, "suffix" : "" }, { "dropping-particle" : "", "family" : "Izor\u00e9", "given" : "Thierry", "non-dropping-particle" : "", "parse-names" : false, "suffix" : "" }, { "dropping-particle" : "", "family" : "Bharat", "given" : "Tanmay A M", "non-dropping-particle" : "", "parse-names" : false, "suffix" : "" }, { "dropping-particle" : "", "family" : "Johnson", "given" : "Christopher M.", "non-dropping-particle" : "", "parse-names" : false, "suffix" : "" }, { "dropping-particle" : "", "family" : "L\u00f6we", "given" : "Jan", "non-dropping-particle" : "", "parse-names" : false, "suffix" : "" } ], "container-title" : "eLife", "id" : "ITEM-1", "issue" : "3", "issued" : { "date-parts" : [ [ "2014" ] ] }, "page" : "1-22", "title" : "Bacterial actin MreB forms antiparallel double filaments", "type" : "article-journal", "volume" : "2014" }, "uris" : [ "http://www.mendeley.com/documents/?uuid=6486db61-402c-4c15-98f3-7ef35a483169" ] }, { "id" : "ITEM-2", "itemData" : { "DOI" : "10.1038/nrmicro3398", "ISBN" : "1740-1526", "ISSN" : "1740-1526", "PMID" : "25578957", "abstract" : "Work over the past decade has highlighted the pivotal role of the actin-like MreB family of proteins in the determination and maintenance of rod cell shape in bacteria. Early images of MreB localization revealed long helical filaments, which were suggestive of a direct role in governing cell wall architecture. However, several more recent, higher-resolution studies have questioned the existence or importance of the helical structures. In this Opinion article, I navigate a path through these conflicting reports, revive the helix model and summarize the key questions that remain to be answered.", "author" : [ { "dropping-particle" : "", "family" : "Errington", "given" : "Jeff", "non-dropping-particle" : "", "parse-names" : false, "suffix" : "" } ], "container-title" : "Nature Reviews Microbiology", "id" : "ITEM-2", "issue" : "4", "issued" : { "date-parts" : [ [ "2015" ] ] }, "page" : "241-248", "publisher" : "Nature Publishing Group", "title" : "Bacterial morphogenesis and the enigmatic MreB helix", "type" : "article-journal", "volume" : "13" }, "uris" : [ "http://www.mendeley.com/documents/?uuid=7b411a95-8b2e-4520-bddc-fba53b6e92fd" ] } ], "mendeley" : { "formattedCitation" : "(van den Ent &lt;i&gt;et al.&lt;/i&gt;, 2014; Errington, 2015)", "plainTextFormattedCitation" : "(van den Ent et al., 2014; Errington, 2015)", "previouslyFormattedCitation" : "(van den Ent &lt;i&gt;et al.&lt;/i&gt;, 2014; Errington, 2015)" }, "properties" : {  }, "schema" : "https://github.com/citation-style-language/schema/raw/master/csl-citation.json" }</w:instrText>
      </w:r>
      <w:r>
        <w:rPr>
          <w:lang w:val="en-GB"/>
        </w:rPr>
        <w:fldChar w:fldCharType="separate"/>
      </w:r>
      <w:r w:rsidR="00143B78" w:rsidRPr="00143B78">
        <w:rPr>
          <w:noProof/>
          <w:lang w:val="en-GB"/>
        </w:rPr>
        <w:t xml:space="preserve">(van den Ent </w:t>
      </w:r>
      <w:r w:rsidR="00143B78" w:rsidRPr="00143B78">
        <w:rPr>
          <w:i/>
          <w:noProof/>
          <w:lang w:val="en-GB"/>
        </w:rPr>
        <w:t>et al.</w:t>
      </w:r>
      <w:r w:rsidR="00143B78" w:rsidRPr="00143B78">
        <w:rPr>
          <w:noProof/>
          <w:lang w:val="en-GB"/>
        </w:rPr>
        <w:t>, 2014; Errington, 2015)</w:t>
      </w:r>
      <w:r>
        <w:rPr>
          <w:lang w:val="en-GB"/>
        </w:rPr>
        <w:fldChar w:fldCharType="end"/>
      </w:r>
      <w:r>
        <w:rPr>
          <w:lang w:val="en-GB"/>
        </w:rPr>
        <w:t xml:space="preserve">. It was initially thought to form long, continuous, helical filaments </w:t>
      </w:r>
      <w:r w:rsidR="0035270C">
        <w:rPr>
          <w:lang w:val="en-GB"/>
        </w:rPr>
        <w:t>that</w:t>
      </w:r>
      <w:r>
        <w:rPr>
          <w:lang w:val="en-GB"/>
        </w:rPr>
        <w:t xml:space="preserve"> snaked around the internal face of the membrane</w:t>
      </w:r>
      <w:r w:rsidR="0035270C">
        <w:rPr>
          <w:lang w:val="en-GB"/>
        </w:rPr>
        <w:t>,</w:t>
      </w:r>
      <w:r>
        <w:rPr>
          <w:lang w:val="en-GB"/>
        </w:rPr>
        <w:t xml:space="preserve"> </w:t>
      </w:r>
      <w:r w:rsidR="0035270C">
        <w:rPr>
          <w:lang w:val="en-GB"/>
        </w:rPr>
        <w:t>providing</w:t>
      </w:r>
      <w:r>
        <w:rPr>
          <w:lang w:val="en-GB"/>
        </w:rPr>
        <w:t xml:space="preserve"> a scaffold for enzymes involved in cell wall deposition</w:t>
      </w:r>
      <w:r w:rsidR="0035270C">
        <w:rPr>
          <w:lang w:val="en-GB"/>
        </w:rPr>
        <w:t xml:space="preserve"> </w:t>
      </w:r>
      <w:r>
        <w:rPr>
          <w:lang w:val="en-GB"/>
        </w:rPr>
        <w:fldChar w:fldCharType="begin" w:fldLock="1"/>
      </w:r>
      <w:r w:rsidR="004121BE">
        <w:rPr>
          <w:lang w:val="en-GB"/>
        </w:rPr>
        <w:instrText>ADDIN CSL_CITATION { "citationItems" : [ { "id" : "ITEM-1", "itemData" : { "DOI" : "10.1016/S0092-8674(01)00287-2", "ISBN" : "0092-8674 (Print)", "ISSN" : "00928674", "PMID" : "11290328", "abstract" : "In the absence of an overt cytoskeleton, the external cell wall of bacteria has traditionally been assumed to be the primary determinant of cell shape. In the Gram-positive bacterium Bacillus subtilis, two related genes, mreB and mbl, were shown to be required for different aspects of cell morphogenesis. Subcellular localization of the MreB and Mbl proteins revealed that each forms a distinct kind of filamentous helical structure lying close to the cell surface. The distribution of the proteins in different species of bacteria, and the similarity of their sequence to eukaryotic actins, suggest that the MreB-like proteins have a cytoskeletal, actin-like role in bacterial cell morphogenesis.", "author" : [ { "dropping-particle" : "", "family" : "Jones", "given" : "Laura J.F.", "non-dropping-particle" : "", "parse-names" : false, "suffix" : "" }, { "dropping-particle" : "", "family" : "Carballido-L\u00f3pez", "given" : "Rut", "non-dropping-particle" : "", "parse-names" : false, "suffix" : "" }, { "dropping-particle" : "", "family" : "Errington", "given" : "Jeffery", "non-dropping-particle" : "", "parse-names" : false, "suffix" : "" } ], "container-title" : "Cell", "id" : "ITEM-1", "issue" : "6", "issued" : { "date-parts" : [ [ "2001" ] ] }, "page" : "913-922", "title" : "Control of cell shape in bacteria: Helical, actin-like filaments in Bacillus subtilis", "type" : "article-journal", "volume" : "104" }, "uris" : [ "http://www.mendeley.com/documents/?uuid=ebedde10-4c0b-4f0b-8f05-b1e491268317" ] } ], "mendeley" : { "formattedCitation" : "(Jones, Carballido-L\u00f3pez and Errington, 2001)", "plainTextFormattedCitation" : "(Jones, Carballido-L\u00f3pez and Errington, 2001)", "previouslyFormattedCitation" : "(Jones, Carballido-L\u00f3pez and Errington, 2001)" }, "properties" : {  }, "schema" : "https://github.com/citation-style-language/schema/raw/master/csl-citation.json" }</w:instrText>
      </w:r>
      <w:r>
        <w:rPr>
          <w:lang w:val="en-GB"/>
        </w:rPr>
        <w:fldChar w:fldCharType="separate"/>
      </w:r>
      <w:r w:rsidR="00143B78" w:rsidRPr="00143B78">
        <w:rPr>
          <w:noProof/>
          <w:lang w:val="en-GB"/>
        </w:rPr>
        <w:t>(Jones, Carballido-López and Errington, 2001)</w:t>
      </w:r>
      <w:r>
        <w:rPr>
          <w:lang w:val="en-GB"/>
        </w:rPr>
        <w:fldChar w:fldCharType="end"/>
      </w:r>
      <w:r>
        <w:rPr>
          <w:lang w:val="en-GB"/>
        </w:rPr>
        <w:t xml:space="preserve">. This lead to comparisons with the eukaryotic cytoskeleton with MreB being predicted to act in a </w:t>
      </w:r>
      <w:r w:rsidRPr="003A1EDA">
        <w:rPr>
          <w:lang w:val="en-GB"/>
        </w:rPr>
        <w:t xml:space="preserve">similar manner to cortical actin. </w:t>
      </w:r>
      <w:r>
        <w:rPr>
          <w:lang w:val="en-GB"/>
        </w:rPr>
        <w:t>These long individual filaments however were later shown to be artefacts of the way in which the protein had been fluorescently labelled. It is now thought that MreB forms relatively short discontinuous filaments which move radially around the cell circumference</w:t>
      </w:r>
      <w:r w:rsidR="0035270C">
        <w:rPr>
          <w:lang w:val="en-GB"/>
        </w:rPr>
        <w:t xml:space="preserve"> </w:t>
      </w:r>
      <w:r>
        <w:rPr>
          <w:lang w:val="en-GB"/>
        </w:rPr>
        <w:fldChar w:fldCharType="begin" w:fldLock="1"/>
      </w:r>
      <w:r w:rsidR="004121BE">
        <w:rPr>
          <w:lang w:val="en-GB"/>
        </w:rPr>
        <w:instrText>ADDIN CSL_CITATION { "citationItems" : [ { "id" : "ITEM-1", "itemData" : { "DOI" : "10.1038/sj.embor.7400209", "ISBN" : "1469-221X (Print)", "ISSN" : "1469-221X", "PMID" : "15272301", "abstract" : "Actin proteins are present in pro- and eukaryotes, and have been shown to perform motor-like functions in eukaryotic cells in a variety of processes. Bacterial actin homologues are essential for cell viability and have been implicated in the formation of rod cell shape, as well as in segregation of plasmids and whole chromosomes. We have generated functional green fluorescent protein fusions of all three Bacillus subtilis actin-like proteins (MreB, Mbl and MreBH), and show that all three proteins form helical filaments underneath the cell membrane, the pattern of which is distinct for each protein. Time-lapse microscopy showed that the filaments are highly dynamic structures. A number of separate filaments of MreB and Mbl continuously move through the cell along helical tracks underneath the cell membrane. The speed of extension of the growing end of filaments is within the range of known actin polymerization (0.1 microm/s), generating a potential poleward or centreward pushing velocity at 0.24 microm/min for MreB or Mbl, respectively. During nutritional downshift and a block in topoisomerase IV activity, the filaments rapidly disintegrated, showing that movement occurs only in growing cells. Contrary to Mbl and MreBH filaments, MreB filaments were generally absent in cells lacking DNA, providing a further distinction between the three orthologues.", "author" : [ { "dropping-particle" : "", "family" : "Defeu Soufo", "given" : "Herv\u00e9 Jo\u00ebl", "non-dropping-particle" : "", "parse-names" : false, "suffix" : "" }, { "dropping-particle" : "", "family" : "Graumann", "given" : "Peter L", "non-dropping-particle" : "", "parse-names" : false, "suffix" : "" } ], "container-title" : "EMBO reports", "id" : "ITEM-1", "issue" : "8", "issued" : { "date-parts" : [ [ "2004" ] ] }, "page" : "789-794", "title" : "Dynamic movement of actin-like proteins within bacterial cells", "type" : "article-journal", "volume" : "5" }, "uris" : [ "http://www.mendeley.com/documents/?uuid=7da9c8bc-22f8-4ab7-a822-56ec86f8fdca" ] }, { "id" : "ITEM-2", "itemData" : { "DOI" : "10.1073/pnas.1108999108", "ISBN" : "1091-6490 (Electronic)\\r0027-8424 (Linking)", "ISSN" : "0027-8424", "PMID" : "21903929", "abstract" : "Bacterial cells possess multiple cytoskeletal proteins involved in a wide range of cellular processes. These cytoskeletal proteins are dynamic, but the driving forces and cellular functions of these dynamics remain poorly understood. Eukaryotic cytoskeletal dynamics are often driven by motor proteins, but in bacteria no motors that drive cytoskeletal motion have been identified to date. Here, we quantitatively study the dynamics of the Escherichia coli actin homolog MreB, which is essential for the maintenance of rod-like cell shape in bacteria. We find that MreB rotates around the long axis of the cell in a persistent manner. Whereas previous studies have suggested that MreB dynamics are driven by its own polymerization, we show that MreB rotation does not depend on its own polymerization but rather requires the assembly of the peptidoglycan cell wall. The cell-wall synthesis machinery thus either constitutes a novel type of extracellular motor that exerts force on cytoplasmic MreB, or is indirectly required for an as-yet-unidentified motor. Biophysical simulations suggest that one function of MreB rotation is to ensure a uniform distribution of new peptidoglycan insertion sites, a necessary condition to maintain rod shape during growth. These findings both broaden the view of cytoskeletal motors and deepen our understanding of the physical basis of bacterial morphogenesis.", "author" : [ { "dropping-particle" : "", "family" : "Teeffelen", "given" : "S.", "non-dropping-particle" : "van", "parse-names" : false, "suffix" : "" }, { "dropping-particle" : "", "family" : "Wang", "given" : "S.", "non-dropping-particle" : "", "parse-names" : false, "suffix" : "" }, { "dropping-particle" : "", "family" : "Furchtgott", "given" : "L.", "non-dropping-particle" : "", "parse-names" : false, "suffix" : "" }, { "dropping-particle" : "", "family" : "Huang", "given" : "K. C.", "non-dropping-particle" : "", "parse-names" : false, "suffix" : "" }, { "dropping-particle" : "", "family" : "Wingreen", "given" : "N. S.", "non-dropping-particle" : "", "parse-names" : false, "suffix" : "" }, { "dropping-particle" : "", "family" : "Shaevitz", "given" : "J. W.", "non-dropping-particle" : "", "parse-names" : false, "suffix" : "" }, { "dropping-particle" : "", "family" : "Gitai", "given" : "Z.", "non-dropping-particle" : "", "parse-names" : false, "suffix" : "" } ], "container-title" : "Proceedings of the National Academy of Sciences", "id" : "ITEM-2", "issue" : "38", "issued" : { "date-parts" : [ [ "2011" ] ] }, "page" : "15822-15827", "title" : "The bacterial actin MreB rotates, and rotation depends on cell-wall assembly", "type" : "article-journal", "volume" : "108" }, "uris" : [ "http://www.mendeley.com/documents/?uuid=16fcd40c-dea5-4bac-b7dd-16f23bbc439e" ] } ], "mendeley" : { "formattedCitation" : "(Defeu Soufo and Graumann, 2004; van Teeffelen &lt;i&gt;et al.&lt;/i&gt;, 2011)", "plainTextFormattedCitation" : "(Defeu Soufo and Graumann, 2004; van Teeffelen et al., 2011)", "previouslyFormattedCitation" : "(Defeu Soufo and Graumann, 2004; van Teeffelen &lt;i&gt;et al.&lt;/i&gt;, 2011)" }, "properties" : {  }, "schema" : "https://github.com/citation-style-language/schema/raw/master/csl-citation.json" }</w:instrText>
      </w:r>
      <w:r>
        <w:rPr>
          <w:lang w:val="en-GB"/>
        </w:rPr>
        <w:fldChar w:fldCharType="separate"/>
      </w:r>
      <w:r w:rsidR="00143B78" w:rsidRPr="00143B78">
        <w:rPr>
          <w:noProof/>
          <w:lang w:val="en-GB"/>
        </w:rPr>
        <w:t xml:space="preserve">(Defeu Soufo and Graumann, 2004; van Teeffelen </w:t>
      </w:r>
      <w:r w:rsidR="00143B78" w:rsidRPr="00143B78">
        <w:rPr>
          <w:i/>
          <w:noProof/>
          <w:lang w:val="en-GB"/>
        </w:rPr>
        <w:t>et al.</w:t>
      </w:r>
      <w:r w:rsidR="00143B78" w:rsidRPr="00143B78">
        <w:rPr>
          <w:noProof/>
          <w:lang w:val="en-GB"/>
        </w:rPr>
        <w:t>, 2011)</w:t>
      </w:r>
      <w:r>
        <w:rPr>
          <w:lang w:val="en-GB"/>
        </w:rPr>
        <w:fldChar w:fldCharType="end"/>
      </w:r>
      <w:r>
        <w:rPr>
          <w:lang w:val="en-GB"/>
        </w:rPr>
        <w:t xml:space="preserve">. </w:t>
      </w:r>
    </w:p>
    <w:p w14:paraId="29D10DCF" w14:textId="77777777" w:rsidR="00F60B2B" w:rsidRDefault="00F60B2B" w:rsidP="00E5114A">
      <w:pPr>
        <w:spacing w:line="360" w:lineRule="auto"/>
        <w:jc w:val="both"/>
        <w:rPr>
          <w:lang w:val="en-GB"/>
        </w:rPr>
      </w:pPr>
    </w:p>
    <w:p w14:paraId="540B7E7D" w14:textId="4AE9E9F7" w:rsidR="00F60B2B" w:rsidRPr="00F2037C" w:rsidRDefault="00F60B2B" w:rsidP="00E5114A">
      <w:pPr>
        <w:spacing w:line="360" w:lineRule="auto"/>
        <w:jc w:val="both"/>
        <w:rPr>
          <w:lang w:val="en-GB"/>
        </w:rPr>
      </w:pPr>
      <w:r>
        <w:rPr>
          <w:lang w:val="en-GB"/>
        </w:rPr>
        <w:t xml:space="preserve">The movement of MreB is not dependent upon its polymerisation dynamics as initially predicted but instead depends upon the activity of enzymes involved in the deposition of the cell wall </w:t>
      </w:r>
      <w:r>
        <w:rPr>
          <w:lang w:val="en-GB"/>
        </w:rPr>
        <w:fldChar w:fldCharType="begin" w:fldLock="1"/>
      </w:r>
      <w:r w:rsidR="004121BE">
        <w:rPr>
          <w:lang w:val="en-GB"/>
        </w:rPr>
        <w:instrText>ADDIN CSL_CITATION { "citationItems" : [ { "id" : "ITEM-1", "itemData" : { "DOI" : "10.1073/pnas.1108999108", "ISBN" : "1091-6490 (Electronic)\\r0027-8424 (Linking)", "ISSN" : "0027-8424", "PMID" : "21903929", "abstract" : "Bacterial cells possess multiple cytoskeletal proteins involved in a wide range of cellular processes. These cytoskeletal proteins are dynamic, but the driving forces and cellular functions of these dynamics remain poorly understood. Eukaryotic cytoskeletal dynamics are often driven by motor proteins, but in bacteria no motors that drive cytoskeletal motion have been identified to date. Here, we quantitatively study the dynamics of the Escherichia coli actin homolog MreB, which is essential for the maintenance of rod-like cell shape in bacteria. We find that MreB rotates around the long axis of the cell in a persistent manner. Whereas previous studies have suggested that MreB dynamics are driven by its own polymerization, we show that MreB rotation does not depend on its own polymerization but rather requires the assembly of the peptidoglycan cell wall. The cell-wall synthesis machinery thus either constitutes a novel type of extracellular motor that exerts force on cytoplasmic MreB, or is indirectly required for an as-yet-unidentified motor. Biophysical simulations suggest that one function of MreB rotation is to ensure a uniform distribution of new peptidoglycan insertion sites, a necessary condition to maintain rod shape during growth. These findings both broaden the view of cytoskeletal motors and deepen our understanding of the physical basis of bacterial morphogenesis.", "author" : [ { "dropping-particle" : "", "family" : "Teeffelen", "given" : "S.", "non-dropping-particle" : "van", "parse-names" : false, "suffix" : "" }, { "dropping-particle" : "", "family" : "Wang", "given" : "S.", "non-dropping-particle" : "", "parse-names" : false, "suffix" : "" }, { "dropping-particle" : "", "family" : "Furchtgott", "given" : "L.", "non-dropping-particle" : "", "parse-names" : false, "suffix" : "" }, { "dropping-particle" : "", "family" : "Huang", "given" : "K. C.", "non-dropping-particle" : "", "parse-names" : false, "suffix" : "" }, { "dropping-particle" : "", "family" : "Wingreen", "given" : "N. S.", "non-dropping-particle" : "", "parse-names" : false, "suffix" : "" }, { "dropping-particle" : "", "family" : "Shaevitz", "given" : "J. W.", "non-dropping-particle" : "", "parse-names" : false, "suffix" : "" }, { "dropping-particle" : "", "family" : "Gitai", "given" : "Z.", "non-dropping-particle" : "", "parse-names" : false, "suffix" : "" } ], "container-title" : "Proceedings of the National Academy of Sciences", "id" : "ITEM-1", "issue" : "38", "issued" : { "date-parts" : [ [ "2011" ] ] }, "page" : "15822-15827", "title" : "The bacterial actin MreB rotates, and rotation depends on cell-wall assembly", "type" : "article-journal", "volume" : "108" }, "uris" : [ "http://www.mendeley.com/documents/?uuid=16fcd40c-dea5-4bac-b7dd-16f23bbc439e" ] } ], "mendeley" : { "formattedCitation" : "(van Teeffelen &lt;i&gt;et al.&lt;/i&gt;, 2011)", "plainTextFormattedCitation" : "(van Teeffelen et al., 2011)", "previouslyFormattedCitation" : "(van Teeffelen &lt;i&gt;et al.&lt;/i&gt;, 2011)" }, "properties" : {  }, "schema" : "https://github.com/citation-style-language/schema/raw/master/csl-citation.json" }</w:instrText>
      </w:r>
      <w:r>
        <w:rPr>
          <w:lang w:val="en-GB"/>
        </w:rPr>
        <w:fldChar w:fldCharType="separate"/>
      </w:r>
      <w:r w:rsidR="00143B78" w:rsidRPr="00143B78">
        <w:rPr>
          <w:noProof/>
          <w:lang w:val="en-GB"/>
        </w:rPr>
        <w:t xml:space="preserve">(van Teeffelen </w:t>
      </w:r>
      <w:r w:rsidR="00143B78" w:rsidRPr="00143B78">
        <w:rPr>
          <w:i/>
          <w:noProof/>
          <w:lang w:val="en-GB"/>
        </w:rPr>
        <w:t>et al.</w:t>
      </w:r>
      <w:r w:rsidR="00143B78" w:rsidRPr="00143B78">
        <w:rPr>
          <w:noProof/>
          <w:lang w:val="en-GB"/>
        </w:rPr>
        <w:t>, 2011)</w:t>
      </w:r>
      <w:r>
        <w:rPr>
          <w:lang w:val="en-GB"/>
        </w:rPr>
        <w:fldChar w:fldCharType="end"/>
      </w:r>
      <w:r>
        <w:rPr>
          <w:lang w:val="en-GB"/>
        </w:rPr>
        <w:t xml:space="preserve">. MreB interacts with these enzymes across the membrane. Further investigation of MreB </w:t>
      </w:r>
      <w:r>
        <w:rPr>
          <w:i/>
          <w:lang w:val="en-GB"/>
        </w:rPr>
        <w:t>in vitro</w:t>
      </w:r>
      <w:r>
        <w:rPr>
          <w:lang w:val="en-GB"/>
        </w:rPr>
        <w:t xml:space="preserve"> showed that MreB filaments are formed from a novel anti parallel arrangement of two protofilaments</w:t>
      </w:r>
      <w:r w:rsidRPr="003A1EDA">
        <w:rPr>
          <w:lang w:val="en-GB"/>
        </w:rPr>
        <w:t xml:space="preserve"> </w:t>
      </w:r>
      <w:r>
        <w:rPr>
          <w:lang w:val="en-GB"/>
        </w:rPr>
        <w:t>and therefore lack polarity</w:t>
      </w:r>
      <w:r w:rsidR="00FF0C14">
        <w:rPr>
          <w:lang w:val="en-GB"/>
        </w:rPr>
        <w:t xml:space="preserve"> </w:t>
      </w:r>
      <w:r>
        <w:rPr>
          <w:lang w:val="en-GB"/>
        </w:rPr>
        <w:fldChar w:fldCharType="begin" w:fldLock="1"/>
      </w:r>
      <w:r w:rsidR="004121BE">
        <w:rPr>
          <w:lang w:val="en-GB"/>
        </w:rPr>
        <w:instrText>ADDIN CSL_CITATION { "citationItems" : [ { "id" : "ITEM-1", "itemData" : { "DOI" : "10.7554/eLife.02634", "ISBN" : "2050-084X", "ISSN" : "2050084X", "PMID" : "24843005", "abstract" : "Filaments of all actin-like proteins known to date are assembled from pairs of protofilaments that are arranged in a parallel fashion, generating polarity. In this study, we show that the prokaryotic actin homologue MreB forms pairs of protofilaments that adopt an antiparallel arrangement in vitro and in vivo. We provide an atomic view of antiparallel protofilaments of Caulobacter MreB as apparent from crystal structures. We show that a protofilament doublet is essential for MreB's function in cell shape maintenance and demonstrate by in vivo site-specific cross-linking the antiparallel orientation of MreB protofilaments in E. coli. 3D cryo-EM shows that pairs of protofilaments of Caulobacter MreB tightly bind to membranes. Crystal structures of different nucleotide and polymerisation states of Caulobacter MreB reveal conserved conformational changes accompanying antiparallel filament formation. Finally, the antimicrobial agents A22/MP265 are shown to bind close to the bound nucleotide of MreB, presumably preventing nucleotide hydrolysis and destabilising double protofilaments.DOI: http://dx.doi.org/10.7554/eLife.02634.001.", "author" : [ { "dropping-particle" : "", "family" : "Ent", "given" : "Fusinita", "non-dropping-particle" : "van den", "parse-names" : false, "suffix" : "" }, { "dropping-particle" : "", "family" : "Izor\u00e9", "given" : "Thierry", "non-dropping-particle" : "", "parse-names" : false, "suffix" : "" }, { "dropping-particle" : "", "family" : "Bharat", "given" : "Tanmay A M", "non-dropping-particle" : "", "parse-names" : false, "suffix" : "" }, { "dropping-particle" : "", "family" : "Johnson", "given" : "Christopher M.", "non-dropping-particle" : "", "parse-names" : false, "suffix" : "" }, { "dropping-particle" : "", "family" : "L\u00f6we", "given" : "Jan", "non-dropping-particle" : "", "parse-names" : false, "suffix" : "" } ], "container-title" : "eLife", "id" : "ITEM-1", "issue" : "3", "issued" : { "date-parts" : [ [ "2014" ] ] }, "page" : "1-22", "title" : "Bacterial actin MreB forms antiparallel double filaments", "type" : "article-journal", "volume" : "2014" }, "uris" : [ "http://www.mendeley.com/documents/?uuid=6486db61-402c-4c15-98f3-7ef35a483169" ] } ], "mendeley" : { "formattedCitation" : "(van den Ent &lt;i&gt;et al.&lt;/i&gt;, 2014)", "plainTextFormattedCitation" : "(van den Ent et al., 2014)", "previouslyFormattedCitation" : "(van den Ent &lt;i&gt;et al.&lt;/i&gt;, 2014)" }, "properties" : {  }, "schema" : "https://github.com/citation-style-language/schema/raw/master/csl-citation.json" }</w:instrText>
      </w:r>
      <w:r>
        <w:rPr>
          <w:lang w:val="en-GB"/>
        </w:rPr>
        <w:fldChar w:fldCharType="separate"/>
      </w:r>
      <w:r w:rsidR="00143B78" w:rsidRPr="00143B78">
        <w:rPr>
          <w:noProof/>
          <w:lang w:val="en-GB"/>
        </w:rPr>
        <w:t xml:space="preserve">(van den Ent </w:t>
      </w:r>
      <w:r w:rsidR="00143B78" w:rsidRPr="00143B78">
        <w:rPr>
          <w:i/>
          <w:noProof/>
          <w:lang w:val="en-GB"/>
        </w:rPr>
        <w:t>et al.</w:t>
      </w:r>
      <w:r w:rsidR="00143B78" w:rsidRPr="00143B78">
        <w:rPr>
          <w:noProof/>
          <w:lang w:val="en-GB"/>
        </w:rPr>
        <w:t>, 2014)</w:t>
      </w:r>
      <w:r>
        <w:rPr>
          <w:lang w:val="en-GB"/>
        </w:rPr>
        <w:fldChar w:fldCharType="end"/>
      </w:r>
      <w:r>
        <w:rPr>
          <w:lang w:val="en-GB"/>
        </w:rPr>
        <w:t>. These filaments are stabilised by interaction with the membrane</w:t>
      </w:r>
      <w:r w:rsidR="00FF0C14">
        <w:rPr>
          <w:lang w:val="en-GB"/>
        </w:rPr>
        <w:t xml:space="preserve"> </w:t>
      </w:r>
      <w:r>
        <w:rPr>
          <w:lang w:val="en-GB"/>
        </w:rPr>
        <w:fldChar w:fldCharType="begin" w:fldLock="1"/>
      </w:r>
      <w:r w:rsidR="004121BE">
        <w:rPr>
          <w:lang w:val="en-GB"/>
        </w:rPr>
        <w:instrText>ADDIN CSL_CITATION { "citationItems" : [ { "id" : "ITEM-1", "itemData" : { "DOI" : "10.1016/j.molcel.2011.07.008", "ISBN" : "1097-4164 (Electronic)\\n1097-2765 (Linking)", "ISSN" : "10972765", "PMID" : "21816350", "abstract" : "Bacterial actin MreB is one of the key components of the bacterial cytoskeleton. It assembles into short filaments that lie just underneath the membrane and organize the cell wall synthesis machinery. Here we show that MreB from both T. maritima and E. coli binds directly to cell membranes. This function is essential for cell shape determination in E. coli and is proposed to be a general property of many, if not all, MreBs. We demonstrate that membrane binding is mediated by a membrane insertion loop in TmMreB and by an N-terminal amphipathic helix in EcMreB and show that purified TmMreB assembles into double filaments on a membrane surface that can induce curvature. This, the first example of a membrane-binding actin filament, prompts a fundamental rethink of the structure and dynamics of MreB filaments within cells. \u00a9 2011 Elsevier Inc.", "author" : [ { "dropping-particle" : "", "family" : "Salje", "given" : "Jeanne", "non-dropping-particle" : "", "parse-names" : false, "suffix" : "" }, { "dropping-particle" : "", "family" : "Ent", "given" : "Fusinita", "non-dropping-particle" : "van den", "parse-names" : false, "suffix" : "" }, { "dropping-particle" : "", "family" : "Boer", "given" : "Piet", "non-dropping-particle" : "de", "parse-names" : false, "suffix" : "" }, { "dropping-particle" : "", "family" : "L\u00f6we", "given" : "Jan", "non-dropping-particle" : "", "parse-names" : false, "suffix" : "" } ], "container-title" : "Molecular Cell", "id" : "ITEM-1", "issue" : "3", "issued" : { "date-parts" : [ [ "2011" ] ] }, "page" : "478-487", "title" : "Direct Membrane Binding by Bacterial Actin MreB", "type" : "article-journal", "volume" : "43" }, "uris" : [ "http://www.mendeley.com/documents/?uuid=f2d436a9-12ef-4979-8756-7d125e8b2ac8" ] } ], "mendeley" : { "formattedCitation" : "(Salje &lt;i&gt;et al.&lt;/i&gt;, 2011)", "plainTextFormattedCitation" : "(Salje et al., 2011)", "previouslyFormattedCitation" : "(Salje &lt;i&gt;et al.&lt;/i&gt;, 2011)" }, "properties" : {  }, "schema" : "https://github.com/citation-style-language/schema/raw/master/csl-citation.json" }</w:instrText>
      </w:r>
      <w:r>
        <w:rPr>
          <w:lang w:val="en-GB"/>
        </w:rPr>
        <w:fldChar w:fldCharType="separate"/>
      </w:r>
      <w:r w:rsidR="00143B78" w:rsidRPr="00143B78">
        <w:rPr>
          <w:noProof/>
          <w:lang w:val="en-GB"/>
        </w:rPr>
        <w:t xml:space="preserve">(Salje </w:t>
      </w:r>
      <w:r w:rsidR="00143B78" w:rsidRPr="00143B78">
        <w:rPr>
          <w:i/>
          <w:noProof/>
          <w:lang w:val="en-GB"/>
        </w:rPr>
        <w:t>et al.</w:t>
      </w:r>
      <w:r w:rsidR="00143B78" w:rsidRPr="00143B78">
        <w:rPr>
          <w:noProof/>
          <w:lang w:val="en-GB"/>
        </w:rPr>
        <w:t>, 2011)</w:t>
      </w:r>
      <w:r>
        <w:rPr>
          <w:lang w:val="en-GB"/>
        </w:rPr>
        <w:fldChar w:fldCharType="end"/>
      </w:r>
      <w:r>
        <w:rPr>
          <w:lang w:val="en-GB"/>
        </w:rPr>
        <w:t>. The curvature of the membrane appears to be important with MreB having been shown to localise to areas of a particular curvature. This has led to the suggestion that MreB regulates cell shape indirectly, by providing feedback between the curvature of the membrane and cell wall enzymes in the periplasm. This leads to the correct deposition of cell wall and the maintenance of cell shape</w:t>
      </w:r>
      <w:r w:rsidR="00FF0C14">
        <w:rPr>
          <w:lang w:val="en-GB"/>
        </w:rPr>
        <w:t xml:space="preserve"> </w:t>
      </w:r>
      <w:r>
        <w:rPr>
          <w:lang w:val="en-GB"/>
        </w:rPr>
        <w:fldChar w:fldCharType="begin" w:fldLock="1"/>
      </w:r>
      <w:r w:rsidR="004121BE">
        <w:rPr>
          <w:lang w:val="en-GB"/>
        </w:rPr>
        <w:instrText>ADDIN CSL_CITATION { "citationItems" : [ { "id" : "ITEM-1", "itemData" : { "DOI" : "10.1073/pnas.1317174111", "ISBN" : "0027-8424", "ISSN" : "0027-8424", "PMID" : "24550515", "abstract" : "Cells typically maintain characteristic shapes, but the mechanisms of self-organization for robust morphological maintenance remain unclear in most systems. Precise regulation of rod-like shape in Escherichia coli cells requires the MreB actin-like cytoskeleton, but the mechanism by which MreB maintains rod-like shape is unknown. Here, we use time-lapse and 3D imaging coupled with computational analysis to map the growth, geometry, and cytoskeletal organization of single bacterial cells at subcellular resolution. Our results demonstrate that feedback between cell geometry and MreB localization maintains rod-like cell shape by targeting cell wall growth to regions of negative cell wall curvature. Pulse-chase labeling indicates that growth is heterogeneous and correlates spatially and temporally with MreB localization, whereas MreB inhibition results in more homogeneous growth, including growth in polar regions previously thought to be inert. Biophysical simulations establish that curvature feedback on the localization of cell wall growth is an effective mechanism for cell straightening and suggest that surface deformations caused by cell wall insertion could direct circumferential motion of MreB. Our work shows that MreB orchestrates persistent, heterogeneous growth at the subcellular scale, enabling robust, uniform growth at the cellular scale without requiring global organization.", "author" : [ { "dropping-particle" : "", "family" : "Ursell", "given" : "T. S.", "non-dropping-particle" : "", "parse-names" : false, "suffix" : "" }, { "dropping-particle" : "", "family" : "Nguyen", "given" : "J.", "non-dropping-particle" : "", "parse-names" : false, "suffix" : "" }, { "dropping-particle" : "", "family" : "Monds", "given" : "R. D.", "non-dropping-particle" : "", "parse-names" : false, "suffix" : "" }, { "dropping-particle" : "", "family" : "Colavin", "given" : "A.", "non-dropping-particle" : "", "parse-names" : false, "suffix" : "" }, { "dropping-particle" : "", "family" : "Billings", "given" : "G.", "non-dropping-particle" : "", "parse-names" : false, "suffix" : "" }, { "dropping-particle" : "", "family" : "Ouzounov", "given" : "N.", "non-dropping-particle" : "", "parse-names" : false, "suffix" : "" }, { "dropping-particle" : "", "family" : "Gitai", "given" : "Z.", "non-dropping-particle" : "", "parse-names" : false, "suffix" : "" }, { "dropping-particle" : "", "family" : "Shaevitz", "given" : "J. W.", "non-dropping-particle" : "", "parse-names" : false, "suffix" : "" }, { "dropping-particle" : "", "family" : "Huang", "given" : "K. C.", "non-dropping-particle" : "", "parse-names" : false, "suffix" : "" } ], "container-title" : "Proceedings of the National Academy of Sciences", "id" : "ITEM-1", "issue" : "11", "issued" : { "date-parts" : [ [ "2014" ] ] }, "page" : "E1025-E1034", "title" : "Rod-like bacterial shape is maintained by feedback between cell curvature and cytoskeletal localization", "type" : "article-journal", "volume" : "111" }, "uris" : [ "http://www.mendeley.com/documents/?uuid=3bc4f899-4ebe-4e38-8561-e6f02710696e" ] } ], "mendeley" : { "formattedCitation" : "(Ursell &lt;i&gt;et al.&lt;/i&gt;, 2014)", "plainTextFormattedCitation" : "(Ursell et al., 2014)", "previouslyFormattedCitation" : "(Ursell &lt;i&gt;et al.&lt;/i&gt;, 2014)" }, "properties" : {  }, "schema" : "https://github.com/citation-style-language/schema/raw/master/csl-citation.json" }</w:instrText>
      </w:r>
      <w:r>
        <w:rPr>
          <w:lang w:val="en-GB"/>
        </w:rPr>
        <w:fldChar w:fldCharType="separate"/>
      </w:r>
      <w:r w:rsidR="00143B78" w:rsidRPr="00143B78">
        <w:rPr>
          <w:noProof/>
          <w:lang w:val="en-GB"/>
        </w:rPr>
        <w:t xml:space="preserve">(Ursell </w:t>
      </w:r>
      <w:r w:rsidR="00143B78" w:rsidRPr="00143B78">
        <w:rPr>
          <w:i/>
          <w:noProof/>
          <w:lang w:val="en-GB"/>
        </w:rPr>
        <w:t>et al.</w:t>
      </w:r>
      <w:r w:rsidR="00143B78" w:rsidRPr="00143B78">
        <w:rPr>
          <w:noProof/>
          <w:lang w:val="en-GB"/>
        </w:rPr>
        <w:t>, 2014)</w:t>
      </w:r>
      <w:r>
        <w:rPr>
          <w:lang w:val="en-GB"/>
        </w:rPr>
        <w:fldChar w:fldCharType="end"/>
      </w:r>
      <w:r>
        <w:rPr>
          <w:lang w:val="en-GB"/>
        </w:rPr>
        <w:t xml:space="preserve">. This is conceptually similar to the role of rotation-dependent </w:t>
      </w:r>
      <w:r>
        <w:rPr>
          <w:lang w:val="en-GB"/>
        </w:rPr>
        <w:lastRenderedPageBreak/>
        <w:t xml:space="preserve">extracellular </w:t>
      </w:r>
      <w:r w:rsidR="00FF0C14">
        <w:rPr>
          <w:lang w:val="en-GB"/>
        </w:rPr>
        <w:t>matrix</w:t>
      </w:r>
      <w:r>
        <w:rPr>
          <w:lang w:val="en-GB"/>
        </w:rPr>
        <w:t xml:space="preserve"> deposition in egg chamber elongation in </w:t>
      </w:r>
      <w:r w:rsidR="00FF0C14">
        <w:rPr>
          <w:lang w:val="en-GB"/>
        </w:rPr>
        <w:t xml:space="preserve">Drosophila </w:t>
      </w:r>
      <w:r>
        <w:rPr>
          <w:b/>
          <w:lang w:val="en-GB"/>
        </w:rPr>
        <w:fldChar w:fldCharType="begin" w:fldLock="1"/>
      </w:r>
      <w:r w:rsidR="004121BE">
        <w:rPr>
          <w:b/>
          <w:lang w:val="en-GB"/>
        </w:rPr>
        <w:instrText>ADDIN CSL_CITATION { "citationItems" : [ { "id" : "ITEM-1", "itemData" : { "DOI" : "10.1016/j.devcel.2016.06.009", "ISBN" : "1878-1551 (Electronic)\r1534-5807 (Linking)", "ISSN" : "18781551", "PMID" : "27404358", "abstract" : "Basement membranes (BMs) are planar protein networks that support epithelial function. Regulated changes to BM architecture can also contribute to tissue morphogenesis, but how epithelia dynamically remodel their BMs is unknown. In Drosophila, elongation of the initially spherical egg chamber correlates with the generation of a polarized network of fibrils in its surrounding BM. Here, we use live imaging and genetic manipulations to determine how these fibrils form. BM fibrils are assembled from newly synthesized proteins in the pericellular spaces between the egg chamber's epithelial cells and undergo oriented insertion into the BM by directed epithelial migration. We find that a Rab10-based secretion pathway promotes pericellular BM protein accumulation and fibril formation. Finally, by manipulating this pathway, we show that BM fibrillar structure influences egg chamber morphogenesis. This work highlights how regulated protein secretion can synergize with tissue movement to build a polarized BM architecture that controls tissue shape.", "author" : [ { "dropping-particle" : "", "family" : "Isabella", "given" : "Adam J.", "non-dropping-particle" : "", "parse-names" : false, "suffix" : "" }, { "dropping-particle" : "", "family" : "Horne-Badovinac", "given" : "Sally", "non-dropping-particle" : "", "parse-names" : false, "suffix" : "" } ], "container-title" : "Developmental Cell", "id" : "ITEM-1", "issue" : "1", "issued" : { "date-parts" : [ [ "2016" ] ] }, "page" : "47-60", "publisher" : "Elsevier Inc.", "title" : "Rab10-Mediated Secretion Synergizes with Tissue Movement to Build a Polarized Basement Membrane Architecture for Organ Morphogenesis", "type" : "article-journal", "volume" : "38" }, "uris" : [ "http://www.mendeley.com/documents/?uuid=8db6af39-2b59-4008-ad40-2b1c43043024" ] } ], "mendeley" : { "formattedCitation" : "(Isabella and Horne-Badovinac, 2016)", "plainTextFormattedCitation" : "(Isabella and Horne-Badovinac, 2016)", "previouslyFormattedCitation" : "(Isabella and Horne-Badovinac, 2016)" }, "properties" : {  }, "schema" : "https://github.com/citation-style-language/schema/raw/master/csl-citation.json" }</w:instrText>
      </w:r>
      <w:r>
        <w:rPr>
          <w:b/>
          <w:lang w:val="en-GB"/>
        </w:rPr>
        <w:fldChar w:fldCharType="separate"/>
      </w:r>
      <w:r w:rsidR="00143B78" w:rsidRPr="00143B78">
        <w:rPr>
          <w:noProof/>
          <w:lang w:val="en-GB"/>
        </w:rPr>
        <w:t>(Isabella and Horne-Badovinac, 2016)</w:t>
      </w:r>
      <w:r>
        <w:rPr>
          <w:b/>
          <w:lang w:val="en-GB"/>
        </w:rPr>
        <w:fldChar w:fldCharType="end"/>
      </w:r>
      <w:r>
        <w:rPr>
          <w:lang w:val="en-GB"/>
        </w:rPr>
        <w:t>.</w:t>
      </w:r>
    </w:p>
    <w:p w14:paraId="58005567" w14:textId="77777777" w:rsidR="00F60B2B" w:rsidRDefault="00F60B2B" w:rsidP="00E5114A">
      <w:pPr>
        <w:spacing w:line="360" w:lineRule="auto"/>
        <w:jc w:val="both"/>
        <w:rPr>
          <w:lang w:val="en-GB"/>
        </w:rPr>
      </w:pPr>
    </w:p>
    <w:p w14:paraId="6CC62EA6" w14:textId="266083A4" w:rsidR="00F60B2B" w:rsidRDefault="00F60B2B" w:rsidP="00E5114A">
      <w:pPr>
        <w:pStyle w:val="Heading3"/>
        <w:jc w:val="both"/>
        <w:rPr>
          <w:lang w:val="en-GB"/>
        </w:rPr>
      </w:pPr>
      <w:bookmarkStart w:id="22" w:name="_Toc494045764"/>
      <w:bookmarkStart w:id="23" w:name="_Toc494222645"/>
      <w:r>
        <w:rPr>
          <w:lang w:val="en-GB"/>
        </w:rPr>
        <w:t>1.5.2 FtsA</w:t>
      </w:r>
      <w:bookmarkEnd w:id="22"/>
      <w:bookmarkEnd w:id="23"/>
    </w:p>
    <w:p w14:paraId="7DF33D0F" w14:textId="77777777" w:rsidR="00F60B2B" w:rsidRPr="00F60B2B" w:rsidRDefault="00F60B2B" w:rsidP="00E5114A">
      <w:pPr>
        <w:jc w:val="both"/>
        <w:rPr>
          <w:lang w:val="en-GB"/>
        </w:rPr>
      </w:pPr>
    </w:p>
    <w:p w14:paraId="09F8940A" w14:textId="0A9D018D" w:rsidR="00F60B2B" w:rsidRDefault="00F60B2B" w:rsidP="00E5114A">
      <w:pPr>
        <w:spacing w:line="360" w:lineRule="auto"/>
        <w:jc w:val="both"/>
        <w:rPr>
          <w:lang w:val="en-GB"/>
        </w:rPr>
      </w:pPr>
      <w:r>
        <w:rPr>
          <w:lang w:val="en-GB"/>
        </w:rPr>
        <w:t xml:space="preserve">FtsA is an actin like protein which interacts with the tubulin like protein FtsZ during the formation of the Z-ring. The Z-ring is a structure that forms during bacterial cell division </w:t>
      </w:r>
      <w:r w:rsidR="00FF0C14">
        <w:rPr>
          <w:lang w:val="en-GB"/>
        </w:rPr>
        <w:t>and</w:t>
      </w:r>
      <w:r>
        <w:rPr>
          <w:lang w:val="en-GB"/>
        </w:rPr>
        <w:t xml:space="preserve"> detects the middle of the cell</w:t>
      </w:r>
      <w:r w:rsidR="00FF0C14">
        <w:rPr>
          <w:lang w:val="en-GB"/>
        </w:rPr>
        <w:t>,</w:t>
      </w:r>
      <w:r>
        <w:rPr>
          <w:lang w:val="en-GB"/>
        </w:rPr>
        <w:t xml:space="preserve"> </w:t>
      </w:r>
      <w:r w:rsidR="00FF0C14">
        <w:rPr>
          <w:lang w:val="en-GB"/>
        </w:rPr>
        <w:t>driving and directing</w:t>
      </w:r>
      <w:r>
        <w:rPr>
          <w:lang w:val="en-GB"/>
        </w:rPr>
        <w:t xml:space="preserve"> the cellular rearrangements and the cell wall deposition necessary for division. Similarly to MreB, FtsA polymerises in association with membrane </w:t>
      </w:r>
      <w:r>
        <w:rPr>
          <w:lang w:val="en-GB"/>
        </w:rPr>
        <w:fldChar w:fldCharType="begin" w:fldLock="1"/>
      </w:r>
      <w:r w:rsidR="004121BE">
        <w:rPr>
          <w:lang w:val="en-GB"/>
        </w:rPr>
        <w:instrText>ADDIN CSL_CITATION { "citationItems" : [ { "id" : "ITEM-1", "itemData" : { "DOI" : "10.1038/emboj.2012.76", "ISBN" : "1460-2075 (Electronic)\\n0261-4189 (Linking)", "ISSN" : "02614189", "PMID" : "22473211", "abstract" : "{FtsA} is an early component of the Z-ring, the structure that divides most bacteria, formed by tubulin-like {FtsZ.} {FtsA} belongs to the actin family of proteins, showing an unusual subdomain architecture. Here we reconstitute the tethering of {FtsZ} to the membrane via {FtsA's} C-terminal amphipathic helix in vitro using Thermotoga maritima proteins. A crystal structure of the {FtsA:FtsZ} interaction reveals 16 amino acids of the {FtsZ} tail bound to subdomain {2B} of {FtsA.} The same structure and a second crystal form of {FtsA} reveal that {FtsA} forms actin-like protofilaments with a repeat of {48&amp;#x2009;&amp;#xC5;.} The identical repeat is observed when {FtsA} is polymerized using a lipid monolayer surface and {FtsAs} from three organisms form polymers in cells when overexpressed, as observed by electron cryotomography. Mutants that disrupt polymerization also show an elongated cell division phenotype in a temperature-sensitive {FtsA} background, demonstrating the importance of filament formation for {FtsA's} function in the Z-ring.", "author" : [ { "dropping-particle" : "", "family" : "Szwedziak", "given" : "Piotr", "non-dropping-particle" : "", "parse-names" : false, "suffix" : "" }, { "dropping-particle" : "", "family" : "Wang", "given" : "Qing", "non-dropping-particle" : "", "parse-names" : false, "suffix" : "" }, { "dropping-particle" : "", "family" : "Freund", "given" : "Stefan MV", "non-dropping-particle" : "", "parse-names" : false, "suffix" : "" }, { "dropping-particle" : "", "family" : "L\u00f6we", "given" : "Jan", "non-dropping-particle" : "", "parse-names" : false, "suffix" : "" } ], "container-title" : "The EMBO Journal", "id" : "ITEM-1", "issue" : "10", "issued" : { "date-parts" : [ [ "2012" ] ] }, "page" : "2249-2260", "title" : "FtsA forms actin-like protofilaments", "type" : "article-journal", "volume" : "31" }, "uris" : [ "http://www.mendeley.com/documents/?uuid=a2691a75-30e4-406f-92c7-aab8758bede4" ] } ], "mendeley" : { "formattedCitation" : "(Szwedziak &lt;i&gt;et al.&lt;/i&gt;, 2012)", "plainTextFormattedCitation" : "(Szwedziak et al., 2012)", "previouslyFormattedCitation" : "(Szwedziak &lt;i&gt;et al.&lt;/i&gt;, 2012)" }, "properties" : {  }, "schema" : "https://github.com/citation-style-language/schema/raw/master/csl-citation.json" }</w:instrText>
      </w:r>
      <w:r>
        <w:rPr>
          <w:lang w:val="en-GB"/>
        </w:rPr>
        <w:fldChar w:fldCharType="separate"/>
      </w:r>
      <w:r w:rsidR="00143B78" w:rsidRPr="00143B78">
        <w:rPr>
          <w:noProof/>
          <w:lang w:val="en-GB"/>
        </w:rPr>
        <w:t xml:space="preserve">(Szwedziak </w:t>
      </w:r>
      <w:r w:rsidR="00143B78" w:rsidRPr="00143B78">
        <w:rPr>
          <w:i/>
          <w:noProof/>
          <w:lang w:val="en-GB"/>
        </w:rPr>
        <w:t>et al.</w:t>
      </w:r>
      <w:r w:rsidR="00143B78" w:rsidRPr="00143B78">
        <w:rPr>
          <w:noProof/>
          <w:lang w:val="en-GB"/>
        </w:rPr>
        <w:t>, 2012)</w:t>
      </w:r>
      <w:r>
        <w:rPr>
          <w:lang w:val="en-GB"/>
        </w:rPr>
        <w:fldChar w:fldCharType="end"/>
      </w:r>
      <w:r>
        <w:rPr>
          <w:lang w:val="en-GB"/>
        </w:rPr>
        <w:t>. In this way, short discontinuous FtsA filaments may act as a linker between the membrane and FtsZ during cell division</w:t>
      </w:r>
      <w:r w:rsidR="00FF0C14">
        <w:rPr>
          <w:lang w:val="en-GB"/>
        </w:rPr>
        <w:t xml:space="preserve"> </w:t>
      </w:r>
      <w:r>
        <w:rPr>
          <w:lang w:val="en-GB"/>
        </w:rPr>
        <w:fldChar w:fldCharType="begin" w:fldLock="1"/>
      </w:r>
      <w:r w:rsidR="004121BE">
        <w:rPr>
          <w:lang w:val="en-GB"/>
        </w:rPr>
        <w:instrText>ADDIN CSL_CITATION { "citationItems" : [ { "id" : "ITEM-1", "itemData" : { "DOI" : "10.1111/j.1365-2958.2005.04522.x", "ISBN" : "0950-382X (Print)\\n0950-382X (Linking)", "ISSN" : "0950382X", "PMID" : "15752196", "abstract" : "The cytokinetic Z ring is required for bacterial cell division. It consists of polymers of FtsZ, the bacterial ancestor of eukaryotic tubulin, linked to the cytoplasmic membrane. Formation of a Z ring in Escherichia coli occurs as long as one of two proteins, ZipA or FtsA, is present. Both of these proteins bind FtsZ suggesting that they might function to tether FtsZ filaments to the membrane. Although ZipA has a transmembrane domain and therefore can function as a membrane anchor, interaction of FtsA with the membrane has not been explored. In this study we demonstrate that FtsA, which is structurally related to eukaryotic actin, has a conserved C-terminal amphipathic helix that is essential for FtsA function. It is required to target FtsA to the membrane and subsequently to the Z ring. As FtsA is much more widely conserved in bacteria than ZipA, it is likely that FtsA serves as the principal membrane anchor for the Z ring.", "author" : [ { "dropping-particle" : "", "family" : "Pichoff", "given" : "Sebastien", "non-dropping-particle" : "", "parse-names" : false, "suffix" : "" }, { "dropping-particle" : "", "family" : "Lutkenhaus", "given" : "Joe", "non-dropping-particle" : "", "parse-names" : false, "suffix" : "" } ], "container-title" : "Molecular Microbiology", "id" : "ITEM-1", "issue" : "6", "issued" : { "date-parts" : [ [ "2005" ] ] }, "page" : "1722-1734", "title" : "Tethering the Z ring to the membrane through a conserved membrane targeting sequence in FtsA", "type" : "article-journal", "volume" : "55" }, "uris" : [ "http://www.mendeley.com/documents/?uuid=5776d5c2-9399-4715-b00d-4fa32adbcee5" ] }, { "id" : "ITEM-2", "itemData" : { "DOI" : "10.7554/eLife.04601", "ISBN" : "10.7554/eLife.04601", "ISSN" : "2050084X", "PMID" : "25490152", "abstract" : "Membrane constriction is a prerequisite for cell division. The most common membrane constriction system in prokaryotes is based on the tubulin homologue FtsZ, whose filaments in E. coli are anchored to the membrane by FtsA and enable the formation of the Z-ring and divisome. The precise architecture of the FtsZ ring has remained enigmatic. In this study, we report three-dimensional arrangements of FtsZ and FtsA filaments in C. crescentus and E. coli cells and inside constricting liposomes by means of electron cryomicroscopy and cryotomography. In vivo and in vitro, the Z-ring is composed of a small, single-layered band of filaments parallel to the membrane, creating a continuous ring through lateral filament contacts. Visualisation of the in vitro reconstituted constrictions as well as a complete tracing of the helical paths of the filaments with a molecular model favour a mechanism of FtsZ-based membrane constriction that is likely to be accompanied by filament sliding.", "author" : [ { "dropping-particle" : "", "family" : "Szwedziak", "given" : "Piotr", "non-dropping-particle" : "", "parse-names" : false, "suffix" : "" }, { "dropping-particle" : "", "family" : "Wang", "given" : "Qing", "non-dropping-particle" : "", "parse-names" : false, "suffix" : "" }, { "dropping-particle" : "", "family" : "Bharat", "given" : "Tanmay A M", "non-dropping-particle" : "", "parse-names" : false, "suffix" : "" }, { "dropping-particle" : "", "family" : "Tsim", "given" : "Matthew", "non-dropping-particle" : "", "parse-names" : false, "suffix" : "" }, { "dropping-particle" : "", "family" : "L??we", "given" : "Jan", "non-dropping-particle" : "", "parse-names" : false, "suffix" : "" } ], "container-title" : "eLife", "id" : "ITEM-2", "issued" : { "date-parts" : [ [ "2014" ] ] }, "page" : "e04601", "title" : "Architecture of the ring formed by the tubulin homologue FtsZ in bacterial cell division", "type" : "article-journal", "volume" : "3" }, "uris" : [ "http://www.mendeley.com/documents/?uuid=4356ca78-4e16-45ff-af41-bdb100c94df8" ] } ], "mendeley" : { "formattedCitation" : "(Pichoff and Lutkenhaus, 2005; Szwedziak &lt;i&gt;et al.&lt;/i&gt;, 2014)", "plainTextFormattedCitation" : "(Pichoff and Lutkenhaus, 2005; Szwedziak et al., 2014)", "previouslyFormattedCitation" : "(Pichoff and Lutkenhaus, 2005; Szwedziak &lt;i&gt;et al.&lt;/i&gt;, 2014)" }, "properties" : {  }, "schema" : "https://github.com/citation-style-language/schema/raw/master/csl-citation.json" }</w:instrText>
      </w:r>
      <w:r>
        <w:rPr>
          <w:lang w:val="en-GB"/>
        </w:rPr>
        <w:fldChar w:fldCharType="separate"/>
      </w:r>
      <w:r w:rsidR="00143B78" w:rsidRPr="00143B78">
        <w:rPr>
          <w:noProof/>
          <w:lang w:val="en-GB"/>
        </w:rPr>
        <w:t xml:space="preserve">(Pichoff and Lutkenhaus, 2005; Szwedziak </w:t>
      </w:r>
      <w:r w:rsidR="00143B78" w:rsidRPr="00143B78">
        <w:rPr>
          <w:i/>
          <w:noProof/>
          <w:lang w:val="en-GB"/>
        </w:rPr>
        <w:t>et al.</w:t>
      </w:r>
      <w:r w:rsidR="00143B78" w:rsidRPr="00143B78">
        <w:rPr>
          <w:noProof/>
          <w:lang w:val="en-GB"/>
        </w:rPr>
        <w:t>, 2014)</w:t>
      </w:r>
      <w:r>
        <w:rPr>
          <w:lang w:val="en-GB"/>
        </w:rPr>
        <w:fldChar w:fldCharType="end"/>
      </w:r>
      <w:r>
        <w:rPr>
          <w:lang w:val="en-GB"/>
        </w:rPr>
        <w:t>. It is unclear how exactly the Z-ring drives cell division. One hypothesis is that differences in the pitch of the filaments formed by FtsA and FtsZ induces bending when filaments form collaboratively</w:t>
      </w:r>
      <w:r w:rsidR="00FF0C14">
        <w:rPr>
          <w:lang w:val="en-GB"/>
        </w:rPr>
        <w:t xml:space="preserve"> </w:t>
      </w:r>
      <w:r>
        <w:rPr>
          <w:lang w:val="en-GB"/>
        </w:rPr>
        <w:fldChar w:fldCharType="begin" w:fldLock="1"/>
      </w:r>
      <w:r w:rsidR="004121BE">
        <w:rPr>
          <w:lang w:val="en-GB"/>
        </w:rPr>
        <w:instrText>ADDIN CSL_CITATION { "citationItems" : [ { "id" : "ITEM-1", "itemData" : { "DOI" : "10.15252/embj.201591756", "ISSN" : "0261-4189", "PMID" : "26271102", "abstract" : "It is now well established that prokaryotic cells assemble diverse proteins into dynamic cytoskeletal filaments that perform essential cellular functions. Although most of the filaments assemble on their own to form higher order structures, growing evidence suggests that there are a number of prokaryotic proteins that polymerise only in the presence of a matrix such as DNA, lipid membrane or even another filament. Matrix-assisted filament systems are frequently nucleotide dependent and cytomotive but rarely considered as part of the bacterial cytoskeleton. Here, we categorise this family of filament-forming systems as collaborative filaments and introduce a simple nomenclature. Collaborative filaments are frequent in both eukaryotes and prokaryotes and are involved in vital cellular processes including chromosome segregation, DNA repair and maintenance, gene silencing and cytokinesis to mention a few. In this review, we highlight common principles underlying collaborative filaments and correlate these with known functions.", "author" : [ { "dropping-particle" : "", "family" : "Ghosal", "given" : "D.", "non-dropping-particle" : "", "parse-names" : false, "suffix" : "" }, { "dropping-particle" : "", "family" : "Lo\u00a0we", "given" : "J.", "non-dropping-particle" : "", "parse-names" : false, "suffix" : "" } ], "container-title" : "The EMBO Journal", "id" : "ITEM-1", "issue" : "18", "issued" : { "date-parts" : [ [ "2015" ] ] }, "page" : "2312-2320", "title" : "Collaborative protein filaments", "type" : "article-journal", "volume" : "34" }, "uris" : [ "http://www.mendeley.com/documents/?uuid=c17c4db8-4c56-4b80-9411-035cb9ce5bc0" ] } ], "mendeley" : { "formattedCitation" : "(Ghosal and Lo\u00a0we, 2015)", "plainTextFormattedCitation" : "(Ghosal and Lo\u00a0we, 2015)", "previouslyFormattedCitation" : "(Ghosal and Lo\u00a0we, 2015)" }, "properties" : {  }, "schema" : "https://github.com/citation-style-language/schema/raw/master/csl-citation.json" }</w:instrText>
      </w:r>
      <w:r>
        <w:rPr>
          <w:lang w:val="en-GB"/>
        </w:rPr>
        <w:fldChar w:fldCharType="separate"/>
      </w:r>
      <w:r w:rsidR="00143B78" w:rsidRPr="00143B78">
        <w:rPr>
          <w:noProof/>
          <w:lang w:val="en-GB"/>
        </w:rPr>
        <w:t>(Ghosal and Lo we, 2015)</w:t>
      </w:r>
      <w:r>
        <w:rPr>
          <w:lang w:val="en-GB"/>
        </w:rPr>
        <w:fldChar w:fldCharType="end"/>
      </w:r>
      <w:r>
        <w:rPr>
          <w:lang w:val="en-GB"/>
        </w:rPr>
        <w:t xml:space="preserve">. This bent geometry is proposed to be transmitted to the membrane via FtsA, providing some of the energy needed for the large-scale membrane rearrangements required for cell division. FtsZ and FtsA have been shown to deform membranes when polymerised together </w:t>
      </w:r>
      <w:r>
        <w:rPr>
          <w:i/>
          <w:lang w:val="en-GB"/>
        </w:rPr>
        <w:t xml:space="preserve">in vitro </w:t>
      </w:r>
      <w:r>
        <w:rPr>
          <w:i/>
          <w:lang w:val="en-GB"/>
        </w:rPr>
        <w:fldChar w:fldCharType="begin" w:fldLock="1"/>
      </w:r>
      <w:r w:rsidR="004121BE">
        <w:rPr>
          <w:i/>
          <w:lang w:val="en-GB"/>
        </w:rPr>
        <w:instrText>ADDIN CSL_CITATION { "citationItems" : [ { "id" : "ITEM-1", "itemData" : { "DOI" : "10.7554/eLife.04601", "ISBN" : "10.7554/eLife.04601", "ISSN" : "2050084X", "PMID" : "25490152", "abstract" : "Membrane constriction is a prerequisite for cell division. The most common membrane constriction system in prokaryotes is based on the tubulin homologue FtsZ, whose filaments in E. coli are anchored to the membrane by FtsA and enable the formation of the Z-ring and divisome. The precise architecture of the FtsZ ring has remained enigmatic. In this study, we report three-dimensional arrangements of FtsZ and FtsA filaments in C. crescentus and E. coli cells and inside constricting liposomes by means of electron cryomicroscopy and cryotomography. In vivo and in vitro, the Z-ring is composed of a small, single-layered band of filaments parallel to the membrane, creating a continuous ring through lateral filament contacts. Visualisation of the in vitro reconstituted constrictions as well as a complete tracing of the helical paths of the filaments with a molecular model favour a mechanism of FtsZ-based membrane constriction that is likely to be accompanied by filament sliding.", "author" : [ { "dropping-particle" : "", "family" : "Szwedziak", "given" : "Piotr", "non-dropping-particle" : "", "parse-names" : false, "suffix" : "" }, { "dropping-particle" : "", "family" : "Wang", "given" : "Qing", "non-dropping-particle" : "", "parse-names" : false, "suffix" : "" }, { "dropping-particle" : "", "family" : "Bharat", "given" : "Tanmay A M", "non-dropping-particle" : "", "parse-names" : false, "suffix" : "" }, { "dropping-particle" : "", "family" : "Tsim", "given" : "Matthew", "non-dropping-particle" : "", "parse-names" : false, "suffix" : "" }, { "dropping-particle" : "", "family" : "L??we", "given" : "Jan", "non-dropping-particle" : "", "parse-names" : false, "suffix" : "" } ], "container-title" : "eLife", "id" : "ITEM-1", "issued" : { "date-parts" : [ [ "2014" ] ] }, "page" : "e04601", "title" : "Architecture of the ring formed by the tubulin homologue FtsZ in bacterial cell division", "type" : "article-journal", "volume" : "3" }, "uris" : [ "http://www.mendeley.com/documents/?uuid=4356ca78-4e16-45ff-af41-bdb100c94df8" ] } ], "mendeley" : { "formattedCitation" : "(Szwedziak &lt;i&gt;et al.&lt;/i&gt;, 2014)", "plainTextFormattedCitation" : "(Szwedziak et al., 2014)", "previouslyFormattedCitation" : "(Szwedziak &lt;i&gt;et al.&lt;/i&gt;, 2014)" }, "properties" : {  }, "schema" : "https://github.com/citation-style-language/schema/raw/master/csl-citation.json" }</w:instrText>
      </w:r>
      <w:r>
        <w:rPr>
          <w:i/>
          <w:lang w:val="en-GB"/>
        </w:rPr>
        <w:fldChar w:fldCharType="separate"/>
      </w:r>
      <w:r w:rsidR="00143B78" w:rsidRPr="00143B78">
        <w:rPr>
          <w:noProof/>
          <w:lang w:val="en-GB"/>
        </w:rPr>
        <w:t xml:space="preserve">(Szwedziak </w:t>
      </w:r>
      <w:r w:rsidR="00143B78" w:rsidRPr="00143B78">
        <w:rPr>
          <w:i/>
          <w:noProof/>
          <w:lang w:val="en-GB"/>
        </w:rPr>
        <w:t>et al.</w:t>
      </w:r>
      <w:r w:rsidR="00143B78" w:rsidRPr="00143B78">
        <w:rPr>
          <w:noProof/>
          <w:lang w:val="en-GB"/>
        </w:rPr>
        <w:t>, 2014)</w:t>
      </w:r>
      <w:r>
        <w:rPr>
          <w:i/>
          <w:lang w:val="en-GB"/>
        </w:rPr>
        <w:fldChar w:fldCharType="end"/>
      </w:r>
      <w:r>
        <w:rPr>
          <w:lang w:val="en-GB"/>
        </w:rPr>
        <w:t xml:space="preserve">. </w:t>
      </w:r>
    </w:p>
    <w:p w14:paraId="2053EF51" w14:textId="77777777" w:rsidR="00F60B2B" w:rsidRDefault="00F60B2B" w:rsidP="00E5114A">
      <w:pPr>
        <w:jc w:val="both"/>
        <w:rPr>
          <w:lang w:val="en-GB"/>
        </w:rPr>
      </w:pPr>
    </w:p>
    <w:p w14:paraId="4F10CC4B" w14:textId="5FA6EE03" w:rsidR="00F60B2B" w:rsidRDefault="00F60B2B" w:rsidP="00E5114A">
      <w:pPr>
        <w:pStyle w:val="Heading3"/>
        <w:jc w:val="both"/>
        <w:rPr>
          <w:lang w:val="en-GB"/>
        </w:rPr>
      </w:pPr>
      <w:bookmarkStart w:id="24" w:name="_Toc494045765"/>
      <w:bookmarkStart w:id="25" w:name="_Toc494222646"/>
      <w:r>
        <w:rPr>
          <w:lang w:val="en-GB"/>
        </w:rPr>
        <w:t>1.5.3 ParM</w:t>
      </w:r>
      <w:bookmarkEnd w:id="24"/>
      <w:bookmarkEnd w:id="25"/>
    </w:p>
    <w:p w14:paraId="54D15694" w14:textId="77777777" w:rsidR="00F60B2B" w:rsidRPr="00F60B2B" w:rsidRDefault="00F60B2B" w:rsidP="00E5114A">
      <w:pPr>
        <w:jc w:val="both"/>
        <w:rPr>
          <w:lang w:val="en-GB"/>
        </w:rPr>
      </w:pPr>
    </w:p>
    <w:p w14:paraId="527A393A" w14:textId="769C217B" w:rsidR="00F60B2B" w:rsidRDefault="00F60B2B" w:rsidP="00E5114A">
      <w:pPr>
        <w:tabs>
          <w:tab w:val="left" w:pos="6654"/>
        </w:tabs>
        <w:spacing w:line="360" w:lineRule="auto"/>
        <w:jc w:val="both"/>
        <w:rPr>
          <w:lang w:val="en-GB"/>
        </w:rPr>
      </w:pPr>
      <w:r>
        <w:rPr>
          <w:lang w:val="en-GB"/>
        </w:rPr>
        <w:t xml:space="preserve">Plasmid segregation in bacteria can occur through a number of mechanisms. Type II plasmid segregation systems rely on </w:t>
      </w:r>
      <w:r w:rsidR="00FF0C14">
        <w:rPr>
          <w:lang w:val="en-GB"/>
        </w:rPr>
        <w:t>a</w:t>
      </w:r>
      <w:r>
        <w:rPr>
          <w:lang w:val="en-GB"/>
        </w:rPr>
        <w:t xml:space="preserve"> polymerisation event to drive plasmids apart, biasing their inheritance in both daughter cells following division. These systems consist of three elements, the plasmid, the polymerising motor and a linker protein that binds </w:t>
      </w:r>
      <w:r w:rsidR="00FF0C14">
        <w:rPr>
          <w:lang w:val="en-GB"/>
        </w:rPr>
        <w:t xml:space="preserve">to </w:t>
      </w:r>
      <w:r>
        <w:rPr>
          <w:lang w:val="en-GB"/>
        </w:rPr>
        <w:t>them both</w:t>
      </w:r>
      <w:r w:rsidR="00FF0C14">
        <w:rPr>
          <w:lang w:val="en-GB"/>
        </w:rPr>
        <w:t xml:space="preserve"> </w:t>
      </w:r>
      <w:r>
        <w:rPr>
          <w:lang w:val="en-GB"/>
        </w:rPr>
        <w:fldChar w:fldCharType="begin" w:fldLock="1"/>
      </w:r>
      <w:r w:rsidR="004121BE">
        <w:rPr>
          <w:lang w:val="en-GB"/>
        </w:rPr>
        <w:instrText>ADDIN CSL_CITATION { "citationItems" : [ { "id" : "ITEM-1", "itemData" : { "DOI" : "10.1083/jcb.200708206", "ISBN" : "1540-8140 (Electronic)", "ISSN" : "00219525", "PMID" : "18039937", "abstract" : "Type II par operons harness polymerization of the dynamically unstable actin-like protein ParM to segregate low-copy plasmids in rod-shaped bacteria. In this study, we use time-lapse fluorescence microscopy to follow plasmid dynamics and ParM assembly in Escherichia coli. Plasmids lacking a par operon undergo confined diffusion with a diffusion constant of 5 x 10(-5) microm(2)/s and a confinement radius of 0.28 microm. Single par-containing plasmids also move diffusively but with a larger diffusion constant (4 x 10(-4) microm(2)/s) and confinement radius (0.42 microm). ParM filaments are dynamically unstable in vivo and form spindles that link pairs of par-containing plasmids and drive them rapidly (3.1 microm/min) toward opposite poles of the cell. After reaching the poles, ParM filaments rapidly and completely depolymerize. After ParM disassembly, segregated plasmids resume diffusive motion, often encountering each other many times and undergoing multiple rounds of ParM-dependent segregation in a single cell cycle. We propose that in addition to driving segregation, the par operon enables plasmids to search space and find sister plasmids more effectively.", "author" : [ { "dropping-particle" : "", "family" : "Campbell", "given" : "Christopher S.", "non-dropping-particle" : "", "parse-names" : false, "suffix" : "" }, { "dropping-particle" : "", "family" : "Mullins", "given" : "R. Dyche", "non-dropping-particle" : "", "parse-names" : false, "suffix" : "" } ], "container-title" : "Journal of Cell Biology", "id" : "ITEM-1", "issue" : "5", "issued" : { "date-parts" : [ [ "2007" ] ] }, "page" : "1059-1066", "title" : "In vivo visualization of type II plasmid segregation: Bacterial actin filaments pushing plasmids", "type" : "article-journal", "volume" : "179" }, "uris" : [ "http://www.mendeley.com/documents/?uuid=887ff7b7-8103-412f-8e0e-921b09f4d50e" ] }, { "id" : "ITEM-2", "itemData" : { "DOI" : "10.1074/jbc.R115.637876", "ISSN" : "1083351X", "PMID" : "25957405", "abstract" : "Bacteria use homologs of eukaryotic cytoskeletal filaments to conduct many different tasks, controlling cell shape, division, and DNA segregation. These filaments, combined with factors that regulate their polymerization, create emergent self-organizing machines. Here, we summarize the current understanding of the assembly of these polymers and their spatial regulation by accessory factors, framing them in the context of being dynamical systems. We highlight how comparing the in vivo dynamics of the filaments with those measured in vitro has provided insight into the regulation, emergent behavior, and cellular functions of these polymeric systems.", "author" : [ { "dropping-particle" : "", "family" : "Eun", "given" : "Ye Jin", "non-dropping-particle" : "", "parse-names" : false, "suffix" : "" }, { "dropping-particle" : "", "family" : "Kapoor", "given" : "Mrinal", "non-dropping-particle" : "", "parse-names" : false, "suffix" : "" }, { "dropping-particle" : "", "family" : "Hussain", "given" : "Saman", "non-dropping-particle" : "", "parse-names" : false, "suffix" : "" }, { "dropping-particle" : "", "family" : "Garner", "given" : "Ethan C.", "non-dropping-particle" : "", "parse-names" : false, "suffix" : "" } ], "container-title" : "Journal of Biological Chemistry", "id" : "ITEM-2", "issue" : "28", "issued" : { "date-parts" : [ [ "2015" ] ] }, "page" : "17181-17189", "title" : "Bacterial filament systems: Toward understanding their emergent behavior and cellular functions", "type" : "article-journal", "volume" : "290" }, "uris" : [ "http://www.mendeley.com/documents/?uuid=e9d48274-6057-4a2a-b8dc-8665c0fe6d7c" ] } ], "mendeley" : { "formattedCitation" : "(Campbell and Mullins, 2007; Eun &lt;i&gt;et al.&lt;/i&gt;, 2015)", "plainTextFormattedCitation" : "(Campbell and Mullins, 2007; Eun et al., 2015)", "previouslyFormattedCitation" : "(Campbell and Mullins, 2007; Eun &lt;i&gt;et al.&lt;/i&gt;, 2015)" }, "properties" : {  }, "schema" : "https://github.com/citation-style-language/schema/raw/master/csl-citation.json" }</w:instrText>
      </w:r>
      <w:r>
        <w:rPr>
          <w:lang w:val="en-GB"/>
        </w:rPr>
        <w:fldChar w:fldCharType="separate"/>
      </w:r>
      <w:r w:rsidR="00143B78" w:rsidRPr="00143B78">
        <w:rPr>
          <w:noProof/>
          <w:lang w:val="en-GB"/>
        </w:rPr>
        <w:t xml:space="preserve">(Campbell and Mullins, 2007; Eun </w:t>
      </w:r>
      <w:r w:rsidR="00143B78" w:rsidRPr="00143B78">
        <w:rPr>
          <w:i/>
          <w:noProof/>
          <w:lang w:val="en-GB"/>
        </w:rPr>
        <w:t>et al.</w:t>
      </w:r>
      <w:r w:rsidR="00143B78" w:rsidRPr="00143B78">
        <w:rPr>
          <w:noProof/>
          <w:lang w:val="en-GB"/>
        </w:rPr>
        <w:t>, 2015)</w:t>
      </w:r>
      <w:r>
        <w:rPr>
          <w:lang w:val="en-GB"/>
        </w:rPr>
        <w:fldChar w:fldCharType="end"/>
      </w:r>
      <w:r>
        <w:rPr>
          <w:lang w:val="en-GB"/>
        </w:rPr>
        <w:t>.</w:t>
      </w:r>
      <w:r w:rsidRPr="0036252D">
        <w:rPr>
          <w:lang w:val="en-GB"/>
        </w:rPr>
        <w:t xml:space="preserve"> </w:t>
      </w:r>
      <w:r>
        <w:rPr>
          <w:lang w:val="en-GB"/>
        </w:rPr>
        <w:t xml:space="preserve">ParM is a </w:t>
      </w:r>
      <w:r w:rsidR="006D6AA7">
        <w:rPr>
          <w:lang w:val="en-GB"/>
        </w:rPr>
        <w:t>well-studied</w:t>
      </w:r>
      <w:r>
        <w:rPr>
          <w:lang w:val="en-GB"/>
        </w:rPr>
        <w:t xml:space="preserve"> example of the polymerisable element of a type II system and exhibits structural similarities to actin. ParM forms polar double helical filaments which bind to ParR, a DNA binding protein that both links the filaments to the plasmid and promotes </w:t>
      </w:r>
      <w:r w:rsidR="00FF0C14">
        <w:rPr>
          <w:lang w:val="en-GB"/>
        </w:rPr>
        <w:t xml:space="preserve">ParM </w:t>
      </w:r>
      <w:r>
        <w:rPr>
          <w:lang w:val="en-GB"/>
        </w:rPr>
        <w:t>polymerisation</w:t>
      </w:r>
      <w:r w:rsidR="00FF0C14">
        <w:rPr>
          <w:lang w:val="en-GB"/>
        </w:rPr>
        <w:t xml:space="preserve"> </w:t>
      </w:r>
      <w:r>
        <w:rPr>
          <w:lang w:val="en-GB"/>
        </w:rPr>
        <w:fldChar w:fldCharType="begin" w:fldLock="1"/>
      </w:r>
      <w:r w:rsidR="004121BE">
        <w:rPr>
          <w:lang w:val="en-GB"/>
        </w:rPr>
        <w:instrText>ADDIN CSL_CITATION { "citationItems" : [ { "id" : "ITEM-1", "itemData" : { "DOI" : "10.1016/S1097-2765(03)00451-9", "ISBN" : "1097-2765 (Print)\\n1097-2765 (Linking)", "ISSN" : "10972765", "PMID" : "14690601", "abstract" : "Bacterial DNA segregation takes place in an active and ordered fashion. In the case of Escherichia coli plasmid R1, the partitioning system (par) separates paired plasmid copies and moves them to opposite cell poles. Here we address the mechanism by which the three components of the R1 par system act together to generate the force required for plasmid movement during segregation. ParR protein binds cooperatively to the centromeric parC DNA region, thereby forming a complex that interacts with the filament-forming actin-like ParM protein in an ATP-dependent manner, suggesting that plasmid movement is powered by insertional polymerization of ParM. Consistently, we find that segregating plasmids are positioned at the ends of extending ParM filaments. Thus, the process of R1 plasmid segregation in E. coli appears to be mechanistically analogous to the actin-based motility operating in eukaryotic cells. In addition, we find evidence suggesting that plasmid pairing is required for ParM polymerization.", "author" : [ { "dropping-particle" : "", "family" : "M\u00f8ller-Jensen", "given" : "Jakob", "non-dropping-particle" : "", "parse-names" : false, "suffix" : "" }, { "dropping-particle" : "", "family" : "Borch", "given" : "Jonas", "non-dropping-particle" : "", "parse-names" : false, "suffix" : "" }, { "dropping-particle" : "", "family" : "Dam", "given" : "Mette", "non-dropping-particle" : "", "parse-names" : false, "suffix" : "" }, { "dropping-particle" : "", "family" : "Jensen", "given" : "Rasmus B.", "non-dropping-particle" : "", "parse-names" : false, "suffix" : "" }, { "dropping-particle" : "", "family" : "Roepstorff", "given" : "Peter", "non-dropping-particle" : "", "parse-names" : false, "suffix" : "" }, { "dropping-particle" : "", "family" : "Gerdes", "given" : "Kenn", "non-dropping-particle" : "", "parse-names" : false, "suffix" : "" } ], "container-title" : "Molecular Cell", "id" : "ITEM-1", "issue" : "6", "issued" : { "date-parts" : [ [ "2003" ] ] }, "page" : "1477-1487", "title" : "Bacterial Mitosis: ParM of Plasmid R1 Moves Plasmid DNA by an Actin-like Insertional Polymerization Mechanism", "type" : "article-journal", "volume" : "12" }, "uris" : [ "http://www.mendeley.com/documents/?uuid=2a5042fe-484c-46d8-b4b7-590dc4378090" ] }, { "id" : "ITEM-2", "itemData" : { "DOI" : "10.1126/science.1138527.Reconstitution", "author" : [ { "dropping-particle" : "", "family" : "Garner", "given" : "Ethan C", "non-dropping-particle" : "", "parse-names" : false, "suffix" : "" }, { "dropping-particle" : "", "family" : "Campbell", "given" : "Christopher S", "non-dropping-particle" : "", "parse-names" : false, "suffix" : "" }, { "dropping-particle" : "", "family" : "Weibel", "given" : "Douglas B", "non-dropping-particle" : "", "parse-names" : false, "suffix" : "" }, { "dropping-particle" : "", "family" : "Dyche", "given" : "R", "non-dropping-particle" : "", "parse-names" : false, "suffix" : "" } ], "container-title" : "Science", "id" : "ITEM-2", "issue" : "5816", "issued" : { "date-parts" : [ [ "2010" ] ] }, "page" : "1270-1274", "title" : "Reconstitution of DNA Segregation Driven by Assembly of a Prokaryotic Actin Homolog", "type" : "article-journal", "volume" : "315" }, "uris" : [ "http://www.mendeley.com/documents/?uuid=f0c0aace-a925-4fdf-9055-40df36bc70d2" ] } ], "mendeley" : { "formattedCitation" : "(M\u00f8ller-Jensen &lt;i&gt;et al.&lt;/i&gt;, 2003; Garner &lt;i&gt;et al.&lt;/i&gt;, 2010)", "plainTextFormattedCitation" : "(M\u00f8ller-Jensen et al., 2003; Garner et al., 2010)", "previouslyFormattedCitation" : "(M\u00f8ller-Jensen &lt;i&gt;et al.&lt;/i&gt;, 2003; Garner &lt;i&gt;et al.&lt;/i&gt;, 2010)" }, "properties" : {  }, "schema" : "https://github.com/citation-style-language/schema/raw/master/csl-citation.json" }</w:instrText>
      </w:r>
      <w:r>
        <w:rPr>
          <w:lang w:val="en-GB"/>
        </w:rPr>
        <w:fldChar w:fldCharType="separate"/>
      </w:r>
      <w:r w:rsidR="00143B78" w:rsidRPr="00143B78">
        <w:rPr>
          <w:noProof/>
          <w:lang w:val="en-GB"/>
        </w:rPr>
        <w:t xml:space="preserve">(Møller-Jensen </w:t>
      </w:r>
      <w:r w:rsidR="00143B78" w:rsidRPr="00143B78">
        <w:rPr>
          <w:i/>
          <w:noProof/>
          <w:lang w:val="en-GB"/>
        </w:rPr>
        <w:t>et al.</w:t>
      </w:r>
      <w:r w:rsidR="00143B78" w:rsidRPr="00143B78">
        <w:rPr>
          <w:noProof/>
          <w:lang w:val="en-GB"/>
        </w:rPr>
        <w:t xml:space="preserve">, 2003; Garner </w:t>
      </w:r>
      <w:r w:rsidR="00143B78" w:rsidRPr="00143B78">
        <w:rPr>
          <w:i/>
          <w:noProof/>
          <w:lang w:val="en-GB"/>
        </w:rPr>
        <w:t>et al.</w:t>
      </w:r>
      <w:r w:rsidR="00143B78" w:rsidRPr="00143B78">
        <w:rPr>
          <w:noProof/>
          <w:lang w:val="en-GB"/>
        </w:rPr>
        <w:t>, 2010)</w:t>
      </w:r>
      <w:r>
        <w:rPr>
          <w:lang w:val="en-GB"/>
        </w:rPr>
        <w:fldChar w:fldCharType="end"/>
      </w:r>
      <w:r>
        <w:rPr>
          <w:lang w:val="en-GB"/>
        </w:rPr>
        <w:t>. Two ParM filaments can form anti-</w:t>
      </w:r>
      <w:r w:rsidR="00FF0C14">
        <w:rPr>
          <w:lang w:val="en-GB"/>
        </w:rPr>
        <w:t>parallel</w:t>
      </w:r>
      <w:r>
        <w:rPr>
          <w:lang w:val="en-GB"/>
        </w:rPr>
        <w:t xml:space="preserve"> doublets which stabilise each other and extend in opposite directions, driving apart two sister plasmids</w:t>
      </w:r>
      <w:r w:rsidR="00FF0C14">
        <w:rPr>
          <w:lang w:val="en-GB"/>
        </w:rPr>
        <w:t xml:space="preserve"> </w:t>
      </w:r>
      <w:r>
        <w:rPr>
          <w:lang w:val="en-GB"/>
        </w:rPr>
        <w:fldChar w:fldCharType="begin" w:fldLock="1"/>
      </w:r>
      <w:r w:rsidR="004121BE">
        <w:rPr>
          <w:lang w:val="en-GB"/>
        </w:rPr>
        <w:instrText>ADDIN CSL_CITATION { "citationItems" : [ { "id" : "ITEM-1", "itemData" : { "DOI" : "10.1038/nature14356", "ISBN" : "0028-0836", "ISSN" : "0028-0836", "PMID" : "25915019", "abstract" : "Active segregation of Escherichia coli low-copy-number plasmid R1 involves formation of a bipolar spindle made of left-handed double-helical actin-like ParM filaments. ParR links the filaments with centromeric parC plasmid DNA, while facilitating the addition of subunits to ParM filaments. Growing ParMRC spindles push sister plasmids to the cell poles. Here, using modern electron cryomicroscopy methods, we investigate the structures and arrangements of ParM filaments in vitro and in cells, revealing at near-atomic resolution how subunits and filaments come together to produce the simplest known mitotic machinery. To understand the mechanism of dynamic instability, we determine structures of ParM filaments in different nucleotide states. The structure of filaments bound to the ATP analogue AMPPNP is determined at 4.3 \u00c5 resolution and refined. The ParM filament structure shows strong longitudinal interfaces and weaker lateral interactions. Also using electron cryomicroscopy, we reconstruct ParM doublets forming antiparallel spindles. Finally, with whole-cell electron cryotomography, we show that doublets are abundant in bacterial cells containing low-copy-number plasmids with the ParMRC locus, leading to an asynchronous model of R1 plasmid segregation.", "author" : [ { "dropping-particle" : "", "family" : "Bharat", "given" : "Tanmay A. M.", "non-dropping-particle" : "", "parse-names" : false, "suffix" : "" }, { "dropping-particle" : "", "family" : "Murshudov", "given" : "Garib N.", "non-dropping-particle" : "", "parse-names" : false, "suffix" : "" }, { "dropping-particle" : "", "family" : "Sachse", "given" : "Carsten", "non-dropping-particle" : "", "parse-names" : false, "suffix" : "" }, { "dropping-particle" : "", "family" : "L\u00f6we", "given" : "Jan", "non-dropping-particle" : "", "parse-names" : false, "suffix" : "" } ], "container-title" : "Nature", "id" : "ITEM-1", "issue" : "7558", "issued" : { "date-parts" : [ [ "2015" ] ] }, "page" : "106-110", "title" : "Structures of actin-like ParM filaments show architecture of plasmid-segregating spindles", "type" : "article-journal", "volume" : "523" }, "uris" : [ "http://www.mendeley.com/documents/?uuid=fe44f426-846e-4056-83ef-a82375872118" ] } ], "mendeley" : { "formattedCitation" : "(Bharat &lt;i&gt;et al.&lt;/i&gt;, 2015)", "plainTextFormattedCitation" : "(Bharat et al., 2015)", "previouslyFormattedCitation" : "(Bharat &lt;i&gt;et al.&lt;/i&gt;, 2015)" }, "properties" : {  }, "schema" : "https://github.com/citation-style-language/schema/raw/master/csl-citation.json" }</w:instrText>
      </w:r>
      <w:r>
        <w:rPr>
          <w:lang w:val="en-GB"/>
        </w:rPr>
        <w:fldChar w:fldCharType="separate"/>
      </w:r>
      <w:r w:rsidR="00143B78" w:rsidRPr="00143B78">
        <w:rPr>
          <w:noProof/>
          <w:lang w:val="en-GB"/>
        </w:rPr>
        <w:t xml:space="preserve">(Bharat </w:t>
      </w:r>
      <w:r w:rsidR="00143B78" w:rsidRPr="00143B78">
        <w:rPr>
          <w:i/>
          <w:noProof/>
          <w:lang w:val="en-GB"/>
        </w:rPr>
        <w:t>et al.</w:t>
      </w:r>
      <w:r w:rsidR="00143B78" w:rsidRPr="00143B78">
        <w:rPr>
          <w:noProof/>
          <w:lang w:val="en-GB"/>
        </w:rPr>
        <w:t>, 2015)</w:t>
      </w:r>
      <w:r>
        <w:rPr>
          <w:lang w:val="en-GB"/>
        </w:rPr>
        <w:fldChar w:fldCharType="end"/>
      </w:r>
      <w:r>
        <w:rPr>
          <w:lang w:val="en-GB"/>
        </w:rPr>
        <w:t xml:space="preserve">. </w:t>
      </w:r>
    </w:p>
    <w:p w14:paraId="35F25A0F" w14:textId="77777777" w:rsidR="00F60B2B" w:rsidRDefault="00F60B2B" w:rsidP="00E5114A">
      <w:pPr>
        <w:tabs>
          <w:tab w:val="left" w:pos="6654"/>
        </w:tabs>
        <w:spacing w:line="360" w:lineRule="auto"/>
        <w:jc w:val="both"/>
        <w:rPr>
          <w:lang w:val="en-GB"/>
        </w:rPr>
      </w:pPr>
    </w:p>
    <w:p w14:paraId="2D75D22F" w14:textId="332A1338" w:rsidR="00F60B2B" w:rsidRDefault="00F60B2B" w:rsidP="00E5114A">
      <w:pPr>
        <w:tabs>
          <w:tab w:val="left" w:pos="6654"/>
        </w:tabs>
        <w:spacing w:line="360" w:lineRule="auto"/>
        <w:jc w:val="both"/>
        <w:rPr>
          <w:lang w:val="en-GB"/>
        </w:rPr>
      </w:pPr>
      <w:r>
        <w:rPr>
          <w:lang w:val="en-GB"/>
        </w:rPr>
        <w:lastRenderedPageBreak/>
        <w:t>ParM filaments do not undergo treadmilling and instead collapse due to the dynamic instability of ADP bound ParM filaments not tipped by an ATP ParM cap. It is thought that this instability and resulting filament collapse promotes proper plasmid partitioning, severing the connection between the two sister plasmids</w:t>
      </w:r>
      <w:r w:rsidR="007905D8">
        <w:rPr>
          <w:lang w:val="en-GB"/>
        </w:rPr>
        <w:t xml:space="preserve"> </w:t>
      </w:r>
      <w:r>
        <w:rPr>
          <w:lang w:val="en-GB"/>
        </w:rPr>
        <w:fldChar w:fldCharType="begin" w:fldLock="1"/>
      </w:r>
      <w:r w:rsidR="004121BE">
        <w:rPr>
          <w:lang w:val="en-GB"/>
        </w:rPr>
        <w:instrText>ADDIN CSL_CITATION { "citationItems" : [ { "id" : "ITEM-1", "itemData" : { "DOI" : "10.1126/science.1101313", "ISBN" : "1095-9203 (Electronic) 0036-8075 (Linking)", "ISSN" : "0036-8075", "PMID" : "15528442", "abstract" : "Dynamic instability-the switching of a two-state polymer between phases of steady elongation and rapid shortening-is essential to the cellular function of eukaryotic microtubules, especially during chromosome segregation. Since the discovery of dynamic instability 20 years ago, no other biological polymer has been found to exhibit this behavior. Using total internal reflection fluorescence microscopy and fluorescence resonance energy transfer, we observe that the prokaryotic actin homolog ParM, whose assembly is required for the segregation of large, low-copy number plasmids, displays both dynamic instability and symmetrical, bidirectional polymerization. The dynamic instability of ParM is regulated by adenosine triphosphate (ATP) hydrolysis, and filaments are stabilized by a cap of ATP-bound monomers. ParM is not related to tubulin, so its dynamic instability must have arisen by convergent evolution driven by a set of common constraints on polymer-based segregation of DNA.", "author" : [ { "dropping-particle" : "", "family" : "Garner", "given" : "Ethan C.", "non-dropping-particle" : "", "parse-names" : false, "suffix" : "" }, { "dropping-particle" : "", "family" : "Campbell", "given" : "S. C.", "non-dropping-particle" : "", "parse-names" : false, "suffix" : "" }, { "dropping-particle" : "", "family" : "Mullins", "given" : "R. Dyche", "non-dropping-particle" : "", "parse-names" : false, "suffix" : "" } ], "container-title" : "Science", "id" : "ITEM-1", "issue" : "5698", "issued" : { "date-parts" : [ [ "2004" ] ] }, "page" : "1021-1025", "title" : "Dynamic Instability in a DNA-Segregating Prokaryotic Actin Homolog", "type" : "article-journal", "volume" : "306" }, "uris" : [ "http://www.mendeley.com/documents/?uuid=8b7a72a4-a562-4374-985a-54d802770312" ] } ], "mendeley" : { "formattedCitation" : "(Garner, Campbell and Mullins, 2004)", "plainTextFormattedCitation" : "(Garner, Campbell and Mullins, 2004)", "previouslyFormattedCitation" : "(Garner, Campbell and Mullins, 2004)" }, "properties" : {  }, "schema" : "https://github.com/citation-style-language/schema/raw/master/csl-citation.json" }</w:instrText>
      </w:r>
      <w:r>
        <w:rPr>
          <w:lang w:val="en-GB"/>
        </w:rPr>
        <w:fldChar w:fldCharType="separate"/>
      </w:r>
      <w:r w:rsidR="00293FA4" w:rsidRPr="00293FA4">
        <w:rPr>
          <w:noProof/>
          <w:lang w:val="en-GB"/>
        </w:rPr>
        <w:t>(Garner, Campbell and Mullins, 2004)</w:t>
      </w:r>
      <w:r>
        <w:rPr>
          <w:lang w:val="en-GB"/>
        </w:rPr>
        <w:fldChar w:fldCharType="end"/>
      </w:r>
      <w:r>
        <w:rPr>
          <w:lang w:val="en-GB"/>
        </w:rPr>
        <w:t>. This instability is due to the loss of latitudinal inter-protofilament contacts as well as marked changes to the longitudinal binding surface within the individual protofilament resulting from changes in the helical pitch of the filament</w:t>
      </w:r>
      <w:r w:rsidR="007905D8">
        <w:rPr>
          <w:lang w:val="en-GB"/>
        </w:rPr>
        <w:t xml:space="preserve"> </w:t>
      </w:r>
      <w:r>
        <w:rPr>
          <w:lang w:val="en-GB"/>
        </w:rPr>
        <w:fldChar w:fldCharType="begin" w:fldLock="1"/>
      </w:r>
      <w:r w:rsidR="004121BE">
        <w:rPr>
          <w:lang w:val="en-GB"/>
        </w:rPr>
        <w:instrText>ADDIN CSL_CITATION { "citationItems" : [ { "id" : "ITEM-1", "itemData" : { "DOI" : "10.1038/nature14356", "ISBN" : "0028-0836", "ISSN" : "0028-0836", "PMID" : "25915019", "abstract" : "Active segregation of Escherichia coli low-copy-number plasmid R1 involves formation of a bipolar spindle made of left-handed double-helical actin-like ParM filaments. ParR links the filaments with centromeric parC plasmid DNA, while facilitating the addition of subunits to ParM filaments. Growing ParMRC spindles push sister plasmids to the cell poles. Here, using modern electron cryomicroscopy methods, we investigate the structures and arrangements of ParM filaments in vitro and in cells, revealing at near-atomic resolution how subunits and filaments come together to produce the simplest known mitotic machinery. To understand the mechanism of dynamic instability, we determine structures of ParM filaments in different nucleotide states. The structure of filaments bound to the ATP analogue AMPPNP is determined at 4.3 \u00c5 resolution and refined. The ParM filament structure shows strong longitudinal interfaces and weaker lateral interactions. Also using electron cryomicroscopy, we reconstruct ParM doublets forming antiparallel spindles. Finally, with whole-cell electron cryotomography, we show that doublets are abundant in bacterial cells containing low-copy-number plasmids with the ParMRC locus, leading to an asynchronous model of R1 plasmid segregation.", "author" : [ { "dropping-particle" : "", "family" : "Bharat", "given" : "Tanmay A. M.", "non-dropping-particle" : "", "parse-names" : false, "suffix" : "" }, { "dropping-particle" : "", "family" : "Murshudov", "given" : "Garib N.", "non-dropping-particle" : "", "parse-names" : false, "suffix" : "" }, { "dropping-particle" : "", "family" : "Sachse", "given" : "Carsten", "non-dropping-particle" : "", "parse-names" : false, "suffix" : "" }, { "dropping-particle" : "", "family" : "L\u00f6we", "given" : "Jan", "non-dropping-particle" : "", "parse-names" : false, "suffix" : "" } ], "container-title" : "Nature", "id" : "ITEM-1", "issue" : "7558", "issued" : { "date-parts" : [ [ "2015" ] ] }, "page" : "106-110", "title" : "Structures of actin-like ParM filaments show architecture of plasmid-segregating spindles", "type" : "article-journal", "volume" : "523" }, "uris" : [ "http://www.mendeley.com/documents/?uuid=fe44f426-846e-4056-83ef-a82375872118" ] } ], "mendeley" : { "formattedCitation" : "(Bharat &lt;i&gt;et al.&lt;/i&gt;, 2015)", "plainTextFormattedCitation" : "(Bharat et al., 2015)", "previouslyFormattedCitation" : "(Bharat &lt;i&gt;et al.&lt;/i&gt;, 2015)" }, "properties" : {  }, "schema" : "https://github.com/citation-style-language/schema/raw/master/csl-citation.json" }</w:instrText>
      </w:r>
      <w:r>
        <w:rPr>
          <w:lang w:val="en-GB"/>
        </w:rPr>
        <w:fldChar w:fldCharType="separate"/>
      </w:r>
      <w:r w:rsidR="00143B78" w:rsidRPr="00143B78">
        <w:rPr>
          <w:noProof/>
          <w:lang w:val="en-GB"/>
        </w:rPr>
        <w:t xml:space="preserve">(Bharat </w:t>
      </w:r>
      <w:r w:rsidR="00143B78" w:rsidRPr="00143B78">
        <w:rPr>
          <w:i/>
          <w:noProof/>
          <w:lang w:val="en-GB"/>
        </w:rPr>
        <w:t>et al.</w:t>
      </w:r>
      <w:r w:rsidR="00143B78" w:rsidRPr="00143B78">
        <w:rPr>
          <w:noProof/>
          <w:lang w:val="en-GB"/>
        </w:rPr>
        <w:t>, 2015)</w:t>
      </w:r>
      <w:r>
        <w:rPr>
          <w:lang w:val="en-GB"/>
        </w:rPr>
        <w:fldChar w:fldCharType="end"/>
      </w:r>
      <w:r>
        <w:rPr>
          <w:lang w:val="en-GB"/>
        </w:rPr>
        <w:t>.</w:t>
      </w:r>
    </w:p>
    <w:p w14:paraId="1C0D1BA9" w14:textId="77777777" w:rsidR="00F60B2B" w:rsidRDefault="00F60B2B" w:rsidP="00E5114A">
      <w:pPr>
        <w:tabs>
          <w:tab w:val="left" w:pos="6654"/>
        </w:tabs>
        <w:spacing w:line="360" w:lineRule="auto"/>
        <w:jc w:val="both"/>
        <w:rPr>
          <w:lang w:val="en-GB"/>
        </w:rPr>
      </w:pPr>
    </w:p>
    <w:p w14:paraId="3DEAD9EB" w14:textId="2205D537" w:rsidR="00F60B2B" w:rsidRDefault="00F60B2B" w:rsidP="00E5114A">
      <w:pPr>
        <w:pStyle w:val="Heading3"/>
        <w:jc w:val="both"/>
        <w:rPr>
          <w:rFonts w:eastAsia="Times New Roman"/>
          <w:shd w:val="clear" w:color="auto" w:fill="FFFFFF"/>
        </w:rPr>
      </w:pPr>
      <w:bookmarkStart w:id="26" w:name="_Toc494045766"/>
      <w:bookmarkStart w:id="27" w:name="_Toc494222647"/>
      <w:r>
        <w:rPr>
          <w:rFonts w:eastAsia="Times New Roman"/>
          <w:shd w:val="clear" w:color="auto" w:fill="FFFFFF"/>
        </w:rPr>
        <w:t>1.5.4 C</w:t>
      </w:r>
      <w:r w:rsidRPr="00DE1F92">
        <w:rPr>
          <w:rFonts w:eastAsia="Times New Roman"/>
          <w:shd w:val="clear" w:color="auto" w:fill="FFFFFF"/>
        </w:rPr>
        <w:t>renactin</w:t>
      </w:r>
      <w:bookmarkEnd w:id="26"/>
      <w:bookmarkEnd w:id="27"/>
    </w:p>
    <w:p w14:paraId="2E837B0A" w14:textId="77777777" w:rsidR="00F60B2B" w:rsidRPr="00F60B2B" w:rsidRDefault="00F60B2B" w:rsidP="00E5114A">
      <w:pPr>
        <w:jc w:val="both"/>
      </w:pPr>
    </w:p>
    <w:p w14:paraId="75B6D6B2" w14:textId="21D6D08A" w:rsidR="00F60B2B" w:rsidRDefault="00F60B2B" w:rsidP="00E5114A">
      <w:pPr>
        <w:spacing w:line="360" w:lineRule="auto"/>
        <w:jc w:val="both"/>
        <w:rPr>
          <w:lang w:val="en-GB"/>
        </w:rPr>
      </w:pPr>
      <w:r w:rsidRPr="00D16928">
        <w:rPr>
          <w:lang w:val="en-GB"/>
        </w:rPr>
        <w:t>Crenactin</w:t>
      </w:r>
      <w:r>
        <w:rPr>
          <w:lang w:val="en-GB"/>
        </w:rPr>
        <w:t xml:space="preserve"> is an-actin related protein of the organism </w:t>
      </w:r>
      <w:r w:rsidRPr="00061101">
        <w:rPr>
          <w:i/>
          <w:lang w:val="en-GB"/>
        </w:rPr>
        <w:t>Pyrobaculum calidifontis</w:t>
      </w:r>
      <w:r>
        <w:rPr>
          <w:lang w:val="en-GB"/>
        </w:rPr>
        <w:t xml:space="preserve"> a hyperthermaphilic </w:t>
      </w:r>
      <w:r w:rsidRPr="00061101">
        <w:rPr>
          <w:lang w:val="en-GB"/>
        </w:rPr>
        <w:t>archaeon</w:t>
      </w:r>
      <w:r>
        <w:rPr>
          <w:lang w:val="en-GB"/>
        </w:rPr>
        <w:t xml:space="preserve"> found in underwater thermal vents. It appears to be more closely related to eukaryotic actin than any of the bacterial proteins discussed above despite sharing little sequence homology. Surprisingly initial studies suggested that crenactin polymerises to form a single stranded filament</w:t>
      </w:r>
      <w:r>
        <w:rPr>
          <w:lang w:val="en-GB"/>
        </w:rPr>
        <w:fldChar w:fldCharType="begin" w:fldLock="1"/>
      </w:r>
      <w:r w:rsidR="004121BE">
        <w:rPr>
          <w:lang w:val="en-GB"/>
        </w:rPr>
        <w:instrText>ADDIN CSL_CITATION { "citationItems" : [ { "id" : "ITEM-1", "itemData" : { "DOI" : "10.1073/pnas.1509069112", "ISBN" : "1091-6490 (Electronic) 0027-8424 (Linking)", "ISSN" : "0027-8424", "PMID" : "26124094", "abstract" : "The prokaryotic origins of the actin cytoskeleton have been firmly established, but it has become clear that the bacterial actins form a wide variety of different filaments, different both from each other and from eukaryotic F-actin. We have used electron cryomicroscopy (cryo-EM) to examine the filaments formed by the protein crenactin (a crenarchaeal actin) from Pyrobaculum calidifontis, an organism that grows optimally at 90 \u00b0C. Although this protein only has \u223c20% sequence identity with eukaryotic actin, phylogenetic analyses have placed it much closer to eukaryotic actin than any of the bacterial homologs. It has been assumed that the crenactin filament is double-stranded, like F-actin, in part because it would be hard to imagine how a single-stranded filament would be stable at such high temperatures. We show that not only is the crenactin filament single-stranded, but that it is remarkably similar to each of the two strands in F-actin. A large insertion in the crenactin sequence would prevent the formation of an F-actin-like double-stranded filament. Further, analysis of two existing crystal structures reveals six different subunit-subunit interfaces that are filament-like, but each is different from the others in terms of significant rotations. This variability in the subunit-subunit interface, seen at atomic resolution in crystals, can explain the large variability in the crenactin filaments observed by cryo-EM and helps to explain the variability in twist that has been observed for eukaryotic actin filaments.", "author" : [ { "dropping-particle" : "", "family" : "Braun", "given" : "Tatjana", "non-dropping-particle" : "", "parse-names" : false, "suffix" : "" }, { "dropping-particle" : "", "family" : "Orlova", "given" : "Albina", "non-dropping-particle" : "", "parse-names" : false, "suffix" : "" }, { "dropping-particle" : "", "family" : "Valeg\u00e5rd", "given" : "Karin", "non-dropping-particle" : "", "parse-names" : false, "suffix" : "" }, { "dropping-particle" : "", "family" : "Lind\u00e5s", "given" : "Ann-Christin", "non-dropping-particle" : "", "parse-names" : false, "suffix" : "" }, { "dropping-particle" : "", "family" : "Schr\u00f6der", "given" : "Gunnar F.", "non-dropping-particle" : "", "parse-names" : false, "suffix" : "" }, { "dropping-particle" : "", "family" : "Egelman", "given" : "Edward H.", "non-dropping-particle" : "", "parse-names" : false, "suffix" : "" } ], "container-title" : "Proceedings of the National Academy of Sciences", "id" : "ITEM-1", "issue" : "30", "issued" : { "date-parts" : [ [ "2015" ] ] }, "page" : "9340-9345", "title" : "Archaeal actin from a hyperthermophile forms a single-stranded filament", "type" : "article-journal", "volume" : "112" }, "uris" : [ "http://www.mendeley.com/documents/?uuid=5165e3dc-5f29-47c7-bbc4-bb8021748961" ] } ], "mendeley" : { "formattedCitation" : "(Braun &lt;i&gt;et al.&lt;/i&gt;, 2015)", "plainTextFormattedCitation" : "(Braun et al., 2015)", "previouslyFormattedCitation" : "(Braun &lt;i&gt;et al.&lt;/i&gt;, 2015)" }, "properties" : {  }, "schema" : "https://github.com/citation-style-language/schema/raw/master/csl-citation.json" }</w:instrText>
      </w:r>
      <w:r>
        <w:rPr>
          <w:lang w:val="en-GB"/>
        </w:rPr>
        <w:fldChar w:fldCharType="separate"/>
      </w:r>
      <w:r w:rsidR="00143B78" w:rsidRPr="00143B78">
        <w:rPr>
          <w:noProof/>
          <w:lang w:val="en-GB"/>
        </w:rPr>
        <w:t xml:space="preserve">(Braun </w:t>
      </w:r>
      <w:r w:rsidR="00143B78" w:rsidRPr="00143B78">
        <w:rPr>
          <w:i/>
          <w:noProof/>
          <w:lang w:val="en-GB"/>
        </w:rPr>
        <w:t>et al.</w:t>
      </w:r>
      <w:r w:rsidR="00143B78" w:rsidRPr="00143B78">
        <w:rPr>
          <w:noProof/>
          <w:lang w:val="en-GB"/>
        </w:rPr>
        <w:t>, 2015)</w:t>
      </w:r>
      <w:r>
        <w:rPr>
          <w:lang w:val="en-GB"/>
        </w:rPr>
        <w:fldChar w:fldCharType="end"/>
      </w:r>
      <w:r>
        <w:rPr>
          <w:lang w:val="en-GB"/>
        </w:rPr>
        <w:t xml:space="preserve">. This was thought to be analogous to a single eukaryotic protofilament. This was particularly surprising as the extreme environments in which </w:t>
      </w:r>
      <w:r w:rsidRPr="00061101">
        <w:rPr>
          <w:i/>
          <w:lang w:val="en-GB"/>
        </w:rPr>
        <w:t>Pyrobaculum calidifontis</w:t>
      </w:r>
      <w:r>
        <w:rPr>
          <w:i/>
          <w:lang w:val="en-GB"/>
        </w:rPr>
        <w:t xml:space="preserve"> </w:t>
      </w:r>
      <w:r>
        <w:rPr>
          <w:lang w:val="en-GB"/>
        </w:rPr>
        <w:t>thrive require crenactin filaments to be stable at above 90ºC. Recent studies however have shown that in different salt conditions, crenactin forms double stranded filaments with ‘unprecedented’ similarity to eukaryotic actin filaments</w:t>
      </w:r>
      <w:r w:rsidR="00FF0C14">
        <w:rPr>
          <w:lang w:val="en-GB"/>
        </w:rPr>
        <w:t xml:space="preserve"> </w:t>
      </w:r>
      <w:r>
        <w:rPr>
          <w:lang w:val="en-GB"/>
        </w:rPr>
        <w:fldChar w:fldCharType="begin" w:fldLock="1"/>
      </w:r>
      <w:r w:rsidR="004121BE">
        <w:rPr>
          <w:lang w:val="en-GB"/>
        </w:rPr>
        <w:instrText>ADDIN CSL_CITATION { "citationItems" : [ { "id" : "ITEM-1", "itemData" : { "DOI" : "10.7554/eLife.21600", "ISSN" : "2050084X", "PMID" : "27852434", "abstract" : "The similarity of eukaryotic actin to crenactin, a filament-forming protein from the crenarchaeon Pyrobaculum calidifontis supports the theory of a common origin of Crenarchaea and Eukaryotes. Monomeric structures of crenactin and actin are similar, although their filament architectures were suggested to be different. Here we report that crenactin forms bona fide double helical filaments that show exceptional similarity to eukaryotic F-actin. With cryo-electron microscopy and helical reconstruction we solved the structure of the crenactin filament to 3.8 \u00c5 resolution. When forming double filaments, the 'hydrophobic plug' loop in crenactin rearranges. Arcadin-2, also encoded by the arcade gene cluster, binds tightly with its C-terminus to the hydrophobic groove of crenactin. Binding is reminiscent of eukaryotic actin modulators such as cofilin and thymosin \u03b24 and arcadin-2 is a depolymeriser of crenactin filaments. Our work further supports the theory of shared ancestry of Eukaryotes and Crenarchaea.", "author" : [ { "dropping-particle" : "", "family" : "Izore", "given" : "Thierry", "non-dropping-particle" : "", "parse-names" : false, "suffix" : "" }, { "dropping-particle" : "", "family" : "Kureisaite-Ciziene", "given" : "Danguole", "non-dropping-particle" : "", "parse-names" : false, "suffix" : "" }, { "dropping-particle" : "", "family" : "McLaughlin", "given" : "Stephen H.", "non-dropping-particle" : "", "parse-names" : false, "suffix" : "" }, { "dropping-particle" : "", "family" : "L??we", "given" : "Jan", "non-dropping-particle" : "", "parse-names" : false, "suffix" : "" } ], "container-title" : "eLife", "id" : "ITEM-1", "issue" : "NOVEMBER2016", "issued" : { "date-parts" : [ [ "2016" ] ] }, "page" : "1-18", "title" : "Crenactin forms actin-like double helical filaments regulated by arcadin-2", "type" : "article-journal", "volume" : "5" }, "uris" : [ "http://www.mendeley.com/documents/?uuid=ad1ed0ec-157a-4f6f-b4e6-b790583c1d62" ] } ], "mendeley" : { "formattedCitation" : "(Izore &lt;i&gt;et al.&lt;/i&gt;, 2016)", "plainTextFormattedCitation" : "(Izore et al., 2016)", "previouslyFormattedCitation" : "(Izore &lt;i&gt;et al.&lt;/i&gt;, 2016)" }, "properties" : {  }, "schema" : "https://github.com/citation-style-language/schema/raw/master/csl-citation.json" }</w:instrText>
      </w:r>
      <w:r>
        <w:rPr>
          <w:lang w:val="en-GB"/>
        </w:rPr>
        <w:fldChar w:fldCharType="separate"/>
      </w:r>
      <w:r w:rsidR="00143B78" w:rsidRPr="00143B78">
        <w:rPr>
          <w:noProof/>
          <w:lang w:val="en-GB"/>
        </w:rPr>
        <w:t xml:space="preserve">(Izore </w:t>
      </w:r>
      <w:r w:rsidR="00143B78" w:rsidRPr="00143B78">
        <w:rPr>
          <w:i/>
          <w:noProof/>
          <w:lang w:val="en-GB"/>
        </w:rPr>
        <w:t>et al.</w:t>
      </w:r>
      <w:r w:rsidR="00143B78" w:rsidRPr="00143B78">
        <w:rPr>
          <w:noProof/>
          <w:lang w:val="en-GB"/>
        </w:rPr>
        <w:t>, 2016)</w:t>
      </w:r>
      <w:r>
        <w:rPr>
          <w:lang w:val="en-GB"/>
        </w:rPr>
        <w:fldChar w:fldCharType="end"/>
      </w:r>
      <w:r>
        <w:rPr>
          <w:lang w:val="en-GB"/>
        </w:rPr>
        <w:t xml:space="preserve">. The similarity between crenactin filaments and eukaryotic actin filaments raise interesting questions about the evolutionary relationships between eukaryotic and </w:t>
      </w:r>
      <w:r w:rsidR="003A1CCC">
        <w:rPr>
          <w:lang w:val="en-GB"/>
        </w:rPr>
        <w:t>archaeal</w:t>
      </w:r>
      <w:r>
        <w:rPr>
          <w:lang w:val="en-GB"/>
        </w:rPr>
        <w:t xml:space="preserve"> actins.</w:t>
      </w:r>
    </w:p>
    <w:p w14:paraId="02577210" w14:textId="77777777" w:rsidR="00F60B2B" w:rsidRDefault="00F60B2B" w:rsidP="00E5114A">
      <w:pPr>
        <w:spacing w:line="360" w:lineRule="auto"/>
        <w:jc w:val="both"/>
        <w:rPr>
          <w:lang w:val="en-GB"/>
        </w:rPr>
      </w:pPr>
    </w:p>
    <w:p w14:paraId="0E45A5C3" w14:textId="17D82754" w:rsidR="0003620E" w:rsidRDefault="00F60B2B" w:rsidP="00C46A73">
      <w:pPr>
        <w:spacing w:line="360" w:lineRule="auto"/>
        <w:jc w:val="both"/>
        <w:rPr>
          <w:lang w:val="en-GB"/>
        </w:rPr>
      </w:pPr>
      <w:r>
        <w:rPr>
          <w:lang w:val="en-GB"/>
        </w:rPr>
        <w:t xml:space="preserve">A crenactin binding protein </w:t>
      </w:r>
      <w:r w:rsidRPr="00D46F0B">
        <w:rPr>
          <w:lang w:val="en-GB"/>
        </w:rPr>
        <w:t>arcadin-2</w:t>
      </w:r>
      <w:r>
        <w:rPr>
          <w:lang w:val="en-GB"/>
        </w:rPr>
        <w:t xml:space="preserve"> has been shown to regulate crenactin activity by promoting its depolymerisation. It does this by binding mon</w:t>
      </w:r>
      <w:r w:rsidR="007905D8">
        <w:rPr>
          <w:lang w:val="en-GB"/>
        </w:rPr>
        <w:t>omeric crenactin very tightly (K</w:t>
      </w:r>
      <w:r>
        <w:rPr>
          <w:lang w:val="en-GB"/>
        </w:rPr>
        <w:t xml:space="preserve">d 31±4nM) in a manner that is incompatible with stable filament formation </w:t>
      </w:r>
      <w:r>
        <w:rPr>
          <w:lang w:val="en-GB"/>
        </w:rPr>
        <w:fldChar w:fldCharType="begin" w:fldLock="1"/>
      </w:r>
      <w:r w:rsidR="004121BE">
        <w:rPr>
          <w:lang w:val="en-GB"/>
        </w:rPr>
        <w:instrText>ADDIN CSL_CITATION { "citationItems" : [ { "id" : "ITEM-1", "itemData" : { "DOI" : "10.7554/eLife.21600", "ISSN" : "2050084X", "PMID" : "27852434", "abstract" : "The similarity of eukaryotic actin to crenactin, a filament-forming protein from the crenarchaeon Pyrobaculum calidifontis supports the theory of a common origin of Crenarchaea and Eukaryotes. Monomeric structures of crenactin and actin are similar, although their filament architectures were suggested to be different. Here we report that crenactin forms bona fide double helical filaments that show exceptional similarity to eukaryotic F-actin. With cryo-electron microscopy and helical reconstruction we solved the structure of the crenactin filament to 3.8 \u00c5 resolution. When forming double filaments, the 'hydrophobic plug' loop in crenactin rearranges. Arcadin-2, also encoded by the arcade gene cluster, binds tightly with its C-terminus to the hydrophobic groove of crenactin. Binding is reminiscent of eukaryotic actin modulators such as cofilin and thymosin \u03b24 and arcadin-2 is a depolymeriser of crenactin filaments. Our work further supports the theory of shared ancestry of Eukaryotes and Crenarchaea.", "author" : [ { "dropping-particle" : "", "family" : "Izore", "given" : "Thierry", "non-dropping-particle" : "", "parse-names" : false, "suffix" : "" }, { "dropping-particle" : "", "family" : "Kureisaite-Ciziene", "given" : "Danguole", "non-dropping-particle" : "", "parse-names" : false, "suffix" : "" }, { "dropping-particle" : "", "family" : "McLaughlin", "given" : "Stephen H.", "non-dropping-particle" : "", "parse-names" : false, "suffix" : "" }, { "dropping-particle" : "", "family" : "L??we", "given" : "Jan", "non-dropping-particle" : "", "parse-names" : false, "suffix" : "" } ], "container-title" : "eLife", "id" : "ITEM-1", "issue" : "NOVEMBER2016", "issued" : { "date-parts" : [ [ "2016" ] ] }, "page" : "1-18", "title" : "Crenactin forms actin-like double helical filaments regulated by arcadin-2", "type" : "article-journal", "volume" : "5" }, "uris" : [ "http://www.mendeley.com/documents/?uuid=ad1ed0ec-157a-4f6f-b4e6-b790583c1d62" ] } ], "mendeley" : { "formattedCitation" : "(Izore &lt;i&gt;et al.&lt;/i&gt;, 2016)", "plainTextFormattedCitation" : "(Izore et al., 2016)", "previouslyFormattedCitation" : "(Izore &lt;i&gt;et al.&lt;/i&gt;, 2016)" }, "properties" : {  }, "schema" : "https://github.com/citation-style-language/schema/raw/master/csl-citation.json" }</w:instrText>
      </w:r>
      <w:r>
        <w:rPr>
          <w:lang w:val="en-GB"/>
        </w:rPr>
        <w:fldChar w:fldCharType="separate"/>
      </w:r>
      <w:r w:rsidR="00143B78" w:rsidRPr="00143B78">
        <w:rPr>
          <w:noProof/>
          <w:lang w:val="en-GB"/>
        </w:rPr>
        <w:t xml:space="preserve">(Izore </w:t>
      </w:r>
      <w:r w:rsidR="00143B78" w:rsidRPr="00143B78">
        <w:rPr>
          <w:i/>
          <w:noProof/>
          <w:lang w:val="en-GB"/>
        </w:rPr>
        <w:t>et al.</w:t>
      </w:r>
      <w:r w:rsidR="00143B78" w:rsidRPr="00143B78">
        <w:rPr>
          <w:noProof/>
          <w:lang w:val="en-GB"/>
        </w:rPr>
        <w:t>, 2016)</w:t>
      </w:r>
      <w:r>
        <w:rPr>
          <w:lang w:val="en-GB"/>
        </w:rPr>
        <w:fldChar w:fldCharType="end"/>
      </w:r>
      <w:r>
        <w:rPr>
          <w:lang w:val="en-GB"/>
        </w:rPr>
        <w:t xml:space="preserve">. A 17-amino acid C-terminal domain of arcadin-2 was shown to be sufficient for this activity. The crystal structure of the complex has been solved and showed that this short domain formed an </w:t>
      </w:r>
      <w:r w:rsidRPr="0026508C">
        <w:rPr>
          <w:rFonts w:ascii="Symbol" w:hAnsi="Symbol"/>
          <w:lang w:val="en-GB"/>
        </w:rPr>
        <w:t></w:t>
      </w:r>
      <w:r w:rsidRPr="00AC6E70">
        <w:rPr>
          <w:lang w:val="en-GB"/>
        </w:rPr>
        <w:t>-helix</w:t>
      </w:r>
      <w:r>
        <w:rPr>
          <w:lang w:val="en-GB"/>
        </w:rPr>
        <w:t xml:space="preserve"> which interacts with the monomer at the hydrophobic groove. This site constitutes an important longitudinal contact </w:t>
      </w:r>
      <w:r>
        <w:rPr>
          <w:lang w:val="en-GB"/>
        </w:rPr>
        <w:lastRenderedPageBreak/>
        <w:t xml:space="preserve">point between two monomers in a filament. This mode of binding appears analogous to that of many Eukaryotic actin binding proteins, including WH2 motifs and </w:t>
      </w:r>
      <w:r>
        <w:rPr>
          <w:rFonts w:ascii="Calibri" w:hAnsi="Calibri"/>
          <w:lang w:val="en-GB"/>
        </w:rPr>
        <w:t>ß</w:t>
      </w:r>
      <w:r>
        <w:rPr>
          <w:lang w:val="en-GB"/>
        </w:rPr>
        <w:t>-thymosins.</w:t>
      </w:r>
      <w:bookmarkStart w:id="28" w:name="_Toc494045767"/>
    </w:p>
    <w:p w14:paraId="20F4DAB2" w14:textId="77777777" w:rsidR="0003620E" w:rsidRDefault="0003620E" w:rsidP="00E5114A">
      <w:pPr>
        <w:jc w:val="both"/>
        <w:rPr>
          <w:lang w:val="en-GB"/>
        </w:rPr>
      </w:pPr>
    </w:p>
    <w:p w14:paraId="553E565F" w14:textId="6B2C5ACD" w:rsidR="00F60B2B" w:rsidRDefault="00F60B2B" w:rsidP="00E5114A">
      <w:pPr>
        <w:pStyle w:val="Heading3"/>
        <w:jc w:val="both"/>
        <w:rPr>
          <w:lang w:val="en-GB"/>
        </w:rPr>
      </w:pPr>
      <w:bookmarkStart w:id="29" w:name="_Toc494222648"/>
      <w:r>
        <w:rPr>
          <w:lang w:val="en-GB"/>
        </w:rPr>
        <w:t>1.5.5 ‘One filament one function’</w:t>
      </w:r>
      <w:bookmarkEnd w:id="28"/>
      <w:bookmarkEnd w:id="29"/>
    </w:p>
    <w:p w14:paraId="0513F897" w14:textId="77777777" w:rsidR="00F60B2B" w:rsidRPr="00F60B2B" w:rsidRDefault="00F60B2B" w:rsidP="00E5114A">
      <w:pPr>
        <w:jc w:val="both"/>
        <w:rPr>
          <w:lang w:val="en-GB"/>
        </w:rPr>
      </w:pPr>
    </w:p>
    <w:p w14:paraId="53844BBC" w14:textId="70E537EB" w:rsidR="00F60B2B" w:rsidRDefault="00F60B2B" w:rsidP="00E5114A">
      <w:pPr>
        <w:tabs>
          <w:tab w:val="left" w:pos="6654"/>
        </w:tabs>
        <w:spacing w:line="360" w:lineRule="auto"/>
        <w:jc w:val="both"/>
        <w:rPr>
          <w:lang w:val="en-GB"/>
        </w:rPr>
      </w:pPr>
      <w:r>
        <w:rPr>
          <w:lang w:val="en-GB"/>
        </w:rPr>
        <w:t xml:space="preserve">These three actin-like bacterial proteins exhibit </w:t>
      </w:r>
      <w:r w:rsidR="0003620E">
        <w:rPr>
          <w:lang w:val="en-GB"/>
        </w:rPr>
        <w:t>drastically</w:t>
      </w:r>
      <w:r>
        <w:rPr>
          <w:lang w:val="en-GB"/>
        </w:rPr>
        <w:t xml:space="preserve"> divergent filament dynamics which contribute to their specific cellular function. This is in contrast to the highly conserved nature of eukaryotic actins which exhibit high levels of sequence conservation (91.2% between human </w:t>
      </w:r>
      <w:r w:rsidRPr="00006CCB">
        <w:rPr>
          <w:lang w:val="en-GB"/>
        </w:rPr>
        <w:t>γ-actin and fission yeast actin</w:t>
      </w:r>
      <w:r>
        <w:rPr>
          <w:lang w:val="en-GB"/>
        </w:rPr>
        <w:t xml:space="preserve">) as well as similar filament dynamics. Bacterial actin-like proteins are generally associated with a single function whereas single eukaryotic actin isoforms are incorporated into numerous structures and involved in a diverse range of cellular functions. The benefits of maintaining a single universal pool of polymerisable actin in eukaryotes must therefore outweigh the loss of innately distinct filament dynamics tuned to individual function. It must also necessitate the development of different methods of filament differentiation </w:t>
      </w:r>
      <w:r>
        <w:rPr>
          <w:lang w:val="en-GB"/>
        </w:rPr>
        <w:fldChar w:fldCharType="begin" w:fldLock="1"/>
      </w:r>
      <w:r w:rsidR="004121BE">
        <w:rPr>
          <w:lang w:val="en-GB"/>
        </w:rPr>
        <w:instrText>ADDIN CSL_CITATION { "citationItems" : [ { "id" : "ITEM-1", "itemData" : { "DOI" : "10.1242/jcs.165563", "ISBN" : "1477-9137 (Electronic)\\r0021-9533 (Linking)", "ISSN" : "0021-9533", "PMID" : "25788699", "abstract" : "The actin filament is astonishingly well conserved across a diverse set of eukaryotic species. It has essentially remained unchanged in the billion years that separate yeast, Arabidopsis and man. In contrast, bacterial actin-like proteins have diverged to the extreme, and many of them are not readily identified from sequence-based homology searches. Here, we present phylogenetic analyses that point to an evolutionary drive to diversify actin filament composition across kingdoms. Bacteria use a one-filament-one-function system to create distinct filament systems within a single cell. In contrast, eukaryotic actin is a universal force provider in a wide range of processes. In plants, there has been an expansion of the number of closely related actin genes, whereas in fungi and metazoa diversification in tropomyosins has increased the compositional variety in actin filament systems. Both mechanisms dictate the subset of actin-binding proteins that interact with each filament type, leading to specialization in function. In this Hypothesis, we thus propose that different mechanisms were selected in bacteria, plants and metazoa, which achieved actin filament compositional variation leading to the expansion of their functional diversity.", "author" : [ { "dropping-particle" : "", "family" : "Gunning", "given" : "Peter W", "non-dropping-particle" : "", "parse-names" : false, "suffix" : "" }, { "dropping-particle" : "", "family" : "Ghoshdastider", "given" : "Umesh", "non-dropping-particle" : "", "parse-names" : false, "suffix" : "" }, { "dropping-particle" : "", "family" : "Whitaker", "given" : "Shane", "non-dropping-particle" : "", "parse-names" : false, "suffix" : "" }, { "dropping-particle" : "", "family" : "Popp", "given" : "David", "non-dropping-particle" : "", "parse-names" : false, "suffix" : "" }, { "dropping-particle" : "", "family" : "Robinson", "given" : "Robert C", "non-dropping-particle" : "", "parse-names" : false, "suffix" : "" } ], "container-title" : "Journal of Cell Science", "id" : "ITEM-1", "issue" : "11", "issued" : { "date-parts" : [ [ "2015" ] ] }, "page" : "2009-2019", "title" : "The evolution of compositionally and functionally distinct actin filaments", "type" : "article-journal", "volume" : "128" }, "uris" : [ "http://www.mendeley.com/documents/?uuid=6b2346b7-3c73-4e59-97bd-926d361f0917" ] } ], "mendeley" : { "formattedCitation" : "(Gunning &lt;i&gt;et al.&lt;/i&gt;, 2015)", "plainTextFormattedCitation" : "(Gunning et al., 2015)", "previouslyFormattedCitation" : "(Gunning &lt;i&gt;et al.&lt;/i&gt;, 2015)" }, "properties" : {  }, "schema" : "https://github.com/citation-style-language/schema/raw/master/csl-citation.json" }</w:instrText>
      </w:r>
      <w:r>
        <w:rPr>
          <w:lang w:val="en-GB"/>
        </w:rPr>
        <w:fldChar w:fldCharType="separate"/>
      </w:r>
      <w:r w:rsidR="00143B78" w:rsidRPr="00143B78">
        <w:rPr>
          <w:noProof/>
          <w:lang w:val="en-GB"/>
        </w:rPr>
        <w:t xml:space="preserve">(Gunning </w:t>
      </w:r>
      <w:r w:rsidR="00143B78" w:rsidRPr="00143B78">
        <w:rPr>
          <w:i/>
          <w:noProof/>
          <w:lang w:val="en-GB"/>
        </w:rPr>
        <w:t>et al.</w:t>
      </w:r>
      <w:r w:rsidR="00143B78" w:rsidRPr="00143B78">
        <w:rPr>
          <w:noProof/>
          <w:lang w:val="en-GB"/>
        </w:rPr>
        <w:t>, 2015)</w:t>
      </w:r>
      <w:r>
        <w:rPr>
          <w:lang w:val="en-GB"/>
        </w:rPr>
        <w:fldChar w:fldCharType="end"/>
      </w:r>
      <w:r>
        <w:rPr>
          <w:lang w:val="en-GB"/>
        </w:rPr>
        <w:t>.</w:t>
      </w:r>
    </w:p>
    <w:p w14:paraId="7CAC797F" w14:textId="77777777" w:rsidR="00F60B2B" w:rsidRDefault="00F60B2B" w:rsidP="00E5114A">
      <w:pPr>
        <w:jc w:val="both"/>
        <w:rPr>
          <w:lang w:val="en-GB"/>
        </w:rPr>
      </w:pPr>
    </w:p>
    <w:p w14:paraId="4285A81D" w14:textId="7FBDE7AE" w:rsidR="00F60B2B" w:rsidRDefault="00F60B2B" w:rsidP="00E5114A">
      <w:pPr>
        <w:pStyle w:val="Heading2"/>
        <w:jc w:val="both"/>
        <w:rPr>
          <w:lang w:val="en-GB"/>
        </w:rPr>
      </w:pPr>
      <w:bookmarkStart w:id="30" w:name="_Toc494045768"/>
      <w:bookmarkStart w:id="31" w:name="_Toc494222649"/>
      <w:r>
        <w:rPr>
          <w:lang w:val="en-GB"/>
        </w:rPr>
        <w:t>1.6 Actin Binding Proteins</w:t>
      </w:r>
      <w:bookmarkEnd w:id="30"/>
      <w:bookmarkEnd w:id="31"/>
    </w:p>
    <w:p w14:paraId="1FA449B5" w14:textId="77777777" w:rsidR="00F60B2B" w:rsidRPr="00F60B2B" w:rsidRDefault="00F60B2B" w:rsidP="00E5114A">
      <w:pPr>
        <w:jc w:val="both"/>
        <w:rPr>
          <w:lang w:val="en-GB"/>
        </w:rPr>
      </w:pPr>
    </w:p>
    <w:p w14:paraId="1C8F2A0B" w14:textId="4844717A" w:rsidR="00F60B2B" w:rsidRDefault="00F60B2B" w:rsidP="00E5114A">
      <w:pPr>
        <w:spacing w:line="360" w:lineRule="auto"/>
        <w:jc w:val="both"/>
        <w:rPr>
          <w:lang w:val="en-GB"/>
        </w:rPr>
      </w:pPr>
      <w:r>
        <w:rPr>
          <w:lang w:val="en-GB"/>
        </w:rPr>
        <w:t xml:space="preserve">The high concentration of actin within the cell as well as the numerous and varied functions for which it is required means that actin filament dynamics must be tightly regulated. A wide range of actin binding proteins interact with both G and F-actin to promote polymerisation when and where it is needed, inhibit it where it is not and define the filament architecture that ultimately forms </w:t>
      </w:r>
      <w:r>
        <w:rPr>
          <w:lang w:val="en-GB"/>
        </w:rPr>
        <w:fldChar w:fldCharType="begin" w:fldLock="1"/>
      </w:r>
      <w:r w:rsidR="004121BE">
        <w:rPr>
          <w:lang w:val="en-GB"/>
        </w:rPr>
        <w:instrText>ADDIN CSL_CITATION { "citationItems" : [ { "id" : "ITEM-1", "itemData" : { "DOI" : "10.1242/jcs.01670", "ISSN" : "0021-9533", "PMID" : "15701920", "author" : [ { "dropping-particle" : "", "family" : "Winder", "given" : "Steven J", "non-dropping-particle" : "", "parse-names" : false, "suffix" : "" }, { "dropping-particle" : "", "family" : "Ayscough", "given" : "Kathryn R", "non-dropping-particle" : "", "parse-names" : false, "suffix" : "" } ], "container-title" : "Journal of cell science", "id" : "ITEM-1", "issue" : "Pt 4", "issued" : { "date-parts" : [ [ "2005", "2", "15" ] ] }, "page" : "651-4", "title" : "Actin-binding proteins.", "type" : "article-journal", "volume" : "118" }, "uris" : [ "http://www.mendeley.com/documents/?uuid=bd7a81a6-c137-4e29-b48a-6fd085dc2876" ] } ], "mendeley" : { "formattedCitation" : "(Winder and Ayscough, 2005)", "plainTextFormattedCitation" : "(Winder and Ayscough, 2005)", "previouslyFormattedCitation" : "(Winder and Ayscough, 2005)" }, "properties" : {  }, "schema" : "https://github.com/citation-style-language/schema/raw/master/csl-citation.json" }</w:instrText>
      </w:r>
      <w:r>
        <w:rPr>
          <w:lang w:val="en-GB"/>
        </w:rPr>
        <w:fldChar w:fldCharType="separate"/>
      </w:r>
      <w:r w:rsidR="00143B78" w:rsidRPr="00143B78">
        <w:rPr>
          <w:noProof/>
          <w:lang w:val="en-GB"/>
        </w:rPr>
        <w:t>(Winder and Ayscough, 2005)</w:t>
      </w:r>
      <w:r>
        <w:rPr>
          <w:lang w:val="en-GB"/>
        </w:rPr>
        <w:fldChar w:fldCharType="end"/>
      </w:r>
      <w:r>
        <w:rPr>
          <w:lang w:val="en-GB"/>
        </w:rPr>
        <w:t xml:space="preserve">. The hydrophobic cleft, an important binding site for many G-actin proteins is buried in F-actin, precluding the interaction of certain proteins with F-actin. Similarly, the transition to F-actin allows for the interaction with a number of F-actin binding proteins. As such actin binds different subclasses of interacting partners depending on whether it is G or F-actin (with some overlap) </w:t>
      </w:r>
      <w:r>
        <w:rPr>
          <w:lang w:val="en-GB"/>
        </w:rPr>
        <w:fldChar w:fldCharType="begin" w:fldLock="1"/>
      </w:r>
      <w:r w:rsidR="004121BE">
        <w:rPr>
          <w:lang w:val="en-GB"/>
        </w:rPr>
        <w:instrText>ADDIN CSL_CITATION { "citationItems" : [ { "id" : "ITEM-1", "itemData" : { "DOI" : "10.1146/annurev-biophys-042910-155359", "ISBN" : "1936-1238 (Electronic)\\n1936-122X (Linking)", "ISSN" : "1936-122X", "PMID" : "21314430", "abstract" : "Actin is the most abundant protein in most eukaryotic cells. It is highly conserved and participates in more protein-protein interactions than any known protein. These properties, along with its ability to transition between monomeric (G-actin) and filamentous (F-actin) states under the control of nucleotide hydrolysis, ions, and a large number of actin-binding proteins, make actin a critical player in many cellular functions, ranging from cell motility and the maintenance of cell shape and polarity to the regulation of transcription. Moreover, the interaction of filamentous actin with myosin forms the basis of muscle contraction. Owing to its central role in the cell, the actin cytoskeleton is also disrupted or taken over by numerous pathogens. Here we review structures of G-actin and F-actin and discuss some of the interactions that control the polymerization and disassembly of actin.", "author" : [ { "dropping-particle" : "", "family" : "Dominguez", "given" : "Roberto", "non-dropping-particle" : "", "parse-names" : false, "suffix" : "" }, { "dropping-particle" : "", "family" : "Holmes", "given" : "Kenneth C", "non-dropping-particle" : "", "parse-names" : false, "suffix" : "" } ], "container-title" : "Annual Review of Biophysics", "id" : "ITEM-1", "issue" : "1", "issued" : { "date-parts" : [ [ "2011" ] ] }, "page" : "169-186", "title" : "Actin Structure and Function", "type" : "article-journal", "volume" : "40" }, "uris" : [ "http://www.mendeley.com/documents/?uuid=4528615c-e08a-494b-aca6-21357d0e5161" ] } ], "mendeley" : { "formattedCitation" : "(Dominguez and Holmes, 2011)", "plainTextFormattedCitation" : "(Dominguez and Holmes, 2011)", "previouslyFormattedCitation" : "(Dominguez and Holmes, 2011)" }, "properties" : {  }, "schema" : "https://github.com/citation-style-language/schema/raw/master/csl-citation.json" }</w:instrText>
      </w:r>
      <w:r>
        <w:rPr>
          <w:lang w:val="en-GB"/>
        </w:rPr>
        <w:fldChar w:fldCharType="separate"/>
      </w:r>
      <w:r w:rsidR="00143B78" w:rsidRPr="00143B78">
        <w:rPr>
          <w:noProof/>
          <w:lang w:val="en-GB"/>
        </w:rPr>
        <w:t>(Dominguez and Holmes, 2011)</w:t>
      </w:r>
      <w:r>
        <w:rPr>
          <w:lang w:val="en-GB"/>
        </w:rPr>
        <w:fldChar w:fldCharType="end"/>
      </w:r>
      <w:r>
        <w:rPr>
          <w:lang w:val="en-GB"/>
        </w:rPr>
        <w:t>.</w:t>
      </w:r>
    </w:p>
    <w:p w14:paraId="46E2B4F9" w14:textId="77777777" w:rsidR="00C46A73" w:rsidRDefault="00C46A73" w:rsidP="00E5114A">
      <w:pPr>
        <w:spacing w:line="360" w:lineRule="auto"/>
        <w:jc w:val="both"/>
        <w:rPr>
          <w:lang w:val="en-GB"/>
        </w:rPr>
      </w:pPr>
    </w:p>
    <w:p w14:paraId="157EC7E5" w14:textId="77777777" w:rsidR="00EE4F79" w:rsidRDefault="00EE4F79" w:rsidP="00E5114A">
      <w:pPr>
        <w:spacing w:line="360" w:lineRule="auto"/>
        <w:jc w:val="both"/>
        <w:rPr>
          <w:lang w:val="en-GB"/>
        </w:rPr>
      </w:pPr>
    </w:p>
    <w:p w14:paraId="314A4FFB" w14:textId="77777777" w:rsidR="00C46A73" w:rsidRDefault="00C46A73" w:rsidP="00E5114A">
      <w:pPr>
        <w:spacing w:line="360" w:lineRule="auto"/>
        <w:jc w:val="both"/>
        <w:rPr>
          <w:lang w:val="en-GB"/>
        </w:rPr>
      </w:pPr>
    </w:p>
    <w:p w14:paraId="3B4CA2BE" w14:textId="77777777" w:rsidR="00F60B2B" w:rsidRDefault="00F60B2B" w:rsidP="00E5114A">
      <w:pPr>
        <w:spacing w:line="360" w:lineRule="auto"/>
        <w:jc w:val="both"/>
        <w:rPr>
          <w:lang w:val="en-GB"/>
        </w:rPr>
      </w:pPr>
    </w:p>
    <w:p w14:paraId="060C1617" w14:textId="48ED4F5A" w:rsidR="00F60B2B" w:rsidRDefault="00F60B2B" w:rsidP="00E5114A">
      <w:pPr>
        <w:pStyle w:val="Heading3"/>
        <w:jc w:val="both"/>
        <w:rPr>
          <w:lang w:val="en-GB"/>
        </w:rPr>
      </w:pPr>
      <w:bookmarkStart w:id="32" w:name="_Toc494045769"/>
      <w:bookmarkStart w:id="33" w:name="_Toc494222650"/>
      <w:r>
        <w:rPr>
          <w:lang w:val="en-GB"/>
        </w:rPr>
        <w:t>1.6.1 Nucleators</w:t>
      </w:r>
      <w:bookmarkEnd w:id="32"/>
      <w:bookmarkEnd w:id="33"/>
    </w:p>
    <w:p w14:paraId="530A0C61" w14:textId="77777777" w:rsidR="00F60B2B" w:rsidRPr="00F60B2B" w:rsidRDefault="00F60B2B" w:rsidP="00E5114A">
      <w:pPr>
        <w:jc w:val="both"/>
        <w:rPr>
          <w:lang w:val="en-GB"/>
        </w:rPr>
      </w:pPr>
    </w:p>
    <w:p w14:paraId="18B81346" w14:textId="3A3516A4" w:rsidR="00F60B2B" w:rsidRDefault="00F60B2B" w:rsidP="00E5114A">
      <w:pPr>
        <w:spacing w:line="360" w:lineRule="auto"/>
        <w:jc w:val="both"/>
        <w:rPr>
          <w:lang w:val="en-GB"/>
        </w:rPr>
      </w:pPr>
      <w:r>
        <w:rPr>
          <w:lang w:val="en-GB"/>
        </w:rPr>
        <w:t xml:space="preserve">A class of proteins described as nucleators promote filament formation at the right time and place within the cell. Nucleators stabilise the otherwise unstable intermediates during de novo filament formation. The first nucleator discovered was the Arp2/3 complex, which </w:t>
      </w:r>
      <w:r w:rsidR="00EE4F79">
        <w:rPr>
          <w:lang w:val="en-GB"/>
        </w:rPr>
        <w:t>promotes the formation of</w:t>
      </w:r>
      <w:r>
        <w:rPr>
          <w:lang w:val="en-GB"/>
        </w:rPr>
        <w:t xml:space="preserve"> a new filament from the side of a pre-existing filament. This leads to the formation of a branch junction: a connection between two filaments important for many actin-dependent processes. Other nucleators include formins and tandem WH2 containing proteins, both of which generate linear, unbranched filaments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w:t>
      </w:r>
    </w:p>
    <w:p w14:paraId="68C830A1" w14:textId="77777777" w:rsidR="00F60B2B" w:rsidRDefault="00F60B2B" w:rsidP="00E5114A">
      <w:pPr>
        <w:spacing w:line="360" w:lineRule="auto"/>
        <w:jc w:val="both"/>
        <w:rPr>
          <w:lang w:val="en-GB"/>
        </w:rPr>
      </w:pPr>
    </w:p>
    <w:p w14:paraId="62FE8646" w14:textId="12115AFC" w:rsidR="00F60B2B" w:rsidRDefault="00891A6A" w:rsidP="00E5114A">
      <w:pPr>
        <w:pStyle w:val="Heading3"/>
        <w:jc w:val="both"/>
        <w:rPr>
          <w:lang w:val="en-GB"/>
        </w:rPr>
      </w:pPr>
      <w:bookmarkStart w:id="34" w:name="_Toc494045770"/>
      <w:bookmarkStart w:id="35" w:name="_Toc494222651"/>
      <w:r>
        <w:rPr>
          <w:lang w:val="en-GB"/>
        </w:rPr>
        <w:t xml:space="preserve">1.6.2 </w:t>
      </w:r>
      <w:r w:rsidR="00F60B2B">
        <w:rPr>
          <w:lang w:val="en-GB"/>
        </w:rPr>
        <w:t>Sequestering proteins</w:t>
      </w:r>
      <w:bookmarkEnd w:id="34"/>
      <w:bookmarkEnd w:id="35"/>
    </w:p>
    <w:p w14:paraId="3EDC2E91" w14:textId="77777777" w:rsidR="00891A6A" w:rsidRPr="00891A6A" w:rsidRDefault="00891A6A" w:rsidP="00E5114A">
      <w:pPr>
        <w:jc w:val="both"/>
        <w:rPr>
          <w:lang w:val="en-GB"/>
        </w:rPr>
      </w:pPr>
    </w:p>
    <w:p w14:paraId="597219F3" w14:textId="75E2A9DC" w:rsidR="00F60B2B" w:rsidRDefault="00F60B2B" w:rsidP="00E5114A">
      <w:pPr>
        <w:spacing w:line="360" w:lineRule="auto"/>
        <w:jc w:val="both"/>
        <w:rPr>
          <w:lang w:val="en-GB"/>
        </w:rPr>
      </w:pPr>
      <w:r>
        <w:rPr>
          <w:lang w:val="en-GB"/>
        </w:rPr>
        <w:t>Physiological salt concentrations are such that it would be expected that almost all actin within a cell would spontaneously polymerise. This would limit the usefulness of the actin, inhibiting the potential rate of filament extension and therefore the dynamic nature of the actin cytoskeleton. Filament networks within a cell can be observed growing at rates that suggest that the levels of polymerisation competent actin monomers are much higher than might be expected. This is possible due to the action of monomer sequestering proteins such as profilin and B-thymosin which bind to</w:t>
      </w:r>
      <w:r w:rsidRPr="004D55B7">
        <w:rPr>
          <w:lang w:val="en-GB"/>
        </w:rPr>
        <w:t xml:space="preserve"> </w:t>
      </w:r>
      <w:r>
        <w:rPr>
          <w:lang w:val="en-GB"/>
        </w:rPr>
        <w:t xml:space="preserve">and alter the polymerisation dynamics of G-actin </w:t>
      </w:r>
      <w:r>
        <w:rPr>
          <w:lang w:val="en-GB"/>
        </w:rPr>
        <w:fldChar w:fldCharType="begin" w:fldLock="1"/>
      </w:r>
      <w:r w:rsidR="004121BE">
        <w:rPr>
          <w:lang w:val="en-GB"/>
        </w:rPr>
        <w:instrText>ADDIN CSL_CITATION { "citationItems" : [ { "id" : "ITEM-1", "itemData" : { "DOI" : "10.1016/j.ejcb.2013.10.012", "ISSN" : "0171-9335", "author" : [ { "dropping-particle" : "", "family" : "Xue", "given" : "Bo", "non-dropping-particle" : "", "parse-names" : false, "suffix" : "" }, { "dropping-particle" : "", "family" : "Robinson", "given" : "Robert C", "non-dropping-particle" : "", "parse-names" : false, "suffix" : "" } ], "container-title" : "European Journal of Cell Biology", "id" : "ITEM-1", "issue" : "10-11", "issued" : { "date-parts" : [ [ "2013" ] ] }, "page" : "316-332", "publisher" : "Elsevier GmbH.", "title" : "Guardians of the actin monomer", "type" : "article-journal", "volume" : "92" }, "uris" : [ "http://www.mendeley.com/documents/?uuid=06c521fd-6911-4252-a35c-93bd0e25e3a1" ] } ], "mendeley" : { "formattedCitation" : "(Xue and Robinson, 2013)", "plainTextFormattedCitation" : "(Xue and Robinson, 2013)", "previouslyFormattedCitation" : "(Xue and Robinson, 2013)" }, "properties" : {  }, "schema" : "https://github.com/citation-style-language/schema/raw/master/csl-citation.json" }</w:instrText>
      </w:r>
      <w:r>
        <w:rPr>
          <w:lang w:val="en-GB"/>
        </w:rPr>
        <w:fldChar w:fldCharType="separate"/>
      </w:r>
      <w:r w:rsidR="00143B78" w:rsidRPr="00143B78">
        <w:rPr>
          <w:noProof/>
          <w:lang w:val="en-GB"/>
        </w:rPr>
        <w:t>(Xue and Robinson, 2013)</w:t>
      </w:r>
      <w:r>
        <w:rPr>
          <w:lang w:val="en-GB"/>
        </w:rPr>
        <w:fldChar w:fldCharType="end"/>
      </w:r>
      <w:r>
        <w:rPr>
          <w:lang w:val="en-GB"/>
        </w:rPr>
        <w:t xml:space="preserve">. </w:t>
      </w:r>
    </w:p>
    <w:p w14:paraId="095A560C" w14:textId="77777777" w:rsidR="00F60B2B" w:rsidRDefault="00F60B2B" w:rsidP="00E5114A">
      <w:pPr>
        <w:spacing w:line="360" w:lineRule="auto"/>
        <w:jc w:val="both"/>
        <w:rPr>
          <w:lang w:val="en-GB"/>
        </w:rPr>
      </w:pPr>
    </w:p>
    <w:p w14:paraId="69A3CADF" w14:textId="1FF35349" w:rsidR="00F60B2B" w:rsidRDefault="00891A6A" w:rsidP="00E5114A">
      <w:pPr>
        <w:pStyle w:val="Heading4"/>
        <w:jc w:val="both"/>
        <w:rPr>
          <w:lang w:val="en-GB"/>
        </w:rPr>
      </w:pPr>
      <w:bookmarkStart w:id="36" w:name="_Toc494045771"/>
      <w:r>
        <w:rPr>
          <w:lang w:val="en-GB"/>
        </w:rPr>
        <w:t xml:space="preserve">1.6.3 </w:t>
      </w:r>
      <w:r w:rsidR="00F60B2B" w:rsidRPr="00796F40">
        <w:rPr>
          <w:lang w:val="en-GB"/>
        </w:rPr>
        <w:t>Profilin</w:t>
      </w:r>
      <w:bookmarkEnd w:id="36"/>
    </w:p>
    <w:p w14:paraId="54CECC7E" w14:textId="77777777" w:rsidR="00891A6A" w:rsidRPr="00891A6A" w:rsidRDefault="00891A6A" w:rsidP="00E5114A">
      <w:pPr>
        <w:jc w:val="both"/>
        <w:rPr>
          <w:lang w:val="en-GB"/>
        </w:rPr>
      </w:pPr>
    </w:p>
    <w:p w14:paraId="4BAAB5E9" w14:textId="779E6475" w:rsidR="00F60B2B" w:rsidRPr="00EE6A90" w:rsidRDefault="00F60B2B" w:rsidP="00E5114A">
      <w:pPr>
        <w:spacing w:line="360" w:lineRule="auto"/>
        <w:jc w:val="both"/>
        <w:rPr>
          <w:b/>
          <w:lang w:val="en-GB"/>
        </w:rPr>
      </w:pPr>
      <w:r w:rsidRPr="00796F40">
        <w:rPr>
          <w:lang w:val="en-GB"/>
        </w:rPr>
        <w:t xml:space="preserve">Profilin </w:t>
      </w:r>
      <w:r>
        <w:rPr>
          <w:lang w:val="en-GB"/>
        </w:rPr>
        <w:t xml:space="preserve">binds to the actin monomer at the hydrophobic cleft and </w:t>
      </w:r>
      <w:r w:rsidRPr="00796F40">
        <w:rPr>
          <w:lang w:val="en-GB"/>
        </w:rPr>
        <w:t xml:space="preserve">inhibits nucleation </w:t>
      </w:r>
      <w:r>
        <w:rPr>
          <w:lang w:val="en-GB"/>
        </w:rPr>
        <w:t>whilst</w:t>
      </w:r>
      <w:r w:rsidRPr="00796F40">
        <w:rPr>
          <w:lang w:val="en-GB"/>
        </w:rPr>
        <w:t xml:space="preserve"> promot</w:t>
      </w:r>
      <w:r>
        <w:rPr>
          <w:lang w:val="en-GB"/>
        </w:rPr>
        <w:t>ing</w:t>
      </w:r>
      <w:r w:rsidRPr="00796F40">
        <w:rPr>
          <w:lang w:val="en-GB"/>
        </w:rPr>
        <w:t xml:space="preserve"> nucleotide exchange within the monomer</w:t>
      </w:r>
      <w:r>
        <w:rPr>
          <w:lang w:val="en-GB"/>
        </w:rPr>
        <w:t>.</w:t>
      </w:r>
      <w:r w:rsidRPr="00796F40">
        <w:rPr>
          <w:lang w:val="en-GB"/>
        </w:rPr>
        <w:t xml:space="preserve"> </w:t>
      </w:r>
      <w:r>
        <w:rPr>
          <w:lang w:val="en-GB"/>
        </w:rPr>
        <w:t>The</w:t>
      </w:r>
      <w:r w:rsidRPr="00796F40">
        <w:rPr>
          <w:lang w:val="en-GB"/>
        </w:rPr>
        <w:t xml:space="preserve"> sequestration of G-actin</w:t>
      </w:r>
      <w:r>
        <w:rPr>
          <w:lang w:val="en-GB"/>
        </w:rPr>
        <w:t xml:space="preserve"> by profilin</w:t>
      </w:r>
      <w:r w:rsidRPr="00796F40">
        <w:rPr>
          <w:lang w:val="en-GB"/>
        </w:rPr>
        <w:t xml:space="preserve"> creates a pool of polymerisation competent actin monomers that are unlikely to undergo a spontaneous</w:t>
      </w:r>
      <w:r>
        <w:rPr>
          <w:lang w:val="en-GB"/>
        </w:rPr>
        <w:t xml:space="preserve"> nucleation event. This allows for tighter regulation of when and where a filament forms within the cell </w:t>
      </w:r>
      <w:r>
        <w:rPr>
          <w:lang w:val="en-GB"/>
        </w:rPr>
        <w:fldChar w:fldCharType="begin" w:fldLock="1"/>
      </w:r>
      <w:r w:rsidR="004121BE">
        <w:rPr>
          <w:lang w:val="en-GB"/>
        </w:rPr>
        <w:instrText>ADDIN CSL_CITATION { "citationItems" : [ { "id" : "ITEM-1", "itemData" : { "DOI" : "10.1016/j.ejcb.2013.10.012", "ISSN" : "0171-9335", "author" : [ { "dropping-particle" : "", "family" : "Xue", "given" : "Bo", "non-dropping-particle" : "", "parse-names" : false, "suffix" : "" }, { "dropping-particle" : "", "family" : "Robinson", "given" : "Robert C", "non-dropping-particle" : "", "parse-names" : false, "suffix" : "" } ], "container-title" : "European Journal of Cell Biology", "id" : "ITEM-1", "issue" : "10-11", "issued" : { "date-parts" : [ [ "2013" ] ] }, "page" : "316-332", "publisher" : "Elsevier GmbH.", "title" : "Guardians of the actin monomer", "type" : "article-journal", "volume" : "92" }, "uris" : [ "http://www.mendeley.com/documents/?uuid=06c521fd-6911-4252-a35c-93bd0e25e3a1" ] } ], "mendeley" : { "formattedCitation" : "(Xue and Robinson, 2013)", "plainTextFormattedCitation" : "(Xue and Robinson, 2013)", "previouslyFormattedCitation" : "(Xue and Robinson, 2013)" }, "properties" : {  }, "schema" : "https://github.com/citation-style-language/schema/raw/master/csl-citation.json" }</w:instrText>
      </w:r>
      <w:r>
        <w:rPr>
          <w:lang w:val="en-GB"/>
        </w:rPr>
        <w:fldChar w:fldCharType="separate"/>
      </w:r>
      <w:r w:rsidR="00143B78" w:rsidRPr="00143B78">
        <w:rPr>
          <w:noProof/>
          <w:lang w:val="en-GB"/>
        </w:rPr>
        <w:t>(Xue and Robinson, 2013)</w:t>
      </w:r>
      <w:r>
        <w:rPr>
          <w:lang w:val="en-GB"/>
        </w:rPr>
        <w:fldChar w:fldCharType="end"/>
      </w:r>
      <w:r>
        <w:rPr>
          <w:lang w:val="en-GB"/>
        </w:rPr>
        <w:t xml:space="preserve">. </w:t>
      </w:r>
      <w:r w:rsidRPr="00F776D6">
        <w:rPr>
          <w:lang w:val="en-GB"/>
        </w:rPr>
        <w:t>Profilin binds to long proline tracts</w:t>
      </w:r>
      <w:r>
        <w:rPr>
          <w:b/>
          <w:lang w:val="en-GB"/>
        </w:rPr>
        <w:t xml:space="preserve"> </w:t>
      </w:r>
      <w:r>
        <w:rPr>
          <w:lang w:val="en-GB"/>
        </w:rPr>
        <w:t xml:space="preserve">and can act to deliver G-actin to binding partners </w:t>
      </w:r>
      <w:r>
        <w:rPr>
          <w:lang w:val="en-GB"/>
        </w:rPr>
        <w:fldChar w:fldCharType="begin" w:fldLock="1"/>
      </w:r>
      <w:r w:rsidR="004121BE">
        <w:rPr>
          <w:lang w:val="en-GB"/>
        </w:rPr>
        <w:instrText>ADDIN CSL_CITATION { "citationItems" : [ { "id" : "ITEM-1", "itemData" : { "DOI" : "10.1021/bi961498d", "ISBN" : "0006-2960 (Print)\\r0006-2960 (Linking)", "ISSN" : "00062960", "PMID" : "8987987", "abstract" : "The binding to poly(L-proline) is used for the affinity purification of profilins, but little is known about the structural and thermodynamic aspects of the interaction. We used changes in the intrinsic fluorescence of profilin, CD spectroscopy, and isothermal titration calorimetry to assess how the size and composition of synthetic proline-rich peptides influence binding to Acanthamoeba and human profilins. Although a 6 residue type II poly(L-proline) helix can span the binding site, highest affinity binding is achieved by proline oligomers &gt; or = 10 residues. Binding is stereospecific since (D-proline)11 does not bind. In 75 mM KCI the dissociation equilibrium constant for poly(L-proline) is about 10 microM proline decamer units for amoeba profilin and 20-30 microM for human profilin. Consistent with a significant hydrophobic component of the interaction, delta Cp is negative and higher salt concentrations enhance the affinity. No protons dissociate or bind during the interaction. Binding of poly(L-proline) is favored both entropically and enthalpically. Substitution of glycine in proline undecamers reduces affinity by about 1 kcal mol-1 for each substitution due to increased rotational freedom of the free peptides. Substitution of alanine has a similar effect. Disorder in the free peptides imparts an unfavorable entropic cost for immobilizing the substituted peptides on the binding site on profilin.[on SciFinder (R)]", "author" : [ { "dropping-particle" : "", "family" : "Petrella", "given" : "Eugene C", "non-dropping-particle" : "", "parse-names" : false, "suffix" : "" }, { "dropping-particle" : "", "family" : "Machesky", "given" : "Laura M", "non-dropping-particle" : "", "parse-names" : false, "suffix" : "" }, { "dropping-particle" : "", "family" : "Kaiser", "given" : "Donald A", "non-dropping-particle" : "", "parse-names" : false, "suffix" : "" }, { "dropping-particle" : "", "family" : "Pollard", "given" : "Thomas D", "non-dropping-particle" : "", "parse-names" : false, "suffix" : "" } ], "container-title" : "Biochemistry", "id" : "ITEM-1", "issue" : "51", "issued" : { "date-parts" : [ [ "1996" ] ] }, "page" : "16535-16543", "title" : "Structural requirements and thermodynamics of the interaction of proline peptides with profilin", "type" : "article-journal", "volume" : "35" }, "uris" : [ "http://www.mendeley.com/documents/?uuid=0aca290f-d2e6-4cb2-8264-e367a20ccf3a" ] } ], "mendeley" : { "formattedCitation" : "(Petrella &lt;i&gt;et al.&lt;/i&gt;, 1996)", "plainTextFormattedCitation" : "(Petrella et al., 1996)", "previouslyFormattedCitation" : "(Petrella &lt;i&gt;et al.&lt;/i&gt;, 1996)" }, "properties" : {  }, "schema" : "https://github.com/citation-style-language/schema/raw/master/csl-citation.json" }</w:instrText>
      </w:r>
      <w:r>
        <w:rPr>
          <w:lang w:val="en-GB"/>
        </w:rPr>
        <w:fldChar w:fldCharType="separate"/>
      </w:r>
      <w:r w:rsidR="00143B78" w:rsidRPr="00143B78">
        <w:rPr>
          <w:noProof/>
          <w:lang w:val="en-GB"/>
        </w:rPr>
        <w:t xml:space="preserve">(Petrella </w:t>
      </w:r>
      <w:r w:rsidR="00143B78" w:rsidRPr="00143B78">
        <w:rPr>
          <w:i/>
          <w:noProof/>
          <w:lang w:val="en-GB"/>
        </w:rPr>
        <w:t>et al.</w:t>
      </w:r>
      <w:r w:rsidR="00143B78" w:rsidRPr="00143B78">
        <w:rPr>
          <w:noProof/>
          <w:lang w:val="en-GB"/>
        </w:rPr>
        <w:t>, 1996)</w:t>
      </w:r>
      <w:r>
        <w:rPr>
          <w:lang w:val="en-GB"/>
        </w:rPr>
        <w:fldChar w:fldCharType="end"/>
      </w:r>
      <w:r>
        <w:rPr>
          <w:lang w:val="en-GB"/>
        </w:rPr>
        <w:t xml:space="preserve">. It has been proposed that profilin regulates actin homeostasis further by favouring formin relative to Arp2/3 mediated filament networks </w:t>
      </w:r>
      <w:r>
        <w:rPr>
          <w:lang w:val="en-GB"/>
        </w:rPr>
        <w:fldChar w:fldCharType="begin" w:fldLock="1"/>
      </w:r>
      <w:r w:rsidR="004121BE">
        <w:rPr>
          <w:lang w:val="en-GB"/>
        </w:rPr>
        <w:instrText>ADDIN CSL_CITATION { "citationItems" : [ { "id" : "ITEM-1", "itemData" : { "DOI" : "10.1038/nrm.2016.106", "ISSN" : "1471-0072", "PMID" : "27625321", "abstract" : "Cells precisely control the formation of dynamic actin cytoskeleton networks to coordinate fundamental processes, including motility, division, endocytosis and polarization. To support these functions, actin filament networks must be assembled, maintained and disassembled at the correct time and place, and with proper filament organization and dynamics. Regulation of the extent of filament network assembly and of filament network organization has been largely attributed to the coordinated activation of actin assembly factors through signalling cascades. Here, we discuss an intriguing model in which actin monomer availability is limiting and competition between homeostatic actin cytoskeletal networks for actin monomers is an additional crucial regulatory mechanism that influences the density and size of different actin networks, thereby contributing to the organization of the cellular actin cytoskeleton.", "author" : [ { "dropping-particle" : "", "family" : "Suarez", "given" : "Cristian", "non-dropping-particle" : "", "parse-names" : false, "suffix" : "" }, { "dropping-particle" : "", "family" : "Kovar", "given" : "David R.", "non-dropping-particle" : "", "parse-names" : false, "suffix" : "" } ], "container-title" : "Nature Reviews Molecular Cell Biology", "id" : "ITEM-1", "issue" : "12", "issued" : { "date-parts" : [ [ "2016" ] ] }, "page" : "799-810", "publisher" : "Nature Publishing Group", "title" : "Internetwork competition for monomers governs actin cytoskeleton organization", "type" : "article-journal", "volume" : "17" }, "uris" : [ "http://www.mendeley.com/documents/?uuid=e6a667c6-9444-4a8a-a26d-1deb34903f2b" ] }, { "id" : "ITEM-2", "itemData" : { "DOI" : "10.1016/j.devcel.2014.10.026", "ISBN" : "1878-1551 (Electronic) 1534-5807 (Linking)", "ISSN" : "18781551", "PMID" : "25543281", "abstract" : "Cells contain multiple F-actin assembly pathways, including the Arp2/3 complex, formins, and Ena/VASP, which have largely been analyzed separately. They collectively generate the bulk of F-actin from a common pool of G-actin; however, the interplay and/or competition between these pathways remains poorly understood. Using fibroblast lines derived from an Arpc2 conditional knockout mouse, we established matched-pair cells with and without the Arp2/3 complex. Arpc2-/- cells lack lamellipodia and migrate more slowly than WT cells but have F-actin levels indistinguishable from controls. Actin assembly in Arpc2-/- cells was resistant to cytochalasin-D and was highly dependent on profilin-1 and Ena/VASP but not formins. Profilin-1 depletion in WT cells increased F-actin and Arp2/3 complex in lamellipodia. Conversely, addition of exogenous profilin-1 inhibited Arp2/3 complex actin nucleation invitro and invivo. Antagonism of the Arp2/3 complex by profilin-1 in cells appears to maintain actin homeostasis by balancing Arp2/3 complex-dependent and-independent actin assembly pathways.", "author" : [ { "dropping-particle" : "", "family" : "Rotty", "given" : "Jeremy D", "non-dropping-particle" : "", "parse-names" : false, "suffix" : "" }, { "dropping-particle" : "", "family" : "Wu", "given" : "Congying", "non-dropping-particle" : "", "parse-names" : false, "suffix" : "" }, { "dropping-particle" : "", "family" : "Haynes", "given" : "Elizabeth M", "non-dropping-particle" : "", "parse-names" : false, "suffix" : "" }, { "dropping-particle" : "", "family" : "Suarez", "given" : "Cristian", "non-dropping-particle" : "", "parse-names" : false, "suffix" : "" }, { "dropping-particle" : "", "family" : "Winkelman", "given" : "Jonathan D", "non-dropping-particle" : "", "parse-names" : false, "suffix" : "" }, { "dropping-particle" : "", "family" : "Johnson", "given" : "Heath E", "non-dropping-particle" : "", "parse-names" : false, "suffix" : "" }, { "dropping-particle" : "", "family" : "Haugh", "given" : "Jason M", "non-dropping-particle" : "", "parse-names" : false, "suffix" : "" }, { "dropping-particle" : "", "family" : "Kovar", "given" : "David R", "non-dropping-particle" : "", "parse-names" : false, "suffix" : "" }, { "dropping-particle" : "", "family" : "Bear", "given" : "James E", "non-dropping-particle" : "", "parse-names" : false, "suffix" : "" } ], "container-title" : "Developmental Cell", "id" : "ITEM-2", "issue" : "1", "issued" : { "date-parts" : [ [ "2015" ] ] }, "page" : "54-67", "publisher" : "Elsevier", "title" : "Profilin-1 Serves as a gatekeeper for actin assembly by Arp2/3-Dependent and - Independent pathways", "type" : "article-journal", "volume" : "32" }, "uris" : [ "http://www.mendeley.com/documents/?uuid=3fc376ef-80b0-495c-ae0d-0ba4a40bdff6" ] } ], "mendeley" : { "formattedCitation" : "(Rotty &lt;i&gt;et al.&lt;/i&gt;, 2015; Suarez and Kovar, 2016)", "plainTextFormattedCitation" : "(Rotty et al., 2015; Suarez and Kovar, 2016)", "previouslyFormattedCitation" : "(Rotty &lt;i&gt;et al.&lt;/i&gt;, 2015; Suarez and Kovar, 2016)" }, "properties" : {  }, "schema" : "https://github.com/citation-style-language/schema/raw/master/csl-citation.json" }</w:instrText>
      </w:r>
      <w:r>
        <w:rPr>
          <w:lang w:val="en-GB"/>
        </w:rPr>
        <w:fldChar w:fldCharType="separate"/>
      </w:r>
      <w:r w:rsidR="00143B78" w:rsidRPr="00143B78">
        <w:rPr>
          <w:noProof/>
          <w:lang w:val="en-GB"/>
        </w:rPr>
        <w:t xml:space="preserve">(Rotty </w:t>
      </w:r>
      <w:r w:rsidR="00143B78" w:rsidRPr="00143B78">
        <w:rPr>
          <w:i/>
          <w:noProof/>
          <w:lang w:val="en-GB"/>
        </w:rPr>
        <w:t>et al.</w:t>
      </w:r>
      <w:r w:rsidR="00143B78" w:rsidRPr="00143B78">
        <w:rPr>
          <w:noProof/>
          <w:lang w:val="en-GB"/>
        </w:rPr>
        <w:t xml:space="preserve">, 2015; </w:t>
      </w:r>
      <w:r w:rsidR="00143B78" w:rsidRPr="00143B78">
        <w:rPr>
          <w:noProof/>
          <w:lang w:val="en-GB"/>
        </w:rPr>
        <w:lastRenderedPageBreak/>
        <w:t>Suarez and Kovar, 2016)</w:t>
      </w:r>
      <w:r>
        <w:rPr>
          <w:lang w:val="en-GB"/>
        </w:rPr>
        <w:fldChar w:fldCharType="end"/>
      </w:r>
      <w:r>
        <w:rPr>
          <w:lang w:val="en-GB"/>
        </w:rPr>
        <w:t xml:space="preserve">. Alternatively, at high concentrations profilin will bind to the barbed end of a filament and promote depolymerisation. This has been proposed as an alternative mechanism by which profilin regulates filament networks </w:t>
      </w:r>
      <w:r>
        <w:rPr>
          <w:lang w:val="en-GB"/>
        </w:rPr>
        <w:fldChar w:fldCharType="begin" w:fldLock="1"/>
      </w:r>
      <w:r w:rsidR="004121BE">
        <w:rPr>
          <w:lang w:val="en-GB"/>
        </w:rPr>
        <w:instrText>ADDIN CSL_CITATION { "citationItems" : [ { "id" : "ITEM-1", "itemData" : { "DOI" : "10.1038/nrm.2016.172", "ISSN" : "1471-0072", "PMID" : "28248322", "author" : [ { "dropping-particle" : "", "family" : "Carlier", "given" : "Marie-France", "non-dropping-particle" : "", "parse-names" : false, "suffix" : "" }, { "dropping-particle" : "", "family" : "Shekhar", "given" : "Shashank", "non-dropping-particle" : "", "parse-names" : false, "suffix" : "" } ], "container-title" : "Nature Reviews Molecular Cell Biology", "id" : "ITEM-1", "issue" : "6", "issued" : { "date-parts" : [ [ "2017" ] ] }, "page" : "389-401", "publisher" : "Nature Publishing Group", "title" : "Global treadmilling coordinates actin turnover and controls the size of actin networks", "type" : "article-journal", "volume" : "18" }, "uris" : [ "http://www.mendeley.com/documents/?uuid=54ff831b-bb45-4449-8e4c-8306f306db7d" ] } ], "mendeley" : { "formattedCitation" : "(Carlier and Shekhar, 2017)", "plainTextFormattedCitation" : "(Carlier and Shekhar, 2017)", "previouslyFormattedCitation" : "(Carlier and Shekhar, 2017)" }, "properties" : {  }, "schema" : "https://github.com/citation-style-language/schema/raw/master/csl-citation.json" }</w:instrText>
      </w:r>
      <w:r>
        <w:rPr>
          <w:lang w:val="en-GB"/>
        </w:rPr>
        <w:fldChar w:fldCharType="separate"/>
      </w:r>
      <w:r w:rsidR="00143B78" w:rsidRPr="00143B78">
        <w:rPr>
          <w:noProof/>
          <w:lang w:val="en-GB"/>
        </w:rPr>
        <w:t>(Carlier and Shekhar, 2017)</w:t>
      </w:r>
      <w:r>
        <w:rPr>
          <w:lang w:val="en-GB"/>
        </w:rPr>
        <w:fldChar w:fldCharType="end"/>
      </w:r>
      <w:r>
        <w:rPr>
          <w:lang w:val="en-GB"/>
        </w:rPr>
        <w:t>.</w:t>
      </w:r>
    </w:p>
    <w:p w14:paraId="6F1190DF" w14:textId="77777777" w:rsidR="00F60B2B" w:rsidRDefault="00F60B2B" w:rsidP="00E5114A">
      <w:pPr>
        <w:spacing w:line="360" w:lineRule="auto"/>
        <w:jc w:val="both"/>
        <w:rPr>
          <w:lang w:val="en-GB"/>
        </w:rPr>
      </w:pPr>
    </w:p>
    <w:p w14:paraId="0FEFA411" w14:textId="5CC57543" w:rsidR="00F60B2B" w:rsidRDefault="00891A6A" w:rsidP="00E5114A">
      <w:pPr>
        <w:pStyle w:val="Heading4"/>
        <w:jc w:val="both"/>
        <w:rPr>
          <w:lang w:val="en-GB"/>
        </w:rPr>
      </w:pPr>
      <w:bookmarkStart w:id="37" w:name="_Toc494045772"/>
      <w:r>
        <w:rPr>
          <w:lang w:val="en-GB"/>
        </w:rPr>
        <w:t xml:space="preserve">1.6.4 </w:t>
      </w:r>
      <w:r w:rsidR="00F60B2B" w:rsidRPr="002B7165">
        <w:rPr>
          <w:lang w:val="en-GB"/>
        </w:rPr>
        <w:t>β</w:t>
      </w:r>
      <w:r w:rsidR="00F60B2B">
        <w:rPr>
          <w:lang w:val="en-GB"/>
        </w:rPr>
        <w:t xml:space="preserve"> </w:t>
      </w:r>
      <w:r>
        <w:rPr>
          <w:lang w:val="en-GB"/>
        </w:rPr>
        <w:t>–</w:t>
      </w:r>
      <w:r w:rsidR="00F60B2B">
        <w:rPr>
          <w:lang w:val="en-GB"/>
        </w:rPr>
        <w:t>Thymosins</w:t>
      </w:r>
      <w:bookmarkEnd w:id="37"/>
    </w:p>
    <w:p w14:paraId="1C87E7B9" w14:textId="77777777" w:rsidR="00891A6A" w:rsidRPr="00891A6A" w:rsidRDefault="00891A6A" w:rsidP="00E5114A">
      <w:pPr>
        <w:jc w:val="both"/>
        <w:rPr>
          <w:lang w:val="en-GB"/>
        </w:rPr>
      </w:pPr>
    </w:p>
    <w:p w14:paraId="7775C6C3" w14:textId="0D74BE85" w:rsidR="00F60B2B" w:rsidRDefault="00F60B2B" w:rsidP="00E5114A">
      <w:pPr>
        <w:spacing w:line="360" w:lineRule="auto"/>
        <w:jc w:val="both"/>
        <w:rPr>
          <w:lang w:val="en-GB"/>
        </w:rPr>
      </w:pPr>
      <w:r w:rsidRPr="002B7165">
        <w:rPr>
          <w:lang w:val="en-GB"/>
        </w:rPr>
        <w:t>β</w:t>
      </w:r>
      <w:r>
        <w:rPr>
          <w:lang w:val="en-GB"/>
        </w:rPr>
        <w:t>-</w:t>
      </w:r>
      <w:r w:rsidRPr="002B7165">
        <w:rPr>
          <w:lang w:val="en-GB"/>
        </w:rPr>
        <w:t>Thymosin</w:t>
      </w:r>
      <w:r>
        <w:rPr>
          <w:lang w:val="en-GB"/>
        </w:rPr>
        <w:t xml:space="preserve">s are small (~5KDa) intrinsically disordered actin binding proteins which bind to actin at the hydrophobic cleft. This interaction is mediated by a C-terminal amphiphatic helix which forms upon interaction with an actin monomer. They also share a C-terminal tail which makes variable contacts along the monomer towards the pointed end. </w:t>
      </w:r>
      <w:r w:rsidRPr="002B7165">
        <w:rPr>
          <w:lang w:val="en-GB"/>
        </w:rPr>
        <w:t>β</w:t>
      </w:r>
      <w:r>
        <w:rPr>
          <w:lang w:val="en-GB"/>
        </w:rPr>
        <w:t>-</w:t>
      </w:r>
      <w:r w:rsidRPr="002B7165">
        <w:rPr>
          <w:lang w:val="en-GB"/>
        </w:rPr>
        <w:t>Thymosin</w:t>
      </w:r>
      <w:r>
        <w:rPr>
          <w:lang w:val="en-GB"/>
        </w:rPr>
        <w:t xml:space="preserve"> domains can have varying functions depending on the specific sequence including monomer sequestration and filament elongation. Generally, </w:t>
      </w:r>
      <w:r w:rsidRPr="002B7165">
        <w:rPr>
          <w:lang w:val="en-GB"/>
        </w:rPr>
        <w:t>β</w:t>
      </w:r>
      <w:r>
        <w:rPr>
          <w:lang w:val="en-GB"/>
        </w:rPr>
        <w:t xml:space="preserve">-thymosins are considered to sequester actin monomers in a manner that is incompatible with filament nucleation or </w:t>
      </w:r>
      <w:r w:rsidR="00EE4F79">
        <w:rPr>
          <w:lang w:val="en-GB"/>
        </w:rPr>
        <w:t>elongation</w:t>
      </w:r>
      <w:r>
        <w:rPr>
          <w:lang w:val="en-GB"/>
        </w:rPr>
        <w:t xml:space="preserve"> </w:t>
      </w:r>
      <w:r>
        <w:rPr>
          <w:lang w:val="en-GB"/>
        </w:rPr>
        <w:fldChar w:fldCharType="begin" w:fldLock="1"/>
      </w:r>
      <w:r w:rsidR="004121BE">
        <w:rPr>
          <w:lang w:val="en-GB"/>
        </w:rPr>
        <w:instrText>ADDIN CSL_CITATION { "citationItems" : [ { "id" : "ITEM-1", "itemData" : { "DOI" : "10.1111/j.1749-6632.2010.05473.x", "ISBN" : "9781573318013", "ISSN" : "00778923", "PMID" : "20536449", "abstract" : "The beta-thymosin/WH2 actin-binding module shows an amazing adaptation to multifunctionality. The beta-thymosins are genuine G-actin sequesterers of moderate affinity for G-actin, allowing an efficient regulation of the G-actin/F-actin ratio in cells by amplifying changes in the critical concentration for filament assembly. In contrast, the first beta-thymosin domain of the protein Ciboulot makes with G-actin a complex that supports filament growth, such as profilin-actin. We illustrate how the use of engineered chimeric proteins, actin-binding and polymerization assays, crystallographic, NMR, and SAXS structural approaches complement each other to decipher the molecular basis for the functional versatility of these intrinsically disordered domains when they form various 1:1 complexes with G-actin. Multifunctionality is expanded in tandem repeats of WH2 domains present in WASP family proteins and proteins involved in axis patterning like Cordon-Bleu and Spire. The tandem repeats generate new functions such as filament nucleation and severing, as well as barbed end binding, which add up to the G-actin sequestering activity. Novel regulation pathways in actin assembly emerge from these additional activities.", "author" : [ { "dropping-particle" : "", "family" : "Husson", "given" : "Clotilde", "non-dropping-particle" : "", "parse-names" : false, "suffix" : "" }, { "dropping-particle" : "", "family" : "Cantrelle", "given" : "Fran\u00e7ois Xavier", "non-dropping-particle" : "", "parse-names" : false, "suffix" : "" }, { "dropping-particle" : "", "family" : "Roblin", "given" : "Pierre", "non-dropping-particle" : "", "parse-names" : false, "suffix" : "" }, { "dropping-particle" : "", "family" : "Didry", "given" : "Dominique", "non-dropping-particle" : "", "parse-names" : false, "suffix" : "" }, { "dropping-particle" : "", "family" : "Le", "given" : "Kim Ho Diep", "non-dropping-particle" : "", "parse-names" : false, "suffix" : "" }, { "dropping-particle" : "", "family" : "Perez", "given" : "Javier", "non-dropping-particle" : "", "parse-names" : false, "suffix" : "" }, { "dropping-particle" : "", "family" : "Guittet", "given" : "Eric", "non-dropping-particle" : "", "parse-names" : false, "suffix" : "" }, { "dropping-particle" : "", "family" : "Heijenoort", "given" : "Carine", "non-dropping-particle" : "Van", "parse-names" : false, "suffix" : "" }, { "dropping-particle" : "", "family" : "Renault", "given" : "Louis", "non-dropping-particle" : "", "parse-names" : false, "suffix" : "" }, { "dropping-particle" : "", "family" : "Carlier", "given" : "Marie France", "non-dropping-particle" : "", "parse-names" : false, "suffix" : "" } ], "container-title" : "Annals of the New York Academy of Sciences", "id" : "ITEM-1", "issued" : { "date-parts" : [ [ "2010" ] ] }, "page" : "44-52", "title" : "Multifunctionality of the \u03b2-thymosin/WH2 module: G-actin sequestration, actin filament growth, nucleation, and severing", "type" : "article-journal", "volume" : "1194" }, "uris" : [ "http://www.mendeley.com/documents/?uuid=506576d5-2194-46b2-92fa-cfddecd5548e" ] }, { "id" : "ITEM-2", "itemData" : { "DOI" : "10.1016/j.ejcb.2013.10.012", "ISSN" : "0171-9335", "author" : [ { "dropping-particle" : "", "family" : "Xue", "given" : "Bo", "non-dropping-particle" : "", "parse-names" : false, "suffix" : "" }, { "dropping-particle" : "", "family" : "Robinson", "given" : "Robert C", "non-dropping-particle" : "", "parse-names" : false, "suffix" : "" } ], "container-title" : "European Journal of Cell Biology", "id" : "ITEM-2", "issue" : "10-11", "issued" : { "date-parts" : [ [ "2013" ] ] }, "page" : "316-332", "publisher" : "Elsevier GmbH.", "title" : "Guardians of the actin monomer", "type" : "article-journal", "volume" : "92" }, "uris" : [ "http://www.mendeley.com/documents/?uuid=06c521fd-6911-4252-a35c-93bd0e25e3a1" ] } ], "mendeley" : { "formattedCitation" : "(Husson &lt;i&gt;et al.&lt;/i&gt;, 2010; Xue and Robinson, 2013)", "plainTextFormattedCitation" : "(Husson et al., 2010; Xue and Robinson, 2013)", "previouslyFormattedCitation" : "(Husson &lt;i&gt;et al.&lt;/i&gt;, 2010; Xue and Robinson, 2013)" }, "properties" : {  }, "schema" : "https://github.com/citation-style-language/schema/raw/master/csl-citation.json" }</w:instrText>
      </w:r>
      <w:r>
        <w:rPr>
          <w:lang w:val="en-GB"/>
        </w:rPr>
        <w:fldChar w:fldCharType="separate"/>
      </w:r>
      <w:r w:rsidR="00143B78" w:rsidRPr="00143B78">
        <w:rPr>
          <w:noProof/>
          <w:lang w:val="en-GB"/>
        </w:rPr>
        <w:t xml:space="preserve">(Husson </w:t>
      </w:r>
      <w:r w:rsidR="00143B78" w:rsidRPr="00143B78">
        <w:rPr>
          <w:i/>
          <w:noProof/>
          <w:lang w:val="en-GB"/>
        </w:rPr>
        <w:t>et al.</w:t>
      </w:r>
      <w:r w:rsidR="00143B78" w:rsidRPr="00143B78">
        <w:rPr>
          <w:noProof/>
          <w:lang w:val="en-GB"/>
        </w:rPr>
        <w:t>, 2010; Xue and Robinson, 2013)</w:t>
      </w:r>
      <w:r>
        <w:rPr>
          <w:lang w:val="en-GB"/>
        </w:rPr>
        <w:fldChar w:fldCharType="end"/>
      </w:r>
      <w:r>
        <w:rPr>
          <w:lang w:val="en-GB"/>
        </w:rPr>
        <w:t>.</w:t>
      </w:r>
    </w:p>
    <w:p w14:paraId="2E5C81A1" w14:textId="77777777" w:rsidR="00486BFE" w:rsidRDefault="00486BFE" w:rsidP="00E5114A">
      <w:pPr>
        <w:jc w:val="both"/>
        <w:rPr>
          <w:lang w:val="en-GB"/>
        </w:rPr>
      </w:pPr>
    </w:p>
    <w:p w14:paraId="2DE5BF20" w14:textId="77777777" w:rsidR="00486BFE" w:rsidRDefault="00486BFE" w:rsidP="00E5114A">
      <w:pPr>
        <w:jc w:val="both"/>
        <w:rPr>
          <w:lang w:val="en-GB"/>
        </w:rPr>
      </w:pPr>
    </w:p>
    <w:p w14:paraId="33E3E0F4" w14:textId="61E20CF5" w:rsidR="00F60B2B" w:rsidRDefault="00486BFE" w:rsidP="00E5114A">
      <w:pPr>
        <w:pStyle w:val="Heading3"/>
        <w:jc w:val="both"/>
        <w:rPr>
          <w:lang w:val="en-GB"/>
        </w:rPr>
      </w:pPr>
      <w:bookmarkStart w:id="38" w:name="_Toc494045773"/>
      <w:bookmarkStart w:id="39" w:name="_Toc494222652"/>
      <w:r>
        <w:rPr>
          <w:lang w:val="en-GB"/>
        </w:rPr>
        <w:t xml:space="preserve">1.6.5 </w:t>
      </w:r>
      <w:r w:rsidR="00F60B2B">
        <w:rPr>
          <w:lang w:val="en-GB"/>
        </w:rPr>
        <w:t>Capping proteins</w:t>
      </w:r>
      <w:bookmarkEnd w:id="38"/>
      <w:bookmarkEnd w:id="39"/>
    </w:p>
    <w:p w14:paraId="508F8E8C" w14:textId="77777777" w:rsidR="00486BFE" w:rsidRPr="00486BFE" w:rsidRDefault="00486BFE" w:rsidP="00E5114A">
      <w:pPr>
        <w:jc w:val="both"/>
        <w:rPr>
          <w:lang w:val="en-GB"/>
        </w:rPr>
      </w:pPr>
    </w:p>
    <w:p w14:paraId="4839B2CD" w14:textId="3E5023C6" w:rsidR="00F60B2B" w:rsidRDefault="00F60B2B" w:rsidP="00E5114A">
      <w:pPr>
        <w:spacing w:line="360" w:lineRule="auto"/>
        <w:jc w:val="both"/>
        <w:rPr>
          <w:lang w:val="en-GB"/>
        </w:rPr>
      </w:pPr>
      <w:r>
        <w:rPr>
          <w:lang w:val="en-GB"/>
        </w:rPr>
        <w:t xml:space="preserve">Proteins that have a high affinity for either the barbed or pointed end of a filament are described as filament cappers. These proteins regulate the availability of filament ends and therefore alter the dynamics of actin polymerisation. Barbed end capping can slow or block the addition of monomers to the barbed end of a filament, inhibiting filament growth </w:t>
      </w:r>
      <w:r>
        <w:rPr>
          <w:lang w:val="en-GB"/>
        </w:rPr>
        <w:fldChar w:fldCharType="begin" w:fldLock="1"/>
      </w:r>
      <w:r w:rsidR="004121BE">
        <w:rPr>
          <w:lang w:val="en-GB"/>
        </w:rPr>
        <w:instrText>ADDIN CSL_CITATION { "citationItems" : [ { "id" : "ITEM-1", "itemData" : { "DOI" : "10.1242/jcs.179994", "ISSN" : "0021-9533", "PMID" : "26940918", "abstract" : "Cells respond to external stimuli by rapidly remodeling their actin cytoskeleton. At the heart of this function lies the intricately controlled regulation of individual filaments. The barbed end of an actin filament is the hotspot for the majority of the biochemical reactions that control filament assembly. Assays performed in bulk solution and with single filaments have enabled characterization of a plethora of barbed-end-regulating proteins. Interestingly, many of these regulators work in tandem with other proteins, which increase or decrease their affinity for the barbed end in a spatially and temporally controlled manner, often through simultaneous binding of two regulators at the barbed ends, in addition to standard mutually exclusive binding schemes. In this Cell Science at a Glance and the accompanying poster, we discuss key barbed-end-interacting proteins and the kinetic mechanisms by which they regulate actin filament assembly. We take F-actin capping protein, gelsolin, profilin and barbed-end-tracking polymerases, including formins and WH2-domain-containing proteins, as examples, and illustrate how their activity and competition for the barbed end regulate filament dynamics.", "author" : [ { "dropping-particle" : "", "family" : "Shekhar", "given" : "Shashank", "non-dropping-particle" : "", "parse-names" : false, "suffix" : "" }, { "dropping-particle" : "", "family" : "Pernier", "given" : "Julien", "non-dropping-particle" : "", "parse-names" : false, "suffix" : "" }, { "dropping-particle" : "", "family" : "Carlier", "given" : "Marie-france", "non-dropping-particle" : "", "parse-names" : false, "suffix" : "" } ], "container-title" : "Journal of Cell Science", "id" : "ITEM-1", "issue" : "6", "issued" : { "date-parts" : [ [ "2016" ] ] }, "page" : "1085-1091", "title" : "Regulators of actin filament barbed ends at a glance", "type" : "article-journal", "volume" : "129" }, "uris" : [ "http://www.mendeley.com/documents/?uuid=875b4656-c014-4555-a9a8-e3d2732f8d88" ] } ], "mendeley" : { "formattedCitation" : "(Shekhar, Pernier and Carlier, 2016)", "plainTextFormattedCitation" : "(Shekhar, Pernier and Carlier, 2016)", "previouslyFormattedCitation" : "(Shekhar, Pernier and Carlier, 2016)" }, "properties" : {  }, "schema" : "https://github.com/citation-style-language/schema/raw/master/csl-citation.json" }</w:instrText>
      </w:r>
      <w:r>
        <w:rPr>
          <w:lang w:val="en-GB"/>
        </w:rPr>
        <w:fldChar w:fldCharType="separate"/>
      </w:r>
      <w:r w:rsidR="00143B78" w:rsidRPr="00143B78">
        <w:rPr>
          <w:noProof/>
          <w:lang w:val="en-GB"/>
        </w:rPr>
        <w:t>(Shekhar, Pernier and Carlier, 2016)</w:t>
      </w:r>
      <w:r>
        <w:rPr>
          <w:lang w:val="en-GB"/>
        </w:rPr>
        <w:fldChar w:fldCharType="end"/>
      </w:r>
      <w:r>
        <w:rPr>
          <w:lang w:val="en-GB"/>
        </w:rPr>
        <w:t xml:space="preserve">. This not only limits unwanted polymerisation but is also necessary for the development of dense branched actin networks </w:t>
      </w:r>
      <w:r>
        <w:rPr>
          <w:lang w:val="en-GB"/>
        </w:rPr>
        <w:fldChar w:fldCharType="begin" w:fldLock="1"/>
      </w:r>
      <w:r w:rsidR="004121BE">
        <w:rPr>
          <w:lang w:val="en-GB"/>
        </w:rPr>
        <w:instrText>ADDIN CSL_CITATION { "citationItems" : [ { "id" : "ITEM-1", "itemData" : { "DOI" : "10.1016/j.cell.2008.04.011", "ISBN" : "1097-4172 (Electronic)", "ISSN" : "00928674", "PMID" : "18510928", "abstract" : "Capping protein (CP) is an integral component of Arp2/3-nucleated actin networks that drive amoeboid motility. Increasing the concentration of capping protein, which caps barbed ends of actin filaments and prevents elongation, increases the rate of actin-based motility in vivo and in vitro. We studied the synergy between CP and Arp2/3 using an in vitro actin-based motility system reconstituted from purified proteins. We find that capping protein increases the rate of motility by promoting more frequent filament nucleation by the Arp2/3 complex and not by increasing the rate of filament elongation as previously suggested. One consequence of this coupling between capping and nucleation is that, while the rate of motility depends strongly on the concentration of CP and Arp2/3, the net rate of actin assembly is insensitive to changes in either factor. By reorganizing their architecture, dendritic actin networks harness the same assembly kinetics to drive different rates of motility. \u00a9 2008 Elsevier Inc. All rights reserved.", "author" : [ { "dropping-particle" : "", "family" : "Akin", "given" : "Orkun", "non-dropping-particle" : "", "parse-names" : false, "suffix" : "" }, { "dropping-particle" : "", "family" : "Mullins", "given" : "R Dyche", "non-dropping-particle" : "", "parse-names" : false, "suffix" : "" } ], "container-title" : "Cell", "id" : "ITEM-1", "issue" : "5", "issued" : { "date-parts" : [ [ "2008" ] ] }, "page" : "841-851", "title" : "Capping Protein Increases the Rate of Actin-Based Motility by Promoting Filament Nucleation by the Arp2/3 Complex", "type" : "article-journal", "volume" : "133" }, "uris" : [ "http://www.mendeley.com/documents/?uuid=7245dd10-09da-4be4-8ed2-d44e0da0503d" ] } ], "mendeley" : { "formattedCitation" : "(Akin and Mullins, 2008)", "plainTextFormattedCitation" : "(Akin and Mullins, 2008)", "previouslyFormattedCitation" : "(Akin and Mullins, 2008)" }, "properties" : {  }, "schema" : "https://github.com/citation-style-language/schema/raw/master/csl-citation.json" }</w:instrText>
      </w:r>
      <w:r>
        <w:rPr>
          <w:lang w:val="en-GB"/>
        </w:rPr>
        <w:fldChar w:fldCharType="separate"/>
      </w:r>
      <w:r w:rsidR="00143B78" w:rsidRPr="00143B78">
        <w:rPr>
          <w:noProof/>
          <w:lang w:val="en-GB"/>
        </w:rPr>
        <w:t>(Akin and Mullins, 2008)</w:t>
      </w:r>
      <w:r>
        <w:rPr>
          <w:lang w:val="en-GB"/>
        </w:rPr>
        <w:fldChar w:fldCharType="end"/>
      </w:r>
      <w:r>
        <w:rPr>
          <w:lang w:val="en-GB"/>
        </w:rPr>
        <w:t xml:space="preserve">. Pointed end capping can block the dissociation of monomers from the minus end of a filament, slowing depolymerisation </w:t>
      </w:r>
      <w:r>
        <w:rPr>
          <w:lang w:val="en-GB"/>
        </w:rPr>
        <w:fldChar w:fldCharType="begin" w:fldLock="1"/>
      </w:r>
      <w:r w:rsidR="004121BE">
        <w:rPr>
          <w:lang w:val="en-GB"/>
        </w:rPr>
        <w:instrText>ADDIN CSL_CITATION { "citationItems" : [ { "id" : "ITEM-1", "itemData" : { "DOI" : "10.1242/jcs.01670", "ISSN" : "0021-9533", "PMID" : "15701920", "author" : [ { "dropping-particle" : "", "family" : "Winder", "given" : "Steven J", "non-dropping-particle" : "", "parse-names" : false, "suffix" : "" }, { "dropping-particle" : "", "family" : "Ayscough", "given" : "Kathryn R", "non-dropping-particle" : "", "parse-names" : false, "suffix" : "" } ], "container-title" : "Journal of cell science", "id" : "ITEM-1", "issue" : "Pt 4", "issued" : { "date-parts" : [ [ "2005", "2", "15" ] ] }, "page" : "651-4", "title" : "Actin-binding proteins.", "type" : "article-journal", "volume" : "118" }, "uris" : [ "http://www.mendeley.com/documents/?uuid=bd7a81a6-c137-4e29-b48a-6fd085dc2876" ] } ], "mendeley" : { "formattedCitation" : "(Winder and Ayscough, 2005)", "plainTextFormattedCitation" : "(Winder and Ayscough, 2005)", "previouslyFormattedCitation" : "(Winder and Ayscough, 2005)" }, "properties" : {  }, "schema" : "https://github.com/citation-style-language/schema/raw/master/csl-citation.json" }</w:instrText>
      </w:r>
      <w:r>
        <w:rPr>
          <w:lang w:val="en-GB"/>
        </w:rPr>
        <w:fldChar w:fldCharType="separate"/>
      </w:r>
      <w:r w:rsidR="00143B78" w:rsidRPr="00143B78">
        <w:rPr>
          <w:noProof/>
          <w:lang w:val="en-GB"/>
        </w:rPr>
        <w:t>(Winder and Ayscough, 2005)</w:t>
      </w:r>
      <w:r>
        <w:rPr>
          <w:lang w:val="en-GB"/>
        </w:rPr>
        <w:fldChar w:fldCharType="end"/>
      </w:r>
      <w:r>
        <w:rPr>
          <w:lang w:val="en-GB"/>
        </w:rPr>
        <w:t xml:space="preserve">. The Arp2/3 complex, in addition to its nucleation activity also acts as a pointed end capper and this activity is necessary for the formation of a branch junction </w:t>
      </w:r>
      <w:r>
        <w:rPr>
          <w:lang w:val="en-GB"/>
        </w:rPr>
        <w:fldChar w:fldCharType="begin" w:fldLock="1"/>
      </w:r>
      <w:r w:rsidR="004121BE">
        <w:rPr>
          <w:lang w:val="en-GB"/>
        </w:rPr>
        <w:instrText>ADDIN CSL_CITATION { "citationItems" : [ { "id" : "ITEM-1", "itemData" : { "DOI" : "10.1073/pnas.95.11.6181", "ISBN" : "0027-8424 (Print)\\n0027-8424 (Linking)", "ISSN" : "0027-8424", "PMID" : "9600938", "abstract" : "The Arp2/3 complex is a stable assembly of seven protein subunits including two actin-related proteins (Arp2 and Arp3) and five novel proteins. Previous work showed that this complex binds to the sides of actin filaments and is concentrated at the leading edges of motile cells. Here, we show that Arp2/3 complex purified from Acanthamoeba caps the pointed ends of actin filaments with high affinity. Arp2/3 complex inhibits both monomer addition and dissociation at the pointed ends of actin filaments with apparent nanomolar affinity and increases the critical concentration for polymerization at the pointed end from 0.6 to 1.0 microM. The high affinity of Arp2/3 complex for pointed ends and its abundance in amoebae suggest that in vivo all actin filament pointed ends are capped by Arp2/3 complex. Arp2/3 complex also nucleates formation of actin filaments that elongate only from their barbed ends. From kinetic analysis, the nucleation mechanism appears to involve stabilization of polymerization intermediates (probably actin dimers). In electron micrographs of quick-frozen, deep-etched samples, we see Arp2/3 bound to sides and pointed ends of actin filaments and examples of Arp2/3 complex attaching pointed ends of filaments to sides of other filaments. In these cases, the angle of attachment is a remarkably constant 70 +/- 7 degrees. From these in vitro biochemical properties, we propose a model for how Arp2/3 complex controls the assembly of a branching network of actin filaments at the leading edge of motile cells.", "author" : [ { "dropping-particle" : "", "family" : "Mullins", "given" : "R. D.", "non-dropping-particle" : "", "parse-names" : false, "suffix" : "" }, { "dropping-particle" : "", "family" : "Heuser", "given" : "J. A.", "non-dropping-particle" : "", "parse-names" : false, "suffix" : "" }, { "dropping-particle" : "", "family" : "Pollard", "given" : "T. D.", "non-dropping-particle" : "", "parse-names" : false, "suffix" : "" } ], "container-title" : "Proceedings of the National Academy of Sciences", "id" : "ITEM-1", "issue" : "11", "issued" : { "date-parts" : [ [ "1998" ] ] }, "page" : "6181-6186", "title" : "The interaction of Arp2/3 complex with actin: Nucleation, high affinity pointed end capping, and formation of branching networks of filaments", "type" : "article-journal", "volume" : "95" }, "uris" : [ "http://www.mendeley.com/documents/?uuid=2221fce3-2907-479a-998f-7287824f7daa" ] } ], "mendeley" : { "formattedCitation" : "(Mullins, Heuser and Pollard, 1998)", "plainTextFormattedCitation" : "(Mullins, Heuser and Pollard, 1998)", "previouslyFormattedCitation" : "(Mullins, Heuser and Pollard, 1998)" }, "properties" : {  }, "schema" : "https://github.com/citation-style-language/schema/raw/master/csl-citation.json" }</w:instrText>
      </w:r>
      <w:r>
        <w:rPr>
          <w:lang w:val="en-GB"/>
        </w:rPr>
        <w:fldChar w:fldCharType="separate"/>
      </w:r>
      <w:r w:rsidR="00143B78" w:rsidRPr="00143B78">
        <w:rPr>
          <w:noProof/>
          <w:lang w:val="en-GB"/>
        </w:rPr>
        <w:t>(Mullins, Heuser and Pollard, 1998)</w:t>
      </w:r>
      <w:r>
        <w:rPr>
          <w:lang w:val="en-GB"/>
        </w:rPr>
        <w:fldChar w:fldCharType="end"/>
      </w:r>
      <w:r>
        <w:rPr>
          <w:lang w:val="en-GB"/>
        </w:rPr>
        <w:t>.</w:t>
      </w:r>
    </w:p>
    <w:p w14:paraId="688D4B38" w14:textId="77777777" w:rsidR="00F60B2B" w:rsidRDefault="00F60B2B" w:rsidP="00E5114A">
      <w:pPr>
        <w:spacing w:line="360" w:lineRule="auto"/>
        <w:jc w:val="both"/>
        <w:rPr>
          <w:lang w:val="en-GB"/>
        </w:rPr>
      </w:pPr>
    </w:p>
    <w:p w14:paraId="2A6E3AAE" w14:textId="77777777" w:rsidR="00F776D6" w:rsidRDefault="00F776D6" w:rsidP="00C46A73">
      <w:pPr>
        <w:rPr>
          <w:lang w:val="en-GB"/>
        </w:rPr>
      </w:pPr>
      <w:bookmarkStart w:id="40" w:name="_Toc494045774"/>
    </w:p>
    <w:p w14:paraId="61CDE114" w14:textId="77777777" w:rsidR="00F776D6" w:rsidRDefault="00F776D6" w:rsidP="00C46A73">
      <w:pPr>
        <w:rPr>
          <w:lang w:val="en-GB"/>
        </w:rPr>
      </w:pPr>
    </w:p>
    <w:p w14:paraId="0F8BA100" w14:textId="0CD6DEC0" w:rsidR="00F60B2B" w:rsidRDefault="00486BFE" w:rsidP="00E5114A">
      <w:pPr>
        <w:pStyle w:val="Heading3"/>
        <w:jc w:val="both"/>
        <w:rPr>
          <w:lang w:val="en-GB"/>
        </w:rPr>
      </w:pPr>
      <w:bookmarkStart w:id="41" w:name="_Toc494222653"/>
      <w:r>
        <w:rPr>
          <w:lang w:val="en-GB"/>
        </w:rPr>
        <w:lastRenderedPageBreak/>
        <w:t xml:space="preserve">1.6.6 </w:t>
      </w:r>
      <w:r w:rsidR="00F60B2B">
        <w:rPr>
          <w:lang w:val="en-GB"/>
        </w:rPr>
        <w:t>Severing and network disassembly</w:t>
      </w:r>
      <w:bookmarkEnd w:id="40"/>
      <w:bookmarkEnd w:id="41"/>
    </w:p>
    <w:p w14:paraId="38180725" w14:textId="77777777" w:rsidR="00486BFE" w:rsidRPr="00486BFE" w:rsidRDefault="00486BFE" w:rsidP="00E5114A">
      <w:pPr>
        <w:jc w:val="both"/>
        <w:rPr>
          <w:lang w:val="en-GB"/>
        </w:rPr>
      </w:pPr>
    </w:p>
    <w:p w14:paraId="7AAC47ED" w14:textId="18B5E181" w:rsidR="00F60B2B" w:rsidRDefault="00F60B2B" w:rsidP="00E5114A">
      <w:pPr>
        <w:spacing w:line="360" w:lineRule="auto"/>
        <w:jc w:val="both"/>
        <w:rPr>
          <w:lang w:val="en-GB"/>
        </w:rPr>
      </w:pPr>
      <w:r>
        <w:rPr>
          <w:lang w:val="en-GB"/>
        </w:rPr>
        <w:t xml:space="preserve">Filament network disassembly can be promoted by the activity of severing proteins such as cofilin </w:t>
      </w:r>
      <w:r>
        <w:rPr>
          <w:lang w:val="en-GB"/>
        </w:rPr>
        <w:fldChar w:fldCharType="begin" w:fldLock="1"/>
      </w:r>
      <w:r w:rsidR="004121BE">
        <w:rPr>
          <w:lang w:val="en-GB"/>
        </w:rPr>
        <w:instrText>ADDIN CSL_CITATION { "citationItems" : [ { "id" : "ITEM-1", "itemData" : { "DOI" : "10.1242/jcs.01670", "ISSN" : "0021-9533", "PMID" : "15701920", "author" : [ { "dropping-particle" : "", "family" : "Winder", "given" : "Steven J", "non-dropping-particle" : "", "parse-names" : false, "suffix" : "" }, { "dropping-particle" : "", "family" : "Ayscough", "given" : "Kathryn R", "non-dropping-particle" : "", "parse-names" : false, "suffix" : "" } ], "container-title" : "Journal of cell science", "id" : "ITEM-1", "issue" : "Pt 4", "issued" : { "date-parts" : [ [ "2005", "2", "15" ] ] }, "page" : "651-4", "title" : "Actin-binding proteins.", "type" : "article-journal", "volume" : "118" }, "uris" : [ "http://www.mendeley.com/documents/?uuid=bd7a81a6-c137-4e29-b48a-6fd085dc2876" ] } ], "mendeley" : { "formattedCitation" : "(Winder and Ayscough, 2005)", "plainTextFormattedCitation" : "(Winder and Ayscough, 2005)", "previouslyFormattedCitation" : "(Winder and Ayscough, 2005)" }, "properties" : {  }, "schema" : "https://github.com/citation-style-language/schema/raw/master/csl-citation.json" }</w:instrText>
      </w:r>
      <w:r>
        <w:rPr>
          <w:lang w:val="en-GB"/>
        </w:rPr>
        <w:fldChar w:fldCharType="separate"/>
      </w:r>
      <w:r w:rsidR="00143B78" w:rsidRPr="00143B78">
        <w:rPr>
          <w:noProof/>
          <w:lang w:val="en-GB"/>
        </w:rPr>
        <w:t>(Winder and Ayscough, 2005)</w:t>
      </w:r>
      <w:r>
        <w:rPr>
          <w:lang w:val="en-GB"/>
        </w:rPr>
        <w:fldChar w:fldCharType="end"/>
      </w:r>
      <w:r>
        <w:rPr>
          <w:lang w:val="en-GB"/>
        </w:rPr>
        <w:t xml:space="preserve">. These proteins destabilise an actin filament to induce severing events across the filament </w:t>
      </w:r>
      <w:r>
        <w:rPr>
          <w:lang w:val="en-GB"/>
        </w:rPr>
        <w:fldChar w:fldCharType="begin" w:fldLock="1"/>
      </w:r>
      <w:r w:rsidR="004121BE">
        <w:rPr>
          <w:lang w:val="en-GB"/>
        </w:rPr>
        <w:instrText>ADDIN CSL_CITATION { "citationItems" : [ { "id" : "ITEM-1", "itemData" : { "DOI" : "10.1016/j.cub.2015.04.011", "ISBN" : "1879-0445 (Electronic)\\r0960-9822 (Linking)", "ISSN" : "09609822", "PMID" : "25913406", "abstract" : "Summary Turnover of actin networks in cells requires the fast disassembly of aging actin structures. While ADF/cofilin and Aip1 have been identified as central players, how their activities are modulated by the architecture of the networks remains unknown. Using our ability to reconstitute a diverse array of cellular actin organizations, we found that ADF/cofilin binding and ADF/cofilin-mediated disassembly both depend on actin geometrical organization. ADF/cofilin decorates strongly and stabilizes actin cables, whereas its weaker interaction to Arp2/3 complex networks is correlated with their dismantling and their reorganization into stable architectures. Cooperation of ADF/cofilin with Aip1 is necessary to trigger the full disassembly of all actin filament networks. Additional experiments performed at the single-molecule level indicate that this cooperation is optimal above a threshold of 23 molecules of ADF/cofilin bound as clusters along an actin filament. Our results indicate that although ADF/cofilin is able to dismantle selectively branched networks through severing and debranching, stochastic disassembly of actin filaments by ADF/cofilin and Aip1 represents an efficient alternative pathway for the full disassembly of all actin networks. Our data support a model in which the binding of ADF/cofilin is required to trigger a structural change of the actin filaments, as a prerequisite for their disassembly by Aip1.", "author" : [ { "dropping-particle" : "", "family" : "Gressin", "given" : "Laur\u00e8ne", "non-dropping-particle" : "", "parse-names" : false, "suffix" : "" }, { "dropping-particle" : "", "family" : "Guillotin", "given" : "Audrey", "non-dropping-particle" : "", "parse-names" : false, "suffix" : "" }, { "dropping-particle" : "", "family" : "Gu\u00e9rin", "given" : "Christophe", "non-dropping-particle" : "", "parse-names" : false, "suffix" : "" }, { "dropping-particle" : "", "family" : "Blanchoin", "given" : "Laurent", "non-dropping-particle" : "", "parse-names" : false, "suffix" : "" }, { "dropping-particle" : "", "family" : "Michelot", "given" : "Alph\u00e9e", "non-dropping-particle" : "", "parse-names" : false, "suffix" : "" } ], "container-title" : "Current Biology", "id" : "ITEM-1", "issue" : "11", "issued" : { "date-parts" : [ [ "2015" ] ] }, "page" : "1437-1447", "title" : "Architecture dependence of actin filament network disassembly", "type" : "article-journal", "volume" : "25" }, "uris" : [ "http://www.mendeley.com/documents/?uuid=662e402b-6cfd-4cb3-95c0-20e76018263d" ] } ], "mendeley" : { "formattedCitation" : "(Gressin &lt;i&gt;et al.&lt;/i&gt;, 2015)", "plainTextFormattedCitation" : "(Gressin et al., 2015)", "previouslyFormattedCitation" : "(Gressin &lt;i&gt;et al.&lt;/i&gt;, 2015)" }, "properties" : {  }, "schema" : "https://github.com/citation-style-language/schema/raw/master/csl-citation.json" }</w:instrText>
      </w:r>
      <w:r>
        <w:rPr>
          <w:lang w:val="en-GB"/>
        </w:rPr>
        <w:fldChar w:fldCharType="separate"/>
      </w:r>
      <w:r w:rsidR="00143B78" w:rsidRPr="00143B78">
        <w:rPr>
          <w:noProof/>
          <w:lang w:val="en-GB"/>
        </w:rPr>
        <w:t xml:space="preserve">(Gressin </w:t>
      </w:r>
      <w:r w:rsidR="00143B78" w:rsidRPr="00143B78">
        <w:rPr>
          <w:i/>
          <w:noProof/>
          <w:lang w:val="en-GB"/>
        </w:rPr>
        <w:t>et al.</w:t>
      </w:r>
      <w:r w:rsidR="00143B78" w:rsidRPr="00143B78">
        <w:rPr>
          <w:noProof/>
          <w:lang w:val="en-GB"/>
        </w:rPr>
        <w:t>, 2015)</w:t>
      </w:r>
      <w:r>
        <w:rPr>
          <w:lang w:val="en-GB"/>
        </w:rPr>
        <w:fldChar w:fldCharType="end"/>
      </w:r>
      <w:r>
        <w:rPr>
          <w:lang w:val="en-GB"/>
        </w:rPr>
        <w:t xml:space="preserve">. If these short resulting filaments are capped at the barbed end then this activity can promote filament depolymerisation. By definition severing also enhances the number of barbed ends and so in the absence of barbed end capping proteins can enhance total actin polymerisation </w:t>
      </w:r>
      <w:r>
        <w:rPr>
          <w:lang w:val="en-GB"/>
        </w:rPr>
        <w:fldChar w:fldCharType="begin" w:fldLock="1"/>
      </w:r>
      <w:r w:rsidR="004121BE">
        <w:rPr>
          <w:lang w:val="en-GB"/>
        </w:rPr>
        <w:instrText>ADDIN CSL_CITATION { "citationItems" : [ { "id" : "ITEM-1", "itemData" : { "author" : [ { "dropping-particle" : "", "family" : "Condeelis", "given" : "John", "non-dropping-particle" : "", "parse-names" : false, "suffix" : "" } ], "container-title" : "TRENDS in Cell Biology", "id" : "ITEM-1", "issue" : "7", "issued" : { "date-parts" : [ [ "2001" ] ] }, "page" : "288-293", "title" : "How is actin polymerization nucleated in vivo?", "type" : "article-journal", "volume" : "11" }, "uris" : [ "http://www.mendeley.com/documents/?uuid=8513f749-744f-4592-a0bc-dcfddad0b172" ] } ], "mendeley" : { "formattedCitation" : "(Condeelis, 2001)", "plainTextFormattedCitation" : "(Condeelis, 2001)", "previouslyFormattedCitation" : "(Condeelis, 2001)" }, "properties" : {  }, "schema" : "https://github.com/citation-style-language/schema/raw/master/csl-citation.json" }</w:instrText>
      </w:r>
      <w:r>
        <w:rPr>
          <w:lang w:val="en-GB"/>
        </w:rPr>
        <w:fldChar w:fldCharType="separate"/>
      </w:r>
      <w:r w:rsidR="00143B78" w:rsidRPr="00143B78">
        <w:rPr>
          <w:noProof/>
          <w:lang w:val="en-GB"/>
        </w:rPr>
        <w:t>(Condeelis, 2001)</w:t>
      </w:r>
      <w:r>
        <w:rPr>
          <w:lang w:val="en-GB"/>
        </w:rPr>
        <w:fldChar w:fldCharType="end"/>
      </w:r>
      <w:r>
        <w:rPr>
          <w:lang w:val="en-GB"/>
        </w:rPr>
        <w:t xml:space="preserve">. A homolog of cofilin, </w:t>
      </w:r>
      <w:r w:rsidRPr="00B564CC">
        <w:rPr>
          <w:lang w:val="en-GB"/>
        </w:rPr>
        <w:t>glia maturation factor (GMF)</w:t>
      </w:r>
      <w:r>
        <w:rPr>
          <w:lang w:val="en-GB"/>
        </w:rPr>
        <w:t xml:space="preserve">, binds to the Arp2/3 complex instead of actin and inhibits Arp2/3 activation whilst promoting filament debranching, allowing the rearrangement of a branched actin network </w:t>
      </w:r>
      <w:r>
        <w:rPr>
          <w:lang w:val="en-GB"/>
        </w:rPr>
        <w:fldChar w:fldCharType="begin" w:fldLock="1"/>
      </w:r>
      <w:r w:rsidR="004121BE">
        <w:rPr>
          <w:lang w:val="en-GB"/>
        </w:rPr>
        <w:instrText>ADDIN CSL_CITATION { "citationItems" : [ { "id" : "ITEM-1", "itemData" : { "DOI" : "10.1016/j.cub.2010.03.026", "ISBN" : "1879-0445 (Electronic)\\n0960-9822 (Linking)", "ISSN" : "09609822", "PMID" : "20362448", "abstract" : "Cell locomotion and endocytosis are powered by the rapid polymerization and turnover of branched actin filament networks nucleated by Arp2/3 complex [1]. Although a large number of cellular factors have been identified that stimulate Arp2/3 complex-mediated actin nucleation, only a small number of studies so far have addressed which factors promote actin network debranching [2-4]. Here, we investigated the function of a conserved homolog of ADF/cofilin, glia maturation factor (GMF) [5, 6]. We found that S. cerevisiae GMF (also called Aim7) localizes in\u00a0vivo to cortical actin patches and displays synthetic genetic interactions with ADF/cofilin. However, GMF lacks detectable actin binding or severing activity and instead binds tightly to Arp2/3 complex. Using in\u00a0vitro evanescent wave microscopy, we demonstrated that GMF potently stimulates debranching of actin filaments produced by Arp2/3 complex. Further, GMF inhibits nucleation of new daughter filaments. Together, these data suggest that GMF binds Arp2/3 complex to both \"prune\" daughter filaments at the branch points and inhibit new actin assembly. These activities and its genetic interaction with ADF/cofilin support a role for GMF in promoting the remodeling and/or disassembly of branched networks. Therefore, ADF/cofilin and GMF, members of the same superfamily, appear to have evolved to interact with actin and actin-related proteins, respectively, and to make mechanistically distinct contributions to the remodeling of cortical actin structures. \u00a9 2010 Elsevier Ltd. All rights reserved.", "author" : [ { "dropping-particle" : "", "family" : "Gandhi", "given" : "Meghal", "non-dropping-particle" : "", "parse-names" : false, "suffix" : "" }, { "dropping-particle" : "", "family" : "Smith", "given" : "Benjamin A.", "non-dropping-particle" : "", "parse-names" : false, "suffix" : "" }, { "dropping-particle" : "", "family" : "Bovellan", "given" : "Miia", "non-dropping-particle" : "", "parse-names" : false, "suffix" : "" }, { "dropping-particle" : "", "family" : "Paavilainen", "given" : "Ville", "non-dropping-particle" : "", "parse-names" : false, "suffix" : "" }, { "dropping-particle" : "", "family" : "Daugherty-Clarke", "given" : "Karen", "non-dropping-particle" : "", "parse-names" : false, "suffix" : "" }, { "dropping-particle" : "", "family" : "Gelles", "given" : "Jeff", "non-dropping-particle" : "", "parse-names" : false, "suffix" : "" }, { "dropping-particle" : "", "family" : "Lappalainen", "given" : "Pekka", "non-dropping-particle" : "", "parse-names" : false, "suffix" : "" }, { "dropping-particle" : "", "family" : "Goode", "given" : "Bruce L.", "non-dropping-particle" : "", "parse-names" : false, "suffix" : "" } ], "container-title" : "Current Biology", "id" : "ITEM-1", "issue" : "9", "issued" : { "date-parts" : [ [ "2010" ] ] }, "page" : "861-867", "publisher" : "Elsevier Ltd", "title" : "GMF Is a Cofilin Homolog that Binds Arp2/3 Complex to Stimulate Filament Debranching and Inhibit Actin Nucleation", "type" : "article-journal", "volume" : "20" }, "uris" : [ "http://www.mendeley.com/documents/?uuid=4ea04e5f-9057-4c94-a06c-ad8dcaa836b2" ] } ], "mendeley" : { "formattedCitation" : "(Gandhi &lt;i&gt;et al.&lt;/i&gt;, 2010)", "plainTextFormattedCitation" : "(Gandhi et al., 2010)", "previouslyFormattedCitation" : "(Gandhi &lt;i&gt;et al.&lt;/i&gt;, 2010)" }, "properties" : {  }, "schema" : "https://github.com/citation-style-language/schema/raw/master/csl-citation.json" }</w:instrText>
      </w:r>
      <w:r>
        <w:rPr>
          <w:lang w:val="en-GB"/>
        </w:rPr>
        <w:fldChar w:fldCharType="separate"/>
      </w:r>
      <w:r w:rsidR="00143B78" w:rsidRPr="00143B78">
        <w:rPr>
          <w:noProof/>
          <w:lang w:val="en-GB"/>
        </w:rPr>
        <w:t xml:space="preserve">(Gandhi </w:t>
      </w:r>
      <w:r w:rsidR="00143B78" w:rsidRPr="00143B78">
        <w:rPr>
          <w:i/>
          <w:noProof/>
          <w:lang w:val="en-GB"/>
        </w:rPr>
        <w:t>et al.</w:t>
      </w:r>
      <w:r w:rsidR="00143B78" w:rsidRPr="00143B78">
        <w:rPr>
          <w:noProof/>
          <w:lang w:val="en-GB"/>
        </w:rPr>
        <w:t>, 2010)</w:t>
      </w:r>
      <w:r>
        <w:rPr>
          <w:lang w:val="en-GB"/>
        </w:rPr>
        <w:fldChar w:fldCharType="end"/>
      </w:r>
      <w:r>
        <w:rPr>
          <w:lang w:val="en-GB"/>
        </w:rPr>
        <w:t>.</w:t>
      </w:r>
    </w:p>
    <w:p w14:paraId="3E504183" w14:textId="77777777" w:rsidR="00F60B2B" w:rsidRDefault="00F60B2B" w:rsidP="00E5114A">
      <w:pPr>
        <w:spacing w:line="360" w:lineRule="auto"/>
        <w:jc w:val="both"/>
        <w:rPr>
          <w:lang w:val="en-GB"/>
        </w:rPr>
      </w:pPr>
    </w:p>
    <w:p w14:paraId="27EE2684" w14:textId="21082F11" w:rsidR="00F60B2B" w:rsidRDefault="00750449" w:rsidP="00E5114A">
      <w:pPr>
        <w:pStyle w:val="Heading3"/>
        <w:jc w:val="both"/>
        <w:rPr>
          <w:lang w:val="en-GB"/>
        </w:rPr>
      </w:pPr>
      <w:bookmarkStart w:id="42" w:name="_Toc494045775"/>
      <w:bookmarkStart w:id="43" w:name="_Toc494222654"/>
      <w:r>
        <w:rPr>
          <w:lang w:val="en-GB"/>
        </w:rPr>
        <w:t xml:space="preserve">1.6.7 </w:t>
      </w:r>
      <w:r w:rsidR="00F60B2B">
        <w:rPr>
          <w:lang w:val="en-GB"/>
        </w:rPr>
        <w:t>Bundling</w:t>
      </w:r>
      <w:bookmarkEnd w:id="42"/>
      <w:bookmarkEnd w:id="43"/>
    </w:p>
    <w:p w14:paraId="52026B74" w14:textId="77777777" w:rsidR="00750449" w:rsidRPr="00750449" w:rsidRDefault="00750449" w:rsidP="00E5114A">
      <w:pPr>
        <w:jc w:val="both"/>
        <w:rPr>
          <w:lang w:val="en-GB"/>
        </w:rPr>
      </w:pPr>
    </w:p>
    <w:p w14:paraId="76486D51" w14:textId="621483EB" w:rsidR="00F60B2B" w:rsidRDefault="00F60B2B" w:rsidP="00E5114A">
      <w:pPr>
        <w:spacing w:line="360" w:lineRule="auto"/>
        <w:jc w:val="both"/>
        <w:rPr>
          <w:lang w:val="en-GB"/>
        </w:rPr>
      </w:pPr>
      <w:r>
        <w:rPr>
          <w:lang w:val="en-GB"/>
        </w:rPr>
        <w:t xml:space="preserve">Actin filaments can be brought together to form an extended network. The branched network generated by the Arp2/3 complex is one example of this. Filaments can be brought together in the absence of branching to form linear arrays or bundles. These bundles can be formed of parallel or anti parallel filaments. Bundles of actin may be more stable than individual filaments and are likely to be able to exert a greater force over a narrower point than a branched array of actin filaments. Actin bundles need to bring two or more filaments together and different bundling proteins bring filaments together to different extents. Some, such as fascin, form very tight bundles whilst others, such as alpha actinin, form looser associations of filaments </w:t>
      </w:r>
      <w:r>
        <w:rPr>
          <w:lang w:val="en-GB"/>
        </w:rPr>
        <w:fldChar w:fldCharType="begin" w:fldLock="1"/>
      </w:r>
      <w:r w:rsidR="004121BE">
        <w:rPr>
          <w:lang w:val="en-GB"/>
        </w:rPr>
        <w:instrText>ADDIN CSL_CITATION { "citationItems" : [ { "id" : "ITEM-1", "itemData" : { "DOI" : "10.1242/jcs.01670", "ISSN" : "0021-9533", "PMID" : "15701920", "author" : [ { "dropping-particle" : "", "family" : "Winder", "given" : "Steven J", "non-dropping-particle" : "", "parse-names" : false, "suffix" : "" }, { "dropping-particle" : "", "family" : "Ayscough", "given" : "Kathryn R", "non-dropping-particle" : "", "parse-names" : false, "suffix" : "" } ], "container-title" : "Journal of cell science", "id" : "ITEM-1", "issue" : "Pt 4", "issued" : { "date-parts" : [ [ "2005", "2", "15" ] ] }, "page" : "651-4", "title" : "Actin-binding proteins.", "type" : "article-journal", "volume" : "118" }, "uris" : [ "http://www.mendeley.com/documents/?uuid=bd7a81a6-c137-4e29-b48a-6fd085dc2876" ] } ], "mendeley" : { "formattedCitation" : "(Winder and Ayscough, 2005)", "plainTextFormattedCitation" : "(Winder and Ayscough, 2005)", "previouslyFormattedCitation" : "(Winder and Ayscough, 2005)" }, "properties" : {  }, "schema" : "https://github.com/citation-style-language/schema/raw/master/csl-citation.json" }</w:instrText>
      </w:r>
      <w:r>
        <w:rPr>
          <w:lang w:val="en-GB"/>
        </w:rPr>
        <w:fldChar w:fldCharType="separate"/>
      </w:r>
      <w:r w:rsidR="00143B78" w:rsidRPr="00143B78">
        <w:rPr>
          <w:noProof/>
          <w:lang w:val="en-GB"/>
        </w:rPr>
        <w:t>(Winder and Ayscough, 2005)</w:t>
      </w:r>
      <w:r>
        <w:rPr>
          <w:lang w:val="en-GB"/>
        </w:rPr>
        <w:fldChar w:fldCharType="end"/>
      </w:r>
      <w:r>
        <w:rPr>
          <w:lang w:val="en-GB"/>
        </w:rPr>
        <w:t xml:space="preserve">. </w:t>
      </w:r>
    </w:p>
    <w:p w14:paraId="5396B4AF" w14:textId="77777777" w:rsidR="00F60B2B" w:rsidRDefault="00F60B2B" w:rsidP="00E5114A">
      <w:pPr>
        <w:spacing w:line="360" w:lineRule="auto"/>
        <w:jc w:val="both"/>
        <w:rPr>
          <w:lang w:val="en-GB"/>
        </w:rPr>
      </w:pPr>
    </w:p>
    <w:p w14:paraId="579E8BF1" w14:textId="41E11788" w:rsidR="00F60B2B" w:rsidRDefault="00750449" w:rsidP="00E5114A">
      <w:pPr>
        <w:pStyle w:val="Heading3"/>
        <w:jc w:val="both"/>
        <w:rPr>
          <w:lang w:val="en-GB"/>
        </w:rPr>
      </w:pPr>
      <w:bookmarkStart w:id="44" w:name="_Toc494045776"/>
      <w:bookmarkStart w:id="45" w:name="_Toc494222655"/>
      <w:r>
        <w:rPr>
          <w:lang w:val="en-GB"/>
        </w:rPr>
        <w:t xml:space="preserve">1.6.8 </w:t>
      </w:r>
      <w:r w:rsidR="00F60B2B">
        <w:rPr>
          <w:lang w:val="en-GB"/>
        </w:rPr>
        <w:t>Processive elongators</w:t>
      </w:r>
      <w:bookmarkEnd w:id="44"/>
      <w:bookmarkEnd w:id="45"/>
    </w:p>
    <w:p w14:paraId="7350A6CD" w14:textId="77777777" w:rsidR="00750449" w:rsidRPr="00750449" w:rsidRDefault="00750449" w:rsidP="00E5114A">
      <w:pPr>
        <w:jc w:val="both"/>
        <w:rPr>
          <w:lang w:val="en-GB"/>
        </w:rPr>
      </w:pPr>
    </w:p>
    <w:p w14:paraId="786B8BBE" w14:textId="1352B7BC" w:rsidR="00F60B2B" w:rsidRDefault="00F60B2B" w:rsidP="00E5114A">
      <w:pPr>
        <w:spacing w:line="360" w:lineRule="auto"/>
        <w:jc w:val="both"/>
        <w:rPr>
          <w:lang w:val="en-GB"/>
        </w:rPr>
      </w:pPr>
      <w:r>
        <w:rPr>
          <w:lang w:val="en-GB"/>
        </w:rPr>
        <w:t xml:space="preserve">Processive elongators interact with the barbed end of a filament and increase the rate of filament extension beyond the diffusion limited rate defined by the affinity of an actin monomer for the barbed end </w:t>
      </w:r>
      <w:r>
        <w:rPr>
          <w:lang w:val="en-GB"/>
        </w:rPr>
        <w:fldChar w:fldCharType="begin" w:fldLock="1"/>
      </w:r>
      <w:r w:rsidR="004121BE">
        <w:rPr>
          <w:lang w:val="en-GB"/>
        </w:rPr>
        <w:instrText>ADDIN CSL_CITATION { "citationItems" : [ { "id" : "ITEM-1", "itemData" : { "DOI" : "10.1242/jcs.179994", "ISSN" : "0021-9533", "PMID" : "26940918", "abstract" : "Cells respond to external stimuli by rapidly remodeling their actin cytoskeleton. At the heart of this function lies the intricately controlled regulation of individual filaments. The barbed end of an actin filament is the hotspot for the majority of the biochemical reactions that control filament assembly. Assays performed in bulk solution and with single filaments have enabled characterization of a plethora of barbed-end-regulating proteins. Interestingly, many of these regulators work in tandem with other proteins, which increase or decrease their affinity for the barbed end in a spatially and temporally controlled manner, often through simultaneous binding of two regulators at the barbed ends, in addition to standard mutually exclusive binding schemes. In this Cell Science at a Glance and the accompanying poster, we discuss key barbed-end-interacting proteins and the kinetic mechanisms by which they regulate actin filament assembly. We take F-actin capping protein, gelsolin, profilin and barbed-end-tracking polymerases, including formins and WH2-domain-containing proteins, as examples, and illustrate how their activity and competition for the barbed end regulate filament dynamics.", "author" : [ { "dropping-particle" : "", "family" : "Shekhar", "given" : "Shashank", "non-dropping-particle" : "", "parse-names" : false, "suffix" : "" }, { "dropping-particle" : "", "family" : "Pernier", "given" : "Julien", "non-dropping-particle" : "", "parse-names" : false, "suffix" : "" }, { "dropping-particle" : "", "family" : "Carlier", "given" : "Marie-france", "non-dropping-particle" : "", "parse-names" : false, "suffix" : "" } ], "container-title" : "Journal of Cell Science", "id" : "ITEM-1", "issue" : "6", "issued" : { "date-parts" : [ [ "2016" ] ] }, "page" : "1085-1091", "title" : "Regulators of actin filament barbed ends at a glance", "type" : "article-journal", "volume" : "129" }, "uris" : [ "http://www.mendeley.com/documents/?uuid=875b4656-c014-4555-a9a8-e3d2732f8d88" ] } ], "mendeley" : { "formattedCitation" : "(Shekhar, Pernier and Carlier, 2016)", "plainTextFormattedCitation" : "(Shekhar, Pernier and Carlier, 2016)", "previouslyFormattedCitation" : "(Shekhar, Pernier and Carlier, 2016)" }, "properties" : {  }, "schema" : "https://github.com/citation-style-language/schema/raw/master/csl-citation.json" }</w:instrText>
      </w:r>
      <w:r>
        <w:rPr>
          <w:lang w:val="en-GB"/>
        </w:rPr>
        <w:fldChar w:fldCharType="separate"/>
      </w:r>
      <w:r w:rsidR="00143B78" w:rsidRPr="00143B78">
        <w:rPr>
          <w:noProof/>
          <w:lang w:val="en-GB"/>
        </w:rPr>
        <w:t>(Shekhar, Pernier and Carlier, 2016)</w:t>
      </w:r>
      <w:r>
        <w:rPr>
          <w:lang w:val="en-GB"/>
        </w:rPr>
        <w:fldChar w:fldCharType="end"/>
      </w:r>
      <w:r>
        <w:rPr>
          <w:lang w:val="en-GB"/>
        </w:rPr>
        <w:t xml:space="preserve">. This activity requires the protein to track the barbed end of a filament whilst interacting only transiently so as to not block monomer addition. Classic examples of processive </w:t>
      </w:r>
      <w:r>
        <w:rPr>
          <w:lang w:val="en-GB"/>
        </w:rPr>
        <w:lastRenderedPageBreak/>
        <w:t xml:space="preserve">elongators include many formins as well as ENA/VASP. An additional effect of this activity is that barbed ends are protected from capping and therefore continue to extend for longer than </w:t>
      </w:r>
      <w:r w:rsidR="00EE4F79">
        <w:rPr>
          <w:lang w:val="en-GB"/>
        </w:rPr>
        <w:t>may</w:t>
      </w:r>
      <w:r>
        <w:rPr>
          <w:lang w:val="en-GB"/>
        </w:rPr>
        <w:t xml:space="preserve"> otherwise be expected.</w:t>
      </w:r>
    </w:p>
    <w:p w14:paraId="37F8D460" w14:textId="77777777" w:rsidR="00F776D6" w:rsidRDefault="00F776D6" w:rsidP="00C46A73">
      <w:pPr>
        <w:rPr>
          <w:lang w:val="en-GB"/>
        </w:rPr>
      </w:pPr>
      <w:bookmarkStart w:id="46" w:name="_Toc494045777"/>
    </w:p>
    <w:p w14:paraId="459C384E" w14:textId="65D17140" w:rsidR="00F60B2B" w:rsidRDefault="00750449" w:rsidP="00E5114A">
      <w:pPr>
        <w:pStyle w:val="Heading3"/>
        <w:jc w:val="both"/>
        <w:rPr>
          <w:lang w:val="en-GB"/>
        </w:rPr>
      </w:pPr>
      <w:bookmarkStart w:id="47" w:name="_Toc494222656"/>
      <w:r>
        <w:rPr>
          <w:lang w:val="en-GB"/>
        </w:rPr>
        <w:t xml:space="preserve">1.6.9 </w:t>
      </w:r>
      <w:r w:rsidR="00F60B2B">
        <w:rPr>
          <w:lang w:val="en-GB"/>
        </w:rPr>
        <w:t>Motor proteins</w:t>
      </w:r>
      <w:bookmarkEnd w:id="46"/>
      <w:bookmarkEnd w:id="47"/>
    </w:p>
    <w:p w14:paraId="781C03F9" w14:textId="77777777" w:rsidR="00750449" w:rsidRPr="00750449" w:rsidRDefault="00750449" w:rsidP="00E5114A">
      <w:pPr>
        <w:jc w:val="both"/>
        <w:rPr>
          <w:lang w:val="en-GB"/>
        </w:rPr>
      </w:pPr>
    </w:p>
    <w:p w14:paraId="1528D537" w14:textId="4A27468E" w:rsidR="00F60B2B" w:rsidRDefault="00F60B2B" w:rsidP="00E5114A">
      <w:pPr>
        <w:spacing w:line="360" w:lineRule="auto"/>
        <w:jc w:val="both"/>
        <w:rPr>
          <w:lang w:val="en-GB"/>
        </w:rPr>
      </w:pPr>
      <w:r>
        <w:rPr>
          <w:lang w:val="en-GB"/>
        </w:rPr>
        <w:t>Myosins transiently associate to an actin filament in such a way as to allow processive movement along a filament. This activity depends on the hydrolysis of ATP and is the basis for muscle contraction. Myosins have many functions outside of muscle contraction, for example providing connections between actin</w:t>
      </w:r>
      <w:r w:rsidR="00EE4F79">
        <w:rPr>
          <w:lang w:val="en-GB"/>
        </w:rPr>
        <w:t xml:space="preserve"> filaments</w:t>
      </w:r>
      <w:r>
        <w:rPr>
          <w:lang w:val="en-GB"/>
        </w:rPr>
        <w:t xml:space="preserve"> and </w:t>
      </w:r>
      <w:r w:rsidR="00EE4F79">
        <w:rPr>
          <w:lang w:val="en-GB"/>
        </w:rPr>
        <w:t>a membrane</w:t>
      </w:r>
      <w:r>
        <w:rPr>
          <w:lang w:val="en-GB"/>
        </w:rPr>
        <w:t xml:space="preserve">, generating force along antiparallel actin bundles and driving active transport of vesicles and organelles along actin filaments </w:t>
      </w:r>
      <w:r>
        <w:rPr>
          <w:lang w:val="en-GB"/>
        </w:rPr>
        <w:fldChar w:fldCharType="begin" w:fldLock="1"/>
      </w:r>
      <w:r w:rsidR="004121BE">
        <w:rPr>
          <w:lang w:val="en-GB"/>
        </w:rPr>
        <w:instrText>ADDIN CSL_CITATION { "citationItems" : [ { "id" : "ITEM-1", "itemData" : { "DOI" : "10.1242/jcs.01670", "ISSN" : "0021-9533", "PMID" : "15701920", "author" : [ { "dropping-particle" : "", "family" : "Winder", "given" : "Steven J", "non-dropping-particle" : "", "parse-names" : false, "suffix" : "" }, { "dropping-particle" : "", "family" : "Ayscough", "given" : "Kathryn R", "non-dropping-particle" : "", "parse-names" : false, "suffix" : "" } ], "container-title" : "Journal of cell science", "id" : "ITEM-1", "issue" : "Pt 4", "issued" : { "date-parts" : [ [ "2005", "2", "15" ] ] }, "page" : "651-4", "title" : "Actin-binding proteins.", "type" : "article-journal", "volume" : "118" }, "uris" : [ "http://www.mendeley.com/documents/?uuid=bd7a81a6-c137-4e29-b48a-6fd085dc2876" ] } ], "mendeley" : { "formattedCitation" : "(Winder and Ayscough, 2005)", "plainTextFormattedCitation" : "(Winder and Ayscough, 2005)", "previouslyFormattedCitation" : "(Winder and Ayscough, 2005)" }, "properties" : {  }, "schema" : "https://github.com/citation-style-language/schema/raw/master/csl-citation.json" }</w:instrText>
      </w:r>
      <w:r>
        <w:rPr>
          <w:lang w:val="en-GB"/>
        </w:rPr>
        <w:fldChar w:fldCharType="separate"/>
      </w:r>
      <w:r w:rsidR="00143B78" w:rsidRPr="00143B78">
        <w:rPr>
          <w:noProof/>
          <w:lang w:val="en-GB"/>
        </w:rPr>
        <w:t>(Winder and Ayscough, 2005)</w:t>
      </w:r>
      <w:r>
        <w:rPr>
          <w:lang w:val="en-GB"/>
        </w:rPr>
        <w:fldChar w:fldCharType="end"/>
      </w:r>
      <w:r>
        <w:rPr>
          <w:lang w:val="en-GB"/>
        </w:rPr>
        <w:t>. Myo3 and Myo5 in yeast</w:t>
      </w:r>
      <w:r w:rsidR="0003620E">
        <w:rPr>
          <w:lang w:val="en-GB"/>
        </w:rPr>
        <w:t xml:space="preserve"> </w:t>
      </w:r>
      <w:r>
        <w:rPr>
          <w:lang w:val="en-GB"/>
        </w:rPr>
        <w:t xml:space="preserve">are type I myosins that in addition to their actin binding motor domain also </w:t>
      </w:r>
      <w:r w:rsidR="00750449">
        <w:rPr>
          <w:lang w:val="en-GB"/>
        </w:rPr>
        <w:t>have motifs</w:t>
      </w:r>
      <w:r>
        <w:rPr>
          <w:lang w:val="en-GB"/>
        </w:rPr>
        <w:t xml:space="preserve"> that allow binding and activation of the Arp2/3 complex.</w:t>
      </w:r>
    </w:p>
    <w:p w14:paraId="5A886064" w14:textId="77777777" w:rsidR="00F60B2B" w:rsidRDefault="00F60B2B" w:rsidP="00E5114A">
      <w:pPr>
        <w:spacing w:line="360" w:lineRule="auto"/>
        <w:jc w:val="both"/>
        <w:rPr>
          <w:lang w:val="en-GB"/>
        </w:rPr>
      </w:pPr>
    </w:p>
    <w:p w14:paraId="3CE6CC1F" w14:textId="2EF27F97" w:rsidR="00F60B2B" w:rsidRDefault="00750449" w:rsidP="00E5114A">
      <w:pPr>
        <w:pStyle w:val="Heading3"/>
        <w:jc w:val="both"/>
        <w:rPr>
          <w:lang w:val="en-GB"/>
        </w:rPr>
      </w:pPr>
      <w:bookmarkStart w:id="48" w:name="_Toc494045778"/>
      <w:bookmarkStart w:id="49" w:name="_Toc494222657"/>
      <w:r>
        <w:rPr>
          <w:lang w:val="en-GB"/>
        </w:rPr>
        <w:t xml:space="preserve">1.6.10 </w:t>
      </w:r>
      <w:r w:rsidR="00F60B2B">
        <w:rPr>
          <w:lang w:val="en-GB"/>
        </w:rPr>
        <w:t>Side binding proteins and network differentiation</w:t>
      </w:r>
      <w:bookmarkEnd w:id="48"/>
      <w:bookmarkEnd w:id="49"/>
    </w:p>
    <w:p w14:paraId="28158771" w14:textId="77777777" w:rsidR="00750449" w:rsidRPr="00750449" w:rsidRDefault="00750449" w:rsidP="00E5114A">
      <w:pPr>
        <w:jc w:val="both"/>
        <w:rPr>
          <w:lang w:val="en-GB"/>
        </w:rPr>
      </w:pPr>
    </w:p>
    <w:p w14:paraId="7D319B66" w14:textId="196C400E" w:rsidR="00F60B2B" w:rsidRDefault="00F60B2B" w:rsidP="00E5114A">
      <w:pPr>
        <w:spacing w:line="360" w:lineRule="auto"/>
        <w:jc w:val="both"/>
        <w:rPr>
          <w:lang w:val="en-GB"/>
        </w:rPr>
      </w:pPr>
      <w:r>
        <w:rPr>
          <w:lang w:val="en-GB"/>
        </w:rPr>
        <w:t xml:space="preserve">F-actin binding proteins can regulate the activity and the identity of actin filaments. Perhaps the best example of this are the F-actin binding tropomyosins. Multiple isoforms of tropomyosin exhibit a broad range of effects on filament dynamics. Tropomyosins bind as dimers along the side of a filament and promote certain interactions whilst inhibiting others. For example, some tropomyosins have been shown to compete with the Arp2/3 complex for filament binding and to inhibit complex activation </w:t>
      </w:r>
      <w:r>
        <w:rPr>
          <w:lang w:val="en-GB"/>
        </w:rPr>
        <w:fldChar w:fldCharType="begin" w:fldLock="1"/>
      </w:r>
      <w:r w:rsidR="004121BE">
        <w:rPr>
          <w:lang w:val="en-GB"/>
        </w:rPr>
        <w:instrText>ADDIN CSL_CITATION { "citationItems" : [ { "id" : "ITEM-1", "itemData" : { "DOI" : "10.1016/S0960-9822(01)00395-5", "ISBN" : "0960-9822", "ISSN" : "09609822", "PMID" : "11525747", "abstract" : "The actin filament network immediately under the plasma membrane at the leading edge of rapidly moving cells consists of short, branched filaments, while those deeper in the cortex are much longer and are rarely branched [1-3]. Nucleation by the Arp2/3 complex activated by membrane-bound factors (Rho-family GTPases and PIP\n                        2) is postulated to account for the formation of the branched network [4, 5]. Tropomyosin (TM) binds along the sides of filaments and protects them from severing proteins and pointed-end depolymerization in vitro [6, 7]. Here, we show that TM inhibits actin filament branching and nucleation by the Atp2/3 complex activated by WASp-WA. Tropomyosin increases the lag at the outset of polymerization, reduces the concentration of ends by 75%, and reduces the number of branches by ???50%. We conclude that TM bound to actin filaments inhibits their ability to act as secondary activators of nucleation by the Arp2/3 complex. This is the first example of inhibition of branching by an actin binding protein. We suggest that TM suppresses the nucleation of actin filament branches from actin filaments in the deep cortex of motile cells. Other abundant actin binding proteins may also locally regulate the branching nucleation by the Arp2/3 complex in cells.", "author" : [ { "dropping-particle" : "", "family" : "Schottler", "given" : "F.", "non-dropping-particle" : "", "parse-names" : false, "suffix" : "" }, { "dropping-particle" : "", "family" : "Fabiato", "given" : "H.", "non-dropping-particle" : "", "parse-names" : false, "suffix" : "" }, { "dropping-particle" : "", "family" : "Leland", "given" : "J. M.", "non-dropping-particle" : "", "parse-names" : false, "suffix" : "" }, { "dropping-particle" : "", "family" : "Chang", "given" : "L. Y.", "non-dropping-particle" : "", "parse-names" : false, "suffix" : "" }, { "dropping-particle" : "", "family" : "Lotfi", "given" : "P.", "non-dropping-particle" : "", "parse-names" : false, "suffix" : "" }, { "dropping-particle" : "", "family" : "Getachew", "given" : "F.", "non-dropping-particle" : "", "parse-names" : false, "suffix" : "" }, { "dropping-particle" : "", "family" : "Lee", "given" : "K. S.", "non-dropping-particle" : "", "parse-names" : false, "suffix" : "" } ], "container-title" : "Current Biology", "id" : "ITEM-1", "issue" : "16", "issued" : { "date-parts" : [ [ "2001" ] ] }, "page" : "1300-1304", "title" : "Inhibition of the Arp2/3 complex-nucleated actin polymerization and branch formation by tropomyosin", "type" : "article-journal", "volume" : "11" }, "uris" : [ "http://www.mendeley.com/documents/?uuid=059d929b-4a07-4afc-8495-137ecbbc146c" ] } ], "mendeley" : { "formattedCitation" : "(Schottler &lt;i&gt;et al.&lt;/i&gt;, 2001)", "plainTextFormattedCitation" : "(Schottler et al., 2001)", "previouslyFormattedCitation" : "(Schottler &lt;i&gt;et al.&lt;/i&gt;, 2001)" }, "properties" : {  }, "schema" : "https://github.com/citation-style-language/schema/raw/master/csl-citation.json" }</w:instrText>
      </w:r>
      <w:r>
        <w:rPr>
          <w:lang w:val="en-GB"/>
        </w:rPr>
        <w:fldChar w:fldCharType="separate"/>
      </w:r>
      <w:r w:rsidR="00143B78" w:rsidRPr="00143B78">
        <w:rPr>
          <w:noProof/>
          <w:lang w:val="en-GB"/>
        </w:rPr>
        <w:t xml:space="preserve">(Schottler </w:t>
      </w:r>
      <w:r w:rsidR="00143B78" w:rsidRPr="00143B78">
        <w:rPr>
          <w:i/>
          <w:noProof/>
          <w:lang w:val="en-GB"/>
        </w:rPr>
        <w:t>et al.</w:t>
      </w:r>
      <w:r w:rsidR="00143B78" w:rsidRPr="00143B78">
        <w:rPr>
          <w:noProof/>
          <w:lang w:val="en-GB"/>
        </w:rPr>
        <w:t>, 2001)</w:t>
      </w:r>
      <w:r>
        <w:rPr>
          <w:lang w:val="en-GB"/>
        </w:rPr>
        <w:fldChar w:fldCharType="end"/>
      </w:r>
      <w:r>
        <w:rPr>
          <w:lang w:val="en-GB"/>
        </w:rPr>
        <w:t xml:space="preserve">. Filaments decorated by tropomyosin can enhance the motor activities of type II and type V myosins. Tropomyosin binding therefore changes the identity of a filament and regulates interactions with other ABPs </w:t>
      </w:r>
      <w:r>
        <w:rPr>
          <w:lang w:val="en-GB"/>
        </w:rPr>
        <w:fldChar w:fldCharType="begin" w:fldLock="1"/>
      </w:r>
      <w:r w:rsidR="004121BE">
        <w:rPr>
          <w:lang w:val="en-GB"/>
        </w:rPr>
        <w:instrText>ADDIN CSL_CITATION { "citationItems" : [ { "id" : "ITEM-1", "itemData" : { "DOI" : "10.1016/j.cub.2011.06.019", "ISBN" : "1879-0445 (Electronic)\\r0960-9822 (Linking)", "ISSN" : "09609822", "PMID" : "21783039", "abstract" : "Eukaryotic cells generate a diversity of actin filament networks in a common cytoplasm to optimally perform functions such as cell motility, cell adhesion, endocytosis and cytokinesis. Each of these networks maintains precise mechanical and dynamic properties by autonomously controlling the composition of its interacting proteins and spatial organization of its actin filaments. In this review, we discuss the chemical and physical mechanisms that target distinct sets of actin-binding proteins to distinct actin filament populations after nucleation, resulting in the assembly of actin filament networks that are optimized for specific functions. ?? 2011 Elsevier Ltd All rights reserved.", "author" : [ { "dropping-particle" : "", "family" : "Michelot", "given" : "Alph\u00e9e", "non-dropping-particle" : "", "parse-names" : false, "suffix" : "" }, { "dropping-particle" : "", "family" : "Drubin", "given" : "David G.", "non-dropping-particle" : "", "parse-names" : false, "suffix" : "" } ], "container-title" : "Current Biology", "id" : "ITEM-1", "issue" : "14", "issued" : { "date-parts" : [ [ "2011" ] ] }, "page" : "560-569", "title" : "Building distinct actin filament networks in a common cytoplasm", "type" : "article-journal", "volume" : "21" }, "uris" : [ "http://www.mendeley.com/documents/?uuid=a471781f-8100-4171-a36d-4e0b7ab4349e" ] }, { "id" : "ITEM-2", "itemData" : { "DOI" : "10.1242/jcs.165563", "ISBN" : "1477-9137 (Electronic)\\r0021-9533 (Linking)", "ISSN" : "0021-9533", "PMID" : "25788699", "abstract" : "The actin filament is astonishingly well conserved across a diverse set of eukaryotic species. It has essentially remained unchanged in the billion years that separate yeast, Arabidopsis and man. In contrast, bacterial actin-like proteins have diverged to the extreme, and many of them are not readily identified from sequence-based homology searches. Here, we present phylogenetic analyses that point to an evolutionary drive to diversify actin filament composition across kingdoms. Bacteria use a one-filament-one-function system to create distinct filament systems within a single cell. In contrast, eukaryotic actin is a universal force provider in a wide range of processes. In plants, there has been an expansion of the number of closely related actin genes, whereas in fungi and metazoa diversification in tropomyosins has increased the compositional variety in actin filament systems. Both mechanisms dictate the subset of actin-binding proteins that interact with each filament type, leading to specialization in function. In this Hypothesis, we thus propose that different mechanisms were selected in bacteria, plants and metazoa, which achieved actin filament compositional variation leading to the expansion of their functional diversity.", "author" : [ { "dropping-particle" : "", "family" : "Gunning", "given" : "Peter W", "non-dropping-particle" : "", "parse-names" : false, "suffix" : "" }, { "dropping-particle" : "", "family" : "Ghoshdastider", "given" : "Umesh", "non-dropping-particle" : "", "parse-names" : false, "suffix" : "" }, { "dropping-particle" : "", "family" : "Whitaker", "given" : "Shane", "non-dropping-particle" : "", "parse-names" : false, "suffix" : "" }, { "dropping-particle" : "", "family" : "Popp", "given" : "David", "non-dropping-particle" : "", "parse-names" : false, "suffix" : "" }, { "dropping-particle" : "", "family" : "Robinson", "given" : "Robert C", "non-dropping-particle" : "", "parse-names" : false, "suffix" : "" } ], "container-title" : "Journal of Cell Science", "id" : "ITEM-2", "issue" : "11", "issued" : { "date-parts" : [ [ "2015" ] ] }, "page" : "2009-2019", "title" : "The evolution of compositionally and functionally distinct actin filaments", "type" : "article-journal", "volume" : "128" }, "uris" : [ "http://www.mendeley.com/documents/?uuid=6b2346b7-3c73-4e59-97bd-926d361f0917" ] } ], "mendeley" : { "formattedCitation" : "(Michelot and Drubin, 2011; Gunning &lt;i&gt;et al.&lt;/i&gt;, 2015)", "plainTextFormattedCitation" : "(Michelot and Drubin, 2011; Gunning et al., 2015)", "previouslyFormattedCitation" : "(Michelot and Drubin, 2011; Gunning &lt;i&gt;et al.&lt;/i&gt;, 2015)" }, "properties" : {  }, "schema" : "https://github.com/citation-style-language/schema/raw/master/csl-citation.json" }</w:instrText>
      </w:r>
      <w:r>
        <w:rPr>
          <w:lang w:val="en-GB"/>
        </w:rPr>
        <w:fldChar w:fldCharType="separate"/>
      </w:r>
      <w:r w:rsidR="00143B78" w:rsidRPr="00143B78">
        <w:rPr>
          <w:noProof/>
          <w:lang w:val="en-GB"/>
        </w:rPr>
        <w:t xml:space="preserve">(Michelot and Drubin, 2011; Gunning </w:t>
      </w:r>
      <w:r w:rsidR="00143B78" w:rsidRPr="00143B78">
        <w:rPr>
          <w:i/>
          <w:noProof/>
          <w:lang w:val="en-GB"/>
        </w:rPr>
        <w:t>et al.</w:t>
      </w:r>
      <w:r w:rsidR="00143B78" w:rsidRPr="00143B78">
        <w:rPr>
          <w:noProof/>
          <w:lang w:val="en-GB"/>
        </w:rPr>
        <w:t>, 2015)</w:t>
      </w:r>
      <w:r>
        <w:rPr>
          <w:lang w:val="en-GB"/>
        </w:rPr>
        <w:fldChar w:fldCharType="end"/>
      </w:r>
      <w:r>
        <w:rPr>
          <w:lang w:val="en-GB"/>
        </w:rPr>
        <w:t xml:space="preserve">. </w:t>
      </w:r>
    </w:p>
    <w:p w14:paraId="73238599" w14:textId="77777777" w:rsidR="00F60B2B" w:rsidRDefault="00F60B2B" w:rsidP="00E5114A">
      <w:pPr>
        <w:spacing w:line="360" w:lineRule="auto"/>
        <w:jc w:val="both"/>
        <w:rPr>
          <w:lang w:val="en-GB"/>
        </w:rPr>
      </w:pPr>
    </w:p>
    <w:p w14:paraId="34C92E00" w14:textId="7426B992" w:rsidR="00F60B2B" w:rsidRDefault="00F60B2B" w:rsidP="00E5114A">
      <w:pPr>
        <w:spacing w:line="360" w:lineRule="auto"/>
        <w:jc w:val="both"/>
        <w:rPr>
          <w:lang w:val="en-GB"/>
        </w:rPr>
      </w:pPr>
      <w:r>
        <w:rPr>
          <w:lang w:val="en-GB"/>
        </w:rPr>
        <w:t xml:space="preserve">As discussed above, ABPs regulate filament dynamics in multiple ways. The differential localisation of actin binding proteins throughout different actin structures is therefore essential for the development of differentiated actin structures within the common cytoplasm. The ABPs present control the structure of the actin network formed, the </w:t>
      </w:r>
      <w:r>
        <w:rPr>
          <w:lang w:val="en-GB"/>
        </w:rPr>
        <w:lastRenderedPageBreak/>
        <w:t xml:space="preserve">rate at which it extends and the stability of the network over time. A complicated series of positive and negative interactions between different ABPs works to exclude certain proteins from specific networks. For example, tight filament bundling by fascin has been shown to be incompatible with the binding of tropomyosin to individual filaments within the bundle. In contrast tropomyosin can decorate filaments bundled by alpha actinin and so tropomyosin is found on these bundles but excluded from sites of fascin activity </w:t>
      </w:r>
      <w:r>
        <w:rPr>
          <w:lang w:val="en-GB"/>
        </w:rPr>
        <w:fldChar w:fldCharType="begin" w:fldLock="1"/>
      </w:r>
      <w:r w:rsidR="004121BE">
        <w:rPr>
          <w:lang w:val="en-GB"/>
        </w:rPr>
        <w:instrText>ADDIN CSL_CITATION { "citationItems" : [ { "id" : "ITEM-1", "itemData" : { "DOI" : "10.7554/eLife.23152", "ISSN" : "2050-084X", "abstract" : "&lt;p&gt;The fission yeast actin cytoskeleton is an ideal, simplified system to investigate fundamental mechanisms behind cellular self-organization. By focusing on the stabilizing protein tropomyosin Cdc8, bundling protein fimbrin Fim1, and severing protein coffin Adf1, we examined how their pairwise and collective interactions with actin filaments regulate their activity and segregation to functionally diverse F-actin networks. Utilizing multi-color TIRF microscopy of in vitro reconstituted F-actin networks, we observed and characterized two distinct Cdc8 cables loading and spreading cooperatively on individual actin filaments. Furthermore, Cdc8, Fim1, and Adf1 all compete for association with F-actin by different mechanisms, and their cooperative association with actin filaments affects their ability to compete. Finally, competition between Fim1 and Adf1 for F-actin synergizes their activities, promoting rapid displacement of Cdc8 from a dense F-actin network. Our findings reveal that competitive and cooperative interactions between actin binding proteins help define their associations with different F-actin networks.&lt;/p&gt;", "author" : [ { "dropping-particle" : "", "family" : "Christensen", "given" : "Jenna R", "non-dropping-particle" : "", "parse-names" : false, "suffix" : "" }, { "dropping-particle" : "", "family" : "Hocky", "given" : "Glen M", "non-dropping-particle" : "", "parse-names" : false, "suffix" : "" }, { "dropping-particle" : "", "family" : "Homa", "given" : "Kaitlin E", "non-dropping-particle" : "", "parse-names" : false, "suffix" : "" }, { "dropping-particle" : "", "family" : "Morganthaler", "given" : "Alisha N", "non-dropping-particle" : "", "parse-names" : false, "suffix" : "" }, { "dropping-particle" : "", "family" : "Hitchcock-DeGregori", "given" : "Sarah E", "non-dropping-particle" : "", "parse-names" : false, "suffix" : "" }, { "dropping-particle" : "", "family" : "Voth", "given" : "Gregory A", "non-dropping-particle" : "", "parse-names" : false, "suffix" : "" }, { "dropping-particle" : "", "family" : "Kovar", "given" : "David R", "non-dropping-particle" : "", "parse-names" : false, "suffix" : "" } ], "container-title" : "eLife", "id" : "ITEM-1", "issue" : "5030732", "issued" : { "date-parts" : [ [ "2017" ] ] }, "title" : "Competition between Tropomyosin, Fimbrin, and ADF/Cofilin drives their sorting to distinct actin filament networks", "type" : "article-journal", "volume" : "6" }, "uris" : [ "http://www.mendeley.com/documents/?uuid=c7018c12-7dba-4415-9b41-e10ced38d64d" ] } ], "mendeley" : { "formattedCitation" : "(Christensen &lt;i&gt;et al.&lt;/i&gt;, 2017)", "plainTextFormattedCitation" : "(Christensen et al., 2017)", "previouslyFormattedCitation" : "(Christensen &lt;i&gt;et al.&lt;/i&gt;, 2017)" }, "properties" : {  }, "schema" : "https://github.com/citation-style-language/schema/raw/master/csl-citation.json" }</w:instrText>
      </w:r>
      <w:r>
        <w:rPr>
          <w:lang w:val="en-GB"/>
        </w:rPr>
        <w:fldChar w:fldCharType="separate"/>
      </w:r>
      <w:r w:rsidR="00143B78" w:rsidRPr="00143B78">
        <w:rPr>
          <w:noProof/>
          <w:lang w:val="en-GB"/>
        </w:rPr>
        <w:t xml:space="preserve">(Christensen </w:t>
      </w:r>
      <w:r w:rsidR="00143B78" w:rsidRPr="00143B78">
        <w:rPr>
          <w:i/>
          <w:noProof/>
          <w:lang w:val="en-GB"/>
        </w:rPr>
        <w:t>et al.</w:t>
      </w:r>
      <w:r w:rsidR="00143B78" w:rsidRPr="00143B78">
        <w:rPr>
          <w:noProof/>
          <w:lang w:val="en-GB"/>
        </w:rPr>
        <w:t>, 2017)</w:t>
      </w:r>
      <w:r>
        <w:rPr>
          <w:lang w:val="en-GB"/>
        </w:rPr>
        <w:fldChar w:fldCharType="end"/>
      </w:r>
      <w:r>
        <w:rPr>
          <w:lang w:val="en-GB"/>
        </w:rPr>
        <w:t>.</w:t>
      </w:r>
    </w:p>
    <w:p w14:paraId="24F693BD" w14:textId="77777777" w:rsidR="00F60B2B" w:rsidRDefault="00F60B2B" w:rsidP="00E5114A">
      <w:pPr>
        <w:spacing w:line="360" w:lineRule="auto"/>
        <w:jc w:val="both"/>
        <w:rPr>
          <w:lang w:val="en-GB"/>
        </w:rPr>
      </w:pPr>
    </w:p>
    <w:p w14:paraId="228E760E" w14:textId="1B12CE81" w:rsidR="00F60B2B" w:rsidRDefault="00750449" w:rsidP="00E5114A">
      <w:pPr>
        <w:pStyle w:val="Heading2"/>
        <w:jc w:val="both"/>
        <w:rPr>
          <w:lang w:val="en-GB"/>
        </w:rPr>
      </w:pPr>
      <w:bookmarkStart w:id="50" w:name="_Toc494045779"/>
      <w:bookmarkStart w:id="51" w:name="_Toc494222658"/>
      <w:r>
        <w:rPr>
          <w:lang w:val="en-GB"/>
        </w:rPr>
        <w:t xml:space="preserve">1.7 </w:t>
      </w:r>
      <w:r w:rsidR="00F60B2B">
        <w:rPr>
          <w:lang w:val="en-GB"/>
        </w:rPr>
        <w:t>Filament architecture</w:t>
      </w:r>
      <w:bookmarkEnd w:id="50"/>
      <w:bookmarkEnd w:id="51"/>
    </w:p>
    <w:p w14:paraId="7FF953DA" w14:textId="77777777" w:rsidR="00750449" w:rsidRPr="00750449" w:rsidRDefault="00750449" w:rsidP="00E5114A">
      <w:pPr>
        <w:jc w:val="both"/>
        <w:rPr>
          <w:lang w:val="en-GB"/>
        </w:rPr>
      </w:pPr>
    </w:p>
    <w:p w14:paraId="4E53B9FF" w14:textId="5923F9B9" w:rsidR="00F60B2B" w:rsidRDefault="00F60B2B" w:rsidP="00E5114A">
      <w:pPr>
        <w:spacing w:line="360" w:lineRule="auto"/>
        <w:jc w:val="both"/>
        <w:rPr>
          <w:lang w:val="en-GB"/>
        </w:rPr>
      </w:pPr>
      <w:r>
        <w:rPr>
          <w:lang w:val="en-GB"/>
        </w:rPr>
        <w:t xml:space="preserve">Filaments can be linked together to form networks with diverse architectures and properties, suited for specific functions. Filaments can be stabilised, forming </w:t>
      </w:r>
      <w:r w:rsidR="00EE4F79">
        <w:rPr>
          <w:lang w:val="en-GB"/>
        </w:rPr>
        <w:t>tracks</w:t>
      </w:r>
      <w:r>
        <w:rPr>
          <w:lang w:val="en-GB"/>
        </w:rPr>
        <w:t xml:space="preserve"> for motor proteins and structural support for the cell or they can be more dynamic, generating force through polymerisation that can be directed towards the deformation of a membrane. The presence of F-actin can act as a signal itself, acting to localise F-actin binding proteins. Different actin structures are often defined and differentiated by the presence of different actin binding proteins </w:t>
      </w:r>
      <w:r>
        <w:rPr>
          <w:lang w:val="en-GB"/>
        </w:rPr>
        <w:fldChar w:fldCharType="begin" w:fldLock="1"/>
      </w:r>
      <w:r w:rsidR="004121BE">
        <w:rPr>
          <w:lang w:val="en-GB"/>
        </w:rPr>
        <w:instrText>ADDIN CSL_CITATION { "citationItems" : [ { "id" : "ITEM-1", "itemData" : { "DOI" : "10.1016/j.cub.2011.06.019", "ISBN" : "1879-0445 (Electronic)\\r0960-9822 (Linking)", "ISSN" : "09609822", "PMID" : "21783039", "abstract" : "Eukaryotic cells generate a diversity of actin filament networks in a common cytoplasm to optimally perform functions such as cell motility, cell adhesion, endocytosis and cytokinesis. Each of these networks maintains precise mechanical and dynamic properties by autonomously controlling the composition of its interacting proteins and spatial organization of its actin filaments. In this review, we discuss the chemical and physical mechanisms that target distinct sets of actin-binding proteins to distinct actin filament populations after nucleation, resulting in the assembly of actin filament networks that are optimized for specific functions. ?? 2011 Elsevier Ltd All rights reserved.", "author" : [ { "dropping-particle" : "", "family" : "Michelot", "given" : "Alph\u00e9e", "non-dropping-particle" : "", "parse-names" : false, "suffix" : "" }, { "dropping-particle" : "", "family" : "Drubin", "given" : "David G.", "non-dropping-particle" : "", "parse-names" : false, "suffix" : "" } ], "container-title" : "Current Biology", "id" : "ITEM-1", "issue" : "14", "issued" : { "date-parts" : [ [ "2011" ] ] }, "page" : "560-569", "title" : "Building distinct actin filament networks in a common cytoplasm", "type" : "article-journal", "volume" : "21" }, "uris" : [ "http://www.mendeley.com/documents/?uuid=a471781f-8100-4171-a36d-4e0b7ab4349e" ] }, { "id" : "ITEM-2", "itemData" : { "DOI" : "10.1152/physrev.00018.2013", "ISSN" : "1522-1210", "PMID" : "24382887", "abstract" : "Tight coupling between biochemical and mechanical properties of the actin cytoskeleton drives a large range of cellular processes including polarity establishment, morphogenesis, and motility. This is possible because actin filaments are semi-flexible polymers that, in conjunction with the molecular motor myosin, can act as biological active springs or \"dashpots\" (in laymen's terms, shock absorbers or fluidizers) able to exert or resist against force in a cellular environment. To modulate their mechanical properties, actin filaments can organize into a variety of architectures generating a diversity of cellular organizations including branched or crosslinked networks in the lamellipodium, parallel bundles in filopodia, and antiparallel structures in contractile fibers. In this review we describe the feedback loop between biochemical and mechanical properties of actin organization at the molecular level in vitro, then we integrate this knowledge into our current understanding of cellular actin organization and its physiological roles.", "author" : [ { "dropping-particle" : "", "family" : "Blanchoin", "given" : "Laurent", "non-dropping-particle" : "", "parse-names" : false, "suffix" : "" }, { "dropping-particle" : "", "family" : "Boujemaa-Paterski", "given" : "Rajaa", "non-dropping-particle" : "", "parse-names" : false, "suffix" : "" }, { "dropping-particle" : "", "family" : "Sykes", "given" : "C\u00e9cile", "non-dropping-particle" : "", "parse-names" : false, "suffix" : "" }, { "dropping-particle" : "", "family" : "Plastino", "given" : "Julie", "non-dropping-particle" : "", "parse-names" : false, "suffix" : "" } ], "container-title" : "Physiological reviews", "id" : "ITEM-2", "issue" : "1", "issued" : { "date-parts" : [ [ "2014", "1" ] ] }, "page" : "235-63", "title" : "Actin dynamics, architecture, and mechanics in cell motility.", "type" : "article-journal", "volume" : "94" }, "uris" : [ "http://www.mendeley.com/documents/?uuid=69f4e9fa-6b11-452e-952b-8b16c5e0213c" ] } ], "mendeley" : { "formattedCitation" : "(Michelot and Drubin, 2011; Blanchoin &lt;i&gt;et al.&lt;/i&gt;, 2014)", "plainTextFormattedCitation" : "(Michelot and Drubin, 2011; Blanchoin et al., 2014)", "previouslyFormattedCitation" : "(Michelot and Drubin, 2011; Blanchoin &lt;i&gt;et al.&lt;/i&gt;, 2014)" }, "properties" : {  }, "schema" : "https://github.com/citation-style-language/schema/raw/master/csl-citation.json" }</w:instrText>
      </w:r>
      <w:r>
        <w:rPr>
          <w:lang w:val="en-GB"/>
        </w:rPr>
        <w:fldChar w:fldCharType="separate"/>
      </w:r>
      <w:r w:rsidR="00143B78" w:rsidRPr="00143B78">
        <w:rPr>
          <w:noProof/>
          <w:lang w:val="en-GB"/>
        </w:rPr>
        <w:t xml:space="preserve">(Michelot and Drubin, 2011; Blanchoin </w:t>
      </w:r>
      <w:r w:rsidR="00143B78" w:rsidRPr="00143B78">
        <w:rPr>
          <w:i/>
          <w:noProof/>
          <w:lang w:val="en-GB"/>
        </w:rPr>
        <w:t>et al.</w:t>
      </w:r>
      <w:r w:rsidR="00143B78" w:rsidRPr="00143B78">
        <w:rPr>
          <w:noProof/>
          <w:lang w:val="en-GB"/>
        </w:rPr>
        <w:t>, 2014)</w:t>
      </w:r>
      <w:r>
        <w:rPr>
          <w:lang w:val="en-GB"/>
        </w:rPr>
        <w:fldChar w:fldCharType="end"/>
      </w:r>
      <w:r>
        <w:rPr>
          <w:lang w:val="en-GB"/>
        </w:rPr>
        <w:t>.</w:t>
      </w:r>
    </w:p>
    <w:p w14:paraId="7D134D57" w14:textId="77777777" w:rsidR="00F60B2B" w:rsidRDefault="00F60B2B" w:rsidP="00E5114A">
      <w:pPr>
        <w:spacing w:line="360" w:lineRule="auto"/>
        <w:jc w:val="both"/>
        <w:rPr>
          <w:lang w:val="en-GB"/>
        </w:rPr>
      </w:pPr>
    </w:p>
    <w:p w14:paraId="688AFD69" w14:textId="0EC06A85" w:rsidR="00F60B2B" w:rsidRDefault="00750449" w:rsidP="00E5114A">
      <w:pPr>
        <w:pStyle w:val="Heading3"/>
        <w:jc w:val="both"/>
        <w:rPr>
          <w:lang w:val="en-GB"/>
        </w:rPr>
      </w:pPr>
      <w:bookmarkStart w:id="52" w:name="_Toc494045780"/>
      <w:bookmarkStart w:id="53" w:name="_Toc494222659"/>
      <w:r>
        <w:rPr>
          <w:lang w:val="en-GB"/>
        </w:rPr>
        <w:t xml:space="preserve">1.7.1 </w:t>
      </w:r>
      <w:r w:rsidR="00F60B2B">
        <w:rPr>
          <w:lang w:val="en-GB"/>
        </w:rPr>
        <w:t>Dendritic networks</w:t>
      </w:r>
      <w:bookmarkEnd w:id="52"/>
      <w:bookmarkEnd w:id="53"/>
    </w:p>
    <w:p w14:paraId="3B88EB87" w14:textId="77777777" w:rsidR="00750449" w:rsidRPr="00750449" w:rsidRDefault="00750449" w:rsidP="00E5114A">
      <w:pPr>
        <w:jc w:val="both"/>
        <w:rPr>
          <w:lang w:val="en-GB"/>
        </w:rPr>
      </w:pPr>
    </w:p>
    <w:p w14:paraId="37289A42" w14:textId="52CC67DD" w:rsidR="00F60B2B" w:rsidRDefault="00F60B2B" w:rsidP="00E5114A">
      <w:pPr>
        <w:spacing w:line="360" w:lineRule="auto"/>
        <w:jc w:val="both"/>
        <w:rPr>
          <w:lang w:val="en-GB"/>
        </w:rPr>
      </w:pPr>
      <w:r>
        <w:rPr>
          <w:lang w:val="en-GB"/>
        </w:rPr>
        <w:t xml:space="preserve">Due to the formation of branch junctions, filaments nucleated by the Arp2/3 complex can form an interconnected mesh known as a dendritic network. This structure is well suited for pushing against a membrane across a relatively broad front as strain can be shared across the network </w:t>
      </w:r>
      <w:r>
        <w:rPr>
          <w:lang w:val="en-GB"/>
        </w:rPr>
        <w:fldChar w:fldCharType="begin" w:fldLock="1"/>
      </w:r>
      <w:r w:rsidR="004121BE">
        <w:rPr>
          <w:lang w:val="en-GB"/>
        </w:rPr>
        <w:instrText>ADDIN CSL_CITATION { "citationItems" : [ { "id" : "ITEM-1", "itemData" : { "DOI" : "10.1152/physrev.00018.2013", "ISSN" : "1522-1210", "PMID" : "24382887", "abstract" : "Tight coupling between biochemical and mechanical properties of the actin cytoskeleton drives a large range of cellular processes including polarity establishment, morphogenesis, and motility. This is possible because actin filaments are semi-flexible polymers that, in conjunction with the molecular motor myosin, can act as biological active springs or \"dashpots\" (in laymen's terms, shock absorbers or fluidizers) able to exert or resist against force in a cellular environment. To modulate their mechanical properties, actin filaments can organize into a variety of architectures generating a diversity of cellular organizations including branched or crosslinked networks in the lamellipodium, parallel bundles in filopodia, and antiparallel structures in contractile fibers. In this review we describe the feedback loop between biochemical and mechanical properties of actin organization at the molecular level in vitro, then we integrate this knowledge into our current understanding of cellular actin organization and its physiological roles.", "author" : [ { "dropping-particle" : "", "family" : "Blanchoin", "given" : "Laurent", "non-dropping-particle" : "", "parse-names" : false, "suffix" : "" }, { "dropping-particle" : "", "family" : "Boujemaa-Paterski", "given" : "Rajaa", "non-dropping-particle" : "", "parse-names" : false, "suffix" : "" }, { "dropping-particle" : "", "family" : "Sykes", "given" : "C\u00e9cile", "non-dropping-particle" : "", "parse-names" : false, "suffix" : "" }, { "dropping-particle" : "", "family" : "Plastino", "given" : "Julie", "non-dropping-particle" : "", "parse-names" : false, "suffix" : "" } ], "container-title" : "Physiological reviews", "id" : "ITEM-1", "issue" : "1", "issued" : { "date-parts" : [ [ "2014", "1" ] ] }, "page" : "235-63", "title" : "Actin dynamics, architecture, and mechanics in cell motility.", "type" : "article-journal", "volume" : "94" }, "uris" : [ "http://www.mendeley.com/documents/?uuid=69f4e9fa-6b11-452e-952b-8b16c5e0213c" ] } ], "mendeley" : { "formattedCitation" : "(Blanchoin &lt;i&gt;et al.&lt;/i&gt;, 2014)", "plainTextFormattedCitation" : "(Blanchoin et al., 2014)", "previouslyFormattedCitation" : "(Blanchoin &lt;i&gt;et al.&lt;/i&gt;, 2014)" }, "properties" : {  }, "schema" : "https://github.com/citation-style-language/schema/raw/master/csl-citation.json" }</w:instrText>
      </w:r>
      <w:r>
        <w:rPr>
          <w:lang w:val="en-GB"/>
        </w:rPr>
        <w:fldChar w:fldCharType="separate"/>
      </w:r>
      <w:r w:rsidR="00143B78" w:rsidRPr="00143B78">
        <w:rPr>
          <w:noProof/>
          <w:lang w:val="en-GB"/>
        </w:rPr>
        <w:t xml:space="preserve">(Blanchoin </w:t>
      </w:r>
      <w:r w:rsidR="00143B78" w:rsidRPr="00143B78">
        <w:rPr>
          <w:i/>
          <w:noProof/>
          <w:lang w:val="en-GB"/>
        </w:rPr>
        <w:t>et al.</w:t>
      </w:r>
      <w:r w:rsidR="00143B78" w:rsidRPr="00143B78">
        <w:rPr>
          <w:noProof/>
          <w:lang w:val="en-GB"/>
        </w:rPr>
        <w:t>, 2014)</w:t>
      </w:r>
      <w:r>
        <w:rPr>
          <w:lang w:val="en-GB"/>
        </w:rPr>
        <w:fldChar w:fldCharType="end"/>
      </w:r>
      <w:r>
        <w:rPr>
          <w:lang w:val="en-GB"/>
        </w:rPr>
        <w:t>.</w:t>
      </w:r>
      <w:r>
        <w:rPr>
          <w:b/>
          <w:lang w:val="en-GB"/>
        </w:rPr>
        <w:t xml:space="preserve"> </w:t>
      </w:r>
      <w:r>
        <w:rPr>
          <w:lang w:val="en-GB"/>
        </w:rPr>
        <w:t xml:space="preserve">It is thought that as multiple barbed ends push against a membrane thermal fluctuations provide the opportunity for new monomers to be added to individual filaments. This in turn increases the pressure on the membrane increasing the probability that addition will be possible at another point within the network. In this way polymerisation within the network works like a ratchet to exert force </w:t>
      </w:r>
      <w:r>
        <w:rPr>
          <w:lang w:val="en-GB"/>
        </w:rPr>
        <w:fldChar w:fldCharType="begin" w:fldLock="1"/>
      </w:r>
      <w:r w:rsidR="004121BE">
        <w:rPr>
          <w:lang w:val="en-GB"/>
        </w:rPr>
        <w:instrText>ADDIN CSL_CITATION { "citationItems" : [ { "id" : "ITEM-1", "itemData" : { "DOI" : "10.1016/S0006-3495(96)79496-1", "ISBN" : "0127999183", "ISSN" : "0006-3495", "PMID" : "8968574", "abstract" : "Certain kinds of cellular movements are apparently driven by actin polymerization. Examples include the lamellipodia of spreading and migrating embryonic cells, and the bacterium Listeria monocytogenes, that propels itself through its host's cytoplasm by constructing behind it a polymerized tail of cross-linked actin filaments. Peskin et al. (1993) formulated a model to explain how a polymerizing filament could rectify the Brownian motion of an object so as to produce unidirectional force (Peskin, C., G. Odell, and G. Oster. 1993. Cellular motions and thermal fluctuations: the Brownian ratchet. Biophys. J. 65:316-324). Their \"Brownian ratchet\" model assumed that the filament was stiff and that thermal fluctuations affected only the \"load,\" i.e., the object being pushed. However, under many conditions of biological interest, the thermal fluctuations of the load are insufficient to produce the observed motions. Here we shall show that the thermal motions of the polymerizing filaments can produce a directed force. This \"elastic Brownian ratchet\" can explain quantitatively the propulsion of Listeria and the protrusive mechanics of lamellipodia. The model also explains how the polymerization process nucleates the orthogonal structure of the actin network in lamellipodia.", "author" : [ { "dropping-particle" : "", "family" : "Mogilner", "given" : "Alexander", "non-dropping-particle" : "", "parse-names" : false, "suffix" : "" }, { "dropping-particle" : "", "family" : "Oster", "given" : "George", "non-dropping-particle" : "", "parse-names" : false, "suffix" : "" } ], "container-title" : "Biophysical journal", "id" : "ITEM-1", "issue" : "6", "issued" : { "date-parts" : [ [ "1996" ] ] }, "page" : "3030-45", "title" : "Cell motility driven by actin polymerization.", "type" : "article-journal", "volume" : "71" }, "uris" : [ "http://www.mendeley.com/documents/?uuid=b362314e-795f-470a-80a1-55e8cb6a0387" ] } ], "mendeley" : { "formattedCitation" : "(Mogilner and Oster, 1996)", "plainTextFormattedCitation" : "(Mogilner and Oster, 1996)", "previouslyFormattedCitation" : "(Mogilner and Oster, 1996)" }, "properties" : {  }, "schema" : "https://github.com/citation-style-language/schema/raw/master/csl-citation.json" }</w:instrText>
      </w:r>
      <w:r>
        <w:rPr>
          <w:lang w:val="en-GB"/>
        </w:rPr>
        <w:fldChar w:fldCharType="separate"/>
      </w:r>
      <w:r w:rsidR="00143B78" w:rsidRPr="00143B78">
        <w:rPr>
          <w:noProof/>
          <w:lang w:val="en-GB"/>
        </w:rPr>
        <w:t>(Mogilner and Oster, 1996)</w:t>
      </w:r>
      <w:r>
        <w:rPr>
          <w:lang w:val="en-GB"/>
        </w:rPr>
        <w:fldChar w:fldCharType="end"/>
      </w:r>
      <w:r>
        <w:rPr>
          <w:lang w:val="en-GB"/>
        </w:rPr>
        <w:t xml:space="preserve">. Counterintuitively capping proteins, which bind to barbed ends and block filament elongation, promote the expansion of dendritic networks by increasing the number of branches per unit filament length </w:t>
      </w:r>
      <w:r>
        <w:rPr>
          <w:lang w:val="en-GB"/>
        </w:rPr>
        <w:fldChar w:fldCharType="begin" w:fldLock="1"/>
      </w:r>
      <w:r w:rsidR="004121BE">
        <w:rPr>
          <w:lang w:val="en-GB"/>
        </w:rPr>
        <w:instrText>ADDIN CSL_CITATION { "citationItems" : [ { "id" : "ITEM-1", "itemData" : { "DOI" : "10.1016/j.cell.2008.04.011", "ISBN" : "1097-4172 (Electronic)", "ISSN" : "00928674", "PMID" : "18510928", "abstract" : "Capping protein (CP) is an integral component of Arp2/3-nucleated actin networks that drive amoeboid motility. Increasing the concentration of capping protein, which caps barbed ends of actin filaments and prevents elongation, increases the rate of actin-based motility in vivo and in vitro. We studied the synergy between CP and Arp2/3 using an in vitro actin-based motility system reconstituted from purified proteins. We find that capping protein increases the rate of motility by promoting more frequent filament nucleation by the Arp2/3 complex and not by increasing the rate of filament elongation as previously suggested. One consequence of this coupling between capping and nucleation is that, while the rate of motility depends strongly on the concentration of CP and Arp2/3, the net rate of actin assembly is insensitive to changes in either factor. By reorganizing their architecture, dendritic actin networks harness the same assembly kinetics to drive different rates of motility. \u00a9 2008 Elsevier Inc. All rights reserved.", "author" : [ { "dropping-particle" : "", "family" : "Akin", "given" : "Orkun", "non-dropping-particle" : "", "parse-names" : false, "suffix" : "" }, { "dropping-particle" : "", "family" : "Mullins", "given" : "R Dyche", "non-dropping-particle" : "", "parse-names" : false, "suffix" : "" } ], "container-title" : "Cell", "id" : "ITEM-1", "issue" : "5", "issued" : { "date-parts" : [ [ "2008" ] ] }, "page" : "841-851", "title" : "Capping Protein Increases the Rate of Actin-Based Motility by Promoting Filament Nucleation by the Arp2/3 Complex", "type" : "article-journal", "volume" : "133" }, "uris" : [ "http://www.mendeley.com/documents/?uuid=7245dd10-09da-4be4-8ed2-d44e0da0503d" ] } ], "mendeley" : { "formattedCitation" : "(Akin and Mullins, 2008)", "plainTextFormattedCitation" : "(Akin and Mullins, 2008)", "previouslyFormattedCitation" : "(Akin and Mullins, 2008)" }, "properties" : {  }, "schema" : "https://github.com/citation-style-language/schema/raw/master/csl-citation.json" }</w:instrText>
      </w:r>
      <w:r>
        <w:rPr>
          <w:lang w:val="en-GB"/>
        </w:rPr>
        <w:fldChar w:fldCharType="separate"/>
      </w:r>
      <w:r w:rsidR="00143B78" w:rsidRPr="00143B78">
        <w:rPr>
          <w:noProof/>
          <w:lang w:val="en-GB"/>
        </w:rPr>
        <w:t>(Akin and Mullins, 2008)</w:t>
      </w:r>
      <w:r>
        <w:rPr>
          <w:lang w:val="en-GB"/>
        </w:rPr>
        <w:fldChar w:fldCharType="end"/>
      </w:r>
      <w:r>
        <w:rPr>
          <w:lang w:val="en-GB"/>
        </w:rPr>
        <w:t>.</w:t>
      </w:r>
    </w:p>
    <w:p w14:paraId="3F086741" w14:textId="77777777" w:rsidR="0003620E" w:rsidRDefault="0003620E" w:rsidP="00E5114A">
      <w:pPr>
        <w:jc w:val="both"/>
        <w:rPr>
          <w:lang w:val="en-GB"/>
        </w:rPr>
      </w:pPr>
      <w:bookmarkStart w:id="54" w:name="_Toc494045781"/>
    </w:p>
    <w:p w14:paraId="5DAD98BF" w14:textId="06C326F1" w:rsidR="00F60B2B" w:rsidRDefault="00750449" w:rsidP="00E5114A">
      <w:pPr>
        <w:pStyle w:val="Heading4"/>
        <w:jc w:val="both"/>
        <w:rPr>
          <w:lang w:val="en-GB"/>
        </w:rPr>
      </w:pPr>
      <w:r>
        <w:rPr>
          <w:lang w:val="en-GB"/>
        </w:rPr>
        <w:t xml:space="preserve">1.7.1.1 </w:t>
      </w:r>
      <w:r w:rsidR="00F60B2B">
        <w:rPr>
          <w:lang w:val="en-GB"/>
        </w:rPr>
        <w:t>Lamellipodia</w:t>
      </w:r>
      <w:bookmarkEnd w:id="54"/>
    </w:p>
    <w:p w14:paraId="2E13E5D4" w14:textId="77777777" w:rsidR="00750449" w:rsidRPr="00750449" w:rsidRDefault="00750449" w:rsidP="00E5114A">
      <w:pPr>
        <w:jc w:val="both"/>
        <w:rPr>
          <w:lang w:val="en-GB"/>
        </w:rPr>
      </w:pPr>
    </w:p>
    <w:p w14:paraId="67C9C1B5" w14:textId="73816383" w:rsidR="00F60B2B" w:rsidRDefault="00F60B2B" w:rsidP="00E5114A">
      <w:pPr>
        <w:spacing w:line="360" w:lineRule="auto"/>
        <w:jc w:val="both"/>
        <w:rPr>
          <w:lang w:val="en-GB"/>
        </w:rPr>
      </w:pPr>
      <w:r>
        <w:rPr>
          <w:lang w:val="en-GB"/>
        </w:rPr>
        <w:t xml:space="preserve">At the leading edge of many motile cells a broad, flattened region of dense actin polymerisation, called the lamellipodia, pushes the membrane of the cell forward </w:t>
      </w:r>
      <w:r>
        <w:rPr>
          <w:lang w:val="en-GB"/>
        </w:rPr>
        <w:fldChar w:fldCharType="begin" w:fldLock="1"/>
      </w:r>
      <w:r w:rsidR="004121BE">
        <w:rPr>
          <w:lang w:val="en-GB"/>
        </w:rPr>
        <w:instrText>ADDIN CSL_CITATION { "citationItems" : [ { "id" : "ITEM-1", "itemData" : { "DOI" : "10.1152/physrev.00018.2013", "ISSN" : "1522-1210", "PMID" : "24382887", "abstract" : "Tight coupling between biochemical and mechanical properties of the actin cytoskeleton drives a large range of cellular processes including polarity establishment, morphogenesis, and motility. This is possible because actin filaments are semi-flexible polymers that, in conjunction with the molecular motor myosin, can act as biological active springs or \"dashpots\" (in laymen's terms, shock absorbers or fluidizers) able to exert or resist against force in a cellular environment. To modulate their mechanical properties, actin filaments can organize into a variety of architectures generating a diversity of cellular organizations including branched or crosslinked networks in the lamellipodium, parallel bundles in filopodia, and antiparallel structures in contractile fibers. In this review we describe the feedback loop between biochemical and mechanical properties of actin organization at the molecular level in vitro, then we integrate this knowledge into our current understanding of cellular actin organization and its physiological roles.", "author" : [ { "dropping-particle" : "", "family" : "Blanchoin", "given" : "Laurent", "non-dropping-particle" : "", "parse-names" : false, "suffix" : "" }, { "dropping-particle" : "", "family" : "Boujemaa-Paterski", "given" : "Rajaa", "non-dropping-particle" : "", "parse-names" : false, "suffix" : "" }, { "dropping-particle" : "", "family" : "Sykes", "given" : "C\u00e9cile", "non-dropping-particle" : "", "parse-names" : false, "suffix" : "" }, { "dropping-particle" : "", "family" : "Plastino", "given" : "Julie", "non-dropping-particle" : "", "parse-names" : false, "suffix" : "" } ], "container-title" : "Physiological reviews", "id" : "ITEM-1", "issue" : "1", "issued" : { "date-parts" : [ [ "2014", "1" ] ] }, "page" : "235-63", "title" : "Actin dynamics, architecture, and mechanics in cell motility.", "type" : "article-journal", "volume" : "94" }, "uris" : [ "http://www.mendeley.com/documents/?uuid=69f4e9fa-6b11-452e-952b-8b16c5e0213c" ] } ], "mendeley" : { "formattedCitation" : "(Blanchoin &lt;i&gt;et al.&lt;/i&gt;, 2014)", "plainTextFormattedCitation" : "(Blanchoin et al., 2014)", "previouslyFormattedCitation" : "(Blanchoin &lt;i&gt;et al.&lt;/i&gt;, 2014)" }, "properties" : {  }, "schema" : "https://github.com/citation-style-language/schema/raw/master/csl-citation.json" }</w:instrText>
      </w:r>
      <w:r>
        <w:rPr>
          <w:lang w:val="en-GB"/>
        </w:rPr>
        <w:fldChar w:fldCharType="separate"/>
      </w:r>
      <w:r w:rsidR="00143B78" w:rsidRPr="00143B78">
        <w:rPr>
          <w:noProof/>
          <w:lang w:val="en-GB"/>
        </w:rPr>
        <w:t xml:space="preserve">(Blanchoin </w:t>
      </w:r>
      <w:r w:rsidR="00143B78" w:rsidRPr="00143B78">
        <w:rPr>
          <w:i/>
          <w:noProof/>
          <w:lang w:val="en-GB"/>
        </w:rPr>
        <w:t>et al.</w:t>
      </w:r>
      <w:r w:rsidR="00143B78" w:rsidRPr="00143B78">
        <w:rPr>
          <w:noProof/>
          <w:lang w:val="en-GB"/>
        </w:rPr>
        <w:t>, 2014)</w:t>
      </w:r>
      <w:r>
        <w:rPr>
          <w:lang w:val="en-GB"/>
        </w:rPr>
        <w:fldChar w:fldCharType="end"/>
      </w:r>
      <w:r>
        <w:rPr>
          <w:lang w:val="en-GB"/>
        </w:rPr>
        <w:t xml:space="preserve">. This branched actin network is generated by activation of the Arp2/3 complex and requires the activity of capping proteins </w:t>
      </w:r>
      <w:r>
        <w:rPr>
          <w:lang w:val="en-GB"/>
        </w:rPr>
        <w:fldChar w:fldCharType="begin" w:fldLock="1"/>
      </w:r>
      <w:r w:rsidR="004121BE">
        <w:rPr>
          <w:lang w:val="en-GB"/>
        </w:rPr>
        <w:instrText>ADDIN CSL_CITATION { "citationItems" : [ { "id" : "ITEM-1", "itemData" : { "DOI" : "10.1016/j.cell.2008.04.011", "ISBN" : "1097-4172 (Electronic)", "ISSN" : "00928674", "PMID" : "18510928", "abstract" : "Capping protein (CP) is an integral component of Arp2/3-nucleated actin networks that drive amoeboid motility. Increasing the concentration of capping protein, which caps barbed ends of actin filaments and prevents elongation, increases the rate of actin-based motility in vivo and in vitro. We studied the synergy between CP and Arp2/3 using an in vitro actin-based motility system reconstituted from purified proteins. We find that capping protein increases the rate of motility by promoting more frequent filament nucleation by the Arp2/3 complex and not by increasing the rate of filament elongation as previously suggested. One consequence of this coupling between capping and nucleation is that, while the rate of motility depends strongly on the concentration of CP and Arp2/3, the net rate of actin assembly is insensitive to changes in either factor. By reorganizing their architecture, dendritic actin networks harness the same assembly kinetics to drive different rates of motility. \u00a9 2008 Elsevier Inc. All rights reserved.", "author" : [ { "dropping-particle" : "", "family" : "Akin", "given" : "Orkun", "non-dropping-particle" : "", "parse-names" : false, "suffix" : "" }, { "dropping-particle" : "", "family" : "Mullins", "given" : "R Dyche", "non-dropping-particle" : "", "parse-names" : false, "suffix" : "" } ], "container-title" : "Cell", "id" : "ITEM-1", "issue" : "5", "issued" : { "date-parts" : [ [ "2008" ] ] }, "page" : "841-851", "title" : "Capping Protein Increases the Rate of Actin-Based Motility by Promoting Filament Nucleation by the Arp2/3 Complex", "type" : "article-journal", "volume" : "133" }, "uris" : [ "http://www.mendeley.com/documents/?uuid=7245dd10-09da-4be4-8ed2-d44e0da0503d" ] } ], "mendeley" : { "formattedCitation" : "(Akin and Mullins, 2008)", "plainTextFormattedCitation" : "(Akin and Mullins, 2008)", "previouslyFormattedCitation" : "(Akin and Mullins, 2008)" }, "properties" : {  }, "schema" : "https://github.com/citation-style-language/schema/raw/master/csl-citation.json" }</w:instrText>
      </w:r>
      <w:r>
        <w:rPr>
          <w:lang w:val="en-GB"/>
        </w:rPr>
        <w:fldChar w:fldCharType="separate"/>
      </w:r>
      <w:r w:rsidR="00143B78" w:rsidRPr="00143B78">
        <w:rPr>
          <w:noProof/>
          <w:lang w:val="en-GB"/>
        </w:rPr>
        <w:t>(Akin and Mullins, 2008)</w:t>
      </w:r>
      <w:r>
        <w:rPr>
          <w:lang w:val="en-GB"/>
        </w:rPr>
        <w:fldChar w:fldCharType="end"/>
      </w:r>
      <w:r>
        <w:rPr>
          <w:lang w:val="en-GB"/>
        </w:rPr>
        <w:t xml:space="preserve">. </w:t>
      </w:r>
    </w:p>
    <w:p w14:paraId="68C56A3A" w14:textId="77777777" w:rsidR="00F60B2B" w:rsidRDefault="00F60B2B" w:rsidP="00E5114A">
      <w:pPr>
        <w:spacing w:line="360" w:lineRule="auto"/>
        <w:jc w:val="both"/>
        <w:rPr>
          <w:lang w:val="en-GB"/>
        </w:rPr>
      </w:pPr>
    </w:p>
    <w:p w14:paraId="78891F1D" w14:textId="0B45DA47" w:rsidR="00F60B2B" w:rsidRDefault="00561CA5" w:rsidP="00E5114A">
      <w:pPr>
        <w:pStyle w:val="Heading4"/>
        <w:jc w:val="both"/>
        <w:rPr>
          <w:lang w:val="en-GB"/>
        </w:rPr>
      </w:pPr>
      <w:bookmarkStart w:id="55" w:name="_Toc494045783"/>
      <w:r>
        <w:rPr>
          <w:lang w:val="en-GB"/>
        </w:rPr>
        <w:t>1.7.1.2</w:t>
      </w:r>
      <w:r w:rsidR="00750449">
        <w:rPr>
          <w:lang w:val="en-GB"/>
        </w:rPr>
        <w:t xml:space="preserve"> </w:t>
      </w:r>
      <w:r w:rsidR="00F60B2B">
        <w:rPr>
          <w:lang w:val="en-GB"/>
        </w:rPr>
        <w:t>Clathrin mediated endocytosis</w:t>
      </w:r>
      <w:bookmarkEnd w:id="55"/>
    </w:p>
    <w:p w14:paraId="682B07A5" w14:textId="77777777" w:rsidR="00750449" w:rsidRPr="00750449" w:rsidRDefault="00750449" w:rsidP="00E5114A">
      <w:pPr>
        <w:jc w:val="both"/>
        <w:rPr>
          <w:lang w:val="en-GB"/>
        </w:rPr>
      </w:pPr>
    </w:p>
    <w:p w14:paraId="03A53853" w14:textId="79666C94" w:rsidR="00F60B2B" w:rsidRDefault="00F60B2B" w:rsidP="00E5114A">
      <w:pPr>
        <w:spacing w:line="360" w:lineRule="auto"/>
        <w:jc w:val="both"/>
        <w:rPr>
          <w:lang w:val="en-GB"/>
        </w:rPr>
      </w:pPr>
      <w:r>
        <w:rPr>
          <w:lang w:val="en-GB"/>
        </w:rPr>
        <w:t xml:space="preserve">During endocytosis, the membrane of the cell is deformed to pinch off and internalise a vesical. This is an essential process for the internalisation of extracellular material as well as the recycling of plasma membrane components. In yeast, high turgor pressure necessitates actin polymerisation to achieve endocytosis and the burst of actin polymerisation required to achieve internalisation is dependent upon the activation of the Arp2/3 complex </w:t>
      </w:r>
      <w:r>
        <w:rPr>
          <w:lang w:val="en-GB"/>
        </w:rPr>
        <w:fldChar w:fldCharType="begin" w:fldLock="1"/>
      </w:r>
      <w:r w:rsidR="004121BE">
        <w:rPr>
          <w:lang w:val="en-GB"/>
        </w:rPr>
        <w:instrText>ADDIN CSL_CITATION { "citationItems" : [ { "id" : "ITEM-1", "itemData" : { "ISBN" : "0261-4189", "ISSN" : "0261-4189", "PMID" : "8335001", "abstract" : "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 "author" : [ { "dropping-particle" : "", "family" : "K\u00fcbler", "given" : "Eric", "non-dropping-particle" : "", "parse-names" : false, "suffix" : "" }, { "dropping-particle" : "", "family" : "Riezman", "given" : "Howard", "non-dropping-particle" : "", "parse-names" : false, "suffix" : "" } ], "container-title" : "The EMBO journal", "id" : "ITEM-1", "issue" : "7", "issued" : { "date-parts" : [ [ "1993" ] ] }, "page" : "2855-2862", "title" : "Actin and fimbrin are required for the internalization step of endocytosis in yeast.", "type" : "article-journal", "volume" : "12" }, "uris" : [ "http://www.mendeley.com/documents/?uuid=b7ceb20f-62c3-418b-9661-79461fd1fb47" ] }, { "id" : "ITEM-2", "itemData" : { "DOI" : "10.1083/jcb.137.2.399", "ISBN" : "0021-9525 (Print)", "ISSN" : "00219525", "PMID" : "9128251", "abstract" : "We report that the actin assembly inhibitor latrunculin-A (LAT-A) causes complete disruption of the yeast actin cytoskeleton within 2-5 min, suggesting that although yeast are nonmotile, their actin filaments undergo rapid cycles of assembly and disassembly in vivo. Differences in the LAT-A sensitivities of strains carrying mutations in components of the actin cytoskeleton suggest that tropomyosin, fimbrin, capping protein, Sla2p, and Srv2p act to increase actin cytoskeleton stability, while End3p and Sla1p act to decrease stability. Identification of three LAT-A resistant actin mutants demonstrated that in vivo effects of LAT-A are due specifically to impairment of actin function and implicated a region on the three-dimensional actin structure as the LAT-A binding site. LAT-A was used to determine which of 19 different proteins implicated in cell polarity development require actin to achieve polarized localization. Results show that at least two molecular pathways, one actin-dependent and the other actin-independent, underlie polarity development. The actin-dependent pathway localizes secretory vesicles and a putative vesicle docking complex to sites of cell surface growth, providing an explanation for the dependence of polarized cell surface growth on actin function. Unexpectedly, several proteins that function with actin during cell polarity development, including an unconventional myosin (Myo2p), calmodulin, and an actin-interacting protein (Bud6/Aip3p), achieved polarized localization by an actin-independent pathway, revealing interdependence among cell polarity pathways. Finally, transient actin depolymerization caused many cells to abandon one bud site or mating projection and to initiate growth at a second site. Thus, actin filaments are also required for maintenance of an axis of cell polarity.", "author" : [ { "dropping-particle" : "", "family" : "Ayscough", "given" : "Kathryn R", "non-dropping-particle" : "", "parse-names" : false, "suffix" : "" }, { "dropping-particle" : "", "family" : "Stryker", "given" : "Joel", "non-dropping-particle" : "", "parse-names" : false, "suffix" : "" }, { "dropping-particle" : "", "family" : "Pokala", "given" : "Navin", "non-dropping-particle" : "", "parse-names" : false, "suffix" : "" }, { "dropping-particle" : "", "family" : "Sanders", "given" : "Miranda", "non-dropping-particle" : "", "parse-names" : false, "suffix" : "" }, { "dropping-particle" : "", "family" : "Crews", "given" : "Phil", "non-dropping-particle" : "", "parse-names" : false, "suffix" : "" }, { "dropping-particle" : "", "family" : "Drubin", "given" : "David G", "non-dropping-particle" : "", "parse-names" : false, "suffix" : "" } ], "container-title" : "Journal of Cell Biology", "id" : "ITEM-2", "issue" : "2", "issued" : { "date-parts" : [ [ "1997" ] ] }, "page" : "399-416", "title" : "High rates of actin filament turnover in budding yeast and roles for actin in establishment and maintenance of cell polarity revealed using the actin inhibitor latrunculin-A", "type" : "article-journal", "volume" : "137" }, "uris" : [ "http://www.mendeley.com/documents/?uuid=27c1b7c2-4f17-4a31-8990-dd6b65322a17" ] }, { "id" : "ITEM-3", "itemData" : { "DOI" : "10.1016/S0960-9822(00)00859-9", "ISBN" : "0960-9822 (Print)\\r0960-9822 (Linking)", "ISSN" : "09609822", "PMID" : "11137010", "abstract" : "Studies using drugs that cause the disassembly of filamentous actin (F-actin) have demonstrated the importance of an intact actin cytoskeleton for polarised secretion by yeast cells [1,2]. To address the level of dynamic turnover needed for such processes, however, drugs or mutants that confer stabilising properties on F-actin are needed. Jasplakinolide is the only readily available drug that stabilises F-actin structures both in vivo and in vitro [3-6]. Yeast strains have been generated in which two of the ABC multidrug resistance transporter genes have been deleted, rendering normally jasplakinolide-resistant yeast cells sensitive to its effects. Treatment of these cells with jasplakinolide caused rapid and dramatic effects on the actin cytoskeleton, resulting in the accumulation of single large actin structures in cells. These structures, however, still contained components that are normally associated with cortical actin patches. A dynamic actin cytoskeleton was found to be critical for the generation of cell polarity and endocytosis.", "author" : [ { "dropping-particle" : "", "family" : "Ayscough", "given" : "Kathryn R", "non-dropping-particle" : "", "parse-names" : false, "suffix" : "" } ], "container-title" : "Current Biology", "id" : "ITEM-3", "issue" : "24", "issued" : { "date-parts" : [ [ "2000" ] ] }, "page" : "1587-1590", "title" : "Endocytosis and the development of cell polarity in yeast require a dynamic F-actin cytoskeleton", "type" : "article-journal", "volume" : "10" }, "uris" : [ "http://www.mendeley.com/documents/?uuid=4b4711b9-ffc8-4d66-bc07-edc30df798d5" ] }, { "id" : "ITEM-4", "itemData" : { "DOI" : "10.1038/ncb1918.Under", "author" : [ { "dropping-particle" : "", "family" : "Aghamohammadazadeh", "given" : "Soheil", "non-dropping-particle" : "", "parse-names" : false, "suffix" : "" }, { "dropping-particle" : "", "family" : "Ayscough", "given" : "Kathryn R", "non-dropping-particle" : "", "parse-names" : false, "suffix" : "" } ], "container-title" : "Nat Cell Biol", "id" : "ITEM-4", "issue" : "8", "issued" : { "date-parts" : [ [ "2010" ] ] }, "page" : "1039-1042", "title" : "Under Pressure : the Differential Requirements for Actin during Yeast and Mammalian Endocytosis", "type" : "article-journal", "volume" : "11" }, "uris" : [ "http://www.mendeley.com/documents/?uuid=3ef985a8-ad36-4b87-ae5b-111950740da9" ] } ], "mendeley" : { "formattedCitation" : "(K\u00fcbler and Riezman, 1993; Ayscough &lt;i&gt;et al.&lt;/i&gt;, 1997; Ayscough, 2000; Aghamohammadazadeh and Ayscough, 2010)", "plainTextFormattedCitation" : "(K\u00fcbler and Riezman, 1993; Ayscough et al., 1997; Ayscough, 2000; Aghamohammadazadeh and Ayscough, 2010)", "previouslyFormattedCitation" : "(K\u00fcbler and Riezman, 1993; Ayscough &lt;i&gt;et al.&lt;/i&gt;, 1997; Ayscough, 2000; Aghamohammadazadeh and Ayscough, 2010)" }, "properties" : {  }, "schema" : "https://github.com/citation-style-language/schema/raw/master/csl-citation.json" }</w:instrText>
      </w:r>
      <w:r>
        <w:rPr>
          <w:lang w:val="en-GB"/>
        </w:rPr>
        <w:fldChar w:fldCharType="separate"/>
      </w:r>
      <w:r w:rsidR="00143B78" w:rsidRPr="00143B78">
        <w:rPr>
          <w:noProof/>
          <w:lang w:val="en-GB"/>
        </w:rPr>
        <w:t xml:space="preserve">(Kübler and Riezman, 1993; Ayscough </w:t>
      </w:r>
      <w:r w:rsidR="00143B78" w:rsidRPr="00143B78">
        <w:rPr>
          <w:i/>
          <w:noProof/>
          <w:lang w:val="en-GB"/>
        </w:rPr>
        <w:t>et al.</w:t>
      </w:r>
      <w:r w:rsidR="00143B78" w:rsidRPr="00143B78">
        <w:rPr>
          <w:noProof/>
          <w:lang w:val="en-GB"/>
        </w:rPr>
        <w:t>, 1997; Ayscough, 2000; Aghamohammadazadeh and Ayscough, 2010)</w:t>
      </w:r>
      <w:r>
        <w:rPr>
          <w:lang w:val="en-GB"/>
        </w:rPr>
        <w:fldChar w:fldCharType="end"/>
      </w:r>
      <w:r>
        <w:rPr>
          <w:lang w:val="en-GB"/>
        </w:rPr>
        <w:t>.</w:t>
      </w:r>
      <w:r w:rsidRPr="00CC1543">
        <w:rPr>
          <w:lang w:val="en-GB"/>
        </w:rPr>
        <w:t xml:space="preserve"> </w:t>
      </w:r>
      <w:r w:rsidRPr="00D2787A">
        <w:rPr>
          <w:lang w:val="en-GB"/>
        </w:rPr>
        <w:t xml:space="preserve">Saccharomyces cerevisiae </w:t>
      </w:r>
      <w:r>
        <w:rPr>
          <w:lang w:val="en-GB"/>
        </w:rPr>
        <w:t xml:space="preserve">has often been used as a model organism to study endocytosis due to the ease of observation of the endocytic patch as well as its genetic tractability. Many of the features CME in budding yeast are conserved in mammals </w:t>
      </w:r>
      <w:r>
        <w:rPr>
          <w:lang w:val="en-GB"/>
        </w:rPr>
        <w:fldChar w:fldCharType="begin" w:fldLock="1"/>
      </w:r>
      <w:r w:rsidR="004121BE">
        <w:rPr>
          <w:lang w:val="en-GB"/>
        </w:rPr>
        <w:instrText>ADDIN CSL_CITATION { "citationItems" : [ { "id" : "ITEM-1", "itemData" : { "DOI" : "10.1534/genetics.112.145540", "ISBN" : "1943-2631 (Electronic)\\r0016-6731 (Linking)", "ISSN" : "19432631", "PMID" : "25657349", "abstract" : "Endocytosis, the process whereby the plasma membrane invaginates to form vesicles, is essential for bringing many substances into the cell and for membrane turnover. The mechanism driving clathrin-mediated endocytosis (CME) involves &gt; 50 different protein components assembling at a single location on the plasma membrane in a temporally ordered and hierarchal pathway. These proteins perform precisely choreographed steps that promote receptor recognition and clustering, membrane remodeling, and force-generating actin-filament assembly and turnover to drive membrane invagination and vesicle scission. Many critical aspects of the CME mechanism are conserved from yeast to mammals and were first elucidated in yeast, demonstrating that it is a powerful system for studying endocytosis. In this review, we describe our current mechanistic understanding of each step in the process of yeast CME, and the essential roles played by actin polymerization at these sites, while providing a historical perspective of how the landscape has changed since the preceding version of the YeastBook was published 17 years ago (1997). Finally, we discuss the key unresolved issues and where future studies might be headed.", "author" : [ { "dropping-particle" : "", "family" : "Goode", "given" : "Bruce L.", "non-dropping-particle" : "", "parse-names" : false, "suffix" : "" }, { "dropping-particle" : "", "family" : "Eskin", "given" : "Julian A.", "non-dropping-particle" : "", "parse-names" : false, "suffix" : "" }, { "dropping-particle" : "", "family" : "Wendland", "given" : "Beverly", "non-dropping-particle" : "", "parse-names" : false, "suffix" : "" } ], "container-title" : "Genetics", "id" : "ITEM-1", "issue" : "2", "issued" : { "date-parts" : [ [ "2015" ] ] }, "page" : "315-358", "title" : "Actin and endocytosis in budding yeast", "type" : "article-journal", "volume" : "199" }, "uris" : [ "http://www.mendeley.com/documents/?uuid=b9de2943-cf05-48bf-8b70-630b537ef2e0" ] } ], "mendeley" : { "formattedCitation" : "(Goode, Eskin and Wendland, 2015)", "plainTextFormattedCitation" : "(Goode, Eskin and Wendland, 2015)", "previouslyFormattedCitation" : "(Goode, Eskin and Wendland, 2015)" }, "properties" : {  }, "schema" : "https://github.com/citation-style-language/schema/raw/master/csl-citation.json" }</w:instrText>
      </w:r>
      <w:r>
        <w:rPr>
          <w:lang w:val="en-GB"/>
        </w:rPr>
        <w:fldChar w:fldCharType="separate"/>
      </w:r>
      <w:r w:rsidR="00143B78" w:rsidRPr="00143B78">
        <w:rPr>
          <w:noProof/>
          <w:lang w:val="en-GB"/>
        </w:rPr>
        <w:t>(Goode, Eskin and Wendland, 2015)</w:t>
      </w:r>
      <w:r>
        <w:rPr>
          <w:lang w:val="en-GB"/>
        </w:rPr>
        <w:fldChar w:fldCharType="end"/>
      </w:r>
      <w:r>
        <w:rPr>
          <w:lang w:val="en-GB"/>
        </w:rPr>
        <w:t xml:space="preserve">. The involvement of actin in mammalian endocytosis has been a controversial topic. Actin appears to play a supporting role in mammalian endocytosis, for example supporting invagination under high turgor pressure </w:t>
      </w:r>
      <w:r>
        <w:rPr>
          <w:lang w:val="en-GB"/>
        </w:rPr>
        <w:fldChar w:fldCharType="begin" w:fldLock="1"/>
      </w:r>
      <w:r w:rsidR="004121BE">
        <w:rPr>
          <w:lang w:val="en-GB"/>
        </w:rPr>
        <w:instrText>ADDIN CSL_CITATION { "citationItems" : [ { "id" : "ITEM-1", "itemData" : { "DOI" : "10.1038/ncb2307", "ISBN" : "1476-4679 (Electronic)\\r1465-7392 (Linking)", "ISSN" : "1465-7392", "PMID" : "21841790", "abstract" : "Clathrin-mediated endocytosis is independent of actin dynamics in many circumstances but requires actin polymerization in others. We show that membrane tension determines the actin dependence of clathrin-coat assembly. As found previously, clathrin assembly supports formation of mature coated pits in the absence of actin polymerization on both dorsal and ventral surfaces of non-polarized mammalian cells, and also on basolateral surfaces of polarized cells. Actin engagement is necessary, however, to complete membrane deformation into a coated pit on apical surfaces of polarized cells and, more generally, on the surface of any cell in which the plasma membrane is under tension from osmotic swelling or mechanical stretching. We use these observations to alter actin dependence experimentally and show that resistance of the membrane to propagation of the clathrin lattice determines the distinction between 'actin dependent and 'actin independent'. We also find that light-chain-bound Hip1R mediates actin engagement. These data thus provide a unifying explanation for the role of actin dynamics in coated-pit budding.", "author" : [ { "dropping-particle" : "", "family" : "Boulant", "given" : "Steeve", "non-dropping-particle" : "", "parse-names" : false, "suffix" : "" }, { "dropping-particle" : "", "family" : "Kural", "given" : "Comert", "non-dropping-particle" : "", "parse-names" : false, "suffix" : "" }, { "dropping-particle" : "", "family" : "Zeeh", "given" : "Jean-christophe", "non-dropping-particle" : "", "parse-names" : false, "suffix" : "" }, { "dropping-particle" : "", "family" : "Ubelmann", "given" : "Florent", "non-dropping-particle" : "", "parse-names" : false, "suffix" : "" }, { "dropping-particle" : "", "family" : "Kirchhausen", "given" : "Tomas", "non-dropping-particle" : "", "parse-names" : false, "suffix" : "" } ], "container-title" : "Nature Cell Biology", "id" : "ITEM-1", "issue" : "9", "issued" : { "date-parts" : [ [ "2011" ] ] }, "page" : "1124-1131", "title" : "Actin dynamics counteract membrane tension during clathrin-mediated endocytosis", "type" : "article-journal", "volume" : "13" }, "uris" : [ "http://www.mendeley.com/documents/?uuid=e34ff644-5865-41d3-bb62-bbed7daeb49c" ] }, { "id" : "ITEM-2", "itemData" : { "DOI" : "10.1146/annurev-biochem-060910-094416", "ISBN" : "1545-4509 (Electronic)\\n0066-4154 (Linking)", "ISSN" : "0066-4154", "PMID" : "22663081", "abstract" : "Endocytosis includes a number of processes by which cells internalize segments of their plasma membrane, enclosing a wide variety of mate-rial from outside the cell. Endocytosis can contribute to uptake of nu-trients, regulation of signaling molecules, control of osmotic pressure, and function of synapses. The actin cytoskeleton plays an essential role in several of these processes. Actin assembly can create protrusions that encompass extracellular materials. Actin can also support the processes of invagination of a membrane segment into the cytoplasm, elonga-tion of the invagination, scission of the new vesicle from the plasma membrane, and movement of the vesicle away from the membrane. We briefly discuss various types of endocytosis, including phagocyto-sis, macropinocytosis, and clathrin-independent endocytosis. We focus mainly on new findings on the relative importance of actin in clathrin-mediated endocytosis (CME) in yeast versus mammalian cells.", "author" : [ { "dropping-particle" : "", "family" : "Mooren", "given" : "Olivia L", "non-dropping-particle" : "", "parse-names" : false, "suffix" : "" }, { "dropping-particle" : "", "family" : "Galletta", "given" : "Brian J", "non-dropping-particle" : "", "parse-names" : false, "suffix" : "" }, { "dropping-particle" : "", "family" : "Cooper", "given" : "John A", "non-dropping-particle" : "", "parse-names" : false, "suffix" : "" } ], "container-title" : "Annual Review of Biochemistry", "id" : "ITEM-2", "issue" : "1", "issued" : { "date-parts" : [ [ "2012" ] ] }, "page" : "661-686", "title" : "Roles for Actin Assembly in Endocytosis", "type" : "article-journal", "volume" : "81" }, "uris" : [ "http://www.mendeley.com/documents/?uuid=d5a8444b-54e0-41df-8cea-adefaa2eb3a7" ] }, { "id" : "ITEM-3", "itemData" : { "DOI" : "10.1083/jcb.201704061", "ISSN" : "1540-8140", "PMID" : "28923975", "author" : [ { "dropping-particle" : "", "family" : "Daste", "given" : "Frederic", "non-dropping-particle" : "", "parse-names" : false, "suffix" : "" }, { "dropping-particle" : "", "family" : "Walrant", "given" : "Astrid", "non-dropping-particle" : "", "parse-names" : false, "suffix" : "" }, { "dropping-particle" : "", "family" : "Holst", "given" : "Mikkel R", "non-dropping-particle" : "", "parse-names" : false, "suffix" : "" }, { "dropping-particle" : "", "family" : "Gadsby", "given" : "Jonathan R", "non-dropping-particle" : "", "parse-names" : false, "suffix" : "" }, { "dropping-particle" : "", "family" : "Mason", "given" : "Julia", "non-dropping-particle" : "", "parse-names" : false, "suffix" : "" }, { "dropping-particle" : "", "family" : "Lee", "given" : "Ji Eun", "non-dropping-particle" : "", "parse-names" : false, "suffix" : "" }, { "dropping-particle" : "", "family" : "Brook", "given" : "Daniel", "non-dropping-particle" : "", "parse-names" : false, "suffix" : "" }, { "dropping-particle" : "", "family" : "Mettlen", "given" : "Marcel", "non-dropping-particle" : "", "parse-names" : false, "suffix" : "" }, { "dropping-particle" : "", "family" : "Larsson", "given" : "Elin", "non-dropping-particle" : "", "parse-names" : false, "suffix" : "" }, { "dropping-particle" : "", "family" : "Lee", "given" : "Steven F", "non-dropping-particle" : "", "parse-names" : false, "suffix" : "" }, { "dropping-particle" : "", "family" : "Lundmark", "given" : "Richard", "non-dropping-particle" : "", "parse-names" : false, "suffix" : "" }, { "dropping-particle" : "", "family" : "Gallop", "given" : "Jennifer L", "non-dropping-particle" : "", "parse-names" : false, "suffix" : "" } ], "container-title" : "Jcb", "id" : "ITEM-3", "issued" : { "date-parts" : [ [ "2017" ] ] }, "page" : "1-21", "title" : "Control of actin polymerization via the coincidence of phosphoinositides and high membrane curvature", "type" : "article-journal" }, "uris" : [ "http://www.mendeley.com/documents/?uuid=5e9a695c-620b-4919-a6c2-8ea1a7016f0f" ] } ], "mendeley" : { "formattedCitation" : "(Boulant &lt;i&gt;et al.&lt;/i&gt;, 2011; Mooren, Galletta and Cooper, 2012; Daste &lt;i&gt;et al.&lt;/i&gt;, 2017)", "plainTextFormattedCitation" : "(Boulant et al., 2011; Mooren, Galletta and Cooper, 2012; Daste et al., 2017)", "previouslyFormattedCitation" : "(Boulant &lt;i&gt;et al.&lt;/i&gt;, 2011; Mooren, Galletta and Cooper, 2012; Daste &lt;i&gt;et al.&lt;/i&gt;, 2017)" }, "properties" : {  }, "schema" : "https://github.com/citation-style-language/schema/raw/master/csl-citation.json" }</w:instrText>
      </w:r>
      <w:r>
        <w:rPr>
          <w:lang w:val="en-GB"/>
        </w:rPr>
        <w:fldChar w:fldCharType="separate"/>
      </w:r>
      <w:r w:rsidR="0029288D" w:rsidRPr="0029288D">
        <w:rPr>
          <w:noProof/>
          <w:lang w:val="en-GB"/>
        </w:rPr>
        <w:t xml:space="preserve">(Boulant </w:t>
      </w:r>
      <w:r w:rsidR="0029288D" w:rsidRPr="0029288D">
        <w:rPr>
          <w:i/>
          <w:noProof/>
          <w:lang w:val="en-GB"/>
        </w:rPr>
        <w:t>et al.</w:t>
      </w:r>
      <w:r w:rsidR="0029288D" w:rsidRPr="0029288D">
        <w:rPr>
          <w:noProof/>
          <w:lang w:val="en-GB"/>
        </w:rPr>
        <w:t xml:space="preserve">, 2011; Mooren, Galletta and Cooper, 2012; Daste </w:t>
      </w:r>
      <w:r w:rsidR="0029288D" w:rsidRPr="0029288D">
        <w:rPr>
          <w:i/>
          <w:noProof/>
          <w:lang w:val="en-GB"/>
        </w:rPr>
        <w:t>et al.</w:t>
      </w:r>
      <w:r w:rsidR="0029288D" w:rsidRPr="0029288D">
        <w:rPr>
          <w:noProof/>
          <w:lang w:val="en-GB"/>
        </w:rPr>
        <w:t>, 2017)</w:t>
      </w:r>
      <w:r>
        <w:rPr>
          <w:lang w:val="en-GB"/>
        </w:rPr>
        <w:fldChar w:fldCharType="end"/>
      </w:r>
      <w:r>
        <w:rPr>
          <w:lang w:val="en-GB"/>
        </w:rPr>
        <w:t>.</w:t>
      </w:r>
    </w:p>
    <w:p w14:paraId="746E854A" w14:textId="77777777" w:rsidR="00F60B2B" w:rsidRDefault="00F60B2B" w:rsidP="00E5114A">
      <w:pPr>
        <w:spacing w:line="360" w:lineRule="auto"/>
        <w:jc w:val="both"/>
        <w:rPr>
          <w:lang w:val="en-GB"/>
        </w:rPr>
      </w:pPr>
    </w:p>
    <w:p w14:paraId="4EFC707A" w14:textId="521ADA06" w:rsidR="00F60B2B" w:rsidRDefault="00750449" w:rsidP="00E5114A">
      <w:pPr>
        <w:pStyle w:val="Heading3"/>
        <w:jc w:val="both"/>
        <w:rPr>
          <w:lang w:val="en-GB"/>
        </w:rPr>
      </w:pPr>
      <w:bookmarkStart w:id="56" w:name="_Toc494045784"/>
      <w:bookmarkStart w:id="57" w:name="_Toc494222660"/>
      <w:r>
        <w:rPr>
          <w:lang w:val="en-GB"/>
        </w:rPr>
        <w:t xml:space="preserve">1.7.2 </w:t>
      </w:r>
      <w:r w:rsidR="00F60B2B">
        <w:rPr>
          <w:lang w:val="en-GB"/>
        </w:rPr>
        <w:t>Actin bundles</w:t>
      </w:r>
      <w:bookmarkEnd w:id="56"/>
      <w:bookmarkEnd w:id="57"/>
    </w:p>
    <w:p w14:paraId="5573AF59" w14:textId="77777777" w:rsidR="00750449" w:rsidRPr="00750449" w:rsidRDefault="00750449" w:rsidP="00E5114A">
      <w:pPr>
        <w:jc w:val="both"/>
        <w:rPr>
          <w:lang w:val="en-GB"/>
        </w:rPr>
      </w:pPr>
    </w:p>
    <w:p w14:paraId="4573D741" w14:textId="7751FE78" w:rsidR="00F60B2B" w:rsidRDefault="00F60B2B" w:rsidP="00E5114A">
      <w:pPr>
        <w:spacing w:line="360" w:lineRule="auto"/>
        <w:jc w:val="both"/>
        <w:rPr>
          <w:lang w:val="en-GB"/>
        </w:rPr>
      </w:pPr>
      <w:r>
        <w:rPr>
          <w:lang w:val="en-GB"/>
        </w:rPr>
        <w:t xml:space="preserve">Linear unbranched filaments can be brought together to form bundles. The barbed ends of filaments within a bundle may be orientated in the same direction or with a mixed polarity and these different organisations have different roles within the cell. Bundles with uniform polarity are called parallel bundles. These bundles can form tethers between organelles as well push against a membrane in a more localised manner than a dendritic network. Mixed polarity or antiparallel bundles can become contractile due to the activity of motor proteins. These proteins cause filaments to </w:t>
      </w:r>
      <w:r>
        <w:rPr>
          <w:lang w:val="en-GB"/>
        </w:rPr>
        <w:lastRenderedPageBreak/>
        <w:t xml:space="preserve">move relative to each other leading to a shortening or contraction of the bundle </w:t>
      </w:r>
      <w:r>
        <w:rPr>
          <w:lang w:val="en-GB"/>
        </w:rPr>
        <w:fldChar w:fldCharType="begin" w:fldLock="1"/>
      </w:r>
      <w:r w:rsidR="004121BE">
        <w:rPr>
          <w:lang w:val="en-GB"/>
        </w:rPr>
        <w:instrText>ADDIN CSL_CITATION { "citationItems" : [ { "id" : "ITEM-1", "itemData" : { "DOI" : "10.1152/physrev.00018.2013", "ISSN" : "1522-1210", "PMID" : "24382887", "abstract" : "Tight coupling between biochemical and mechanical properties of the actin cytoskeleton drives a large range of cellular processes including polarity establishment, morphogenesis, and motility. This is possible because actin filaments are semi-flexible polymers that, in conjunction with the molecular motor myosin, can act as biological active springs or \"dashpots\" (in laymen's terms, shock absorbers or fluidizers) able to exert or resist against force in a cellular environment. To modulate their mechanical properties, actin filaments can organize into a variety of architectures generating a diversity of cellular organizations including branched or crosslinked networks in the lamellipodium, parallel bundles in filopodia, and antiparallel structures in contractile fibers. In this review we describe the feedback loop between biochemical and mechanical properties of actin organization at the molecular level in vitro, then we integrate this knowledge into our current understanding of cellular actin organization and its physiological roles.", "author" : [ { "dropping-particle" : "", "family" : "Blanchoin", "given" : "Laurent", "non-dropping-particle" : "", "parse-names" : false, "suffix" : "" }, { "dropping-particle" : "", "family" : "Boujemaa-Paterski", "given" : "Rajaa", "non-dropping-particle" : "", "parse-names" : false, "suffix" : "" }, { "dropping-particle" : "", "family" : "Sykes", "given" : "C\u00e9cile", "non-dropping-particle" : "", "parse-names" : false, "suffix" : "" }, { "dropping-particle" : "", "family" : "Plastino", "given" : "Julie", "non-dropping-particle" : "", "parse-names" : false, "suffix" : "" } ], "container-title" : "Physiological reviews", "id" : "ITEM-1", "issue" : "1", "issued" : { "date-parts" : [ [ "2014", "1" ] ] }, "page" : "235-63", "title" : "Actin dynamics, architecture, and mechanics in cell motility.", "type" : "article-journal", "volume" : "94" }, "uris" : [ "http://www.mendeley.com/documents/?uuid=69f4e9fa-6b11-452e-952b-8b16c5e0213c" ] } ], "mendeley" : { "formattedCitation" : "(Blanchoin &lt;i&gt;et al.&lt;/i&gt;, 2014)", "plainTextFormattedCitation" : "(Blanchoin et al., 2014)", "previouslyFormattedCitation" : "(Blanchoin &lt;i&gt;et al.&lt;/i&gt;, 2014)" }, "properties" : {  }, "schema" : "https://github.com/citation-style-language/schema/raw/master/csl-citation.json" }</w:instrText>
      </w:r>
      <w:r>
        <w:rPr>
          <w:lang w:val="en-GB"/>
        </w:rPr>
        <w:fldChar w:fldCharType="separate"/>
      </w:r>
      <w:r w:rsidR="00143B78" w:rsidRPr="00143B78">
        <w:rPr>
          <w:noProof/>
          <w:lang w:val="en-GB"/>
        </w:rPr>
        <w:t xml:space="preserve">(Blanchoin </w:t>
      </w:r>
      <w:r w:rsidR="00143B78" w:rsidRPr="00143B78">
        <w:rPr>
          <w:i/>
          <w:noProof/>
          <w:lang w:val="en-GB"/>
        </w:rPr>
        <w:t>et al.</w:t>
      </w:r>
      <w:r w:rsidR="00143B78" w:rsidRPr="00143B78">
        <w:rPr>
          <w:noProof/>
          <w:lang w:val="en-GB"/>
        </w:rPr>
        <w:t>, 2014)</w:t>
      </w:r>
      <w:r>
        <w:rPr>
          <w:lang w:val="en-GB"/>
        </w:rPr>
        <w:fldChar w:fldCharType="end"/>
      </w:r>
      <w:r>
        <w:rPr>
          <w:lang w:val="en-GB"/>
        </w:rPr>
        <w:t>.</w:t>
      </w:r>
    </w:p>
    <w:p w14:paraId="0815B7C7" w14:textId="77777777" w:rsidR="00F60B2B" w:rsidRDefault="00F60B2B" w:rsidP="00E5114A">
      <w:pPr>
        <w:spacing w:line="360" w:lineRule="auto"/>
        <w:jc w:val="both"/>
        <w:rPr>
          <w:lang w:val="en-GB"/>
        </w:rPr>
      </w:pPr>
    </w:p>
    <w:p w14:paraId="4437F4A1" w14:textId="6B2AF936" w:rsidR="00F60B2B" w:rsidRDefault="00750449" w:rsidP="00E5114A">
      <w:pPr>
        <w:pStyle w:val="Heading4"/>
        <w:jc w:val="both"/>
        <w:rPr>
          <w:lang w:val="en-GB"/>
        </w:rPr>
      </w:pPr>
      <w:bookmarkStart w:id="58" w:name="_Toc494045785"/>
      <w:r>
        <w:rPr>
          <w:lang w:val="en-GB"/>
        </w:rPr>
        <w:t xml:space="preserve">1.7.2.1 </w:t>
      </w:r>
      <w:r w:rsidR="00F60B2B">
        <w:rPr>
          <w:lang w:val="en-GB"/>
        </w:rPr>
        <w:t>Filopodia</w:t>
      </w:r>
      <w:bookmarkEnd w:id="58"/>
    </w:p>
    <w:p w14:paraId="56D1CECD" w14:textId="77777777" w:rsidR="00B42B6B" w:rsidRPr="00B42B6B" w:rsidRDefault="00B42B6B" w:rsidP="00E5114A">
      <w:pPr>
        <w:jc w:val="both"/>
        <w:rPr>
          <w:lang w:val="en-GB"/>
        </w:rPr>
      </w:pPr>
    </w:p>
    <w:p w14:paraId="33F3669A" w14:textId="4581ACB9" w:rsidR="00F60B2B" w:rsidRDefault="00F60B2B" w:rsidP="00561CA5">
      <w:pPr>
        <w:spacing w:line="360" w:lineRule="auto"/>
        <w:jc w:val="both"/>
        <w:rPr>
          <w:lang w:val="en-GB"/>
        </w:rPr>
      </w:pPr>
      <w:r>
        <w:rPr>
          <w:lang w:val="en-GB"/>
        </w:rPr>
        <w:t>Filopodia are narrow finger like projections that extend from the membrane. They are driven by polymerisation of parallel bundles of unbranched actin filaments</w:t>
      </w:r>
      <w:r w:rsidR="006B57D8">
        <w:rPr>
          <w:lang w:val="en-GB"/>
        </w:rPr>
        <w:t xml:space="preserve"> </w:t>
      </w:r>
      <w:r w:rsidR="006B57D8">
        <w:rPr>
          <w:lang w:val="en-GB"/>
        </w:rPr>
        <w:fldChar w:fldCharType="begin" w:fldLock="1"/>
      </w:r>
      <w:r w:rsidR="004121BE">
        <w:rPr>
          <w:lang w:val="en-GB"/>
        </w:rPr>
        <w:instrText>ADDIN CSL_CITATION { "citationItems" : [ { "id" : "ITEM-1", "itemData" : { "DOI" : "10.1146/annurev-biophys-060414-034308", "ISBN" : "1936-1238 (Electronic)\\r1936-122X (Linking)", "ISSN" : "1936-122X", "PMID" : "26098516", "abstract" : "The actin cytoskeleton is essential for diverse processes in mammalian cells; these processes range from establishing cell polarity to powering cell migration to driving cytokinesis to positioning intracellular organelles. How these many functions are carried out in a spatiotemporally regulated manner in a single cytoplasm has been the subject of much study in the cytoskeleton field. Recent work has identified a host of actin nucleation factors that can build architecturally diverse actin structures. The biochemical properties of these factors, coupled with their cellular location, likely define the functional properties of actin structures. In this article, we describe how recent advances in cell biology and biochemistry have begun to elucidate the role of individual actin nucleation factors in generating distinct cellular structures. We also consider how the localization and orientation of actin nucleation factors, in addition to their kinetic properties, are critical to their ability to build a functional actin cytoskeleton.", "author" : [ { "dropping-particle" : "", "family" : "Skau", "given" : "Colleen T.", "non-dropping-particle" : "", "parse-names" : false, "suffix" : "" }, { "dropping-particle" : "", "family" : "Waterman", "given" : "Clare M.", "non-dropping-particle" : "", "parse-names" : false, "suffix" : "" } ], "container-title" : "Annual Review of Biophysics", "id" : "ITEM-1", "issue" : "1", "issued" : { "date-parts" : [ [ "2015" ] ] }, "page" : "285-310", "title" : "Specification of Architecture and Function of Actin Structures by Actin Nucleation Factors", "type" : "article-journal", "volume" : "44" }, "uris" : [ "http://www.mendeley.com/documents/?uuid=342724f3-a4ff-46ae-81c0-8cf8b889ae18" ] } ], "mendeley" : { "formattedCitation" : "(Skau and Waterman, 2015)", "plainTextFormattedCitation" : "(Skau and Waterman, 2015)", "previouslyFormattedCitation" : "(Skau and Waterman, 2015)" }, "properties" : {  }, "schema" : "https://github.com/citation-style-language/schema/raw/master/csl-citation.json" }</w:instrText>
      </w:r>
      <w:r w:rsidR="006B57D8">
        <w:rPr>
          <w:lang w:val="en-GB"/>
        </w:rPr>
        <w:fldChar w:fldCharType="separate"/>
      </w:r>
      <w:r w:rsidR="006B57D8" w:rsidRPr="006B57D8">
        <w:rPr>
          <w:noProof/>
          <w:lang w:val="en-GB"/>
        </w:rPr>
        <w:t>(Skau and Waterman, 2015)</w:t>
      </w:r>
      <w:r w:rsidR="006B57D8">
        <w:rPr>
          <w:lang w:val="en-GB"/>
        </w:rPr>
        <w:fldChar w:fldCharType="end"/>
      </w:r>
      <w:r>
        <w:rPr>
          <w:lang w:val="en-GB"/>
        </w:rPr>
        <w:t>. These structures are involved in cellular motility and are thought to play a role in detecting extracellular signals. Filaments within a filopodia are held together by actin bundling proteins and continue to elongate due to the processive barbed end association of formins and Ena/VASP. This inhibits filament capping and promotes elongation. The source of the initial filaments required for filopodial extension has been unclear. It has been argued that branched filaments within a lamellipodia that are not capped can come together to form a filopodial extension</w:t>
      </w:r>
      <w:r w:rsidR="00126329">
        <w:rPr>
          <w:lang w:val="en-GB"/>
        </w:rPr>
        <w:t xml:space="preserve"> </w:t>
      </w:r>
      <w:r w:rsidR="00126329">
        <w:rPr>
          <w:lang w:val="en-GB"/>
        </w:rPr>
        <w:fldChar w:fldCharType="begin" w:fldLock="1"/>
      </w:r>
      <w:r w:rsidR="004121BE">
        <w:rPr>
          <w:lang w:val="en-GB"/>
        </w:rPr>
        <w:instrText>ADDIN CSL_CITATION { "citationItems" : [ { "id" : "ITEM-1", "itemData" : { "DOI" : "10.1073/pnas.0508269103", "ISBN" : "0027-8424", "ISSN" : "0027-8424", "PMID" : "16549794", "abstract" : "The cellular cytoskeleton is a complex dynamical network that constantly remodels as cells divide and move. This reorganization process occurs not only at the cell membrane, but also in the cell interior (bulk). During locomotion, regulated actin assembly near the plasma membrane produces lamellipodia and filopodia. Therefore, most in vitro experiments explore phenomena taking place in the vicinity of a surface. To understand how the molecular machinery of a cell self-organizes in a more general way, we studied bulk polymerization of actin in the presence of actin-related protein 2/3 complex and a nucleation promoting factor as a model for actin assembly in the cell interior separate from membranes. Bulk polymerization of actin in the presence of the verprolin homology, cofilin homology, and acidic region, domain of Wiskott-Aldrich syndrome protein, and actin-related protein 2/3 complex results in spontaneous formation of diffuse aster-like structures. In the presence of fascin these asters transition into stars with bundles of actin filaments growing from the surface, similar to star-like structures recently observed in vivo. The transition from asters to stars depends on the ratio [fascin]/[G actin]. The polarity of the actin filaments during the transition is preserved, as in the transition from lamellipodia to filopodia. Capping protein inhibits star formation. Based on these experiments and kinetic Monte Carlo simulations, we propose a model for the spontaneous self-assembly of asters and their transition into stars. This mechanism may apply to the transition from lamellipodia to filopodia in vivo.", "author" : [ { "dropping-particle" : "", "family" : "Haviv", "given" : "L.", "non-dropping-particle" : "", "parse-names" : false, "suffix" : "" }, { "dropping-particle" : "", "family" : "Brill-Karniely", "given" : "Y.", "non-dropping-particle" : "", "parse-names" : false, "suffix" : "" }, { "dropping-particle" : "", "family" : "Mahaffy", "given" : "R.", "non-dropping-particle" : "", "parse-names" : false, "suffix" : "" }, { "dropping-particle" : "", "family" : "Backouche", "given" : "F.", "non-dropping-particle" : "", "parse-names" : false, "suffix" : "" }, { "dropping-particle" : "", "family" : "Ben-Shaul", "given" : "A.", "non-dropping-particle" : "", "parse-names" : false, "suffix" : "" }, { "dropping-particle" : "", "family" : "Pollard", "given" : "T. D.", "non-dropping-particle" : "", "parse-names" : false, "suffix" : "" }, { "dropping-particle" : "", "family" : "Bernheim-Groswasser", "given" : "A.", "non-dropping-particle" : "", "parse-names" : false, "suffix" : "" } ], "container-title" : "Proceedings of the National Academy of Sciences", "id" : "ITEM-1", "issue" : "13", "issued" : { "date-parts" : [ [ "2006" ] ] }, "page" : "4906-4911", "title" : "Reconstitution of the transition from lamellipodium to filopodium in a membrane-free system", "type" : "article-journal", "volume" : "103" }, "uris" : [ "http://www.mendeley.com/documents/?uuid=b3ffbda3-b2f7-4cc6-9015-5eaed32fd894" ] }, { "id" : "ITEM-2", "itemData" : { "DOI" : "10.1083/jcb.200208059", "ISBN" : "0021-9525 (Print)\\r0021-9525 (Linking)", "ISSN" : "00219525", "PMID" : "12642617", "abstract" : "We report the development and characterization of an in vitro system for the formation of filopodia-like bundles. Beads coated with actin-related protein 2/3 (Arp2/3)-activating proteins can induce two distinct types of actin organization in cytoplasmic extracts: (1) comet tails or clouds displaying a dendritic array of actin filaments and (2) stars with filament bundles radiating from the bead. Actin filaments in these bundles, like those in filopodia, are long, unbranched, aligned, uniformly polar, and grow at the barbed end. Like filopodia, star bundles are enriched in fascin and lack Arp2/3 complex and capping protein. Transition from dendritic to bundled organization was induced by depletion of capping protein, and add-back of this protein restored the dendritic mode. Depletion experiments demonstrated that star formation is dependent on Arp2/3 complex. This poses the paradox of how Arp2/3 complex can be involved in the formation of both branched (lamellipodia-like) and unbranched (filopodia-like) actin structures. Using purified proteins, we showed that a small number of components are sufficient for the assembly of filopodia-like bundles: Wiskott-Aldrich syndrome protein (WASP)-coated beads, actin, Arp2/3 complex, and fascin. We propose a model for filopodial formation in which actin filaments of a preexisting dendritic network are elongated by inhibition of capping and subsequently cross-linked into bundles by fascin.", "author" : [ { "dropping-particle" : "", "family" : "Vignjevic", "given" : "Danijela", "non-dropping-particle" : "", "parse-names" : false, "suffix" : "" }, { "dropping-particle" : "", "family" : "Yarar", "given" : "Defne", "non-dropping-particle" : "", "parse-names" : false, "suffix" : "" }, { "dropping-particle" : "", "family" : "Welch", "given" : "Matthew D.", "non-dropping-particle" : "", "parse-names" : false, "suffix" : "" }, { "dropping-particle" : "", "family" : "Peloquin", "given" : "John", "non-dropping-particle" : "", "parse-names" : false, "suffix" : "" }, { "dropping-particle" : "", "family" : "Svitkina", "given" : "Tatyana", "non-dropping-particle" : "", "parse-names" : false, "suffix" : "" }, { "dropping-particle" : "", "family" : "Borisy", "given" : "Gary G.", "non-dropping-particle" : "", "parse-names" : false, "suffix" : "" } ], "container-title" : "Journal of Cell Biology", "id" : "ITEM-2", "issue" : "6", "issued" : { "date-parts" : [ [ "2003" ] ] }, "page" : "951-962", "title" : "Formation of filopodia-like bundles in vitro from a dendritic network", "type" : "article-journal", "volume" : "160" }, "uris" : [ "http://www.mendeley.com/documents/?uuid=a4e683ec-05b5-4683-b8f2-259d992feb6d" ] } ], "mendeley" : { "formattedCitation" : "(Vignjevic &lt;i&gt;et al.&lt;/i&gt;, 2003; Haviv &lt;i&gt;et al.&lt;/i&gt;, 2006)", "plainTextFormattedCitation" : "(Vignjevic et al., 2003; Haviv et al., 2006)", "previouslyFormattedCitation" : "(Vignjevic &lt;i&gt;et al.&lt;/i&gt;, 2003; Haviv &lt;i&gt;et al.&lt;/i&gt;, 2006)" }, "properties" : {  }, "schema" : "https://github.com/citation-style-language/schema/raw/master/csl-citation.json" }</w:instrText>
      </w:r>
      <w:r w:rsidR="00126329">
        <w:rPr>
          <w:lang w:val="en-GB"/>
        </w:rPr>
        <w:fldChar w:fldCharType="separate"/>
      </w:r>
      <w:r w:rsidR="000E2D23" w:rsidRPr="000E2D23">
        <w:rPr>
          <w:noProof/>
          <w:lang w:val="en-GB"/>
        </w:rPr>
        <w:t xml:space="preserve">(Vignjevic </w:t>
      </w:r>
      <w:r w:rsidR="000E2D23" w:rsidRPr="000E2D23">
        <w:rPr>
          <w:i/>
          <w:noProof/>
          <w:lang w:val="en-GB"/>
        </w:rPr>
        <w:t>et al.</w:t>
      </w:r>
      <w:r w:rsidR="000E2D23" w:rsidRPr="000E2D23">
        <w:rPr>
          <w:noProof/>
          <w:lang w:val="en-GB"/>
        </w:rPr>
        <w:t xml:space="preserve">, 2003; Haviv </w:t>
      </w:r>
      <w:r w:rsidR="000E2D23" w:rsidRPr="000E2D23">
        <w:rPr>
          <w:i/>
          <w:noProof/>
          <w:lang w:val="en-GB"/>
        </w:rPr>
        <w:t>et al.</w:t>
      </w:r>
      <w:r w:rsidR="000E2D23" w:rsidRPr="000E2D23">
        <w:rPr>
          <w:noProof/>
          <w:lang w:val="en-GB"/>
        </w:rPr>
        <w:t>, 2006)</w:t>
      </w:r>
      <w:r w:rsidR="00126329">
        <w:rPr>
          <w:lang w:val="en-GB"/>
        </w:rPr>
        <w:fldChar w:fldCharType="end"/>
      </w:r>
      <w:r>
        <w:rPr>
          <w:lang w:val="en-GB"/>
        </w:rPr>
        <w:t>. Cells lacking the Arp2/3 complex are however still capable of forming filopodia, suggesting that additional mechanisms must exist beyo</w:t>
      </w:r>
      <w:r w:rsidR="003A1CCC">
        <w:rPr>
          <w:lang w:val="en-GB"/>
        </w:rPr>
        <w:t>nd the evolution from a lamelli</w:t>
      </w:r>
      <w:r>
        <w:rPr>
          <w:lang w:val="en-GB"/>
        </w:rPr>
        <w:t>podia derived actin network</w:t>
      </w:r>
      <w:r w:rsidR="00D669EE">
        <w:rPr>
          <w:lang w:val="en-GB"/>
        </w:rPr>
        <w:t xml:space="preserve"> </w:t>
      </w:r>
      <w:r w:rsidR="00535643">
        <w:rPr>
          <w:lang w:val="en-GB"/>
        </w:rPr>
        <w:fldChar w:fldCharType="begin" w:fldLock="1"/>
      </w:r>
      <w:r w:rsidR="004121BE">
        <w:rPr>
          <w:lang w:val="en-GB"/>
        </w:rPr>
        <w:instrText>ADDIN CSL_CITATION { "citationItems" : [ { "id" : "ITEM-1", "itemData" : { "DOI" : "10.1091/mbc.E05-11-1088", "PMID" : "1474932", "abstract" : "Cell migration is initiated by plasma membrane protrusions, in the form of lamellipodia and filopodia. The latter rod-like projections may exert sensory functions and are found in organisms as distant in evolution as mammals and amoeba such as Dictyostelium discoideum. In mammals, lamellipodia protrusion downstream of the small GTPase Rac1 requires a multimeric protein assembly, the WAVE-complex, which activates Arp2/3-mediated actin filament nucleation and actin network assembly. A current model of filopodia formation postulates that these structures arise from a dendritic network of lamellipodial actin filaments by selective elongation and bundling. Here, we have analyzed filopodia formation in mammalian cells abrogated in expression of essential components of the lamellipodial actin polymerization machinery. Cells depleted of the WAVE-complex component Nck-associated protein 1 (Nap1), and, in consequence, of lamellipodia, exhibited normal filopodia protrusion. Likewise, the Arp2/3-complex, which is essential for lamellipodia protrusion, is dispensable for filopodia formation. Moreover, genetic disruption of nap1 or the WAVE-orthologue suppressor of cAMP receptor (scar)in Dictyostelium was also ineffective in preventing filopodia protrusion. These data suggest that the molecular mechanism of filopodia formation is conserved throughout evolution from Dictyostelium to mammals and show that lamellipodia and filopodia formation are functionally separable. INTRODUCTION", "author" : [ { "dropping-particle" : "", "family" : "Steffen", "given" : "Anika", "non-dropping-particle" : "", "parse-names" : false, "suffix" : "" }, { "dropping-particle" : "", "family" : "Faix", "given" : "Jan", "non-dropping-particle" : "", "parse-names" : false, "suffix" : "" }, { "dropping-particle" : "", "family" : "Resch", "given" : "Guenter P.", "non-dropping-particle" : "", "parse-names" : false, "suffix" : "" }, { "dropping-particle" : "", "family" : "Linkner", "given" : "Joern", "non-dropping-particle" : "", "parse-names" : false, "suffix" : "" }, { "dropping-particle" : "", "family" : "Wehland", "given" : "Juergen", "non-dropping-particle" : "", "parse-names" : false, "suffix" : "" }, { "dropping-particle" : "", "family" : "Small", "given" : "J. Victor", "non-dropping-particle" : "", "parse-names" : false, "suffix" : "" }, { "dropping-particle" : "", "family" : "Rottner", "given" : "Klemens", "non-dropping-particle" : "", "parse-names" : false, "suffix" : "" }, { "dropping-particle" : "", "family" : "Stradal", "given" : "Theresia E.B.", "non-dropping-particle" : "", "parse-names" : false, "suffix" : "" } ], "container-title" : "Molecular Biology of the Cell", "id" : "ITEM-1", "issued" : { "date-parts" : [ [ "2006" ] ] }, "page" : "2581\u20132591", "title" : "Filopodia Formation in the Absence of Functional WAVE- and Arp2/3-Complexes", "type" : "article-journal", "volume" : "17" }, "uris" : [ "http://www.mendeley.com/documents/?uuid=28df3664-0f92-4587-8fec-42b6b82ecf4a" ] } ], "mendeley" : { "formattedCitation" : "(Steffen &lt;i&gt;et al.&lt;/i&gt;, 2006)", "plainTextFormattedCitation" : "(Steffen et al., 2006)", "previouslyFormattedCitation" : "(Steffen &lt;i&gt;et al.&lt;/i&gt;, 2006)" }, "properties" : {  }, "schema" : "https://github.com/citation-style-language/schema/raw/master/csl-citation.json" }</w:instrText>
      </w:r>
      <w:r w:rsidR="00535643">
        <w:rPr>
          <w:lang w:val="en-GB"/>
        </w:rPr>
        <w:fldChar w:fldCharType="separate"/>
      </w:r>
      <w:r w:rsidR="00535643" w:rsidRPr="00535643">
        <w:rPr>
          <w:noProof/>
          <w:lang w:val="en-GB"/>
        </w:rPr>
        <w:t xml:space="preserve">(Steffen </w:t>
      </w:r>
      <w:r w:rsidR="00535643" w:rsidRPr="00535643">
        <w:rPr>
          <w:i/>
          <w:noProof/>
          <w:lang w:val="en-GB"/>
        </w:rPr>
        <w:t>et al.</w:t>
      </w:r>
      <w:r w:rsidR="00535643" w:rsidRPr="00535643">
        <w:rPr>
          <w:noProof/>
          <w:lang w:val="en-GB"/>
        </w:rPr>
        <w:t>, 2006)</w:t>
      </w:r>
      <w:r w:rsidR="00535643">
        <w:rPr>
          <w:lang w:val="en-GB"/>
        </w:rPr>
        <w:fldChar w:fldCharType="end"/>
      </w:r>
      <w:r>
        <w:rPr>
          <w:lang w:val="en-GB"/>
        </w:rPr>
        <w:t>.</w:t>
      </w:r>
    </w:p>
    <w:p w14:paraId="1BB3E8C1" w14:textId="77777777" w:rsidR="00F60B2B" w:rsidRDefault="00F60B2B" w:rsidP="00E5114A">
      <w:pPr>
        <w:spacing w:line="360" w:lineRule="auto"/>
        <w:jc w:val="both"/>
        <w:rPr>
          <w:lang w:val="en-GB"/>
        </w:rPr>
      </w:pPr>
    </w:p>
    <w:p w14:paraId="5FF5008A" w14:textId="345CF974" w:rsidR="00F60B2B" w:rsidRDefault="00750449" w:rsidP="00E5114A">
      <w:pPr>
        <w:pStyle w:val="Heading2"/>
        <w:jc w:val="both"/>
        <w:rPr>
          <w:lang w:val="en-GB"/>
        </w:rPr>
      </w:pPr>
      <w:bookmarkStart w:id="59" w:name="_Toc494045786"/>
      <w:bookmarkStart w:id="60" w:name="_Toc494222661"/>
      <w:r>
        <w:rPr>
          <w:lang w:val="en-GB"/>
        </w:rPr>
        <w:t xml:space="preserve">1.8 </w:t>
      </w:r>
      <w:r w:rsidR="00F60B2B">
        <w:rPr>
          <w:lang w:val="en-GB"/>
        </w:rPr>
        <w:t>Actin Nucleators</w:t>
      </w:r>
      <w:bookmarkEnd w:id="59"/>
      <w:bookmarkEnd w:id="60"/>
    </w:p>
    <w:p w14:paraId="55229276" w14:textId="77777777" w:rsidR="00F60B2B" w:rsidRDefault="00F60B2B" w:rsidP="00E5114A">
      <w:pPr>
        <w:spacing w:line="360" w:lineRule="auto"/>
        <w:jc w:val="both"/>
        <w:rPr>
          <w:lang w:val="en-GB"/>
        </w:rPr>
      </w:pPr>
    </w:p>
    <w:p w14:paraId="2A599B06" w14:textId="6DDAB0E7" w:rsidR="00F60B2B" w:rsidRDefault="00750449" w:rsidP="00E5114A">
      <w:pPr>
        <w:pStyle w:val="Heading3"/>
        <w:jc w:val="both"/>
        <w:rPr>
          <w:lang w:val="en-GB"/>
        </w:rPr>
      </w:pPr>
      <w:bookmarkStart w:id="61" w:name="_Toc494045787"/>
      <w:bookmarkStart w:id="62" w:name="_Toc494222662"/>
      <w:r>
        <w:rPr>
          <w:lang w:val="en-GB"/>
        </w:rPr>
        <w:t xml:space="preserve">1.8.1 </w:t>
      </w:r>
      <w:r w:rsidR="00F60B2B">
        <w:rPr>
          <w:lang w:val="en-GB"/>
        </w:rPr>
        <w:t>Formins</w:t>
      </w:r>
      <w:bookmarkEnd w:id="61"/>
      <w:bookmarkEnd w:id="62"/>
    </w:p>
    <w:p w14:paraId="6AA76F12" w14:textId="77777777" w:rsidR="00750449" w:rsidRPr="00750449" w:rsidRDefault="00750449" w:rsidP="00E5114A">
      <w:pPr>
        <w:jc w:val="both"/>
        <w:rPr>
          <w:lang w:val="en-GB"/>
        </w:rPr>
      </w:pPr>
    </w:p>
    <w:p w14:paraId="4A9D0D12" w14:textId="3BB14B95" w:rsidR="00F60B2B" w:rsidRDefault="00F60B2B" w:rsidP="00E5114A">
      <w:pPr>
        <w:spacing w:line="360" w:lineRule="auto"/>
        <w:jc w:val="both"/>
        <w:rPr>
          <w:lang w:val="en-GB"/>
        </w:rPr>
      </w:pPr>
      <w:r>
        <w:rPr>
          <w:lang w:val="en-GB"/>
        </w:rPr>
        <w:t xml:space="preserve">Formins nucleate linear unbranched actin filaments. They are important for a wide array of actin-dependent structures such as </w:t>
      </w:r>
      <w:r w:rsidRPr="00AF7A44">
        <w:rPr>
          <w:lang w:val="en-GB"/>
        </w:rPr>
        <w:t>lamellipodia</w:t>
      </w:r>
      <w:r>
        <w:rPr>
          <w:lang w:val="en-GB"/>
        </w:rPr>
        <w:t xml:space="preserve">, filopodia, stress fibres and adherens junctions. They remain associated to the barbed ends of filaments, preventing capping and promoting polymerisation, leading to the rapid elongation of filaments. Formins are conserved across plants, animals and fungi and most plants and animals express a relatively large number of different members of the formin family. Different formins can exhibit a </w:t>
      </w:r>
      <w:r w:rsidRPr="002C69CA">
        <w:rPr>
          <w:lang w:val="en-GB"/>
        </w:rPr>
        <w:t xml:space="preserve">broad range of activities with </w:t>
      </w:r>
      <w:r>
        <w:rPr>
          <w:lang w:val="en-GB"/>
        </w:rPr>
        <w:t xml:space="preserve">markedly varying affinities for different interacting partners as well as varying levels of nucleation activity </w:t>
      </w:r>
      <w:r>
        <w:rPr>
          <w:lang w:val="en-GB"/>
        </w:rPr>
        <w:fldChar w:fldCharType="begin" w:fldLock="1"/>
      </w:r>
      <w:r w:rsidR="004121BE">
        <w:rPr>
          <w:lang w:val="en-GB"/>
        </w:rPr>
        <w:instrText>ADDIN CSL_CITATION { "citationItems" : [ { "id" : "ITEM-1", "itemData" : { "DOI" : "10.1242/jcs.107250", "ISSN" : "1477-9137", "PMID" : "23516326", "author" : [ { "dropping-particle" : "", "family" : "Breitsprecher", "given" : "Dennis", "non-dropping-particle" : "", "parse-names" : false, "suffix" : "" }, { "dropping-particle" : "", "family" : "Goode", "given" : "Bruce L", "non-dropping-particle" : "", "parse-names" : false, "suffix" : "" } ], "container-title" : "Journal of cell science", "id" : "ITEM-1", "issue" : "Pt 1", "issued" : { "date-parts" : [ [ "2013", "1", "1" ] ] }, "page" : "1-7", "title" : "Formins at a glance.", "type" : "article-journal", "volume" : "126" }, "uris" : [ "http://www.mendeley.com/documents/?uuid=4349a3b7-dcf1-46fd-b787-4fa8992c3bac" ] }, { "id" : "ITEM-2", "itemData" : { "DOI" : "10.1038/nrm2816", "ISSN" : "1471-0080", "PMID" : "19997130", "abstract" : "Formins are highly conserved proteins that have essential roles in remodelling the actin and microtubule cytoskeletons to influence eukaryotic cell shape and behaviour. Recent work has identified numerous cellular factors that locally recruit, activate or inactivate formins to bridle and unleash their potent effects on actin nucleation and elongation. The effects of formins on microtubules have also begun to be described, which places formins in a prime position to coordinate actin and microtubule dynamics. The emerging complexity in the mechanisms governing formins mirrors the wide range of essential functions that they perform in cell motility, cell division and cell and tissue morphogenesis.", "author" : [ { "dropping-particle" : "", "family" : "Chesarone", "given" : "Melissa a", "non-dropping-particle" : "", "parse-names" : false, "suffix" : "" }, { "dropping-particle" : "", "family" : "DuPage", "given" : "Amy Grace", "non-dropping-particle" : "", "parse-names" : false, "suffix" : "" }, { "dropping-particle" : "", "family" : "Goode", "given" : "Bruce L", "non-dropping-particle" : "", "parse-names" : false, "suffix" : "" } ], "container-title" : "Nature reviews. Molecular cell biology", "id" : "ITEM-2", "issue" : "1", "issued" : { "date-parts" : [ [ "2010", "1" ] ] }, "page" : "62-74", "publisher" : "Nature Publishing Group", "title" : "Unleashing formins to remodel the actin and microtubule cytoskeletons.", "type" : "article-journal", "volume" : "11" }, "uris" : [ "http://www.mendeley.com/documents/?uuid=6fc74a4a-8f44-4b23-9a1e-8ea6bee90691" ] }, { "id" : "ITEM-3",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3", "issue" : "4", "issued" : { "date-parts" : [ [ "2010" ] ] }, "page" : "237-251", "title" : "A nucleator arms race: cellular control of actin assembly", "type" : "article-journal", "volume" : "11" }, "uris" : [ "http://www.mendeley.com/documents/?uuid=2ddd39f8-2025-4aea-b22b-38ab31f40b43" ] }, { "id" : "ITEM-4", "itemData" : { "DOI" : "10.1152/physrev.00018.2013", "ISSN" : "1522-1210", "PMID" : "24382887", "abstract" : "Tight coupling between biochemical and mechanical properties of the actin cytoskeleton drives a large range of cellular processes including polarity establishment, morphogenesis, and motility. This is possible because actin filaments are semi-flexible polymers that, in conjunction with the molecular motor myosin, can act as biological active springs or \"dashpots\" (in laymen's terms, shock absorbers or fluidizers) able to exert or resist against force in a cellular environment. To modulate their mechanical properties, actin filaments can organize into a variety of architectures generating a diversity of cellular organizations including branched or crosslinked networks in the lamellipodium, parallel bundles in filopodia, and antiparallel structures in contractile fibers. In this review we describe the feedback loop between biochemical and mechanical properties of actin organization at the molecular level in vitro, then we integrate this knowledge into our current understanding of cellular actin organization and its physiological roles.", "author" : [ { "dropping-particle" : "", "family" : "Blanchoin", "given" : "Laurent", "non-dropping-particle" : "", "parse-names" : false, "suffix" : "" }, { "dropping-particle" : "", "family" : "Boujemaa-Paterski", "given" : "Rajaa", "non-dropping-particle" : "", "parse-names" : false, "suffix" : "" }, { "dropping-particle" : "", "family" : "Sykes", "given" : "C\u00e9cile", "non-dropping-particle" : "", "parse-names" : false, "suffix" : "" }, { "dropping-particle" : "", "family" : "Plastino", "given" : "Julie", "non-dropping-particle" : "", "parse-names" : false, "suffix" : "" } ], "container-title" : "Physiological reviews", "id" : "ITEM-4", "issue" : "1", "issued" : { "date-parts" : [ [ "2014", "1" ] ] }, "page" : "235-63", "title" : "Actin dynamics, architecture, and mechanics in cell motility.", "type" : "article-journal", "volume" : "94" }, "uris" : [ "http://www.mendeley.com/documents/?uuid=69f4e9fa-6b11-452e-952b-8b16c5e0213c" ] } ], "mendeley" : { "formattedCitation" : "(Campellone and Welch, 2010; Chesarone, DuPage and Goode, 2010; Breitsprecher and Goode, 2013; Blanchoin &lt;i&gt;et al.&lt;/i&gt;, 2014)", "plainTextFormattedCitation" : "(Campellone and Welch, 2010; Chesarone, DuPage and Goode, 2010; Breitsprecher and Goode, 2013; Blanchoin et al., 2014)", "previouslyFormattedCitation" : "(Campellone and Welch, 2010; Chesarone, DuPage and Goode, 2010; Breitsprecher and Goode, 2013; Blanchoin &lt;i&gt;et al.&lt;/i&gt;, 2014)" }, "properties" : {  }, "schema" : "https://github.com/citation-style-language/schema/raw/master/csl-citation.json" }</w:instrText>
      </w:r>
      <w:r>
        <w:rPr>
          <w:lang w:val="en-GB"/>
        </w:rPr>
        <w:fldChar w:fldCharType="separate"/>
      </w:r>
      <w:r w:rsidR="00143B78" w:rsidRPr="00143B78">
        <w:rPr>
          <w:noProof/>
          <w:lang w:val="en-GB"/>
        </w:rPr>
        <w:t xml:space="preserve">(Campellone and Welch, 2010; Chesarone, DuPage and Goode, 2010; Breitsprecher and Goode, 2013; Blanchoin </w:t>
      </w:r>
      <w:r w:rsidR="00143B78" w:rsidRPr="00143B78">
        <w:rPr>
          <w:i/>
          <w:noProof/>
          <w:lang w:val="en-GB"/>
        </w:rPr>
        <w:t>et al.</w:t>
      </w:r>
      <w:r w:rsidR="00143B78" w:rsidRPr="00143B78">
        <w:rPr>
          <w:noProof/>
          <w:lang w:val="en-GB"/>
        </w:rPr>
        <w:t>, 2014)</w:t>
      </w:r>
      <w:r>
        <w:rPr>
          <w:lang w:val="en-GB"/>
        </w:rPr>
        <w:fldChar w:fldCharType="end"/>
      </w:r>
      <w:r>
        <w:rPr>
          <w:lang w:val="en-GB"/>
        </w:rPr>
        <w:t xml:space="preserve">. </w:t>
      </w:r>
    </w:p>
    <w:p w14:paraId="060B47DB" w14:textId="77777777" w:rsidR="00F60B2B" w:rsidRDefault="00F60B2B" w:rsidP="00E5114A">
      <w:pPr>
        <w:spacing w:line="360" w:lineRule="auto"/>
        <w:jc w:val="both"/>
        <w:rPr>
          <w:lang w:val="en-GB"/>
        </w:rPr>
      </w:pPr>
    </w:p>
    <w:p w14:paraId="79D047A4" w14:textId="77777777" w:rsidR="00F60B2B" w:rsidRDefault="00F60B2B" w:rsidP="00E5114A">
      <w:pPr>
        <w:spacing w:line="360" w:lineRule="auto"/>
        <w:jc w:val="both"/>
        <w:rPr>
          <w:lang w:val="en-GB"/>
        </w:rPr>
      </w:pPr>
      <w:r w:rsidRPr="00276EFB">
        <w:rPr>
          <w:lang w:val="en-GB"/>
        </w:rPr>
        <w:lastRenderedPageBreak/>
        <w:t xml:space="preserve">Formins </w:t>
      </w:r>
      <w:r>
        <w:rPr>
          <w:lang w:val="en-GB"/>
        </w:rPr>
        <w:t xml:space="preserve">are defined by the presence of formin homology domains (FH1 and FH2). Formin homology domain 2 is active as a homodimer and is sufficient </w:t>
      </w:r>
      <w:r w:rsidRPr="00A377B5">
        <w:rPr>
          <w:i/>
          <w:lang w:val="en-GB"/>
        </w:rPr>
        <w:t>in vitro</w:t>
      </w:r>
      <w:r>
        <w:rPr>
          <w:lang w:val="en-GB"/>
        </w:rPr>
        <w:t xml:space="preserve"> for actin nucleation. Formin homology domain 1 is rich in prolines and allows G-actin binding via an interaction with profilin. FH1 promotes elongation rates in the presence of profilin but is insufficient to promote filament formation. The interaction with profilin is thought to be one way in which the cell regulates different F-actin networks. </w:t>
      </w:r>
    </w:p>
    <w:p w14:paraId="4659496D" w14:textId="77777777" w:rsidR="00F60B2B" w:rsidRDefault="00F60B2B" w:rsidP="00E5114A">
      <w:pPr>
        <w:spacing w:line="360" w:lineRule="auto"/>
        <w:jc w:val="both"/>
        <w:rPr>
          <w:lang w:val="en-GB"/>
        </w:rPr>
      </w:pPr>
    </w:p>
    <w:p w14:paraId="6A62B555" w14:textId="79C17EFB" w:rsidR="00F60B2B" w:rsidRDefault="00750449" w:rsidP="00E5114A">
      <w:pPr>
        <w:pStyle w:val="Heading3"/>
        <w:jc w:val="both"/>
        <w:rPr>
          <w:lang w:val="en-GB"/>
        </w:rPr>
      </w:pPr>
      <w:bookmarkStart w:id="63" w:name="_Toc494045788"/>
      <w:bookmarkStart w:id="64" w:name="_Toc494222663"/>
      <w:r>
        <w:rPr>
          <w:lang w:val="en-GB"/>
        </w:rPr>
        <w:t xml:space="preserve">1.8.2 </w:t>
      </w:r>
      <w:r w:rsidR="00F60B2B">
        <w:rPr>
          <w:lang w:val="en-GB"/>
        </w:rPr>
        <w:t>Tandem-WH2 proteins</w:t>
      </w:r>
      <w:bookmarkEnd w:id="63"/>
      <w:bookmarkEnd w:id="64"/>
    </w:p>
    <w:p w14:paraId="0F316723" w14:textId="77777777" w:rsidR="00750449" w:rsidRPr="00750449" w:rsidRDefault="00750449" w:rsidP="00E5114A">
      <w:pPr>
        <w:jc w:val="both"/>
        <w:rPr>
          <w:lang w:val="en-GB"/>
        </w:rPr>
      </w:pPr>
    </w:p>
    <w:p w14:paraId="67D37CCE" w14:textId="25B9418B" w:rsidR="00F60B2B" w:rsidRDefault="00F60B2B" w:rsidP="00E5114A">
      <w:pPr>
        <w:spacing w:line="360" w:lineRule="auto"/>
        <w:jc w:val="both"/>
        <w:rPr>
          <w:lang w:val="en-GB"/>
        </w:rPr>
      </w:pPr>
      <w:r>
        <w:rPr>
          <w:lang w:val="en-GB"/>
        </w:rPr>
        <w:t>Tandem repeats of the actin binding W</w:t>
      </w:r>
      <w:r w:rsidR="005B0F96">
        <w:rPr>
          <w:lang w:val="en-GB"/>
        </w:rPr>
        <w:t>AS</w:t>
      </w:r>
      <w:r>
        <w:rPr>
          <w:lang w:val="en-GB"/>
        </w:rPr>
        <w:t xml:space="preserve">p Homology 2 domain (WH2) motif are found in a number of proteins that promote filament formation </w:t>
      </w:r>
      <w:r>
        <w:rPr>
          <w:lang w:val="en-GB"/>
        </w:rPr>
        <w:fldChar w:fldCharType="begin" w:fldLock="1"/>
      </w:r>
      <w:r w:rsidR="004121BE">
        <w:rPr>
          <w:lang w:val="en-GB"/>
        </w:rPr>
        <w:instrText>ADDIN CSL_CITATION { "citationItems" : [ { "id" : "ITEM-1", "itemData" : { "DOI" : "10.1016/j.tcb.2009.03.004", "ISBN" : "1879-3088 (Electronic)\\r0962-8924 (Linking)", "ISSN" : "09628924", "PMID" : "19406642", "abstract" : "Actin nucleators promote the polymerization of the different types of actin arrays formed in a variety of cellular processes, such as cell migration, cellular morphogenesis and membrane trafficking processes. Several novel nucleators have been discovered recently. They all contain Wiskott-Aldrich syndrome protein (WASP) homology 2 (WH2 or W) domains for actin nucleation but seem to employ different molecular mechanisms and serve distinct cellular functions. Here, we summarize what is currently known about the different molecular mechanisms that Spire, Cordon-Bleu and Leiomodin seem to use and, also, the bacterial counterparts that mimic them (VopF, VopL and TARP). Recent studies on these WH2 proteins offer unique insight into the biological problem of actin-filament formation and how cells use specialized molecular machines to bring about so many different cytoskeletal structures. ?? 2009 Elsevier Ltd. All rights reserved.", "author" : [ { "dropping-particle" : "", "family" : "Qualmann", "given" : "Britta", "non-dropping-particle" : "", "parse-names" : false, "suffix" : "" }, { "dropping-particle" : "", "family" : "Kessels", "given" : "Michael M", "non-dropping-particle" : "", "parse-names" : false, "suffix" : "" } ], "container-title" : "Trends in Cell Biology", "id" : "ITEM-1", "issue" : "6", "issued" : { "date-parts" : [ [ "2009" ] ] }, "page" : "276-285", "title" : "New players in actin polymerization - WH2-domain-containing actin nucleators", "type" : "article", "volume" : "19" }, "uris" : [ "http://www.mendeley.com/documents/?uuid=5ec9b060-b236-42dc-97fd-cf655621c6ad" ] } ], "mendeley" : { "formattedCitation" : "(Qualmann and Kessels, 2009)", "plainTextFormattedCitation" : "(Qualmann and Kessels, 2009)", "previouslyFormattedCitation" : "(Qualmann and Kessels, 2009)" }, "properties" : {  }, "schema" : "https://github.com/citation-style-language/schema/raw/master/csl-citation.json" }</w:instrText>
      </w:r>
      <w:r>
        <w:rPr>
          <w:lang w:val="en-GB"/>
        </w:rPr>
        <w:fldChar w:fldCharType="separate"/>
      </w:r>
      <w:r w:rsidR="00143B78" w:rsidRPr="00143B78">
        <w:rPr>
          <w:noProof/>
          <w:lang w:val="en-GB"/>
        </w:rPr>
        <w:t>(Qualmann and Kessels, 2009)</w:t>
      </w:r>
      <w:r>
        <w:rPr>
          <w:lang w:val="en-GB"/>
        </w:rPr>
        <w:fldChar w:fldCharType="end"/>
      </w:r>
      <w:r>
        <w:rPr>
          <w:lang w:val="en-GB"/>
        </w:rPr>
        <w:t xml:space="preserve">. The arrangement of multiple sequential actin binding sites allows for the interaction with several actin monomers at once and is proposed to stabilise unstable actin dimers and trimers. A number of pathogenic bacteria express tandem-WH2 proteins which to hijack the cytoskeleton of a host cell </w:t>
      </w:r>
      <w:r>
        <w:rPr>
          <w:lang w:val="en-GB"/>
        </w:rPr>
        <w:fldChar w:fldCharType="begin" w:fldLock="1"/>
      </w:r>
      <w:r w:rsidR="004121BE">
        <w:rPr>
          <w:lang w:val="en-GB"/>
        </w:rPr>
        <w:instrText>ADDIN CSL_CITATION { "citationItems" : [ { "id" : "ITEM-1", "itemData" : { "DOI" : "10.1016/j.cell.2013.09.019", "ISSN" : "1097-4172", "PMID" : "24120140", "abstract" : "VopL is an effector protein from Vibrio parahaemolyticus that nucleates actin filaments. VopL consists of a VopL C-terminal domain (VCD) and an array of three WASP homology 2 (WH2) motifs. Here, we report the crystal structure of the VCD dimer bound to actin. The VCD organizes three actin monomers in a spatial arrangement close to that found in the canonical actin filament. In this arrangement, WH2 motifs can be modeled into the binding site of each actin without steric clashes. The data suggest a mechanism of nucleation wherein VopL creates filament-like structures, organized by the VCD with monomers delivered by the WH2 array, that can template addition of new subunits. Similarities with Arp2/3 complex and formin proteins suggest that organization of monomers into filament-like structures is a general and central feature of actin nucleation.", "author" : [ { "dropping-particle" : "", "family" : "Zahm", "given" : "Jacob a", "non-dropping-particle" : "", "parse-names" : false, "suffix" : "" }, { "dropping-particle" : "", "family" : "Padrick", "given" : "Shae B", "non-dropping-particle" : "", "parse-names" : false, "suffix" : "" }, { "dropping-particle" : "", "family" : "Chen", "given" : "Zhucheng", "non-dropping-particle" : "", "parse-names" : false, "suffix" : "" }, { "dropping-particle" : "", "family" : "Pak", "given" : "Chi W", "non-dropping-particle" : "", "parse-names" : false, "suffix" : "" }, { "dropping-particle" : "", "family" : "Yunus", "given" : "Ali a", "non-dropping-particle" : "", "parse-names" : false, "suffix" : "" }, { "dropping-particle" : "", "family" : "Henry", "given" : "Lisa", "non-dropping-particle" : "", "parse-names" : false, "suffix" : "" }, { "dropping-particle" : "", "family" : "Tomchick", "given" : "Diana R", "non-dropping-particle" : "", "parse-names" : false, "suffix" : "" }, { "dropping-particle" : "", "family" : "Chen", "given" : "Zhe", "non-dropping-particle" : "", "parse-names" : false, "suffix" : "" }, { "dropping-particle" : "", "family" : "Rosen", "given" : "Michael K", "non-dropping-particle" : "", "parse-names" : false, "suffix" : "" } ], "container-title" : "Cell", "id" : "ITEM-1", "issue" : "2", "issued" : { "date-parts" : [ [ "2013", "10", "10" ] ] }, "page" : "423-34", "publisher" : "Elsevier Inc.", "title" : "The bacterial effector VopL organizes actin into filament-like structures.", "type" : "article-journal", "volume" : "155" }, "uris" : [ "http://www.mendeley.com/documents/?uuid=ea2460d8-c133-4a2c-89f6-155afeb4183b" ] }, { "id" : "ITEM-2", "itemData" : { "DOI" : "10.1038/nsmb.2639", "ISSN" : "1545-9985", "PMID" : "23912276", "abstract" : "Proteins containing repeats of the WASP homology 2 (WH2) actin-binding module are multifunctional regulators of actin nucleation and assembly. The bacterial effector VopF in Vibrio cholerae, like VopL in Vibrio parahaemolyticus, is a unique homodimer of three WH2 motifs linked by a C-terminal dimerization domain. We show that only the first and third WH2 domains of VopF bind G-actin in a non-nucleating, sequestered conformation. Moreover, dimeric WH2 domains in VopF give rise to unprecedented regulation of actin assembly. Specifically, two WH2 domains on opposite protomers of VopF direct filament assembly from actin or profilin-actin by binding terminal subunits and uncapping capping protein from barbed ends by a new mechanism. Thus, VopF does not nucleate filaments by capping a pointed-end F-actin hexamer. These properties may contribute to VopF pathogenicity, and they show how dimeric WH2 peptides may mediate processive filament growth.", "author" : [ { "dropping-particle" : "", "family" : "Pernier", "given" : "Julien", "non-dropping-particle" : "", "parse-names" : false, "suffix" : "" }, { "dropping-particle" : "", "family" : "Orban", "given" : "Jozsef", "non-dropping-particle" : "", "parse-names" : false, "suffix" : "" }, { "dropping-particle" : "", "family" : "Avvaru", "given" : "Balendu Sankara", "non-dropping-particle" : "", "parse-names" : false, "suffix" : "" }, { "dropping-particle" : "", "family" : "J\u00e9gou", "given" : "Antoine", "non-dropping-particle" : "", "parse-names" : false, "suffix" : "" }, { "dropping-particle" : "", "family" : "Romet-Lemonne", "given" : "Guillaume", "non-dropping-particle" : "", "parse-names" : false, "suffix" : "" }, { "dropping-particle" : "", "family" : "Guichard", "given" : "B\u00e9reng\u00e8re", "non-dropping-particle" : "", "parse-names" : false, "suffix" : "" }, { "dropping-particle" : "", "family" : "Carlier", "given" : "Marie-France", "non-dropping-particle" : "", "parse-names" : false, "suffix" : "" } ], "container-title" : "Nature structural &amp; molecular biology", "id" : "ITEM-2", "issue" : "9", "issued" : { "date-parts" : [ [ "2013", "9" ] ] }, "page" : "1069-76", "publisher" : "Nature Publishing Group", "title" : "Dimeric WH2 domains in Vibrio VopF promote actin filament barbed-end uncapping and assisted elongation.", "type" : "article-journal", "volume" : "20" }, "uris" : [ "http://www.mendeley.com/documents/?uuid=7acd71eb-af1a-42c8-ab45-4fa189ce612c" ] } ], "mendeley" : { "formattedCitation" : "(Pernier &lt;i&gt;et al.&lt;/i&gt;, 2013; Zahm &lt;i&gt;et al.&lt;/i&gt;, 2013)", "plainTextFormattedCitation" : "(Pernier et al., 2013; Zahm et al., 2013)", "previouslyFormattedCitation" : "(Pernier &lt;i&gt;et al.&lt;/i&gt;, 2013; Zahm &lt;i&gt;et al.&lt;/i&gt;, 2013)" }, "properties" : {  }, "schema" : "https://github.com/citation-style-language/schema/raw/master/csl-citation.json" }</w:instrText>
      </w:r>
      <w:r>
        <w:rPr>
          <w:lang w:val="en-GB"/>
        </w:rPr>
        <w:fldChar w:fldCharType="separate"/>
      </w:r>
      <w:r w:rsidR="00143B78" w:rsidRPr="00143B78">
        <w:rPr>
          <w:noProof/>
          <w:lang w:val="en-GB"/>
        </w:rPr>
        <w:t xml:space="preserve">(Pernier </w:t>
      </w:r>
      <w:r w:rsidR="00143B78" w:rsidRPr="00143B78">
        <w:rPr>
          <w:i/>
          <w:noProof/>
          <w:lang w:val="en-GB"/>
        </w:rPr>
        <w:t>et al.</w:t>
      </w:r>
      <w:r w:rsidR="00143B78" w:rsidRPr="00143B78">
        <w:rPr>
          <w:noProof/>
          <w:lang w:val="en-GB"/>
        </w:rPr>
        <w:t xml:space="preserve">, 2013; Zahm </w:t>
      </w:r>
      <w:r w:rsidR="00143B78" w:rsidRPr="00143B78">
        <w:rPr>
          <w:i/>
          <w:noProof/>
          <w:lang w:val="en-GB"/>
        </w:rPr>
        <w:t>et al.</w:t>
      </w:r>
      <w:r w:rsidR="00143B78" w:rsidRPr="00143B78">
        <w:rPr>
          <w:noProof/>
          <w:lang w:val="en-GB"/>
        </w:rPr>
        <w:t>, 2013)</w:t>
      </w:r>
      <w:r>
        <w:rPr>
          <w:lang w:val="en-GB"/>
        </w:rPr>
        <w:fldChar w:fldCharType="end"/>
      </w:r>
      <w:r>
        <w:rPr>
          <w:lang w:val="en-GB"/>
        </w:rPr>
        <w:t xml:space="preserve">. Although tandem-WH2 nucleators share many similarities, important mechanistic differences have been observed, particularly with regards to the nature of the actin dimer/trimer that is thought to be formed by different nucleators </w:t>
      </w:r>
      <w:r>
        <w:rPr>
          <w:lang w:val="en-GB"/>
        </w:rPr>
        <w:fldChar w:fldCharType="begin" w:fldLock="1"/>
      </w:r>
      <w:r w:rsidR="004121BE">
        <w:rPr>
          <w:lang w:val="en-GB"/>
        </w:rPr>
        <w:instrText>ADDIN CSL_CITATION { "citationItems" : [ { "id" : "ITEM-1", "itemData" : { "DOI" : "10.1016/j.jmb.2010.08.040", "ISSN" : "0022-2836", "author" : [ { "dropping-particle" : "", "family" : "Rebowski", "given" : "Grzegorz", "non-dropping-particle" : "", "parse-names" : false, "suffix" : "" }, { "dropping-particle" : "", "family" : "Namgoong", "given" : "Suk", "non-dropping-particle" : "", "parse-names" : false, "suffix" : "" }, { "dropping-particle" : "", "family" : "Boczkowska", "given" : "Malgorzata", "non-dropping-particle" : "", "parse-names" : false, "suffix" : "" }, { "dropping-particle" : "", "family" : "Leavis", "given" : "Paul C", "non-dropping-particle" : "", "parse-names" : false, "suffix" : "" }, { "dropping-particle" : "", "family" : "Navaza", "given" : "Jorge", "non-dropping-particle" : "", "parse-names" : false, "suffix" : "" }, { "dropping-particle" : "", "family" : "Dominguez", "given" : "Roberto", "non-dropping-particle" : "", "parse-names" : false, "suffix" : "" } ], "container-title" : "Journal of Molecular Biology", "id" : "ITEM-1", "issue" : "1", "issued" : { "date-parts" : [ [ "2010" ] ] }, "page" : "11-23", "publisher" : "Elsevier Ltd", "title" : "Structure of a Longitudinal Actin Dimer Assembled by Tandem W Domains : Implications for Actin Filament Nucleation", "type" : "article-journal", "volume" : "403" }, "uris" : [ "http://www.mendeley.com/documents/?uuid=752a2e20-e599-4b7a-ac8e-fb2e27fb216e" ] } ], "mendeley" : { "formattedCitation" : "(Rebowski &lt;i&gt;et al.&lt;/i&gt;, 2010)", "plainTextFormattedCitation" : "(Rebowski et al., 2010)", "previouslyFormattedCitation" : "(Rebowski &lt;i&gt;et al.&lt;/i&gt;, 2010)" }, "properties" : {  }, "schema" : "https://github.com/citation-style-language/schema/raw/master/csl-citation.json" }</w:instrText>
      </w:r>
      <w:r>
        <w:rPr>
          <w:lang w:val="en-GB"/>
        </w:rPr>
        <w:fldChar w:fldCharType="separate"/>
      </w:r>
      <w:r w:rsidR="00143B78" w:rsidRPr="00143B78">
        <w:rPr>
          <w:noProof/>
          <w:lang w:val="en-GB"/>
        </w:rPr>
        <w:t xml:space="preserve">(Rebowski </w:t>
      </w:r>
      <w:r w:rsidR="00143B78" w:rsidRPr="00143B78">
        <w:rPr>
          <w:i/>
          <w:noProof/>
          <w:lang w:val="en-GB"/>
        </w:rPr>
        <w:t>et al.</w:t>
      </w:r>
      <w:r w:rsidR="00143B78" w:rsidRPr="00143B78">
        <w:rPr>
          <w:noProof/>
          <w:lang w:val="en-GB"/>
        </w:rPr>
        <w:t>, 2010)</w:t>
      </w:r>
      <w:r>
        <w:rPr>
          <w:lang w:val="en-GB"/>
        </w:rPr>
        <w:fldChar w:fldCharType="end"/>
      </w:r>
      <w:r>
        <w:rPr>
          <w:lang w:val="en-GB"/>
        </w:rPr>
        <w:t>.</w:t>
      </w:r>
    </w:p>
    <w:p w14:paraId="3767DF80" w14:textId="77777777" w:rsidR="00F60B2B" w:rsidRDefault="00F60B2B" w:rsidP="00E5114A">
      <w:pPr>
        <w:spacing w:line="360" w:lineRule="auto"/>
        <w:jc w:val="both"/>
        <w:rPr>
          <w:lang w:val="en-GB"/>
        </w:rPr>
      </w:pPr>
    </w:p>
    <w:p w14:paraId="26F60439" w14:textId="754E583E" w:rsidR="00F60B2B" w:rsidRDefault="00750449" w:rsidP="00E5114A">
      <w:pPr>
        <w:pStyle w:val="Heading4"/>
        <w:jc w:val="both"/>
        <w:rPr>
          <w:lang w:val="en-GB"/>
        </w:rPr>
      </w:pPr>
      <w:bookmarkStart w:id="65" w:name="_Toc494045789"/>
      <w:r>
        <w:rPr>
          <w:lang w:val="en-GB"/>
        </w:rPr>
        <w:t xml:space="preserve">1.8.2.1 </w:t>
      </w:r>
      <w:r w:rsidR="00F60B2B">
        <w:rPr>
          <w:lang w:val="en-GB"/>
        </w:rPr>
        <w:t>The WH2 motif</w:t>
      </w:r>
      <w:bookmarkEnd w:id="65"/>
    </w:p>
    <w:p w14:paraId="599C3B02" w14:textId="77777777" w:rsidR="00750449" w:rsidRPr="00750449" w:rsidRDefault="00750449" w:rsidP="00E5114A">
      <w:pPr>
        <w:jc w:val="both"/>
        <w:rPr>
          <w:lang w:val="en-GB"/>
        </w:rPr>
      </w:pPr>
    </w:p>
    <w:p w14:paraId="470CC690" w14:textId="18A1E655" w:rsidR="00F60B2B" w:rsidRDefault="00F60B2B" w:rsidP="00E5114A">
      <w:pPr>
        <w:spacing w:line="360" w:lineRule="auto"/>
        <w:jc w:val="both"/>
        <w:rPr>
          <w:lang w:val="en-GB"/>
        </w:rPr>
      </w:pPr>
      <w:r>
        <w:rPr>
          <w:lang w:val="en-GB"/>
        </w:rPr>
        <w:t xml:space="preserve">The WH2 motif is an abundant and versatile G-actin binding sequence found in a wide array of actin binding proteins </w:t>
      </w:r>
      <w:r>
        <w:rPr>
          <w:lang w:val="en-GB"/>
        </w:rPr>
        <w:fldChar w:fldCharType="begin" w:fldLock="1"/>
      </w:r>
      <w:r w:rsidR="004121BE">
        <w:rPr>
          <w:lang w:val="en-GB"/>
        </w:rPr>
        <w:instrText>ADDIN CSL_CITATION { "citationItems" : [ { "id" : "ITEM-1", "itemData" : { "DOI" : "10.1016/S0014-5793(01)03242-2", "ISBN" : "0014-5793 (Print)\\n0014-5793 (Linking)", "ISSN" : "00145793", "PMID" : "11911886", "abstract" : "The actin cytoskeleton plays a central role in many cell biological processes. The structure and dynamics of the actin cytoskeleton are regulated by numerous actin-binding proteins that usually contain one of the few known actin-binding motifs. WH2 domain (WASP homology domain-2) is a \u223c35 residue actin monomer-binding motif, that is found in many different regulators of the actin cytoskeleton, including the \u03b2-thymosins, ciboulot, WASP (Wiskott Aldrich syndrome protein), verprolin/WIP (WASP-interacting protein), Srv2/CAP (adenylyl cyclase-associated protein) and several uncharacterized proteins. The most highly conserved residues in the WH2 domain are important in \u03b2-thymosin's interactions with actin monomers, suggesting that all WH2 domains may interact with actin monomers through similar interfaces. Our sequence database searches did not reveal any WH2 domain-containing proteins in plants. However, we found three classes of these proteins: WASP, Srv2/CAP and verprolin/WIP in yeast and animals. This suggests that the WH2 domain is an ancient actin monomer-binding motif that existed before the divergence of fungal and animal lineages. \u00a9 2002 Federation of European Biochemical Societies. Published by Elsevier B.V. All rights reserved.", "author" : [ { "dropping-particle" : "", "family" : "Paunola", "given" : "Eija", "non-dropping-particle" : "", "parse-names" : false, "suffix" : "" }, { "dropping-particle" : "", "family" : "Mattila", "given" : "Pieta K.", "non-dropping-particle" : "", "parse-names" : false, "suffix" : "" }, { "dropping-particle" : "", "family" : "Lappalainen", "given" : "Pekka", "non-dropping-particle" : "", "parse-names" : false, "suffix" : "" } ], "container-title" : "FEBS Letters", "id" : "ITEM-1", "issue" : "1", "issued" : { "date-parts" : [ [ "2002" ] ] }, "page" : "92-97", "title" : "WH2 domain: A small, versatile adapter for actin monomers", "type" : "article-journal", "volume" : "513" }, "uris" : [ "http://www.mendeley.com/documents/?uuid=cb54a2b1-7917-46ff-83ea-c598fbbac92c" ] }, { "id" : "ITEM-2",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2", "issue" : "6", "issued" : { "date-parts" : [ [ "2016" ] ] }, "page" : "478-490", "title" : "The WH2 Domain and Actin Nucleation: Necessary but Insufficient", "type" : "article-journal", "volume" : "41" }, "uris" : [ "http://www.mendeley.com/documents/?uuid=c6df2bae-5668-4580-a671-876d96fd331d" ] } ], "mendeley" : { "formattedCitation" : "(Paunola, Mattila and Lappalainen, 2002; Dominguez, 2016)", "plainTextFormattedCitation" : "(Paunola, Mattila and Lappalainen, 2002; Dominguez, 2016)", "previouslyFormattedCitation" : "(Paunola, Mattila and Lappalainen, 2002; Dominguez, 2016)" }, "properties" : {  }, "schema" : "https://github.com/citation-style-language/schema/raw/master/csl-citation.json" }</w:instrText>
      </w:r>
      <w:r>
        <w:rPr>
          <w:lang w:val="en-GB"/>
        </w:rPr>
        <w:fldChar w:fldCharType="separate"/>
      </w:r>
      <w:r w:rsidR="00143B78" w:rsidRPr="00143B78">
        <w:rPr>
          <w:noProof/>
          <w:lang w:val="en-GB"/>
        </w:rPr>
        <w:t>(Paunola, Mattila and Lappalainen, 2002; Dominguez, 2016)</w:t>
      </w:r>
      <w:r>
        <w:rPr>
          <w:lang w:val="en-GB"/>
        </w:rPr>
        <w:fldChar w:fldCharType="end"/>
      </w:r>
      <w:r>
        <w:rPr>
          <w:lang w:val="en-GB"/>
        </w:rPr>
        <w:t>. WH2 motifs are identified by an N-terminal amphipathic helix and a C terminal LKKV motif</w:t>
      </w:r>
      <w:r>
        <w:rPr>
          <w:lang w:val="en-GB"/>
        </w:rPr>
        <w:fldChar w:fldCharType="begin" w:fldLock="1"/>
      </w:r>
      <w:r w:rsidR="004121BE">
        <w:rPr>
          <w:lang w:val="en-GB"/>
        </w:rPr>
        <w:instrText>ADDIN CSL_CITATION { "citationItems" : [ { "id" : "ITEM-1",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1", "issue" : "6", "issued" : { "date-parts" : [ [ "2016" ] ] }, "page" : "478-490", "title" : "The WH2 Domain and Actin Nucleation: Necessary but Insufficient", "type" : "article-journal", "volume" : "41" }, "uris" : [ "http://www.mendeley.com/documents/?uuid=c6df2bae-5668-4580-a671-876d96fd331d" ] } ], "mendeley" : { "formattedCitation" : "(Dominguez, 2016)", "plainTextFormattedCitation" : "(Dominguez, 2016)", "previouslyFormattedCitation" : "(Dominguez, 2016)" }, "properties" : {  }, "schema" : "https://github.com/citation-style-language/schema/raw/master/csl-citation.json" }</w:instrText>
      </w:r>
      <w:r>
        <w:rPr>
          <w:lang w:val="en-GB"/>
        </w:rPr>
        <w:fldChar w:fldCharType="separate"/>
      </w:r>
      <w:r w:rsidR="00143B78" w:rsidRPr="00143B78">
        <w:rPr>
          <w:noProof/>
          <w:lang w:val="en-GB"/>
        </w:rPr>
        <w:t>(Dominguez, 2016)</w:t>
      </w:r>
      <w:r>
        <w:rPr>
          <w:lang w:val="en-GB"/>
        </w:rPr>
        <w:fldChar w:fldCharType="end"/>
      </w:r>
      <w:r>
        <w:rPr>
          <w:lang w:val="en-GB"/>
        </w:rPr>
        <w:t xml:space="preserve">. The helix binds to actin at the hydrophobic cleft at the barbed end of a monomer whilst the LKKV motif extends along the monomer towards the pointed end </w:t>
      </w:r>
      <w:r w:rsidRPr="002C4DA8">
        <w:rPr>
          <w:lang w:val="en-GB"/>
        </w:rPr>
        <w:t>(fig</w:t>
      </w:r>
      <w:r w:rsidR="002C4DA8" w:rsidRPr="002C4DA8">
        <w:rPr>
          <w:lang w:val="en-GB"/>
        </w:rPr>
        <w:t xml:space="preserve"> </w:t>
      </w:r>
      <w:r w:rsidRPr="002C4DA8">
        <w:rPr>
          <w:lang w:val="en-GB"/>
        </w:rPr>
        <w:t>1.</w:t>
      </w:r>
      <w:r w:rsidR="002C4DA8">
        <w:rPr>
          <w:lang w:val="en-GB"/>
        </w:rPr>
        <w:t>5</w:t>
      </w:r>
      <w:r w:rsidRPr="002C4DA8">
        <w:rPr>
          <w:lang w:val="en-GB"/>
        </w:rPr>
        <w:t xml:space="preserve">). </w:t>
      </w:r>
      <w:r>
        <w:rPr>
          <w:lang w:val="en-GB"/>
        </w:rPr>
        <w:t xml:space="preserve">The interaction with the barbed end blocks addition of the WH2 bound monomer to the pointed end of a filament, potentially enhancing directional polymerisation. Interactions with the pointed end of the monomer that would block addition to the barbed end of a filament are variable across a range of WH2 motifs </w:t>
      </w:r>
      <w:r>
        <w:rPr>
          <w:lang w:val="en-GB"/>
        </w:rPr>
        <w:fldChar w:fldCharType="begin" w:fldLock="1"/>
      </w:r>
      <w:r w:rsidR="004121BE">
        <w:rPr>
          <w:lang w:val="en-GB"/>
        </w:rPr>
        <w:instrText>ADDIN CSL_CITATION { "citationItems" : [ { "id" : "ITEM-1", "itemData" : { "DOI" : "10.1016/j.ejcb.2013.10.012", "ISSN" : "0171-9335", "author" : [ { "dropping-particle" : "", "family" : "Xue", "given" : "Bo", "non-dropping-particle" : "", "parse-names" : false, "suffix" : "" }, { "dropping-particle" : "", "family" : "Robinson", "given" : "Robert C", "non-dropping-particle" : "", "parse-names" : false, "suffix" : "" } ], "container-title" : "European Journal of Cell Biology", "id" : "ITEM-1", "issue" : "10-11", "issued" : { "date-parts" : [ [ "2013" ] ] }, "page" : "316-332", "publisher" : "Elsevier GmbH.", "title" : "Guardians of the actin monomer", "type" : "article-journal", "volume" : "92" }, "uris" : [ "http://www.mendeley.com/documents/?uuid=06c521fd-6911-4252-a35c-93bd0e25e3a1" ] } ], "mendeley" : { "formattedCitation" : "(Xue and Robinson, 2013)", "plainTextFormattedCitation" : "(Xue and Robinson, 2013)", "previouslyFormattedCitation" : "(Xue and Robinson, 2013)" }, "properties" : {  }, "schema" : "https://github.com/citation-style-language/schema/raw/master/csl-citation.json" }</w:instrText>
      </w:r>
      <w:r>
        <w:rPr>
          <w:lang w:val="en-GB"/>
        </w:rPr>
        <w:fldChar w:fldCharType="separate"/>
      </w:r>
      <w:r w:rsidR="00143B78" w:rsidRPr="00143B78">
        <w:rPr>
          <w:noProof/>
          <w:lang w:val="en-GB"/>
        </w:rPr>
        <w:t>(Xue and Robinson, 2013)</w:t>
      </w:r>
      <w:r>
        <w:rPr>
          <w:lang w:val="en-GB"/>
        </w:rPr>
        <w:fldChar w:fldCharType="end"/>
      </w:r>
      <w:r>
        <w:rPr>
          <w:lang w:val="en-GB"/>
        </w:rPr>
        <w:t xml:space="preserve">. This is highlighted by the demonstration that </w:t>
      </w:r>
      <w:r>
        <w:rPr>
          <w:lang w:val="en-GB"/>
        </w:rPr>
        <w:lastRenderedPageBreak/>
        <w:t xml:space="preserve">the strength of G-actin binding does not correlate with the ability of a range of WH2 motifs to sequester G-actin </w:t>
      </w:r>
      <w:r>
        <w:rPr>
          <w:lang w:val="en-GB"/>
        </w:rPr>
        <w:fldChar w:fldCharType="begin" w:fldLock="1"/>
      </w:r>
      <w:r w:rsidR="004121BE">
        <w:rPr>
          <w:lang w:val="en-GB"/>
        </w:rPr>
        <w:instrText>ADDIN CSL_CITATION { "citationItems" : [ { "id" : "ITEM-1", "itemData" : { "DOI" : "10.1016/j.jmb.2014.09.002", "ISSN" : "0022-2836", "author" : [ { "dropping-particle" : "", "family" : "Rasson", "given" : "Amy S", "non-dropping-particle" : "", "parse-names" : false, "suffix" : "" }, { "dropping-particle" : "", "family" : "Bois", "given" : "Justin S", "non-dropping-particle" : "", "parse-names" : false, "suffix" : "" }, { "dropping-particle" : "", "family" : "Pham", "given" : "Duy Stephen L", "non-dropping-particle" : "", "parse-names" : false, "suffix" : "" }, { "dropping-particle" : "", "family" : "Yoo", "given" : "Haneul", "non-dropping-particle" : "", "parse-names" : false, "suffix" : "" }, { "dropping-particle" : "", "family" : "Quinlan", "given" : "Margot E", "non-dropping-particle" : "", "parse-names" : false, "suffix" : "" } ], "container-title" : "Journal of Molecular Biology", "id" : "ITEM-1", "issue" : "4", "issued" : { "date-parts" : [ [ "2015" ] ] }, "page" : "824-839", "publisher" : "Elsevier Ltd", "title" : "Filament Assembly by Spire : Key Residues and Concerted Actin Binding", "type" : "article-journal", "volume" : "427" }, "uris" : [ "http://www.mendeley.com/documents/?uuid=7f878e60-1249-4566-aa4c-8fafc0e4f079" ] } ], "mendeley" : { "formattedCitation" : "(Rasson &lt;i&gt;et al.&lt;/i&gt;, 2015)", "plainTextFormattedCitation" : "(Rasson et al., 2015)", "previouslyFormattedCitation" : "(Rasson &lt;i&gt;et al.&lt;/i&gt;, 2015)" }, "properties" : {  }, "schema" : "https://github.com/citation-style-language/schema/raw/master/csl-citation.json" }</w:instrText>
      </w:r>
      <w:r>
        <w:rPr>
          <w:lang w:val="en-GB"/>
        </w:rPr>
        <w:fldChar w:fldCharType="separate"/>
      </w:r>
      <w:r w:rsidR="00143B78" w:rsidRPr="00143B78">
        <w:rPr>
          <w:noProof/>
          <w:lang w:val="en-GB"/>
        </w:rPr>
        <w:t xml:space="preserve">(Rasson </w:t>
      </w:r>
      <w:r w:rsidR="00143B78" w:rsidRPr="00143B78">
        <w:rPr>
          <w:i/>
          <w:noProof/>
          <w:lang w:val="en-GB"/>
        </w:rPr>
        <w:t>et al.</w:t>
      </w:r>
      <w:r w:rsidR="00143B78" w:rsidRPr="00143B78">
        <w:rPr>
          <w:noProof/>
          <w:lang w:val="en-GB"/>
        </w:rPr>
        <w:t>, 2015)</w:t>
      </w:r>
      <w:r>
        <w:rPr>
          <w:lang w:val="en-GB"/>
        </w:rPr>
        <w:fldChar w:fldCharType="end"/>
      </w:r>
      <w:r>
        <w:rPr>
          <w:lang w:val="en-GB"/>
        </w:rPr>
        <w:t>.</w:t>
      </w:r>
    </w:p>
    <w:p w14:paraId="502A6392" w14:textId="77777777" w:rsidR="00F60B2B" w:rsidRDefault="00F60B2B" w:rsidP="00E5114A">
      <w:pPr>
        <w:spacing w:line="360" w:lineRule="auto"/>
        <w:jc w:val="both"/>
        <w:rPr>
          <w:lang w:val="en-GB"/>
        </w:rPr>
      </w:pPr>
    </w:p>
    <w:p w14:paraId="053AA90A" w14:textId="77777777" w:rsidR="00F60B2B" w:rsidRDefault="00F60B2B" w:rsidP="00E5114A">
      <w:pPr>
        <w:spacing w:line="360" w:lineRule="auto"/>
        <w:jc w:val="both"/>
        <w:rPr>
          <w:lang w:val="en-GB"/>
        </w:rPr>
      </w:pPr>
      <w:r w:rsidRPr="00810352">
        <w:rPr>
          <w:noProof/>
        </w:rPr>
        <mc:AlternateContent>
          <mc:Choice Requires="wpg">
            <w:drawing>
              <wp:inline distT="0" distB="0" distL="0" distR="0" wp14:anchorId="2F9D36A1" wp14:editId="3D459C00">
                <wp:extent cx="5727700" cy="2972338"/>
                <wp:effectExtent l="25400" t="0" r="38100" b="0"/>
                <wp:docPr id="32" name="Group 1"/>
                <wp:cNvGraphicFramePr/>
                <a:graphic xmlns:a="http://schemas.openxmlformats.org/drawingml/2006/main">
                  <a:graphicData uri="http://schemas.microsoft.com/office/word/2010/wordprocessingGroup">
                    <wpg:wgp>
                      <wpg:cNvGrpSpPr/>
                      <wpg:grpSpPr>
                        <a:xfrm>
                          <a:off x="0" y="0"/>
                          <a:ext cx="5727700" cy="2972338"/>
                          <a:chOff x="0" y="0"/>
                          <a:chExt cx="8809435" cy="4571874"/>
                        </a:xfrm>
                      </wpg:grpSpPr>
                      <wpg:grpSp>
                        <wpg:cNvPr id="33" name="Group 33"/>
                        <wpg:cNvGrpSpPr/>
                        <wpg:grpSpPr>
                          <a:xfrm>
                            <a:off x="0" y="0"/>
                            <a:ext cx="8809435" cy="3531197"/>
                            <a:chOff x="0" y="0"/>
                            <a:chExt cx="8809435" cy="3531197"/>
                          </a:xfrm>
                        </wpg:grpSpPr>
                        <pic:pic xmlns:pic="http://schemas.openxmlformats.org/drawingml/2006/picture">
                          <pic:nvPicPr>
                            <pic:cNvPr id="34" name="Picture 34"/>
                            <pic:cNvPicPr>
                              <a:picLocks noChangeAspect="1"/>
                            </pic:cNvPicPr>
                          </pic:nvPicPr>
                          <pic:blipFill rotWithShape="1">
                            <a:blip r:embed="rId22">
                              <a:extLst>
                                <a:ext uri="{28A0092B-C50C-407E-A947-70E740481C1C}">
                                  <a14:useLocalDpi xmlns:a14="http://schemas.microsoft.com/office/drawing/2010/main" val="0"/>
                                </a:ext>
                              </a:extLst>
                            </a:blip>
                            <a:srcRect l="27422" t="8837" r="27720" b="6885"/>
                            <a:stretch/>
                          </pic:blipFill>
                          <pic:spPr>
                            <a:xfrm>
                              <a:off x="2500854" y="386814"/>
                              <a:ext cx="2814872" cy="2721355"/>
                            </a:xfrm>
                            <a:prstGeom prst="rect">
                              <a:avLst/>
                            </a:prstGeom>
                          </pic:spPr>
                        </pic:pic>
                        <pic:pic xmlns:pic="http://schemas.openxmlformats.org/drawingml/2006/picture">
                          <pic:nvPicPr>
                            <pic:cNvPr id="35" name="Picture 35"/>
                            <pic:cNvPicPr>
                              <a:picLocks noChangeAspect="1"/>
                            </pic:cNvPicPr>
                          </pic:nvPicPr>
                          <pic:blipFill rotWithShape="1">
                            <a:blip r:embed="rId23">
                              <a:extLst>
                                <a:ext uri="{28A0092B-C50C-407E-A947-70E740481C1C}">
                                  <a14:useLocalDpi xmlns:a14="http://schemas.microsoft.com/office/drawing/2010/main" val="0"/>
                                </a:ext>
                              </a:extLst>
                            </a:blip>
                            <a:srcRect l="33164" t="53253" r="39748" b="8333"/>
                            <a:stretch/>
                          </pic:blipFill>
                          <pic:spPr>
                            <a:xfrm>
                              <a:off x="5467502" y="664386"/>
                              <a:ext cx="3341933" cy="2438715"/>
                            </a:xfrm>
                            <a:prstGeom prst="rect">
                              <a:avLst/>
                            </a:prstGeom>
                          </pic:spPr>
                        </pic:pic>
                        <pic:pic xmlns:pic="http://schemas.openxmlformats.org/drawingml/2006/picture">
                          <pic:nvPicPr>
                            <pic:cNvPr id="36" name="Picture 36"/>
                            <pic:cNvPicPr>
                              <a:picLocks noChangeAspect="1"/>
                            </pic:cNvPicPr>
                          </pic:nvPicPr>
                          <pic:blipFill rotWithShape="1">
                            <a:blip r:embed="rId24">
                              <a:extLst>
                                <a:ext uri="{28A0092B-C50C-407E-A947-70E740481C1C}">
                                  <a14:useLocalDpi xmlns:a14="http://schemas.microsoft.com/office/drawing/2010/main" val="0"/>
                                </a:ext>
                              </a:extLst>
                            </a:blip>
                            <a:srcRect l="28167" t="2170" r="25484"/>
                            <a:stretch/>
                          </pic:blipFill>
                          <pic:spPr>
                            <a:xfrm>
                              <a:off x="1" y="386814"/>
                              <a:ext cx="2500853" cy="2716287"/>
                            </a:xfrm>
                            <a:prstGeom prst="rect">
                              <a:avLst/>
                            </a:prstGeom>
                          </pic:spPr>
                        </pic:pic>
                        <wps:wsp>
                          <wps:cNvPr id="37" name="Text Box 37"/>
                          <wps:cNvSpPr txBox="1"/>
                          <wps:spPr>
                            <a:xfrm>
                              <a:off x="3718098" y="3152230"/>
                              <a:ext cx="1636875" cy="378967"/>
                            </a:xfrm>
                            <a:prstGeom prst="rect">
                              <a:avLst/>
                            </a:prstGeom>
                            <a:noFill/>
                          </wps:spPr>
                          <wps:txbx>
                            <w:txbxContent>
                              <w:p w14:paraId="3D641F6C"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Barbed-end</w:t>
                                </w:r>
                              </w:p>
                            </w:txbxContent>
                          </wps:txbx>
                          <wps:bodyPr wrap="square" rtlCol="0">
                            <a:spAutoFit/>
                          </wps:bodyPr>
                        </wps:wsp>
                        <wps:wsp>
                          <wps:cNvPr id="38" name="Text Box 38"/>
                          <wps:cNvSpPr txBox="1"/>
                          <wps:spPr>
                            <a:xfrm>
                              <a:off x="3766425" y="0"/>
                              <a:ext cx="1637852" cy="378967"/>
                            </a:xfrm>
                            <a:prstGeom prst="rect">
                              <a:avLst/>
                            </a:prstGeom>
                            <a:noFill/>
                          </wps:spPr>
                          <wps:txbx>
                            <w:txbxContent>
                              <w:p w14:paraId="03D3022E"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Pointed-end</w:t>
                                </w:r>
                              </w:p>
                            </w:txbxContent>
                          </wps:txbx>
                          <wps:bodyPr wrap="square" rtlCol="0">
                            <a:spAutoFit/>
                          </wps:bodyPr>
                        </wps:wsp>
                        <wps:wsp>
                          <wps:cNvPr id="39" name="Text Box 39"/>
                          <wps:cNvSpPr txBox="1"/>
                          <wps:spPr>
                            <a:xfrm>
                              <a:off x="0" y="387353"/>
                              <a:ext cx="559624" cy="426826"/>
                            </a:xfrm>
                            <a:prstGeom prst="rect">
                              <a:avLst/>
                            </a:prstGeom>
                            <a:noFill/>
                          </wps:spPr>
                          <wps:txbx>
                            <w:txbxContent>
                              <w:p w14:paraId="22D736DE"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40" name="Text Box 40"/>
                          <wps:cNvSpPr txBox="1"/>
                          <wps:spPr>
                            <a:xfrm>
                              <a:off x="2594090" y="369298"/>
                              <a:ext cx="559624" cy="426826"/>
                            </a:xfrm>
                            <a:prstGeom prst="rect">
                              <a:avLst/>
                            </a:prstGeom>
                            <a:noFill/>
                          </wps:spPr>
                          <wps:txbx>
                            <w:txbxContent>
                              <w:p w14:paraId="585D396A"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s:wsp>
                          <wps:cNvPr id="41" name="Text Box 41"/>
                          <wps:cNvSpPr txBox="1"/>
                          <wps:spPr>
                            <a:xfrm>
                              <a:off x="5188180" y="369300"/>
                              <a:ext cx="560600" cy="426826"/>
                            </a:xfrm>
                            <a:prstGeom prst="rect">
                              <a:avLst/>
                            </a:prstGeom>
                            <a:noFill/>
                          </wps:spPr>
                          <wps:txbx>
                            <w:txbxContent>
                              <w:p w14:paraId="72D33F59"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wps:wsp>
                          <wps:cNvPr id="42" name="Straight Connector 42"/>
                          <wps:cNvCnPr/>
                          <wps:spPr>
                            <a:xfrm>
                              <a:off x="1" y="3121014"/>
                              <a:ext cx="8809434" cy="1865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1" y="373726"/>
                              <a:ext cx="8809434" cy="1865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4" name="Text Box 44"/>
                        <wps:cNvSpPr txBox="1"/>
                        <wps:spPr>
                          <a:xfrm>
                            <a:off x="0" y="3476972"/>
                            <a:ext cx="8809435" cy="1094902"/>
                          </a:xfrm>
                          <a:prstGeom prst="rect">
                            <a:avLst/>
                          </a:prstGeom>
                          <a:noFill/>
                        </wps:spPr>
                        <wps:txbx>
                          <w:txbxContent>
                            <w:p w14:paraId="786EEA30" w14:textId="018EE343"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5. Structure of an actin monomer bound to WH2 motif (PDB 3MN5) orientation of monomer indicated. (A) Surface view of actin monomer (cyan) bound to WH2 motif (red) (B) Cartoon view of actin monomer (cyan) bound to WH2 motif (red) (C) Cartoon view of actin monomer (cyan) bound to WH2 motif (coloured to highlight amphiphatic helix of WH2 motif, red = hydrophobic).</w:t>
                              </w:r>
                            </w:p>
                          </w:txbxContent>
                        </wps:txbx>
                        <wps:bodyPr wrap="square" rtlCol="0">
                          <a:spAutoFit/>
                        </wps:bodyPr>
                      </wps:wsp>
                    </wpg:wgp>
                  </a:graphicData>
                </a:graphic>
              </wp:inline>
            </w:drawing>
          </mc:Choice>
          <mc:Fallback>
            <w:pict>
              <v:group w14:anchorId="2F9D36A1" id="_x0000_s1047" style="width:451pt;height:234.05pt;mso-position-horizontal-relative:char;mso-position-vertical-relative:line" coordsize="8809435,45718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L+//bgkAAAAABA0P/Xnj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">
                <v:group id="Group 33" o:spid="_x0000_s1048" style="position:absolute;width:8809435;height:3531197" coordsize="8809435,353119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 id="Picture 34" o:spid="_x0000_s1049" type="#_x0000_t75" style="position:absolute;left:2500854;top:386814;width:2814872;height:2721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kg&#10;sHjFAAAA2wAAAA8AAABkcnMvZG93bnJldi54bWxEj0FrwkAUhO+F/oflCb3pxlRsG11FBIvWItYK&#10;Xh/ZZzY0+zZktyb++64g9DjMzDfMdN7ZSlyo8aVjBcNBAoI4d7rkQsHxe9V/BeEDssbKMSm4kof5&#10;7PFhipl2LX/R5RAKESHsM1RgQqgzKX1uyKIfuJo4emfXWAxRNoXUDbYRbiuZJslYWiw5LhisaWko&#10;/zn8WgX4ZtptsflM9/5lZ04f3fI9XV+Veup1iwmIQF34D9/ba63geQS3L/EHyNk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JILB4xQAAANsAAAAPAAAAAAAAAAAAAAAAAJwC&#10;AABkcnMvZG93bnJldi54bWxQSwUGAAAAAAQABAD3AAAAjgMAAAAA&#10;">
                    <v:imagedata r:id="rId25" o:title="" croptop="5791f" cropbottom="4512f" cropleft="17971f" cropright="18167f"/>
                    <v:path arrowok="t"/>
                  </v:shape>
                  <v:shape id="Picture 35" o:spid="_x0000_s1050" type="#_x0000_t75" style="position:absolute;left:5467502;top:664386;width:3341933;height:24387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10;C5/EAAAA2wAAAA8AAABkcnMvZG93bnJldi54bWxEj9FqAjEURN8F/yFcwbeaba1WtpsVqSh9KIjW&#10;D7hubndDNzdLEnXt1zeFgo/DzJxhimVvW3EhH4xjBY+TDARx5bThWsHxc/OwABEissbWMSm4UYBl&#10;ORwUmGt35T1dDrEWCcIhRwVNjF0uZagashgmriNO3pfzFmOSvpba4zXBbSufsmwuLRpOCw129NZQ&#10;9X04WwWt2e/s9mMmT6v1809lXs5H50mp8ahfvYKI1Md7+L/9rhVMZ/D3Jf0AWf4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C5/EAAAA2wAAAA8AAAAAAAAAAAAAAAAAnAIA&#10;AGRycy9kb3ducmV2LnhtbFBLBQYAAAAABAAEAPcAAACNAwAAAAA=&#10;">
                    <v:imagedata r:id="rId26" o:title="" croptop="34900f" cropbottom="5461f" cropleft="21734f" cropright="26049f"/>
                    <v:path arrowok="t"/>
                  </v:shape>
                  <v:shape id="Picture 36" o:spid="_x0000_s1051" type="#_x0000_t75" style="position:absolute;left:1;top:386814;width:2500853;height:271628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8F&#10;/jfEAAAA2wAAAA8AAABkcnMvZG93bnJldi54bWxEj0FrAjEUhO+C/yE8oRfRrC0sy9YorVBaKB7U&#10;vXh7Jq+7Szcv2yTV7b9vBMHjMDPfMMv1YDtxJh9axwoW8wwEsXam5VpBdXibFSBCRDbYOSYFfxRg&#10;vRqPllgad+EdnfexFgnCoUQFTYx9KWXQDVkMc9cTJ+/LeYsxSV9L4/GS4LaTj1mWS4stp4UGe9o0&#10;pL/3v1bBT+GItu+VnOpPrvnkj6fX/KjUw2R4eQYRaYj38K39YRQ85XD9kn6AXP0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8F/jfEAAAA2wAAAA8AAAAAAAAAAAAAAAAAnAIA&#10;AGRycy9kb3ducmV2LnhtbFBLBQYAAAAABAAEAPcAAACNAwAAAAA=&#10;">
                    <v:imagedata r:id="rId27" o:title="" croptop="1422f" cropleft="18460f" cropright="16701f"/>
                    <v:path arrowok="t"/>
                  </v:shape>
                  <v:shape id="Text Box 37" o:spid="_x0000_s1052" type="#_x0000_t202" style="position:absolute;left:3718098;top:3152230;width:1636875;height:3789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36MswgAA&#10;ANsAAAAPAAAAZHJzL2Rvd25yZXYueG1sRI9Ba8JAFITvBf/D8oTe6kaltaSuImrBg5dqvD+yr9nQ&#10;7NuQfZr477uFgsdhZr5hluvBN+pGXawDG5hOMlDEZbA1VwaK8+fLO6goyBabwGTgThHWq9HTEnMb&#10;ev6i20kqlSAcczTgRNpc61g68hgnoSVO3nfoPEqSXaVth32C+0bPsuxNe6w5LThsaeuo/DldvQER&#10;u5nei72Ph8tw3PUuK1+xMOZ5PGw+QAkN8gj/tw/WwHwB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7foyzCAAAA2wAAAA8AAAAAAAAAAAAAAAAAlwIAAGRycy9kb3du&#10;cmV2LnhtbFBLBQYAAAAABAAEAPUAAACGAwAAAAA=&#10;" filled="f" stroked="f">
                    <v:textbox style="mso-fit-shape-to-text:t">
                      <w:txbxContent>
                        <w:p w14:paraId="3D641F6C"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Barbed-end</w:t>
                          </w:r>
                        </w:p>
                      </w:txbxContent>
                    </v:textbox>
                  </v:shape>
                  <v:shape id="Text Box 38" o:spid="_x0000_s1053" type="#_x0000_t202" style="position:absolute;left:3766425;width:1637852;height:3789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DdevgAA&#10;ANsAAAAPAAAAZHJzL2Rvd25yZXYueG1sRE9Na8JAEL0X/A/LCL3VjZUWia4iVsFDL2q8D9kxG8zO&#10;huxo4r/vHgoeH+97uR58ox7UxTqwgekkA0VcBltzZaA47z/moKIgW2wCk4EnRVivRm9LzG3o+UiP&#10;k1QqhXDM0YATaXOtY+nIY5yEljhx19B5lAS7StsO+xTuG/2ZZd/aY82pwWFLW0fl7XT3BkTsZvos&#10;dj4eLsPvT++y8gsLY97Hw2YBSmiQl/jffbAGZmls+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f0A3Xr4AAADbAAAADwAAAAAAAAAAAAAAAACXAgAAZHJzL2Rvd25yZXYu&#10;eG1sUEsFBgAAAAAEAAQA9QAAAIIDAAAAAA==&#10;" filled="f" stroked="f">
                    <v:textbox style="mso-fit-shape-to-text:t">
                      <w:txbxContent>
                        <w:p w14:paraId="03D3022E"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Pointed-end</w:t>
                          </w:r>
                        </w:p>
                      </w:txbxContent>
                    </v:textbox>
                  </v:shape>
                  <v:shape id="Text Box 39" o:spid="_x0000_s1054" type="#_x0000_t202" style="position:absolute;top:387353;width:559624;height:4268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DJLFwgAA&#10;ANsAAAAPAAAAZHJzL2Rvd25yZXYueG1sRI9Ba8JAFITvBf/D8oTe6kal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AMksXCAAAA2wAAAA8AAAAAAAAAAAAAAAAAlwIAAGRycy9kb3du&#10;cmV2LnhtbFBLBQYAAAAABAAEAPUAAACGAwAAAAA=&#10;" filled="f" stroked="f">
                    <v:textbox style="mso-fit-shape-to-text:t">
                      <w:txbxContent>
                        <w:p w14:paraId="22D736DE"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40" o:spid="_x0000_s1055" type="#_x0000_t202" style="position:absolute;left:2594090;top:369298;width:559624;height:4268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MEglvgAA&#10;ANsAAAAPAAAAZHJzL2Rvd25yZXYueG1sRE9Na8JAEL0X/A/LCL3VjcUWia4iVsFDL2q8D9kxG8zO&#10;huxo4r/vHgoeH+97uR58ox7UxTqwgekkA0VcBltzZaA47z/moKIgW2wCk4EnRVivRm9LzG3o+UiP&#10;k1QqhXDM0YATaXOtY+nIY5yEljhx19B5lAS7StsO+xTuG/2ZZd/aY82pwWFLW0fl7XT3BkTsZvos&#10;dj4eLsPvT++y8gsLY97Hw2YBSmiQl/jffbAGZml9+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2TBIJb4AAADbAAAADwAAAAAAAAAAAAAAAACXAgAAZHJzL2Rvd25yZXYu&#10;eG1sUEsFBgAAAAAEAAQA9QAAAIIDAAAAAA==&#10;" filled="f" stroked="f">
                    <v:textbox style="mso-fit-shape-to-text:t">
                      <w:txbxContent>
                        <w:p w14:paraId="585D396A"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B.</w:t>
                          </w:r>
                        </w:p>
                      </w:txbxContent>
                    </v:textbox>
                  </v:shape>
                  <v:shape id="Text Box 41" o:spid="_x0000_s1056" type="#_x0000_t202" style="position:absolute;left:5188180;top:369300;width:560600;height:4268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fO2+wgAA&#10;ANsAAAAPAAAAZHJzL2Rvd25yZXYueG1sRI/NasMwEITvhb6D2EJvjezQhuJECSE/kEMvSZ37Ym0t&#10;U2tlrE3svH0UKPQ4zMw3zGI1+lZdqY9NYAP5JANFXAXbcG2g/N6/fYKKgmyxDUwGbhRhtXx+WmBh&#10;w8BHup6kVgnCsUADTqQrtI6VI49xEjri5P2E3qMk2dfa9jgkuG/1NMtm2mPDacFhRxtH1e/p4g2I&#10;2HV+K3c+Hs7j13ZwWfWBpTGvL+N6DkpolP/wX/tgDbzn8PiSfoBe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87b7CAAAA2wAAAA8AAAAAAAAAAAAAAAAAlwIAAGRycy9kb3du&#10;cmV2LnhtbFBLBQYAAAAABAAEAPUAAACGAwAAAAA=&#10;" filled="f" stroked="f">
                    <v:textbox style="mso-fit-shape-to-text:t">
                      <w:txbxContent>
                        <w:p w14:paraId="72D33F59" w14:textId="77777777" w:rsidR="00F410B7" w:rsidRDefault="00F410B7" w:rsidP="00F60B2B">
                          <w:pPr>
                            <w:pStyle w:val="NormalWeb"/>
                            <w:spacing w:before="0" w:beforeAutospacing="0" w:after="0" w:afterAutospacing="0"/>
                          </w:pPr>
                          <w:r>
                            <w:rPr>
                              <w:rFonts w:asciiTheme="minorHAnsi" w:hAnsi="Calibri" w:cstheme="minorBidi"/>
                              <w:color w:val="000000" w:themeColor="text1"/>
                              <w:kern w:val="24"/>
                            </w:rPr>
                            <w:t>C.</w:t>
                          </w:r>
                        </w:p>
                      </w:txbxContent>
                    </v:textbox>
                  </v:shape>
                  <v:line id="Straight Connector 42" o:spid="_x0000_s1057" style="position:absolute;visibility:visible;mso-wrap-style:square" from="1,3121014" to="8809435,31396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kgOYsQAAADbAAAADwAAAGRycy9kb3ducmV2LnhtbESPQWvCQBCF74X+h2UKvUjdVUrR6CaI&#10;pVA8VIzS85CdZIPZ2ZDdavrv3ULB4+PN+968dTG6TlxoCK1nDbOpAkFcedNyo+F0/HhZgAgR2WDn&#10;mTT8UoAif3xYY2b8lQ90KWMjEoRDhhpsjH0mZagsOQxT3xMnr/aDw5jk0Egz4DXBXSfnSr1Jhy2n&#10;Bos9bS1V5/LHpTfev4/1jtRXXXb75eYwTqxqJ1o/P42bFYhIY7wf/6c/jYbXOfxtSQCQ+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eSA5ixAAAANsAAAAPAAAAAAAAAAAA&#10;AAAAAKECAABkcnMvZG93bnJldi54bWxQSwUGAAAAAAQABAD5AAAAkgMAAAAA&#10;" strokecolor="black [3213]" strokeweight="3pt">
                    <v:stroke joinstyle="miter"/>
                  </v:line>
                  <v:line id="Straight Connector 43" o:spid="_x0000_s1058" style="position:absolute;visibility:visible;mso-wrap-style:square" from="1,373726" to="8809435,3923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QSr+cUAAADbAAAADwAAAGRycy9kb3ducmV2LnhtbESPQWsCMRCF74X+hzCFXqQm1iK6NYpY&#10;BPFQ2bV4Hjazm6WbybJJdf33plDo8fHmfW/ecj24VlyoD41nDZOxAkFcetNwreHrtHuZgwgR2WDr&#10;mTTcKMB69fiwxMz4K+d0KWItEoRDhhpsjF0mZSgtOQxj3xEnr/K9w5hkX0vT4zXBXStflZpJhw2n&#10;BosdbS2V38WPS298nE/VgdRnVbTHxSYfRlY1I62fn4bNO4hIQ/w//kvvjYa3KfxuSQCQq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QSr+cUAAADbAAAADwAAAAAAAAAA&#10;AAAAAAChAgAAZHJzL2Rvd25yZXYueG1sUEsFBgAAAAAEAAQA+QAAAJMDAAAAAA==&#10;" strokecolor="black [3213]" strokeweight="3pt">
                    <v:stroke joinstyle="miter"/>
                  </v:line>
                </v:group>
                <v:shape id="_x0000_s1059" type="#_x0000_t202" style="position:absolute;top:3476972;width:8809435;height:10949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04mwQAA&#10;ANsAAAAPAAAAZHJzL2Rvd25yZXYueG1sRI9Ba8JAFITvBf/D8gre6kaxIqmriFbw0Isa74/sazY0&#10;+zZkX038992C4HGYmW+Y1WbwjbpRF+vABqaTDBRxGWzNlYHicnhbgoqCbLEJTAbuFGGzHr2sMLeh&#10;5xPdzlKpBOGYowEn0uZax9KRxzgJLXHyvkPnUZLsKm077BPcN3qWZQvtsea04LClnaPy5/zrDYjY&#10;7fRefPp4vA5f+95l5TsWxoxfh+0HKKFBnuFH+2gNzOf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gtOJsEAAADbAAAADwAAAAAAAAAAAAAAAACXAgAAZHJzL2Rvd25y&#10;ZXYueG1sUEsFBgAAAAAEAAQA9QAAAIUDAAAAAA==&#10;" filled="f" stroked="f">
                  <v:textbox style="mso-fit-shape-to-text:t">
                    <w:txbxContent>
                      <w:p w14:paraId="786EEA30" w14:textId="018EE343" w:rsidR="00F410B7" w:rsidRDefault="00F410B7" w:rsidP="00F60B2B">
                        <w:pPr>
                          <w:pStyle w:val="NormalWeb"/>
                          <w:spacing w:before="0" w:beforeAutospacing="0" w:after="0" w:afterAutospacing="0"/>
                        </w:pPr>
                        <w:r>
                          <w:rPr>
                            <w:rFonts w:asciiTheme="minorHAnsi" w:hAnsi="Calibri" w:cstheme="minorBidi"/>
                            <w:color w:val="000000" w:themeColor="text1"/>
                            <w:kern w:val="24"/>
                            <w:sz w:val="20"/>
                            <w:szCs w:val="20"/>
                            <w:lang w:val="en-GB"/>
                          </w:rPr>
                          <w:t>Fig 1.5. Structure of an actin monomer bound to WH2 motif (PDB 3MN5) orientation of monomer indicated. (A) Surface view of actin monomer (cyan) bound to WH2 motif (red) (B) Cartoon view of actin monomer (cyan) bound to WH2 motif (red) (C) Cartoon view of actin monomer (cyan) bound to WH2 motif (coloured to highlight amphiphatic helix of WH2 motif, red = hydrophobic).</w:t>
                        </w:r>
                      </w:p>
                    </w:txbxContent>
                  </v:textbox>
                </v:shape>
                <w10:anchorlock/>
              </v:group>
            </w:pict>
          </mc:Fallback>
        </mc:AlternateContent>
      </w:r>
    </w:p>
    <w:p w14:paraId="3673A5AC" w14:textId="77777777" w:rsidR="00F60B2B" w:rsidRDefault="00F60B2B" w:rsidP="00E5114A">
      <w:pPr>
        <w:spacing w:line="360" w:lineRule="auto"/>
        <w:jc w:val="both"/>
        <w:rPr>
          <w:lang w:val="en-GB"/>
        </w:rPr>
      </w:pPr>
    </w:p>
    <w:p w14:paraId="0DA78470" w14:textId="7F0E254E" w:rsidR="00F60B2B" w:rsidRDefault="00F60B2B" w:rsidP="00E5114A">
      <w:pPr>
        <w:spacing w:line="360" w:lineRule="auto"/>
        <w:jc w:val="both"/>
        <w:rPr>
          <w:lang w:val="en-GB"/>
        </w:rPr>
      </w:pPr>
      <w:r>
        <w:rPr>
          <w:lang w:val="en-GB"/>
        </w:rPr>
        <w:t>WH2 motifs are intrinsically disordered regions (IDRs), which adopt multiple conformations in solution and only adopt a defined structure upon binding to actin</w:t>
      </w:r>
      <w:r>
        <w:rPr>
          <w:lang w:val="en-GB"/>
        </w:rPr>
        <w:fldChar w:fldCharType="begin" w:fldLock="1"/>
      </w:r>
      <w:r w:rsidR="004121BE">
        <w:rPr>
          <w:lang w:val="en-GB"/>
        </w:rPr>
        <w:instrText>ADDIN CSL_CITATION { "citationItems" : [ { "id" : "ITEM-1", "itemData" : { "DOI" : "10.1002/cm.21140", "ISSN" : "19493584", "PMID" : "24027208", "abstract" : "Many actin-binding proteins (ABPs) use complex multidomain architectures to integrate and coordinate multiple signals and interactions with the dynamic remodeling of actin cytoskeleton. In these proteins, small segments that are intrinsically disordered in their unbound native state can be functionally as important as identifiable folded units. These functional intrinsically disordered regions (IDRs) are however difficult to identify and characterize in vitro. Here, we try to summarize the state of the art in understanding the structural features and interfacial properties of IDRs involved in actin self-assembly dynamics. Recent structural and functional insights into the regulation of widespread, multifunctional WH2/\u03b2-thymosin domains, and of other IDRs such as those associated with WASP/WAVE, formin or capping proteins are examined. Understanding the functional versatility of IDRs in actin assembly requires apprehending by multiple structural and functional approaches their large conformational plasticity and dynamics in their interactions. In many modular ABPs, IDRs relay labile interactions with multiple partners and act as interaction hubs in interdomain and protein-protein interfaces. They thus control multiple conformational transitions between the inactive and active states or between various active states of multidomain ABPs, and play an important role to coordinate the high turnover of interactions in actin self-assembly dynamics.", "author" : [ { "dropping-particle" : "", "family" : "Renault", "given" : "Louis", "non-dropping-particle" : "", "parse-names" : false, "suffix" : "" }, { "dropping-particle" : "", "family" : "Deville", "given" : "C\u00e9lia", "non-dropping-particle" : "", "parse-names" : false, "suffix" : "" }, { "dropping-particle" : "", "family" : "Heijenoort", "given" : "Carine", "non-dropping-particle" : "van", "parse-names" : false, "suffix" : "" } ], "container-title" : "Cytoskeleton", "id" : "ITEM-1", "issue" : "11", "issued" : { "date-parts" : [ [ "2013" ] ] }, "page" : "686-705", "title" : "Structural features and interfacial properties of WH2, \u03b2-thymosin domains and other intrinsically disordered domains in the regulation of actin cytoskeleton dynamics", "type" : "article", "volume" : "70" }, "uris" : [ "http://www.mendeley.com/documents/?uuid=3043273a-3019-4c4d-9c62-cd526b567a53" ] } ], "mendeley" : { "formattedCitation" : "(Renault, Deville and van Heijenoort, 2013)", "plainTextFormattedCitation" : "(Renault, Deville and van Heijenoort, 2013)", "previouslyFormattedCitation" : "(Renault, Deville and van Heijenoort, 2013)" }, "properties" : {  }, "schema" : "https://github.com/citation-style-language/schema/raw/master/csl-citation.json" }</w:instrText>
      </w:r>
      <w:r>
        <w:rPr>
          <w:lang w:val="en-GB"/>
        </w:rPr>
        <w:fldChar w:fldCharType="separate"/>
      </w:r>
      <w:r w:rsidR="00143B78" w:rsidRPr="00143B78">
        <w:rPr>
          <w:noProof/>
          <w:lang w:val="en-GB"/>
        </w:rPr>
        <w:t>(Renault, Deville and van Heijenoort, 2013)</w:t>
      </w:r>
      <w:r>
        <w:rPr>
          <w:lang w:val="en-GB"/>
        </w:rPr>
        <w:fldChar w:fldCharType="end"/>
      </w:r>
      <w:r>
        <w:rPr>
          <w:lang w:val="en-GB"/>
        </w:rPr>
        <w:t xml:space="preserve">. Like other IDRs the lower folding constraints allow for large variation in sequence. This, as well as the dynamic nature of the interaction between the WH2 motif and the monomer help to explain the broad array of divergent actin related processes that WH2 motifs are implicated in. These include: Nucleation, filament severing, monomer sequestration, monomer delivery and regulation of barbed-end dynamics </w:t>
      </w:r>
      <w:r>
        <w:rPr>
          <w:lang w:val="en-GB"/>
        </w:rPr>
        <w:fldChar w:fldCharType="begin" w:fldLock="1"/>
      </w:r>
      <w:r w:rsidR="004121BE">
        <w:rPr>
          <w:lang w:val="en-GB"/>
        </w:rPr>
        <w:instrText>ADDIN CSL_CITATION { "citationItems" : [ { "id" : "ITEM-1", "itemData" : { "DOI" : "10.1111/j.1749-6632.2010.05473.x", "ISBN" : "9781573318013", "ISSN" : "00778923", "PMID" : "20536449", "abstract" : "The beta-thymosin/WH2 actin-binding module shows an amazing adaptation to multifunctionality. The beta-thymosins are genuine G-actin sequesterers of moderate affinity for G-actin, allowing an efficient regulation of the G-actin/F-actin ratio in cells by amplifying changes in the critical concentration for filament assembly. In contrast, the first beta-thymosin domain of the protein Ciboulot makes with G-actin a complex that supports filament growth, such as profilin-actin. We illustrate how the use of engineered chimeric proteins, actin-binding and polymerization assays, crystallographic, NMR, and SAXS structural approaches complement each other to decipher the molecular basis for the functional versatility of these intrinsically disordered domains when they form various 1:1 complexes with G-actin. Multifunctionality is expanded in tandem repeats of WH2 domains present in WASP family proteins and proteins involved in axis patterning like Cordon-Bleu and Spire. The tandem repeats generate new functions such as filament nucleation and severing, as well as barbed end binding, which add up to the G-actin sequestering activity. Novel regulation pathways in actin assembly emerge from these additional activities.", "author" : [ { "dropping-particle" : "", "family" : "Husson", "given" : "Clotilde", "non-dropping-particle" : "", "parse-names" : false, "suffix" : "" }, { "dropping-particle" : "", "family" : "Cantrelle", "given" : "Fran\u00e7ois Xavier", "non-dropping-particle" : "", "parse-names" : false, "suffix" : "" }, { "dropping-particle" : "", "family" : "Roblin", "given" : "Pierre", "non-dropping-particle" : "", "parse-names" : false, "suffix" : "" }, { "dropping-particle" : "", "family" : "Didry", "given" : "Dominique", "non-dropping-particle" : "", "parse-names" : false, "suffix" : "" }, { "dropping-particle" : "", "family" : "Le", "given" : "Kim Ho Diep", "non-dropping-particle" : "", "parse-names" : false, "suffix" : "" }, { "dropping-particle" : "", "family" : "Perez", "given" : "Javier", "non-dropping-particle" : "", "parse-names" : false, "suffix" : "" }, { "dropping-particle" : "", "family" : "Guittet", "given" : "Eric", "non-dropping-particle" : "", "parse-names" : false, "suffix" : "" }, { "dropping-particle" : "", "family" : "Heijenoort", "given" : "Carine", "non-dropping-particle" : "Van", "parse-names" : false, "suffix" : "" }, { "dropping-particle" : "", "family" : "Renault", "given" : "Louis", "non-dropping-particle" : "", "parse-names" : false, "suffix" : "" }, { "dropping-particle" : "", "family" : "Carlier", "given" : "Marie France", "non-dropping-particle" : "", "parse-names" : false, "suffix" : "" } ], "container-title" : "Annals of the New York Academy of Sciences", "id" : "ITEM-1", "issued" : { "date-parts" : [ [ "2010" ] ] }, "page" : "44-52", "title" : "Multifunctionality of the \u03b2-thymosin/WH2 module: G-actin sequestration, actin filament growth, nucleation, and severing", "type" : "article-journal", "volume" : "1194" }, "uris" : [ "http://www.mendeley.com/documents/?uuid=506576d5-2194-46b2-92fa-cfddecd5548e" ] }, { "id" : "ITEM-2", "itemData" : { "DOI" : "10.1016/S0014-5793(01)03242-2", "ISBN" : "0014-5793 (Print)\\n0014-5793 (Linking)", "ISSN" : "00145793", "PMID" : "11911886", "abstract" : "The actin cytoskeleton plays a central role in many cell biological processes. The structure and dynamics of the actin cytoskeleton are regulated by numerous actin-binding proteins that usually contain one of the few known actin-binding motifs. WH2 domain (WASP homology domain-2) is a \u223c35 residue actin monomer-binding motif, that is found in many different regulators of the actin cytoskeleton, including the \u03b2-thymosins, ciboulot, WASP (Wiskott Aldrich syndrome protein), verprolin/WIP (WASP-interacting protein), Srv2/CAP (adenylyl cyclase-associated protein) and several uncharacterized proteins. The most highly conserved residues in the WH2 domain are important in \u03b2-thymosin's interactions with actin monomers, suggesting that all WH2 domains may interact with actin monomers through similar interfaces. Our sequence database searches did not reveal any WH2 domain-containing proteins in plants. However, we found three classes of these proteins: WASP, Srv2/CAP and verprolin/WIP in yeast and animals. This suggests that the WH2 domain is an ancient actin monomer-binding motif that existed before the divergence of fungal and animal lineages. \u00a9 2002 Federation of European Biochemical Societies. Published by Elsevier B.V. All rights reserved.", "author" : [ { "dropping-particle" : "", "family" : "Paunola", "given" : "Eija", "non-dropping-particle" : "", "parse-names" : false, "suffix" : "" }, { "dropping-particle" : "", "family" : "Mattila", "given" : "Pieta K.", "non-dropping-particle" : "", "parse-names" : false, "suffix" : "" }, { "dropping-particle" : "", "family" : "Lappalainen", "given" : "Pekka", "non-dropping-particle" : "", "parse-names" : false, "suffix" : "" } ], "container-title" : "FEBS Letters", "id" : "ITEM-2", "issue" : "1", "issued" : { "date-parts" : [ [ "2002" ] ] }, "page" : "92-97", "title" : "WH2 domain: A small, versatile adapter for actin monomers", "type" : "article-journal", "volume" : "513" }, "uris" : [ "http://www.mendeley.com/documents/?uuid=cb54a2b1-7917-46ff-83ea-c598fbbac92c" ] }, { "id" : "ITEM-3", "itemData" : { "DOI" : "10.1016/j.cell.2006.12.049", "ISBN" : "0092-8674 (Print)", "ISSN" : "00928674", "PMID" : "17350575", "abstract" : "Actin filament networks exert protrusive and attachment forces on membranes and thereby drive membrane deformation and movement. Here, we show that N-WASP WH2 domains\u00a0play a\u00a0previously unanticipated role in vesicle movement by transiently attaching actin filament barbed ends to the membrane. To dissect the attachment mechanism, we reconstituted the propulsive motility of lipid-coated glass beads, using purified soluble proteins. N-WASP WH2 mutants assembled actin comet tails and initiated movement, but the comet tails catastrophically detached from the membrane. When presented on the surface of a lipid-coated bead, WH2 domains were sufficient to maintain comet tail attachment. In v-Src-transformed fibroblasts, N-WASP WH2 mutants were severely defective in the formation of circular podosome arrays. In addition to creating an attachment force, interactions between WH2 domains and barbed ends may locally amplify signals for dendritic actin nucleation. \u00a9 2007 Elsevier Inc. All rights reserved.", "author" : [ { "dropping-particle" : "", "family" : "Co", "given" : "Carl", "non-dropping-particle" : "", "parse-names" : false, "suffix" : "" }, { "dropping-particle" : "", "family" : "Wong", "given" : "Derek T.", "non-dropping-particle" : "", "parse-names" : false, "suffix" : "" }, { "dropping-particle" : "", "family" : "Gierke", "given" : "Sarah", "non-dropping-particle" : "", "parse-names" : false, "suffix" : "" }, { "dropping-particle" : "", "family" : "Chang", "given" : "Vicky", "non-dropping-particle" : "", "parse-names" : false, "suffix" : "" }, { "dropping-particle" : "", "family" : "Taunton", "given" : "Jack", "non-dropping-particle" : "", "parse-names" : false, "suffix" : "" } ], "container-title" : "Cell", "id" : "ITEM-3", "issue" : "5", "issued" : { "date-parts" : [ [ "2007" ] ] }, "page" : "901-913", "title" : "Mechanism of Actin Network Attachment to Moving Membranes: Barbed End Capture by N-WASP WH2 Domains", "type" : "article-journal", "volume" : "128" }, "uris" : [ "http://www.mendeley.com/documents/?uuid=b9e933e1-6087-4cfc-9094-64ba36384b3e" ] }, { "id" : "ITEM-4", "itemData" : { "DOI" : "10.1016/j.tcb.2009.03.004", "ISBN" : "1879-3088 (Electronic)\\r0962-8924 (Linking)", "ISSN" : "09628924", "PMID" : "19406642", "abstract" : "Actin nucleators promote the polymerization of the different types of actin arrays formed in a variety of cellular processes, such as cell migration, cellular morphogenesis and membrane trafficking processes. Several novel nucleators have been discovered recently. They all contain Wiskott-Aldrich syndrome protein (WASP) homology 2 (WH2 or W) domains for actin nucleation but seem to employ different molecular mechanisms and serve distinct cellular functions. Here, we summarize what is currently known about the different molecular mechanisms that Spire, Cordon-Bleu and Leiomodin seem to use and, also, the bacterial counterparts that mimic them (VopF, VopL and TARP). Recent studies on these WH2 proteins offer unique insight into the biological problem of actin-filament formation and how cells use specialized molecular machines to bring about so many different cytoskeletal structures. ?? 2009 Elsevier Ltd. All rights reserved.", "author" : [ { "dropping-particle" : "", "family" : "Qualmann", "given" : "Britta", "non-dropping-particle" : "", "parse-names" : false, "suffix" : "" }, { "dropping-particle" : "", "family" : "Kessels", "given" : "Michael M", "non-dropping-particle" : "", "parse-names" : false, "suffix" : "" } ], "container-title" : "Trends in Cell Biology", "id" : "ITEM-4", "issue" : "6", "issued" : { "date-parts" : [ [ "2009" ] ] }, "page" : "276-285", "title" : "New players in actin polymerization - WH2-domain-containing actin nucleators", "type" : "article", "volume" : "19" }, "uris" : [ "http://www.mendeley.com/documents/?uuid=5ec9b060-b236-42dc-97fd-cf655621c6ad" ] }, { "id" : "ITEM-5", "itemData" : { "DOI" : "10.1002/cm.21161", "ISSN" : "19493592", "PMID" : "24415668", "abstract" : "Cordon-Bleu (Cobl) is a regulator of actin dynamics in neural development and ciliogenesis. Its function is associated with three adjacent actin binding WASP Homology 2 (WH2) domains. We showed that these WH2 repeats confer multifunctional regulation of actin dynamics, which makes Cobl a \u00ab dynamizer \u00bb of actin assembly, inducing fast turnover of actin filaments and oscillatory polymerization regime via nucleation, severing, and rapid depolymerization activities. Cobl is the most efficient severer of actin filaments characterized so far. To understand which primary sequence elements determine the filament severing activity of the WH2 repeats, here we combine a mutagenetic/domain swapping approach of the minimal fully active Cobl-KAB construct, which comprises the lysine rich region K preceding the two first WH2 domains A and B. The mutated Cobl constructs display variable loss of the original filament nucleating activities of native Cobl-KAB, without any strict correlation with a loss in actin binding, which emphasizes the functional importance of the electrostatic environment of WH2 domains. Filament severing displayed the greatest stringency and was abolished in all mutated forms of Cobl-KAB. Filament severing and re-annealing by Cobl-KAB, which is key in its rapid remodeling of a population of actin filaments, and most likely responsible for its function in ciliogenesis, was analyzed by electron microscopy in comparison with Spire and ADF.", "author" : [ { "dropping-particle" : "", "family" : "Jiao", "given" : "Yue", "non-dropping-particle" : "", "parse-names" : false, "suffix" : "" }, { "dropping-particle" : "", "family" : "Walker", "given" : "Matt", "non-dropping-particle" : "", "parse-names" : false, "suffix" : "" }, { "dropping-particle" : "", "family" : "Trinick", "given" : "John", "non-dropping-particle" : "", "parse-names" : false, "suffix" : "" }, { "dropping-particle" : "", "family" : "Pernier", "given" : "Julien", "non-dropping-particle" : "", "parse-names" : false, "suffix" : "" }, { "dropping-particle" : "", "family" : "Montaville", "given" : "Pierre", "non-dropping-particle" : "", "parse-names" : false, "suffix" : "" }, { "dropping-particle" : "", "family" : "Carlier", "given" : "Marie France", "non-dropping-particle" : "", "parse-names" : false, "suffix" : "" } ], "container-title" : "Cytoskeleton", "id" : "ITEM-5", "issue" : "3", "issued" : { "date-parts" : [ [ "2014" ] ] }, "page" : "170-183", "title" : "Mutagenetic and electron microscopy analysis of actin filament severing by Cordon-Bleu, a WH2 domain protein", "type" : "article-journal", "volume" : "71" }, "uris" : [ "http://www.mendeley.com/documents/?uuid=fa595a48-d02c-433f-a723-568bcff946ba" ] }, { "id" : "ITEM-6", "itemData" : { "DOI" : "10.1038/emboj.2008.211", "ISBN" : "1460-2075 (Electronic)\\r0261-4189 (Linking)", "ISSN" : "0261-4189", "PMID" : "18923426", "abstract" : "Vasodilator-stimulated phosphoprotein (VASP) is a key regulator of dynamic actin structures like filopodia and lamellipodia, but its precise function in their formation is controversial. Using in vitro TIRF microscopy, we show for the first time that both human and Dictyostelium VASP are directly involved in accelerating filament elongation by delivering monomeric actin to the growing barbed end. In solution, DdVASP markedly accelerated actin filament elongation in a concentration-dependent manner but was inhibited by low concentrations of capping protein (CP). In striking contrast, VASP clustered on functionalized beads switched to processive filament elongation that became insensitive even to very high concentrations of CP. Supplemented with the in vivo analysis of VASP mutants and an EM structure of the protein, we propose a mechanism by which membrane-associated VASP oligomers use their WH2 domains to effect both the tethering of actin filaments and their processive elongation in sites of active actin assembly.", "author" : [ { "dropping-particle" : "", "family" : "Breitsprecher", "given" : "Dennis", "non-dropping-particle" : "", "parse-names" : false, "suffix" : "" }, { "dropping-particle" : "", "family" : "Kiesewetter", "given" : "Antje K", "non-dropping-particle" : "", "parse-names" : false, "suffix" : "" }, { "dropping-particle" : "", "family" : "Linkner", "given" : "Joern", "non-dropping-particle" : "", "parse-names" : false, "suffix" : "" }, { "dropping-particle" : "", "family" : "Urbanke", "given" : "Claus", "non-dropping-particle" : "", "parse-names" : false, "suffix" : "" }, { "dropping-particle" : "", "family" : "Resch", "given" : "Guenter P", "non-dropping-particle" : "", "parse-names" : false, "suffix" : "" }, { "dropping-particle" : "", "family" : "Small", "given" : "J Victor", "non-dropping-particle" : "", "parse-names" : false, "suffix" : "" }, { "dropping-particle" : "", "family" : "Faix", "given" : "Jan", "non-dropping-particle" : "", "parse-names" : false, "suffix" : "" } ], "container-title" : "The EMBO Journal", "id" : "ITEM-6", "issue" : "22", "issued" : { "date-parts" : [ [ "2008" ] ] }, "page" : "2943-2954", "title" : "Clustering of VASP actively drives processive, WH2 domain-mediated actin filament elongation", "type" : "article-journal", "volume" : "27" }, "uris" : [ "http://www.mendeley.com/documents/?uuid=c7b2a735-cb1b-491f-b86a-263298c75ff3" ] } ], "mendeley" : { "formattedCitation" : "(Paunola, Mattila and Lappalainen, 2002; Co &lt;i&gt;et al.&lt;/i&gt;, 2007; Breitsprecher &lt;i&gt;et al.&lt;/i&gt;, 2008; Qualmann and Kessels, 2009; Husson &lt;i&gt;et al.&lt;/i&gt;, 2010; Jiao &lt;i&gt;et al.&lt;/i&gt;, 2014)", "plainTextFormattedCitation" : "(Paunola, Mattila and Lappalainen, 2002; Co et al., 2007; Breitsprecher et al., 2008; Qualmann and Kessels, 2009; Husson et al., 2010; Jiao et al., 2014)", "previouslyFormattedCitation" : "(Paunola, Mattila and Lappalainen, 2002; Co &lt;i&gt;et al.&lt;/i&gt;, 2007; Breitsprecher &lt;i&gt;et al.&lt;/i&gt;, 2008; Qualmann and Kessels, 2009; Husson &lt;i&gt;et al.&lt;/i&gt;, 2010; Jiao &lt;i&gt;et al.&lt;/i&gt;, 2014)" }, "properties" : {  }, "schema" : "https://github.com/citation-style-language/schema/raw/master/csl-citation.json" }</w:instrText>
      </w:r>
      <w:r>
        <w:rPr>
          <w:lang w:val="en-GB"/>
        </w:rPr>
        <w:fldChar w:fldCharType="separate"/>
      </w:r>
      <w:r w:rsidR="00143B78" w:rsidRPr="00143B78">
        <w:rPr>
          <w:noProof/>
          <w:lang w:val="en-GB"/>
        </w:rPr>
        <w:t xml:space="preserve">(Paunola, Mattila and Lappalainen, 2002; Co </w:t>
      </w:r>
      <w:r w:rsidR="00143B78" w:rsidRPr="00143B78">
        <w:rPr>
          <w:i/>
          <w:noProof/>
          <w:lang w:val="en-GB"/>
        </w:rPr>
        <w:t>et al.</w:t>
      </w:r>
      <w:r w:rsidR="00143B78" w:rsidRPr="00143B78">
        <w:rPr>
          <w:noProof/>
          <w:lang w:val="en-GB"/>
        </w:rPr>
        <w:t xml:space="preserve">, 2007; Breitsprecher </w:t>
      </w:r>
      <w:r w:rsidR="00143B78" w:rsidRPr="00143B78">
        <w:rPr>
          <w:i/>
          <w:noProof/>
          <w:lang w:val="en-GB"/>
        </w:rPr>
        <w:t>et al.</w:t>
      </w:r>
      <w:r w:rsidR="00143B78" w:rsidRPr="00143B78">
        <w:rPr>
          <w:noProof/>
          <w:lang w:val="en-GB"/>
        </w:rPr>
        <w:t xml:space="preserve">, 2008; Qualmann and Kessels, 2009; Husson </w:t>
      </w:r>
      <w:r w:rsidR="00143B78" w:rsidRPr="00143B78">
        <w:rPr>
          <w:i/>
          <w:noProof/>
          <w:lang w:val="en-GB"/>
        </w:rPr>
        <w:t>et al.</w:t>
      </w:r>
      <w:r w:rsidR="00143B78" w:rsidRPr="00143B78">
        <w:rPr>
          <w:noProof/>
          <w:lang w:val="en-GB"/>
        </w:rPr>
        <w:t xml:space="preserve">, 2010; Jiao </w:t>
      </w:r>
      <w:r w:rsidR="00143B78" w:rsidRPr="00143B78">
        <w:rPr>
          <w:i/>
          <w:noProof/>
          <w:lang w:val="en-GB"/>
        </w:rPr>
        <w:t>et al.</w:t>
      </w:r>
      <w:r w:rsidR="00143B78" w:rsidRPr="00143B78">
        <w:rPr>
          <w:noProof/>
          <w:lang w:val="en-GB"/>
        </w:rPr>
        <w:t>, 2014)</w:t>
      </w:r>
      <w:r>
        <w:rPr>
          <w:lang w:val="en-GB"/>
        </w:rPr>
        <w:fldChar w:fldCharType="end"/>
      </w:r>
      <w:r>
        <w:rPr>
          <w:lang w:val="en-GB"/>
        </w:rPr>
        <w:t xml:space="preserve">. </w:t>
      </w:r>
    </w:p>
    <w:p w14:paraId="6E908511" w14:textId="77777777" w:rsidR="00F60B2B" w:rsidRDefault="00F60B2B" w:rsidP="00E5114A">
      <w:pPr>
        <w:spacing w:line="360" w:lineRule="auto"/>
        <w:jc w:val="both"/>
        <w:rPr>
          <w:lang w:val="en-GB"/>
        </w:rPr>
      </w:pPr>
    </w:p>
    <w:p w14:paraId="394DC8D9" w14:textId="627222EE" w:rsidR="00F60B2B" w:rsidRDefault="00D46EA6" w:rsidP="00E5114A">
      <w:pPr>
        <w:spacing w:line="360" w:lineRule="auto"/>
        <w:jc w:val="both"/>
        <w:rPr>
          <w:lang w:val="en-GB"/>
        </w:rPr>
      </w:pPr>
      <w:r>
        <w:rPr>
          <w:lang w:val="en-GB"/>
        </w:rPr>
        <w:t>M</w:t>
      </w:r>
      <w:r w:rsidR="00F60B2B">
        <w:rPr>
          <w:lang w:val="en-GB"/>
        </w:rPr>
        <w:t>ultiple crystal structures show different WH2 motifs binding to actin in an almost identical manner. The source of the large variation in function is therefore somewhat unclear</w:t>
      </w:r>
      <w:r>
        <w:rPr>
          <w:lang w:val="en-GB"/>
        </w:rPr>
        <w:t>,</w:t>
      </w:r>
      <w:r w:rsidR="00F60B2B">
        <w:rPr>
          <w:lang w:val="en-GB"/>
        </w:rPr>
        <w:t xml:space="preserve"> however small changes in sequences have been shown to result in large changes in function. For example, mutation of residues within the amphipathic helix of the third WH2 motif of spire have been shown to markedly reduce nucleation, without having a large effect on the strength of G-actin binding </w:t>
      </w:r>
      <w:r w:rsidR="00F60B2B">
        <w:rPr>
          <w:lang w:val="en-GB"/>
        </w:rPr>
        <w:fldChar w:fldCharType="begin" w:fldLock="1"/>
      </w:r>
      <w:r w:rsidR="004121BE">
        <w:rPr>
          <w:lang w:val="en-GB"/>
        </w:rPr>
        <w:instrText>ADDIN CSL_CITATION { "citationItems" : [ { "id" : "ITEM-1", "itemData" : { "DOI" : "10.1016/j.jmb.2014.09.002", "ISSN" : "0022-2836", "author" : [ { "dropping-particle" : "", "family" : "Rasson", "given" : "Amy S", "non-dropping-particle" : "", "parse-names" : false, "suffix" : "" }, { "dropping-particle" : "", "family" : "Bois", "given" : "Justin S", "non-dropping-particle" : "", "parse-names" : false, "suffix" : "" }, { "dropping-particle" : "", "family" : "Pham", "given" : "Duy Stephen L", "non-dropping-particle" : "", "parse-names" : false, "suffix" : "" }, { "dropping-particle" : "", "family" : "Yoo", "given" : "Haneul", "non-dropping-particle" : "", "parse-names" : false, "suffix" : "" }, { "dropping-particle" : "", "family" : "Quinlan", "given" : "Margot E", "non-dropping-particle" : "", "parse-names" : false, "suffix" : "" } ], "container-title" : "Journal of Molecular Biology", "id" : "ITEM-1", "issue" : "4", "issued" : { "date-parts" : [ [ "2015" ] ] }, "page" : "824-839", "publisher" : "Elsevier Ltd", "title" : "Filament Assembly by Spire : Key Residues and Concerted Actin Binding", "type" : "article-journal", "volume" : "427" }, "uris" : [ "http://www.mendeley.com/documents/?uuid=7f878e60-1249-4566-aa4c-8fafc0e4f079" ] } ], "mendeley" : { "formattedCitation" : "(Rasson &lt;i&gt;et al.&lt;/i&gt;, 2015)", "plainTextFormattedCitation" : "(Rasson et al., 2015)", "previouslyFormattedCitation" : "(Rasson &lt;i&gt;et al.&lt;/i&gt;, 2015)" }, "properties" : {  }, "schema" : "https://github.com/citation-style-language/schema/raw/master/csl-citation.json" }</w:instrText>
      </w:r>
      <w:r w:rsidR="00F60B2B">
        <w:rPr>
          <w:lang w:val="en-GB"/>
        </w:rPr>
        <w:fldChar w:fldCharType="separate"/>
      </w:r>
      <w:r w:rsidR="00143B78" w:rsidRPr="00143B78">
        <w:rPr>
          <w:noProof/>
          <w:lang w:val="en-GB"/>
        </w:rPr>
        <w:t xml:space="preserve">(Rasson </w:t>
      </w:r>
      <w:r w:rsidR="00143B78" w:rsidRPr="00143B78">
        <w:rPr>
          <w:i/>
          <w:noProof/>
          <w:lang w:val="en-GB"/>
        </w:rPr>
        <w:t>et al.</w:t>
      </w:r>
      <w:r w:rsidR="00143B78" w:rsidRPr="00143B78">
        <w:rPr>
          <w:noProof/>
          <w:lang w:val="en-GB"/>
        </w:rPr>
        <w:t>, 2015)</w:t>
      </w:r>
      <w:r w:rsidR="00F60B2B">
        <w:rPr>
          <w:lang w:val="en-GB"/>
        </w:rPr>
        <w:fldChar w:fldCharType="end"/>
      </w:r>
      <w:r w:rsidR="00F60B2B">
        <w:rPr>
          <w:lang w:val="en-GB"/>
        </w:rPr>
        <w:t>.</w:t>
      </w:r>
      <w:r w:rsidR="00F60B2B" w:rsidRPr="00765C91">
        <w:rPr>
          <w:lang w:val="en-GB"/>
        </w:rPr>
        <w:t xml:space="preserve"> </w:t>
      </w:r>
      <w:r w:rsidR="00F60B2B">
        <w:rPr>
          <w:lang w:val="en-GB"/>
        </w:rPr>
        <w:t xml:space="preserve">Similarly, </w:t>
      </w:r>
      <w:r w:rsidR="00F60B2B">
        <w:rPr>
          <w:lang w:val="en-GB"/>
        </w:rPr>
        <w:lastRenderedPageBreak/>
        <w:t xml:space="preserve">the polar nature of the C-terminus of this helix in the first WH2 motif of the tandem WH2 nucleator COBL has been shown to be important for its nucleation activity as well as the severing activity observed at higher molar ratios of COBL to actin </w:t>
      </w:r>
      <w:r w:rsidR="00F60B2B">
        <w:rPr>
          <w:lang w:val="en-GB"/>
        </w:rPr>
        <w:fldChar w:fldCharType="begin" w:fldLock="1"/>
      </w:r>
      <w:r w:rsidR="004121BE">
        <w:rPr>
          <w:lang w:val="en-GB"/>
        </w:rPr>
        <w:instrText>ADDIN CSL_CITATION { "citationItems" : [ { "id" : "ITEM-1", "itemData" : { "DOI" : "10.1002/cm.21161", "ISSN" : "19493592", "PMID" : "24415668", "abstract" : "Cordon-Bleu (Cobl) is a regulator of actin dynamics in neural development and ciliogenesis. Its function is associated with three adjacent actin binding WASP Homology 2 (WH2) domains. We showed that these WH2 repeats confer multifunctional regulation of actin dynamics, which makes Cobl a \u00ab dynamizer \u00bb of actin assembly, inducing fast turnover of actin filaments and oscillatory polymerization regime via nucleation, severing, and rapid depolymerization activities. Cobl is the most efficient severer of actin filaments characterized so far. To understand which primary sequence elements determine the filament severing activity of the WH2 repeats, here we combine a mutagenetic/domain swapping approach of the minimal fully active Cobl-KAB construct, which comprises the lysine rich region K preceding the two first WH2 domains A and B. The mutated Cobl constructs display variable loss of the original filament nucleating activities of native Cobl-KAB, without any strict correlation with a loss in actin binding, which emphasizes the functional importance of the electrostatic environment of WH2 domains. Filament severing displayed the greatest stringency and was abolished in all mutated forms of Cobl-KAB. Filament severing and re-annealing by Cobl-KAB, which is key in its rapid remodeling of a population of actin filaments, and most likely responsible for its function in ciliogenesis, was analyzed by electron microscopy in comparison with Spire and ADF.", "author" : [ { "dropping-particle" : "", "family" : "Jiao", "given" : "Yue", "non-dropping-particle" : "", "parse-names" : false, "suffix" : "" }, { "dropping-particle" : "", "family" : "Walker", "given" : "Matt", "non-dropping-particle" : "", "parse-names" : false, "suffix" : "" }, { "dropping-particle" : "", "family" : "Trinick", "given" : "John", "non-dropping-particle" : "", "parse-names" : false, "suffix" : "" }, { "dropping-particle" : "", "family" : "Pernier", "given" : "Julien", "non-dropping-particle" : "", "parse-names" : false, "suffix" : "" }, { "dropping-particle" : "", "family" : "Montaville", "given" : "Pierre", "non-dropping-particle" : "", "parse-names" : false, "suffix" : "" }, { "dropping-particle" : "", "family" : "Carlier", "given" : "Marie France", "non-dropping-particle" : "", "parse-names" : false, "suffix" : "" } ], "container-title" : "Cytoskeleton", "id" : "ITEM-1", "issue" : "3", "issued" : { "date-parts" : [ [ "2014" ] ] }, "page" : "170-183", "title" : "Mutagenetic and electron microscopy analysis of actin filament severing by Cordon-Bleu, a WH2 domain protein", "type" : "article-journal", "volume" : "71" }, "uris" : [ "http://www.mendeley.com/documents/?uuid=fa595a48-d02c-433f-a723-568bcff946ba" ] } ], "mendeley" : { "formattedCitation" : "(Jiao &lt;i&gt;et al.&lt;/i&gt;, 2014)", "plainTextFormattedCitation" : "(Jiao et al., 2014)", "previouslyFormattedCitation" : "(Jiao &lt;i&gt;et al.&lt;/i&gt;, 2014)" }, "properties" : {  }, "schema" : "https://github.com/citation-style-language/schema/raw/master/csl-citation.json" }</w:instrText>
      </w:r>
      <w:r w:rsidR="00F60B2B">
        <w:rPr>
          <w:lang w:val="en-GB"/>
        </w:rPr>
        <w:fldChar w:fldCharType="separate"/>
      </w:r>
      <w:r w:rsidR="00143B78" w:rsidRPr="00143B78">
        <w:rPr>
          <w:noProof/>
          <w:lang w:val="en-GB"/>
        </w:rPr>
        <w:t xml:space="preserve">(Jiao </w:t>
      </w:r>
      <w:r w:rsidR="00143B78" w:rsidRPr="00143B78">
        <w:rPr>
          <w:i/>
          <w:noProof/>
          <w:lang w:val="en-GB"/>
        </w:rPr>
        <w:t>et al.</w:t>
      </w:r>
      <w:r w:rsidR="00143B78" w:rsidRPr="00143B78">
        <w:rPr>
          <w:noProof/>
          <w:lang w:val="en-GB"/>
        </w:rPr>
        <w:t>, 2014)</w:t>
      </w:r>
      <w:r w:rsidR="00F60B2B">
        <w:rPr>
          <w:lang w:val="en-GB"/>
        </w:rPr>
        <w:fldChar w:fldCharType="end"/>
      </w:r>
      <w:r w:rsidR="00F60B2B">
        <w:rPr>
          <w:lang w:val="en-GB"/>
        </w:rPr>
        <w:t>. This variability makes WH2 motifs interesting targets for post-translational modifications with the possibility of switching between different modes of G-actin binding.</w:t>
      </w:r>
    </w:p>
    <w:p w14:paraId="781F076B" w14:textId="77777777" w:rsidR="00F60B2B" w:rsidRDefault="00F60B2B" w:rsidP="00E5114A">
      <w:pPr>
        <w:spacing w:line="360" w:lineRule="auto"/>
        <w:jc w:val="both"/>
        <w:rPr>
          <w:lang w:val="en-GB"/>
        </w:rPr>
      </w:pPr>
    </w:p>
    <w:p w14:paraId="596C84DD" w14:textId="59909890" w:rsidR="00F60B2B" w:rsidRDefault="00750449" w:rsidP="00E5114A">
      <w:pPr>
        <w:pStyle w:val="Heading4"/>
        <w:jc w:val="both"/>
      </w:pPr>
      <w:bookmarkStart w:id="66" w:name="_Toc494045790"/>
      <w:r>
        <w:t xml:space="preserve">1.8.2.2 </w:t>
      </w:r>
      <w:r w:rsidR="00F60B2B">
        <w:t>Spire</w:t>
      </w:r>
      <w:bookmarkEnd w:id="66"/>
    </w:p>
    <w:p w14:paraId="1B39A82D" w14:textId="77777777" w:rsidR="00750449" w:rsidRPr="00750449" w:rsidRDefault="00750449" w:rsidP="00E5114A">
      <w:pPr>
        <w:jc w:val="both"/>
      </w:pPr>
    </w:p>
    <w:p w14:paraId="3331E8D4" w14:textId="70288F35" w:rsidR="00F60B2B" w:rsidRDefault="00F60B2B" w:rsidP="00E5114A">
      <w:pPr>
        <w:spacing w:line="360" w:lineRule="auto"/>
        <w:jc w:val="both"/>
      </w:pPr>
      <w:r>
        <w:t xml:space="preserve">Spire was the first tandem WH2 nucleator described </w:t>
      </w:r>
      <w:r>
        <w:fldChar w:fldCharType="begin" w:fldLock="1"/>
      </w:r>
      <w:r w:rsidR="004121BE">
        <w:instrText>ADDIN CSL_CITATION { "citationItems" : [ { "id" : "ITEM-1", "itemData" : { "DOI" : "10.1038/nature03241", "ISBN" : "1476-4687 (Electronic)\\r0028-0836 (Linking)", "ISSN" : "0028-0836", "PMID" : "15674283", "abstract" : "The actin cytoskeleton is essential for many cellular functions including shape determination, intracellular transport and locomotion. Previous work has identified two factors--the Arp2/3 complex and the formin family of proteins--that nucleate new actin filaments via different mechanisms. Here we show that the Drosophila protein Spire represents a third class of actin nucleation factor. In vitro, Spire nucleates new filaments at a rate that is similar to that of the formin family of proteins but slower than in the activated Arp2/3 complex, and it remains associated with the slow-growing pointed end of the new filament. Spire contains a cluster of four WASP homology 2 (WH2) domains, each of which binds an actin monomer. Maximal nucleation activity requires all four WH2 domains along with an additional actin-binding motif, conserved among Spire proteins. Spire itself is conserved among metazoans and, together with the formin Cappuccino, is required for axis specification in oocytes and embryos, suggesting that multiple actin nucleation factors collaborate to construct essential cytoskeletal structures.", "author" : [ { "dropping-particle" : "", "family" : "Quinlan", "given" : "Margot E", "non-dropping-particle" : "", "parse-names" : false, "suffix" : "" }, { "dropping-particle" : "", "family" : "Heuser", "given" : "John E", "non-dropping-particle" : "", "parse-names" : false, "suffix" : "" }, { "dropping-particle" : "", "family" : "Kerkhoff", "given" : "Eugen", "non-dropping-particle" : "", "parse-names" : false, "suffix" : "" }, { "dropping-particle" : "", "family" : "Dyche Mullins", "given" : "R.", "non-dropping-particle" : "", "parse-names" : false, "suffix" : "" } ], "container-title" : "Nature", "id" : "ITEM-1", "issue" : "7024", "issued" : { "date-parts" : [ [ "2005" ] ] }, "page" : "382-388", "title" : "Drosophila Spire is an actin nucleation factor", "type" : "article-journal", "volume" : "433" }, "uris" : [ "http://www.mendeley.com/documents/?uuid=a038ee46-c865-472c-ae05-fab7f3e2de6c" ] } ], "mendeley" : { "formattedCitation" : "(Quinlan &lt;i&gt;et al.&lt;/i&gt;, 2005)", "plainTextFormattedCitation" : "(Quinlan et al., 2005)", "previouslyFormattedCitation" : "(Quinlan &lt;i&gt;et al.&lt;/i&gt;, 2005)" }, "properties" : {  }, "schema" : "https://github.com/citation-style-language/schema/raw/master/csl-citation.json" }</w:instrText>
      </w:r>
      <w:r>
        <w:fldChar w:fldCharType="separate"/>
      </w:r>
      <w:r w:rsidR="00143B78" w:rsidRPr="00143B78">
        <w:rPr>
          <w:noProof/>
        </w:rPr>
        <w:t xml:space="preserve">(Quinlan </w:t>
      </w:r>
      <w:r w:rsidR="00143B78" w:rsidRPr="00143B78">
        <w:rPr>
          <w:i/>
          <w:noProof/>
        </w:rPr>
        <w:t>et al.</w:t>
      </w:r>
      <w:r w:rsidR="00143B78" w:rsidRPr="00143B78">
        <w:rPr>
          <w:noProof/>
        </w:rPr>
        <w:t>, 2005)</w:t>
      </w:r>
      <w:r>
        <w:fldChar w:fldCharType="end"/>
      </w:r>
      <w:r>
        <w:t xml:space="preserve">. It contains four WH2 repeats connected by short linker regions that are thought to stabilise a linear, longitudinal array of actin monomers. Each of the four WH2 motifs is thought to interact with an actin monomer, bringing them into close association and promoting filament formation. Actin binding at multiple WH2 motifs has been shown to be collaborative, with the first binding event promoting a second </w:t>
      </w:r>
      <w:r>
        <w:fldChar w:fldCharType="begin" w:fldLock="1"/>
      </w:r>
      <w:r w:rsidR="004121BE">
        <w:instrText>ADDIN CSL_CITATION { "citationItems" : [ { "id" : "ITEM-1", "itemData" : { "DOI" : "10.1016/j.jmb.2014.09.002", "ISSN" : "0022-2836", "author" : [ { "dropping-particle" : "", "family" : "Rasson", "given" : "Amy S", "non-dropping-particle" : "", "parse-names" : false, "suffix" : "" }, { "dropping-particle" : "", "family" : "Bois", "given" : "Justin S", "non-dropping-particle" : "", "parse-names" : false, "suffix" : "" }, { "dropping-particle" : "", "family" : "Pham", "given" : "Duy Stephen L", "non-dropping-particle" : "", "parse-names" : false, "suffix" : "" }, { "dropping-particle" : "", "family" : "Yoo", "given" : "Haneul", "non-dropping-particle" : "", "parse-names" : false, "suffix" : "" }, { "dropping-particle" : "", "family" : "Quinlan", "given" : "Margot E", "non-dropping-particle" : "", "parse-names" : false, "suffix" : "" } ], "container-title" : "Journal of Molecular Biology", "id" : "ITEM-1", "issue" : "4", "issued" : { "date-parts" : [ [ "2015" ] ] }, "page" : "824-839", "publisher" : "Elsevier Ltd", "title" : "Filament Assembly by Spire : Key Residues and Concerted Actin Binding", "type" : "article-journal", "volume" : "427" }, "uris" : [ "http://www.mendeley.com/documents/?uuid=7f878e60-1249-4566-aa4c-8fafc0e4f079" ] } ], "mendeley" : { "formattedCitation" : "(Rasson &lt;i&gt;et al.&lt;/i&gt;, 2015)", "plainTextFormattedCitation" : "(Rasson et al., 2015)", "previouslyFormattedCitation" : "(Rasson &lt;i&gt;et al.&lt;/i&gt;, 2015)" }, "properties" : {  }, "schema" : "https://github.com/citation-style-language/schema/raw/master/csl-citation.json" }</w:instrText>
      </w:r>
      <w:r>
        <w:fldChar w:fldCharType="separate"/>
      </w:r>
      <w:r w:rsidR="00143B78" w:rsidRPr="00143B78">
        <w:rPr>
          <w:noProof/>
        </w:rPr>
        <w:t xml:space="preserve">(Rasson </w:t>
      </w:r>
      <w:r w:rsidR="00143B78" w:rsidRPr="00143B78">
        <w:rPr>
          <w:i/>
          <w:noProof/>
        </w:rPr>
        <w:t>et al.</w:t>
      </w:r>
      <w:r w:rsidR="00143B78" w:rsidRPr="00143B78">
        <w:rPr>
          <w:noProof/>
        </w:rPr>
        <w:t>, 2015)</w:t>
      </w:r>
      <w:r>
        <w:fldChar w:fldCharType="end"/>
      </w:r>
      <w:r>
        <w:t xml:space="preserve">. Though each WH2 motif contributes to nucleation, the third and fourth WH2 motifs, as well as the linker region between them, have been shown to constitute a minimal component necessary to achieve nucleation </w:t>
      </w:r>
      <w:r>
        <w:fldChar w:fldCharType="begin" w:fldLock="1"/>
      </w:r>
      <w:r w:rsidR="004121BE">
        <w:instrText>ADDIN CSL_CITATION { "citationItems" : [ { "id" : "ITEM-1", "itemData" : { "DOI" : "10.1038/nature03241", "ISBN" : "1476-4687 (Electronic)\\r0028-0836 (Linking)", "ISSN" : "0028-0836", "PMID" : "15674283", "abstract" : "The actin cytoskeleton is essential for many cellular functions including shape determination, intracellular transport and locomotion. Previous work has identified two factors--the Arp2/3 complex and the formin family of proteins--that nucleate new actin filaments via different mechanisms. Here we show that the Drosophila protein Spire represents a third class of actin nucleation factor. In vitro, Spire nucleates new filaments at a rate that is similar to that of the formin family of proteins but slower than in the activated Arp2/3 complex, and it remains associated with the slow-growing pointed end of the new filament. Spire contains a cluster of four WASP homology 2 (WH2) domains, each of which binds an actin monomer. Maximal nucleation activity requires all four WH2 domains along with an additional actin-binding motif, conserved among Spire proteins. Spire itself is conserved among metazoans and, together with the formin Cappuccino, is required for axis specification in oocytes and embryos, suggesting that multiple actin nucleation factors collaborate to construct essential cytoskeletal structures.", "author" : [ { "dropping-particle" : "", "family" : "Quinlan", "given" : "Margot E", "non-dropping-particle" : "", "parse-names" : false, "suffix" : "" }, { "dropping-particle" : "", "family" : "Heuser", "given" : "John E", "non-dropping-particle" : "", "parse-names" : false, "suffix" : "" }, { "dropping-particle" : "", "family" : "Kerkhoff", "given" : "Eugen", "non-dropping-particle" : "", "parse-names" : false, "suffix" : "" }, { "dropping-particle" : "", "family" : "Dyche Mullins", "given" : "R.", "non-dropping-particle" : "", "parse-names" : false, "suffix" : "" } ], "container-title" : "Nature", "id" : "ITEM-1", "issue" : "7024", "issued" : { "date-parts" : [ [ "2005" ] ] }, "page" : "382-388", "title" : "Drosophila Spire is an actin nucleation factor", "type" : "article-journal", "volume" : "433" }, "uris" : [ "http://www.mendeley.com/documents/?uuid=a038ee46-c865-472c-ae05-fab7f3e2de6c" ] } ], "mendeley" : { "formattedCitation" : "(Quinlan &lt;i&gt;et al.&lt;/i&gt;, 2005)", "plainTextFormattedCitation" : "(Quinlan et al., 2005)", "previouslyFormattedCitation" : "(Quinlan &lt;i&gt;et al.&lt;/i&gt;, 2005)" }, "properties" : {  }, "schema" : "https://github.com/citation-style-language/schema/raw/master/csl-citation.json" }</w:instrText>
      </w:r>
      <w:r>
        <w:fldChar w:fldCharType="separate"/>
      </w:r>
      <w:r w:rsidR="00143B78" w:rsidRPr="00143B78">
        <w:rPr>
          <w:noProof/>
        </w:rPr>
        <w:t xml:space="preserve">(Quinlan </w:t>
      </w:r>
      <w:r w:rsidR="00143B78" w:rsidRPr="00143B78">
        <w:rPr>
          <w:i/>
          <w:noProof/>
        </w:rPr>
        <w:t>et al.</w:t>
      </w:r>
      <w:r w:rsidR="00143B78" w:rsidRPr="00143B78">
        <w:rPr>
          <w:noProof/>
        </w:rPr>
        <w:t>, 2005)</w:t>
      </w:r>
      <w:r>
        <w:fldChar w:fldCharType="end"/>
      </w:r>
      <w:r>
        <w:t>.</w:t>
      </w:r>
    </w:p>
    <w:p w14:paraId="1CBDDEFD" w14:textId="77777777" w:rsidR="00F60B2B" w:rsidRDefault="00F60B2B" w:rsidP="00E5114A">
      <w:pPr>
        <w:spacing w:line="360" w:lineRule="auto"/>
        <w:jc w:val="both"/>
      </w:pPr>
    </w:p>
    <w:p w14:paraId="3B205ECF" w14:textId="67F161FF" w:rsidR="00F60B2B" w:rsidRDefault="00F60B2B" w:rsidP="00E5114A">
      <w:pPr>
        <w:spacing w:line="360" w:lineRule="auto"/>
        <w:jc w:val="both"/>
        <w:rPr>
          <w:b/>
        </w:rPr>
      </w:pPr>
      <w:r>
        <w:t xml:space="preserve">Dimerization has </w:t>
      </w:r>
      <w:r w:rsidR="00D46EA6">
        <w:t>been shown to markedly increase the nucleation activity of s</w:t>
      </w:r>
      <w:r>
        <w:t xml:space="preserve">pire and an interaction of spire with certain formins can induces dimerization. The interaction with the formin cappuccino has been shown to promote nucleation by spire whilst inhibiting nucleation by the formin </w:t>
      </w:r>
      <w:r>
        <w:fldChar w:fldCharType="begin" w:fldLock="1"/>
      </w:r>
      <w:r w:rsidR="004121BE">
        <w:instrText>ADDIN CSL_CITATION { "citationItems" : [ { "id" : "ITEM-1", "itemData" : { "DOI" : "10.1083/jcb.200706196", "ISBN" : "0021-9525 (Print)\\r0021-9525 (Linking)", "ISSN" : "00219525", "PMID" : "17923532", "abstract" : "Spire and Cappuccino are actin nucleation factors that are required to establish the polarity of Drosophila melanogaster oocytes. Their mutant phenotypes are nearly identical, and the proteins interact biochemically. We find that the interaction between Spire and Cappuccino family proteins is conserved across metazoan phyla and is mediated by binding of the formin homology 2 (FH2) domain from Cappuccino (or its mammalian homologue formin-2) to the kinase noncatalytic C-lobe domain (KIND) from Spire. In vitro, the KIND domain is a monomeric folded domain. Two KIND monomers bind each FH2 dimer with nanomolar affinity and strongly inhibit actin nucleation by the FH2 domain. In contrast, formation of the Spire-Cappuccino complex enhances actin nucleation by Spire. In Drosophila oocytes, Spire localizes to the cortex early in oogenesis and disappears around stage 10b, coincident with the onset of cytoplasmic streaming.", "author" : [ { "dropping-particle" : "", "family" : "Quinlan", "given" : "Margot E", "non-dropping-particle" : "", "parse-names" : false, "suffix" : "" }, { "dropping-particle" : "", "family" : "Hilgert", "given" : "Susanne", "non-dropping-particle" : "", "parse-names" : false, "suffix" : "" }, { "dropping-particle" : "", "family" : "Bedrossian", "given" : "Anaid", "non-dropping-particle" : "", "parse-names" : false, "suffix" : "" }, { "dropping-particle" : "", "family" : "Mullins", "given" : "R Dyche", "non-dropping-particle" : "", "parse-names" : false, "suffix" : "" }, { "dropping-particle" : "", "family" : "Kerkhoff", "given" : "Eugen", "non-dropping-particle" : "", "parse-names" : false, "suffix" : "" } ], "container-title" : "Journal of Cell Biology", "id" : "ITEM-1", "issue" : "1", "issued" : { "date-parts" : [ [ "2007" ] ] }, "page" : "117-128", "title" : "Regulatory interactions between two actin nucleators, Spire and Cappuccino", "type" : "article-journal", "volume" : "179" }, "uris" : [ "http://www.mendeley.com/documents/?uuid=71da0a6e-2dfe-416c-9859-e62773c3ce06" ] } ], "mendeley" : { "formattedCitation" : "(Quinlan &lt;i&gt;et al.&lt;/i&gt;, 2007)", "plainTextFormattedCitation" : "(Quinlan et al., 2007)", "previouslyFormattedCitation" : "(Quinlan &lt;i&gt;et al.&lt;/i&gt;, 2007)" }, "properties" : {  }, "schema" : "https://github.com/citation-style-language/schema/raw/master/csl-citation.json" }</w:instrText>
      </w:r>
      <w:r>
        <w:fldChar w:fldCharType="separate"/>
      </w:r>
      <w:r w:rsidR="00143B78" w:rsidRPr="00143B78">
        <w:rPr>
          <w:noProof/>
        </w:rPr>
        <w:t xml:space="preserve">(Quinlan </w:t>
      </w:r>
      <w:r w:rsidR="00143B78" w:rsidRPr="00143B78">
        <w:rPr>
          <w:i/>
          <w:noProof/>
        </w:rPr>
        <w:t>et al.</w:t>
      </w:r>
      <w:r w:rsidR="00143B78" w:rsidRPr="00143B78">
        <w:rPr>
          <w:noProof/>
        </w:rPr>
        <w:t>, 2007)</w:t>
      </w:r>
      <w:r>
        <w:fldChar w:fldCharType="end"/>
      </w:r>
      <w:r>
        <w:t xml:space="preserve">. </w:t>
      </w:r>
      <w:r w:rsidRPr="007F0A31">
        <w:t>Alternative</w:t>
      </w:r>
      <w:r>
        <w:t xml:space="preserve"> model for Spire function has been suggested to be as a barbed end capper. In this model, association with the barbed end of a filament promotes formin binding to the filament. Spire and formin then sequentially disrupt the association of the other to the barbed end in what has been described as a ping-pong mechanism </w:t>
      </w:r>
      <w:r>
        <w:fldChar w:fldCharType="begin" w:fldLock="1"/>
      </w:r>
      <w:r w:rsidR="004121BE">
        <w:instrText>ADDIN CSL_CITATION { "citationItems" : [ { "id" : "ITEM-1", "itemData" : { "DOI" : "10.1371/journal.pbio.1001795", "ISBN" : "1545-7885", "ISSN" : "15457885", "PMID" : "24586110", "abstract" : "In mammalian oocytes, three actin binding proteins, Formin 2 (Fmn2), Spire, and profilin, synergistically organize a dynamic cytoplasmic actin meshwork that mediates translocation of the spindle toward the cortex and is required for successful fertilization. Here we characterize Fmn2 and elucidate the molecular mechanism for this synergy, using bulk solution and individual filament kinetic measurements of actin assembly dynamics. We show that by capping filament barbed ends, Spire recruits Fmn2 and facilitates its association with barbed ends, followed by rapid processive assembly and release of Spire. In the presence of actin, profilin, Spire, and Fmn2, filaments display alternating phases of rapid processive assembly and arrested growth, driven by a \u201cping-pong\u201d mechanism, in which Spire and Fmn2 alternately kick off each other from the barbed ends. The results are validated by the effects of injection of Spire, Fmn2, and their interacting moieties in mouse oocytes. This original mechanism of regulation of a Rho-GTPase\u2013independent formin, recruited by Spire at Rab11a-positive vesicles, supports a model for modulation of a dynamic actin-vesicle meshwork in the oocyte at the origin of asymmetric positioning of the meiotic spindle.", "author" : [ { "dropping-particle" : "", "family" : "Montaville", "given" : "Pierre", "non-dropping-particle" : "", "parse-names" : false, "suffix" : "" }, { "dropping-particle" : "", "family" : "J\u00e9gou", "given" : "Antoine", "non-dropping-particle" : "", "parse-names" : false, "suffix" : "" }, { "dropping-particle" : "", "family" : "Pernier", "given" : "Julien", "non-dropping-particle" : "", "parse-names" : false, "suffix" : "" }, { "dropping-particle" : "", "family" : "Compper", "given" : "Christel", "non-dropping-particle" : "", "parse-names" : false, "suffix" : "" }, { "dropping-particle" : "", "family" : "Guichard", "given" : "B\u00e9reng\u00e8re", "non-dropping-particle" : "", "parse-names" : false, "suffix" : "" }, { "dropping-particle" : "", "family" : "Mogessie", "given" : "Binyam", "non-dropping-particle" : "", "parse-names" : false, "suffix" : "" }, { "dropping-particle" : "", "family" : "Schuh", "given" : "Melina", "non-dropping-particle" : "", "parse-names" : false, "suffix" : "" }, { "dropping-particle" : "", "family" : "Romet-Lemonne", "given" : "Guillaume", "non-dropping-particle" : "", "parse-names" : false, "suffix" : "" }, { "dropping-particle" : "", "family" : "Carlier", "given" : "Marie France", "non-dropping-particle" : "", "parse-names" : false, "suffix" : "" } ], "container-title" : "PLoS Biology", "id" : "ITEM-1", "issue" : "2", "issued" : { "date-parts" : [ [ "2014" ] ] }, "page" : "1-20", "title" : "Spire and Formin 2 Synergize and Antagonize in Regulating Actin Assembly in Meiosis by a Ping-Pong Mechanism", "type" : "article-journal", "volume" : "12" }, "uris" : [ "http://www.mendeley.com/documents/?uuid=a6f3c716-982a-4ae8-905d-7175f686b3e7" ] } ], "mendeley" : { "formattedCitation" : "(Montaville &lt;i&gt;et al.&lt;/i&gt;, 2014)", "plainTextFormattedCitation" : "(Montaville et al., 2014)", "previouslyFormattedCitation" : "(Montaville &lt;i&gt;et al.&lt;/i&gt;, 2014)" }, "properties" : {  }, "schema" : "https://github.com/citation-style-language/schema/raw/master/csl-citation.json" }</w:instrText>
      </w:r>
      <w:r>
        <w:fldChar w:fldCharType="separate"/>
      </w:r>
      <w:r w:rsidR="00143B78" w:rsidRPr="00143B78">
        <w:rPr>
          <w:noProof/>
        </w:rPr>
        <w:t xml:space="preserve">(Montaville </w:t>
      </w:r>
      <w:r w:rsidR="00143B78" w:rsidRPr="00143B78">
        <w:rPr>
          <w:i/>
          <w:noProof/>
        </w:rPr>
        <w:t>et al.</w:t>
      </w:r>
      <w:r w:rsidR="00143B78" w:rsidRPr="00143B78">
        <w:rPr>
          <w:noProof/>
        </w:rPr>
        <w:t>, 2014)</w:t>
      </w:r>
      <w:r>
        <w:fldChar w:fldCharType="end"/>
      </w:r>
      <w:r>
        <w:t>.</w:t>
      </w:r>
    </w:p>
    <w:p w14:paraId="63E20F4D" w14:textId="77777777" w:rsidR="00F60B2B" w:rsidRDefault="00F60B2B" w:rsidP="00E5114A">
      <w:pPr>
        <w:spacing w:line="360" w:lineRule="auto"/>
        <w:jc w:val="both"/>
        <w:rPr>
          <w:lang w:val="en-GB"/>
        </w:rPr>
      </w:pPr>
    </w:p>
    <w:p w14:paraId="7271F096" w14:textId="0DF5945A" w:rsidR="00F60B2B" w:rsidRPr="00052525" w:rsidRDefault="00750449" w:rsidP="00E5114A">
      <w:pPr>
        <w:pStyle w:val="Heading3"/>
        <w:spacing w:line="360" w:lineRule="auto"/>
        <w:jc w:val="both"/>
      </w:pPr>
      <w:bookmarkStart w:id="67" w:name="_Toc494045791"/>
      <w:bookmarkStart w:id="68" w:name="_Toc494222664"/>
      <w:r>
        <w:t xml:space="preserve">1.8.2.3 </w:t>
      </w:r>
      <w:r w:rsidR="00F60B2B" w:rsidRPr="00603CC8">
        <w:t>Cordon-Bleu (Cobl)</w:t>
      </w:r>
      <w:bookmarkEnd w:id="67"/>
      <w:bookmarkEnd w:id="68"/>
    </w:p>
    <w:p w14:paraId="18278EC0" w14:textId="3D30C29F"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r w:rsidRPr="00603CC8">
        <w:rPr>
          <w:rFonts w:cs="Helvetica"/>
        </w:rPr>
        <w:t>Cordon-Bleu (Cobl)</w:t>
      </w:r>
      <w:r>
        <w:rPr>
          <w:rFonts w:cs="Helvetica"/>
        </w:rPr>
        <w:t xml:space="preserve"> is a tandem-WH2</w:t>
      </w:r>
      <w:r w:rsidRPr="0013195D">
        <w:rPr>
          <w:rFonts w:cs="Helvetica"/>
        </w:rPr>
        <w:t xml:space="preserve"> </w:t>
      </w:r>
      <w:r>
        <w:rPr>
          <w:rFonts w:cs="Helvetica"/>
        </w:rPr>
        <w:t xml:space="preserve">containing protein that influences neuronal morphology, first identified as an actin nucleator downstream of syndapin and ABP1 </w:t>
      </w:r>
      <w:r>
        <w:rPr>
          <w:rFonts w:cs="Helvetica"/>
        </w:rPr>
        <w:fldChar w:fldCharType="begin" w:fldLock="1"/>
      </w:r>
      <w:r w:rsidR="004121BE">
        <w:rPr>
          <w:rFonts w:cs="Helvetica"/>
        </w:rPr>
        <w:instrText>ADDIN CSL_CITATION { "citationItems" : [ { "id" : "ITEM-1", "itemData" : { "DOI" : "10.1016/j.cell.2007.08.030", "ISBN" : "0092-8674 (Print)\\n0092-8674 (Linking)", "ISSN" : "00928674", "PMID" : "17956734", "abstract" : "Despite the wealth of different actin structures formed, only two actin nucleation factors are well established in vertebrates: the Arp2/3 complex and formins. Here, we describe a further nucleator, cordon-bleu (Cobl). Cobl is a brain-enriched protein using three Wiskott-Aldrich syndrome protein homology 2 (WH2) domains for actin binding. Cobl promotes nonbundled, unbranched filaments. Filament formation relies on barbed-end growth and requires all three Cobl WH2 domains and the extended linker L2. We suggest that the nucleation power of Cobl is??based on the assembly of three actin monomers in cross-filament orientation. Cobl localizes to sites of high actin dynamics and modulates cell morphology. In neurons, induction of both neurites and neurite branching is dramatically increased by Cobl expression-effects that critically depend on Cobl's actin nucleation ability. Correspondingly, Cobl depletion results in decreased dendritic arborization. Thus, Cobl is an actin nucleator controlling neuronal morphology and development. ?? 2007 Elsevier Inc. All rights reserved.", "author" : [ { "dropping-particle" : "", "family" : "Ahuja", "given" : "Rashmi", "non-dropping-particle" : "", "parse-names" : false, "suffix" : "" }, { "dropping-particle" : "", "family" : "Pinyol", "given" : "Roser", "non-dropping-particle" : "", "parse-names" : false, "suffix" : "" }, { "dropping-particle" : "", "family" : "Reichenbach", "given" : "Nicole", "non-dropping-particle" : "", "parse-names" : false, "suffix" : "" }, { "dropping-particle" : "", "family" : "Custer", "given" : "Laura", "non-dropping-particle" : "", "parse-names" : false, "suffix" : "" }, { "dropping-particle" : "", "family" : "Klingensmith", "given" : "John", "non-dropping-particle" : "", "parse-names" : false, "suffix" : "" }, { "dropping-particle" : "", "family" : "Kessels", "given" : "Michael M", "non-dropping-particle" : "", "parse-names" : false, "suffix" : "" }, { "dropping-particle" : "", "family" : "Qualmann", "given" : "Britta", "non-dropping-particle" : "", "parse-names" : false, "suffix" : "" } ], "container-title" : "Cell", "id" : "ITEM-1", "issue" : "2", "issued" : { "date-parts" : [ [ "2007" ] ] }, "page" : "337-350", "title" : "Cordon-Bleu Is an Actin Nucleation Factor and Controls Neuronal Morphology", "type" : "article-journal", "volume" : "131" }, "uris" : [ "http://www.mendeley.com/documents/?uuid=3f34216b-51b6-43bb-af1a-03f214504fd6" ] } ], "mendeley" : { "formattedCitation" : "(Ahuja &lt;i&gt;et al.&lt;/i&gt;, 2007)", "plainTextFormattedCitation" : "(Ahuja et al., 2007)", "previouslyFormattedCitation" : "(Ahuja &lt;i&gt;et al.&lt;/i&gt;, 2007)" }, "properties" : {  }, "schema" : "https://github.com/citation-style-language/schema/raw/master/csl-citation.json" }</w:instrText>
      </w:r>
      <w:r>
        <w:rPr>
          <w:rFonts w:cs="Helvetica"/>
        </w:rPr>
        <w:fldChar w:fldCharType="separate"/>
      </w:r>
      <w:r w:rsidR="00143B78" w:rsidRPr="00143B78">
        <w:rPr>
          <w:rFonts w:cs="Helvetica"/>
          <w:noProof/>
        </w:rPr>
        <w:t xml:space="preserve">(Ahuja </w:t>
      </w:r>
      <w:r w:rsidR="00143B78" w:rsidRPr="00143B78">
        <w:rPr>
          <w:rFonts w:cs="Helvetica"/>
          <w:i/>
          <w:noProof/>
        </w:rPr>
        <w:t>et al.</w:t>
      </w:r>
      <w:r w:rsidR="00143B78" w:rsidRPr="00143B78">
        <w:rPr>
          <w:rFonts w:cs="Helvetica"/>
          <w:noProof/>
        </w:rPr>
        <w:t>, 2007)</w:t>
      </w:r>
      <w:r>
        <w:rPr>
          <w:rFonts w:cs="Helvetica"/>
        </w:rPr>
        <w:fldChar w:fldCharType="end"/>
      </w:r>
      <w:r w:rsidRPr="0013195D">
        <w:rPr>
          <w:rFonts w:cs="Helvetica"/>
        </w:rPr>
        <w:t>.</w:t>
      </w:r>
      <w:r>
        <w:rPr>
          <w:rFonts w:cs="Helvetica"/>
        </w:rPr>
        <w:t xml:space="preserve"> Cobl contains three WH2 motifs, one of which is separated from </w:t>
      </w:r>
      <w:r>
        <w:rPr>
          <w:rFonts w:cs="Helvetica"/>
        </w:rPr>
        <w:lastRenderedPageBreak/>
        <w:t xml:space="preserve">the other two by a long linker region that is important for the nucleation activity. The length of this linker region not its sequence has been shown to be the important factor in its effect on nucleation. This led to the hypothesis that COBL promoted filament formation by stabilizing a short pitch actin trimer </w:t>
      </w:r>
      <w:r>
        <w:rPr>
          <w:rFonts w:cs="Helvetica"/>
          <w:b/>
        </w:rPr>
        <w:fldChar w:fldCharType="begin" w:fldLock="1"/>
      </w:r>
      <w:r w:rsidR="004121BE">
        <w:rPr>
          <w:rFonts w:cs="Helvetica"/>
          <w:b/>
        </w:rPr>
        <w:instrText>ADDIN CSL_CITATION { "citationItems" : [ { "id" : "ITEM-1", "itemData" : { "DOI" : "10.1016/j.cell.2007.08.030", "ISBN" : "0092-8674 (Print)\\n0092-8674 (Linking)", "ISSN" : "00928674", "PMID" : "17956734", "abstract" : "Despite the wealth of different actin structures formed, only two actin nucleation factors are well established in vertebrates: the Arp2/3 complex and formins. Here, we describe a further nucleator, cordon-bleu (Cobl). Cobl is a brain-enriched protein using three Wiskott-Aldrich syndrome protein homology 2 (WH2) domains for actin binding. Cobl promotes nonbundled, unbranched filaments. Filament formation relies on barbed-end growth and requires all three Cobl WH2 domains and the extended linker L2. We suggest that the nucleation power of Cobl is??based on the assembly of three actin monomers in cross-filament orientation. Cobl localizes to sites of high actin dynamics and modulates cell morphology. In neurons, induction of both neurites and neurite branching is dramatically increased by Cobl expression-effects that critically depend on Cobl's actin nucleation ability. Correspondingly, Cobl depletion results in decreased dendritic arborization. Thus, Cobl is an actin nucleator controlling neuronal morphology and development. ?? 2007 Elsevier Inc. All rights reserved.", "author" : [ { "dropping-particle" : "", "family" : "Ahuja", "given" : "Rashmi", "non-dropping-particle" : "", "parse-names" : false, "suffix" : "" }, { "dropping-particle" : "", "family" : "Pinyol", "given" : "Roser", "non-dropping-particle" : "", "parse-names" : false, "suffix" : "" }, { "dropping-particle" : "", "family" : "Reichenbach", "given" : "Nicole", "non-dropping-particle" : "", "parse-names" : false, "suffix" : "" }, { "dropping-particle" : "", "family" : "Custer", "given" : "Laura", "non-dropping-particle" : "", "parse-names" : false, "suffix" : "" }, { "dropping-particle" : "", "family" : "Klingensmith", "given" : "John", "non-dropping-particle" : "", "parse-names" : false, "suffix" : "" }, { "dropping-particle" : "", "family" : "Kessels", "given" : "Michael M", "non-dropping-particle" : "", "parse-names" : false, "suffix" : "" }, { "dropping-particle" : "", "family" : "Qualmann", "given" : "Britta", "non-dropping-particle" : "", "parse-names" : false, "suffix" : "" } ], "container-title" : "Cell", "id" : "ITEM-1", "issue" : "2", "issued" : { "date-parts" : [ [ "2007" ] ] }, "page" : "337-350", "title" : "Cordon-Bleu Is an Actin Nucleation Factor and Controls Neuronal Morphology", "type" : "article-journal", "volume" : "131" }, "uris" : [ "http://www.mendeley.com/documents/?uuid=3f34216b-51b6-43bb-af1a-03f214504fd6" ] } ], "mendeley" : { "formattedCitation" : "(Ahuja &lt;i&gt;et al.&lt;/i&gt;, 2007)", "plainTextFormattedCitation" : "(Ahuja et al., 2007)", "previouslyFormattedCitation" : "(Ahuja &lt;i&gt;et al.&lt;/i&gt;, 2007)" }, "properties" : {  }, "schema" : "https://github.com/citation-style-language/schema/raw/master/csl-citation.json" }</w:instrText>
      </w:r>
      <w:r>
        <w:rPr>
          <w:rFonts w:cs="Helvetica"/>
          <w:b/>
        </w:rPr>
        <w:fldChar w:fldCharType="separate"/>
      </w:r>
      <w:r w:rsidR="00143B78" w:rsidRPr="00143B78">
        <w:rPr>
          <w:rFonts w:cs="Helvetica"/>
          <w:noProof/>
        </w:rPr>
        <w:t xml:space="preserve">(Ahuja </w:t>
      </w:r>
      <w:r w:rsidR="00143B78" w:rsidRPr="00143B78">
        <w:rPr>
          <w:rFonts w:cs="Helvetica"/>
          <w:i/>
          <w:noProof/>
        </w:rPr>
        <w:t>et al.</w:t>
      </w:r>
      <w:r w:rsidR="00143B78" w:rsidRPr="00143B78">
        <w:rPr>
          <w:rFonts w:cs="Helvetica"/>
          <w:noProof/>
        </w:rPr>
        <w:t>, 2007)</w:t>
      </w:r>
      <w:r>
        <w:rPr>
          <w:rFonts w:cs="Helvetica"/>
          <w:b/>
        </w:rPr>
        <w:fldChar w:fldCharType="end"/>
      </w:r>
      <w:r>
        <w:rPr>
          <w:rFonts w:cs="Helvetica"/>
        </w:rPr>
        <w:t xml:space="preserve">. It was later shown that a lysine-rich region with no identifiable G-actin activity was important for nucleation and that this lysine rich region and the first WH2 motif alone were sufficient to achieve nucleation. At high molar ratios of COBL to actin diverging effects on actin polymerisation were identified, including monomer sequestration and filament severing </w:t>
      </w:r>
      <w:r>
        <w:rPr>
          <w:rFonts w:cs="Helvetica"/>
        </w:rPr>
        <w:fldChar w:fldCharType="begin" w:fldLock="1"/>
      </w:r>
      <w:r w:rsidR="004121BE">
        <w:rPr>
          <w:rFonts w:cs="Helvetica"/>
        </w:rPr>
        <w:instrText>ADDIN CSL_CITATION { "citationItems" : [ { "id" : "ITEM-1", "itemData" : { "DOI" : "10.1016/j.molcel.2011.07.010", "ISBN" : "1097-2765", "ISSN" : "10972765", "PMID" : "21816349", "abstract" : "Cordon-Bleu is, like Spire, a member of the growing family of WH2 repeat proteins, which emerge as versatile regulators of actin dynamics. They are expressed in morphogenetic and patterning processes and nucleate actin assembly in vitro. Here, we show that Cordon-Bleu works as a dynamizer of actin assembly by combining many properties of profilin with weak filament nucleating and powerful filament severing activities and sequestration of ADP-actin, which altogether generate oscillatory polymerization kinetics. A short lysine-rich sequence, N-terminally adjacent to the three WH2 domains, is required for nucleation and severing. In this context, nucleation requires only one WH2 domain, but filament severing requires two adjacent WH2 domains. A model integrating the multiple activities of Cordon-Bleu and quantitatively fitting the multiphasic polymerization curves is derived. Hence, with similar structural organization of WH2 repeats, Cordon-Bleu and Spire display different functions by selecting different sets of the multifunctional properties of WH2 domains. \u00a9 2011 Elsevier Inc.", "author" : [ { "dropping-particle" : "", "family" : "Husson", "given" : "Clotilde", "non-dropping-particle" : "", "parse-names" : false, "suffix" : "" }, { "dropping-particle" : "", "family" : "Renault", "given" : "Louis", "non-dropping-particle" : "", "parse-names" : false, "suffix" : "" }, { "dropping-particle" : "", "family" : "Didry", "given" : "Dominique", "non-dropping-particle" : "", "parse-names" : false, "suffix" : "" }, { "dropping-particle" : "", "family" : "Pantaloni", "given" : "Dominique", "non-dropping-particle" : "", "parse-names" : false, "suffix" : "" }, { "dropping-particle" : "", "family" : "Carlier", "given" : "Marie France", "non-dropping-particle" : "", "parse-names" : false, "suffix" : "" } ], "container-title" : "Molecular Cell", "id" : "ITEM-1", "issue" : "3", "issued" : { "date-parts" : [ [ "2011" ] ] }, "page" : "464-477", "publisher" : "Elsevier Inc.", "title" : "Cordon-Bleu Uses WH2 Domains as Multifunctional Dynamizers of Actin Filament Assembly", "type" : "article-journal", "volume" : "43" }, "uris" : [ "http://www.mendeley.com/documents/?uuid=136efca3-81c5-457f-8547-060f4245a2e9" ] } ], "mendeley" : { "formattedCitation" : "(Husson &lt;i&gt;et al.&lt;/i&gt;, 2011)", "plainTextFormattedCitation" : "(Husson et al., 2011)", "previouslyFormattedCitation" : "(Husson &lt;i&gt;et al.&lt;/i&gt;, 2011)" }, "properties" : {  }, "schema" : "https://github.com/citation-style-language/schema/raw/master/csl-citation.json" }</w:instrText>
      </w:r>
      <w:r>
        <w:rPr>
          <w:rFonts w:cs="Helvetica"/>
        </w:rPr>
        <w:fldChar w:fldCharType="separate"/>
      </w:r>
      <w:r w:rsidR="00143B78" w:rsidRPr="00143B78">
        <w:rPr>
          <w:rFonts w:cs="Helvetica"/>
          <w:noProof/>
        </w:rPr>
        <w:t xml:space="preserve">(Husson </w:t>
      </w:r>
      <w:r w:rsidR="00143B78" w:rsidRPr="00143B78">
        <w:rPr>
          <w:rFonts w:cs="Helvetica"/>
          <w:i/>
          <w:noProof/>
        </w:rPr>
        <w:t>et al.</w:t>
      </w:r>
      <w:r w:rsidR="00143B78" w:rsidRPr="00143B78">
        <w:rPr>
          <w:rFonts w:cs="Helvetica"/>
          <w:noProof/>
        </w:rPr>
        <w:t>, 2011)</w:t>
      </w:r>
      <w:r>
        <w:rPr>
          <w:rFonts w:cs="Helvetica"/>
        </w:rPr>
        <w:fldChar w:fldCharType="end"/>
      </w:r>
      <w:r>
        <w:rPr>
          <w:rFonts w:cs="Helvetica"/>
        </w:rPr>
        <w:t xml:space="preserve">. It is unclear whether these activities play a role </w:t>
      </w:r>
      <w:r>
        <w:rPr>
          <w:rFonts w:cs="Helvetica"/>
          <w:i/>
        </w:rPr>
        <w:t xml:space="preserve">in vivo </w:t>
      </w:r>
      <w:r>
        <w:rPr>
          <w:rFonts w:cs="Helvetica"/>
          <w:i/>
        </w:rPr>
        <w:fldChar w:fldCharType="begin" w:fldLock="1"/>
      </w:r>
      <w:r w:rsidR="004121BE">
        <w:rPr>
          <w:rFonts w:cs="Helvetica"/>
          <w:i/>
        </w:rPr>
        <w:instrText>ADDIN CSL_CITATION { "citationItems" : [ { "id" : "ITEM-1",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1", "issue" : "6", "issued" : { "date-parts" : [ [ "2016" ] ] }, "page" : "478-490", "title" : "The WH2 Domain and Actin Nucleation: Necessary but Insufficient", "type" : "article-journal", "volume" : "41" }, "uris" : [ "http://www.mendeley.com/documents/?uuid=c6df2bae-5668-4580-a671-876d96fd331d" ] } ], "mendeley" : { "formattedCitation" : "(Dominguez, 2016)", "plainTextFormattedCitation" : "(Dominguez, 2016)", "previouslyFormattedCitation" : "(Dominguez, 2016)" }, "properties" : {  }, "schema" : "https://github.com/citation-style-language/schema/raw/master/csl-citation.json" }</w:instrText>
      </w:r>
      <w:r>
        <w:rPr>
          <w:rFonts w:cs="Helvetica"/>
          <w:i/>
        </w:rPr>
        <w:fldChar w:fldCharType="separate"/>
      </w:r>
      <w:r w:rsidR="00143B78" w:rsidRPr="00143B78">
        <w:rPr>
          <w:rFonts w:cs="Helvetica"/>
          <w:noProof/>
        </w:rPr>
        <w:t>(Dominguez, 2016)</w:t>
      </w:r>
      <w:r>
        <w:rPr>
          <w:rFonts w:cs="Helvetica"/>
          <w:i/>
        </w:rPr>
        <w:fldChar w:fldCharType="end"/>
      </w:r>
      <w:r>
        <w:rPr>
          <w:rFonts w:cs="Helvetica"/>
        </w:rPr>
        <w:t xml:space="preserve">. </w:t>
      </w:r>
    </w:p>
    <w:p w14:paraId="409C10B9" w14:textId="77777777"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p>
    <w:p w14:paraId="3E3A7328" w14:textId="6A1AFB5D"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r>
        <w:rPr>
          <w:rFonts w:cs="Helvetica"/>
        </w:rPr>
        <w:t xml:space="preserve">The N-terminal of Cobl contains four proline tracts of four proline residues that have been shown to interact with several SH3 domain containing proteins. It is hypothesized that rather than stabilizing a short pitch trimer, potent nucleation by COBL may depend upon dimerisation through interaction with SH3 domain containing proteins. COBL would therefore bind three actin monomers in a longitudinal manner and that dimerisation would be necessary for efficient seed formation </w:t>
      </w:r>
      <w:r>
        <w:rPr>
          <w:rFonts w:cs="Helvetica"/>
        </w:rPr>
        <w:fldChar w:fldCharType="begin" w:fldLock="1"/>
      </w:r>
      <w:r w:rsidR="004121BE">
        <w:rPr>
          <w:rFonts w:cs="Helvetica"/>
        </w:rPr>
        <w:instrText>ADDIN CSL_CITATION { "citationItems" : [ { "id" : "ITEM-1",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1", "issue" : "6", "issued" : { "date-parts" : [ [ "2016" ] ] }, "page" : "478-490", "title" : "The WH2 Domain and Actin Nucleation: Necessary but Insufficient", "type" : "article-journal", "volume" : "41" }, "uris" : [ "http://www.mendeley.com/documents/?uuid=c6df2bae-5668-4580-a671-876d96fd331d" ] } ], "mendeley" : { "formattedCitation" : "(Dominguez, 2016)", "plainTextFormattedCitation" : "(Dominguez, 2016)", "previouslyFormattedCitation" : "(Dominguez, 2016)" }, "properties" : {  }, "schema" : "https://github.com/citation-style-language/schema/raw/master/csl-citation.json" }</w:instrText>
      </w:r>
      <w:r>
        <w:rPr>
          <w:rFonts w:cs="Helvetica"/>
        </w:rPr>
        <w:fldChar w:fldCharType="separate"/>
      </w:r>
      <w:r w:rsidR="00143B78" w:rsidRPr="00143B78">
        <w:rPr>
          <w:rFonts w:cs="Helvetica"/>
          <w:noProof/>
        </w:rPr>
        <w:t>(Dominguez, 2016)</w:t>
      </w:r>
      <w:r>
        <w:rPr>
          <w:rFonts w:cs="Helvetica"/>
        </w:rPr>
        <w:fldChar w:fldCharType="end"/>
      </w:r>
      <w:r>
        <w:rPr>
          <w:rFonts w:cs="Helvetica"/>
        </w:rPr>
        <w:t>.</w:t>
      </w:r>
    </w:p>
    <w:p w14:paraId="63609939" w14:textId="77777777"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p>
    <w:p w14:paraId="22ADE66E" w14:textId="04A0C1A2"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r>
        <w:rPr>
          <w:rFonts w:cs="Helvetica"/>
        </w:rPr>
        <w:t xml:space="preserve">One function identified for Cobl is in </w:t>
      </w:r>
      <w:r w:rsidRPr="0013195D">
        <w:rPr>
          <w:rFonts w:cs="Helvetica"/>
        </w:rPr>
        <w:t>the transmission of Ca2+ si</w:t>
      </w:r>
      <w:r>
        <w:rPr>
          <w:rFonts w:cs="Helvetica"/>
        </w:rPr>
        <w:t>gnaling into the formation of f</w:t>
      </w:r>
      <w:r w:rsidRPr="0013195D">
        <w:rPr>
          <w:rFonts w:cs="Helvetica"/>
        </w:rPr>
        <w:t xml:space="preserve">ilopodial structures required during early neuronal network formation. </w:t>
      </w:r>
      <w:r>
        <w:rPr>
          <w:rFonts w:cs="Helvetica"/>
        </w:rPr>
        <w:t xml:space="preserve">Calcium promotes the binding of calcium effector calmodulin to COBL, reducing its association with the plasma membrane whilst promoting its interaction with the F-BAR protein syndapin. This increases the concentration of COBL at sites of syndapin enrichment. Actin nucleation at these sites is the rate limiting step in protrusion formation and so COBL </w:t>
      </w:r>
      <w:r w:rsidRPr="0013195D">
        <w:rPr>
          <w:rFonts w:cs="Helvetica"/>
        </w:rPr>
        <w:t xml:space="preserve">acts as a switch to link external signals with the </w:t>
      </w:r>
      <w:r>
        <w:rPr>
          <w:rFonts w:cs="Helvetica"/>
        </w:rPr>
        <w:t>formation of an actin dependent-</w:t>
      </w:r>
      <w:r w:rsidRPr="0013195D">
        <w:rPr>
          <w:rFonts w:cs="Helvetica"/>
        </w:rPr>
        <w:t>structure</w:t>
      </w:r>
      <w:r>
        <w:rPr>
          <w:rFonts w:cs="Helvetica"/>
        </w:rPr>
        <w:t xml:space="preserve"> </w:t>
      </w:r>
      <w:r>
        <w:rPr>
          <w:rFonts w:cs="Helvetica"/>
        </w:rPr>
        <w:fldChar w:fldCharType="begin" w:fldLock="1"/>
      </w:r>
      <w:r w:rsidR="004121BE">
        <w:rPr>
          <w:rFonts w:cs="Helvetica"/>
        </w:rPr>
        <w:instrText>ADDIN CSL_CITATION { "citationItems" : [ { "id" : "ITEM-1", "itemData" : { "DOI" : "10.1371/journal.pbio.1002233", "ISSN" : "15457885", "PMID" : "26334624", "abstract" : "Actin nucleation triggers the formation of new actin filaments and has the power to shape cells but requires tight control in order to bring about proper morphologies. The regulation of the members of the novel class of WASP Homology 2 (WH2) domain-based actin nucleators, however, thus far has largely remained elusive. Our study reveals signal cascades and mechanisms regulating Cordon-Bleu (Cobl). Cobl plays some, albeit not fully understood, role in early arborization of neurons and nucleates actin by a mechanism that requires a combination of all three of its actin monomer-binding WH2 domains. Our experiments reveal that Cobl is regulated by Ca2+ and multiple, direct associations of the Ca2+ sensor Calmodulin (CaM). Overexpression analyses and rescue experiments of Cobl loss-of-function phenotypes with Cobl mutants in primary neurons and in tissue slices demonstrated the importance of CaM binding for Cobl's functions. Cobl-induced dendritic branch initiation was preceded by Ca2+ signals and coincided with local F-actin and CaM accumulations. CaM inhibitor studies showed that Cobl-mediated branching is strictly dependent on CaM activity. Mechanistic studies revealed that Ca2+/CaM modulates Cobl's actin binding properties and furthermore promotes Cobl's previously identified interactions with the membrane-shaping F-BAR protein syndapin I, which accumulated with Cobl at nascent dendritic protrusion sites. The findings of our study demonstrate a direct regulation of an actin nucleator by Ca2+/CaM and reveal that the Ca2+/CaM-controlled molecular mechanisms we discovered are crucial for Cobl's cellular functions. By unveiling the means of Cobl regulation and the mechanisms, by which Ca2+/CaM signals directly converge on a cellular effector promoting actin filament formation, our work furthermore sheds light on how local Ca2+ signals steer and power branch initiation during early arborization of nerve cells-a key process in neuronal network formation.", "author" : [ { "dropping-particle" : "", "family" : "Hou", "given" : "Wenya", "non-dropping-particle" : "", "parse-names" : false, "suffix" : "" }, { "dropping-particle" : "", "family" : "Izadi", "given" : "Maryam", "non-dropping-particle" : "", "parse-names" : false, "suffix" : "" }, { "dropping-particle" : "", "family" : "Nemitz", "given" : "Sabine", "non-dropping-particle" : "", "parse-names" : false, "suffix" : "" }, { "dropping-particle" : "", "family" : "Haag", "given" : "Natja", "non-dropping-particle" : "", "parse-names" : false, "suffix" : "" }, { "dropping-particle" : "", "family" : "Kessels", "given" : "Michael M", "non-dropping-particle" : "", "parse-names" : false, "suffix" : "" }, { "dropping-particle" : "", "family" : "Qualmann", "given" : "Britta", "non-dropping-particle" : "", "parse-names" : false, "suffix" : "" } ], "container-title" : "PLoS Biology", "id" : "ITEM-1", "issue" : "9", "issued" : { "date-parts" : [ [ "2015" ] ] }, "page" : "1-30", "title" : "The Actin Nucleator Cobl Is Controlled by Calcium and Calmodulin", "type" : "article-journal", "volume" : "13" }, "uris" : [ "http://www.mendeley.com/documents/?uuid=8b346436-0e99-4530-8d21-3b4043074e3e" ] } ], "mendeley" : { "formattedCitation" : "(Hou &lt;i&gt;et al.&lt;/i&gt;, 2015)", "plainTextFormattedCitation" : "(Hou et al., 2015)", "previouslyFormattedCitation" : "(Hou &lt;i&gt;et al.&lt;/i&gt;, 2015)" }, "properties" : {  }, "schema" : "https://github.com/citation-style-language/schema/raw/master/csl-citation.json" }</w:instrText>
      </w:r>
      <w:r>
        <w:rPr>
          <w:rFonts w:cs="Helvetica"/>
        </w:rPr>
        <w:fldChar w:fldCharType="separate"/>
      </w:r>
      <w:r w:rsidR="00143B78" w:rsidRPr="00143B78">
        <w:rPr>
          <w:rFonts w:cs="Helvetica"/>
          <w:noProof/>
        </w:rPr>
        <w:t xml:space="preserve">(Hou </w:t>
      </w:r>
      <w:r w:rsidR="00143B78" w:rsidRPr="00143B78">
        <w:rPr>
          <w:rFonts w:cs="Helvetica"/>
          <w:i/>
          <w:noProof/>
        </w:rPr>
        <w:t>et al.</w:t>
      </w:r>
      <w:r w:rsidR="00143B78" w:rsidRPr="00143B78">
        <w:rPr>
          <w:rFonts w:cs="Helvetica"/>
          <w:noProof/>
        </w:rPr>
        <w:t>, 2015)</w:t>
      </w:r>
      <w:r>
        <w:rPr>
          <w:rFonts w:cs="Helvetica"/>
        </w:rPr>
        <w:fldChar w:fldCharType="end"/>
      </w:r>
      <w:r w:rsidRPr="0013195D">
        <w:rPr>
          <w:rFonts w:cs="Helvetica"/>
        </w:rPr>
        <w:t>.</w:t>
      </w:r>
    </w:p>
    <w:p w14:paraId="046DDFD5" w14:textId="77777777" w:rsidR="00F60B2B" w:rsidRPr="00E07039" w:rsidRDefault="00F60B2B" w:rsidP="00E5114A">
      <w:pPr>
        <w:spacing w:line="360" w:lineRule="auto"/>
        <w:jc w:val="both"/>
        <w:rPr>
          <w:lang w:val="en-GB"/>
        </w:rPr>
      </w:pPr>
    </w:p>
    <w:p w14:paraId="0630A801" w14:textId="2148F78C" w:rsidR="00F60B2B" w:rsidRDefault="00750449" w:rsidP="00E5114A">
      <w:pPr>
        <w:pStyle w:val="Heading3"/>
        <w:jc w:val="both"/>
        <w:rPr>
          <w:lang w:val="en-GB"/>
        </w:rPr>
      </w:pPr>
      <w:bookmarkStart w:id="69" w:name="_Toc494045792"/>
      <w:bookmarkStart w:id="70" w:name="_Toc494222665"/>
      <w:r>
        <w:rPr>
          <w:lang w:val="en-GB"/>
        </w:rPr>
        <w:t xml:space="preserve">1.8.3 </w:t>
      </w:r>
      <w:r w:rsidR="00F60B2B">
        <w:rPr>
          <w:lang w:val="en-GB"/>
        </w:rPr>
        <w:t>The Arp2/3 complex</w:t>
      </w:r>
      <w:bookmarkEnd w:id="69"/>
      <w:bookmarkEnd w:id="70"/>
    </w:p>
    <w:p w14:paraId="074D67D7" w14:textId="77777777" w:rsidR="00750449" w:rsidRPr="00750449" w:rsidRDefault="00750449" w:rsidP="00E5114A">
      <w:pPr>
        <w:jc w:val="both"/>
        <w:rPr>
          <w:lang w:val="en-GB"/>
        </w:rPr>
      </w:pPr>
    </w:p>
    <w:p w14:paraId="13A9D5A1" w14:textId="0BB25132" w:rsidR="00F60B2B" w:rsidRDefault="00F60B2B" w:rsidP="00E5114A">
      <w:pPr>
        <w:spacing w:line="360" w:lineRule="auto"/>
        <w:jc w:val="both"/>
        <w:rPr>
          <w:lang w:val="en-GB"/>
        </w:rPr>
      </w:pPr>
      <w:r>
        <w:rPr>
          <w:lang w:val="en-GB"/>
        </w:rPr>
        <w:t xml:space="preserve">The Arp2/3 complex was the first actin nucleator discovered </w:t>
      </w:r>
      <w:r>
        <w:rPr>
          <w:lang w:val="en-GB"/>
        </w:rPr>
        <w:fldChar w:fldCharType="begin" w:fldLock="1"/>
      </w:r>
      <w:r w:rsidR="004121BE">
        <w:rPr>
          <w:lang w:val="en-GB"/>
        </w:rPr>
        <w:instrText>ADDIN CSL_CITATION { "citationItems" : [ { "id" : "ITEM-1", "itemData" : { "DOI" : "10.1073/pnas.95.11.6181", "ISBN" : "0027-8424 (Print)\\n0027-8424 (Linking)", "ISSN" : "0027-8424", "PMID" : "9600938", "abstract" : "The Arp2/3 complex is a stable assembly of seven protein subunits including two actin-related proteins (Arp2 and Arp3) and five novel proteins. Previous work showed that this complex binds to the sides of actin filaments and is concentrated at the leading edges of motile cells. Here, we show that Arp2/3 complex purified from Acanthamoeba caps the pointed ends of actin filaments with high affinity. Arp2/3 complex inhibits both monomer addition and dissociation at the pointed ends of actin filaments with apparent nanomolar affinity and increases the critical concentration for polymerization at the pointed end from 0.6 to 1.0 microM. The high affinity of Arp2/3 complex for pointed ends and its abundance in amoebae suggest that in vivo all actin filament pointed ends are capped by Arp2/3 complex. Arp2/3 complex also nucleates formation of actin filaments that elongate only from their barbed ends. From kinetic analysis, the nucleation mechanism appears to involve stabilization of polymerization intermediates (probably actin dimers). In electron micrographs of quick-frozen, deep-etched samples, we see Arp2/3 bound to sides and pointed ends of actin filaments and examples of Arp2/3 complex attaching pointed ends of filaments to sides of other filaments. In these cases, the angle of attachment is a remarkably constant 70 +/- 7 degrees. From these in vitro biochemical properties, we propose a model for how Arp2/3 complex controls the assembly of a branching network of actin filaments at the leading edge of motile cells.", "author" : [ { "dropping-particle" : "", "family" : "Mullins", "given" : "R. D.", "non-dropping-particle" : "", "parse-names" : false, "suffix" : "" }, { "dropping-particle" : "", "family" : "Heuser", "given" : "J. A.", "non-dropping-particle" : "", "parse-names" : false, "suffix" : "" }, { "dropping-particle" : "", "family" : "Pollard", "given" : "T. D.", "non-dropping-particle" : "", "parse-names" : false, "suffix" : "" } ], "container-title" : "Proceedings of the National Academy of Sciences", "id" : "ITEM-1", "issue" : "11", "issued" : { "date-parts" : [ [ "1998" ] ] }, "page" : "6181-6186", "title" : "The interaction of Arp2/3 complex with actin: Nucleation, high affinity pointed end capping, and formation of branching networks of filaments", "type" : "article-journal", "volume" : "95" }, "uris" : [ "http://www.mendeley.com/documents/?uuid=2221fce3-2907-479a-998f-7287824f7daa" ] } ], "mendeley" : { "formattedCitation" : "(Mullins, Heuser and Pollard, 1998)", "plainTextFormattedCitation" : "(Mullins, Heuser and Pollard, 1998)", "previouslyFormattedCitation" : "(Mullins, Heuser and Pollard, 1998)" }, "properties" : {  }, "schema" : "https://github.com/citation-style-language/schema/raw/master/csl-citation.json" }</w:instrText>
      </w:r>
      <w:r>
        <w:rPr>
          <w:lang w:val="en-GB"/>
        </w:rPr>
        <w:fldChar w:fldCharType="separate"/>
      </w:r>
      <w:r w:rsidR="00143B78" w:rsidRPr="00143B78">
        <w:rPr>
          <w:noProof/>
          <w:lang w:val="en-GB"/>
        </w:rPr>
        <w:t>(Mullins, Heuser and Pollard, 1998)</w:t>
      </w:r>
      <w:r>
        <w:rPr>
          <w:lang w:val="en-GB"/>
        </w:rPr>
        <w:fldChar w:fldCharType="end"/>
      </w:r>
      <w:r w:rsidRPr="00BA1064">
        <w:rPr>
          <w:lang w:val="en-GB"/>
        </w:rPr>
        <w:t xml:space="preserve"> </w:t>
      </w:r>
      <w:r>
        <w:rPr>
          <w:lang w:val="en-GB"/>
        </w:rPr>
        <w:t xml:space="preserve">and is involved in a wide array of actin-dependent processes such as </w:t>
      </w:r>
      <w:r w:rsidRPr="006F2F62">
        <w:rPr>
          <w:lang w:val="en-GB"/>
        </w:rPr>
        <w:t xml:space="preserve">lamellipodia </w:t>
      </w:r>
      <w:r>
        <w:rPr>
          <w:lang w:val="en-GB"/>
        </w:rPr>
        <w:t xml:space="preserve">formation and the development of invadapodia </w:t>
      </w:r>
      <w:r>
        <w:rPr>
          <w:lang w:val="en-GB"/>
        </w:rPr>
        <w:fldChar w:fldCharType="begin" w:fldLock="1"/>
      </w:r>
      <w:r w:rsidR="004121BE">
        <w:rPr>
          <w:lang w:val="en-GB"/>
        </w:rPr>
        <w:instrText>ADDIN CSL_CITATION { "citationItems" : [ { "id" : "ITEM-1", "itemData" : { "DOI" : "10.1016/S0955-0674(99)80014-3", "ISBN" : "0955-0674 (Print)\\n0955-0674 (Linking)", "ISSN" : "09550674", "PMID" : "10047519", "abstract" : "The actin-related proteins (Arps) constitute a recently characterized family of proteins, many of which function as members of multiprotein complexes. The discovery that two family members, Arp2 and Arp3, act as multifunctional organizers of actin filaments in all eukaryotes has generated much excitement. Over the past two years, newly discovered properties of the Arp2/3 complex have suggested a central role in the control of actin polymerization. First, it promotes actin assembly on the surface of the motile intracellular pathogen Listeria monocytogenes. Second, it can nucleate and cross-link actin filaments in vitro. Third, it localizes with dynamic actin-rich spots of mammalian cells suggesting a role in protrusion; it is found in cortical actin patches in the budding and fission yeasts where it may control patch movement and cortical actin function. Clearly, the complex has a central role in actin cytoskeletal function and will be the subject of much research in the coming years.", "author" : [ { "dropping-particle" : "", "family" : "Machesky", "given" : "Laura M.", "non-dropping-particle" : "", "parse-names" : false, "suffix" : "" }, { "dropping-particle" : "", "family" : "Gould", "given" : "Kathleen L.", "non-dropping-particle" : "", "parse-names" : false, "suffix" : "" } ], "container-title" : "Current Opinion in Cell Biology", "id" : "ITEM-1", "issue" : "1", "issued" : { "date-parts" : [ [ "1999" ] ] }, "page" : "117-121", "title" : "The Arp2/3 complex: A multifunctional actin organizer", "type" : "article-journal", "volume" : "11" }, "uris" : [ "http://www.mendeley.com/documents/?uuid=d98aa105-90cf-4152-9fdc-981919fe2f16" ] } ], "mendeley" : { "formattedCitation" : "(Machesky and Gould, 1999)", "plainTextFormattedCitation" : "(Machesky and Gould, 1999)", "previouslyFormattedCitation" : "(Machesky and Gould, 1999)" }, "properties" : {  }, "schema" : "https://github.com/citation-style-language/schema/raw/master/csl-citation.json" }</w:instrText>
      </w:r>
      <w:r>
        <w:rPr>
          <w:lang w:val="en-GB"/>
        </w:rPr>
        <w:fldChar w:fldCharType="separate"/>
      </w:r>
      <w:r w:rsidR="00143B78" w:rsidRPr="00143B78">
        <w:rPr>
          <w:noProof/>
          <w:lang w:val="en-GB"/>
        </w:rPr>
        <w:t xml:space="preserve">(Machesky and Gould, </w:t>
      </w:r>
      <w:r w:rsidR="00143B78" w:rsidRPr="00143B78">
        <w:rPr>
          <w:noProof/>
          <w:lang w:val="en-GB"/>
        </w:rPr>
        <w:lastRenderedPageBreak/>
        <w:t>1999)</w:t>
      </w:r>
      <w:r>
        <w:rPr>
          <w:lang w:val="en-GB"/>
        </w:rPr>
        <w:fldChar w:fldCharType="end"/>
      </w:r>
      <w:r>
        <w:rPr>
          <w:lang w:val="en-GB"/>
        </w:rPr>
        <w:t>. It is a seven-subunit protein complex</w:t>
      </w:r>
      <w:r w:rsidRPr="0015226C">
        <w:rPr>
          <w:lang w:val="en-GB"/>
        </w:rPr>
        <w:t xml:space="preserve"> </w:t>
      </w:r>
      <w:r>
        <w:rPr>
          <w:lang w:val="en-GB"/>
        </w:rPr>
        <w:t>that nucleates a new actin filament off the side of a pre-existing mother-filament. This leads to the formation of a branch point with a 70º angle where the old mother filament and the newly formed daughter filament meet. Activation of the Arp2/3 complex leads to rapid bursts of F-actin formation. Since it must bind to a mother filament to become activated the reaction can be considered somewhat self-catalytic.</w:t>
      </w:r>
    </w:p>
    <w:p w14:paraId="75753BDB" w14:textId="77777777" w:rsidR="00F60B2B" w:rsidRDefault="00F60B2B" w:rsidP="00E5114A">
      <w:pPr>
        <w:spacing w:line="360" w:lineRule="auto"/>
        <w:jc w:val="both"/>
        <w:rPr>
          <w:lang w:val="en-GB"/>
        </w:rPr>
      </w:pPr>
    </w:p>
    <w:p w14:paraId="2D862D81" w14:textId="5E505691" w:rsidR="00F60B2B" w:rsidRDefault="00F60B2B" w:rsidP="00E5114A">
      <w:pPr>
        <w:spacing w:line="360" w:lineRule="auto"/>
        <w:jc w:val="both"/>
        <w:rPr>
          <w:lang w:val="en-GB"/>
        </w:rPr>
      </w:pPr>
      <w:r>
        <w:rPr>
          <w:lang w:val="en-GB"/>
        </w:rPr>
        <w:t xml:space="preserve">Two of the subunits of the complex closely </w:t>
      </w:r>
      <w:r w:rsidRPr="006F2F62">
        <w:rPr>
          <w:lang w:val="en-GB"/>
        </w:rPr>
        <w:t>resemble</w:t>
      </w:r>
      <w:r>
        <w:rPr>
          <w:lang w:val="en-GB"/>
        </w:rPr>
        <w:t xml:space="preserve"> actin monomers (Arp2 and Arp3) and the arrangement of these monomers in the correct conformation is thought to mimic an actin dimer, overcoming some of the barriers to de novo filament formation. Though potentially a very potent nucleator, the Arp2/3 complex has low intrinsic activity. It must first become activated by binding to both a pre-existing mother filament and to a nucleation promoting factor (NPF). In addition to the requirement for a mother filament and an NPF, activity of the complex also requires ATP </w:t>
      </w:r>
      <w:r>
        <w:rPr>
          <w:lang w:val="en-GB"/>
        </w:rPr>
        <w:fldChar w:fldCharType="begin" w:fldLock="1"/>
      </w:r>
      <w:r w:rsidR="004121BE">
        <w:rPr>
          <w:lang w:val="en-GB"/>
        </w:rPr>
        <w:instrText>ADDIN CSL_CITATION { "citationItems" : [ { "id" : "ITEM-1", "itemData" : { "DOI" : "10.1038/ncomms12226", "ISBN" : "2041-1723 (Electronic)\r2041-1723 (Linking)", "ISSN" : "2041-1723", "PMID" : "27417392", "abstract" : "Nucleation of branched actin filaments by Arp2/3 complex is tightly regulated to control actin assembly in cells. Arp2/3 complex activation involves conformational changes brought about by ATP, Nucleation Promoting Factor (NPF) proteins, actin filaments and NPF-recruited actin monomers. To understand how these factors promote activation, we must first understand how the complex is held inactive in their absence. Here we demonstrate that the Arp3 C-terminal tail is a structural switch that prevents Arp2/3 complex from adopting an active conformation. The interaction between the tail and a hydrophobic groove in Arp3 blocks movement of Arp2 and Arp3 into an activated filament-like (short pitch) conformation. Our data indicate ATP binding destabilizes this interaction via an allosteric link between the Arp3 nucleotide cleft and the hydrophobic groove, thereby promoting the short-pitch conformation. Our results help explain how Arp2/3 complex is locked in an inactive state without activators and how autoinhibition is relieved.", "author" : [ { "dropping-particle" : "", "family" : "Rodnick-Smith", "given" : "Max", "non-dropping-particle" : "", "parse-names" : false, "suffix" : "" }, { "dropping-particle" : "", "family" : "Liu", "given" : "Su-Ling", "non-dropping-particle" : "", "parse-names" : false, "suffix" : "" }, { "dropping-particle" : "", "family" : "Balzer", "given" : "Connor J", "non-dropping-particle" : "", "parse-names" : false, "suffix" : "" }, { "dropping-particle" : "", "family" : "Luan", "given" : "Qing", "non-dropping-particle" : "", "parse-names" : false, "suffix" : "" }, { "dropping-particle" : "", "family" : "Nolen", "given" : "Brad J", "non-dropping-particle" : "", "parse-names" : false, "suffix" : "" } ], "container-title" : "Nature Communications", "id" : "ITEM-1", "issued" : { "date-parts" : [ [ "2016" ] ] }, "page" : "12226", "publisher" : "Nature Publishing Group", "title" : "Identification of an ATP-controlled allosteric switch that controls actin filament nucleation by Arp2/3 complex", "type" : "article-journal", "volume" : "7" }, "uris" : [ "http://www.mendeley.com/documents/?uuid=e0541dc5-e53c-4ed5-8e90-1a0864e49ebe" ] } ], "mendeley" : { "formattedCitation" : "(Rodnick-Smith, Liu, &lt;i&gt;et al.&lt;/i&gt;, 2016)", "plainTextFormattedCitation" : "(Rodnick-Smith, Liu, et al., 2016)", "previouslyFormattedCitation" : "(Rodnick-Smith, Liu, &lt;i&gt;et al.&lt;/i&gt;, 2016)" }, "properties" : {  }, "schema" : "https://github.com/citation-style-language/schema/raw/master/csl-citation.json" }</w:instrText>
      </w:r>
      <w:r>
        <w:rPr>
          <w:lang w:val="en-GB"/>
        </w:rPr>
        <w:fldChar w:fldCharType="separate"/>
      </w:r>
      <w:r w:rsidR="00143B78" w:rsidRPr="00143B78">
        <w:rPr>
          <w:noProof/>
          <w:lang w:val="en-GB"/>
        </w:rPr>
        <w:t xml:space="preserve">(Rodnick-Smith, Liu, </w:t>
      </w:r>
      <w:r w:rsidR="00143B78" w:rsidRPr="00143B78">
        <w:rPr>
          <w:i/>
          <w:noProof/>
          <w:lang w:val="en-GB"/>
        </w:rPr>
        <w:t>et al.</w:t>
      </w:r>
      <w:r w:rsidR="00143B78" w:rsidRPr="00143B78">
        <w:rPr>
          <w:noProof/>
          <w:lang w:val="en-GB"/>
        </w:rPr>
        <w:t>, 2016)</w:t>
      </w:r>
      <w:r>
        <w:rPr>
          <w:lang w:val="en-GB"/>
        </w:rPr>
        <w:fldChar w:fldCharType="end"/>
      </w:r>
      <w:r>
        <w:rPr>
          <w:lang w:val="en-GB"/>
        </w:rPr>
        <w:t xml:space="preserve">. Structures of the autoinhibited Arp2/3 complex show Arp2 and Arp3 arranged in a manner that is incompatible with filament nucleation </w:t>
      </w:r>
      <w:r>
        <w:rPr>
          <w:lang w:val="en-GB"/>
        </w:rPr>
        <w:fldChar w:fldCharType="begin" w:fldLock="1"/>
      </w:r>
      <w:r w:rsidR="004121BE">
        <w:rPr>
          <w:lang w:val="en-GB"/>
        </w:rPr>
        <w:instrText>ADDIN CSL_CITATION { "citationItems" : [ { "id" : "ITEM-1", "itemData" : { "DOI" : "10.1126/science.1066333", "author" : [ { "dropping-particle" : "", "family" : "Robinson", "given" : "Robert C.", "non-dropping-particle" : "", "parse-names" : false, "suffix" : "" }, { "dropping-particle" : "", "family" : "Turbedsky", "given" : "Kirsi", "non-dropping-particle" : "", "parse-names" : false, "suffix" : "" }, { "dropping-particle" : "", "family" : "Kaiser", "given" : "Donald A.", "non-dropping-particle" : "", "parse-names" : false, "suffix" : "" }, { "dropping-particle" : "", "family" : "Marchand", "given" : "Jean-baptiste", "non-dropping-particle" : "", "parse-names" : false, "suffix" : "" }, { "dropping-particle" : "", "family" : "Higgs", "given" : "Henry N.", "non-dropping-particle" : "", "parse-names" : false, "suffix" : "" }, { "dropping-particle" : "", "family" : "Choe", "given" : "Senyon", "non-dropping-particle" : "", "parse-names" : false, "suffix" : "" }, { "dropping-particle" : "", "family" : "Pollard", "given" : "Thomas D.", "non-dropping-particle" : "", "parse-names" : false, "suffix" : "" } ], "container-title" : "Science", "id" : "ITEM-1", "issue" : "November", "issued" : { "date-parts" : [ [ "2001" ] ] }, "page" : "1679-1685", "title" : "Crystal Structure of Arp2/3 Complex", "type" : "article-journal", "volume" : "294" }, "uris" : [ "http://www.mendeley.com/documents/?uuid=2466592b-0aa7-43c2-a69f-999d529476df" ] } ], "mendeley" : { "formattedCitation" : "(Robinson &lt;i&gt;et al.&lt;/i&gt;, 2001)", "plainTextFormattedCitation" : "(Robinson et al., 2001)", "previouslyFormattedCitation" : "(Robinson &lt;i&gt;et al.&lt;/i&gt;, 2001)" }, "properties" : {  }, "schema" : "https://github.com/citation-style-language/schema/raw/master/csl-citation.json" }</w:instrText>
      </w:r>
      <w:r>
        <w:rPr>
          <w:lang w:val="en-GB"/>
        </w:rPr>
        <w:fldChar w:fldCharType="separate"/>
      </w:r>
      <w:r w:rsidR="00143B78" w:rsidRPr="00143B78">
        <w:rPr>
          <w:noProof/>
          <w:lang w:val="en-GB"/>
        </w:rPr>
        <w:t xml:space="preserve">(Robinson </w:t>
      </w:r>
      <w:r w:rsidR="00143B78" w:rsidRPr="00143B78">
        <w:rPr>
          <w:i/>
          <w:noProof/>
          <w:lang w:val="en-GB"/>
        </w:rPr>
        <w:t>et al.</w:t>
      </w:r>
      <w:r w:rsidR="00143B78" w:rsidRPr="00143B78">
        <w:rPr>
          <w:noProof/>
          <w:lang w:val="en-GB"/>
        </w:rPr>
        <w:t>, 2001)</w:t>
      </w:r>
      <w:r>
        <w:rPr>
          <w:lang w:val="en-GB"/>
        </w:rPr>
        <w:fldChar w:fldCharType="end"/>
      </w:r>
      <w:r>
        <w:rPr>
          <w:lang w:val="en-GB"/>
        </w:rPr>
        <w:t xml:space="preserve">. This inactive or splayed conformation requires significant rearrangement to allow Arp2 and Arp3 to adopt the active, ‘short-pitch’ conformation. ATP and NPF binding is thought to disrupt this splayed conformation, promoting the stability of this short-pitch conformation </w:t>
      </w:r>
      <w:r>
        <w:rPr>
          <w:lang w:val="en-GB"/>
        </w:rPr>
        <w:fldChar w:fldCharType="begin" w:fldLock="1"/>
      </w:r>
      <w:r w:rsidR="004121BE">
        <w:rPr>
          <w:lang w:val="en-GB"/>
        </w:rPr>
        <w:instrText>ADDIN CSL_CITATION { "citationItems" : [ { "id" : "ITEM-1",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1",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id" : "ITEM-2", "itemData" : { "DOI" : "10.1038/ncomms12226", "ISBN" : "2041-1723 (Electronic)\r2041-1723 (Linking)", "ISSN" : "2041-1723", "PMID" : "27417392", "abstract" : "Nucleation of branched actin filaments by Arp2/3 complex is tightly regulated to control actin assembly in cells. Arp2/3 complex activation involves conformational changes brought about by ATP, Nucleation Promoting Factor (NPF) proteins, actin filaments and NPF-recruited actin monomers. To understand how these factors promote activation, we must first understand how the complex is held inactive in their absence. Here we demonstrate that the Arp3 C-terminal tail is a structural switch that prevents Arp2/3 complex from adopting an active conformation. The interaction between the tail and a hydrophobic groove in Arp3 blocks movement of Arp2 and Arp3 into an activated filament-like (short pitch) conformation. Our data indicate ATP binding destabilizes this interaction via an allosteric link between the Arp3 nucleotide cleft and the hydrophobic groove, thereby promoting the short-pitch conformation. Our results help explain how Arp2/3 complex is locked in an inactive state without activators and how autoinhibition is relieved.", "author" : [ { "dropping-particle" : "", "family" : "Rodnick-Smith", "given" : "Max", "non-dropping-particle" : "", "parse-names" : false, "suffix" : "" }, { "dropping-particle" : "", "family" : "Liu", "given" : "Su-Ling", "non-dropping-particle" : "", "parse-names" : false, "suffix" : "" }, { "dropping-particle" : "", "family" : "Balzer", "given" : "Connor J", "non-dropping-particle" : "", "parse-names" : false, "suffix" : "" }, { "dropping-particle" : "", "family" : "Luan", "given" : "Qing", "non-dropping-particle" : "", "parse-names" : false, "suffix" : "" }, { "dropping-particle" : "", "family" : "Nolen", "given" : "Brad J", "non-dropping-particle" : "", "parse-names" : false, "suffix" : "" } ], "container-title" : "Nature Communications", "id" : "ITEM-2", "issued" : { "date-parts" : [ [ "2016" ] ] }, "page" : "12226", "publisher" : "Nature Publishing Group", "title" : "Identification of an ATP-controlled allosteric switch that controls actin filament nucleation by Arp2/3 complex", "type" : "article-journal", "volume" : "7" }, "uris" : [ "http://www.mendeley.com/documents/?uuid=e0541dc5-e53c-4ed5-8e90-1a0864e49ebe" ] } ], "mendeley" : { "formattedCitation" : "(Rodnick-Smith, Liu, &lt;i&gt;et al.&lt;/i&gt;, 2016; Rodnick-Smith, Luan, &lt;i&gt;et al.&lt;/i&gt;, 2016)", "plainTextFormattedCitation" : "(Rodnick-Smith, Liu, et al., 2016; Rodnick-Smith, Luan, et al., 2016)", "previouslyFormattedCitation" : "(Rodnick-Smith, Liu, &lt;i&gt;et al.&lt;/i&gt;, 2016; Rodnick-Smith, Luan, &lt;i&gt;et al.&lt;/i&gt;, 2016)" }, "properties" : {  }, "schema" : "https://github.com/citation-style-language/schema/raw/master/csl-citation.json" }</w:instrText>
      </w:r>
      <w:r>
        <w:rPr>
          <w:lang w:val="en-GB"/>
        </w:rPr>
        <w:fldChar w:fldCharType="separate"/>
      </w:r>
      <w:r w:rsidR="00143B78" w:rsidRPr="00143B78">
        <w:rPr>
          <w:noProof/>
          <w:lang w:val="en-GB"/>
        </w:rPr>
        <w:t xml:space="preserve">(Rodnick-Smith, Liu, </w:t>
      </w:r>
      <w:r w:rsidR="00143B78" w:rsidRPr="00143B78">
        <w:rPr>
          <w:i/>
          <w:noProof/>
          <w:lang w:val="en-GB"/>
        </w:rPr>
        <w:t>et al.</w:t>
      </w:r>
      <w:r w:rsidR="00143B78" w:rsidRPr="00143B78">
        <w:rPr>
          <w:noProof/>
          <w:lang w:val="en-GB"/>
        </w:rPr>
        <w:t xml:space="preserve">, 2016; Rodnick-Smith, Luan, </w:t>
      </w:r>
      <w:r w:rsidR="00143B78" w:rsidRPr="00143B78">
        <w:rPr>
          <w:i/>
          <w:noProof/>
          <w:lang w:val="en-GB"/>
        </w:rPr>
        <w:t>et al.</w:t>
      </w:r>
      <w:r w:rsidR="00143B78" w:rsidRPr="00143B78">
        <w:rPr>
          <w:noProof/>
          <w:lang w:val="en-GB"/>
        </w:rPr>
        <w:t>, 2016)</w:t>
      </w:r>
      <w:r>
        <w:rPr>
          <w:lang w:val="en-GB"/>
        </w:rPr>
        <w:fldChar w:fldCharType="end"/>
      </w:r>
      <w:r>
        <w:rPr>
          <w:lang w:val="en-GB"/>
        </w:rPr>
        <w:t>.</w:t>
      </w:r>
    </w:p>
    <w:p w14:paraId="0F8C8BE7" w14:textId="77777777" w:rsidR="00F60B2B" w:rsidRDefault="00F60B2B" w:rsidP="00E5114A">
      <w:pPr>
        <w:spacing w:line="360" w:lineRule="auto"/>
        <w:jc w:val="both"/>
        <w:rPr>
          <w:lang w:val="en-GB"/>
        </w:rPr>
      </w:pPr>
    </w:p>
    <w:p w14:paraId="1DDFCED3" w14:textId="29DBBA82" w:rsidR="00F60B2B" w:rsidRDefault="00F60B2B" w:rsidP="00E5114A">
      <w:pPr>
        <w:spacing w:line="360" w:lineRule="auto"/>
        <w:jc w:val="both"/>
        <w:rPr>
          <w:lang w:val="en-GB"/>
        </w:rPr>
      </w:pPr>
      <w:r>
        <w:rPr>
          <w:lang w:val="en-GB"/>
        </w:rPr>
        <w:t xml:space="preserve">Various isoforms of the different components of the complex exist, allowing for the formation of distinct complexes with different activities </w:t>
      </w:r>
      <w:r>
        <w:rPr>
          <w:lang w:val="en-GB"/>
        </w:rPr>
        <w:fldChar w:fldCharType="begin" w:fldLock="1"/>
      </w:r>
      <w:r w:rsidR="004B05E6">
        <w:rPr>
          <w:lang w:val="en-GB"/>
        </w:rPr>
        <w:instrText>ADDIN CSL_CITATION { "citationItems" : [ { "id" : "ITEM-1", "itemData" : { "DOI" : "10.1016/j.tcb.2016.08.001", "ISSN" : "18793088", "PMID" : "27595492", "abstract" : "The Arp2/3 complex has so far been considered to be a single seven-subunit protein complex required for actin nucleation and actin filament polymerization in diverse critical cellular functions including phagocytosis, vesicular trafficking and lamellipodia extension. The Arp2/3 complex is also exploited by bacterial pathogens and viruses during cellular infectious processes. Recent studies suggest that some subunits of the complex are dispensable in specific cellular contexts, pointing to the existence of alternative ???hybrid Arp2/3 complexes??? containing other components such as vinculin or ??-actinin, as well as different isoforms or phosphorylation variants of canonical Arp2/3 subunits. Therefore, this diversity should be now considered when assigning specific Arp2/3 assemblies to different actin-dependent cellular processes.", "author" : [ { "dropping-particle" : "", "family" : "Pizarro-Cerd", "given" : "Javier", "non-dropping-particle" : "", "parse-names" : false, "suffix" : "" }, { "dropping-particle" : "", "family" : "Chorev", "given" : "Dror Shlomo", "non-dropping-particle" : "", "parse-names" : false, "suffix" : "" }, { "dropping-particle" : "", "family" : "Geiger", "given" : "Benjamin", "non-dropping-particle" : "", "parse-names" : false, "suffix" : "" }, { "dropping-particle" : "", "family" : "Cossart", "given" : "Pascale", "non-dropping-particle" : "", "parse-names" : false, "suffix" : "" } ], "container-title" : "Trends in Cell Biology", "id" : "ITEM-1", "issue" : "2", "issued" : { "date-parts" : [ [ "2017" ] ] }, "page" : "93-100", "publisher" : "Elsevier Ltd", "title" : "The Diverse Family of Arp2/3 Complexes", "type" : "article-journal", "volume" : "27" }, "uris" : [ "http://www.mendeley.com/documents/?uuid=e68c952b-4b92-4b5a-9428-8f05bcfe3d9c" ] } ], "mendeley" : { "formattedCitation" : "(Pizarro-Cerd &lt;i&gt;et al.&lt;/i&gt;, 2017)", "plainTextFormattedCitation" : "(Pizarro-Cerd et al., 2017)", "previouslyFormattedCitation" : "(Pizarro-Cerd &lt;i&gt;et al.&lt;/i&gt;, 2017)" }, "properties" : {  }, "schema" : "https://github.com/citation-style-language/schema/raw/master/csl-citation.json" }</w:instrText>
      </w:r>
      <w:r>
        <w:rPr>
          <w:lang w:val="en-GB"/>
        </w:rPr>
        <w:fldChar w:fldCharType="separate"/>
      </w:r>
      <w:r w:rsidR="004B05E6" w:rsidRPr="004B05E6">
        <w:rPr>
          <w:noProof/>
          <w:lang w:val="en-GB"/>
        </w:rPr>
        <w:t xml:space="preserve">(Pizarro-Cerd </w:t>
      </w:r>
      <w:r w:rsidR="004B05E6" w:rsidRPr="004B05E6">
        <w:rPr>
          <w:i/>
          <w:noProof/>
          <w:lang w:val="en-GB"/>
        </w:rPr>
        <w:t>et al.</w:t>
      </w:r>
      <w:r w:rsidR="004B05E6" w:rsidRPr="004B05E6">
        <w:rPr>
          <w:noProof/>
          <w:lang w:val="en-GB"/>
        </w:rPr>
        <w:t>, 2017)</w:t>
      </w:r>
      <w:r>
        <w:rPr>
          <w:lang w:val="en-GB"/>
        </w:rPr>
        <w:fldChar w:fldCharType="end"/>
      </w:r>
      <w:r>
        <w:rPr>
          <w:lang w:val="en-GB"/>
        </w:rPr>
        <w:t xml:space="preserve">. </w:t>
      </w:r>
      <w:r w:rsidRPr="00B9720A">
        <w:rPr>
          <w:lang w:val="en-GB"/>
        </w:rPr>
        <w:t>Several subunits</w:t>
      </w:r>
      <w:r>
        <w:rPr>
          <w:b/>
          <w:lang w:val="en-GB"/>
        </w:rPr>
        <w:t xml:space="preserve"> </w:t>
      </w:r>
      <w:r>
        <w:rPr>
          <w:lang w:val="en-GB"/>
        </w:rPr>
        <w:t xml:space="preserve">that make up the complex have multiple isoforms and so each individual complex does not necessarily have the same properties as another. These isoforms can directly change the activity of the complex or can change the affinity of the complex to different F-actin binding proteins, therefore controlling what proteins decorate the daughter filament and defining the nature of the growing network. </w:t>
      </w:r>
    </w:p>
    <w:p w14:paraId="0DD867D0" w14:textId="77777777" w:rsidR="002C4DA8" w:rsidRDefault="002C4DA8" w:rsidP="00E5114A">
      <w:pPr>
        <w:spacing w:line="360" w:lineRule="auto"/>
        <w:jc w:val="both"/>
        <w:rPr>
          <w:lang w:val="en-GB"/>
        </w:rPr>
      </w:pPr>
    </w:p>
    <w:p w14:paraId="2E0E2715" w14:textId="77777777" w:rsidR="00F60B2B" w:rsidRDefault="00F60B2B" w:rsidP="00E5114A">
      <w:pPr>
        <w:spacing w:line="360" w:lineRule="auto"/>
        <w:jc w:val="both"/>
        <w:rPr>
          <w:lang w:val="en-GB"/>
        </w:rPr>
      </w:pPr>
    </w:p>
    <w:p w14:paraId="6FFE0D78" w14:textId="135391B6" w:rsidR="00F60B2B" w:rsidRDefault="006C652C" w:rsidP="00E5114A">
      <w:pPr>
        <w:pStyle w:val="Heading4"/>
        <w:jc w:val="both"/>
        <w:rPr>
          <w:lang w:val="en-GB"/>
        </w:rPr>
      </w:pPr>
      <w:bookmarkStart w:id="71" w:name="_Toc494045793"/>
      <w:r>
        <w:rPr>
          <w:lang w:val="en-GB"/>
        </w:rPr>
        <w:lastRenderedPageBreak/>
        <w:t xml:space="preserve">1.8.3.1 </w:t>
      </w:r>
      <w:r w:rsidR="00F60B2B">
        <w:rPr>
          <w:lang w:val="en-GB"/>
        </w:rPr>
        <w:t>Requirement for a mother filament</w:t>
      </w:r>
      <w:bookmarkEnd w:id="71"/>
    </w:p>
    <w:p w14:paraId="26047043" w14:textId="77777777" w:rsidR="006C652C" w:rsidRPr="006C652C" w:rsidRDefault="006C652C" w:rsidP="00E5114A">
      <w:pPr>
        <w:jc w:val="both"/>
        <w:rPr>
          <w:lang w:val="en-GB"/>
        </w:rPr>
      </w:pPr>
    </w:p>
    <w:p w14:paraId="0057A152" w14:textId="41586974" w:rsidR="00F60B2B" w:rsidRDefault="00F60B2B" w:rsidP="00E5114A">
      <w:pPr>
        <w:spacing w:line="360" w:lineRule="auto"/>
        <w:jc w:val="both"/>
        <w:rPr>
          <w:lang w:val="en-GB"/>
        </w:rPr>
      </w:pPr>
      <w:r>
        <w:rPr>
          <w:lang w:val="en-GB"/>
        </w:rPr>
        <w:t xml:space="preserve">The formation of a branched network of filaments necessitates the existence of an initial mother filament that cannot be generated by the classical model of Arp2/3 complex activation. This requirement is not thought to prevent filament formation in many contexts, such as during lamellopodial extension, as suitable potential mother filaments are expected to be available within the cell cortex. In other situations however, the source of the initial mother filament is less clear. One proposed source is short filaments created by cofilin induced severing of larger filaments and then capped, diffusing throughout the cytoplasm </w:t>
      </w:r>
      <w:r>
        <w:rPr>
          <w:lang w:val="en-GB"/>
        </w:rPr>
        <w:fldChar w:fldCharType="begin" w:fldLock="1"/>
      </w:r>
      <w:r w:rsidR="004121BE">
        <w:rPr>
          <w:lang w:val="en-GB"/>
        </w:rPr>
        <w:instrText>ADDIN CSL_CITATION { "citationItems" : [ { "id" : "ITEM-1", "itemData" : { "DOI" : "10.1016/j.cub.2013.05.005", "ISBN" : "2122633255", "ISSN" : "09609822", "PMID" : "23727096", "abstract" : "Background Yeast cells depend on Arp2/3 complex to assemble actin filaments at sites of endocytosis, but the source of the initial filaments required to activate Arp2/3 complex is not known. Results We tested the proposal that cofilin severs actin filaments during endocytosis in fission yeast cells using a mutant cofilin defective in severing. We used quantitative fluorescence microscopy to track mGFP-tagged proteins, including early endocytic adaptor proteins, activators of Arp2/3 complex, and actin filaments. Consistent with the hypothesis, actin patches disassembled far more slowly in cells depending on severing-deficient cofilin than in wild-type cells. Even more interesting, actin patches assembled slowly in these cofilin mutant cells. Adaptor proteins End4p and Pan1p accumulated and persisted at endocytic sites more than ten times longer than in wild-type cells, followed by slow but persistent recruitment of activators of Arp2/3 complex, including WASP and myosin-I. Mutations revealed that actin filament binding sites on adaptor proteins Pan1p and End4p contribute to initiating actin polymerization in actin patches. Conclusions We propose a \"sever, diffuse, and trigger\" model for the nucleation of actin filaments at sites of endocytosis, whereby cofilin generates actin filament fragments that diffuse through the cytoplasm, bind adaptor proteins at nascent sites of endocytosis, and serve as mother filaments to initiate the autocatalytic assembly of the branched actin filament network of each new patch. This hypothesis explains the source of the \"mother filaments\" that are absolutely required for Arp2/3 complex to nucleate actin polymerization. \u00a9 2013 Elsevier Ltd.", "author" : [ { "dropping-particle" : "", "family" : "Chen", "given" : "Qian", "non-dropping-particle" : "", "parse-names" : false, "suffix" : "" }, { "dropping-particle" : "", "family" : "Pollard", "given" : "Thomas D.", "non-dropping-particle" : "", "parse-names" : false, "suffix" : "" } ], "container-title" : "Current Biology", "id" : "ITEM-1", "issue" : "13", "issued" : { "date-parts" : [ [ "2013" ] ] }, "page" : "1154-1162", "publisher" : "Elsevier Ltd", "title" : "Actin filament severing by cofilin dismantles actin patches and produces mother filaments for new patches", "type" : "article-journal", "volume" : "23" }, "uris" : [ "http://www.mendeley.com/documents/?uuid=ceb71c92-ad58-402e-83f6-34a2de9d8b87" ] } ], "mendeley" : { "formattedCitation" : "(Chen and Pollard, 2013)", "plainTextFormattedCitation" : "(Chen and Pollard, 2013)", "previouslyFormattedCitation" : "(Chen and Pollard, 2013)" }, "properties" : {  }, "schema" : "https://github.com/citation-style-language/schema/raw/master/csl-citation.json" }</w:instrText>
      </w:r>
      <w:r>
        <w:rPr>
          <w:lang w:val="en-GB"/>
        </w:rPr>
        <w:fldChar w:fldCharType="separate"/>
      </w:r>
      <w:r w:rsidR="00143B78" w:rsidRPr="00143B78">
        <w:rPr>
          <w:noProof/>
          <w:lang w:val="en-GB"/>
        </w:rPr>
        <w:t>(Chen and Pollard, 2013)</w:t>
      </w:r>
      <w:r>
        <w:rPr>
          <w:lang w:val="en-GB"/>
        </w:rPr>
        <w:fldChar w:fldCharType="end"/>
      </w:r>
      <w:r>
        <w:rPr>
          <w:lang w:val="en-GB"/>
        </w:rPr>
        <w:t xml:space="preserve">.  </w:t>
      </w:r>
    </w:p>
    <w:p w14:paraId="3CD4697B" w14:textId="77777777" w:rsidR="00F60B2B" w:rsidRDefault="00F60B2B" w:rsidP="00E5114A">
      <w:pPr>
        <w:spacing w:line="360" w:lineRule="auto"/>
        <w:jc w:val="both"/>
        <w:rPr>
          <w:lang w:val="en-GB"/>
        </w:rPr>
      </w:pPr>
    </w:p>
    <w:p w14:paraId="3BDF7159" w14:textId="77777777" w:rsidR="00F60B2B" w:rsidRDefault="00F60B2B" w:rsidP="00E5114A">
      <w:pPr>
        <w:spacing w:line="360" w:lineRule="auto"/>
        <w:jc w:val="both"/>
        <w:rPr>
          <w:lang w:val="en-GB"/>
        </w:rPr>
      </w:pPr>
      <w:r>
        <w:rPr>
          <w:lang w:val="en-GB"/>
        </w:rPr>
        <w:t>The defined order of events involved in the formation of certain actin-dependent processes such as endocytosis also brings into question the model of short filaments randomly diffusing through the cytoplasm as the only source for initial mother filaments in regions of the cell lacking more permanent F-actin structures. The processive series of events involved in the formation of an endocytic patch means that a series of proteins have a well-defined lifetime. The Arp2/3 complex arrives 10-15 seconds after Las17 and invagination is reliably observed within 20 seconds of the arrival of Las17. This suggests that these are not stochastic events driven by the random diffusion of short filaments but that initial filaments would have to be captured at an early stage of patch development and held in an inert manner until activation of the Arp2/3 complex.</w:t>
      </w:r>
    </w:p>
    <w:p w14:paraId="060C2725" w14:textId="77777777" w:rsidR="00F60B2B" w:rsidRDefault="00F60B2B" w:rsidP="00E5114A">
      <w:pPr>
        <w:spacing w:line="360" w:lineRule="auto"/>
        <w:jc w:val="both"/>
        <w:rPr>
          <w:lang w:val="en-GB"/>
        </w:rPr>
      </w:pPr>
    </w:p>
    <w:p w14:paraId="1B4678AE" w14:textId="02B9D210" w:rsidR="00F60B2B" w:rsidRDefault="00F60B2B" w:rsidP="00E5114A">
      <w:pPr>
        <w:spacing w:line="360" w:lineRule="auto"/>
        <w:jc w:val="both"/>
        <w:rPr>
          <w:lang w:val="en-GB"/>
        </w:rPr>
      </w:pPr>
      <w:r>
        <w:rPr>
          <w:lang w:val="en-GB"/>
        </w:rPr>
        <w:t xml:space="preserve">Many cells express different isoforms of tropomyosin at relatively high levels. These F-actin binding proteins span multiple monomers within a filament and have been shown to inhibit the association of the Arp2/3 complex </w:t>
      </w:r>
      <w:r>
        <w:rPr>
          <w:lang w:val="en-GB"/>
        </w:rPr>
        <w:fldChar w:fldCharType="begin" w:fldLock="1"/>
      </w:r>
      <w:r w:rsidR="004121BE">
        <w:rPr>
          <w:lang w:val="en-GB"/>
        </w:rPr>
        <w:instrText>ADDIN CSL_CITATION { "citationItems" : [ { "id" : "ITEM-1", "itemData" : { "DOI" : "10.1016/S0960-9822(01)00395-5", "ISBN" : "0960-9822", "ISSN" : "09609822", "PMID" : "11525747", "abstract" : "The actin filament network immediately under the plasma membrane at the leading edge of rapidly moving cells consists of short, branched filaments, while those deeper in the cortex are much longer and are rarely branched [1-3]. Nucleation by the Arp2/3 complex activated by membrane-bound factors (Rho-family GTPases and PIP\n                        2) is postulated to account for the formation of the branched network [4, 5]. Tropomyosin (TM) binds along the sides of filaments and protects them from severing proteins and pointed-end depolymerization in vitro [6, 7]. Here, we show that TM inhibits actin filament branching and nucleation by the Atp2/3 complex activated by WASp-WA. Tropomyosin increases the lag at the outset of polymerization, reduces the concentration of ends by 75%, and reduces the number of branches by ???50%. We conclude that TM bound to actin filaments inhibits their ability to act as secondary activators of nucleation by the Arp2/3 complex. This is the first example of inhibition of branching by an actin binding protein. We suggest that TM suppresses the nucleation of actin filament branches from actin filaments in the deep cortex of motile cells. Other abundant actin binding proteins may also locally regulate the branching nucleation by the Arp2/3 complex in cells.", "author" : [ { "dropping-particle" : "", "family" : "Schottler", "given" : "F.", "non-dropping-particle" : "", "parse-names" : false, "suffix" : "" }, { "dropping-particle" : "", "family" : "Fabiato", "given" : "H.", "non-dropping-particle" : "", "parse-names" : false, "suffix" : "" }, { "dropping-particle" : "", "family" : "Leland", "given" : "J. M.", "non-dropping-particle" : "", "parse-names" : false, "suffix" : "" }, { "dropping-particle" : "", "family" : "Chang", "given" : "L. Y.", "non-dropping-particle" : "", "parse-names" : false, "suffix" : "" }, { "dropping-particle" : "", "family" : "Lotfi", "given" : "P.", "non-dropping-particle" : "", "parse-names" : false, "suffix" : "" }, { "dropping-particle" : "", "family" : "Getachew", "given" : "F.", "non-dropping-particle" : "", "parse-names" : false, "suffix" : "" }, { "dropping-particle" : "", "family" : "Lee", "given" : "K. S.", "non-dropping-particle" : "", "parse-names" : false, "suffix" : "" } ], "container-title" : "Current Biology", "id" : "ITEM-1", "issue" : "16", "issued" : { "date-parts" : [ [ "2001" ] ] }, "page" : "1300-1304", "title" : "Inhibition of the Arp2/3 complex-nucleated actin polymerization and branch formation by tropomyosin", "type" : "article-journal", "volume" : "11" }, "uris" : [ "http://www.mendeley.com/documents/?uuid=059d929b-4a07-4afc-8495-137ecbbc146c" ] }, { "id" : "ITEM-2", "itemData" : { "DOI" : "10.1016/j.cub.2011.06.019", "ISBN" : "1879-0445 (Electronic)\\r0960-9822 (Linking)", "ISSN" : "09609822", "PMID" : "21783039", "abstract" : "Eukaryotic cells generate a diversity of actin filament networks in a common cytoplasm to optimally perform functions such as cell motility, cell adhesion, endocytosis and cytokinesis. Each of these networks maintains precise mechanical and dynamic properties by autonomously controlling the composition of its interacting proteins and spatial organization of its actin filaments. In this review, we discuss the chemical and physical mechanisms that target distinct sets of actin-binding proteins to distinct actin filament populations after nucleation, resulting in the assembly of actin filament networks that are optimized for specific functions. ?? 2011 Elsevier Ltd All rights reserved.", "author" : [ { "dropping-particle" : "", "family" : "Michelot", "given" : "Alph\u00e9e", "non-dropping-particle" : "", "parse-names" : false, "suffix" : "" }, { "dropping-particle" : "", "family" : "Drubin", "given" : "David G.", "non-dropping-particle" : "", "parse-names" : false, "suffix" : "" } ], "container-title" : "Current Biology", "id" : "ITEM-2", "issue" : "14", "issued" : { "date-parts" : [ [ "2011" ] ] }, "page" : "560-569", "title" : "Building distinct actin filament networks in a common cytoplasm", "type" : "article-journal", "volume" : "21" }, "uris" : [ "http://www.mendeley.com/documents/?uuid=a471781f-8100-4171-a36d-4e0b7ab4349e" ] } ], "mendeley" : { "formattedCitation" : "(Schottler &lt;i&gt;et al.&lt;/i&gt;, 2001; Michelot and Drubin, 2011)", "plainTextFormattedCitation" : "(Schottler et al., 2001; Michelot and Drubin, 2011)", "previouslyFormattedCitation" : "(Schottler &lt;i&gt;et al.&lt;/i&gt;, 2001; Michelot and Drubin, 2011)" }, "properties" : {  }, "schema" : "https://github.com/citation-style-language/schema/raw/master/csl-citation.json" }</w:instrText>
      </w:r>
      <w:r>
        <w:rPr>
          <w:lang w:val="en-GB"/>
        </w:rPr>
        <w:fldChar w:fldCharType="separate"/>
      </w:r>
      <w:r w:rsidR="00143B78" w:rsidRPr="00143B78">
        <w:rPr>
          <w:noProof/>
          <w:lang w:val="en-GB"/>
        </w:rPr>
        <w:t xml:space="preserve">(Schottler </w:t>
      </w:r>
      <w:r w:rsidR="00143B78" w:rsidRPr="00143B78">
        <w:rPr>
          <w:i/>
          <w:noProof/>
          <w:lang w:val="en-GB"/>
        </w:rPr>
        <w:t>et al.</w:t>
      </w:r>
      <w:r w:rsidR="00143B78" w:rsidRPr="00143B78">
        <w:rPr>
          <w:noProof/>
          <w:lang w:val="en-GB"/>
        </w:rPr>
        <w:t>, 2001; Michelot and Drubin, 2011)</w:t>
      </w:r>
      <w:r>
        <w:rPr>
          <w:lang w:val="en-GB"/>
        </w:rPr>
        <w:fldChar w:fldCharType="end"/>
      </w:r>
      <w:r>
        <w:rPr>
          <w:lang w:val="en-GB"/>
        </w:rPr>
        <w:t xml:space="preserve">. Tropomyosin is excluded from many Arp2/3-dependent actin structures but it has been hypothesised that levels of tropomyosin are sufficient to coat all filaments outside of these regions. Additionally, the ATP state a filament has been shown to affect the suitability of a filament as a subunit for the Arp2/3 complex </w:t>
      </w:r>
      <w:r>
        <w:rPr>
          <w:lang w:val="en-GB"/>
        </w:rPr>
        <w:fldChar w:fldCharType="begin" w:fldLock="1"/>
      </w:r>
      <w:r w:rsidR="004121BE">
        <w:rPr>
          <w:lang w:val="en-GB"/>
        </w:rPr>
        <w:instrText>ADDIN CSL_CITATION { "citationItems" : [ { "id" : "ITEM-1", "itemData" : { "DOI" : "10.1529/biophysj.106.080937", "ISBN" : "0006-3495", "ISSN" : "00063495", "PMID" : "16905606", "abstract" : "The actin filament network at the leading edge of motile cells relies on localized branching by Arp2/3 complex from \"mother\" filaments growing near the plasma membrane. The nucleotide bound to the mother filaments (ATP, ADP and phosphate, or ADP) may influence the branch dynamics. To determine the effect of the nucleotide bound to the subunits of the mother filament on the formation and stability of branches, we compared the time courses of actin polymerization in bulk samples measured using the fluorescence of pyrene actin with observations of single filaments by total internal reflection fluorescence microscopy. Although the branch nucleation rate in bulk samples was nearly the same regardless of the nucleotide on the mother filaments, we observed fewer branches by microscopy on ADP-bound filaments than on ADP-P(i)-bound filaments. Observation of branches in the microscope depends on their binding to the slide. Since the probability that a branch binds to the slide is directly related to its lifetime, we used counts of branches to infer their rates of dissociation from mother filaments. We conclude that the nucleotide on the mother filament does not affect the initial branching event but that branches are an order of magnitude more stable on the sides of new ATP- or ADP-P(i) filaments than on ADP-actin filaments.", "author" : [ { "dropping-particle" : "", "family" : "Mahaffy", "given" : "Rachel E.", "non-dropping-particle" : "", "parse-names" : false, "suffix" : "" }, { "dropping-particle" : "", "family" : "Pollard", "given" : "Thomas D.", "non-dropping-particle" : "", "parse-names" : false, "suffix" : "" } ], "container-title" : "Biophysical Journal", "id" : "ITEM-1", "issue" : "9", "issued" : { "date-parts" : [ [ "2006" ] ] }, "page" : "3519-3528", "title" : "Kinetics of the Formation and Dissociation of Actin Filament Branches Mediated by Arp2/3 Complex", "type" : "article-journal", "volume" : "91" }, "uris" : [ "http://www.mendeley.com/documents/?uuid=d8977dce-f0fb-46d2-a3d2-1f42b2c70b6c" ] } ], "mendeley" : { "formattedCitation" : "(Mahaffy and Pollard, 2006)", "plainTextFormattedCitation" : "(Mahaffy and Pollard, 2006)", "previouslyFormattedCitation" : "(Mahaffy and Pollard, 2006)" }, "properties" : {  }, "schema" : "https://github.com/citation-style-language/schema/raw/master/csl-citation.json" }</w:instrText>
      </w:r>
      <w:r>
        <w:rPr>
          <w:lang w:val="en-GB"/>
        </w:rPr>
        <w:fldChar w:fldCharType="separate"/>
      </w:r>
      <w:r w:rsidR="00143B78" w:rsidRPr="00143B78">
        <w:rPr>
          <w:noProof/>
          <w:lang w:val="en-GB"/>
        </w:rPr>
        <w:t>(Mahaffy and Pollard, 2006)</w:t>
      </w:r>
      <w:r>
        <w:rPr>
          <w:lang w:val="en-GB"/>
        </w:rPr>
        <w:fldChar w:fldCharType="end"/>
      </w:r>
      <w:r>
        <w:rPr>
          <w:lang w:val="en-GB"/>
        </w:rPr>
        <w:t>.</w:t>
      </w:r>
    </w:p>
    <w:p w14:paraId="79907490" w14:textId="77777777" w:rsidR="00F60B2B" w:rsidRDefault="00F60B2B" w:rsidP="00E5114A">
      <w:pPr>
        <w:spacing w:line="360" w:lineRule="auto"/>
        <w:jc w:val="both"/>
        <w:rPr>
          <w:lang w:val="en-GB"/>
        </w:rPr>
      </w:pPr>
    </w:p>
    <w:p w14:paraId="35D4B1D9" w14:textId="61481AAF" w:rsidR="00F60B2B" w:rsidRPr="00311736" w:rsidRDefault="00F60B2B" w:rsidP="00E5114A">
      <w:pPr>
        <w:spacing w:line="360" w:lineRule="auto"/>
        <w:jc w:val="both"/>
        <w:rPr>
          <w:lang w:val="en-GB"/>
        </w:rPr>
      </w:pPr>
      <w:r>
        <w:rPr>
          <w:lang w:val="en-GB"/>
        </w:rPr>
        <w:lastRenderedPageBreak/>
        <w:t xml:space="preserve">An alternative mechanism for the provision of initial mother filaments would be to generate them at the site at which they are required at the correct time. This is appealing as the formation of an actin filament could conceivably drive subsequent stages in the development of an actin-structure, perhaps contributing to the localisation of certain F-actin binding proteins. A number of proteins have been identified that could potentially fulfil this role, such as Dip1/spin90, JMY and Las17 </w:t>
      </w:r>
      <w:r>
        <w:rPr>
          <w:lang w:val="en-GB"/>
        </w:rPr>
        <w:fldChar w:fldCharType="begin" w:fldLock="1"/>
      </w:r>
      <w:r w:rsidR="004121BE">
        <w:rPr>
          <w:lang w:val="en-GB"/>
        </w:rPr>
        <w:instrText>ADDIN CSL_CITATION { "citationItems" : [ { "id" : "ITEM-1", "itemData" : { "DOI" : "10.1042/BST20160176", "ISSN" : "0300-5127", "PMID" : "27911716", "abstract" : "Wiskott-Aldrich syndrome protein (WASP) family proteins have been extensively characterized as factors that promote the nucleation of actin through the activation of the protein complex Arp2/3. While yeast mostly have a single member of the family, mammalian cells have at least six different members, often with multiple isoforms. Members of the family are characterized by a common structure. Their N-termini are varied and are considered to confer spatial and temporal regulation of Arp2/3-activating activity, whereas their C-terminal half contains a polyproline-rich region, one or more WASP homology-2 (WH2) actin-binding domains and motifs that bind directly to Arp2/3. Recent studies, however, indicate that the yeast WASP homologue Las17 is able to nucleate actin independently of Arp2/3 through the function of novel G-actin-binding activities in its polyproline region. This allows Las17 to generate the mother filaments that are needed for subsequent Arp2/3 recruitment and activation during the actin polymerization that drives endocytic invagination in yeast. In this review, we consider how motifs within the polyproline region of Las17 support nucleation of actin filaments, and whether similar mechanisms might exist among other family members.", "author" : [ { "dropping-particle" : "", "family" : "Tyler", "given" : "Joe J.", "non-dropping-particle" : "", "parse-names" : false, "suffix" : "" }, { "dropping-particle" : "", "family" : "Allwood", "given" : "Ellen G.", "non-dropping-particle" : "", "parse-names" : false, "suffix" : "" }, { "dropping-particle" : "", "family" : "Ayscough", "given" : "Kathryn R.", "non-dropping-particle" : "", "parse-names" : false, "suffix" : "" } ], "container-title" : "Biochemical Society Transactions", "id" : "ITEM-1", "issue" : "5", "issued" : { "date-parts" : [ [ "2016" ] ] }, "page" : "1339-1345", "title" : "WASP family proteins, more than Arp2/3 activators", "type" : "article-journal", "volume" : "44" }, "uris" : [ "http://www.mendeley.com/documents/?uuid=43613200-b896-4797-bc17-072ad50141ab" ] }, { "id" : "ITEM-2",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2",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Tyler, Allwood and Ayscough, 2016)", "plainTextFormattedCitation" : "(Wagner et al., 2013; Tyler, Allwood and Ayscough, 2016)", "previouslyFormattedCitation" : "(Wagner &lt;i&gt;et al.&lt;/i&gt;, 2013; Tyler, Allwood and Ayscough, 2016)" }, "properties" : {  }, "schema" : "https://github.com/citation-style-language/schema/raw/master/csl-citation.json" }</w:instrText>
      </w:r>
      <w:r>
        <w:rPr>
          <w:lang w:val="en-GB"/>
        </w:rPr>
        <w:fldChar w:fldCharType="separate"/>
      </w:r>
      <w:r w:rsidR="00143B78" w:rsidRPr="00143B78">
        <w:rPr>
          <w:noProof/>
          <w:lang w:val="en-GB"/>
        </w:rPr>
        <w:t xml:space="preserve">(Wagner </w:t>
      </w:r>
      <w:r w:rsidR="00143B78" w:rsidRPr="00143B78">
        <w:rPr>
          <w:i/>
          <w:noProof/>
          <w:lang w:val="en-GB"/>
        </w:rPr>
        <w:t>et al.</w:t>
      </w:r>
      <w:r w:rsidR="00143B78" w:rsidRPr="00143B78">
        <w:rPr>
          <w:noProof/>
          <w:lang w:val="en-GB"/>
        </w:rPr>
        <w:t>, 2013; Tyler, Allwood and Ayscough, 2016)</w:t>
      </w:r>
      <w:r>
        <w:rPr>
          <w:lang w:val="en-GB"/>
        </w:rPr>
        <w:fldChar w:fldCharType="end"/>
      </w:r>
      <w:r>
        <w:rPr>
          <w:lang w:val="en-GB"/>
        </w:rPr>
        <w:t>.</w:t>
      </w:r>
    </w:p>
    <w:p w14:paraId="2573E65B" w14:textId="77777777" w:rsidR="006C652C" w:rsidRDefault="006C652C" w:rsidP="00E5114A">
      <w:pPr>
        <w:jc w:val="both"/>
        <w:rPr>
          <w:lang w:val="en-GB"/>
        </w:rPr>
      </w:pPr>
    </w:p>
    <w:p w14:paraId="3BB79D49" w14:textId="2BE18588" w:rsidR="00F60B2B" w:rsidRDefault="006C652C" w:rsidP="00E5114A">
      <w:pPr>
        <w:pStyle w:val="Heading2"/>
        <w:jc w:val="both"/>
        <w:rPr>
          <w:lang w:val="en-GB"/>
        </w:rPr>
      </w:pPr>
      <w:bookmarkStart w:id="72" w:name="_Toc494045794"/>
      <w:bookmarkStart w:id="73" w:name="_Toc494222666"/>
      <w:r>
        <w:rPr>
          <w:lang w:val="en-GB"/>
        </w:rPr>
        <w:t xml:space="preserve">1.9 </w:t>
      </w:r>
      <w:r w:rsidR="00F60B2B">
        <w:rPr>
          <w:lang w:val="en-GB"/>
        </w:rPr>
        <w:t>Nucleation promoting factors</w:t>
      </w:r>
      <w:bookmarkEnd w:id="72"/>
      <w:bookmarkEnd w:id="73"/>
    </w:p>
    <w:p w14:paraId="5FA6B9CE" w14:textId="77777777" w:rsidR="006C652C" w:rsidRPr="006C652C" w:rsidRDefault="006C652C" w:rsidP="00E5114A">
      <w:pPr>
        <w:jc w:val="both"/>
        <w:rPr>
          <w:lang w:val="en-GB"/>
        </w:rPr>
      </w:pPr>
    </w:p>
    <w:p w14:paraId="0E19CFFD" w14:textId="5FA21A87" w:rsidR="00F60B2B" w:rsidRDefault="00F60B2B" w:rsidP="00E5114A">
      <w:pPr>
        <w:spacing w:line="360" w:lineRule="auto"/>
        <w:jc w:val="both"/>
        <w:rPr>
          <w:lang w:val="en-GB"/>
        </w:rPr>
      </w:pPr>
      <w:r>
        <w:rPr>
          <w:lang w:val="en-GB"/>
        </w:rPr>
        <w:t xml:space="preserve">As mentioned previously, the Arp2/3 complex is not constitutively active and must become activated by interaction with a suitable mother filament and one of a number of nucleation promoting factors. Nucleation promoting factors fit broadly into three categories although the lines between these categories sometimes blur. Class I NPFs bind to the Arp2/3 complex and G-actin, and are thought to provide the first actin monomer to the growing filament. Class II nucleators interact with F-actin rather than G-actin to promote the formation of a branch junction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id" : "ITEM-2", "itemData" : { "DOI" : "10.1016/j.tibs.2017.03.002", "ISSN" : "13624326", "abstract" : "Cells require actin nucleation factors to catalyze the formation of actin networks and elongation factors to control the rate and extent of actin polymerization. Earlier models suggested that the different factors assemble actin networks independently. However, recent evidence indicates that the assembly of most cellular networks involves multiple nucleation and elongation factors that work in concert. Here, we describe how these different factors cooperate, directly or indirectly, to promote the assembly of functional actin network in cells, both in the cytoplasm and nucleoplasm. We show that, in many cases, multiple factors collaborate to initiate network assembly and growth. The selection of specific sets of key players enables the cells to fine-tune network structure and dynamics, optimizing them for particular cellular functions.", "author" : [ { "dropping-particle" : "", "family" : "Siton-Mendelson", "given" : "Orit", "non-dropping-particle" : "", "parse-names" : false, "suffix" : "" }, { "dropping-particle" : "", "family" : "Bernheim-Groswasser", "given" : "Anne", "non-dropping-particle" : "", "parse-names" : false, "suffix" : "" } ], "container-title" : "Trends in Biochemical Sciences", "id" : "ITEM-2", "issue" : "6", "issued" : { "date-parts" : [ [ "2017" ] ] }, "page" : "414-430", "publisher" : "Elsevier Ltd", "title" : "Functional Actin Networks under Construction: The Cooperative Action of Actin Nucleation and Elongation Factors", "type" : "article", "volume" : "42" }, "uris" : [ "http://www.mendeley.com/documents/?uuid=4d85563e-000d-4a8d-8572-eec65a5ad664" ] } ], "mendeley" : { "formattedCitation" : "(Campellone and Welch, 2010; Siton-Mendelson and Bernheim-Groswasser, 2017)", "plainTextFormattedCitation" : "(Campellone and Welch, 2010; Siton-Mendelson and Bernheim-Groswasser, 2017)", "previouslyFormattedCitation" : "(Campellone and Welch, 2010; Siton-Mendelson and Bernheim-Groswasser, 2017)" }, "properties" : {  }, "schema" : "https://github.com/citation-style-language/schema/raw/master/csl-citation.json" }</w:instrText>
      </w:r>
      <w:r>
        <w:rPr>
          <w:lang w:val="en-GB"/>
        </w:rPr>
        <w:fldChar w:fldCharType="separate"/>
      </w:r>
      <w:r w:rsidR="00143B78" w:rsidRPr="00143B78">
        <w:rPr>
          <w:noProof/>
          <w:lang w:val="en-GB"/>
        </w:rPr>
        <w:t>(Campellone and Welch, 2010; Siton-Mendelson and Bernheim-Groswasser, 2017)</w:t>
      </w:r>
      <w:r>
        <w:rPr>
          <w:lang w:val="en-GB"/>
        </w:rPr>
        <w:fldChar w:fldCharType="end"/>
      </w:r>
      <w:r>
        <w:rPr>
          <w:lang w:val="en-GB"/>
        </w:rPr>
        <w:t xml:space="preserve">. A third class of NPFs has recently been identified </w:t>
      </w:r>
      <w:r w:rsidR="001059BB">
        <w:rPr>
          <w:lang w:val="en-GB"/>
        </w:rPr>
        <w:t>that do</w:t>
      </w:r>
      <w:r>
        <w:rPr>
          <w:lang w:val="en-GB"/>
        </w:rPr>
        <w:t xml:space="preserve"> not bind to either G or F-actin and activates the Arp2/3 complex to generate linear, unbranched filaments </w:t>
      </w:r>
      <w:r>
        <w:rPr>
          <w:lang w:val="en-GB"/>
        </w:rPr>
        <w:fldChar w:fldCharType="begin" w:fldLock="1"/>
      </w:r>
      <w:r w:rsidR="004121BE">
        <w:rPr>
          <w:lang w:val="en-GB"/>
        </w:rPr>
        <w:instrText>ADDIN CSL_CITATION { "citationItems" : [ { "id" : "ITEM-1",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1",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plainTextFormattedCitation" : "(Wagner et al., 2013)", "previouslyFormattedCitation" : "(Wagner &lt;i&gt;et al.&lt;/i&gt;, 2013)" }, "properties" : {  }, "schema" : "https://github.com/citation-style-language/schema/raw/master/csl-citation.json" }</w:instrText>
      </w:r>
      <w:r>
        <w:rPr>
          <w:lang w:val="en-GB"/>
        </w:rPr>
        <w:fldChar w:fldCharType="separate"/>
      </w:r>
      <w:r w:rsidR="00143B78" w:rsidRPr="00143B78">
        <w:rPr>
          <w:noProof/>
          <w:lang w:val="en-GB"/>
        </w:rPr>
        <w:t xml:space="preserve">(Wagner </w:t>
      </w:r>
      <w:r w:rsidR="00143B78" w:rsidRPr="00143B78">
        <w:rPr>
          <w:i/>
          <w:noProof/>
          <w:lang w:val="en-GB"/>
        </w:rPr>
        <w:t>et al.</w:t>
      </w:r>
      <w:r w:rsidR="00143B78" w:rsidRPr="00143B78">
        <w:rPr>
          <w:noProof/>
          <w:lang w:val="en-GB"/>
        </w:rPr>
        <w:t>, 2013)</w:t>
      </w:r>
      <w:r>
        <w:rPr>
          <w:lang w:val="en-GB"/>
        </w:rPr>
        <w:fldChar w:fldCharType="end"/>
      </w:r>
      <w:r>
        <w:rPr>
          <w:lang w:val="en-GB"/>
        </w:rPr>
        <w:t xml:space="preserve">. The best studied NPFs to date are the class 1 </w:t>
      </w:r>
      <w:r w:rsidRPr="00F674DC">
        <w:rPr>
          <w:lang w:val="en-GB"/>
        </w:rPr>
        <w:t>Wiskott–Aldrich Syndrome protein (WASp)</w:t>
      </w:r>
      <w:r>
        <w:rPr>
          <w:lang w:val="en-GB"/>
        </w:rPr>
        <w:t xml:space="preserve"> family proteins.</w:t>
      </w:r>
    </w:p>
    <w:p w14:paraId="0F4CE7EB" w14:textId="77777777" w:rsidR="00F60B2B" w:rsidRDefault="00F60B2B" w:rsidP="00E5114A">
      <w:pPr>
        <w:jc w:val="both"/>
        <w:rPr>
          <w:lang w:val="en-GB"/>
        </w:rPr>
      </w:pPr>
    </w:p>
    <w:p w14:paraId="1469CF08" w14:textId="1346FD66" w:rsidR="00F60B2B" w:rsidRDefault="006C652C" w:rsidP="00E5114A">
      <w:pPr>
        <w:pStyle w:val="Heading3"/>
        <w:jc w:val="both"/>
        <w:rPr>
          <w:lang w:val="en-GB"/>
        </w:rPr>
      </w:pPr>
      <w:bookmarkStart w:id="74" w:name="_Toc494045795"/>
      <w:bookmarkStart w:id="75" w:name="_Toc494222667"/>
      <w:r>
        <w:rPr>
          <w:lang w:val="en-GB"/>
        </w:rPr>
        <w:t xml:space="preserve">1.9.1 </w:t>
      </w:r>
      <w:r w:rsidR="00F60B2B">
        <w:rPr>
          <w:lang w:val="en-GB"/>
        </w:rPr>
        <w:t>WASp family proteins</w:t>
      </w:r>
      <w:bookmarkEnd w:id="74"/>
      <w:bookmarkEnd w:id="75"/>
    </w:p>
    <w:p w14:paraId="05CC8CEC" w14:textId="77777777" w:rsidR="006C652C" w:rsidRPr="006C652C" w:rsidRDefault="006C652C" w:rsidP="00E5114A">
      <w:pPr>
        <w:jc w:val="both"/>
        <w:rPr>
          <w:lang w:val="en-GB"/>
        </w:rPr>
      </w:pPr>
    </w:p>
    <w:p w14:paraId="3A382346" w14:textId="081F23BA" w:rsidR="00F60B2B" w:rsidRDefault="00F60B2B" w:rsidP="00E5114A">
      <w:pPr>
        <w:spacing w:line="360" w:lineRule="auto"/>
        <w:jc w:val="both"/>
        <w:rPr>
          <w:lang w:val="en-GB"/>
        </w:rPr>
      </w:pPr>
      <w:r>
        <w:rPr>
          <w:lang w:val="en-GB"/>
        </w:rPr>
        <w:t>The WASp family</w:t>
      </w:r>
      <w:r w:rsidRPr="00C05FFD">
        <w:rPr>
          <w:lang w:val="en-GB"/>
        </w:rPr>
        <w:t xml:space="preserve"> proteins interact with the </w:t>
      </w:r>
      <w:r>
        <w:rPr>
          <w:lang w:val="en-GB"/>
        </w:rPr>
        <w:t xml:space="preserve">Arp2/3 </w:t>
      </w:r>
      <w:r w:rsidRPr="00C05FFD">
        <w:rPr>
          <w:lang w:val="en-GB"/>
        </w:rPr>
        <w:t xml:space="preserve">complex through </w:t>
      </w:r>
      <w:r>
        <w:rPr>
          <w:lang w:val="en-GB"/>
        </w:rPr>
        <w:t>conserved C-</w:t>
      </w:r>
      <w:r w:rsidRPr="00C05FFD">
        <w:rPr>
          <w:lang w:val="en-GB"/>
        </w:rPr>
        <w:t>terminal</w:t>
      </w:r>
      <w:r w:rsidR="000968BB">
        <w:rPr>
          <w:lang w:val="en-GB"/>
        </w:rPr>
        <w:t xml:space="preserve"> WCA domains </w:t>
      </w:r>
      <w:r w:rsidR="001059BB">
        <w:rPr>
          <w:lang w:val="en-GB"/>
        </w:rPr>
        <w:t>(</w:t>
      </w:r>
      <w:r w:rsidR="000968BB">
        <w:rPr>
          <w:lang w:val="en-GB"/>
        </w:rPr>
        <w:t>fig.2.5</w:t>
      </w:r>
      <w:r w:rsidR="001059BB">
        <w:rPr>
          <w:lang w:val="en-GB"/>
        </w:rPr>
        <w:t>)</w:t>
      </w:r>
      <w:r>
        <w:rPr>
          <w:lang w:val="en-GB"/>
        </w:rPr>
        <w:t>. These consist of</w:t>
      </w:r>
      <w:r w:rsidRPr="00C05FFD">
        <w:rPr>
          <w:lang w:val="en-GB"/>
        </w:rPr>
        <w:t xml:space="preserve"> </w:t>
      </w:r>
      <w:r>
        <w:rPr>
          <w:lang w:val="en-GB"/>
        </w:rPr>
        <w:t>C</w:t>
      </w:r>
      <w:r w:rsidRPr="00C05FFD">
        <w:rPr>
          <w:lang w:val="en-GB"/>
        </w:rPr>
        <w:t xml:space="preserve">entral and </w:t>
      </w:r>
      <w:r>
        <w:rPr>
          <w:lang w:val="en-GB"/>
        </w:rPr>
        <w:t>A</w:t>
      </w:r>
      <w:r w:rsidRPr="00C05FFD">
        <w:rPr>
          <w:lang w:val="en-GB"/>
        </w:rPr>
        <w:t xml:space="preserve">cidic motifs which bind to the </w:t>
      </w:r>
      <w:r>
        <w:rPr>
          <w:lang w:val="en-GB"/>
        </w:rPr>
        <w:t xml:space="preserve">Arp2/3 </w:t>
      </w:r>
      <w:r w:rsidRPr="00C05FFD">
        <w:rPr>
          <w:lang w:val="en-GB"/>
        </w:rPr>
        <w:t>complex</w:t>
      </w:r>
      <w:r>
        <w:rPr>
          <w:lang w:val="en-GB"/>
        </w:rPr>
        <w:t xml:space="preserve"> and a WH2 motif which binds to an actin monomer </w:t>
      </w:r>
      <w:r>
        <w:rPr>
          <w:lang w:val="en-GB"/>
        </w:rPr>
        <w:fldChar w:fldCharType="begin" w:fldLock="1"/>
      </w:r>
      <w:r w:rsidR="004121BE">
        <w:rPr>
          <w:lang w:val="en-GB"/>
        </w:rPr>
        <w:instrText>ADDIN CSL_CITATION { "citationItems" : [ { "id" : "ITEM-1", "itemData" : { "DOI" : "10.1016/S0960-9822(98)00015-3", "ISBN" : "0960-9822 (Print)\\n0960-9822 (Linking)", "ISSN" : "09609822", "PMID" : "9889097", "abstract" : "Background: The actin-related proteins Arp2 and Arp3 are part of a seven-protein complex which is localized in the lamellipodia of a variety of cell types, and in actin-rich spots of unknown function. The Arp2/3 complex enhances actin nucleation and causes branching and crosslinking of actin filaments in vitro; in vivo it is thought to drive the formation of lamellipodia and to be a control center for actin-based motility. The Wiskott\u2013Aldrich syndrome protein, WASP, is an adaptor protein implicated in the transmission of signals from tyrosine kinase receptors and small GTPases to the actin cytoskeleton. Scar1 is a member of a new family of proteins related to WASP, and it may also have a role in regulating the actin cytoskeleton. Scar1 is the human homologue of Dictyostelium Scar1, which is thought to connect G-protein-coupled receptors to the actin cytoskeleton. The mammalian Scar family contains at least four members. We have examined the relationships between WASP, Scar1, and the Arp2/3 complex. Results: We have identified WASP and its relative Scar1 as proteins that interact with the Arp2/3 complex. We have used deletion analysis to show that both WASP and Scar1 interact with the p21 subunit of the Arp2/3 complex through their carboxyl termini. Overexpression of carboxy-terminal fragments of Scar1 or WASP in cells caused a disruption in the localization of the Arp2/3 complex and, concomitantly, induced a complete loss of lamellipodia and actin spots. The induction of lamellipodia by platelet-derived growth factor was also suppressed by overexpression of the fragment of Scar1 that binds to the Arp2/3 complex. Conclusions: We have identified a conserved sequence domain in proteins of the WASP family that binds to the Arp2/3 complex. Overexpression of this domain in cells disrupts the localization of the Arp2/3 complex and inhibits lamellipodia formation. Our data suggest that WASP-related proteins may regulate the actin cytoskeleton through the Arp2/3 complex.", "author" : [ { "dropping-particle" : "", "family" : "Machesky", "given" : "Laura M.", "non-dropping-particle" : "", "parse-names" : false, "suffix" : "" }, { "dropping-particle" : "", "family" : "Insall", "given" : "Robert H.", "non-dropping-particle" : "", "parse-names" : false, "suffix" : "" } ], "container-title" : "Current Biology", "id" : "ITEM-1", "issue" : "25", "issued" : { "date-parts" : [ [ "1998" ] ] }, "page" : "1347-1356", "title" : "Scar1 and the related Wiskott\u2013Aldrich syndrome protein, WASP, regulate the actin cytoskeleton through the Arp2/3 complex", "type" : "article-journal", "volume" : "8" }, "uris" : [ "http://www.mendeley.com/documents/?uuid=1109b1c9-fe6c-4cbe-b708-0ea9df2de188" ] }, { "id" : "ITEM-2", "itemData" : { "DOI" : "10.1021/bi991843+", "ISBN" : "0006-2960 (Print)\\r0006-2960 (Linking)", "ISSN" : "00062960", "PMID" : "10563804", "abstract" : "The 70 C-terminal amino acids of Wiskott-Aldrich syndrome protein (WASp WA) activate the actin nucleation activity of the Arp2/3 complex. WASp WA binds both the Arp2/3 complex and actin monomers, but the mechanism by which it activates the Arp2/3 complex is not known. We characterized the effect of WASp WA on actin polymerization in the absence and presence of the human Arp2/3 complex. WASp WA binds actin monomers with an apparent K(d) of 0.4 microM, inhibiting spontaneous nucleation and subunit addition to pointed ends, but not addition to barbed ends. A peptide containing only the WASp homology 2 motif behaves similarly but with a 10-fold lower affinity. In contrast to previously published results, neither WASp WA nor a similar region of the protein Scar1 significantly depolymerizes actin filaments under a variety of conditions. WASp WA and the Arp2/3 complex nucleate actin filaments, and the rate of this nucleation is a function of the concentrations of both WASp WA and the Arp2/3 complex. With excess WASp WA and &lt;10 nM Arp2/3 complex, there is a 1:1 correspondence between the Arp2/3 complex and the concentration of filaments produced, but the filament concentration plateaus at an Arp2/3 complex concentration far below the cellular concentration determined to be 9.7 microM in human neutrophils. Preformed filaments increase the rate of nucleation by WASp WA and the Arp2/3 complex but not the number of filaments that are generated. We propose that filament side binding by the Arp2/3 complex enhances its activation by WASp WA.", "author" : [ { "dropping-particle" : "", "family" : "Higgs", "given" : "Henry N.", "non-dropping-particle" : "", "parse-names" : false, "suffix" : "" }, { "dropping-particle" : "", "family" : "Blanchoin", "given" : "Laurent", "non-dropping-particle" : "", "parse-names" : false, "suffix" : "" }, { "dropping-particle" : "", "family" : "Pollard", "given" : "Thomas D.", "non-dropping-particle" : "", "parse-names" : false, "suffix" : "" } ], "container-title" : "Biochemistry", "id" : "ITEM-2", "issue" : "46", "issued" : { "date-parts" : [ [ "1999" ] ] }, "page" : "15212-15222", "title" : "Influence of the C terminus of Wiskott-Aldrich syndrome protein (WASp) and the Arp2/3 complex on actin polymerization", "type" : "article-journal", "volume" : "38" }, "uris" : [ "http://www.mendeley.com/documents/?uuid=47cc51bf-ec79-4e69-96a1-5c32e2d6a56b" ] } ], "mendeley" : { "formattedCitation" : "(Machesky and Insall, 1998; Higgs, Blanchoin and Pollard, 1999)", "plainTextFormattedCitation" : "(Machesky and Insall, 1998; Higgs, Blanchoin and Pollard, 1999)", "previouslyFormattedCitation" : "(Machesky and Insall, 1998; Higgs, Blanchoin and Pollard, 1999)" }, "properties" : {  }, "schema" : "https://github.com/citation-style-language/schema/raw/master/csl-citation.json" }</w:instrText>
      </w:r>
      <w:r>
        <w:rPr>
          <w:lang w:val="en-GB"/>
        </w:rPr>
        <w:fldChar w:fldCharType="separate"/>
      </w:r>
      <w:r w:rsidR="00143B78" w:rsidRPr="00143B78">
        <w:rPr>
          <w:noProof/>
          <w:lang w:val="en-GB"/>
        </w:rPr>
        <w:t>(Machesky and Insall, 1998; Higgs, Blanchoin and Pollard, 1999)</w:t>
      </w:r>
      <w:r>
        <w:rPr>
          <w:lang w:val="en-GB"/>
        </w:rPr>
        <w:fldChar w:fldCharType="end"/>
      </w:r>
      <w:r w:rsidRPr="00C05FFD">
        <w:rPr>
          <w:lang w:val="en-GB"/>
        </w:rPr>
        <w:t xml:space="preserve">. </w:t>
      </w:r>
      <w:r>
        <w:rPr>
          <w:lang w:val="en-GB"/>
        </w:rPr>
        <w:t xml:space="preserve">The central or connecting motif was originally considered homologous to a region of cofilin, however this has been shown to not be the case. This motif binds to both actin and the Arp2/3 complex </w:t>
      </w:r>
      <w:r>
        <w:rPr>
          <w:lang w:val="en-GB"/>
        </w:rPr>
        <w:fldChar w:fldCharType="begin" w:fldLock="1"/>
      </w:r>
      <w:r w:rsidR="004121BE">
        <w:rPr>
          <w:lang w:val="en-GB"/>
        </w:rPr>
        <w:instrText>ADDIN CSL_CITATION { "citationItems" : [ { "id" : "ITEM-1", "itemData" : { "DOI" : "10.1038/35050590", "ISBN" : "1465-7392 (Print) 1465-7392 (Linking)", "ISSN" : "1465-7392", "PMID" : "11146629", "abstract" : "The Wiskott-Aldrich-syndrome protein (WASP) regulates polymerization of actin by the Arp2/3 complex. Here we show, using fluorescence anisotropy assays, that the carboxy-terminal WA domain of WASP binds to a single actin monomer with a Kd of 0.6 microM in an equilibrium with rapid exchange rates. Both WH-2 and CA sequences contribute to actin binding. A favourable DeltaH of -10 kcal mol(-1) drives binding. The WA domain binds to the Arp2/3 complex with a Kd of 0.9 microM; both the C and A sequences contribute to binding to the Arp2/3 complex. Wiskott-Aldrich-syndrome mutations in the WA domain that alter nucleation by the Arp2/3 complex over a tenfold range without affecting affinity for actin or the Arp2/3 complex indicate that there may be an activation step in the nucleation pathway. Actin filaments stimulate nucleation by producing a fivefold increase in the affinity of WASP-WA for the Arp2/3 complex.", "author" : [ { "dropping-particle" : "", "family" : "Marchand", "given" : "J B", "non-dropping-particle" : "", "parse-names" : false, "suffix" : "" }, { "dropping-particle" : "", "family" : "Kaiser", "given" : "D a", "non-dropping-particle" : "", "parse-names" : false, "suffix" : "" }, { "dropping-particle" : "", "family" : "Pollard", "given" : "T D", "non-dropping-particle" : "", "parse-names" : false, "suffix" : "" }, { "dropping-particle" : "", "family" : "Higgs", "given" : "H N", "non-dropping-particle" : "", "parse-names" : false, "suffix" : "" } ], "container-title" : "Nature cell biology", "id" : "ITEM-1", "issue" : "1", "issued" : { "date-parts" : [ [ "2001" ] ] }, "page" : "76-82", "title" : "Interaction of WASP/Scar proteins with actin and vertebrate Arp2/3 complex.", "type" : "article-journal", "volume" : "3" }, "uris" : [ "http://www.mendeley.com/documents/?uuid=731fe6cc-f938-4d2c-bc94-50c062e91b38" ] }, { "id" : "ITEM-2", "itemData" : { "DOI" : "10.1074/jbc.M507470200", "ISBN" : "0021-9258 (Print)\\n0021-9258 (Linking)", "ISSN" : "00219258", "PMID" : "16403731", "abstract" : "The Arp2/3 complex nucleates and cross-links actin filaments at the leading edge of motile cells, and its activity is stimulated by C-terminal regions of WASP/Scar proteins, called VCA domains. VCA domains contain a verprolin homology sequence (V) that binds monomeric actin and central (C) and acidic sequences (A) that bind the Arp2/3 complex. Here we show that the C domain binds to monomeric actin with higher affinity (K(d) = 10 microm) than to the Arp2/3 complex (K(d) &gt; 200 microm). Nuclear magnetic resonance spectroscopy reveals that actin binds to the N-terminal half of the C domain and that both the V and C domains can bind actin independently and simultaneously, indicating that they interact with different sites. Mutation of conserved hydrophobic residues in the actin-binding interface of the C domain disrupts activation of the Arp2/3 complex but does not alter affinity for the complex. By chemical cross-linking the C domain interacts with the p40 subunit of the Arp2/3 complex and, by fluorescence polarization anisotropy, the binding of actin and the Arp2/3 complex are mutually exclusive. Our results indicate that both actin and Arp2/3 binding are important for C domain function but that the C domain does not form a static bridge between the two. We propose a model for activation of the Arp2/3 complex in which the C domain first primes the complex by inducing a necessary conformational change and then initiates nucleus assembly by bringing an actin monomer into proximity of the primed complex.", "author" : [ { "dropping-particle" : "", "family" : "Kelly", "given" : "Alexander E.", "non-dropping-particle" : "", "parse-names" : false, "suffix" : "" }, { "dropping-particle" : "", "family" : "Kranitz", "given" : "Heather", "non-dropping-particle" : "", "parse-names" : false, "suffix" : "" }, { "dropping-particle" : "", "family" : "D\u00f6tsch", "given" : "Volker", "non-dropping-particle" : "", "parse-names" : false, "suffix" : "" }, { "dropping-particle" : "", "family" : "Mullins", "given" : "R. Dyche", "non-dropping-particle" : "", "parse-names" : false, "suffix" : "" } ], "container-title" : "Journal of Biological Chemistry", "id" : "ITEM-2", "issue" : "15", "issued" : { "date-parts" : [ [ "2006" ] ] }, "page" : "10589-10597", "title" : "Actin binding to the central domain of WASP/Scar proteins plays a critical role in the activation of the Arp2/3 complex", "type" : "article-journal", "volume" : "281" }, "uris" : [ "http://www.mendeley.com/documents/?uuid=5f00584a-e89f-4bc7-b6c6-666146981076" ] } ], "mendeley" : { "formattedCitation" : "(Marchand, D. a Kaiser, &lt;i&gt;et al.&lt;/i&gt;, 2001; Kelly &lt;i&gt;et al.&lt;/i&gt;, 2006)", "plainTextFormattedCitation" : "(Marchand, D. a Kaiser, et al., 2001; Kelly et al., 2006)", "previouslyFormattedCitation" : "(Marchand, D. a Kaiser, &lt;i&gt;et al.&lt;/i&gt;, 2001; Kelly &lt;i&gt;et al.&lt;/i&gt;, 2006)" }, "properties" : {  }, "schema" : "https://github.com/citation-style-language/schema/raw/master/csl-citation.json" }</w:instrText>
      </w:r>
      <w:r>
        <w:rPr>
          <w:lang w:val="en-GB"/>
        </w:rPr>
        <w:fldChar w:fldCharType="separate"/>
      </w:r>
      <w:r w:rsidR="00143B78" w:rsidRPr="00143B78">
        <w:rPr>
          <w:noProof/>
          <w:lang w:val="en-GB"/>
        </w:rPr>
        <w:t xml:space="preserve">(Marchand, D. a Kaiser, </w:t>
      </w:r>
      <w:r w:rsidR="00143B78" w:rsidRPr="00143B78">
        <w:rPr>
          <w:i/>
          <w:noProof/>
          <w:lang w:val="en-GB"/>
        </w:rPr>
        <w:t>et al.</w:t>
      </w:r>
      <w:r w:rsidR="00143B78" w:rsidRPr="00143B78">
        <w:rPr>
          <w:noProof/>
          <w:lang w:val="en-GB"/>
        </w:rPr>
        <w:t xml:space="preserve">, 2001; Kelly </w:t>
      </w:r>
      <w:r w:rsidR="00143B78" w:rsidRPr="00143B78">
        <w:rPr>
          <w:i/>
          <w:noProof/>
          <w:lang w:val="en-GB"/>
        </w:rPr>
        <w:t>et al.</w:t>
      </w:r>
      <w:r w:rsidR="00143B78" w:rsidRPr="00143B78">
        <w:rPr>
          <w:noProof/>
          <w:lang w:val="en-GB"/>
        </w:rPr>
        <w:t>, 2006)</w:t>
      </w:r>
      <w:r>
        <w:rPr>
          <w:lang w:val="en-GB"/>
        </w:rPr>
        <w:fldChar w:fldCharType="end"/>
      </w:r>
      <w:r>
        <w:rPr>
          <w:lang w:val="en-GB"/>
        </w:rPr>
        <w:t xml:space="preserve">. Upon binding to the Arp2/3-complex this motif forms an amphipathic helix that is thought to interact with the barbed end of groove of Arp2 and Arp3 </w:t>
      </w:r>
      <w:r>
        <w:rPr>
          <w:lang w:val="en-GB"/>
        </w:rPr>
        <w:fldChar w:fldCharType="begin" w:fldLock="1"/>
      </w:r>
      <w:r w:rsidR="004121BE">
        <w:rPr>
          <w:lang w:val="en-GB"/>
        </w:rPr>
        <w:instrText>ADDIN CSL_CITATION { "citationItems" : [ { "id" : "ITEM-1", "itemData" : { "DOI" : "10.1038/nsb952", "ISBN" : "1072-8368 (Print) 1072-8368 (Linking)", "ISSN" : "10728368", "PMID" : "12872157", "abstract" : "Members of the Wiskott-Aldrich syndrome protein (WASP) family link Rho GTPase signaling pathways to the cytoskeleton through a multiprotein assembly called Arp2/3 complex. The C-terminal VCA regions (verprolin-homology, central hydrophobic, and acidic regions) of WASP and its relatives stimulate Arp2/3 complex to nucleate actin filament branches. Here we show by differential line broadening in NMR spectra that the C (central) and A (acidic) segments of VCA domains from WASP, N-WASP and Scar bind Arp2/3 complex. The C regions of these proteins have a conserved sequence motif consisting of hydrophobic residues and an arginine residue. Point mutations in this conserved sequence motif suggest that it forms an amphipathic helix that is required in biochemical assays for activation of Arp2/3 complex. Key residues in this motif are buried through contacts with the GTPase binding domain in the autoinhibited structure of WASP and N-WASP, indicating that sequestration of these residues is an important aspect of autoinhibition.", "author" : [ { "dropping-particle" : "", "family" : "Panchal", "given" : "S C", "non-dropping-particle" : "", "parse-names" : false, "suffix" : "" }, { "dropping-particle" : "", "family" : "Kaiser", "given" : "D A", "non-dropping-particle" : "", "parse-names" : false, "suffix" : "" }, { "dropping-particle" : "", "family" : "Torres", "given" : "E", "non-dropping-particle" : "", "parse-names" : false, "suffix" : "" }, { "dropping-particle" : "", "family" : "Pollard", "given" : "T D", "non-dropping-particle" : "", "parse-names" : false, "suffix" : "" }, { "dropping-particle" : "", "family" : "Rosen", "given" : "M K", "non-dropping-particle" : "", "parse-names" : false, "suffix" : "" } ], "container-title" : "Nat Struct Biol", "id" : "ITEM-1", "issue" : "8", "issued" : { "date-parts" : [ [ "2003" ] ] }, "page" : "591-598", "title" : "A conserved amphipathic helix in WASP/Scar proteins is essential for activation of Arp2/3 complex", "type" : "article-journal", "volume" : "10" }, "uris" : [ "http://www.mendeley.com/documents/?uuid=073e2977-e811-419a-b50d-bbe15c6cf845" ] }, { "id" : "ITEM-2",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2",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mendeley" : { "formattedCitation" : "(Panchal &lt;i&gt;et al.&lt;/i&gt;, 2003; Rodnick-Smith, Luan, &lt;i&gt;et al.&lt;/i&gt;, 2016)", "plainTextFormattedCitation" : "(Panchal et al., 2003; Rodnick-Smith, Luan, et al., 2016)", "previouslyFormattedCitation" : "(Panchal &lt;i&gt;et al.&lt;/i&gt;, 2003; Rodnick-Smith, Luan, &lt;i&gt;et al.&lt;/i&gt;, 2016)" }, "properties" : {  }, "schema" : "https://github.com/citation-style-language/schema/raw/master/csl-citation.json" }</w:instrText>
      </w:r>
      <w:r>
        <w:rPr>
          <w:lang w:val="en-GB"/>
        </w:rPr>
        <w:fldChar w:fldCharType="separate"/>
      </w:r>
      <w:r w:rsidR="00143B78" w:rsidRPr="00143B78">
        <w:rPr>
          <w:noProof/>
          <w:lang w:val="en-GB"/>
        </w:rPr>
        <w:t xml:space="preserve">(Panchal </w:t>
      </w:r>
      <w:r w:rsidR="00143B78" w:rsidRPr="00143B78">
        <w:rPr>
          <w:i/>
          <w:noProof/>
          <w:lang w:val="en-GB"/>
        </w:rPr>
        <w:t>et al.</w:t>
      </w:r>
      <w:r w:rsidR="00143B78" w:rsidRPr="00143B78">
        <w:rPr>
          <w:noProof/>
          <w:lang w:val="en-GB"/>
        </w:rPr>
        <w:t xml:space="preserve">, 2003; Rodnick-Smith, Luan, </w:t>
      </w:r>
      <w:r w:rsidR="00143B78" w:rsidRPr="00143B78">
        <w:rPr>
          <w:i/>
          <w:noProof/>
          <w:lang w:val="en-GB"/>
        </w:rPr>
        <w:t xml:space="preserve">et </w:t>
      </w:r>
      <w:r w:rsidR="00143B78" w:rsidRPr="00143B78">
        <w:rPr>
          <w:i/>
          <w:noProof/>
          <w:lang w:val="en-GB"/>
        </w:rPr>
        <w:lastRenderedPageBreak/>
        <w:t>al.</w:t>
      </w:r>
      <w:r w:rsidR="00143B78" w:rsidRPr="00143B78">
        <w:rPr>
          <w:noProof/>
          <w:lang w:val="en-GB"/>
        </w:rPr>
        <w:t>, 2016)</w:t>
      </w:r>
      <w:r>
        <w:rPr>
          <w:lang w:val="en-GB"/>
        </w:rPr>
        <w:fldChar w:fldCharType="end"/>
      </w:r>
      <w:r>
        <w:rPr>
          <w:lang w:val="en-GB"/>
        </w:rPr>
        <w:t>. This is reminiscent of the interaction of a WH2 motif with an actin monomer. The acidic motif consists of a variable number of acidic residues and a well conserved tryptophan and accounts for the majority of the affinity of the WCA region for the Arp2/3 complex</w:t>
      </w:r>
      <w:r w:rsidR="002C4DA8">
        <w:rPr>
          <w:lang w:val="en-GB"/>
        </w:rPr>
        <w:t xml:space="preserve"> </w:t>
      </w:r>
      <w:r>
        <w:rPr>
          <w:lang w:val="en-GB"/>
        </w:rPr>
        <w:fldChar w:fldCharType="begin" w:fldLock="1"/>
      </w:r>
      <w:r w:rsidR="004121BE">
        <w:rPr>
          <w:lang w:val="en-GB"/>
        </w:rPr>
        <w:instrText>ADDIN CSL_CITATION { "citationItems" : [ { "id" : "ITEM-1", "itemData" : { "DOI" : "10.1038/35050590", "ISBN" : "1465-7392 (Print) 1465-7392 (Linking)", "ISSN" : "1465-7392", "PMID" : "11146629", "abstract" : "The Wiskott-Aldrich-syndrome protein (WASP) regulates polymerization of actin by the Arp2/3 complex. Here we show, using fluorescence anisotropy assays, that the carboxy-terminal WA domain of WASP binds to a single actin monomer with a Kd of 0.6 microM in an equilibrium with rapid exchange rates. Both WH-2 and CA sequences contribute to actin binding. A favourable DeltaH of -10 kcal mol(-1) drives binding. The WA domain binds to the Arp2/3 complex with a Kd of 0.9 microM; both the C and A sequences contribute to binding to the Arp2/3 complex. Wiskott-Aldrich-syndrome mutations in the WA domain that alter nucleation by the Arp2/3 complex over a tenfold range without affecting affinity for actin or the Arp2/3 complex indicate that there may be an activation step in the nucleation pathway. Actin filaments stimulate nucleation by producing a fivefold increase in the affinity of WASP-WA for the Arp2/3 complex.", "author" : [ { "dropping-particle" : "", "family" : "Marchand", "given" : "J B", "non-dropping-particle" : "", "parse-names" : false, "suffix" : "" }, { "dropping-particle" : "", "family" : "Kaiser", "given" : "Donald A", "non-dropping-particle" : "", "parse-names" : false, "suffix" : "" }, { "dropping-particle" : "", "family" : "Pollard", "given" : "Thomas D", "non-dropping-particle" : "", "parse-names" : false, "suffix" : "" }, { "dropping-particle" : "", "family" : "Higgs", "given" : "Henry N", "non-dropping-particle" : "", "parse-names" : false, "suffix" : "" } ], "container-title" : "Nature cell biology", "id" : "ITEM-1", "issue" : "1", "issued" : { "date-parts" : [ [ "2001" ] ] }, "page" : "76-82", "title" : "Interaction of WASP/Scar proteins with actin and vertebrate Arp2/3 complex.", "type" : "article-journal", "volume" : "3" }, "uris" : [ "http://www.mendeley.com/documents/?uuid=07aa13fe-47e1-461c-9a2e-1bb519b01b32" ] }, { "id" : "ITEM-2",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2", "issued" : { "date-parts" : [ [ "2010" ] ] }, "page" : "2880\u20132893", "title" : "WASP Family Proteins: Their Evolution and Its Physiological Implications", "type" : "article-journal", "volume" : "21" }, "uris" : [ "http://www.mendeley.com/documents/?uuid=0584e87d-8f10-43a4-a6d5-8812b69fc82d" ] } ], "mendeley" : { "formattedCitation" : "(Marchand, D. A. Kaiser, &lt;i&gt;et al.&lt;/i&gt;, 2001; Veltman and Insall, 2010)", "plainTextFormattedCitation" : "(Marchand, D. A. Kaiser, et al., 2001; Veltman and Insall, 2010)", "previouslyFormattedCitation" : "(Marchand, D. A. Kaiser, &lt;i&gt;et al.&lt;/i&gt;, 2001; Veltman and Insall, 2010)" }, "properties" : {  }, "schema" : "https://github.com/citation-style-language/schema/raw/master/csl-citation.json" }</w:instrText>
      </w:r>
      <w:r>
        <w:rPr>
          <w:lang w:val="en-GB"/>
        </w:rPr>
        <w:fldChar w:fldCharType="separate"/>
      </w:r>
      <w:r w:rsidR="00143B78" w:rsidRPr="00143B78">
        <w:rPr>
          <w:noProof/>
          <w:lang w:val="en-GB"/>
        </w:rPr>
        <w:t xml:space="preserve">(Marchand, D. A. Kaiser, </w:t>
      </w:r>
      <w:r w:rsidR="00143B78" w:rsidRPr="00143B78">
        <w:rPr>
          <w:i/>
          <w:noProof/>
          <w:lang w:val="en-GB"/>
        </w:rPr>
        <w:t>et al.</w:t>
      </w:r>
      <w:r w:rsidR="00143B78" w:rsidRPr="00143B78">
        <w:rPr>
          <w:noProof/>
          <w:lang w:val="en-GB"/>
        </w:rPr>
        <w:t>, 2001; Veltman and Insall, 2010)</w:t>
      </w:r>
      <w:r>
        <w:rPr>
          <w:lang w:val="en-GB"/>
        </w:rPr>
        <w:fldChar w:fldCharType="end"/>
      </w:r>
      <w:r>
        <w:rPr>
          <w:lang w:val="en-GB"/>
        </w:rPr>
        <w:t>.</w:t>
      </w:r>
    </w:p>
    <w:p w14:paraId="16AE0535" w14:textId="77777777" w:rsidR="00F60B2B" w:rsidRDefault="00F60B2B" w:rsidP="00E5114A">
      <w:pPr>
        <w:spacing w:line="360" w:lineRule="auto"/>
        <w:jc w:val="both"/>
        <w:rPr>
          <w:lang w:val="en-GB"/>
        </w:rPr>
      </w:pPr>
    </w:p>
    <w:p w14:paraId="2D0A6E63" w14:textId="6FB3AA1C" w:rsidR="00F60B2B" w:rsidRDefault="00F60B2B" w:rsidP="00E5114A">
      <w:pPr>
        <w:spacing w:line="360" w:lineRule="auto"/>
        <w:jc w:val="both"/>
        <w:rPr>
          <w:lang w:val="en-GB"/>
        </w:rPr>
      </w:pPr>
      <w:r>
        <w:rPr>
          <w:lang w:val="en-GB"/>
        </w:rPr>
        <w:t xml:space="preserve">The interaction between the central and acidic motifs and the Arp2/3 complex is thought to disrupt auto-inhibitory contacts within the complex, stabilising an active conformation </w:t>
      </w:r>
      <w:r>
        <w:rPr>
          <w:lang w:val="en-GB"/>
        </w:rPr>
        <w:fldChar w:fldCharType="begin" w:fldLock="1"/>
      </w:r>
      <w:r w:rsidR="004121BE">
        <w:rPr>
          <w:lang w:val="en-GB"/>
        </w:rPr>
        <w:instrText>ADDIN CSL_CITATION { "citationItems" : [ { "id" : "ITEM-1",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1",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mendeley" : { "formattedCitation" : "(Rodnick-Smith, Luan, &lt;i&gt;et al.&lt;/i&gt;, 2016)", "plainTextFormattedCitation" : "(Rodnick-Smith, Luan, et al., 2016)", "previouslyFormattedCitation" : "(Rodnick-Smith, Luan, &lt;i&gt;et al.&lt;/i&gt;, 2016)" }, "properties" : {  }, "schema" : "https://github.com/citation-style-language/schema/raw/master/csl-citation.json" }</w:instrText>
      </w:r>
      <w:r>
        <w:rPr>
          <w:lang w:val="en-GB"/>
        </w:rPr>
        <w:fldChar w:fldCharType="separate"/>
      </w:r>
      <w:r w:rsidR="00143B78" w:rsidRPr="00143B78">
        <w:rPr>
          <w:noProof/>
          <w:lang w:val="en-GB"/>
        </w:rPr>
        <w:t xml:space="preserve">(Rodnick-Smith, Luan, </w:t>
      </w:r>
      <w:r w:rsidR="00143B78" w:rsidRPr="00143B78">
        <w:rPr>
          <w:i/>
          <w:noProof/>
          <w:lang w:val="en-GB"/>
        </w:rPr>
        <w:t>et al.</w:t>
      </w:r>
      <w:r w:rsidR="00143B78" w:rsidRPr="00143B78">
        <w:rPr>
          <w:noProof/>
          <w:lang w:val="en-GB"/>
        </w:rPr>
        <w:t>, 2016)</w:t>
      </w:r>
      <w:r>
        <w:rPr>
          <w:lang w:val="en-GB"/>
        </w:rPr>
        <w:fldChar w:fldCharType="end"/>
      </w:r>
      <w:r>
        <w:rPr>
          <w:lang w:val="en-GB"/>
        </w:rPr>
        <w:t>. The</w:t>
      </w:r>
      <w:r w:rsidRPr="00C05FFD">
        <w:rPr>
          <w:lang w:val="en-GB"/>
        </w:rPr>
        <w:t xml:space="preserve"> </w:t>
      </w:r>
      <w:r>
        <w:rPr>
          <w:lang w:val="en-GB"/>
        </w:rPr>
        <w:t xml:space="preserve">WH2 motif is then postulated deliver the initial actin monomer to the nascent filament. Three colour single molecule experiments and crosslinking experiments suggest that dissociation of the WCA domain from the complex is an essential step in the formation of a branch junction </w:t>
      </w:r>
      <w:r>
        <w:rPr>
          <w:lang w:val="en-GB"/>
        </w:rPr>
        <w:fldChar w:fldCharType="begin" w:fldLock="1"/>
      </w:r>
      <w:r w:rsidR="004121BE">
        <w:rPr>
          <w:lang w:val="en-GB"/>
        </w:rPr>
        <w:instrText>ADDIN CSL_CITATION { "citationItems" : [ { "id" : "ITEM-1", "itemData" : { "DOI" : "10.7554/eLife.01008", "ISBN" : "2050-084X (Electronic)", "ISSN" : "2050084X", "PMID" : "24015360", "abstract" : "During cell locomotion and endocytosis, membrane-tethered WASP proteins stimulate actin filament nucleation by the Arp2/3 complex. This process generates highly branched arrays of filaments that grow toward the membrane to which they are tethered, a conflict that seemingly would restrict filament growth. Using three-color single-molecule imaging in vitro we revealed how the dynamic associations of Arp2/3 complex with mother filament and WASP are temporally coordinated with initiation of daughter filament growth. We found that WASP proteins dissociated from filament-bound Arp2/3 complex prior to new filament growth. Further, mutations that accelerated release of WASP from filament-bound Arp2/3 complex proportionally accelerated branch formation. These data suggest that while WASP promotes formation of pre-nucleation complexes, filament growth cannot occur until it is triggered by WASP release. This provides a mechanism by which membrane-bound WASP proteins can stimulate network growth without restraining it. DOI:http://dx.doi.org/10.7554/eLife.01008.001.", "author" : [ { "dropping-particle" : "", "family" : "Smith", "given" : "Benjamin A.", "non-dropping-particle" : "", "parse-names" : false, "suffix" : "" }, { "dropping-particle" : "", "family" : "Padrick", "given" : "Shae B.", "non-dropping-particle" : "", "parse-names" : false, "suffix" : "" }, { "dropping-particle" : "", "family" : "Doolittle", "given" : "Lynda K.", "non-dropping-particle" : "", "parse-names" : false, "suffix" : "" }, { "dropping-particle" : "", "family" : "Daugherty-Clarke", "given" : "Karen", "non-dropping-particle" : "", "parse-names" : false, "suffix" : "" }, { "dropping-particle" : "", "family" : "Corr\u00eaa", "given" : "Ivan R.", "non-dropping-particle" : "", "parse-names" : false, "suffix" : "" }, { "dropping-particle" : "", "family" : "Xu", "given" : "Ming Qun", "non-dropping-particle" : "", "parse-names" : false, "suffix" : "" }, { "dropping-particle" : "", "family" : "Goode", "given" : "Bruce L.", "non-dropping-particle" : "", "parse-names" : false, "suffix" : "" }, { "dropping-particle" : "", "family" : "Rosen", "given" : "Michael K.", "non-dropping-particle" : "", "parse-names" : false, "suffix" : "" }, { "dropping-particle" : "", "family" : "Gelles", "given" : "Jeff", "non-dropping-particle" : "", "parse-names" : false, "suffix" : "" } ], "container-title" : "eLife", "id" : "ITEM-1", "issue" : "2", "issued" : { "date-parts" : [ [ "2013" ] ] }, "page" : "1-25", "title" : "Three-color single molecule imaging shows WASP detachment from Arp2/3 complex triggers actin filament branch formation", "type" : "article-journal", "volume" : "2013" }, "uris" : [ "http://www.mendeley.com/documents/?uuid=682fc9b0-58d3-44ad-adbd-4da6168aa4db" ] }, { "id" : "ITEM-2",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2",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mendeley" : { "formattedCitation" : "(Smith &lt;i&gt;et al.&lt;/i&gt;, 2013; Rodnick-Smith, Luan, &lt;i&gt;et al.&lt;/i&gt;, 2016)", "plainTextFormattedCitation" : "(Smith et al., 2013; Rodnick-Smith, Luan, et al., 2016)", "previouslyFormattedCitation" : "(Smith &lt;i&gt;et al.&lt;/i&gt;, 2013; Rodnick-Smith, Luan, &lt;i&gt;et al.&lt;/i&gt;, 2016)" }, "properties" : {  }, "schema" : "https://github.com/citation-style-language/schema/raw/master/csl-citation.json" }</w:instrText>
      </w:r>
      <w:r>
        <w:rPr>
          <w:lang w:val="en-GB"/>
        </w:rPr>
        <w:fldChar w:fldCharType="separate"/>
      </w:r>
      <w:r w:rsidR="00143B78" w:rsidRPr="00143B78">
        <w:rPr>
          <w:noProof/>
          <w:lang w:val="en-GB"/>
        </w:rPr>
        <w:t xml:space="preserve">(Smith </w:t>
      </w:r>
      <w:r w:rsidR="00143B78" w:rsidRPr="00143B78">
        <w:rPr>
          <w:i/>
          <w:noProof/>
          <w:lang w:val="en-GB"/>
        </w:rPr>
        <w:t>et al.</w:t>
      </w:r>
      <w:r w:rsidR="00143B78" w:rsidRPr="00143B78">
        <w:rPr>
          <w:noProof/>
          <w:lang w:val="en-GB"/>
        </w:rPr>
        <w:t xml:space="preserve">, 2013; Rodnick-Smith, Luan, </w:t>
      </w:r>
      <w:r w:rsidR="00143B78" w:rsidRPr="00143B78">
        <w:rPr>
          <w:i/>
          <w:noProof/>
          <w:lang w:val="en-GB"/>
        </w:rPr>
        <w:t>et al.</w:t>
      </w:r>
      <w:r w:rsidR="00143B78" w:rsidRPr="00143B78">
        <w:rPr>
          <w:noProof/>
          <w:lang w:val="en-GB"/>
        </w:rPr>
        <w:t>, 2016)</w:t>
      </w:r>
      <w:r>
        <w:rPr>
          <w:lang w:val="en-GB"/>
        </w:rPr>
        <w:fldChar w:fldCharType="end"/>
      </w:r>
      <w:r>
        <w:rPr>
          <w:lang w:val="en-GB"/>
        </w:rPr>
        <w:t xml:space="preserve">. The WASp proteins can be broken down into a number of subfamilies </w:t>
      </w:r>
      <w:r>
        <w:rPr>
          <w:lang w:val="en-GB"/>
        </w:rPr>
        <w:fldChar w:fldCharType="begin" w:fldLock="1"/>
      </w:r>
      <w:r w:rsidR="004121BE">
        <w:rPr>
          <w:lang w:val="en-GB"/>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id" : "ITEM-2",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2", "issue" : "4", "issued" : { "date-parts" : [ [ "2010" ] ] }, "page" : "237-251", "title" : "A nucleator arms race: cellular control of actin assembly", "type" : "article-journal", "volume" : "11" }, "uris" : [ "http://www.mendeley.com/documents/?uuid=2ddd39f8-2025-4aea-b22b-38ab31f40b43" ] }, { "id" : "ITEM-3", "itemData" : { "DOI" : "10.1242/jcs.199570", "ISBN" : "0000000222969", "ISSN" : "0021-9533", "PMID" : "28646090", "abstract" : "Proteins of the Wiskott-Aldrich syndrome protein (WASP) family function as nucleation-promoting factors for the ubiquitously expressed Arp2/3 complex, which drives the generation of branched actin filaments. Arp2/3-generated actin regulates diverse cellular processes, including the formation of lamellipodia and filopodia, endocytosis and/or phagocytosis at the plasma membrane, and the generation of cargo-laden vesicles from organelles including the Golgi, endoplasmic reticulum (ER) and the endo-lysosomal network. Recent studies have also identified roles for WASP family members in promoting actin dynamics at the centrosome, influencing nuclear shape and membrane remodeling events leading to the generation of autophagosomes. Interestingly, several WASP family members have also been observed in the nucleus where they directly influence gene expression by serving as molecular platforms for the assembly of epigenetic and transcriptional machinery. In this Cell Science at a Glance article and accompanying poster, we provide an update on the subcellular roles of WHAMM, JMY and WASH (also known as WASHC1), as well as their mechanisms of regulation and emerging functions within the cell.", "author" : [ { "dropping-particle" : "", "family" : "Alekhina", "given" : "Olga", "non-dropping-particle" : "", "parse-names" : false, "suffix" : "" }, { "dropping-particle" : "", "family" : "Burstein", "given" : "Ezra", "non-dropping-particle" : "", "parse-names" : false, "suffix" : "" }, { "dropping-particle" : "", "family" : "Billadeau", "given" : "Daniel D.", "non-dropping-particle" : "", "parse-names" : false, "suffix" : "" } ], "container-title" : "Journal of Cell Science", "id" : "ITEM-3", "issue" : "June", "issued" : { "date-parts" : [ [ "2017" ] ] }, "page" : "jcs.199570", "title" : "Cellular functions of WASP family proteins at a glance", "type" : "article-journal" }, "uris" : [ "http://www.mendeley.com/documents/?uuid=cc2492cd-e7b0-4070-991e-f64ececb3bf8" ] } ], "mendeley" : { "formattedCitation" : "(Campellone and Welch, 2010; Veltman and Insall, 2010; Alekhina, Burstein and Billadeau, 2017)", "plainTextFormattedCitation" : "(Campellone and Welch, 2010; Veltman and Insall, 2010; Alekhina, Burstein and Billadeau, 2017)", "previouslyFormattedCitation" : "(Campellone and Welch, 2010; Veltman and Insall, 2010; Alekhina, Burstein and Billadeau, 2017)" }, "properties" : {  }, "schema" : "https://github.com/citation-style-language/schema/raw/master/csl-citation.json" }</w:instrText>
      </w:r>
      <w:r>
        <w:rPr>
          <w:lang w:val="en-GB"/>
        </w:rPr>
        <w:fldChar w:fldCharType="separate"/>
      </w:r>
      <w:r w:rsidR="00143B78" w:rsidRPr="00143B78">
        <w:rPr>
          <w:noProof/>
          <w:lang w:val="en-GB"/>
        </w:rPr>
        <w:t>(Campellone and Welch, 2010; Veltman and Insall, 2010; Alekhina, Burstein and Billadeau, 2017)</w:t>
      </w:r>
      <w:r>
        <w:rPr>
          <w:lang w:val="en-GB"/>
        </w:rPr>
        <w:fldChar w:fldCharType="end"/>
      </w:r>
      <w:r>
        <w:rPr>
          <w:lang w:val="en-GB"/>
        </w:rPr>
        <w:t xml:space="preserve"> and the WCA domains of different subfamilies activate the Arp2/3 complex to varying degrees </w:t>
      </w:r>
      <w:r>
        <w:rPr>
          <w:lang w:val="en-GB"/>
        </w:rPr>
        <w:fldChar w:fldCharType="begin" w:fldLock="1"/>
      </w:r>
      <w:r w:rsidR="004121BE">
        <w:rPr>
          <w:lang w:val="en-GB"/>
        </w:rPr>
        <w:instrText>ADDIN CSL_CITATION { "citationItems" : [ { "id" : "ITEM-1", "itemData" : { "DOI" : "10.1091/mbc.E02", "ISBN" : "1059-1524 (Print)\\r1059-1524 (Linking)", "ISSN" : "1059-1524", "PMID" : "14517332",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WCAbeads was not affected by the depletion or addback of VASP and profilin. Our results suggest that recruitment of factors, including profilin, by the proline-rich regions of WASP and Scar1 and the EVH1 domain of WASP stimulates cellular actin-based motility. INTRODUCTION", "author" : [ { "dropping-particle" : "", "family" : "Yarar", "given" : "Defne", "non-dropping-particle" : "", "parse-names" : false, "suffix" : "" }, { "dropping-particle" : "", "family" : "D\u2019Alessio", "given" : "Joseph A.", "non-dropping-particle" : "", "parse-names" : false, "suffix" : "" }, { "dropping-particle" : "", "family" : "Jeng", "given" : "Robert L.", "non-dropping-particle" : "", "parse-names" : false, "suffix" : "" }, { "dropping-particle" : "", "family" : "Welch", "given" : "Matthew D.", "non-dropping-particle" : "", "parse-names" : false, "suffix" : "" } ], "container-title" : "Molecular Biology of the Cell", "id" : "ITEM-1", "issue" : "November", "issued" : { "date-parts" : [ [ "2002" ] ] }, "page" : "4045-4059", "title" : "Motility Determinants in WASP Family Proteins", "type" : "article-journal", "volume" : "13" }, "uris" : [ "http://www.mendeley.com/documents/?uuid=85a30df3-30e3-41c0-a6c1-ff1b2d3f7e6a" ] }, { "id" : "ITEM-2", "itemData" : { "DOI" : "10.1016/S0960-9822(01)00603-0", "ISBN" : "0960-9822", "ISSN" : "09609822", "PMID" : "11747816", "abstract" : "Background: Assembly and organization of actin filaments are required for many cellular processes, including locomotion and division. In many cases, actin assembly is initiated when proteins of the WASP/Scar family respond to signals from Rho family G proteins and stimulate the actin-nucleating activity of the Arp2/3 complex. Two questions of fundamental importance raised in the study of actin dynamics concern the molecular mechanism of Arp2/3-dependent actin nucleation and how different signaling pathways that activate the same Arp2/3 complex produce actin networks with different three-dimensional architectures? Results: We directly compared the activity of the Arp2/3 complex in the presence of saturating concentrations of the minimal Arp2/3-activating domains of WASP, N-WASP, and Scar1 and found that each induces unique kinetics of actin assembly. In cell extracts, N-WASP induces rapid actin polymerization, while Scar1 fails to induce detectable polymerization. Using purified proteins, Scar1 induces the slowest rate of nucleation. WASP activity is 16-fold higher, and N-WASP activity is 70-fold higher. The data for all activators fit a mathematical model in which one activated Arp2/3 complex, one actin monomer, and an actin filament combine into a preactivation complex which then undergoes a first-order activation step to become a nucleus. The differences between Scar and N-WASP activity are explained by differences in the rate constants for the activation step. Changing the number of actin binding sites on a WASP family protein, either by removing a WH2 domain from N-WASP or by adding WH2 domains to Scar1, has no significant effect on nucleation activity. The addition of a three amino acid insertion found in the C-terminal acidic domains of WASP and N-WASP, however, increases the activity of Scar1 by more than 20-fold. Using chemical crosslinking assays, we determined that both N-WASP and Scar1 induce a conformational change in the Arp2/3 complex but crosslink with different efficiencies to the small molecular weight subunits p18 and p14. Conclusion: The WA domains of N-WASP, WASP, and Scar1 bind actin and Arp2/3 with nearly identical affinities but stimulate rates of actin nucleation that vary by almost 100-fold. The differences in nucleation rate are caused by differences in the number of acidic amino acids at the C terminus, so each protein is tuned to produce a different rate of actin filament formation. Arp2/3, therefore, is not regulated by a si\u2026", "author" : [ { "dropping-particle" : "", "family" : "Zalevsky", "given" : "Jonathan", "non-dropping-particle" : "", "parse-names" : false, "suffix" : "" }, { "dropping-particle" : "", "family" : "Lempert", "given" : "Leah", "non-dropping-particle" : "", "parse-names" : false, "suffix" : "" }, { "dropping-particle" : "", "family" : "Kranitz", "given" : "Heather", "non-dropping-particle" : "", "parse-names" : false, "suffix" : "" }, { "dropping-particle" : "", "family" : "Mullins", "given" : "R Dyche", "non-dropping-particle" : "", "parse-names" : false, "suffix" : "" } ], "container-title" : "Current Biology", "id" : "ITEM-2", "issue" : "24", "issued" : { "date-parts" : [ [ "2001" ] ] }, "page" : "1903-1913", "title" : "Different WASP family proteins stimulate different Arp2/3 complex-dependent actin-nucleating activities", "type" : "article-journal", "volume" : "11" }, "uris" : [ "http://www.mendeley.com/documents/?uuid=491d6708-905f-4108-a14c-09f6fd3ab914" ] } ], "mendeley" : { "formattedCitation" : "(Zalevsky &lt;i&gt;et al.&lt;/i&gt;, 2001; Yarar, Joseph A. D\u2019Alessio, &lt;i&gt;et al.&lt;/i&gt;, 2002)", "plainTextFormattedCitation" : "(Zalevsky et al., 2001; Yarar, Joseph A. D\u2019Alessio, et al., 2002)", "previouslyFormattedCitation" : "(Zalevsky &lt;i&gt;et al.&lt;/i&gt;, 2001; Yarar, Joseph A. D\u2019Alessio, &lt;i&gt;et al.&lt;/i&gt;, 2002)" }, "properties" : {  }, "schema" : "https://github.com/citation-style-language/schema/raw/master/csl-citation.json" }</w:instrText>
      </w:r>
      <w:r>
        <w:rPr>
          <w:lang w:val="en-GB"/>
        </w:rPr>
        <w:fldChar w:fldCharType="separate"/>
      </w:r>
      <w:r w:rsidR="004121BE" w:rsidRPr="004121BE">
        <w:rPr>
          <w:noProof/>
          <w:lang w:val="en-GB"/>
        </w:rPr>
        <w:t xml:space="preserve">(Zalevsky </w:t>
      </w:r>
      <w:r w:rsidR="004121BE" w:rsidRPr="004121BE">
        <w:rPr>
          <w:i/>
          <w:noProof/>
          <w:lang w:val="en-GB"/>
        </w:rPr>
        <w:t>et al.</w:t>
      </w:r>
      <w:r w:rsidR="004121BE" w:rsidRPr="004121BE">
        <w:rPr>
          <w:noProof/>
          <w:lang w:val="en-GB"/>
        </w:rPr>
        <w:t xml:space="preserve">, 2001; Yarar, Joseph A. D’Alessio, </w:t>
      </w:r>
      <w:r w:rsidR="004121BE" w:rsidRPr="004121BE">
        <w:rPr>
          <w:i/>
          <w:noProof/>
          <w:lang w:val="en-GB"/>
        </w:rPr>
        <w:t>et al.</w:t>
      </w:r>
      <w:r w:rsidR="004121BE" w:rsidRPr="004121BE">
        <w:rPr>
          <w:noProof/>
          <w:lang w:val="en-GB"/>
        </w:rPr>
        <w:t>, 2002)</w:t>
      </w:r>
      <w:r>
        <w:rPr>
          <w:lang w:val="en-GB"/>
        </w:rPr>
        <w:fldChar w:fldCharType="end"/>
      </w:r>
      <w:r>
        <w:rPr>
          <w:lang w:val="en-GB"/>
        </w:rPr>
        <w:t xml:space="preserve">, despite appearing to stimulate the formation of the active splayed conformation of Arp2/3 complex to the same extent </w:t>
      </w:r>
      <w:r>
        <w:rPr>
          <w:lang w:val="en-GB"/>
        </w:rPr>
        <w:fldChar w:fldCharType="begin" w:fldLock="1"/>
      </w:r>
      <w:r w:rsidR="004121BE">
        <w:rPr>
          <w:lang w:val="en-GB"/>
        </w:rPr>
        <w:instrText>ADDIN CSL_CITATION { "citationItems" : [ { "id" : "ITEM-1",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1",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mendeley" : { "formattedCitation" : "(Rodnick-Smith, Luan, &lt;i&gt;et al.&lt;/i&gt;, 2016)", "plainTextFormattedCitation" : "(Rodnick-Smith, Luan, et al., 2016)", "previouslyFormattedCitation" : "(Rodnick-Smith, Luan, &lt;i&gt;et al.&lt;/i&gt;, 2016)" }, "properties" : {  }, "schema" : "https://github.com/citation-style-language/schema/raw/master/csl-citation.json" }</w:instrText>
      </w:r>
      <w:r>
        <w:rPr>
          <w:lang w:val="en-GB"/>
        </w:rPr>
        <w:fldChar w:fldCharType="separate"/>
      </w:r>
      <w:r w:rsidR="00143B78" w:rsidRPr="00143B78">
        <w:rPr>
          <w:noProof/>
          <w:lang w:val="en-GB"/>
        </w:rPr>
        <w:t xml:space="preserve">(Rodnick-Smith, Luan, </w:t>
      </w:r>
      <w:r w:rsidR="00143B78" w:rsidRPr="00143B78">
        <w:rPr>
          <w:i/>
          <w:noProof/>
          <w:lang w:val="en-GB"/>
        </w:rPr>
        <w:t>et al.</w:t>
      </w:r>
      <w:r w:rsidR="00143B78" w:rsidRPr="00143B78">
        <w:rPr>
          <w:noProof/>
          <w:lang w:val="en-GB"/>
        </w:rPr>
        <w:t>, 2016)</w:t>
      </w:r>
      <w:r>
        <w:rPr>
          <w:lang w:val="en-GB"/>
        </w:rPr>
        <w:fldChar w:fldCharType="end"/>
      </w:r>
      <w:r>
        <w:rPr>
          <w:lang w:val="en-GB"/>
        </w:rPr>
        <w:t>.</w:t>
      </w:r>
    </w:p>
    <w:p w14:paraId="0439A549" w14:textId="77777777" w:rsidR="00F60B2B" w:rsidRDefault="00F60B2B" w:rsidP="00E5114A">
      <w:pPr>
        <w:spacing w:line="360" w:lineRule="auto"/>
        <w:jc w:val="both"/>
        <w:rPr>
          <w:lang w:val="en-GB"/>
        </w:rPr>
      </w:pPr>
    </w:p>
    <w:p w14:paraId="0C4F3FF9" w14:textId="0D4CD5DF" w:rsidR="00FF0437" w:rsidRPr="00FF0437" w:rsidRDefault="00FF0437" w:rsidP="00FF0437">
      <w:pPr>
        <w:spacing w:line="360" w:lineRule="auto"/>
        <w:jc w:val="both"/>
        <w:rPr>
          <w:lang w:val="en-GB"/>
        </w:rPr>
      </w:pPr>
      <w:r w:rsidRPr="00FF0437">
        <w:rPr>
          <w:lang w:val="en-GB"/>
        </w:rPr>
        <w:t>As well as C-terminal WCA domains, WASp family proteins contain a central polyproline rich region of variable length and identity. Polyproline rich regions are found in many cytoskeletal proteins where they act as scaffolds bringing together multiple binding partners</w:t>
      </w:r>
      <w:r w:rsidR="00297571">
        <w:rPr>
          <w:lang w:val="en-GB"/>
        </w:rPr>
        <w:t xml:space="preserve"> </w:t>
      </w:r>
      <w:r w:rsidR="004121BE">
        <w:rPr>
          <w:lang w:val="en-GB"/>
        </w:rPr>
        <w:fldChar w:fldCharType="begin" w:fldLock="1"/>
      </w:r>
      <w:r w:rsidR="004121BE">
        <w:rPr>
          <w:lang w:val="en-GB"/>
        </w:rPr>
        <w:instrText>ADDIN CSL_CITATION { "citationItems" : [ { "id" : "ITEM-1", "itemData" : { "DOI" : "10.1016/S0962-8924(00)01876-6", "ISBN" : "0962-8924 (Print)\\r0962-8924 (Linking)", "ISSN" : "09628924", "PMID" : "11146297", "abstract" : "Many proline-rich proteins participate in delivering actin monomers to specific cellular locations where actin-rich membrane protrusions, such as ruffles, filopodia and microspikes, are formed. These protrusions are necessary for cell motility. Actin monomer is usually delivered to the site of polymerization in the form of profilactin - a complex of G-actin with a polyproline-binding protein, profilin. Here, we describe proline-rich proteins involved in regulating actin polymerization and classify them according to their role in recruiting profilin to the membrane.", "author" : [ { "dropping-particle" : "", "family" : "Holt", "given" : "Mark R", "non-dropping-particle" : "", "parse-names" : false, "suffix" : "" }, { "dropping-particle" : "", "family" : "Koffer", "given" : "Anna", "non-dropping-particle" : "", "parse-names" : false, "suffix" : "" } ], "container-title" : "Trends in Cell Biology", "id" : "ITEM-1", "issue" : "1", "issued" : { "date-parts" : [ [ "2001" ] ] }, "page" : "38-46", "title" : "Cell motility: Proline-rich proteins promote protrusions", "type" : "article-journal", "volume" : "11" }, "uris" : [ "http://www.mendeley.com/documents/?uuid=6ef67dbc-f22e-4d75-8717-2b165b8e9376" ] } ], "mendeley" : { "formattedCitation" : "(Holt and Koffer, 2001)", "plainTextFormattedCitation" : "(Holt and Koffer, 2001)", "previouslyFormattedCitation" : "(Holt and Koffer, 2001)" }, "properties" : {  }, "schema" : "https://github.com/citation-style-language/schema/raw/master/csl-citation.json" }</w:instrText>
      </w:r>
      <w:r w:rsidR="004121BE">
        <w:rPr>
          <w:lang w:val="en-GB"/>
        </w:rPr>
        <w:fldChar w:fldCharType="separate"/>
      </w:r>
      <w:r w:rsidR="004121BE" w:rsidRPr="004121BE">
        <w:rPr>
          <w:noProof/>
          <w:lang w:val="en-GB"/>
        </w:rPr>
        <w:t>(Holt and Koffer, 2001)</w:t>
      </w:r>
      <w:r w:rsidR="004121BE">
        <w:rPr>
          <w:lang w:val="en-GB"/>
        </w:rPr>
        <w:fldChar w:fldCharType="end"/>
      </w:r>
      <w:r w:rsidRPr="00FF0437">
        <w:rPr>
          <w:lang w:val="en-GB"/>
        </w:rPr>
        <w:t xml:space="preserve">. As the name suggests, these regions are rich in proline residues and often include stretches of consecutive proline residues termed proline tracts. The cyclic structure of the sidechain of a proline residue confers structural rigidity to the residue, limiting the secondary structural elements that can accommodate proline residues. Prolines </w:t>
      </w:r>
      <w:r w:rsidR="00D75239">
        <w:rPr>
          <w:lang w:val="en-GB"/>
        </w:rPr>
        <w:t>disrupt</w:t>
      </w:r>
      <w:r w:rsidR="00C557BE">
        <w:rPr>
          <w:lang w:val="en-GB"/>
        </w:rPr>
        <w:t xml:space="preserve"> certain</w:t>
      </w:r>
      <w:r w:rsidRPr="00FF0437">
        <w:rPr>
          <w:lang w:val="en-GB"/>
        </w:rPr>
        <w:t xml:space="preserve"> secondary structural elements, often indicating the periphery of a helices or ß sheets, as well as being enriched in loops and turns. Tracts of consecutive prolines can induce the formation of a structural element termed a polyproline helix</w:t>
      </w:r>
      <w:r w:rsidR="00D75239">
        <w:rPr>
          <w:lang w:val="en-GB"/>
        </w:rPr>
        <w:t xml:space="preserve"> </w:t>
      </w:r>
      <w:r w:rsidR="00D75239">
        <w:rPr>
          <w:lang w:val="en-GB"/>
        </w:rPr>
        <w:fldChar w:fldCharType="begin" w:fldLock="1"/>
      </w:r>
      <w:r w:rsidR="00D75239">
        <w:rPr>
          <w:lang w:val="en-GB"/>
        </w:rPr>
        <w:instrText>ADDIN CSL_CITATION { "citationItems" : [ { "id" : "ITEM-1", "itemData" : { "DOI" : "10.1002/prot.20327", "ISBN" : "0887-3585", "ISSN" : "08873585", "PMID" : "15657931", "abstract" : "The polyproline II (PPII) conformation of protein backbone is an important secondary structure type. It is unusual in that, due to steric constraints, its main-chain hydrogen-bond donors and acceptors cannot easily be satisfied. It is unable to make local hydrogen bonds, in a manner similar to that of a-helices, and it cannot easily satisfy the hydrogen-bonding potential of neighboring residues in polyproline conformation in a manner analogous to beta-strands. Here we describe an analysis of polyproline conformations using the HOMSTRAD database of structurally aligned proteins. This allows us not only to determine amino acid propensities from a much larger database than previously but also to investigate conservation of amino acids in polyproline conformations, and the conservation of the conformation itself. Although proline is common in polyproline helices, helices without proline represent 46% of the total. No other amino acid appears to be greatly preferred; glycine and aromatic amino acids have low propensities for PPII. Accordingly, the hydrogen-bonding potential of PPII main-chain is mainly satisfied by water molecules and by other parts of the main-chain. Side-chain to main-chain interactions are mostly nonlocal. Interestingly, the increased number of nonsatisfied H-bond donors and acceptors (as compared with a-helices and P-strands) makes PPII conformers well suited to take part in protein-protein interactions. (C) 2005 Wiley-Liss, Inc.", "author" : [ { "dropping-particle" : "V.", "family" : "Cubellis", "given" : "M.", "non-dropping-particle" : "", "parse-names" : false, "suffix" : "" }, { "dropping-particle" : "", "family" : "Caillez", "given" : "F.", "non-dropping-particle" : "", "parse-names" : false, "suffix" : "" }, { "dropping-particle" : "", "family" : "Blundell", "given" : "T. L.", "non-dropping-particle" : "", "parse-names" : false, "suffix" : "" }, { "dropping-particle" : "", "family" : "Lovell", "given" : "S. C.", "non-dropping-particle" : "", "parse-names" : false, "suffix" : "" } ], "container-title" : "Proteins: Structure, Function and Genetics", "id" : "ITEM-1", "issue" : "4", "issued" : { "date-parts" : [ [ "2005" ] ] }, "page" : "880-892", "title" : "Properties of polyproline II, a secondary structure element implicated in protein-protein interactions", "type" : "article-journal", "volume" : "58" }, "uris" : [ "http://www.mendeley.com/documents/?uuid=53a9217e-7b2b-4e3c-902f-80525f6f714c" ] }, { "id" : "ITEM-2", "itemData" : { "DOI" : "10.1007/s00726-017-2385-6", "ISSN" : "14382199", "abstract" : "analysis. This short review will present current knowledge and recent research in PPII area. In a first step, the differ-ent methodologies able to assign PPII are presented. In the second step, recent studies that have shown new perspec-tives in PPII analysis in terms of structure and function are underlined with three cases: (1) PPII in protein structures. For instance, the first crystal structure of an oligoproline adopting an all-trans polyproline II (PPII) helix had been presented; (2) the involvement of PPII in different diseases and drug designs; and (3) an interesting extension of PPII study in the protein dynamics. For instance, PPIIs are often linked to disorder region analysis and the precise analysis of a potential PPII helix in hypogonadism shows unantici-pated PPII formations in the patient mutation, while it is not observed in the wild-type form of KISSR1 protein.", "author" : [ { "dropping-particle" : "", "family" : "Narwani", "given" : "Tarun Jairaj", "non-dropping-particle" : "", "parse-names" : false, "suffix" : "" }, { "dropping-particle" : "", "family" : "Santuz", "given" : "Hubert", "non-dropping-particle" : "", "parse-names" : false, "suffix" : "" }, { "dropping-particle" : "", "family" : "Shinada", "given" : "Nicolas", "non-dropping-particle" : "", "parse-names" : false, "suffix" : "" }, { "dropping-particle" : "", "family" : "Melarkode Vattekatte", "given" : "Akhila", "non-dropping-particle" : "", "parse-names" : false, "suffix" : "" }, { "dropping-particle" : "", "family" : "Ghouzam", "given" : "Yassine", "non-dropping-particle" : "", "parse-names" : false, "suffix" : "" }, { "dropping-particle" : "", "family" : "Srinivasan", "given" : "Narayanasamy", "non-dropping-particle" : "", "parse-names" : false, "suffix" : "" }, { "dropping-particle" : "", "family" : "Gelly", "given" : "Jean Christophe", "non-dropping-particle" : "", "parse-names" : false, "suffix" : "" }, { "dropping-particle" : "", "family" : "Brevern", "given" : "Alexandre G.", "non-dropping-particle" : "de", "parse-names" : false, "suffix" : "" } ], "container-title" : "Amino Acids", "id" : "ITEM-2", "issue" : "4", "issued" : { "date-parts" : [ [ "2017" ] ] }, "page" : "705-713", "publisher" : "Springer Vienna", "title" : "Recent advances on polyproline II", "type" : "article-journal", "volume" : "49" }, "uris" : [ "http://www.mendeley.com/documents/?uuid=ae9c8fb3-646c-4ae4-9e7b-3798fc2fd8c4" ] } ], "mendeley" : { "formattedCitation" : "(Cubellis &lt;i&gt;et al.&lt;/i&gt;, 2005; Narwani &lt;i&gt;et al.&lt;/i&gt;, 2017)", "plainTextFormattedCitation" : "(Cubellis et al., 2005; Narwani et al., 2017)", "previouslyFormattedCitation" : "(Cubellis &lt;i&gt;et al.&lt;/i&gt;, 2005; Narwani &lt;i&gt;et al.&lt;/i&gt;, 2017)" }, "properties" : {  }, "schema" : "https://github.com/citation-style-language/schema/raw/master/csl-citation.json" }</w:instrText>
      </w:r>
      <w:r w:rsidR="00D75239">
        <w:rPr>
          <w:lang w:val="en-GB"/>
        </w:rPr>
        <w:fldChar w:fldCharType="separate"/>
      </w:r>
      <w:r w:rsidR="00D75239" w:rsidRPr="00D75239">
        <w:rPr>
          <w:noProof/>
          <w:lang w:val="en-GB"/>
        </w:rPr>
        <w:t xml:space="preserve">(Cubellis </w:t>
      </w:r>
      <w:r w:rsidR="00D75239" w:rsidRPr="00D75239">
        <w:rPr>
          <w:i/>
          <w:noProof/>
          <w:lang w:val="en-GB"/>
        </w:rPr>
        <w:t>et al.</w:t>
      </w:r>
      <w:r w:rsidR="00D75239" w:rsidRPr="00D75239">
        <w:rPr>
          <w:noProof/>
          <w:lang w:val="en-GB"/>
        </w:rPr>
        <w:t xml:space="preserve">, 2005; Narwani </w:t>
      </w:r>
      <w:r w:rsidR="00D75239" w:rsidRPr="00D75239">
        <w:rPr>
          <w:i/>
          <w:noProof/>
          <w:lang w:val="en-GB"/>
        </w:rPr>
        <w:t>et al.</w:t>
      </w:r>
      <w:r w:rsidR="00D75239" w:rsidRPr="00D75239">
        <w:rPr>
          <w:noProof/>
          <w:lang w:val="en-GB"/>
        </w:rPr>
        <w:t>, 2017)</w:t>
      </w:r>
      <w:r w:rsidR="00D75239">
        <w:rPr>
          <w:lang w:val="en-GB"/>
        </w:rPr>
        <w:fldChar w:fldCharType="end"/>
      </w:r>
      <w:r w:rsidRPr="00FF0437">
        <w:rPr>
          <w:lang w:val="en-GB"/>
        </w:rPr>
        <w:t xml:space="preserve">. These structures are often relatively extended and have previously been thought to lack secondary structure altogether. </w:t>
      </w:r>
    </w:p>
    <w:p w14:paraId="5755EE46" w14:textId="77777777" w:rsidR="00FF0437" w:rsidRPr="00FF0437" w:rsidRDefault="00FF0437" w:rsidP="00FF0437">
      <w:pPr>
        <w:spacing w:line="360" w:lineRule="auto"/>
        <w:jc w:val="both"/>
        <w:rPr>
          <w:lang w:val="en-GB"/>
        </w:rPr>
      </w:pPr>
    </w:p>
    <w:p w14:paraId="16A2E3D3" w14:textId="41E5D68A" w:rsidR="00FF0437" w:rsidRPr="00FF0437" w:rsidRDefault="00FF0437" w:rsidP="00FF0437">
      <w:pPr>
        <w:spacing w:line="360" w:lineRule="auto"/>
        <w:jc w:val="both"/>
        <w:rPr>
          <w:lang w:val="en-GB"/>
        </w:rPr>
      </w:pPr>
      <w:r w:rsidRPr="00FF0437">
        <w:rPr>
          <w:lang w:val="en-GB"/>
        </w:rPr>
        <w:t>These structural constraints</w:t>
      </w:r>
      <w:r w:rsidR="002A4D87">
        <w:rPr>
          <w:lang w:val="en-GB"/>
        </w:rPr>
        <w:t xml:space="preserve"> influence the function of poly</w:t>
      </w:r>
      <w:r w:rsidRPr="00FF0437">
        <w:rPr>
          <w:lang w:val="en-GB"/>
        </w:rPr>
        <w:t>p</w:t>
      </w:r>
      <w:r w:rsidR="002A4D87">
        <w:rPr>
          <w:lang w:val="en-GB"/>
        </w:rPr>
        <w:t>r</w:t>
      </w:r>
      <w:r w:rsidRPr="00FF0437">
        <w:rPr>
          <w:lang w:val="en-GB"/>
        </w:rPr>
        <w:t>oline rich regions. The extended structure they induce means that sites within the region are available for protein-protein interactions as well as for posttranslational modification. The unique structures induced by proline tracts of different lengths and identities are recognised by a variety of binding partners, including SH3 and WW domain containing proteins as well as the actin binding protein profilin</w:t>
      </w:r>
      <w:r w:rsidR="006450AF">
        <w:rPr>
          <w:lang w:val="en-GB"/>
        </w:rPr>
        <w:t xml:space="preserve"> </w:t>
      </w:r>
      <w:r w:rsidR="006450AF">
        <w:rPr>
          <w:lang w:val="en-GB"/>
        </w:rPr>
        <w:fldChar w:fldCharType="begin" w:fldLock="1"/>
      </w:r>
      <w:r w:rsidR="006450AF">
        <w:rPr>
          <w:lang w:val="en-GB"/>
        </w:rPr>
        <w:instrText>ADDIN CSL_CITATION { "citationItems" : [ { "id" : "ITEM-1", "itemData" : { "DOI" : "10.1126/stke.2003.179.re8", "ISBN" : "1525-8882 (Electronic)", "ISSN" : "1945-0877", "PMID" : "12709533", "abstract" : "One particularly abundant group of modular recognition domains consists of those that bind proline-rich motifs. Such modules, including the SH3, WW, and EVH1 domains, play a critical role in the assembly and regulation of many intracellular signaling complexes. These domains use strikingly similar molecular mechanisms of proline recognition. We discuss some of the potential biological advantages conferred by proline recognition, which may explain its widespread use in signaling.", "author" : [ { "dropping-particle" : "", "family" : "Zarrinpar", "given" : "A.", "non-dropping-particle" : "", "parse-names" : false, "suffix" : "" }, { "dropping-particle" : "", "family" : "Bhattacharyya", "given" : "R. P.", "non-dropping-particle" : "", "parse-names" : false, "suffix" : "" }, { "dropping-particle" : "", "family" : "Lim", "given" : "W. A.", "non-dropping-particle" : "", "parse-names" : false, "suffix" : "" } ], "container-title" : "Science Signaling", "id" : "ITEM-1", "issue" : "179", "issued" : { "date-parts" : [ [ "2003" ] ] }, "page" : "re8-re8", "title" : "The Structure and Function of Proline Recognition Domains", "type" : "article-journal", "volume" : "2003" }, "uris" : [ "http://www.mendeley.com/documents/?uuid=905aedaa-303a-4db2-b973-c07301cc56a6" ] }, { "id" : "ITEM-2", "itemData" : { "DOI" : "10.1016/S0962-8924(00)01876-6", "ISBN" : "0962-8924 (Print)\\r0962-8924 (Linking)", "ISSN" : "09628924", "PMID" : "11146297", "abstract" : "Many proline-rich proteins participate in delivering actin monomers to specific cellular locations where actin-rich membrane protrusions, such as ruffles, filopodia and microspikes, are formed. These protrusions are necessary for cell motility. Actin monomer is usually delivered to the site of polymerization in the form of profilactin - a complex of G-actin with a polyproline-binding protein, profilin. Here, we describe proline-rich proteins involved in regulating actin polymerization and classify them according to their role in recruiting profilin to the membrane.", "author" : [ { "dropping-particle" : "", "family" : "Holt", "given" : "Mark R", "non-dropping-particle" : "", "parse-names" : false, "suffix" : "" }, { "dropping-particle" : "", "family" : "Koffer", "given" : "Anna", "non-dropping-particle" : "", "parse-names" : false, "suffix" : "" } ], "container-title" : "Trends in Cell Biology", "id" : "ITEM-2", "issue" : "1", "issued" : { "date-parts" : [ [ "2001" ] ] }, "page" : "38-46", "title" : "Cell motility: Proline-rich proteins promote protrusions", "type" : "article-journal", "volume" : "11" }, "uris" : [ "http://www.mendeley.com/documents/?uuid=6ef67dbc-f22e-4d75-8717-2b165b8e9376" ] } ], "mendeley" : { "formattedCitation" : "(Holt and Koffer, 2001; Zarrinpar, Bhattacharyya and Lim, 2003)", "plainTextFormattedCitation" : "(Holt and Koffer, 2001; Zarrinpar, Bhattacharyya and Lim, 2003)", "previouslyFormattedCitation" : "(Holt and Koffer, 2001; Zarrinpar, Bhattacharyya and Lim, 2003)" }, "properties" : {  }, "schema" : "https://github.com/citation-style-language/schema/raw/master/csl-citation.json" }</w:instrText>
      </w:r>
      <w:r w:rsidR="006450AF">
        <w:rPr>
          <w:lang w:val="en-GB"/>
        </w:rPr>
        <w:fldChar w:fldCharType="separate"/>
      </w:r>
      <w:r w:rsidR="006450AF" w:rsidRPr="006450AF">
        <w:rPr>
          <w:noProof/>
          <w:lang w:val="en-GB"/>
        </w:rPr>
        <w:t>(Holt and Koffer, 2001; Zarrinpar, Bhattacharyya and Lim, 2003)</w:t>
      </w:r>
      <w:r w:rsidR="006450AF">
        <w:rPr>
          <w:lang w:val="en-GB"/>
        </w:rPr>
        <w:fldChar w:fldCharType="end"/>
      </w:r>
      <w:r w:rsidRPr="00FF0437">
        <w:rPr>
          <w:lang w:val="en-GB"/>
        </w:rPr>
        <w:t xml:space="preserve">. As such, proline rich regions are often sites of multiple weak interactions with many competing binding partners. </w:t>
      </w:r>
    </w:p>
    <w:p w14:paraId="020ADAD1" w14:textId="77777777" w:rsidR="00FF0437" w:rsidRPr="00FF0437" w:rsidRDefault="00FF0437" w:rsidP="00FF0437">
      <w:pPr>
        <w:spacing w:line="360" w:lineRule="auto"/>
        <w:jc w:val="both"/>
        <w:rPr>
          <w:lang w:val="en-GB"/>
        </w:rPr>
      </w:pPr>
    </w:p>
    <w:p w14:paraId="75792A23" w14:textId="64178259" w:rsidR="00FF0437" w:rsidRPr="00FF0437" w:rsidRDefault="00FF0437" w:rsidP="00FF0437">
      <w:pPr>
        <w:spacing w:line="360" w:lineRule="auto"/>
        <w:jc w:val="both"/>
        <w:rPr>
          <w:lang w:val="en-GB"/>
        </w:rPr>
      </w:pPr>
      <w:r w:rsidRPr="00FF0437">
        <w:rPr>
          <w:lang w:val="en-GB"/>
        </w:rPr>
        <w:t>The polyproline regions of WASp family proteins are known to be involved in regulation of actin polymerisation. The yeast homolog of NWASp, Las17, has been proposed to be held inactive by interactions with the SH3 domain containing protein Sla1</w:t>
      </w:r>
      <w:r w:rsidR="00D75239">
        <w:rPr>
          <w:lang w:val="en-GB"/>
        </w:rPr>
        <w:t xml:space="preserve"> </w:t>
      </w:r>
      <w:r w:rsidR="00D75239">
        <w:rPr>
          <w:lang w:val="en-GB"/>
        </w:rPr>
        <w:fldChar w:fldCharType="begin" w:fldLock="1"/>
      </w:r>
      <w:r w:rsidR="00D75239">
        <w:rPr>
          <w:lang w:val="en-GB"/>
        </w:rPr>
        <w:instrText>ADDIN CSL_CITATION { "citationItems" : [ { "id" : "ITEM-1",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1",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Feliciano and Di Pietro, 2012)", "plainTextFormattedCitation" : "(Feliciano and Di Pietro, 2012)", "previouslyFormattedCitation" : "(Feliciano and Di Pietro, 2012)" }, "properties" : {  }, "schema" : "https://github.com/citation-style-language/schema/raw/master/csl-citation.json" }</w:instrText>
      </w:r>
      <w:r w:rsidR="00D75239">
        <w:rPr>
          <w:lang w:val="en-GB"/>
        </w:rPr>
        <w:fldChar w:fldCharType="separate"/>
      </w:r>
      <w:r w:rsidR="00D75239" w:rsidRPr="00D75239">
        <w:rPr>
          <w:noProof/>
          <w:lang w:val="en-GB"/>
        </w:rPr>
        <w:t>(Feliciano and Di Pietro, 2012)</w:t>
      </w:r>
      <w:r w:rsidR="00D75239">
        <w:rPr>
          <w:lang w:val="en-GB"/>
        </w:rPr>
        <w:fldChar w:fldCharType="end"/>
      </w:r>
      <w:r w:rsidRPr="00FF0437">
        <w:rPr>
          <w:lang w:val="en-GB"/>
        </w:rPr>
        <w:t>. Conversely, NWASp itself is thought to be activated by clustering induced by the binding of multiple molecules of NWASp binding to the SH3 domain containing protein Nck</w:t>
      </w:r>
      <w:r w:rsidR="00D75239">
        <w:rPr>
          <w:lang w:val="en-GB"/>
        </w:rPr>
        <w:t xml:space="preserve"> </w:t>
      </w:r>
      <w:r w:rsidR="00D75239">
        <w:rPr>
          <w:lang w:val="en-GB"/>
        </w:rPr>
        <w:fldChar w:fldCharType="begin" w:fldLock="1"/>
      </w:r>
      <w:r w:rsidR="00D75239">
        <w:rPr>
          <w:lang w:val="en-GB"/>
        </w:rPr>
        <w:instrText>ADDIN CSL_CITATION { "citationItems" : [ { "id" : "ITEM-1", "itemData" : { "DOI" : "10.1073/pnas.1510876112", "ISSN" : "0027-8424", "PMID" : "26554011", "abstract" : "Actin filament networks assemble on cellular membranes in response to signals that locally activate neural Wiskott-Aldrich-syndrome protein (N-WASP) and the Arp2/3 complex. An inactive conformation of N-WASP is stabilized by intramolecular contacts between the GTPase binding domain (GBD) and the C helix of the verprolin-homology, connector-helix, acidic motif (VCA) segment. Multiple SH3 domain-containing adapter proteins can bind and possibly activate N-WASP, but it remains unclear how such binding events relieve autoinhibition to unmask the VCA segment and activate the Arp2/3 complex. Here, we have used purified components to reconstitute a signaling cascade driven by membrane-localized Src homology 3 (SH3) adapters and N-WASP, resulting in the assembly of dynamic actin networks. Among six SH3 adapters tested, Nck was the most potent activator of N-WASP-driven actin assembly. We identify within Nck a previously unrecognized activation motif in a linker between the first two SH3 domains. This linker sequence, reminiscent of bacterial virulence factors, directly engages the N-WASP GBD and competes with VCA binding. Our results suggest that animals, like pathogenic bacteria, have evolved peptide motifs that allosterically activate N-WASP, leading to localized actin nucleation on cellular membranes.", "author" : [ { "dropping-particle" : "", "family" : "Okrut", "given" : "Julia", "non-dropping-particle" : "", "parse-names" : false, "suffix" : "" }, { "dropping-particle" : "", "family" : "Prakash", "given" : "Sumit", "non-dropping-particle" : "", "parse-names" : false, "suffix" : "" }, { "dropping-particle" : "", "family" : "Wu", "given" : "Qiong", "non-dropping-particle" : "", "parse-names" : false, "suffix" : "" }, { "dropping-particle" : "", "family" : "Kelly", "given" : "Mark J. S.", "non-dropping-particle" : "", "parse-names" : false, "suffix" : "" }, { "dropping-particle" : "", "family" : "Taunton", "given" : "Jack", "non-dropping-particle" : "", "parse-names" : false, "suffix" : "" } ], "container-title" : "Proceedings of the National Academy of Sciences", "id" : "ITEM-1", "issue" : "47", "issued" : { "date-parts" : [ [ "2015" ] ] }, "page" : "E6436-E6445", "title" : "Allosteric N-WASP activation by an inter-SH3 domain linker in Nck", "type" : "article-journal", "volume" : "112" }, "uris" : [ "http://www.mendeley.com/documents/?uuid=549bce22-e144-4bd2-bc24-a8af5d98ed99" ] } ], "mendeley" : { "formattedCitation" : "(Okrut &lt;i&gt;et al.&lt;/i&gt;, 2015)", "plainTextFormattedCitation" : "(Okrut et al., 2015)", "previouslyFormattedCitation" : "(Okrut &lt;i&gt;et al.&lt;/i&gt;, 2015)" }, "properties" : {  }, "schema" : "https://github.com/citation-style-language/schema/raw/master/csl-citation.json" }</w:instrText>
      </w:r>
      <w:r w:rsidR="00D75239">
        <w:rPr>
          <w:lang w:val="en-GB"/>
        </w:rPr>
        <w:fldChar w:fldCharType="separate"/>
      </w:r>
      <w:r w:rsidR="00D75239" w:rsidRPr="00D75239">
        <w:rPr>
          <w:noProof/>
          <w:lang w:val="en-GB"/>
        </w:rPr>
        <w:t xml:space="preserve">(Okrut </w:t>
      </w:r>
      <w:r w:rsidR="00D75239" w:rsidRPr="00D75239">
        <w:rPr>
          <w:i/>
          <w:noProof/>
          <w:lang w:val="en-GB"/>
        </w:rPr>
        <w:t>et al.</w:t>
      </w:r>
      <w:r w:rsidR="00D75239" w:rsidRPr="00D75239">
        <w:rPr>
          <w:noProof/>
          <w:lang w:val="en-GB"/>
        </w:rPr>
        <w:t>, 2015)</w:t>
      </w:r>
      <w:r w:rsidR="00D75239">
        <w:rPr>
          <w:lang w:val="en-GB"/>
        </w:rPr>
        <w:fldChar w:fldCharType="end"/>
      </w:r>
      <w:r w:rsidRPr="00FF0437">
        <w:rPr>
          <w:lang w:val="en-GB"/>
        </w:rPr>
        <w:t>.</w:t>
      </w:r>
      <w:r w:rsidR="00396A82" w:rsidRPr="00396A82">
        <w:rPr>
          <w:lang w:val="en-GB"/>
        </w:rPr>
        <w:t xml:space="preserve"> </w:t>
      </w:r>
      <w:r w:rsidR="00396A82">
        <w:rPr>
          <w:lang w:val="en-GB"/>
        </w:rPr>
        <w:t xml:space="preserve">Interestingly, </w:t>
      </w:r>
      <w:r w:rsidR="00396A82">
        <w:rPr>
          <w:i/>
          <w:lang w:val="en-GB"/>
        </w:rPr>
        <w:t xml:space="preserve">in vitro, </w:t>
      </w:r>
      <w:r w:rsidR="00396A82">
        <w:rPr>
          <w:lang w:val="en-GB"/>
        </w:rPr>
        <w:t xml:space="preserve">in association with the adhesion receptor nephrin, the multiple weak interactions between the polyproline region of NWASp and the SH3 domains of Nck have been shown to drive clustering and phase separation of the three proteins </w:t>
      </w:r>
      <w:r w:rsidR="00396A82">
        <w:rPr>
          <w:lang w:val="en-GB"/>
        </w:rPr>
        <w:fldChar w:fldCharType="begin" w:fldLock="1"/>
      </w:r>
      <w:r w:rsidR="00396A82">
        <w:rPr>
          <w:lang w:val="en-GB"/>
        </w:rPr>
        <w:instrText>ADDIN CSL_CITATION { "citationItems" : [ { "id" : "ITEM-1", "itemData" : { "DOI" : "10.1038/nature10879", "ISBN" : "1476-4687 (Electronic)\r0028-0836 (Linking)", "ISSN" : "0028-0836", "PMID" : "22398450", "abstract" : "Cells are organized on length scales ranging from angstrom to micrometres. However, the mechanisms by which angstrom-scale molecular properties are translated to micrometre-scale macroscopic properties are not well understood. Here we show that interactions between diverse synthetic, multivalent macromolecules (including multi-domain proteins and RNA) produce sharp liquid-liquid-demixing phase separations, generating micrometre-sized liquid droplets in aqueous solution. This macroscopic transition corresponds to a molecular transition between small complexes and large, dynamic supramolecular polymers. The concentrations needed for phase transition are directly related to the valency of the interacting species. In the case of the actin-regulatory protein called neural Wiskott-Aldrich syndrome protein (N-WASP) interacting with its established biological partners NCK and phosphorylated nephrin, the phase transition corresponds to a sharp increase in activity towards an actin nucleation factor, the Arp2/3 complex. The transition is governed by the degree of phosphorylation of nephrin, explaining how this property of the system can be controlled to regulatory effect by kinases. The widespread occurrence of multivalent systems suggests that phase transitions may be used to spatially organize and biochemically regulate information throughout biology.", "author" : [ { "dropping-particle" : "", "family" : "Li", "given" : "Pilong", "non-dropping-particle" : "", "parse-names" : false, "suffix" : "" }, { "dropping-particle" : "", "family" : "Banjade", "given" : "Sudeep", "non-dropping-particle" : "", "parse-names" : false, "suffix" : "" }, { "dropping-particle" : "", "family" : "Cheng", "given" : "Hui-Chun", "non-dropping-particle" : "", "parse-names" : false, "suffix" : "" }, { "dropping-particle" : "", "family" : "Kim", "given" : "Soyeon", "non-dropping-particle" : "", "parse-names" : false, "suffix" : "" }, { "dropping-particle" : "", "family" : "Chen", "given" : "Baoyu", "non-dropping-particle" : "", "parse-names" : false, "suffix" : "" }, { "dropping-particle" : "", "family" : "Guo", "given" : "Liang", "non-dropping-particle" : "", "parse-names" : false, "suffix" : "" }, { "dropping-particle" : "", "family" : "Llaguno", "given" : "Marc", "non-dropping-particle" : "", "parse-names" : false, "suffix" : "" }, { "dropping-particle" : "V.", "family" : "Hollingsworth", "given" : "Javoris", "non-dropping-particle" : "", "parse-names" : false, "suffix" : "" }, { "dropping-particle" : "", "family" : "King", "given" : "David S.", "non-dropping-particle" : "", "parse-names" : false, "suffix" : "" }, { "dropping-particle" : "", "family" : "Banani", "given" : "Salman F.", "non-dropping-particle" : "", "parse-names" : false, "suffix" : "" }, { "dropping-particle" : "", "family" : "Russo", "given" : "Paul S.", "non-dropping-particle" : "", "parse-names" : false, "suffix" : "" }, { "dropping-particle" : "", "family" : "Jiang", "given" : "Qiu-Xing", "non-dropping-particle" : "", "parse-names" : false, "suffix" : "" }, { "dropping-particle" : "", "family" : "Nixon", "given" : "B. Tracy", "non-dropping-particle" : "", "parse-names" : false, "suffix" : "" }, { "dropping-particle" : "", "family" : "Rosen", "given" : "Michael K.", "non-dropping-particle" : "", "parse-names" : false, "suffix" : "" } ], "container-title" : "Nature", "id" : "ITEM-1", "issue" : "7389", "issued" : { "date-parts" : [ [ "2012" ] ] }, "page" : "336-340", "publisher" : "Nature Publishing Group", "title" : "Phase transitions in the assembly of multivalent signalling proteins", "type" : "article-journal", "volume" : "483" }, "uris" : [ "http://www.mendeley.com/documents/?uuid=bd8384b6-7270-4abb-a04b-1a56363b3b19" ] }, { "id" : "ITEM-2", "itemData" : { "DOI" : "10.7554/eLife.04123", "ISBN" : "2050-084X", "ISSN" : "2050084X", "PMID" : "25321392", "abstract" : "Clustering of proteins into micrometer-sized structures at membranes is observed in many signaling pathways. Most models of clustering are specific to particular systems, and relationships between physical properties of the clusters and their molecular components are not well understood. We report biochemical reconstitution on supported lipid bilayers of protein clusters containing the adhesion receptor Nephrin and its cytoplasmic partners, Nck and N-WASP. With Nephrin attached to the bilayer, multivalent interactions enable these proteins to polymerize on the membrane surface and undergo two-dimensional phase separation, producing micrometer-sized clusters. Dynamics and thermodynamics of the clusters are modulated by the valencies and affinities of the interacting species. In the presence of the Arp2/3 complex, the clusters assemble actin filaments, suggesting that clustering of regulatory factors could promote local actin assembly at membranes. Interactions between multivalent proteins could be a general mechanism for cytoplasmic adaptor proteins to organize membrane receptors into micrometer-scale signaling zones.", "author" : [ { "dropping-particle" : "", "family" : "Banjade", "given" : "Sudeep", "non-dropping-particle" : "", "parse-names" : false, "suffix" : "" }, { "dropping-particle" : "", "family" : "Rosen", "given" : "Michael K.", "non-dropping-particle" : "", "parse-names" : false, "suffix" : "" } ], "container-title" : "eLife", "id" : "ITEM-2", "issued" : { "date-parts" : [ [ "2014" ] ] }, "page" : "1-24", "title" : "Phase transitions of multivalent proteins can promote clustering of membrane receptors", "type" : "article-journal", "volume" : "3" }, "uris" : [ "http://www.mendeley.com/documents/?uuid=95f1a2a3-c149-4de9-a36d-943ed2d2d656" ] }, { "id" : "ITEM-3", "itemData" : { "DOI" : "10.1073/pnas.1508778112", "ISBN" : "1091-6490 (Electronic)\r0027-8424 (Linking)", "ISSN" : "0027-8424", "PMID" : "26553976", "abstract" : "The organization of membranes, the cytosol, and the nucleus of eukaryotic cells can be controlled through phase separation of lipids, proteins, and nucleic acids. Collective interactions of multivalent molecules mediated by modular binding domains can induce gelation and phase separation in several cytosolic and membrane-associated systems. The adaptor protein Nck has three SRC-homology 3 (SH3) domains that bind multiple proline-rich segments in the actin regulatory protein neuronal Wiskott-Aldrich syndrome protein (N-WASP) and an SH2 domain that binds to multiple phosphotyrosine sites in the adhesion protein nephrin, leading to phase separation. Here, we show that the 50-residue linker between the first two SH3 domains of Nck enhances phase separation of Nck/N-WASP/nephrin assemblies. Two linear motifs within this element, as well as its overall positively charged character, are important for this effect. The linker increases the driving force for self-assembly of Nck, likely through weak interactions with the second SH3 domain, and this effect appears to promote phase separation. The linker sequence is highly conserved, suggesting that the sequence determinants of the driving forces for phase separation may be generally important to Nck functions. Our studies demonstrate that linker regions between modular domains can contribute to the driving forces for self-assembly and phase separation of multivalent proteins.", "author" : [ { "dropping-particle" : "", "family" : "Banjade", "given" : "Sudeep", "non-dropping-particle" : "", "parse-names" : false, "suffix" : "" }, { "dropping-particle" : "", "family" : "Wu", "given" : "Qiong", "non-dropping-particle" : "", "parse-names" : false, "suffix" : "" }, { "dropping-particle" : "", "family" : "Mittal", "given" : "Anuradha", "non-dropping-particle" : "", "parse-names" : false, "suffix" : "" }, { "dropping-particle" : "", "family" : "Peeples", "given" : "William B.", "non-dropping-particle" : "", "parse-names" : false, "suffix" : "" }, { "dropping-particle" : "V.", "family" : "Pappu", "given" : "Rohit", "non-dropping-particle" : "", "parse-names" : false, "suffix" : "" }, { "dropping-particle" : "", "family" : "Rosen", "given" : "Michael K.", "non-dropping-particle" : "", "parse-names" : false, "suffix" : "" } ], "container-title" : "Proceedings of the National Academy of Sciences", "id" : "ITEM-3", "issue" : "47", "issued" : { "date-parts" : [ [ "2015" ] ] }, "page" : "E6426-E6435", "title" : "Conserved interdomain linker promotes phase separation of the multivalent adaptor protein Nck", "type" : "article-journal", "volume" : "112" }, "uris" : [ "http://www.mendeley.com/documents/?uuid=69985a71-f018-4e96-bd92-1d823815b768" ] } ], "mendeley" : { "formattedCitation" : "(Li &lt;i&gt;et al.&lt;/i&gt;, 2012; Banjade and Rosen, 2014; Banjade &lt;i&gt;et al.&lt;/i&gt;, 2015)", "plainTextFormattedCitation" : "(Li et al., 2012; Banjade and Rosen, 2014; Banjade et al., 2015)", "previouslyFormattedCitation" : "(Li &lt;i&gt;et al.&lt;/i&gt;, 2012; Banjade and Rosen, 2014; Banjade &lt;i&gt;et al.&lt;/i&gt;, 2015)" }, "properties" : {  }, "schema" : "https://github.com/citation-style-language/schema/raw/master/csl-citation.json" }</w:instrText>
      </w:r>
      <w:r w:rsidR="00396A82">
        <w:rPr>
          <w:lang w:val="en-GB"/>
        </w:rPr>
        <w:fldChar w:fldCharType="separate"/>
      </w:r>
      <w:r w:rsidR="00396A82" w:rsidRPr="00F410B7">
        <w:rPr>
          <w:noProof/>
          <w:lang w:val="en-GB"/>
        </w:rPr>
        <w:t xml:space="preserve">(Li </w:t>
      </w:r>
      <w:r w:rsidR="00396A82" w:rsidRPr="00F410B7">
        <w:rPr>
          <w:i/>
          <w:noProof/>
          <w:lang w:val="en-GB"/>
        </w:rPr>
        <w:t>et al.</w:t>
      </w:r>
      <w:r w:rsidR="00396A82" w:rsidRPr="00F410B7">
        <w:rPr>
          <w:noProof/>
          <w:lang w:val="en-GB"/>
        </w:rPr>
        <w:t xml:space="preserve">, 2012; Banjade and Rosen, 2014; Banjade </w:t>
      </w:r>
      <w:r w:rsidR="00396A82" w:rsidRPr="00F410B7">
        <w:rPr>
          <w:i/>
          <w:noProof/>
          <w:lang w:val="en-GB"/>
        </w:rPr>
        <w:t>et al.</w:t>
      </w:r>
      <w:r w:rsidR="00396A82" w:rsidRPr="00F410B7">
        <w:rPr>
          <w:noProof/>
          <w:lang w:val="en-GB"/>
        </w:rPr>
        <w:t>, 2015)</w:t>
      </w:r>
      <w:r w:rsidR="00396A82">
        <w:rPr>
          <w:lang w:val="en-GB"/>
        </w:rPr>
        <w:fldChar w:fldCharType="end"/>
      </w:r>
      <w:r w:rsidR="00396A82">
        <w:rPr>
          <w:lang w:val="en-GB"/>
        </w:rPr>
        <w:t xml:space="preserve">. These clusters can activate the Arp2/3 complex, providing an additional mechanism by which WASp family protein activity may be regulated </w:t>
      </w:r>
      <w:r w:rsidR="00396A82">
        <w:rPr>
          <w:lang w:val="en-GB"/>
        </w:rPr>
        <w:fldChar w:fldCharType="begin" w:fldLock="1"/>
      </w:r>
      <w:r w:rsidR="00396A82">
        <w:rPr>
          <w:lang w:val="en-GB"/>
        </w:rPr>
        <w:instrText>ADDIN CSL_CITATION { "citationItems" : [ { "id" : "ITEM-1", "itemData" : { "DOI" : "10.7554/eLife.04123", "ISBN" : "2050-084X", "ISSN" : "2050084X", "PMID" : "25321392", "abstract" : "Clustering of proteins into micrometer-sized structures at membranes is observed in many signaling pathways. Most models of clustering are specific to particular systems, and relationships between physical properties of the clusters and their molecular components are not well understood. We report biochemical reconstitution on supported lipid bilayers of protein clusters containing the adhesion receptor Nephrin and its cytoplasmic partners, Nck and N-WASP. With Nephrin attached to the bilayer, multivalent interactions enable these proteins to polymerize on the membrane surface and undergo two-dimensional phase separation, producing micrometer-sized clusters. Dynamics and thermodynamics of the clusters are modulated by the valencies and affinities of the interacting species. In the presence of the Arp2/3 complex, the clusters assemble actin filaments, suggesting that clustering of regulatory factors could promote local actin assembly at membranes. Interactions between multivalent proteins could be a general mechanism for cytoplasmic adaptor proteins to organize membrane receptors into micrometer-scale signaling zones.", "author" : [ { "dropping-particle" : "", "family" : "Banjade", "given" : "Sudeep", "non-dropping-particle" : "", "parse-names" : false, "suffix" : "" }, { "dropping-particle" : "", "family" : "Rosen", "given" : "Michael K.", "non-dropping-particle" : "", "parse-names" : false, "suffix" : "" } ], "container-title" : "eLife", "id" : "ITEM-1", "issued" : { "date-parts" : [ [ "2014" ] ] }, "page" : "1-24", "title" : "Phase transitions of multivalent proteins can promote clustering of membrane receptors", "type" : "article-journal", "volume" : "3" }, "uris" : [ "http://www.mendeley.com/documents/?uuid=95f1a2a3-c149-4de9-a36d-943ed2d2d656" ] } ], "mendeley" : { "formattedCitation" : "(Banjade and Rosen, 2014)", "plainTextFormattedCitation" : "(Banjade and Rosen, 2014)", "previouslyFormattedCitation" : "(Banjade and Rosen, 2014)" }, "properties" : {  }, "schema" : "https://github.com/citation-style-language/schema/raw/master/csl-citation.json" }</w:instrText>
      </w:r>
      <w:r w:rsidR="00396A82">
        <w:rPr>
          <w:lang w:val="en-GB"/>
        </w:rPr>
        <w:fldChar w:fldCharType="separate"/>
      </w:r>
      <w:r w:rsidR="00396A82" w:rsidRPr="00F410B7">
        <w:rPr>
          <w:noProof/>
          <w:lang w:val="en-GB"/>
        </w:rPr>
        <w:t>(Banjade and Rosen, 2014)</w:t>
      </w:r>
      <w:r w:rsidR="00396A82">
        <w:rPr>
          <w:lang w:val="en-GB"/>
        </w:rPr>
        <w:fldChar w:fldCharType="end"/>
      </w:r>
      <w:r w:rsidR="00396A82">
        <w:rPr>
          <w:lang w:val="en-GB"/>
        </w:rPr>
        <w:t>.</w:t>
      </w:r>
      <w:r w:rsidRPr="00FF0437">
        <w:rPr>
          <w:lang w:val="en-GB"/>
        </w:rPr>
        <w:t xml:space="preserve"> </w:t>
      </w:r>
      <w:r w:rsidR="00D75239">
        <w:rPr>
          <w:lang w:val="en-GB"/>
        </w:rPr>
        <w:t xml:space="preserve">Irrespective of other interacting partners, the polyproline regions of both WASp and </w:t>
      </w:r>
      <w:r w:rsidR="00BA71A6">
        <w:rPr>
          <w:lang w:val="en-GB"/>
        </w:rPr>
        <w:t>SCAR</w:t>
      </w:r>
      <w:r w:rsidR="00D75239">
        <w:rPr>
          <w:lang w:val="en-GB"/>
        </w:rPr>
        <w:t>/WAVE have been shown to influence actin polymerisation</w:t>
      </w:r>
      <w:r w:rsidRPr="00FF0437">
        <w:rPr>
          <w:lang w:val="en-GB"/>
        </w:rPr>
        <w:t>, even in the absence of pro</w:t>
      </w:r>
      <w:r w:rsidR="00E0475C">
        <w:rPr>
          <w:lang w:val="en-GB"/>
        </w:rPr>
        <w:t>filin</w:t>
      </w:r>
      <w:r w:rsidR="00941FD5">
        <w:rPr>
          <w:lang w:val="en-GB"/>
        </w:rPr>
        <w:t xml:space="preserve"> </w:t>
      </w:r>
      <w:r w:rsidR="00BB3AB3">
        <w:rPr>
          <w:lang w:val="en-GB"/>
        </w:rPr>
        <w:fldChar w:fldCharType="begin" w:fldLock="1"/>
      </w:r>
      <w:r w:rsidR="00941FD5">
        <w:rPr>
          <w:lang w:val="en-GB"/>
        </w:rPr>
        <w:instrText>ADDIN CSL_CITATION { "citationItems" : [ { "id" : "ITEM-1", "itemData" : { "DOI" : "10.1091/mbc.E02", "ISBN" : "1059-1524 (Print)\\r1059-1524 (Linking)", "ISSN" : "1059-1524", "PMID" : "12429845",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 WCA beads was not affected by the depletion or addback of VASP and profilin. Our results suggest that recruitment of factors, including profilin, by the proline-rich regions of WASP and Scar1 and the EVH1 domain of WASP stimulates cellular actin-based motility.", "author" : [ { "dropping-particle" : "", "family" : "Yarar", "given" : "Defne", "non-dropping-particle" : "", "parse-names" : false, "suffix" : "" }, { "dropping-particle" : "", "family" : "D'Alessio", "given" : "J A", "non-dropping-particle" : "", "parse-names" : false, "suffix" : "" }, { "dropping-particle" : "", "family" : "Jeng", "given" : "Robert L", "non-dropping-particle" : "", "parse-names" : false, "suffix" : "" }, { "dropping-particle" : "", "family" : "Welch", "given" : "Matthew D", "non-dropping-particle" : "", "parse-names" : false, "suffix" : "" } ], "container-title" : "Mol Biol Cell", "id" : "ITEM-1", "issue" : "11", "issued" : { "date-parts" : [ [ "2002" ] ] }, "page" : "4045-4059", "title" : "Motility determinants in WASP family proteins", "type" : "article-journal", "volume" : "13" }, "uris" : [ "http://www.mendeley.com/documents/?uuid=08c1b9b8-e1fd-4a87-8f3a-0aa5b3a1905a" ] } ], "mendeley" : { "formattedCitation" : "(Yarar, J A D\u2019Alessio, &lt;i&gt;et al.&lt;/i&gt;, 2002)", "manualFormatting" : "(Yarar, D et al., 2002)", "plainTextFormattedCitation" : "(Yarar, J A D\u2019Alessio, et al., 2002)", "previouslyFormattedCitation" : "(Yarar, J A D\u2019Alessio, &lt;i&gt;et al.&lt;/i&gt;, 2002)" }, "properties" : {  }, "schema" : "https://github.com/citation-style-language/schema/raw/master/csl-citation.json" }</w:instrText>
      </w:r>
      <w:r w:rsidR="00BB3AB3">
        <w:rPr>
          <w:lang w:val="en-GB"/>
        </w:rPr>
        <w:fldChar w:fldCharType="separate"/>
      </w:r>
      <w:r w:rsidR="00BB3AB3" w:rsidRPr="00BB3AB3">
        <w:rPr>
          <w:noProof/>
          <w:lang w:val="en-GB"/>
        </w:rPr>
        <w:t xml:space="preserve">(Yarar, </w:t>
      </w:r>
      <w:r w:rsidR="00941FD5">
        <w:rPr>
          <w:noProof/>
          <w:lang w:val="en-GB"/>
        </w:rPr>
        <w:t>D</w:t>
      </w:r>
      <w:r w:rsidR="00BB3AB3" w:rsidRPr="00BB3AB3">
        <w:rPr>
          <w:noProof/>
          <w:lang w:val="en-GB"/>
        </w:rPr>
        <w:t xml:space="preserve"> </w:t>
      </w:r>
      <w:r w:rsidR="00BB3AB3" w:rsidRPr="00BB3AB3">
        <w:rPr>
          <w:i/>
          <w:noProof/>
          <w:lang w:val="en-GB"/>
        </w:rPr>
        <w:t>et al.</w:t>
      </w:r>
      <w:r w:rsidR="00BB3AB3" w:rsidRPr="00BB3AB3">
        <w:rPr>
          <w:noProof/>
          <w:lang w:val="en-GB"/>
        </w:rPr>
        <w:t>, 2002)</w:t>
      </w:r>
      <w:r w:rsidR="00BB3AB3">
        <w:rPr>
          <w:lang w:val="en-GB"/>
        </w:rPr>
        <w:fldChar w:fldCharType="end"/>
      </w:r>
      <w:r w:rsidR="00BB3AB3">
        <w:rPr>
          <w:lang w:val="en-GB"/>
        </w:rPr>
        <w:t>.</w:t>
      </w:r>
      <w:r w:rsidRPr="00FF0437">
        <w:rPr>
          <w:lang w:val="en-GB"/>
        </w:rPr>
        <w:t xml:space="preserve"> </w:t>
      </w:r>
    </w:p>
    <w:p w14:paraId="445272FC" w14:textId="77777777" w:rsidR="00FF0437" w:rsidRPr="00FF0437" w:rsidRDefault="00FF0437" w:rsidP="00FF0437">
      <w:pPr>
        <w:spacing w:line="360" w:lineRule="auto"/>
        <w:jc w:val="both"/>
        <w:rPr>
          <w:lang w:val="en-GB"/>
        </w:rPr>
      </w:pPr>
    </w:p>
    <w:p w14:paraId="2A11F81A" w14:textId="208F6AD1" w:rsidR="00FF0437" w:rsidRPr="00FF0437" w:rsidRDefault="00FF0437" w:rsidP="00FF0437">
      <w:pPr>
        <w:spacing w:line="360" w:lineRule="auto"/>
        <w:jc w:val="both"/>
        <w:rPr>
          <w:lang w:val="en-GB"/>
        </w:rPr>
      </w:pPr>
      <w:r w:rsidRPr="00FF0437">
        <w:rPr>
          <w:lang w:val="en-GB"/>
        </w:rPr>
        <w:t xml:space="preserve">The wide array of binding partners and the diverse functions attributed to interactions within these regions highlights the importance of polyproline rich regions to the function of WASp family proteins. The extended structure that allows these regions to function as hubs for protein-protein interactions complicates their study. A chimeric </w:t>
      </w:r>
      <w:r w:rsidRPr="00941FD5">
        <w:rPr>
          <w:lang w:val="en-GB"/>
        </w:rPr>
        <w:t>WAVE</w:t>
      </w:r>
      <w:r w:rsidRPr="00FF0437">
        <w:rPr>
          <w:b/>
          <w:lang w:val="en-GB"/>
        </w:rPr>
        <w:t xml:space="preserve"> </w:t>
      </w:r>
      <w:r w:rsidRPr="00FF0437">
        <w:rPr>
          <w:lang w:val="en-GB"/>
        </w:rPr>
        <w:t>lacking the polyproline rich region was used to allow the crystal structure of the WAVE complex</w:t>
      </w:r>
      <w:r w:rsidR="00941FD5">
        <w:rPr>
          <w:lang w:val="en-GB"/>
        </w:rPr>
        <w:t xml:space="preserve"> </w:t>
      </w:r>
      <w:r w:rsidR="00941FD5">
        <w:rPr>
          <w:lang w:val="en-GB"/>
        </w:rPr>
        <w:fldChar w:fldCharType="begin" w:fldLock="1"/>
      </w:r>
      <w:r w:rsidR="00941FD5">
        <w:rPr>
          <w:lang w:val="en-GB"/>
        </w:rPr>
        <w:instrText>ADDIN CSL_CITATION { "citationItems" : [ { "id" : "ITEM-1", "itemData" : { "DOI" : "10.1038/nature09623", "ISBN" : "2146456361", "ISSN" : "0028-0836", "PMID" : "21107423", "abstract" : "Members of the Wiskott-Aldrich Syndrome Protein (WASP) family control cytoskeletal dynamics by promoting actin filament nucleation by the Arp2/3 complex. The WASP relative, WAVE, regulates lamellipodia formation within a 400 kDa, hetero-pentameric WAVE Regulatory Complex (WRC). The WRC is inactive toward the Arp2/3 complex, but can be stimulated by the Rac GTPase, kinases and phosphatidylinositols. We report the 2.3 \u00c5 crystal structure of the WRC and complementary mechanistic analyses. The structure shows that the activity-bearing VCA motif of WAVE is sequestered by a combination of intramolecular and intermolecular contacts within the WRC. Rac and kinases appear to destabilize a WRC element that is necessary for VCA sequestration, suggesting how these signals stimulate WRC activity toward the Arp2/3 complex. Spatial proximity of the Rac binding site and a large basic surface of the WRC suggests how the GTPase and phospholipids could cooperatively recruit the complex to membranes.", "author" : [ { "dropping-particle" : "", "family" : "Chen", "given" : "Zhucheng", "non-dropping-particle" : "", "parse-names" : false, "suffix" : "" }, { "dropping-particle" : "", "family" : "Borek", "given" : "Dominika", "non-dropping-particle" : "", "parse-names" : false, "suffix" : "" }, { "dropping-particle" : "", "family" : "Padrick", "given" : "Shae B.", "non-dropping-particle" : "", "parse-names" : false, "suffix" : "" }, { "dropping-particle" : "", "family" : "Gomez", "given" : "Timothy S.", "non-dropping-particle" : "", "parse-names" : false, "suffix" : "" }, { "dropping-particle" : "", "family" : "Metlagel", "given" : "Zoltan", "non-dropping-particle" : "", "parse-names" : false, "suffix" : "" }, { "dropping-particle" : "", "family" : "Ismail", "given" : "Ayman M.", "non-dropping-particle" : "", "parse-names" : false, "suffix" : "" }, { "dropping-particle" : "", "family" : "Umetani", "given" : "Junko", "non-dropping-particle" : "", "parse-names" : false, "suffix" : "" }, { "dropping-particle" : "", "family" : "Billadeau", "given" : "Daniel D.", "non-dropping-particle" : "", "parse-names" : false, "suffix" : "" }, { "dropping-particle" : "", "family" : "Otwinowski", "given" : "Zbyszek", "non-dropping-particle" : "", "parse-names" : false, "suffix" : "" }, { "dropping-particle" : "", "family" : "Rosen", "given" : "Michael K.", "non-dropping-particle" : "", "parse-names" : false, "suffix" : "" } ], "container-title" : "Nature", "id" : "ITEM-1", "issue" : "7323", "issued" : { "date-parts" : [ [ "2010" ] ] }, "page" : "533-538", "publisher" : "Nature Publishing Group", "title" : "Structure and control of the actin regulatory WAVE complex", "type" : "article-journal", "volume" : "468" }, "uris" : [ "http://www.mendeley.com/documents/?uuid=3dfee561-b79a-4e49-be8b-35a8dca22610" ] }, { "id" : "ITEM-2", "itemData" : { "DOI" : "10.7554/eLife.29795", "ISSN" : "2050-084X", "PMID" : "28949297", "abstract" : "&lt;p&gt;The Rho GTPase Rac1 activates the WAVE regulatory complex (WRC) to drive Arp2/3 complex-mediated actin polymerization, which underpins diverse cellular processes. Here we report the structure of a WRC-Rac1 complex determined by cryo-electron microscopy. Surprisingly, Rac1 is not located at the binding site on the Sra1 subunit of the WRC previously identified by mutagenesis and biochemical data. Rather, it binds to a distinct, conserved site on the opposite end of Sra1. Biophysical and biochemical data on WRC mutants confirm that Rac1 binds to both sites, with the newly identified site having higher affinity and both sites required for WRC activation. Our data reveal that the WRC is activated by simultaneous engagement of two Rac1 molecules, suggesting a mechanism by which cells may sense the density of active Rac1 at membranes to precisely control actin assembly.&lt;/p&gt;", "author" : [ { "dropping-particle" : "", "family" : "Chen", "given" : "Baoyu", "non-dropping-particle" : "", "parse-names" : false, "suffix" : "" }, { "dropping-particle" : "", "family" : "Chou", "given" : "Hui-Ting", "non-dropping-particle" : "", "parse-names" : false, "suffix" : "" }, { "dropping-particle" : "", "family" : "Brautigam", "given" : "Chad A", "non-dropping-particle" : "", "parse-names" : false, "suffix" : "" }, { "dropping-particle" : "", "family" : "Xing", "given" : "Wenmin", "non-dropping-particle" : "", "parse-names" : false, "suffix" : "" }, { "dropping-particle" : "", "family" : "Yang", "given" : "Sheng", "non-dropping-particle" : "", "parse-names" : false, "suffix" : "" }, { "dropping-particle" : "", "family" : "Henry", "given" : "Lisa", "non-dropping-particle" : "", "parse-names" : false, "suffix" : "" }, { "dropping-particle" : "", "family" : "Doolittle", "given" : "Lynda K", "non-dropping-particle" : "", "parse-names" : false, "suffix" : "" }, { "dropping-particle" : "", "family" : "Walz", "given" : "Thomas", "non-dropping-particle" : "", "parse-names" : false, "suffix" : "" }, { "dropping-particle" : "", "family" : "Rosen", "given" : "Michael K", "non-dropping-particle" : "", "parse-names" : false, "suffix" : "" } ], "container-title" : "eLife", "id" : "ITEM-2", "issued" : { "date-parts" : [ [ "2017" ] ] }, "page" : "e29795", "title" : "Rac1 GTPase activates the WAVE regulatory complex through two distinct binding sites", "type" : "article-journal", "volume" : "6" }, "uris" : [ "http://www.mendeley.com/documents/?uuid=945a817b-8a1d-4968-ad43-a25d08e14595" ] } ], "mendeley" : { "formattedCitation" : "(Chen &lt;i&gt;et al.&lt;/i&gt;, 2010, 2017)", "plainTextFormattedCitation" : "(Chen et al., 2010, 2017)", "previouslyFormattedCitation" : "(Chen &lt;i&gt;et al.&lt;/i&gt;, 2010, 2017)" }, "properties" : {  }, "schema" : "https://github.com/citation-style-language/schema/raw/master/csl-citation.json" }</w:instrText>
      </w:r>
      <w:r w:rsidR="00941FD5">
        <w:rPr>
          <w:lang w:val="en-GB"/>
        </w:rPr>
        <w:fldChar w:fldCharType="separate"/>
      </w:r>
      <w:r w:rsidR="00941FD5" w:rsidRPr="00941FD5">
        <w:rPr>
          <w:noProof/>
          <w:lang w:val="en-GB"/>
        </w:rPr>
        <w:t xml:space="preserve">(Chen </w:t>
      </w:r>
      <w:r w:rsidR="00941FD5" w:rsidRPr="00941FD5">
        <w:rPr>
          <w:i/>
          <w:noProof/>
          <w:lang w:val="en-GB"/>
        </w:rPr>
        <w:t>et al.</w:t>
      </w:r>
      <w:r w:rsidR="00941FD5" w:rsidRPr="00941FD5">
        <w:rPr>
          <w:noProof/>
          <w:lang w:val="en-GB"/>
        </w:rPr>
        <w:t>, 2010, 2017)</w:t>
      </w:r>
      <w:r w:rsidR="00941FD5">
        <w:rPr>
          <w:lang w:val="en-GB"/>
        </w:rPr>
        <w:fldChar w:fldCharType="end"/>
      </w:r>
      <w:r w:rsidRPr="00FF0437">
        <w:rPr>
          <w:lang w:val="en-GB"/>
        </w:rPr>
        <w:t xml:space="preserve">. As the WCA domains of WASp family proteins constitutes a minimal component to activate the Arp2/3 complex, the polyproline </w:t>
      </w:r>
      <w:r w:rsidRPr="00FF0437">
        <w:rPr>
          <w:lang w:val="en-GB"/>
        </w:rPr>
        <w:lastRenderedPageBreak/>
        <w:t>region is often excluded from in vitro studies of WASp family protein function. However, the polyproline region of both WAVE and NWASp promotes Arp2/3 activation in a pyrene assay suggesting a more direct role for the region in WASp family protein activation. Th</w:t>
      </w:r>
      <w:r w:rsidR="009E149E">
        <w:rPr>
          <w:lang w:val="en-GB"/>
        </w:rPr>
        <w:t xml:space="preserve">e importance of this region is </w:t>
      </w:r>
      <w:r w:rsidRPr="00FF0437">
        <w:rPr>
          <w:lang w:val="en-GB"/>
        </w:rPr>
        <w:t>highlighted by</w:t>
      </w:r>
      <w:r w:rsidR="009E149E">
        <w:rPr>
          <w:lang w:val="en-GB"/>
        </w:rPr>
        <w:t xml:space="preserve"> the</w:t>
      </w:r>
      <w:r w:rsidRPr="00FF0437">
        <w:rPr>
          <w:lang w:val="en-GB"/>
        </w:rPr>
        <w:t xml:space="preserve"> recent discovery of actin binding activity within the polyproline region of Las17</w:t>
      </w:r>
      <w:r w:rsidR="00941FD5">
        <w:rPr>
          <w:lang w:val="en-GB"/>
        </w:rPr>
        <w:t xml:space="preserve"> </w:t>
      </w:r>
      <w:r w:rsidR="00941FD5">
        <w:rPr>
          <w:lang w:val="en-GB"/>
        </w:rPr>
        <w:fldChar w:fldCharType="begin" w:fldLock="1"/>
      </w:r>
      <w:r w:rsidR="00941FD5">
        <w:rPr>
          <w:lang w:val="en-GB"/>
        </w:rPr>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rsidR="00941FD5">
        <w:rPr>
          <w:lang w:val="en-GB"/>
        </w:rPr>
        <w:fldChar w:fldCharType="separate"/>
      </w:r>
      <w:r w:rsidR="00941FD5" w:rsidRPr="00941FD5">
        <w:rPr>
          <w:noProof/>
          <w:lang w:val="en-GB"/>
        </w:rPr>
        <w:t xml:space="preserve">(Urbanek </w:t>
      </w:r>
      <w:r w:rsidR="00941FD5" w:rsidRPr="00941FD5">
        <w:rPr>
          <w:i/>
          <w:noProof/>
          <w:lang w:val="en-GB"/>
        </w:rPr>
        <w:t>et al.</w:t>
      </w:r>
      <w:r w:rsidR="00941FD5" w:rsidRPr="00941FD5">
        <w:rPr>
          <w:noProof/>
          <w:lang w:val="en-GB"/>
        </w:rPr>
        <w:t>, 2013)</w:t>
      </w:r>
      <w:r w:rsidR="00941FD5">
        <w:rPr>
          <w:lang w:val="en-GB"/>
        </w:rPr>
        <w:fldChar w:fldCharType="end"/>
      </w:r>
      <w:r w:rsidRPr="00FF0437">
        <w:rPr>
          <w:lang w:val="en-GB"/>
        </w:rPr>
        <w:t>.</w:t>
      </w:r>
    </w:p>
    <w:p w14:paraId="6D45EC61" w14:textId="77777777" w:rsidR="00F60B2B" w:rsidRDefault="00F60B2B" w:rsidP="00E5114A">
      <w:pPr>
        <w:spacing w:line="360" w:lineRule="auto"/>
        <w:jc w:val="both"/>
        <w:rPr>
          <w:lang w:val="en-GB"/>
        </w:rPr>
      </w:pPr>
    </w:p>
    <w:p w14:paraId="2E8A3735" w14:textId="58AC44FD" w:rsidR="00F60B2B" w:rsidRDefault="00F60B2B" w:rsidP="00E5114A">
      <w:pPr>
        <w:spacing w:line="360" w:lineRule="auto"/>
        <w:jc w:val="both"/>
        <w:rPr>
          <w:lang w:val="en-GB"/>
        </w:rPr>
      </w:pPr>
      <w:r>
        <w:rPr>
          <w:lang w:val="en-GB"/>
        </w:rPr>
        <w:t>Though</w:t>
      </w:r>
      <w:r w:rsidR="002C4DA8">
        <w:rPr>
          <w:lang w:val="en-GB"/>
        </w:rPr>
        <w:t xml:space="preserve"> WASp family proteins share </w:t>
      </w:r>
      <w:r>
        <w:rPr>
          <w:lang w:val="en-GB"/>
        </w:rPr>
        <w:t xml:space="preserve">similar domain structures </w:t>
      </w:r>
      <w:r w:rsidRPr="008F1824">
        <w:rPr>
          <w:lang w:val="en-GB"/>
        </w:rPr>
        <w:t>(fig</w:t>
      </w:r>
      <w:r w:rsidR="002C4DA8">
        <w:rPr>
          <w:lang w:val="en-GB"/>
        </w:rPr>
        <w:t xml:space="preserve"> 1.6</w:t>
      </w:r>
      <w:r w:rsidRPr="008F1824">
        <w:rPr>
          <w:lang w:val="en-GB"/>
        </w:rPr>
        <w:t>),</w:t>
      </w:r>
      <w:r>
        <w:rPr>
          <w:lang w:val="en-GB"/>
        </w:rPr>
        <w:t xml:space="preserve"> differences influence the differential localisation and regulation of family members. Although polyproline regions and WCA domains differ amongst WASp proteins, subfamilies are often defined by variable N-terminal portions. These regions often define the localisation and regulation of the protein. The five WASp</w:t>
      </w:r>
      <w:r w:rsidRPr="00355014">
        <w:rPr>
          <w:lang w:val="en-GB"/>
        </w:rPr>
        <w:t xml:space="preserve"> </w:t>
      </w:r>
      <w:r>
        <w:rPr>
          <w:lang w:val="en-GB"/>
        </w:rPr>
        <w:t xml:space="preserve">subfamilies are: WASp/Neuronal-WASp, </w:t>
      </w:r>
      <w:r w:rsidR="000968BB">
        <w:rPr>
          <w:lang w:val="en-GB"/>
        </w:rPr>
        <w:t>WASp</w:t>
      </w:r>
      <w:r w:rsidRPr="00355014">
        <w:rPr>
          <w:lang w:val="en-GB"/>
        </w:rPr>
        <w:t>-family verprolin h</w:t>
      </w:r>
      <w:r w:rsidR="00BA71A6">
        <w:rPr>
          <w:lang w:val="en-GB"/>
        </w:rPr>
        <w:t>omologue (SCAR/WAVE</w:t>
      </w:r>
      <w:r>
        <w:rPr>
          <w:lang w:val="en-GB"/>
        </w:rPr>
        <w:t xml:space="preserve">), </w:t>
      </w:r>
      <w:r w:rsidR="000968BB">
        <w:rPr>
          <w:lang w:val="en-GB"/>
        </w:rPr>
        <w:t>WASp</w:t>
      </w:r>
      <w:r w:rsidRPr="0091453C">
        <w:rPr>
          <w:lang w:val="en-GB"/>
        </w:rPr>
        <w:t xml:space="preserve"> and SCAR homolog (WASH),</w:t>
      </w:r>
      <w:r>
        <w:rPr>
          <w:lang w:val="en-GB"/>
        </w:rPr>
        <w:t xml:space="preserve"> WASp</w:t>
      </w:r>
      <w:r w:rsidRPr="0091453C">
        <w:rPr>
          <w:lang w:val="en-GB"/>
        </w:rPr>
        <w:t xml:space="preserve"> homolog associated with actin, memb</w:t>
      </w:r>
      <w:r>
        <w:rPr>
          <w:lang w:val="en-GB"/>
        </w:rPr>
        <w:t>ranes and microtubules (WHAMM) and junction-</w:t>
      </w:r>
      <w:r w:rsidRPr="0091453C">
        <w:rPr>
          <w:lang w:val="en-GB"/>
        </w:rPr>
        <w:t>mediating regulatory protein (JMY)</w:t>
      </w:r>
      <w:r>
        <w:rPr>
          <w:lang w:val="en-GB"/>
        </w:rPr>
        <w:t xml:space="preserve"> </w:t>
      </w:r>
      <w:r>
        <w:rPr>
          <w:lang w:val="en-GB"/>
        </w:rPr>
        <w:fldChar w:fldCharType="begin" w:fldLock="1"/>
      </w:r>
      <w:r w:rsidR="004121BE">
        <w:rPr>
          <w:lang w:val="en-GB"/>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id" : "ITEM-2",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2",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Veltman and Insall, 2010)", "plainTextFormattedCitation" : "(Campellone and Welch, 2010; Veltman and Insall, 2010)", "previouslyFormattedCitation" : "(Campellone and Welch, 2010; Veltman and Insall, 2010)" }, "properties" : {  }, "schema" : "https://github.com/citation-style-language/schema/raw/master/csl-citation.json" }</w:instrText>
      </w:r>
      <w:r>
        <w:rPr>
          <w:lang w:val="en-GB"/>
        </w:rPr>
        <w:fldChar w:fldCharType="separate"/>
      </w:r>
      <w:r w:rsidR="00143B78" w:rsidRPr="00143B78">
        <w:rPr>
          <w:noProof/>
          <w:lang w:val="en-GB"/>
        </w:rPr>
        <w:t>(Campellone and Welch, 2010; Veltman and Insall, 2010)</w:t>
      </w:r>
      <w:r>
        <w:rPr>
          <w:lang w:val="en-GB"/>
        </w:rPr>
        <w:fldChar w:fldCharType="end"/>
      </w:r>
      <w:r>
        <w:rPr>
          <w:lang w:val="en-GB"/>
        </w:rPr>
        <w:t>.</w:t>
      </w:r>
    </w:p>
    <w:p w14:paraId="21B8C83E" w14:textId="77777777" w:rsidR="00F60B2B" w:rsidRDefault="00F60B2B" w:rsidP="00E5114A">
      <w:pPr>
        <w:spacing w:line="360" w:lineRule="auto"/>
        <w:jc w:val="both"/>
        <w:rPr>
          <w:lang w:val="en-GB"/>
        </w:rPr>
      </w:pPr>
    </w:p>
    <w:p w14:paraId="48E6C22C" w14:textId="77777777" w:rsidR="00F60B2B" w:rsidRDefault="00F60B2B" w:rsidP="00E5114A">
      <w:pPr>
        <w:spacing w:line="360" w:lineRule="auto"/>
        <w:jc w:val="both"/>
        <w:rPr>
          <w:lang w:val="en-GB"/>
        </w:rPr>
      </w:pPr>
    </w:p>
    <w:p w14:paraId="57B3EF0B" w14:textId="77777777" w:rsidR="00F60B2B" w:rsidRDefault="00F60B2B" w:rsidP="00E5114A">
      <w:pPr>
        <w:spacing w:line="360" w:lineRule="auto"/>
        <w:jc w:val="both"/>
        <w:rPr>
          <w:lang w:val="en-GB"/>
        </w:rPr>
      </w:pPr>
    </w:p>
    <w:p w14:paraId="2CE669C4" w14:textId="77777777" w:rsidR="00F60B2B" w:rsidRDefault="00F60B2B" w:rsidP="00E5114A">
      <w:pPr>
        <w:spacing w:line="360" w:lineRule="auto"/>
        <w:jc w:val="both"/>
        <w:rPr>
          <w:lang w:val="en-GB"/>
        </w:rPr>
      </w:pPr>
      <w:r w:rsidRPr="00DC7244">
        <w:rPr>
          <w:noProof/>
        </w:rPr>
        <w:lastRenderedPageBreak/>
        <mc:AlternateContent>
          <mc:Choice Requires="wpg">
            <w:drawing>
              <wp:inline distT="0" distB="0" distL="0" distR="0" wp14:anchorId="327E79DA" wp14:editId="39156F78">
                <wp:extent cx="4876248" cy="3977589"/>
                <wp:effectExtent l="0" t="0" r="0" b="0"/>
                <wp:docPr id="49" name="Group 1"/>
                <wp:cNvGraphicFramePr/>
                <a:graphic xmlns:a="http://schemas.openxmlformats.org/drawingml/2006/main">
                  <a:graphicData uri="http://schemas.microsoft.com/office/word/2010/wordprocessingGroup">
                    <wpg:wgp>
                      <wpg:cNvGrpSpPr/>
                      <wpg:grpSpPr>
                        <a:xfrm>
                          <a:off x="0" y="0"/>
                          <a:ext cx="4876248" cy="3977589"/>
                          <a:chOff x="0" y="0"/>
                          <a:chExt cx="4876248" cy="3977589"/>
                        </a:xfrm>
                      </wpg:grpSpPr>
                      <pic:pic xmlns:pic="http://schemas.openxmlformats.org/drawingml/2006/picture">
                        <pic:nvPicPr>
                          <pic:cNvPr id="50" name="Picture 5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876248" cy="3421409"/>
                          </a:xfrm>
                          <a:prstGeom prst="rect">
                            <a:avLst/>
                          </a:prstGeom>
                        </pic:spPr>
                      </pic:pic>
                      <wps:wsp>
                        <wps:cNvPr id="51" name="Rectangle 51"/>
                        <wps:cNvSpPr/>
                        <wps:spPr>
                          <a:xfrm>
                            <a:off x="0" y="3421329"/>
                            <a:ext cx="4876165" cy="556260"/>
                          </a:xfrm>
                          <a:prstGeom prst="rect">
                            <a:avLst/>
                          </a:prstGeom>
                        </wps:spPr>
                        <wps:txbx>
                          <w:txbxContent>
                            <w:p w14:paraId="7981C1C5" w14:textId="279803D9" w:rsidR="00F410B7" w:rsidRPr="00DC7244" w:rsidRDefault="00F410B7" w:rsidP="00F60B2B">
                              <w:pPr>
                                <w:pStyle w:val="NormalWeb"/>
                                <w:spacing w:before="0" w:beforeAutospacing="0" w:after="0" w:afterAutospacing="0"/>
                                <w:rPr>
                                  <w:rFonts w:asciiTheme="minorHAnsi" w:hAnsiTheme="minorHAnsi"/>
                                </w:rPr>
                              </w:pPr>
                              <w:r w:rsidRPr="00DC7244">
                                <w:rPr>
                                  <w:rFonts w:asciiTheme="minorHAnsi" w:eastAsia="Times New Roman" w:hAnsiTheme="minorHAnsi"/>
                                  <w:color w:val="000000"/>
                                  <w:kern w:val="24"/>
                                  <w:sz w:val="20"/>
                                  <w:szCs w:val="20"/>
                                  <w:lang w:val="en-GB"/>
                                </w:rPr>
                                <w:t>F</w:t>
                              </w:r>
                              <w:r>
                                <w:rPr>
                                  <w:rFonts w:asciiTheme="minorHAnsi" w:eastAsia="Times New Roman" w:hAnsiTheme="minorHAnsi"/>
                                  <w:color w:val="000000"/>
                                  <w:kern w:val="24"/>
                                  <w:sz w:val="20"/>
                                  <w:szCs w:val="20"/>
                                  <w:lang w:val="en-GB"/>
                                </w:rPr>
                                <w:t>ig.1.6</w:t>
                              </w:r>
                              <w:r w:rsidRPr="00DC7244">
                                <w:rPr>
                                  <w:rFonts w:asciiTheme="minorHAnsi" w:eastAsia="Times New Roman" w:hAnsiTheme="minorHAnsi"/>
                                  <w:color w:val="000000"/>
                                  <w:kern w:val="24"/>
                                  <w:sz w:val="20"/>
                                  <w:szCs w:val="20"/>
                                  <w:lang w:val="en-GB"/>
                                </w:rPr>
                                <w:t xml:space="preserve">. Rough schematic of domain architecture of different WASp family proteins. Adapted from (Alekhina et al. 2017). Highlights </w:t>
                              </w:r>
                              <w:r>
                                <w:rPr>
                                  <w:rFonts w:asciiTheme="minorHAnsi" w:eastAsia="Times New Roman" w:hAnsiTheme="minorHAnsi"/>
                                  <w:color w:val="000000"/>
                                  <w:kern w:val="24"/>
                                  <w:sz w:val="20"/>
                                  <w:szCs w:val="20"/>
                                  <w:lang w:val="en-GB"/>
                                </w:rPr>
                                <w:t>conservation of C-terminal PPR and WCA domains and variable N-terminal.</w:t>
                              </w:r>
                            </w:p>
                          </w:txbxContent>
                        </wps:txbx>
                        <wps:bodyPr wrap="square">
                          <a:spAutoFit/>
                        </wps:bodyPr>
                      </wps:wsp>
                    </wpg:wgp>
                  </a:graphicData>
                </a:graphic>
              </wp:inline>
            </w:drawing>
          </mc:Choice>
          <mc:Fallback>
            <w:pict>
              <v:group w14:anchorId="327E79DA" id="_x0000_s1060" style="width:383.95pt;height:313.2pt;mso-position-horizontal-relative:char;mso-position-vertical-relative:line" coordsize="4876248,397758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&#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">
                <v:shape id="Picture 50" o:spid="_x0000_s1061" type="#_x0000_t75" style="position:absolute;width:4876248;height:342140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hp&#10;5dnAAAAA2wAAAA8AAABkcnMvZG93bnJldi54bWxET91KwzAUvhd8h3AE72w6sTLqsjE2CwPxop0P&#10;cGjO2rDmpDRxbd7eXAy8/Pj+N7vFDuJGkzeOFayyHARx67ThTsHPuXpZg/ABWePgmBRE8rDbPj5s&#10;sNRu5ppuTehECmFfooI+hLGU0rc9WfSZG4kTd3GTxZDg1Ek94ZzC7SBf8/xdWjScGnoc6dBTe21+&#10;rYJRd28VRxOL42eM9Zcz39g0Sj0/LfsPEIGW8C++u09aQZHWpy/pB8jtH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Gnl2cAAAADbAAAADwAAAAAAAAAAAAAAAACcAgAAZHJz&#10;L2Rvd25yZXYueG1sUEsFBgAAAAAEAAQA9wAAAIkDAAAAAA==&#10;">
                  <v:imagedata r:id="rId29" o:title=""/>
                  <v:path arrowok="t"/>
                </v:shape>
                <v:rect id="Rectangle 51" o:spid="_x0000_s1062" style="position:absolute;top:3421329;width:4876165;height:556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iXSxAAA&#10;ANsAAAAPAAAAZHJzL2Rvd25yZXYueG1sRI/RasJAFETfhf7Dcgu+iG4UjZq6SrEWom9GP+CavU1S&#10;s3dDdqvp33cLgo/DzJxhVpvO1OJGrassKxiPIhDEudUVFwrOp8/hAoTzyBpry6Tglxxs1i+9FSba&#10;3vlIt8wXIkDYJaig9L5JpHR5SQbdyDbEwfuyrUEfZFtI3eI9wE0tJ1EUS4MVh4USG9qWlF+zH6Ng&#10;f5gezttUfl+X1ccgnWeRvMQ7pfqv3fsbCE+df4Yf7VQrmI3h/0v4AXL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a4l0sQAAADbAAAADwAAAAAAAAAAAAAAAACXAgAAZHJzL2Rv&#10;d25yZXYueG1sUEsFBgAAAAAEAAQA9QAAAIgDAAAAAA==&#10;" filled="f" stroked="f">
                  <v:textbox style="mso-fit-shape-to-text:t">
                    <w:txbxContent>
                      <w:p w14:paraId="7981C1C5" w14:textId="279803D9" w:rsidR="00F410B7" w:rsidRPr="00DC7244" w:rsidRDefault="00F410B7" w:rsidP="00F60B2B">
                        <w:pPr>
                          <w:pStyle w:val="NormalWeb"/>
                          <w:spacing w:before="0" w:beforeAutospacing="0" w:after="0" w:afterAutospacing="0"/>
                          <w:rPr>
                            <w:rFonts w:asciiTheme="minorHAnsi" w:hAnsiTheme="minorHAnsi"/>
                          </w:rPr>
                        </w:pPr>
                        <w:r w:rsidRPr="00DC7244">
                          <w:rPr>
                            <w:rFonts w:asciiTheme="minorHAnsi" w:eastAsia="Times New Roman" w:hAnsiTheme="minorHAnsi"/>
                            <w:color w:val="000000"/>
                            <w:kern w:val="24"/>
                            <w:sz w:val="20"/>
                            <w:szCs w:val="20"/>
                            <w:lang w:val="en-GB"/>
                          </w:rPr>
                          <w:t>F</w:t>
                        </w:r>
                        <w:r>
                          <w:rPr>
                            <w:rFonts w:asciiTheme="minorHAnsi" w:eastAsia="Times New Roman" w:hAnsiTheme="minorHAnsi"/>
                            <w:color w:val="000000"/>
                            <w:kern w:val="24"/>
                            <w:sz w:val="20"/>
                            <w:szCs w:val="20"/>
                            <w:lang w:val="en-GB"/>
                          </w:rPr>
                          <w:t>ig.1.6</w:t>
                        </w:r>
                        <w:r w:rsidRPr="00DC7244">
                          <w:rPr>
                            <w:rFonts w:asciiTheme="minorHAnsi" w:eastAsia="Times New Roman" w:hAnsiTheme="minorHAnsi"/>
                            <w:color w:val="000000"/>
                            <w:kern w:val="24"/>
                            <w:sz w:val="20"/>
                            <w:szCs w:val="20"/>
                            <w:lang w:val="en-GB"/>
                          </w:rPr>
                          <w:t xml:space="preserve">. Rough schematic of domain architecture of different WASp family proteins. Adapted from (Alekhina et al. 2017). Highlights </w:t>
                        </w:r>
                        <w:r>
                          <w:rPr>
                            <w:rFonts w:asciiTheme="minorHAnsi" w:eastAsia="Times New Roman" w:hAnsiTheme="minorHAnsi"/>
                            <w:color w:val="000000"/>
                            <w:kern w:val="24"/>
                            <w:sz w:val="20"/>
                            <w:szCs w:val="20"/>
                            <w:lang w:val="en-GB"/>
                          </w:rPr>
                          <w:t>conservation of C-terminal PPR and WCA domains and variable N-terminal.</w:t>
                        </w:r>
                      </w:p>
                    </w:txbxContent>
                  </v:textbox>
                </v:rect>
                <w10:anchorlock/>
              </v:group>
            </w:pict>
          </mc:Fallback>
        </mc:AlternateContent>
      </w:r>
    </w:p>
    <w:p w14:paraId="1E7445D8" w14:textId="77777777" w:rsidR="00F60B2B" w:rsidRDefault="00F60B2B" w:rsidP="00E5114A">
      <w:pPr>
        <w:spacing w:line="360" w:lineRule="auto"/>
        <w:jc w:val="both"/>
        <w:rPr>
          <w:b/>
          <w:lang w:val="en-GB"/>
        </w:rPr>
      </w:pPr>
    </w:p>
    <w:p w14:paraId="0A5C7393" w14:textId="77777777" w:rsidR="002C4DA8" w:rsidRDefault="002C4DA8" w:rsidP="00E5114A">
      <w:pPr>
        <w:spacing w:line="360" w:lineRule="auto"/>
        <w:jc w:val="both"/>
        <w:rPr>
          <w:b/>
          <w:lang w:val="en-GB"/>
        </w:rPr>
      </w:pPr>
    </w:p>
    <w:p w14:paraId="17CA9164" w14:textId="77777777" w:rsidR="002C4DA8" w:rsidRDefault="002C4DA8" w:rsidP="00E5114A">
      <w:pPr>
        <w:spacing w:line="360" w:lineRule="auto"/>
        <w:jc w:val="both"/>
        <w:rPr>
          <w:b/>
          <w:lang w:val="en-GB"/>
        </w:rPr>
      </w:pPr>
    </w:p>
    <w:p w14:paraId="2DAA475A" w14:textId="77777777" w:rsidR="001059BB" w:rsidRDefault="001059BB" w:rsidP="00E5114A">
      <w:pPr>
        <w:spacing w:line="360" w:lineRule="auto"/>
        <w:jc w:val="both"/>
        <w:rPr>
          <w:b/>
          <w:lang w:val="en-GB"/>
        </w:rPr>
      </w:pPr>
    </w:p>
    <w:p w14:paraId="6DA82770" w14:textId="77777777" w:rsidR="00F60B2B" w:rsidRDefault="00F60B2B" w:rsidP="00E5114A">
      <w:pPr>
        <w:jc w:val="both"/>
        <w:rPr>
          <w:lang w:val="en-GB"/>
        </w:rPr>
      </w:pPr>
    </w:p>
    <w:p w14:paraId="66FDE7D3" w14:textId="6A5902A7" w:rsidR="00F60B2B" w:rsidRDefault="006C652C" w:rsidP="00E5114A">
      <w:pPr>
        <w:pStyle w:val="Heading4"/>
        <w:jc w:val="both"/>
        <w:rPr>
          <w:lang w:val="en-GB"/>
        </w:rPr>
      </w:pPr>
      <w:bookmarkStart w:id="76" w:name="_Toc494045796"/>
      <w:r>
        <w:rPr>
          <w:lang w:val="en-GB"/>
        </w:rPr>
        <w:t xml:space="preserve">1.9.1.1 </w:t>
      </w:r>
      <w:r w:rsidR="00F60B2B">
        <w:rPr>
          <w:lang w:val="en-GB"/>
        </w:rPr>
        <w:t>Localisation</w:t>
      </w:r>
      <w:bookmarkEnd w:id="76"/>
    </w:p>
    <w:p w14:paraId="73C7B973" w14:textId="77777777" w:rsidR="006C652C" w:rsidRPr="006C652C" w:rsidRDefault="006C652C" w:rsidP="00E5114A">
      <w:pPr>
        <w:jc w:val="both"/>
        <w:rPr>
          <w:lang w:val="en-GB"/>
        </w:rPr>
      </w:pPr>
    </w:p>
    <w:p w14:paraId="4121863C" w14:textId="666D62DB" w:rsidR="00F60B2B" w:rsidRPr="006C652C" w:rsidRDefault="00F60B2B" w:rsidP="00E5114A">
      <w:pPr>
        <w:spacing w:line="360" w:lineRule="auto"/>
        <w:jc w:val="both"/>
        <w:rPr>
          <w:b/>
          <w:lang w:val="en-GB"/>
        </w:rPr>
      </w:pPr>
      <w:r w:rsidRPr="00C05FFD">
        <w:rPr>
          <w:lang w:val="en-GB"/>
        </w:rPr>
        <w:t>Different classes of WASp proteins</w:t>
      </w:r>
      <w:r>
        <w:rPr>
          <w:lang w:val="en-GB"/>
        </w:rPr>
        <w:t xml:space="preserve"> localise to different locations in the cell and are involved in different Arp2/3 dependent cellular processes. </w:t>
      </w:r>
      <w:r w:rsidRPr="00EE1BD6">
        <w:rPr>
          <w:lang w:val="en-GB"/>
        </w:rPr>
        <w:t xml:space="preserve">SCAR/WAVE </w:t>
      </w:r>
      <w:r>
        <w:rPr>
          <w:lang w:val="en-GB"/>
        </w:rPr>
        <w:t xml:space="preserve">is often associated with the formation of lamelipodia, whilst N-WASp is involved in endocytosis and the formation of invadapodia </w:t>
      </w:r>
      <w:r>
        <w:rPr>
          <w:b/>
          <w:lang w:val="en-GB"/>
        </w:rPr>
        <w:fldChar w:fldCharType="begin" w:fldLock="1"/>
      </w:r>
      <w:r w:rsidR="004121BE">
        <w:rPr>
          <w:b/>
          <w:lang w:val="en-GB"/>
        </w:rPr>
        <w:instrText>ADDIN CSL_CITATION { "citationItems" : [ { "id" : "ITEM-1", "itemData" : { "DOI" : "10.1016/j.semcdb.2012.12.005", "ISBN" : "0021-9525", "ISSN" : "10849521", "PMID" : "23291261", "abstract" : "WASP family proteins are nucleation promoting factors that bind to and activate the Arp2/3 complex in order to stimulate nucleation of branched actin filaments. The WASP family consists of WASP, N-WASP, WAVE1-3, WASH, and the novel family members WHAMM and JMY. Each of the family members contains a C-terminus responsible for their nucleation promoting activity and unique N-termini that allow for them to be regulated in a spatiotemporal manner. Upon activation they reorganize the cytoskeleton for different cellular functions depending on their subcellular localization and regulatory protein interactions. Emerging evidence indicates that WASH, WHAMM, and JMY have functions that require the coordination of both actin polymerization and microtubule dynamics. Here, we review the mechanisms of regulation for each family member and their associated in vivo functions including cell migration, vesicle trafficking, and neuronal development. \u00a9 2013 Elsevier Ltd.", "author" : [ { "dropping-particle" : "", "family" : "Burianek", "given" : "Lauren E.", "non-dropping-particle" : "", "parse-names" : false, "suffix" : "" }, { "dropping-particle" : "", "family" : "Soderling", "given" : "Scott H.", "non-dropping-particle" : "", "parse-names" : false, "suffix" : "" } ], "container-title" : "Seminars in Cell and Developmental Biology", "id" : "ITEM-1", "issue" : "4", "issued" : { "date-parts" : [ [ "2013" ] ] }, "page" : "258-266", "publisher" : "Elsevier Ltd", "title" : "Under lock and key: Spatiotemporal regulation of WASP family proteins coordinates separate dynamic cellular processes", "type" : "article-journal", "volume" : "24" }, "uris" : [ "http://www.mendeley.com/documents/?uuid=fbadd5ff-c1d1-4c77-8d53-241137554be3" ] }, { "id" : "ITEM-2", "itemData" : { "DOI" : "10.1242/jcs.199570", "ISBN" : "0000000222969", "ISSN" : "0021-9533", "PMID" : "28646090", "abstract" : "Proteins of the Wiskott-Aldrich syndrome protein (WASP) family function as nucleation-promoting factors for the ubiquitously expressed Arp2/3 complex, which drives the generation of branched actin filaments. Arp2/3-generated actin regulates diverse cellular processes, including the formation of lamellipodia and filopodia, endocytosis and/or phagocytosis at the plasma membrane, and the generation of cargo-laden vesicles from organelles including the Golgi, endoplasmic reticulum (ER) and the endo-lysosomal network. Recent studies have also identified roles for WASP family members in promoting actin dynamics at the centrosome, influencing nuclear shape and membrane remodeling events leading to the generation of autophagosomes. Interestingly, several WASP family members have also been observed in the nucleus where they directly influence gene expression by serving as molecular platforms for the assembly of epigenetic and transcriptional machinery. In this Cell Science at a Glance article and accompanying poster, we provide an update on the subcellular roles of WHAMM, JMY and WASH (also known as WASHC1), as well as their mechanisms of regulation and emerging functions within the cell.", "author" : [ { "dropping-particle" : "", "family" : "Alekhina", "given" : "Olga", "non-dropping-particle" : "", "parse-names" : false, "suffix" : "" }, { "dropping-particle" : "", "family" : "Burstein", "given" : "Ezra", "non-dropping-particle" : "", "parse-names" : false, "suffix" : "" }, { "dropping-particle" : "", "family" : "Billadeau", "given" : "Daniel D.", "non-dropping-particle" : "", "parse-names" : false, "suffix" : "" } ], "container-title" : "Journal of Cell Science", "id" : "ITEM-2", "issue" : "June", "issued" : { "date-parts" : [ [ "2017" ] ] }, "page" : "jcs.199570", "title" : "Cellular functions of WASP family proteins at a glance", "type" : "article-journal" }, "uris" : [ "http://www.mendeley.com/documents/?uuid=cc2492cd-e7b0-4070-991e-f64ececb3bf8" ] } ], "mendeley" : { "formattedCitation" : "(Burianek and Soderling, 2013; Alekhina, Burstein and Billadeau, 2017)", "plainTextFormattedCitation" : "(Burianek and Soderling, 2013; Alekhina, Burstein and Billadeau, 2017)", "previouslyFormattedCitation" : "(Burianek and Soderling, 2013; Alekhina, Burstein and Billadeau, 2017)" }, "properties" : {  }, "schema" : "https://github.com/citation-style-language/schema/raw/master/csl-citation.json" }</w:instrText>
      </w:r>
      <w:r>
        <w:rPr>
          <w:b/>
          <w:lang w:val="en-GB"/>
        </w:rPr>
        <w:fldChar w:fldCharType="separate"/>
      </w:r>
      <w:r w:rsidR="00143B78" w:rsidRPr="00143B78">
        <w:rPr>
          <w:noProof/>
          <w:lang w:val="en-GB"/>
        </w:rPr>
        <w:t>(Burianek and Soderling, 2013; Alekhina, Burstein and Billadeau, 2017)</w:t>
      </w:r>
      <w:r>
        <w:rPr>
          <w:b/>
          <w:lang w:val="en-GB"/>
        </w:rPr>
        <w:fldChar w:fldCharType="end"/>
      </w:r>
      <w:r>
        <w:rPr>
          <w:b/>
          <w:lang w:val="en-GB"/>
        </w:rPr>
        <w:t xml:space="preserve">. </w:t>
      </w:r>
      <w:r>
        <w:rPr>
          <w:lang w:val="en-GB"/>
        </w:rPr>
        <w:t xml:space="preserve">WASH, WHAMM and JMY have roles at cytoplasmic membranes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 xml:space="preserve">. The role of many WASp subfamilies in vesicle trafficking highlights the importance of the Arp2/3 complex in the regulation of vesicle homeostasis </w:t>
      </w:r>
      <w:r>
        <w:rPr>
          <w:lang w:val="en-GB"/>
        </w:rPr>
        <w:fldChar w:fldCharType="begin" w:fldLock="1"/>
      </w:r>
      <w:r w:rsidR="004121BE">
        <w:rPr>
          <w:lang w:val="en-GB"/>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mendeley" : { "formattedCitation" : "(Veltman and Insall, 2010)", "plainTextFormattedCitation" : "(Veltman and Insall, 2010)", "previouslyFormattedCitation" : "(Veltman and Insall, 2010)" }, "properties" : {  }, "schema" : "https://github.com/citation-style-language/schema/raw/master/csl-citation.json" }</w:instrText>
      </w:r>
      <w:r>
        <w:rPr>
          <w:lang w:val="en-GB"/>
        </w:rPr>
        <w:fldChar w:fldCharType="separate"/>
      </w:r>
      <w:r w:rsidR="00143B78" w:rsidRPr="00143B78">
        <w:rPr>
          <w:noProof/>
          <w:lang w:val="en-GB"/>
        </w:rPr>
        <w:t>(Veltman and Insall, 2010)</w:t>
      </w:r>
      <w:r>
        <w:rPr>
          <w:lang w:val="en-GB"/>
        </w:rPr>
        <w:fldChar w:fldCharType="end"/>
      </w:r>
      <w:r>
        <w:rPr>
          <w:lang w:val="en-GB"/>
        </w:rPr>
        <w:t>.</w:t>
      </w:r>
      <w:r>
        <w:rPr>
          <w:b/>
          <w:lang w:val="en-GB"/>
        </w:rPr>
        <w:t xml:space="preserve"> </w:t>
      </w:r>
      <w:r>
        <w:rPr>
          <w:lang w:val="en-GB"/>
        </w:rPr>
        <w:t>Interestingly</w:t>
      </w:r>
      <w:r w:rsidRPr="00C05FFD">
        <w:rPr>
          <w:lang w:val="en-GB"/>
        </w:rPr>
        <w:t xml:space="preserve"> a surprising level of redundancy</w:t>
      </w:r>
      <w:r>
        <w:rPr>
          <w:lang w:val="en-GB"/>
        </w:rPr>
        <w:t xml:space="preserve"> has been observed between N-WASp and SCAR demonstrating that the localisation of different WASp proteins is not necessarily as distinct as first expected </w:t>
      </w:r>
      <w:r>
        <w:rPr>
          <w:lang w:val="en-GB"/>
        </w:rPr>
        <w:fldChar w:fldCharType="begin" w:fldLock="1"/>
      </w:r>
      <w:r w:rsidR="004121BE">
        <w:rPr>
          <w:lang w:val="en-GB"/>
        </w:rPr>
        <w:instrText>ADDIN CSL_CITATION { "citationItems" : [ { "id" : "ITEM-1", "itemData" : { "DOI" : "10.1083/jcb.201205058", "ISBN" : "1540-8140 (Electronic)\\n0021-9525 (Linking)", "ISSN" : "00219525", "PMID" : "22891261", "abstract" : "Under normal conditions, the Arp2/3 complex activator SCAR/WAVE controls actin polymerization in pseudopods, whereas Wiskott-Aldrich syndrome protein (WASP) assembles actin at clathrin-coated pits. We show that, unexpectedly, Dictyostelium discoideum SCAR knockouts could still spread, migrate, and chemotax using pseudopods driven by the Arp2/3 complex. In the absence of SCAR, some WASP relocated from the coated pits to the leading edge, where it behaved with similar dynamics to normal SCAR, forming split pseudopods and traveling waves. Pseudopods colocalized with active Rac, whether driven by WASP or SCAR, though Rac was activated to a higher level in SCAR mutants. Members of the SCAR regulatory complex, in particular PIR121, were not required for WASP regulation. We thus show that WASP is able to respond to all core upstream signals and that regulators coupled through the other members of SCAR's regulatory complex are not essential for pseudopod formation. We conclude that WASP and SCAR can regulate pseudopod actin using similar mechanisms.", "author" : [ { "dropping-particle" : "", "family" : "Veltman", "given" : "Douwe M", "non-dropping-particle" : "", "parse-names" : false, "suffix" : "" }, { "dropping-particle" : "", "family" : "King", "given" : "Jason S", "non-dropping-particle" : "", "parse-names" : false, "suffix" : "" }, { "dropping-particle" : "", "family" : "Machesky", "given" : "Laura M", "non-dropping-particle" : "", "parse-names" : false, "suffix" : "" }, { "dropping-particle" : "", "family" : "Insall", "given" : "Robert H", "non-dropping-particle" : "", "parse-names" : false, "suffix" : "" } ], "container-title" : "Journal of Cell Biology", "id" : "ITEM-1", "issue" : "4", "issued" : { "date-parts" : [ [ "2012" ] ] }, "page" : "501-508", "title" : "SCAR knockouts in Dictyostelium: WASP assumes SCAR's position and upstream regulators in pseudopods", "type" : "article-journal", "volume" : "198" }, "uris" : [ "http://www.mendeley.com/documents/?uuid=46bd1c3e-a4fb-4314-bc32-7cb4aa86689b" ] } ], "mendeley" : { "formattedCitation" : "(Veltman &lt;i&gt;et al.&lt;/i&gt;, 2012)", "plainTextFormattedCitation" : "(Veltman et al., 2012)", "previouslyFormattedCitation" : "(Veltman &lt;i&gt;et al.&lt;/i&gt;, 2012)" }, "properties" : {  }, "schema" : "https://github.com/citation-style-language/schema/raw/master/csl-citation.json" }</w:instrText>
      </w:r>
      <w:r>
        <w:rPr>
          <w:lang w:val="en-GB"/>
        </w:rPr>
        <w:fldChar w:fldCharType="separate"/>
      </w:r>
      <w:r w:rsidR="00143B78" w:rsidRPr="00143B78">
        <w:rPr>
          <w:noProof/>
          <w:lang w:val="en-GB"/>
        </w:rPr>
        <w:t xml:space="preserve">(Veltman </w:t>
      </w:r>
      <w:r w:rsidR="00143B78" w:rsidRPr="00143B78">
        <w:rPr>
          <w:i/>
          <w:noProof/>
          <w:lang w:val="en-GB"/>
        </w:rPr>
        <w:t>et al.</w:t>
      </w:r>
      <w:r w:rsidR="00143B78" w:rsidRPr="00143B78">
        <w:rPr>
          <w:noProof/>
          <w:lang w:val="en-GB"/>
        </w:rPr>
        <w:t>, 2012)</w:t>
      </w:r>
      <w:r>
        <w:rPr>
          <w:lang w:val="en-GB"/>
        </w:rPr>
        <w:fldChar w:fldCharType="end"/>
      </w:r>
      <w:r w:rsidRPr="00C05FFD">
        <w:rPr>
          <w:lang w:val="en-GB"/>
        </w:rPr>
        <w:t>.</w:t>
      </w:r>
      <w:r>
        <w:rPr>
          <w:b/>
          <w:lang w:val="en-GB"/>
        </w:rPr>
        <w:t xml:space="preserve"> </w:t>
      </w:r>
    </w:p>
    <w:p w14:paraId="3E278231" w14:textId="77777777" w:rsidR="00F60B2B" w:rsidRDefault="00F60B2B" w:rsidP="00E5114A">
      <w:pPr>
        <w:jc w:val="both"/>
        <w:rPr>
          <w:lang w:val="en-GB"/>
        </w:rPr>
      </w:pPr>
    </w:p>
    <w:p w14:paraId="4E1407AD" w14:textId="77777777" w:rsidR="00BF6E5E" w:rsidRDefault="00BF6E5E" w:rsidP="00E5114A">
      <w:pPr>
        <w:jc w:val="both"/>
        <w:rPr>
          <w:lang w:val="en-GB"/>
        </w:rPr>
      </w:pPr>
    </w:p>
    <w:p w14:paraId="71775AFA" w14:textId="77777777" w:rsidR="00BF6E5E" w:rsidRDefault="00BF6E5E" w:rsidP="00E5114A">
      <w:pPr>
        <w:jc w:val="both"/>
        <w:rPr>
          <w:lang w:val="en-GB"/>
        </w:rPr>
      </w:pPr>
    </w:p>
    <w:p w14:paraId="0CBA55D7" w14:textId="4D0F13C0" w:rsidR="00F60B2B" w:rsidRDefault="006C652C" w:rsidP="00E5114A">
      <w:pPr>
        <w:pStyle w:val="Heading4"/>
        <w:jc w:val="both"/>
        <w:rPr>
          <w:lang w:val="en-GB"/>
        </w:rPr>
      </w:pPr>
      <w:bookmarkStart w:id="77" w:name="_Toc494045797"/>
      <w:r>
        <w:rPr>
          <w:lang w:val="en-GB"/>
        </w:rPr>
        <w:t xml:space="preserve">1.9.1.2 </w:t>
      </w:r>
      <w:r w:rsidR="00F60B2B">
        <w:rPr>
          <w:lang w:val="en-GB"/>
        </w:rPr>
        <w:t>Sequestration of the WCA domain</w:t>
      </w:r>
      <w:bookmarkEnd w:id="77"/>
    </w:p>
    <w:p w14:paraId="5335ABDD" w14:textId="77777777" w:rsidR="006C652C" w:rsidRPr="006C652C" w:rsidRDefault="006C652C" w:rsidP="00E5114A">
      <w:pPr>
        <w:jc w:val="both"/>
        <w:rPr>
          <w:lang w:val="en-GB"/>
        </w:rPr>
      </w:pPr>
    </w:p>
    <w:p w14:paraId="637BC9E2" w14:textId="6A201EDE" w:rsidR="00F60B2B" w:rsidRDefault="00F60B2B" w:rsidP="00E5114A">
      <w:pPr>
        <w:spacing w:line="360" w:lineRule="auto"/>
        <w:jc w:val="both"/>
        <w:rPr>
          <w:lang w:val="en-GB"/>
        </w:rPr>
      </w:pPr>
      <w:r>
        <w:rPr>
          <w:lang w:val="en-GB"/>
        </w:rPr>
        <w:t xml:space="preserve">The WCA domains of </w:t>
      </w:r>
      <w:r w:rsidR="001059BB">
        <w:rPr>
          <w:lang w:val="en-GB"/>
        </w:rPr>
        <w:t xml:space="preserve">inactive </w:t>
      </w:r>
      <w:r>
        <w:rPr>
          <w:lang w:val="en-GB"/>
        </w:rPr>
        <w:t xml:space="preserve">WASp </w:t>
      </w:r>
      <w:r w:rsidR="001059BB">
        <w:rPr>
          <w:lang w:val="en-GB"/>
        </w:rPr>
        <w:t xml:space="preserve">family </w:t>
      </w:r>
      <w:r>
        <w:rPr>
          <w:lang w:val="en-GB"/>
        </w:rPr>
        <w:t xml:space="preserve">proteins are </w:t>
      </w:r>
      <w:r w:rsidR="001059BB">
        <w:rPr>
          <w:lang w:val="en-GB"/>
        </w:rPr>
        <w:t>thought to be</w:t>
      </w:r>
      <w:r>
        <w:rPr>
          <w:lang w:val="en-GB"/>
        </w:rPr>
        <w:t xml:space="preserve"> sequestered in a manner that is incompatible with Arp2/3 activation. This is achieved by two different mechanisms: inhibitory intramolecular interactions and complex formation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 WASp and N-WASp are not constitutively active due to an intramolecular interaction between</w:t>
      </w:r>
      <w:r w:rsidRPr="006A1425">
        <w:rPr>
          <w:lang w:val="en-GB"/>
        </w:rPr>
        <w:t xml:space="preserve"> </w:t>
      </w:r>
      <w:r>
        <w:rPr>
          <w:lang w:val="en-GB"/>
        </w:rPr>
        <w:t xml:space="preserve">the WCA domain and an N-terminal GTPase Binding Domain (GBD). This region consists of a Cdc42 and </w:t>
      </w:r>
      <w:r w:rsidRPr="0063542F">
        <w:rPr>
          <w:lang w:val="en-GB"/>
        </w:rPr>
        <w:t>Rac interactive binding</w:t>
      </w:r>
      <w:r>
        <w:rPr>
          <w:lang w:val="en-GB"/>
        </w:rPr>
        <w:t xml:space="preserve"> (CRIB) domain, as well as </w:t>
      </w:r>
      <w:r w:rsidR="002A4D87" w:rsidRPr="002A4D87">
        <w:rPr>
          <w:lang w:val="en-GB"/>
        </w:rPr>
        <w:t>autoinhibitory</w:t>
      </w:r>
      <w:r w:rsidR="002A4D87">
        <w:rPr>
          <w:lang w:val="en-GB"/>
        </w:rPr>
        <w:t xml:space="preserve"> </w:t>
      </w:r>
      <w:r>
        <w:rPr>
          <w:lang w:val="en-GB"/>
        </w:rPr>
        <w:t xml:space="preserve">motifs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w:t>
      </w:r>
    </w:p>
    <w:p w14:paraId="1EFCC675" w14:textId="77777777" w:rsidR="00F60B2B" w:rsidRDefault="00F60B2B" w:rsidP="00E5114A">
      <w:pPr>
        <w:spacing w:line="360" w:lineRule="auto"/>
        <w:jc w:val="both"/>
        <w:rPr>
          <w:lang w:val="en-GB"/>
        </w:rPr>
      </w:pPr>
    </w:p>
    <w:p w14:paraId="62564ACC" w14:textId="5AA6E46C" w:rsidR="00F60B2B" w:rsidRDefault="00F60B2B" w:rsidP="00E5114A">
      <w:pPr>
        <w:spacing w:line="360" w:lineRule="auto"/>
        <w:jc w:val="both"/>
        <w:rPr>
          <w:lang w:val="en-GB"/>
        </w:rPr>
      </w:pPr>
      <w:r>
        <w:rPr>
          <w:lang w:val="en-GB"/>
        </w:rPr>
        <w:t>Severa</w:t>
      </w:r>
      <w:r w:rsidR="000968BB">
        <w:rPr>
          <w:lang w:val="en-GB"/>
        </w:rPr>
        <w:t>l binding partners activate WASp/N-WASp</w:t>
      </w:r>
      <w:r>
        <w:rPr>
          <w:lang w:val="en-GB"/>
        </w:rPr>
        <w:t xml:space="preserve"> by interacting with the GBD or the polyproline rich region to block this intramolecular</w:t>
      </w:r>
      <w:r w:rsidR="000968BB">
        <w:rPr>
          <w:lang w:val="en-GB"/>
        </w:rPr>
        <w:t xml:space="preserve"> interaction. Activation of WASp/N-WASp</w:t>
      </w:r>
      <w:r>
        <w:rPr>
          <w:lang w:val="en-GB"/>
        </w:rPr>
        <w:t xml:space="preserve"> can be promoted</w:t>
      </w:r>
      <w:r w:rsidRPr="00ED5D32">
        <w:rPr>
          <w:lang w:val="en-GB"/>
        </w:rPr>
        <w:t xml:space="preserve"> </w:t>
      </w:r>
      <w:r>
        <w:rPr>
          <w:lang w:val="en-GB"/>
        </w:rPr>
        <w:t>by several interactions which may be coincidental or independent. The classi</w:t>
      </w:r>
      <w:r w:rsidR="000968BB">
        <w:rPr>
          <w:lang w:val="en-GB"/>
        </w:rPr>
        <w:t>cal model for activation of WASp</w:t>
      </w:r>
      <w:r>
        <w:rPr>
          <w:lang w:val="en-GB"/>
        </w:rPr>
        <w:t xml:space="preserve"> involves concomitant binding of the Rho-GTPase Cdc42 to the CRIB domain and interaction of the basic region with negatively charged phospho</w:t>
      </w:r>
      <w:r w:rsidRPr="003877C3">
        <w:rPr>
          <w:lang w:val="en-GB"/>
        </w:rPr>
        <w:t>lipids</w:t>
      </w:r>
      <w:r>
        <w:rPr>
          <w:lang w:val="en-GB"/>
        </w:rPr>
        <w:t xml:space="preserve"> </w:t>
      </w:r>
      <w:r>
        <w:rPr>
          <w:lang w:val="en-GB"/>
        </w:rPr>
        <w:fldChar w:fldCharType="begin" w:fldLock="1"/>
      </w:r>
      <w:r w:rsidR="004121BE">
        <w:rPr>
          <w:lang w:val="en-GB"/>
        </w:rPr>
        <w:instrText>ADDIN CSL_CITATION { "citationItems" : [ { "id" : "ITEM-1", "itemData" : { "author" : [ { "dropping-particle" : "", "family" : "Higgs", "given" : "H N", "non-dropping-particle" : "", "parse-names" : false, "suffix" : "" }, { "dropping-particle" : "", "family" : "Pollard", "given" : "T D", "non-dropping-particle" : "", "parse-names" : false, "suffix" : "" } ], "container-title" : "J. Cell. Bio.", "id" : "ITEM-1", "issue" : "6", "issued" : { "date-parts" : [ [ "2000" ] ] }, "page" : "1311-1320", "title" : "Activation by Cdc42 and PIP 2 of Wiskott-Aldrich Syndrome protein (WASp) Stimulates Actin Nucleation by Arp2/3 Complex", "type" : "article-journal", "volume" : "150" }, "uris" : [ "http://www.mendeley.com/documents/?uuid=d0a472f3-5c8c-4e86-987a-7a0799943cf6" ] }, { "id" : "ITEM-2", "itemData" : { "DOI" : "10.1038/35004513", "ISSN" : "0028-0836", "PMID" : "10724160", "abstract" : "The Rho-family GTPase, Cdc42, can regulate the actin cytoskeleton through activation of Wiskott-Aldrich syndrome protein (WASP) family members. Activation relieves an autoinhibitory contact between the GTPase-binding domain and the carboxy-terminal region of WASP proteins. Here we report the autoinhibited structure of the GTPase-binding domain of WASP, which can be induced by the C-terminal region or by organic co-solvents. In the autoinhibited complex, intramolecular interactions with the GTPase-binding domain occlude residues of the C terminus that regulate the Arp2/3 actin-nucleating complex. Binding of Cdc42 to the GTPase-binding domain causes a dramatic conformational change, resulting in disruption of the hydrophobic core and release of the C terminus, enabling its interaction with the actin regulatory machinery. These data show that 'intrinsically unstructured' peptides such as the GTPase-binding domain of WASP can be induced into distinct structural and functional states depending on context.", "author" : [ { "dropping-particle" : "", "family" : "Kim", "given" : "a S", "non-dropping-particle" : "", "parse-names" : false, "suffix" : "" }, { "dropping-particle" : "", "family" : "Kakalis", "given" : "L T", "non-dropping-particle" : "", "parse-names" : false, "suffix" : "" }, { "dropping-particle" : "", "family" : "Abdul-Manan", "given" : "N", "non-dropping-particle" : "", "parse-names" : false, "suffix" : "" }, { "dropping-particle" : "", "family" : "Liu", "given" : "G a", "non-dropping-particle" : "", "parse-names" : false, "suffix" : "" }, { "dropping-particle" : "", "family" : "Rosen", "given" : "M K", "non-dropping-particle" : "", "parse-names" : false, "suffix" : "" } ], "container-title" : "Nature", "id" : "ITEM-2", "issue" : "6774", "issued" : { "date-parts" : [ [ "2000", "3", "9" ] ] }, "page" : "151-8", "title" : "Autoinhibition and activation mechanisms of the Wiskott-Aldrich syndrome protein.", "type" : "article-journal", "volume" : "404" }, "uris" : [ "http://www.mendeley.com/documents/?uuid=6622d015-1e32-40c6-a420-1b4b6bb77d2e" ] } ], "mendeley" : { "formattedCitation" : "(Higgs and Pollard, 2000; Kim &lt;i&gt;et al.&lt;/i&gt;, 2000)", "plainTextFormattedCitation" : "(Higgs and Pollard, 2000; Kim et al., 2000)", "previouslyFormattedCitation" : "(Higgs and Pollard, 2000; Kim &lt;i&gt;et al.&lt;/i&gt;, 2000)" }, "properties" : {  }, "schema" : "https://github.com/citation-style-language/schema/raw/master/csl-citation.json" }</w:instrText>
      </w:r>
      <w:r>
        <w:rPr>
          <w:lang w:val="en-GB"/>
        </w:rPr>
        <w:fldChar w:fldCharType="separate"/>
      </w:r>
      <w:r w:rsidR="00143B78" w:rsidRPr="00143B78">
        <w:rPr>
          <w:noProof/>
          <w:lang w:val="en-GB"/>
        </w:rPr>
        <w:t xml:space="preserve">(Higgs and Pollard, 2000; Kim </w:t>
      </w:r>
      <w:r w:rsidR="00143B78" w:rsidRPr="00143B78">
        <w:rPr>
          <w:i/>
          <w:noProof/>
          <w:lang w:val="en-GB"/>
        </w:rPr>
        <w:t>et al.</w:t>
      </w:r>
      <w:r w:rsidR="00143B78" w:rsidRPr="00143B78">
        <w:rPr>
          <w:noProof/>
          <w:lang w:val="en-GB"/>
        </w:rPr>
        <w:t>, 2000)</w:t>
      </w:r>
      <w:r>
        <w:rPr>
          <w:lang w:val="en-GB"/>
        </w:rPr>
        <w:fldChar w:fldCharType="end"/>
      </w:r>
      <w:r>
        <w:rPr>
          <w:lang w:val="en-GB"/>
        </w:rPr>
        <w:t>. Rac1 and the SH2/SH3 adapter prote</w:t>
      </w:r>
      <w:r w:rsidR="000968BB">
        <w:rPr>
          <w:lang w:val="en-GB"/>
        </w:rPr>
        <w:t>in NCK1 can also activate N-WASp</w:t>
      </w:r>
      <w:r>
        <w:rPr>
          <w:lang w:val="en-GB"/>
        </w:rPr>
        <w:t xml:space="preserve"> </w:t>
      </w:r>
      <w:r>
        <w:rPr>
          <w:lang w:val="en-GB"/>
        </w:rPr>
        <w:fldChar w:fldCharType="begin" w:fldLock="1"/>
      </w:r>
      <w:r w:rsidR="004121BE">
        <w:rPr>
          <w:lang w:val="en-GB"/>
        </w:rPr>
        <w:instrText>ADDIN CSL_CITATION { "citationItems" : [ { "id" : "ITEM-1", "itemData" : { "DOI" : "10.1021/bi062152y", "ISBN" : "0006-2960 (Print)\\n0006-2960 (Linking)", "ISSN" : "00062960", "PMID" : "17302440", "abstract" : "The Wiskott-Aldrich syndrome protein (WASP) and neural WASP (N-WASP) are key players in regulating actin cytoskeleton via the Arp2/3 complex. It has been widely reported that the WASP proteins are activated by Rho family small GTPase Cdc42 and that Rac1 acts through SCAR/WAVE proteins. However, a systematic study of the specificity of different GTPases for different Arp2/3 activators has not been conducted. In this study, we have expressed, purified, and characterized completely soluble, highly active, and autoinhibited full-length human WASP and N-WASP from mammalian cells. We show a novel N-WASP activation by Rho family small GTPase Rac1. This GTPase exclusively stimulates N-WASP and has no effects on WASP. Rac1 is a significantly more potent N-WASP activator than Cdc42. In contrast, Cdc42 is a more effective activator of WASP than N-WASP. Lipid vesicles containing PIP2 significantly improve actin nucleation by the Arp2/3 complex and N-WASP in the presence of Rac1 or Cdc42. PIP2 vesicles have no effect on WASP activity alone. Moreover, the inhibition of WASP-stimulated actin nucleation in the presence of Cdc42 and PIP2 vesicles has been observed. We found that adaptor proteins Nck1 or Nck2 are the most potent WASP and N-WASP activators with distinct effects on the WASP family members. Our in vitro data demonstrates differential regulation of full-length WASP and N-WASP by cellular activators that highlights fundamental differences of response at the protein-protein level.", "author" : [ { "dropping-particle" : "", "family" : "Tomasevic", "given" : "Nenad", "non-dropping-particle" : "", "parse-names" : false, "suffix" : "" }, { "dropping-particle" : "", "family" : "Jia", "given" : "Zhiheng", "non-dropping-particle" : "", "parse-names" : false, "suffix" : "" }, { "dropping-particle" : "", "family" : "Russell", "given" : "Alan", "non-dropping-particle" : "", "parse-names" : false, "suffix" : "" }, { "dropping-particle" : "", "family" : "Fujii", "given" : "Toby", "non-dropping-particle" : "", "parse-names" : false, "suffix" : "" }, { "dropping-particle" : "", "family" : "Hartman", "given" : "James J.", "non-dropping-particle" : "", "parse-names" : false, "suffix" : "" }, { "dropping-particle" : "", "family" : "Clancy", "given" : "Sheila", "non-dropping-particle" : "", "parse-names" : false, "suffix" : "" }, { "dropping-particle" : "", "family" : "Wang", "given" : "Manping", "non-dropping-particle" : "", "parse-names" : false, "suffix" : "" }, { "dropping-particle" : "", "family" : "Beraud", "given" : "Christophe", "non-dropping-particle" : "", "parse-names" : false, "suffix" : "" }, { "dropping-particle" : "", "family" : "Wood", "given" : "Kenneth W.", "non-dropping-particle" : "", "parse-names" : false, "suffix" : "" }, { "dropping-particle" : "", "family" : "Sakowicz", "given" : "Roman", "non-dropping-particle" : "", "parse-names" : false, "suffix" : "" } ], "container-title" : "Biochemistry", "id" : "ITEM-1", "issue" : "11", "issued" : { "date-parts" : [ [ "2007" ] ] }, "page" : "3494-3502", "title" : "Differential regulation of WASP and N-WASP by Cdc42, Rac1, Nck, and PI(4,5)P2", "type" : "article-journal", "volume" : "46" }, "uris" : [ "http://www.mendeley.com/documents/?uuid=60653a69-c66c-402c-8a47-ce4950bfe507" ] } ], "mendeley" : { "formattedCitation" : "(Tomasevic &lt;i&gt;et al.&lt;/i&gt;, 2007)", "plainTextFormattedCitation" : "(Tomasevic et al., 2007)", "previouslyFormattedCitation" : "(Tomasevic &lt;i&gt;et al.&lt;/i&gt;, 2007)" }, "properties" : {  }, "schema" : "https://github.com/citation-style-language/schema/raw/master/csl-citation.json" }</w:instrText>
      </w:r>
      <w:r>
        <w:rPr>
          <w:lang w:val="en-GB"/>
        </w:rPr>
        <w:fldChar w:fldCharType="separate"/>
      </w:r>
      <w:r w:rsidR="00143B78" w:rsidRPr="00143B78">
        <w:rPr>
          <w:noProof/>
          <w:lang w:val="en-GB"/>
        </w:rPr>
        <w:t xml:space="preserve">(Tomasevic </w:t>
      </w:r>
      <w:r w:rsidR="00143B78" w:rsidRPr="00143B78">
        <w:rPr>
          <w:i/>
          <w:noProof/>
          <w:lang w:val="en-GB"/>
        </w:rPr>
        <w:t>et al.</w:t>
      </w:r>
      <w:r w:rsidR="00143B78" w:rsidRPr="00143B78">
        <w:rPr>
          <w:noProof/>
          <w:lang w:val="en-GB"/>
        </w:rPr>
        <w:t>, 2007)</w:t>
      </w:r>
      <w:r>
        <w:rPr>
          <w:lang w:val="en-GB"/>
        </w:rPr>
        <w:fldChar w:fldCharType="end"/>
      </w:r>
      <w:r>
        <w:rPr>
          <w:lang w:val="en-GB"/>
        </w:rPr>
        <w:t>.</w:t>
      </w:r>
    </w:p>
    <w:p w14:paraId="23805B36" w14:textId="77777777" w:rsidR="00F60B2B" w:rsidRDefault="00F60B2B" w:rsidP="00E5114A">
      <w:pPr>
        <w:spacing w:line="360" w:lineRule="auto"/>
        <w:jc w:val="both"/>
        <w:rPr>
          <w:lang w:val="en-GB"/>
        </w:rPr>
      </w:pPr>
    </w:p>
    <w:p w14:paraId="0E37FE10" w14:textId="396E30CD" w:rsidR="00F60B2B" w:rsidRPr="000E0951" w:rsidRDefault="00F60B2B" w:rsidP="00E5114A">
      <w:pPr>
        <w:spacing w:line="360" w:lineRule="auto"/>
        <w:jc w:val="both"/>
        <w:rPr>
          <w:lang w:val="en-GB"/>
        </w:rPr>
      </w:pPr>
      <w:r>
        <w:rPr>
          <w:lang w:val="en-GB"/>
        </w:rPr>
        <w:t xml:space="preserve">In contrast, full length SCAR/WAVE proteins are constitutively active in vitro. This activity is controlled in the cell by the formation of a pentameric complex (SCAR/WAVE complex) which sequesters the WCA domain in an analogous manner to WASp/N-WASp autoinhibition </w:t>
      </w:r>
      <w:r>
        <w:rPr>
          <w:lang w:val="en-GB"/>
        </w:rPr>
        <w:fldChar w:fldCharType="begin" w:fldLock="1"/>
      </w:r>
      <w:r w:rsidR="004121BE">
        <w:rPr>
          <w:lang w:val="en-GB"/>
        </w:rPr>
        <w:instrText>ADDIN CSL_CITATION { "citationItems" : [ { "id" : "ITEM-1", "itemData" : { "DOI" : "10.1038/nature00859", "ISBN" : "0028-0836 (Print)\\n0028-0836 (Linking)", "ISSN" : "0028-0836", "PMID" : "12181570", "abstract" : "Rac signalling to actin -- a pathway that is thought to be mediated by the protein Scar/WAVE (WASP (Wiskott-Aldrich syndrome protein)-family verprolin homologous protein -- has a principal role in cell motility. In an analogous pathway, direct interaction of Cdc42 with the related protein N-WASP stimulates actin polymerization. For the Rac-WAVE pathway, no such direct interaction has been identified. Here we report a mechanism by which Rac and the adapter protein Nck activate actin nucleation through WAVE1. WAVE1 exists in a heterotetrameric complex that includes orthologues of human PIR121 (p53-inducible messenger RNA with a relative molecular mass (M(r)) of 140,000), Nap125 (NCK-associated protein with an M(r) of 125,000) and HSPC300. Whereas recombinant WAVE1 is constitutively active, the WAVE1 complex is inactive. We therefore propose that Rac1 and Nck cause dissociation of the WAVE1 complex, which releases active WAVE1-HSPC300 and leads to actin nucleation.", "author" : [ { "dropping-particle" : "", "family" : "Eden", "given" : "Sharon", "non-dropping-particle" : "", "parse-names" : false, "suffix" : "" }, { "dropping-particle" : "", "family" : "Rohatgi", "given" : "Rajat", "non-dropping-particle" : "", "parse-names" : false, "suffix" : "" }, { "dropping-particle" : "V.", "family" : "Podtelejnikov", "given" : "Alexandre", "non-dropping-particle" : "", "parse-names" : false, "suffix" : "" }, { "dropping-particle" : "", "family" : "Mann", "given" : "Matthias", "non-dropping-particle" : "", "parse-names" : false, "suffix" : "" }, { "dropping-particle" : "", "family" : "Kirschner", "given" : "Marc W.", "non-dropping-particle" : "", "parse-names" : false, "suffix" : "" } ], "container-title" : "Nature", "id" : "ITEM-1", "issue" : "6899", "issued" : { "date-parts" : [ [ "2002" ] ] }, "page" : "790-793", "title" : "Mechanism of regulation of WAVE1-induced actin nucleation by Rac1 and Nck", "type" : "article-journal", "volume" : "418" }, "uris" : [ "http://www.mendeley.com/documents/?uuid=5b688f02-1cc9-4de2-8372-4f56c2e8a89c" ] } ], "mendeley" : { "formattedCitation" : "(Eden &lt;i&gt;et al.&lt;/i&gt;, 2002)", "plainTextFormattedCitation" : "(Eden et al., 2002)", "previouslyFormattedCitation" : "(Eden &lt;i&gt;et al.&lt;/i&gt;, 2002)" }, "properties" : {  }, "schema" : "https://github.com/citation-style-language/schema/raw/master/csl-citation.json" }</w:instrText>
      </w:r>
      <w:r>
        <w:rPr>
          <w:lang w:val="en-GB"/>
        </w:rPr>
        <w:fldChar w:fldCharType="separate"/>
      </w:r>
      <w:r w:rsidR="00143B78" w:rsidRPr="00143B78">
        <w:rPr>
          <w:noProof/>
          <w:lang w:val="en-GB"/>
        </w:rPr>
        <w:t xml:space="preserve">(Eden </w:t>
      </w:r>
      <w:r w:rsidR="00143B78" w:rsidRPr="00143B78">
        <w:rPr>
          <w:i/>
          <w:noProof/>
          <w:lang w:val="en-GB"/>
        </w:rPr>
        <w:t>et al.</w:t>
      </w:r>
      <w:r w:rsidR="00143B78" w:rsidRPr="00143B78">
        <w:rPr>
          <w:noProof/>
          <w:lang w:val="en-GB"/>
        </w:rPr>
        <w:t>, 2002)</w:t>
      </w:r>
      <w:r>
        <w:rPr>
          <w:lang w:val="en-GB"/>
        </w:rPr>
        <w:fldChar w:fldCharType="end"/>
      </w:r>
      <w:r>
        <w:rPr>
          <w:lang w:val="en-GB"/>
        </w:rPr>
        <w:t>. SCAR</w:t>
      </w:r>
      <w:r w:rsidR="00BA71A6">
        <w:rPr>
          <w:lang w:val="en-GB"/>
        </w:rPr>
        <w:t>/WAVE</w:t>
      </w:r>
      <w:r>
        <w:rPr>
          <w:lang w:val="en-GB"/>
        </w:rPr>
        <w:t xml:space="preserve"> activation is thought to be mediated largely through interaction with members of the complex rather than direct interaction with SCAR/WAVE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w:t>
      </w:r>
      <w:r w:rsidRPr="006644F9">
        <w:rPr>
          <w:lang w:val="en-GB"/>
        </w:rPr>
        <w:t xml:space="preserve"> </w:t>
      </w:r>
      <w:r>
        <w:rPr>
          <w:lang w:val="en-GB"/>
        </w:rPr>
        <w:t xml:space="preserve">Like activation of WASp/N-WASp, the release of the WCA from the complex requires the combination of coincidental signals to achieve potent activation of the Arp2/3 complex </w:t>
      </w:r>
      <w:r>
        <w:rPr>
          <w:lang w:val="en-GB"/>
        </w:rPr>
        <w:fldChar w:fldCharType="begin" w:fldLock="1"/>
      </w:r>
      <w:r w:rsidR="004121BE">
        <w:rPr>
          <w:lang w:val="en-GB"/>
        </w:rPr>
        <w:instrText>ADDIN CSL_CITATION { "citationItems" : [ { "id" : "ITEM-1", "itemData" : { "DOI" : "10.1016/j.molcel.2009.10.024", "ISBN" : "1097-2765", "ISSN" : "10972765", "PMID" : "19917258", "abstract" : "WAVE proteins link upstream signals to actin nucleation by activating the Arp2/3 complex and are at the core of regulatory pathways driving membrane protrusion. They are found in heteropentameric complexes whose role in regulating WAVE function is presently unclear. Here we demonstrate that purified native WAVE complexes are basally inactive; previous reports of constitutive activity are artifacts of in??vitro manipulation. Further, the native complexes are not activated by Rac alone. Activation of the WAVE2 complex requires simultaneous interactions with prenylated Rac-GTP and acidic phospholipids, as well as a specific state of phosphorylation. Together these signals promote full activation in a highly cooperative process on the membrane surface, by inducing an allosteric change in the complex rather than by simple recruitment or by dissociation of the subunits. These results explain how the??WAVE complex can integrate coincident signals to promote localized actin nucleation during cell motility. ?? 2009 Elsevier Inc. All rights reserved.", "author" : [ { "dropping-particle" : "", "family" : "Lebensohn", "given" : "Andres M.", "non-dropping-particle" : "", "parse-names" : false, "suffix" : "" }, { "dropping-particle" : "", "family" : "Kirschner", "given" : "Marc W.", "non-dropping-particle" : "", "parse-names" : false, "suffix" : "" } ], "container-title" : "Molecular Cell", "id" : "ITEM-1", "issue" : "3", "issued" : { "date-parts" : [ [ "2009" ] ] }, "page" : "512-524", "publisher" : "Elsevier", "title" : "Activation of the WAVE Complex by Coincident Signals Controls Actin Assembly", "type" : "article-journal", "volume" : "36" }, "uris" : [ "http://www.mendeley.com/documents/?uuid=f118fa94-f718-4917-afb6-4c68b363256c" ] } ], "mendeley" : { "formattedCitation" : "(Lebensohn and Kirschner, 2009)", "plainTextFormattedCitation" : "(Lebensohn and Kirschner, 2009)", "previouslyFormattedCitation" : "(Lebensohn and Kirschner, 2009)" }, "properties" : {  }, "schema" : "https://github.com/citation-style-language/schema/raw/master/csl-citation.json" }</w:instrText>
      </w:r>
      <w:r>
        <w:rPr>
          <w:lang w:val="en-GB"/>
        </w:rPr>
        <w:fldChar w:fldCharType="separate"/>
      </w:r>
      <w:r w:rsidR="00143B78" w:rsidRPr="00143B78">
        <w:rPr>
          <w:noProof/>
          <w:lang w:val="en-GB"/>
        </w:rPr>
        <w:t>(Lebensohn and Kirschner, 2009)</w:t>
      </w:r>
      <w:r>
        <w:rPr>
          <w:lang w:val="en-GB"/>
        </w:rPr>
        <w:fldChar w:fldCharType="end"/>
      </w:r>
      <w:r>
        <w:rPr>
          <w:lang w:val="en-GB"/>
        </w:rPr>
        <w:t>. The best studied activator of SCAR</w:t>
      </w:r>
      <w:r w:rsidR="008E1A53">
        <w:rPr>
          <w:lang w:val="en-GB"/>
        </w:rPr>
        <w:t>/WAVE</w:t>
      </w:r>
      <w:r>
        <w:rPr>
          <w:lang w:val="en-GB"/>
        </w:rPr>
        <w:t>, the small GTPase Rac1, (which is</w:t>
      </w:r>
      <w:r w:rsidR="008E1A53">
        <w:rPr>
          <w:lang w:val="en-GB"/>
        </w:rPr>
        <w:t xml:space="preserve"> also</w:t>
      </w:r>
      <w:r>
        <w:rPr>
          <w:lang w:val="en-GB"/>
        </w:rPr>
        <w:t xml:space="preserve"> involved in the regulation of N-WASP) binds only very weakly to the SCAR/WAVE complex </w:t>
      </w:r>
      <w:r>
        <w:rPr>
          <w:lang w:val="en-GB"/>
        </w:rPr>
        <w:fldChar w:fldCharType="begin" w:fldLock="1"/>
      </w:r>
      <w:r w:rsidR="004121BE">
        <w:rPr>
          <w:lang w:val="en-GB"/>
        </w:rPr>
        <w:instrText>ADDIN CSL_CITATION { "citationItems" : [ { "id" : "ITEM-1", "itemData" : { "DOI" : "10.1016/j.molcel.2009.10.024", "ISBN" : "1097-2765", "ISSN" : "10972765", "PMID" : "19917258", "abstract" : "WAVE proteins link upstream signals to actin nucleation by activating the Arp2/3 complex and are at the core of regulatory pathways driving membrane protrusion. They are found in heteropentameric complexes whose role in regulating WAVE function is presently unclear. Here we demonstrate that purified native WAVE complexes are basally inactive; previous reports of constitutive activity are artifacts of in??vitro manipulation. Further, the native complexes are not activated by Rac alone. Activation of the WAVE2 complex requires simultaneous interactions with prenylated Rac-GTP and acidic phospholipids, as well as a specific state of phosphorylation. Together these signals promote full activation in a highly cooperative process on the membrane surface, by inducing an allosteric change in the complex rather than by simple recruitment or by dissociation of the subunits. These results explain how the??WAVE complex can integrate coincident signals to promote localized actin nucleation during cell motility. ?? 2009 Elsevier Inc. All rights reserved.", "author" : [ { "dropping-particle" : "", "family" : "Lebensohn", "given" : "Andres M.", "non-dropping-particle" : "", "parse-names" : false, "suffix" : "" }, { "dropping-particle" : "", "family" : "Kirschner", "given" : "Marc W.", "non-dropping-particle" : "", "parse-names" : false, "suffix" : "" } ], "container-title" : "Molecular Cell", "id" : "ITEM-1", "issue" : "3", "issued" : { "date-parts" : [ [ "2009" ] ] }, "page" : "512-524", "publisher" : "Elsevier", "title" : "Activation of the WAVE Complex by Coincident Signals Controls Actin Assembly", "type" : "article-journal", "volume" : "36" }, "uris" : [ "http://www.mendeley.com/documents/?uuid=f118fa94-f718-4917-afb6-4c68b363256c" ] } ], "mendeley" : { "formattedCitation" : "(Lebensohn and Kirschner, 2009)", "plainTextFormattedCitation" : "(Lebensohn and Kirschner, 2009)", "previouslyFormattedCitation" : "(Lebensohn and Kirschner, 2009)" }, "properties" : {  }, "schema" : "https://github.com/citation-style-language/schema/raw/master/csl-citation.json" }</w:instrText>
      </w:r>
      <w:r>
        <w:rPr>
          <w:lang w:val="en-GB"/>
        </w:rPr>
        <w:fldChar w:fldCharType="separate"/>
      </w:r>
      <w:r w:rsidR="00143B78" w:rsidRPr="00143B78">
        <w:rPr>
          <w:noProof/>
          <w:lang w:val="en-GB"/>
        </w:rPr>
        <w:t>(Lebensohn and Kirschner, 2009)</w:t>
      </w:r>
      <w:r>
        <w:rPr>
          <w:lang w:val="en-GB"/>
        </w:rPr>
        <w:fldChar w:fldCharType="end"/>
      </w:r>
      <w:r>
        <w:rPr>
          <w:lang w:val="en-GB"/>
        </w:rPr>
        <w:t xml:space="preserve">. However, in the presence </w:t>
      </w:r>
      <w:r>
        <w:rPr>
          <w:lang w:val="en-GB"/>
        </w:rPr>
        <w:lastRenderedPageBreak/>
        <w:t>of the</w:t>
      </w:r>
      <w:r w:rsidRPr="00142665">
        <w:rPr>
          <w:lang w:val="en-GB"/>
        </w:rPr>
        <w:t xml:space="preserve"> </w:t>
      </w:r>
      <w:r>
        <w:rPr>
          <w:lang w:val="en-GB"/>
        </w:rPr>
        <w:t xml:space="preserve">Ras-GTPase Arf1, this interaction is promoted and potent activation can be observed </w:t>
      </w:r>
      <w:r>
        <w:rPr>
          <w:lang w:val="en-GB"/>
        </w:rPr>
        <w:fldChar w:fldCharType="begin" w:fldLock="1"/>
      </w:r>
      <w:r w:rsidR="004121BE">
        <w:rPr>
          <w:lang w:val="en-GB"/>
        </w:rPr>
        <w:instrText>ADDIN CSL_CITATION { "citationItems" : [ { "id" : "ITEM-1", "itemData" : { "DOI" : "10.1073/pnas.1107666108", "ISBN" : "1091-6490 (Electronic)\\r0027-8424 (Linking)", "ISSN" : "1091-6490", "PMID" : "21844371", "abstract" : "The WAVE regulatory complex (WRC) is a critical element in the control of actin polymerization at the eukaryotic cell membrane, but how WRC is activated remains uncertain. While Rho GTPase Rac1 can bind and activate WRC in vitro, this interaction is of low affinity, suggesting other factors may be important. By reconstituting WAVE-dependent actin assembly on membrane-coated beads in mammalian cell extracts, we found that Rac1 was not sufficient to engender bead motility, and we uncovered a key requirement for Arf GTPases. In vitro, Rac1 and Arf1 were individually able to bind weakly to recombinant WRC and activate it, but when both GTPases were bound at the membrane, recruitment and concomitant activation of WRC were dramatically enhanced. This cooperativity between the two GTPases was sufficient to induce WAVE-dependent bead motility in cell extracts. Our findings suggest that Arf GTPases may be central components in WAVE signalling, acting directly, alongside Rac1.", "author" : [ { "dropping-particle" : "", "family" : "Koronakis", "given" : "Vassilis", "non-dropping-particle" : "", "parse-names" : false, "suffix" : "" }, { "dropping-particle" : "", "family" : "Hume", "given" : "Peter J", "non-dropping-particle" : "", "parse-names" : false, "suffix" : "" }, { "dropping-particle" : "", "family" : "Humphreys", "given" : "Daniel", "non-dropping-particle" : "", "parse-names" : false, "suffix" : "" }, { "dropping-particle" : "", "family" : "Liu", "given" : "Tao", "non-dropping-particle" : "", "parse-names" : false, "suffix" : "" }, { "dropping-particle" : "", "family" : "H\u00f8rning", "given" : "Ole", "non-dropping-particle" : "", "parse-names" : false, "suffix" : "" }, { "dropping-particle" : "", "family" : "Jensen", "given" : "Ole N", "non-dropping-particle" : "", "parse-names" : false, "suffix" : "" }, { "dropping-particle" : "", "family" : "McGhie", "given" : "Emma J", "non-dropping-particle" : "", "parse-names" : false, "suffix" : "" } ], "container-title" : "Proceedings of the National Academy of Sciences of the United States of America", "id" : "ITEM-1", "issue" : "35", "issued" : { "date-parts" : [ [ "2011" ] ] }, "page" : "14449-54", "title" : "WAVE regulatory complex activation by cooperating GTPases Arf and Rac1.", "type" : "article-journal", "volume" : "108" }, "uris" : [ "http://www.mendeley.com/documents/?uuid=facee3f2-6cec-44fc-b3fd-0b2670657df6" ] } ], "mendeley" : { "formattedCitation" : "(Koronakis &lt;i&gt;et al.&lt;/i&gt;, 2011)", "plainTextFormattedCitation" : "(Koronakis et al., 2011)", "previouslyFormattedCitation" : "(Koronakis &lt;i&gt;et al.&lt;/i&gt;, 2011)" }, "properties" : {  }, "schema" : "https://github.com/citation-style-language/schema/raw/master/csl-citation.json" }</w:instrText>
      </w:r>
      <w:r>
        <w:rPr>
          <w:lang w:val="en-GB"/>
        </w:rPr>
        <w:fldChar w:fldCharType="separate"/>
      </w:r>
      <w:r w:rsidR="00143B78" w:rsidRPr="00143B78">
        <w:rPr>
          <w:noProof/>
          <w:lang w:val="en-GB"/>
        </w:rPr>
        <w:t xml:space="preserve">(Koronakis </w:t>
      </w:r>
      <w:r w:rsidR="00143B78" w:rsidRPr="00143B78">
        <w:rPr>
          <w:i/>
          <w:noProof/>
          <w:lang w:val="en-GB"/>
        </w:rPr>
        <w:t>et al.</w:t>
      </w:r>
      <w:r w:rsidR="00143B78" w:rsidRPr="00143B78">
        <w:rPr>
          <w:noProof/>
          <w:lang w:val="en-GB"/>
        </w:rPr>
        <w:t>, 2011)</w:t>
      </w:r>
      <w:r>
        <w:rPr>
          <w:lang w:val="en-GB"/>
        </w:rPr>
        <w:fldChar w:fldCharType="end"/>
      </w:r>
      <w:r>
        <w:rPr>
          <w:lang w:val="en-GB"/>
        </w:rPr>
        <w:t>.</w:t>
      </w:r>
    </w:p>
    <w:p w14:paraId="151A5E51" w14:textId="77777777" w:rsidR="00F60B2B" w:rsidRDefault="00F60B2B" w:rsidP="00E5114A">
      <w:pPr>
        <w:spacing w:line="360" w:lineRule="auto"/>
        <w:jc w:val="both"/>
        <w:rPr>
          <w:lang w:val="en-GB"/>
        </w:rPr>
      </w:pPr>
    </w:p>
    <w:p w14:paraId="2FA10D3D" w14:textId="56759E1E" w:rsidR="00F60B2B" w:rsidRDefault="006C652C" w:rsidP="00E5114A">
      <w:pPr>
        <w:pStyle w:val="Heading4"/>
        <w:jc w:val="both"/>
        <w:rPr>
          <w:lang w:val="en-GB"/>
        </w:rPr>
      </w:pPr>
      <w:bookmarkStart w:id="78" w:name="_Toc494045798"/>
      <w:r>
        <w:rPr>
          <w:lang w:val="en-GB"/>
        </w:rPr>
        <w:t xml:space="preserve">1.9.1.3 </w:t>
      </w:r>
      <w:r w:rsidR="00F60B2B">
        <w:rPr>
          <w:lang w:val="en-GB"/>
        </w:rPr>
        <w:t>Oligomerisation</w:t>
      </w:r>
      <w:bookmarkEnd w:id="78"/>
    </w:p>
    <w:p w14:paraId="185239AE" w14:textId="77777777" w:rsidR="002C4DA8" w:rsidRPr="002C4DA8" w:rsidRDefault="002C4DA8" w:rsidP="002C4DA8">
      <w:pPr>
        <w:rPr>
          <w:lang w:val="en-GB"/>
        </w:rPr>
      </w:pPr>
    </w:p>
    <w:p w14:paraId="50859F65" w14:textId="6A5AFB4B" w:rsidR="00F60B2B" w:rsidRPr="00D0734D" w:rsidRDefault="00F60B2B" w:rsidP="00E5114A">
      <w:pPr>
        <w:spacing w:line="360" w:lineRule="auto"/>
        <w:jc w:val="both"/>
        <w:rPr>
          <w:lang w:val="en-GB"/>
        </w:rPr>
      </w:pPr>
      <w:r>
        <w:rPr>
          <w:lang w:val="en-GB"/>
        </w:rPr>
        <w:t xml:space="preserve">GST-WCA is a more potent activator of the Arp2/3 complex than an untagged WCA due to dimerization of the GST tag </w:t>
      </w:r>
      <w:r>
        <w:rPr>
          <w:lang w:val="en-GB"/>
        </w:rPr>
        <w:fldChar w:fldCharType="begin" w:fldLock="1"/>
      </w:r>
      <w:r w:rsidR="004121BE">
        <w:rPr>
          <w:lang w:val="en-GB"/>
        </w:rPr>
        <w:instrText>ADDIN CSL_CITATION { "citationItems" : [ { "id" : "ITEM-1", "itemData" : { "author" : [ { "dropping-particle" : "", "family" : "Higgs", "given" : "H N", "non-dropping-particle" : "", "parse-names" : false, "suffix" : "" }, { "dropping-particle" : "", "family" : "Pollard", "given" : "T D", "non-dropping-particle" : "", "parse-names" : false, "suffix" : "" } ], "container-title" : "J. Cell. Bio.", "id" : "ITEM-1", "issue" : "6", "issued" : { "date-parts" : [ [ "2000" ] ] }, "page" : "1311-1320", "title" : "Activation by Cdc42 and PIP 2 of Wiskott-Aldrich Syndrome protein (WASp) Stimulates Actin Nucleation by Arp2/3 Complex", "type" : "article-journal", "volume" : "150" }, "uris" : [ "http://www.mendeley.com/documents/?uuid=d0a472f3-5c8c-4e86-987a-7a0799943cf6" ] } ], "mendeley" : { "formattedCitation" : "(Higgs and Pollard, 2000)", "plainTextFormattedCitation" : "(Higgs and Pollard, 2000)", "previouslyFormattedCitation" : "(Higgs and Pollard, 2000)" }, "properties" : {  }, "schema" : "https://github.com/citation-style-language/schema/raw/master/csl-citation.json" }</w:instrText>
      </w:r>
      <w:r>
        <w:rPr>
          <w:lang w:val="en-GB"/>
        </w:rPr>
        <w:fldChar w:fldCharType="separate"/>
      </w:r>
      <w:r w:rsidR="00143B78" w:rsidRPr="00143B78">
        <w:rPr>
          <w:noProof/>
          <w:lang w:val="en-GB"/>
        </w:rPr>
        <w:t>(Higgs and Pollard, 2000)</w:t>
      </w:r>
      <w:r>
        <w:rPr>
          <w:lang w:val="en-GB"/>
        </w:rPr>
        <w:fldChar w:fldCharType="end"/>
      </w:r>
      <w:r>
        <w:rPr>
          <w:lang w:val="en-GB"/>
        </w:rPr>
        <w:t xml:space="preserve">. This suggests that dimeric/ oligomeric WASp proteins may be the species involved in complex activation </w:t>
      </w:r>
      <w:r>
        <w:rPr>
          <w:i/>
          <w:lang w:val="en-GB"/>
        </w:rPr>
        <w:t xml:space="preserve">in vivo </w:t>
      </w:r>
      <w:r>
        <w:rPr>
          <w:i/>
          <w:lang w:val="en-GB"/>
        </w:rPr>
        <w:fldChar w:fldCharType="begin" w:fldLock="1"/>
      </w:r>
      <w:r w:rsidR="004121BE">
        <w:rPr>
          <w:i/>
          <w:lang w:val="en-GB"/>
        </w:rPr>
        <w:instrText>ADDIN CSL_CITATION { "citationItems" : [ { "id" : "ITEM-1", "itemData" : { "DOI" : "10.1016/j.molcel.2008.10.012", "ISBN" : "1097-4164 (Electronic)\\n1097-2765 (Linking)", "ISSN" : "10972765", "PMID" : "18995840", "abstract" : "Members of the Wiskott-Aldrich syndrome protein (WASP) family control actin dynamics in eukaryotic cells by stimulating the actin nucleating activity of the Arp2/3 complex. The prevailing paradigm for WASP regulation invokes allosteric relief of autoinhibition by diverse upstream activators. Here we demonstrate an additional level of regulation that is superimposed upon allostery: dimerization increases the affinity of active WASP species for Arp2/3 complex by up to 180-fold, greatly enhancing actin assembly by this system. This finding explains a large and apparently disparate set of observations under a common mechanistic framework. These include WASP activation by the bacterial effector EspFu and a large number of SH3 domain proteins, the effects on WASP of membrane localization/clustering and assembly into large complexes, and cooperativity between different family members. Allostery and dimerization act in hierarchical fashion, enabling WASP/WAVE proteins to integrate different classes of inputs to produce a wide range of cellular actin responses. \u00a9 2008 Elsevier Inc. All rights reserved.", "author" : [ { "dropping-particle" : "", "family" : "Padrick", "given" : "Shae B.", "non-dropping-particle" : "", "parse-names" : false, "suffix" : "" }, { "dropping-particle" : "", "family" : "Cheng", "given" : "Hui Chun", "non-dropping-particle" : "", "parse-names" : false, "suffix" : "" }, { "dropping-particle" : "", "family" : "Ismail", "given" : "Ayman M.", "non-dropping-particle" : "", "parse-names" : false, "suffix" : "" }, { "dropping-particle" : "", "family" : "Panchal", "given" : "Sanjay C.", "non-dropping-particle" : "", "parse-names" : false, "suffix" : "" }, { "dropping-particle" : "", "family" : "Doolittle", "given" : "Lynda K.", "non-dropping-particle" : "", "parse-names" : false, "suffix" : "" }, { "dropping-particle" : "", "family" : "Kim", "given" : "Soyeon", "non-dropping-particle" : "", "parse-names" : false, "suffix" : "" }, { "dropping-particle" : "", "family" : "Skehan", "given" : "Brian M.", "non-dropping-particle" : "", "parse-names" : false, "suffix" : "" }, { "dropping-particle" : "", "family" : "Umetani", "given" : "Junko", "non-dropping-particle" : "", "parse-names" : false, "suffix" : "" }, { "dropping-particle" : "", "family" : "Brautigam", "given" : "Chad A.", "non-dropping-particle" : "", "parse-names" : false, "suffix" : "" }, { "dropping-particle" : "", "family" : "Leong", "given" : "John M.", "non-dropping-particle" : "", "parse-names" : false, "suffix" : "" }, { "dropping-particle" : "", "family" : "Rosen", "given" : "Michael K.", "non-dropping-particle" : "", "parse-names" : false, "suffix" : "" } ], "container-title" : "Molecular Cell", "id" : "ITEM-1", "issue" : "3", "issued" : { "date-parts" : [ [ "2008" ] ] }, "page" : "426-438", "publisher" : "Elsevier Inc.", "title" : "Hierarchical Regulation of WASP/WAVE Proteins", "type" : "article-journal", "volume" : "32" }, "uris" : [ "http://www.mendeley.com/documents/?uuid=9b2e781e-2920-424a-80be-a5dd18ea3618" ] } ], "mendeley" : { "formattedCitation" : "(Padrick &lt;i&gt;et al.&lt;/i&gt;, 2008)", "plainTextFormattedCitation" : "(Padrick et al., 2008)", "previouslyFormattedCitation" : "(Padrick &lt;i&gt;et al.&lt;/i&gt;, 2008)" }, "properties" : {  }, "schema" : "https://github.com/citation-style-language/schema/raw/master/csl-citation.json" }</w:instrText>
      </w:r>
      <w:r>
        <w:rPr>
          <w:i/>
          <w:lang w:val="en-GB"/>
        </w:rPr>
        <w:fldChar w:fldCharType="separate"/>
      </w:r>
      <w:r w:rsidR="00143B78" w:rsidRPr="00143B78">
        <w:rPr>
          <w:noProof/>
          <w:lang w:val="en-GB"/>
        </w:rPr>
        <w:t xml:space="preserve">(Padrick </w:t>
      </w:r>
      <w:r w:rsidR="00143B78" w:rsidRPr="00143B78">
        <w:rPr>
          <w:i/>
          <w:noProof/>
          <w:lang w:val="en-GB"/>
        </w:rPr>
        <w:t>et al.</w:t>
      </w:r>
      <w:r w:rsidR="00143B78" w:rsidRPr="00143B78">
        <w:rPr>
          <w:noProof/>
          <w:lang w:val="en-GB"/>
        </w:rPr>
        <w:t>, 2008)</w:t>
      </w:r>
      <w:r>
        <w:rPr>
          <w:i/>
          <w:lang w:val="en-GB"/>
        </w:rPr>
        <w:fldChar w:fldCharType="end"/>
      </w:r>
      <w:r>
        <w:rPr>
          <w:lang w:val="en-GB"/>
        </w:rPr>
        <w:t xml:space="preserve">. Additional CA binding sites have been identified within the Arp2/3 complex supporting this idea </w:t>
      </w:r>
      <w:r>
        <w:rPr>
          <w:lang w:val="en-GB"/>
        </w:rPr>
        <w:fldChar w:fldCharType="begin" w:fldLock="1"/>
      </w:r>
      <w:r w:rsidR="004121BE">
        <w:rPr>
          <w:lang w:val="en-GB"/>
        </w:rPr>
        <w:instrText>ADDIN CSL_CITATION { "citationItems" : [ { "id" : "ITEM-1", "itemData" : { "DOI" : "10.1073/pnas.1100236108", "ISBN" : "1091-6490 (Electronic)\\n0027-8424 (Linking)", "ISSN" : "0027-8424", "PMID" : "21676863", "abstract" : "Actin related protein 2/actin related protein 3 (Arp2/3) complex nucleates new actin filaments in eukaryotic cells in response to signals from proteins in the Wiskott-Aldrich syndrome protein (WASP) family. The conserved VCA domain of WASP proteins activates Arp2/3 complex by inducing conformational changes and delivering the first actin monomer of the daughter filament. Previous models of activation have invoked a single VCA acting at a single site on Arp2/3 complex. Here we show that activation most likely involves engagement of two distinct sites on Arp2/3 complex by two VCA molecules, each delivering an actin monomer. One site is on Arp3 and the second is on ARPC1 and Arp2. The VCAs at these sites have distinct roles in activation. Our findings reconcile apparently conflicting literature on VCA activation of Arp2/3 complex and lead to a new model for this process.", "author" : [ { "dropping-particle" : "", "family" : "Padrick", "given" : "S. B.", "non-dropping-particle" : "", "parse-names" : false, "suffix" : "" }, { "dropping-particle" : "", "family" : "Doolittle", "given" : "L. K.", "non-dropping-particle" : "", "parse-names" : false, "suffix" : "" }, { "dropping-particle" : "", "family" : "Brautigam", "given" : "C. A.", "non-dropping-particle" : "", "parse-names" : false, "suffix" : "" }, { "dropping-particle" : "", "family" : "King", "given" : "D. S.", "non-dropping-particle" : "", "parse-names" : false, "suffix" : "" }, { "dropping-particle" : "", "family" : "Rosen", "given" : "M. K.", "non-dropping-particle" : "", "parse-names" : false, "suffix" : "" } ], "container-title" : "Proceedings of the National Academy of Sciences", "id" : "ITEM-1", "issue" : "33", "issued" : { "date-parts" : [ [ "2011" ] ] }, "page" : "E472-E479", "title" : "Arp2/3 complex is bound and activated by two WASP proteins", "type" : "article-journal", "volume" : "108" }, "uris" : [ "http://www.mendeley.com/documents/?uuid=0a254ad6-4a37-4997-8342-1761e0d873da" ] }, { "id" : "ITEM-2", "itemData" : { "DOI" : "10.1073/pnas.1100125108", "ISBN" : "1100125108", "ISSN" : "0027-8424", "author" : [ { "dropping-particle" : "", "family" : "Ti", "given" : "S.-C.", "non-dropping-particle" : "", "parse-names" : false, "suffix" : "" }, { "dropping-particle" : "", "family" : "Jurgenson", "given" : "Christopher T", "non-dropping-particle" : "", "parse-names" : false, "suffix" : "" }, { "dropping-particle" : "", "family" : "Nolen", "given" : "Bradley J", "non-dropping-particle" : "", "parse-names" : false, "suffix" : "" }, { "dropping-particle" : "", "family" : "Pollard", "given" : "Thomas D", "non-dropping-particle" : "", "parse-names" : false, "suffix" : "" } ], "container-title" : "Proceedings of the National Academy of Sciences", "id" : "ITEM-2", "issue" : "33", "issued" : { "date-parts" : [ [ "2011" ] ] }, "page" : "E463-E471", "title" : "Structural and biochemical characterization of two binding sites for nucleation-promoting factor WASp-VCA on Arp2/3 complex", "type" : "article-journal", "volume" : "108" }, "uris" : [ "http://www.mendeley.com/documents/?uuid=0b60218a-080a-46d4-93fd-bada561926c0" ] } ], "mendeley" : { "formattedCitation" : "(Padrick &lt;i&gt;et al.&lt;/i&gt;, 2011; Ti &lt;i&gt;et al.&lt;/i&gt;, 2011)", "plainTextFormattedCitation" : "(Padrick et al., 2011; Ti et al., 2011)", "previouslyFormattedCitation" : "(Padrick &lt;i&gt;et al.&lt;/i&gt;, 2011; Ti &lt;i&gt;et al.&lt;/i&gt;, 2011)" }, "properties" : {  }, "schema" : "https://github.com/citation-style-language/schema/raw/master/csl-citation.json" }</w:instrText>
      </w:r>
      <w:r>
        <w:rPr>
          <w:lang w:val="en-GB"/>
        </w:rPr>
        <w:fldChar w:fldCharType="separate"/>
      </w:r>
      <w:r w:rsidR="00143B78" w:rsidRPr="00143B78">
        <w:rPr>
          <w:noProof/>
          <w:lang w:val="en-GB"/>
        </w:rPr>
        <w:t xml:space="preserve">(Padrick </w:t>
      </w:r>
      <w:r w:rsidR="00143B78" w:rsidRPr="00143B78">
        <w:rPr>
          <w:i/>
          <w:noProof/>
          <w:lang w:val="en-GB"/>
        </w:rPr>
        <w:t>et al.</w:t>
      </w:r>
      <w:r w:rsidR="00143B78" w:rsidRPr="00143B78">
        <w:rPr>
          <w:noProof/>
          <w:lang w:val="en-GB"/>
        </w:rPr>
        <w:t xml:space="preserve">, 2011; Ti </w:t>
      </w:r>
      <w:r w:rsidR="00143B78" w:rsidRPr="00143B78">
        <w:rPr>
          <w:i/>
          <w:noProof/>
          <w:lang w:val="en-GB"/>
        </w:rPr>
        <w:t>et al.</w:t>
      </w:r>
      <w:r w:rsidR="00143B78" w:rsidRPr="00143B78">
        <w:rPr>
          <w:noProof/>
          <w:lang w:val="en-GB"/>
        </w:rPr>
        <w:t>, 2011)</w:t>
      </w:r>
      <w:r>
        <w:rPr>
          <w:lang w:val="en-GB"/>
        </w:rPr>
        <w:fldChar w:fldCharType="end"/>
      </w:r>
      <w:r>
        <w:rPr>
          <w:lang w:val="en-GB"/>
        </w:rPr>
        <w:t>. Therefore,</w:t>
      </w:r>
      <w:r w:rsidR="000968BB">
        <w:rPr>
          <w:lang w:val="en-GB"/>
        </w:rPr>
        <w:t xml:space="preserve"> another mechanism by which WASp/N-WASp</w:t>
      </w:r>
      <w:r>
        <w:rPr>
          <w:lang w:val="en-GB"/>
        </w:rPr>
        <w:t xml:space="preserve"> activity can be promoted is by inducing oligomerisation. This is proposed to increase the affinity of the WCA domain for Arp2/3 complex. Several proteins have been shown to promote WASp/N-WASp dimerization many of which contain multiple SH3</w:t>
      </w:r>
      <w:r w:rsidR="000968BB">
        <w:rPr>
          <w:lang w:val="en-GB"/>
        </w:rPr>
        <w:t xml:space="preserve"> domains and bind to WASP/N-WASp</w:t>
      </w:r>
      <w:r>
        <w:rPr>
          <w:lang w:val="en-GB"/>
        </w:rPr>
        <w:t xml:space="preserve"> at the polyproline rich region </w:t>
      </w:r>
      <w:r>
        <w:rPr>
          <w:lang w:val="en-GB"/>
        </w:rPr>
        <w:fldChar w:fldCharType="begin" w:fldLock="1"/>
      </w:r>
      <w:r w:rsidR="004121BE">
        <w:rPr>
          <w:lang w:val="en-GB"/>
        </w:rPr>
        <w:instrText>ADDIN CSL_CITATION { "citationItems" : [ { "id" : "ITEM-1", "itemData" : { "DOI" : "10.1016/j.molcel.2008.10.012", "ISBN" : "1097-4164 (Electronic)\\n1097-2765 (Linking)", "ISSN" : "10972765", "PMID" : "18995840", "abstract" : "Members of the Wiskott-Aldrich syndrome protein (WASP) family control actin dynamics in eukaryotic cells by stimulating the actin nucleating activity of the Arp2/3 complex. The prevailing paradigm for WASP regulation invokes allosteric relief of autoinhibition by diverse upstream activators. Here we demonstrate an additional level of regulation that is superimposed upon allostery: dimerization increases the affinity of active WASP species for Arp2/3 complex by up to 180-fold, greatly enhancing actin assembly by this system. This finding explains a large and apparently disparate set of observations under a common mechanistic framework. These include WASP activation by the bacterial effector EspFu and a large number of SH3 domain proteins, the effects on WASP of membrane localization/clustering and assembly into large complexes, and cooperativity between different family members. Allostery and dimerization act in hierarchical fashion, enabling WASP/WAVE proteins to integrate different classes of inputs to produce a wide range of cellular actin responses. \u00a9 2008 Elsevier Inc. All rights reserved.", "author" : [ { "dropping-particle" : "", "family" : "Padrick", "given" : "Shae B.", "non-dropping-particle" : "", "parse-names" : false, "suffix" : "" }, { "dropping-particle" : "", "family" : "Cheng", "given" : "Hui Chun", "non-dropping-particle" : "", "parse-names" : false, "suffix" : "" }, { "dropping-particle" : "", "family" : "Ismail", "given" : "Ayman M.", "non-dropping-particle" : "", "parse-names" : false, "suffix" : "" }, { "dropping-particle" : "", "family" : "Panchal", "given" : "Sanjay C.", "non-dropping-particle" : "", "parse-names" : false, "suffix" : "" }, { "dropping-particle" : "", "family" : "Doolittle", "given" : "Lynda K.", "non-dropping-particle" : "", "parse-names" : false, "suffix" : "" }, { "dropping-particle" : "", "family" : "Kim", "given" : "Soyeon", "non-dropping-particle" : "", "parse-names" : false, "suffix" : "" }, { "dropping-particle" : "", "family" : "Skehan", "given" : "Brian M.", "non-dropping-particle" : "", "parse-names" : false, "suffix" : "" }, { "dropping-particle" : "", "family" : "Umetani", "given" : "Junko", "non-dropping-particle" : "", "parse-names" : false, "suffix" : "" }, { "dropping-particle" : "", "family" : "Brautigam", "given" : "Chad A.", "non-dropping-particle" : "", "parse-names" : false, "suffix" : "" }, { "dropping-particle" : "", "family" : "Leong", "given" : "John M.", "non-dropping-particle" : "", "parse-names" : false, "suffix" : "" }, { "dropping-particle" : "", "family" : "Rosen", "given" : "Michael K.", "non-dropping-particle" : "", "parse-names" : false, "suffix" : "" } ], "container-title" : "Molecular Cell", "id" : "ITEM-1", "issue" : "3", "issued" : { "date-parts" : [ [ "2008" ] ] }, "page" : "426-438", "publisher" : "Elsevier Inc.", "title" : "Hierarchical Regulation of WASP/WAVE Proteins", "type" : "article-journal", "volume" : "32" }, "uris" : [ "http://www.mendeley.com/documents/?uuid=9b2e781e-2920-424a-80be-a5dd18ea3618" ] } ], "mendeley" : { "formattedCitation" : "(Padrick &lt;i&gt;et al.&lt;/i&gt;, 2008)", "plainTextFormattedCitation" : "(Padrick et al., 2008)", "previouslyFormattedCitation" : "(Padrick &lt;i&gt;et al.&lt;/i&gt;, 2008)" }, "properties" : {  }, "schema" : "https://github.com/citation-style-language/schema/raw/master/csl-citation.json" }</w:instrText>
      </w:r>
      <w:r>
        <w:rPr>
          <w:lang w:val="en-GB"/>
        </w:rPr>
        <w:fldChar w:fldCharType="separate"/>
      </w:r>
      <w:r w:rsidR="00143B78" w:rsidRPr="00143B78">
        <w:rPr>
          <w:noProof/>
          <w:lang w:val="en-GB"/>
        </w:rPr>
        <w:t xml:space="preserve">(Padrick </w:t>
      </w:r>
      <w:r w:rsidR="00143B78" w:rsidRPr="00143B78">
        <w:rPr>
          <w:i/>
          <w:noProof/>
          <w:lang w:val="en-GB"/>
        </w:rPr>
        <w:t>et al.</w:t>
      </w:r>
      <w:r w:rsidR="00143B78" w:rsidRPr="00143B78">
        <w:rPr>
          <w:noProof/>
          <w:lang w:val="en-GB"/>
        </w:rPr>
        <w:t>, 2008)</w:t>
      </w:r>
      <w:r>
        <w:rPr>
          <w:lang w:val="en-GB"/>
        </w:rPr>
        <w:fldChar w:fldCharType="end"/>
      </w:r>
      <w:r>
        <w:rPr>
          <w:lang w:val="en-GB"/>
        </w:rPr>
        <w:t>.</w:t>
      </w:r>
    </w:p>
    <w:p w14:paraId="3140D569" w14:textId="77777777" w:rsidR="00F60B2B" w:rsidRPr="009E3ADD" w:rsidRDefault="00F60B2B" w:rsidP="00E5114A">
      <w:pPr>
        <w:jc w:val="both"/>
        <w:rPr>
          <w:lang w:val="en-GB"/>
        </w:rPr>
      </w:pPr>
    </w:p>
    <w:p w14:paraId="25DB1EBB" w14:textId="3907C017" w:rsidR="00F60B2B" w:rsidRDefault="00912B3B" w:rsidP="00E5114A">
      <w:pPr>
        <w:pStyle w:val="Heading4"/>
        <w:jc w:val="both"/>
        <w:rPr>
          <w:lang w:val="en-GB"/>
        </w:rPr>
      </w:pPr>
      <w:bookmarkStart w:id="79" w:name="_Toc494045799"/>
      <w:r>
        <w:rPr>
          <w:lang w:val="en-GB"/>
        </w:rPr>
        <w:t xml:space="preserve">1.9.1.4 </w:t>
      </w:r>
      <w:r w:rsidR="000968BB">
        <w:rPr>
          <w:lang w:val="en-GB"/>
        </w:rPr>
        <w:t>WASp</w:t>
      </w:r>
      <w:r w:rsidR="00F60B2B">
        <w:rPr>
          <w:lang w:val="en-GB"/>
        </w:rPr>
        <w:t>/N-WAS</w:t>
      </w:r>
      <w:bookmarkEnd w:id="79"/>
      <w:r w:rsidR="000968BB">
        <w:rPr>
          <w:lang w:val="en-GB"/>
        </w:rPr>
        <w:t>p</w:t>
      </w:r>
    </w:p>
    <w:p w14:paraId="28610E11" w14:textId="77777777" w:rsidR="00912B3B" w:rsidRPr="00912B3B" w:rsidRDefault="00912B3B" w:rsidP="00E5114A">
      <w:pPr>
        <w:jc w:val="both"/>
        <w:rPr>
          <w:lang w:val="en-GB"/>
        </w:rPr>
      </w:pPr>
    </w:p>
    <w:p w14:paraId="6236B476" w14:textId="1C9908BC" w:rsidR="00F60B2B" w:rsidRDefault="00F60B2B" w:rsidP="00E5114A">
      <w:pPr>
        <w:widowControl w:val="0"/>
        <w:autoSpaceDE w:val="0"/>
        <w:autoSpaceDN w:val="0"/>
        <w:adjustRightInd w:val="0"/>
        <w:spacing w:after="240" w:line="360" w:lineRule="auto"/>
        <w:jc w:val="both"/>
        <w:rPr>
          <w:lang w:val="en-GB"/>
        </w:rPr>
      </w:pPr>
      <w:r w:rsidRPr="008644BF">
        <w:rPr>
          <w:lang w:val="en-GB"/>
        </w:rPr>
        <w:t>Wiskott-Aldrich</w:t>
      </w:r>
      <w:r>
        <w:rPr>
          <w:lang w:val="en-GB"/>
        </w:rPr>
        <w:t xml:space="preserve"> Syndrome protein (WASp)</w:t>
      </w:r>
      <w:r w:rsidR="0072538A">
        <w:rPr>
          <w:lang w:val="en-GB"/>
        </w:rPr>
        <w:t xml:space="preserve"> </w:t>
      </w:r>
      <w:r>
        <w:rPr>
          <w:lang w:val="en-GB"/>
        </w:rPr>
        <w:fldChar w:fldCharType="begin" w:fldLock="1"/>
      </w:r>
      <w:r w:rsidR="004121BE">
        <w:rPr>
          <w:lang w:val="en-GB"/>
        </w:rPr>
        <w:instrText>ADDIN CSL_CITATION { "citationItems" : [ { "id" : "ITEM-1", "itemData" : { "DOI" : "10.1093/hmg/4.7.1127", "ISBN" : "0964-6906 (Print)\\r0964-6906 (Linking)", "ISSN" : "09646906", "PMID" : "8528199", "abstract" : "The WASP gene has been recently cloned from Xp11.23 and shown to be mutated in three patients with the Wiskott-Aldrich syndrome (WAS). We have developed a screening protocol for identifying WASP gene alterations in genomic DNA and have identified a spectrum of novel mutations in 12 additional unrelated families. These missense, nonsense and frameshift mutations involve eight of the 12 exons of the gene. Two mutations creating premature termination codons were associated with lack of detectable mRNA on Northern blots. Four amino acid substitutions, Leu27Phe, Thr48Ile, Val75Met and Arg477Lys, were found in patients with congenital thrombocytopenia and no clinically evident immune defect indicating that the WASP gene is the site for mutations in X-linked thrombocytopenia as well as in WAS. A T-cell line from a WAS patient contained two independent DNA alterations, a constitutional frameshift mutation, also present in peripheral blood leukocytes from the patient, and compensatory splice site mutation unique to the cell line. The distribution of eight missense mutations provides valuable information on amino acids which are essential for normal protein function, and suggests that sites in the first two exons are hot-spots for mutation.", "author" : [ { "dropping-particle" : "", "family" : "Derry", "given" : "Jonathan M J", "non-dropping-particle" : "", "parse-names" : false, "suffix" : "" }, { "dropping-particle" : "", "family" : "Kerns", "given" : "Julie A.", "non-dropping-particle" : "", "parse-names" : false, "suffix" : "" }, { "dropping-particle" : "", "family" : "Weinberg", "given" : "Kenneth I.", "non-dropping-particle" : "", "parse-names" : false, "suffix" : "" }, { "dropping-particle" : "", "family" : "Ochs", "given" : "Hans D.", "non-dropping-particle" : "", "parse-names" : false, "suffix" : "" }, { "dropping-particle" : "", "family" : "Volpini", "given" : "Victor", "non-dropping-particle" : "", "parse-names" : false, "suffix" : "" }, { "dropping-particle" : "", "family" : "Estivill", "given" : "Xavier", "non-dropping-particle" : "", "parse-names" : false, "suffix" : "" }, { "dropping-particle" : "", "family" : "Walker", "given" : "Ann P.", "non-dropping-particle" : "", "parse-names" : false, "suffix" : "" }, { "dropping-particle" : "", "family" : "Francke", "given" : "Uta", "non-dropping-particle" : "", "parse-names" : false, "suffix" : "" } ], "container-title" : "Human Molecular Genetics", "id" : "ITEM-1", "issue" : "7", "issued" : { "date-parts" : [ [ "1995" ] ] }, "page" : "1127-1135", "title" : "WASP gene mutations in wiskott-aldrich syndrome and X-linked thrombocytopenia", "type" : "article-journal", "volume" : "4" }, "uris" : [ "http://www.mendeley.com/documents/?uuid=4dea7daf-0976-4dc9-bb11-ac1aef1a85e1" ] }, { "id" : "ITEM-2", "itemData" : { "DOI" : "10.1016/S0092-8674(00)81050-8", "ISBN" : "0092-8674", "ISSN" : "00928674", "PMID" : "8625410", "abstract" : "The Rho family of GTPases control diverse biological processes, including cell morphology and mitogenesis. We have identified WASP, the protein that is defective in Wiskott-Aldrich syndrome (WAS), as a novel effector for CDC42Hs, but not for the other Rho family members, Rac and Rho. This interaction is dependent on the presence of the G protein-binding domain. Cellular expression of epitope-tagged WASP produces clusters of WASP that are highly enriched in polymerized actin. This clustering is not observed with a C- terminally deleted WASP and is inhibited by coexpression with dominant negative CDC42Hs-N17, but not with dominant negative forms of Rac or Rho. Thus, WASP provides a novel link between CDC42Hs and the actin cytoskeleton, which suggests a molecular mechanism for many of the cellular abnormalities in WAS. The WASP sequence contains two novel domains that are homologous to other proteins involved in actin organization.", "author" : [ { "dropping-particle" : "", "family" : "Symons", "given" : "Marc", "non-dropping-particle" : "", "parse-names" : false, "suffix" : "" }, { "dropping-particle" : "", "family" : "Derry", "given" : "Jonathan M J", "non-dropping-particle" : "", "parse-names" : false, "suffix" : "" }, { "dropping-particle" : "", "family" : "Karlak", "given" : "Brian", "non-dropping-particle" : "", "parse-names" : false, "suffix" : "" }, { "dropping-particle" : "", "family" : "Jiang", "given" : "Sharon", "non-dropping-particle" : "", "parse-names" : false, "suffix" : "" }, { "dropping-particle" : "", "family" : "Lemahieu", "given" : "Vanessa", "non-dropping-particle" : "", "parse-names" : false, "suffix" : "" }, { "dropping-particle" : "", "family" : "McCormick", "given" : "Frank", "non-dropping-particle" : "", "parse-names" : false, "suffix" : "" }, { "dropping-particle" : "", "family" : "Francke", "given" : "Uta", "non-dropping-particle" : "", "parse-names" : false, "suffix" : "" }, { "dropping-particle" : "", "family" : "Abo", "given" : "Arie", "non-dropping-particle" : "", "parse-names" : false, "suffix" : "" } ], "container-title" : "Cell", "id" : "ITEM-2", "issue" : "5", "issued" : { "date-parts" : [ [ "1996" ] ] }, "page" : "723-734", "title" : "Wiskott-Aldrich syndrome protein, a novel effector for the GTPase CDC42Hs, is implicated in actin polymerization", "type" : "article-journal", "volume" : "84" }, "uris" : [ "http://www.mendeley.com/documents/?uuid=a281dd9f-5372-44af-8084-c597ca2785ce" ] } ], "mendeley" : { "formattedCitation" : "(Derry &lt;i&gt;et al.&lt;/i&gt;, 1995; Symons &lt;i&gt;et al.&lt;/i&gt;, 1996)", "plainTextFormattedCitation" : "(Derry et al., 1995; Symons et al., 1996)", "previouslyFormattedCitation" : "(Derry &lt;i&gt;et al.&lt;/i&gt;, 1995; Symons &lt;i&gt;et al.&lt;/i&gt;, 1996)" }, "properties" : {  }, "schema" : "https://github.com/citation-style-language/schema/raw/master/csl-citation.json" }</w:instrText>
      </w:r>
      <w:r>
        <w:rPr>
          <w:lang w:val="en-GB"/>
        </w:rPr>
        <w:fldChar w:fldCharType="separate"/>
      </w:r>
      <w:r w:rsidR="00143B78" w:rsidRPr="00143B78">
        <w:rPr>
          <w:noProof/>
          <w:lang w:val="en-GB"/>
        </w:rPr>
        <w:t xml:space="preserve">(Derry </w:t>
      </w:r>
      <w:r w:rsidR="00143B78" w:rsidRPr="00143B78">
        <w:rPr>
          <w:i/>
          <w:noProof/>
          <w:lang w:val="en-GB"/>
        </w:rPr>
        <w:t>et al.</w:t>
      </w:r>
      <w:r w:rsidR="00143B78" w:rsidRPr="00143B78">
        <w:rPr>
          <w:noProof/>
          <w:lang w:val="en-GB"/>
        </w:rPr>
        <w:t xml:space="preserve">, 1995; Symons </w:t>
      </w:r>
      <w:r w:rsidR="00143B78" w:rsidRPr="00143B78">
        <w:rPr>
          <w:i/>
          <w:noProof/>
          <w:lang w:val="en-GB"/>
        </w:rPr>
        <w:t>et al.</w:t>
      </w:r>
      <w:r w:rsidR="00143B78" w:rsidRPr="00143B78">
        <w:rPr>
          <w:noProof/>
          <w:lang w:val="en-GB"/>
        </w:rPr>
        <w:t>, 1996)</w:t>
      </w:r>
      <w:r>
        <w:rPr>
          <w:lang w:val="en-GB"/>
        </w:rPr>
        <w:fldChar w:fldCharType="end"/>
      </w:r>
      <w:r>
        <w:rPr>
          <w:lang w:val="en-GB"/>
        </w:rPr>
        <w:t xml:space="preserve"> and the deceptively named, ubiquitously expressed, Neuronal-WASp (N-WASp)</w:t>
      </w:r>
      <w:r w:rsidR="0072538A">
        <w:rPr>
          <w:lang w:val="en-GB"/>
        </w:rPr>
        <w:t xml:space="preserve"> </w:t>
      </w:r>
      <w:r>
        <w:rPr>
          <w:lang w:val="en-GB"/>
        </w:rPr>
        <w:t>were the first NPFs identified</w:t>
      </w:r>
      <w:r w:rsidR="0072538A">
        <w:rPr>
          <w:lang w:val="en-GB"/>
        </w:rPr>
        <w:t xml:space="preserve"> </w:t>
      </w:r>
      <w:r w:rsidR="0072538A">
        <w:rPr>
          <w:lang w:val="en-GB"/>
        </w:rPr>
        <w:fldChar w:fldCharType="begin" w:fldLock="1"/>
      </w:r>
      <w:r w:rsidR="004121BE">
        <w:rPr>
          <w:lang w:val="en-GB"/>
        </w:rPr>
        <w:instrText>ADDIN CSL_CITATION { "citationItems" : [ { "id" : "ITEM-1", "itemData" : { "ISBN" : "0261-4189 (Print)\\n0261-4189 (Linking)", "ISSN" : "0261-4189", "PMID" : "8895577", "abstract" : "Here we identify a 65 kDa protein (N-WASP) from brain that binds the SH3 domains of Ash/Grb2. The sequence is homologous to Wiskott-Aldrich syndrome protein (WASP). N-WASP has several functional motifs, such as a pleckstrin homology (PH) domain and cofilin-homologous region, through which N-WASP depolymerizes actin filaments. When overexpressed in COS 7 cells, the wild-type N-WASP causes several surface protrusions where N-WASP co-localizes with actin filaments. Epidermal growth factor (EGF) treatment induces the complex formation of EGF receptors and N-WASP, and produces microspikes. On the other hand, two mutants, C38W (a point mutation in the PH domain) and deltaVCA (deletion of the actin binding domain), localize predominantly in the nucleus and do not cause a change in the cytoskeleton, irrespective of EGF treatment. Interestingly, the C38W PH domain binds less effectively to phosphatidylinositol 4,5-bisphosphate (PIP2) than the wild-type PH domain. These results suggest the importance of the PIP2 binding ability of the PH domain and the actin binding for retention in membranes. Collectively, we conclude that N-WASP transmits signals from tyrosine kinases to cause a polarized rearrangement of cortical actin filaments dependent on PIP2.", "author" : [ { "dropping-particle" : "", "family" : "Miki", "given" : "H", "non-dropping-particle" : "", "parse-names" : false, "suffix" : "" }, { "dropping-particle" : "", "family" : "Miura", "given" : "K", "non-dropping-particle" : "", "parse-names" : false, "suffix" : "" }, { "dropping-particle" : "", "family" : "Takenawa", "given" : "T", "non-dropping-particle" : "", "parse-names" : false, "suffix" : "" } ], "container-title" : "The EMBO journal", "id" : "ITEM-1", "issue" : "19", "issued" : { "date-parts" : [ [ "1996" ] ] }, "page" : "5326-5335", "title" : "N-WASP, a novel actin-depolymerizing protein, regulates the cortical cytoskeletal rearrangement in a PIP2-dependent manner downstream of tyrosine kinases.", "type" : "article-journal", "volume" : "15" }, "uris" : [ "http://www.mendeley.com/documents/?uuid=7fcb16af-3032-4215-89fc-d38ca10de53f" ] }, { "id" : "ITEM-2", "itemData" : { "DOI" : "10.1016/S0092-8674(00)80732-1", "ISBN" : "0092-8674 (Print)\\n0092-8674 (Linking)", "ISSN" : "00928674", "PMID" : "10219243", "abstract" : "Although small GTP-binding proteins of the Rho family have been implicated in signaling to the actin cytoskeleton, the exact nature of the linkage has remained obscure. We describe a novel mechanism that links one Rho family member, Cdc42, to actin polymerization. N-WASP, a ubiquitously expressed Cdc42-interacting protein, is required for Cdc42-stimulated actin polymerization in Xenopus egg extracts. The C terminus of N-WASP binds to the Arp2/3 complex and dramatically stimulates its ability to nucleate actin polymerization. Although full-length N-WASP is less effective, its activity can be greatly enhanced by Cdc42 and phosphatidylinositol (4,5) bisphosphate. Therefore, N-WASP and the Arp2/3 complex comprise a core mechanism that directly connects signal transduction pathways to the stimulation of actin polymerization.", "author" : [ { "dropping-particle" : "", "family" : "Rohatgi", "given" : "Rajat", "non-dropping-particle" : "", "parse-names" : false, "suffix" : "" }, { "dropping-particle" : "", "family" : "Ma", "given" : "Le", "non-dropping-particle" : "", "parse-names" : false, "suffix" : "" }, { "dropping-particle" : "", "family" : "Miki", "given" : "Hiroaki", "non-dropping-particle" : "", "parse-names" : false, "suffix" : "" }, { "dropping-particle" : "", "family" : "Lopez", "given" : "Marco", "non-dropping-particle" : "", "parse-names" : false, "suffix" : "" }, { "dropping-particle" : "", "family" : "Kirchhausen", "given" : "Tomas", "non-dropping-particle" : "", "parse-names" : false, "suffix" : "" }, { "dropping-particle" : "", "family" : "Takenawa", "given" : "Tadaomi", "non-dropping-particle" : "", "parse-names" : false, "suffix" : "" }, { "dropping-particle" : "", "family" : "Kirschner", "given" : "Marc W", "non-dropping-particle" : "", "parse-names" : false, "suffix" : "" } ], "container-title" : "Cell", "id" : "ITEM-2", "issue" : "2", "issued" : { "date-parts" : [ [ "1999" ] ] }, "page" : "221-231", "title" : "The Interaction between N-WASP and the Arp2/3 Complex Links Cdc42-Dependent Signals to Actin Assembly", "type" : "article-journal", "volume" : "97" }, "uris" : [ "http://www.mendeley.com/documents/?uuid=72f882bf-ab49-435f-843c-abebb3e941d2" ] } ], "mendeley" : { "formattedCitation" : "(Miki, Miura and Takenawa, 1996; Rohatgi &lt;i&gt;et al.&lt;/i&gt;, 1999)", "plainTextFormattedCitation" : "(Miki, Miura and Takenawa, 1996; Rohatgi et al., 1999)", "previouslyFormattedCitation" : "(Miki, Miura and Takenawa, 1996; Rohatgi &lt;i&gt;et al.&lt;/i&gt;, 1999)" }, "properties" : {  }, "schema" : "https://github.com/citation-style-language/schema/raw/master/csl-citation.json" }</w:instrText>
      </w:r>
      <w:r w:rsidR="0072538A">
        <w:rPr>
          <w:lang w:val="en-GB"/>
        </w:rPr>
        <w:fldChar w:fldCharType="separate"/>
      </w:r>
      <w:r w:rsidR="0072538A" w:rsidRPr="00143B78">
        <w:rPr>
          <w:noProof/>
          <w:lang w:val="en-GB"/>
        </w:rPr>
        <w:t xml:space="preserve">(Miki, Miura and Takenawa, 1996; Rohatgi </w:t>
      </w:r>
      <w:r w:rsidR="0072538A" w:rsidRPr="00143B78">
        <w:rPr>
          <w:i/>
          <w:noProof/>
          <w:lang w:val="en-GB"/>
        </w:rPr>
        <w:t>et al.</w:t>
      </w:r>
      <w:r w:rsidR="0072538A" w:rsidRPr="00143B78">
        <w:rPr>
          <w:noProof/>
          <w:lang w:val="en-GB"/>
        </w:rPr>
        <w:t>, 1999)</w:t>
      </w:r>
      <w:r w:rsidR="0072538A">
        <w:rPr>
          <w:lang w:val="en-GB"/>
        </w:rPr>
        <w:fldChar w:fldCharType="end"/>
      </w:r>
      <w:r>
        <w:rPr>
          <w:lang w:val="en-GB"/>
        </w:rPr>
        <w:t xml:space="preserve">. Mammalian WASp is specifically expressed in </w:t>
      </w:r>
      <w:r w:rsidRPr="00E127C8">
        <w:rPr>
          <w:lang w:val="en-GB"/>
        </w:rPr>
        <w:t>hematopoietic</w:t>
      </w:r>
      <w:r>
        <w:rPr>
          <w:lang w:val="en-GB"/>
        </w:rPr>
        <w:t xml:space="preserve"> cells and its mutation</w:t>
      </w:r>
      <w:r w:rsidRPr="00BA06F7">
        <w:rPr>
          <w:lang w:val="en-GB"/>
        </w:rPr>
        <w:t xml:space="preserve"> </w:t>
      </w:r>
      <w:r>
        <w:rPr>
          <w:lang w:val="en-GB"/>
        </w:rPr>
        <w:t>in humans leads to the severe X-linked immunodeficiency disorder</w:t>
      </w:r>
      <w:r w:rsidRPr="007518EE">
        <w:rPr>
          <w:lang w:val="en-GB"/>
        </w:rPr>
        <w:t xml:space="preserve"> </w:t>
      </w:r>
      <w:r w:rsidRPr="008644BF">
        <w:rPr>
          <w:lang w:val="en-GB"/>
        </w:rPr>
        <w:t xml:space="preserve">Wiskott-Aldrich </w:t>
      </w:r>
      <w:r>
        <w:rPr>
          <w:lang w:val="en-GB"/>
        </w:rPr>
        <w:t xml:space="preserve">Syndrome (WAS). WAS is characterised by defective platelet formation which leads to a low platelet count and an increased risk of </w:t>
      </w:r>
      <w:r w:rsidR="006E7A3B" w:rsidRPr="00726C98">
        <w:rPr>
          <w:lang w:val="en-GB"/>
        </w:rPr>
        <w:t>haemorrhages</w:t>
      </w:r>
      <w:r>
        <w:rPr>
          <w:lang w:val="en-GB"/>
        </w:rPr>
        <w:t xml:space="preserve">. Patients are also at increased risk of developing autoimmunity and lymphoma as well as often suffering from eczema </w:t>
      </w:r>
      <w:r>
        <w:rPr>
          <w:lang w:val="en-GB"/>
        </w:rPr>
        <w:fldChar w:fldCharType="begin" w:fldLock="1"/>
      </w:r>
      <w:r w:rsidR="004121BE">
        <w:rPr>
          <w:lang w:val="en-GB"/>
        </w:rPr>
        <w:instrText>ADDIN CSL_CITATION { "citationItems" : [ { "id" : "ITEM-1", "itemData" : { "DOI" : "10.1182/blood-2008-12-115253.", "author" : [ { "dropping-particle" : "", "family" : "Bosticardo", "given" : "Marita", "non-dropping-particle" : "", "parse-names" : false, "suffix" : "" }, { "dropping-particle" : "", "family" : "Marangoni", "given" : "Francesco", "non-dropping-particle" : "", "parse-names" : false, "suffix" : "" }, { "dropping-particle" : "", "family" : "Aiuti", "given" : "Alessandro", "non-dropping-particle" : "", "parse-names" : false, "suffix" : "" }, { "dropping-particle" : "", "family" : "Villa", "given" : "Anna", "non-dropping-particle" : "", "parse-names" : false, "suffix" : "" }, { "dropping-particle" : "", "family" : "Roncarolo", "given" : "Maria Grazia", "non-dropping-particle" : "", "parse-names" : false, "suffix" : "" } ], "container-title" : "Blood", "id" : "ITEM-1", "issue" : "25", "issued" : { "date-parts" : [ [ "2009" ] ] }, "page" : "6288-6295", "title" : "Recent advances in understanding the pathophysiology of Wiskott-Aldrich syndrome", "type" : "article-journal", "volume" : "113" }, "uris" : [ "http://www.mendeley.com/documents/?uuid=89b8fa8a-cc90-41b4-9c3b-e4017bd4b007" ] } ], "mendeley" : { "formattedCitation" : "(Bosticardo &lt;i&gt;et al.&lt;/i&gt;, 2009)", "plainTextFormattedCitation" : "(Bosticardo et al., 2009)", "previouslyFormattedCitation" : "(Bosticardo &lt;i&gt;et al.&lt;/i&gt;, 2009)" }, "properties" : {  }, "schema" : "https://github.com/citation-style-language/schema/raw/master/csl-citation.json" }</w:instrText>
      </w:r>
      <w:r>
        <w:rPr>
          <w:lang w:val="en-GB"/>
        </w:rPr>
        <w:fldChar w:fldCharType="separate"/>
      </w:r>
      <w:r w:rsidR="00143B78" w:rsidRPr="00143B78">
        <w:rPr>
          <w:noProof/>
          <w:lang w:val="en-GB"/>
        </w:rPr>
        <w:t xml:space="preserve">(Bosticardo </w:t>
      </w:r>
      <w:r w:rsidR="00143B78" w:rsidRPr="00143B78">
        <w:rPr>
          <w:i/>
          <w:noProof/>
          <w:lang w:val="en-GB"/>
        </w:rPr>
        <w:t>et al.</w:t>
      </w:r>
      <w:r w:rsidR="00143B78" w:rsidRPr="00143B78">
        <w:rPr>
          <w:noProof/>
          <w:lang w:val="en-GB"/>
        </w:rPr>
        <w:t>, 2009)</w:t>
      </w:r>
      <w:r>
        <w:rPr>
          <w:lang w:val="en-GB"/>
        </w:rPr>
        <w:fldChar w:fldCharType="end"/>
      </w:r>
      <w:r>
        <w:rPr>
          <w:lang w:val="en-GB"/>
        </w:rPr>
        <w:t xml:space="preserve">. N-WASp is far more ubiquitously expressed and its deletion causes embryonic lethality in mice </w:t>
      </w:r>
      <w:r>
        <w:rPr>
          <w:lang w:val="en-GB"/>
        </w:rPr>
        <w:fldChar w:fldCharType="begin" w:fldLock="1"/>
      </w:r>
      <w:r w:rsidR="004121BE">
        <w:rPr>
          <w:lang w:val="en-GB"/>
        </w:rPr>
        <w:instrText>ADDIN CSL_CITATION { "citationItems" : [ { "id" : "ITEM-1", "itemData" : { "DOI" : "10.1093/embo-reports/kve197", "ISBN" : "1469-221X (Print)\\r1469-221X (Linking)", "ISSN" : "1469221X", "PMID" : "11559594", "abstract" : "In mammalian cells, actin dynamics is tightly controlled through small GTPases of the Rho family, WASP/Scar proteins and the Arp2/3 complex. We employed Cre/loxP-mediated gene targeting to disrupt the ubiquitously expressed N-WASP in the mouse germline, which led to embryonic lethality. To elucidate the role of N-WASP at the cellular level, we immortalized embryonic fibroblasts and selected various N-WASP- defective cell lines. These fibroblasts showed no apparent morphological alterations and were highly responsive to the induction of filopodia, but failed to support the motility of Shigella flexneri. In addition, enteropathogenic Escherichia coli were incapable of inducing the formation of actin pedestals in N-WASP-defective cells. Our results prove the essential role of this protein for actin cytoskeletal changes induced by these bacterial pathogens in vivo and in addition show for the first time that N-WASP is dispensible for filopodia formation.", "author" : [ { "dropping-particle" : "", "family" : "Lommel", "given" : "Silvia", "non-dropping-particle" : "", "parse-names" : false, "suffix" : "" }, { "dropping-particle" : "", "family" : "Benesch", "given" : "Stefanie", "non-dropping-particle" : "", "parse-names" : false, "suffix" : "" }, { "dropping-particle" : "", "family" : "Rottner", "given" : "Klemens", "non-dropping-particle" : "", "parse-names" : false, "suffix" : "" }, { "dropping-particle" : "", "family" : "Franz", "given" : "Thomas", "non-dropping-particle" : "", "parse-names" : false, "suffix" : "" }, { "dropping-particle" : "", "family" : "Wehland", "given" : "J\u00fcrgen", "non-dropping-particle" : "", "parse-names" : false, "suffix" : "" }, { "dropping-particle" : "", "family" : "K\u00fchn", "given" : "Ralf", "non-dropping-particle" : "", "parse-names" : false, "suffix" : "" } ], "container-title" : "EMBO Reports", "id" : "ITEM-1", "issue" : "9", "issued" : { "date-parts" : [ [ "2001" ] ] }, "page" : "850-857", "title" : "Actin pedestal formation by enteropathogenic Escherichia coli and intracellular motility of Shigella flexneri are abolished in N-WASP-defective cells", "type" : "article-journal", "volume" : "2" }, "uris" : [ "http://www.mendeley.com/documents/?uuid=60c0a0b9-8d45-4a75-868c-78a087c44090" ] } ], "mendeley" : { "formattedCitation" : "(Lommel &lt;i&gt;et al.&lt;/i&gt;, 2001)", "plainTextFormattedCitation" : "(Lommel et al., 2001)", "previouslyFormattedCitation" : "(Lommel &lt;i&gt;et al.&lt;/i&gt;, 2001)" }, "properties" : {  }, "schema" : "https://github.com/citation-style-language/schema/raw/master/csl-citation.json" }</w:instrText>
      </w:r>
      <w:r>
        <w:rPr>
          <w:lang w:val="en-GB"/>
        </w:rPr>
        <w:fldChar w:fldCharType="separate"/>
      </w:r>
      <w:r w:rsidR="00143B78" w:rsidRPr="00143B78">
        <w:rPr>
          <w:noProof/>
          <w:lang w:val="en-GB"/>
        </w:rPr>
        <w:t xml:space="preserve">(Lommel </w:t>
      </w:r>
      <w:r w:rsidR="00143B78" w:rsidRPr="00143B78">
        <w:rPr>
          <w:i/>
          <w:noProof/>
          <w:lang w:val="en-GB"/>
        </w:rPr>
        <w:t>et al.</w:t>
      </w:r>
      <w:r w:rsidR="00143B78" w:rsidRPr="00143B78">
        <w:rPr>
          <w:noProof/>
          <w:lang w:val="en-GB"/>
        </w:rPr>
        <w:t>, 2001)</w:t>
      </w:r>
      <w:r>
        <w:rPr>
          <w:lang w:val="en-GB"/>
        </w:rPr>
        <w:fldChar w:fldCharType="end"/>
      </w:r>
      <w:r>
        <w:rPr>
          <w:lang w:val="en-GB"/>
        </w:rPr>
        <w:t xml:space="preserve">. The WCA domain of N-WASp contains two WH2 motifs in tandem </w:t>
      </w:r>
      <w:r>
        <w:rPr>
          <w:lang w:val="en-GB"/>
        </w:rPr>
        <w:fldChar w:fldCharType="begin" w:fldLock="1"/>
      </w:r>
      <w:r w:rsidR="004121BE">
        <w:rPr>
          <w:lang w:val="en-GB"/>
        </w:rPr>
        <w:instrText>ADDIN CSL_CITATION { "citationItems" : [ { "id" : "ITEM-1", "itemData" : { "ISBN" : "0261-4189 (Print)\\n0261-4189 (Linking)", "ISSN" : "0261-4189", "PMID" : "8895577", "abstract" : "Here we identify a 65 kDa protein (N-WASP) from brain that binds the SH3 domains of Ash/Grb2. The sequence is homologous to Wiskott-Aldrich syndrome protein (WASP). N-WASP has several functional motifs, such as a pleckstrin homology (PH) domain and cofilin-homologous region, through which N-WASP depolymerizes actin filaments. When overexpressed in COS 7 cells, the wild-type N-WASP causes several surface protrusions where N-WASP co-localizes with actin filaments. Epidermal growth factor (EGF) treatment induces the complex formation of EGF receptors and N-WASP, and produces microspikes. On the other hand, two mutants, C38W (a point mutation in the PH domain) and deltaVCA (deletion of the actin binding domain), localize predominantly in the nucleus and do not cause a change in the cytoskeleton, irrespective of EGF treatment. Interestingly, the C38W PH domain binds less effectively to phosphatidylinositol 4,5-bisphosphate (PIP2) than the wild-type PH domain. These results suggest the importance of the PIP2 binding ability of the PH domain and the actin binding for retention in membranes. Collectively, we conclude that N-WASP transmits signals from tyrosine kinases to cause a polarized rearrangement of cortical actin filaments dependent on PIP2.", "author" : [ { "dropping-particle" : "", "family" : "Miki", "given" : "H", "non-dropping-particle" : "", "parse-names" : false, "suffix" : "" }, { "dropping-particle" : "", "family" : "Miura", "given" : "K", "non-dropping-particle" : "", "parse-names" : false, "suffix" : "" }, { "dropping-particle" : "", "family" : "Takenawa", "given" : "T", "non-dropping-particle" : "", "parse-names" : false, "suffix" : "" } ], "container-title" : "The EMBO journal", "id" : "ITEM-1", "issue" : "19", "issued" : { "date-parts" : [ [ "1996" ] ] }, "page" : "5326-5335", "title" : "N-WASP, a novel actin-depolymerizing protein, regulates the cortical cytoskeletal rearrangement in a PIP2-dependent manner downstream of tyrosine kinases.", "type" : "article-journal", "volume" : "15" }, "uris" : [ "http://www.mendeley.com/documents/?uuid=7fcb16af-3032-4215-89fc-d38ca10de53f" ] } ], "mendeley" : { "formattedCitation" : "(Miki, Miura and Takenawa, 1996)", "plainTextFormattedCitation" : "(Miki, Miura and Takenawa, 1996)", "previouslyFormattedCitation" : "(Miki, Miura and Takenawa, 1996)" }, "properties" : {  }, "schema" : "https://github.com/citation-style-language/schema/raw/master/csl-citation.json" }</w:instrText>
      </w:r>
      <w:r>
        <w:rPr>
          <w:lang w:val="en-GB"/>
        </w:rPr>
        <w:fldChar w:fldCharType="separate"/>
      </w:r>
      <w:r w:rsidR="00143B78" w:rsidRPr="00143B78">
        <w:rPr>
          <w:noProof/>
          <w:lang w:val="en-GB"/>
        </w:rPr>
        <w:t>(Miki, Miura and Takenawa, 1996)</w:t>
      </w:r>
      <w:r>
        <w:rPr>
          <w:lang w:val="en-GB"/>
        </w:rPr>
        <w:fldChar w:fldCharType="end"/>
      </w:r>
      <w:r>
        <w:rPr>
          <w:lang w:val="en-GB"/>
        </w:rPr>
        <w:t>.</w:t>
      </w:r>
    </w:p>
    <w:p w14:paraId="67B60C79" w14:textId="2342679E" w:rsidR="00F60B2B" w:rsidRDefault="000968BB" w:rsidP="00E5114A">
      <w:pPr>
        <w:widowControl w:val="0"/>
        <w:autoSpaceDE w:val="0"/>
        <w:autoSpaceDN w:val="0"/>
        <w:adjustRightInd w:val="0"/>
        <w:spacing w:after="240" w:line="360" w:lineRule="auto"/>
        <w:jc w:val="both"/>
        <w:rPr>
          <w:lang w:val="en-GB"/>
        </w:rPr>
      </w:pPr>
      <w:r>
        <w:rPr>
          <w:lang w:val="en-GB"/>
        </w:rPr>
        <w:t>WASp and N-WASp</w:t>
      </w:r>
      <w:r w:rsidR="00F60B2B">
        <w:rPr>
          <w:lang w:val="en-GB"/>
        </w:rPr>
        <w:t xml:space="preserve"> are defined by an N-terminal WASp-Homology 1 (WH1) and GTPase Binding (GBD) domains. The GBD domain is involved in the activation of the protein and can integrate numerous signals to insure actin polymerisation only occurs at the correct time and place within the cell. The GBD contains a basic and an </w:t>
      </w:r>
      <w:r w:rsidR="006E7A3B" w:rsidRPr="006E7A3B">
        <w:rPr>
          <w:lang w:val="en-GB"/>
        </w:rPr>
        <w:t xml:space="preserve">autoinhibitory </w:t>
      </w:r>
      <w:r w:rsidR="00F60B2B">
        <w:rPr>
          <w:lang w:val="en-GB"/>
        </w:rPr>
        <w:lastRenderedPageBreak/>
        <w:t xml:space="preserve">region as well as a Cdc42 and Rac1 Interactive Binding (CRIB) region </w:t>
      </w:r>
      <w:r w:rsidR="00F60B2B">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sidR="00F60B2B">
        <w:rPr>
          <w:lang w:val="en-GB"/>
        </w:rPr>
        <w:fldChar w:fldCharType="separate"/>
      </w:r>
      <w:r w:rsidR="00143B78" w:rsidRPr="00143B78">
        <w:rPr>
          <w:noProof/>
          <w:lang w:val="en-GB"/>
        </w:rPr>
        <w:t>(Campellone and Welch, 2010)</w:t>
      </w:r>
      <w:r w:rsidR="00F60B2B">
        <w:rPr>
          <w:lang w:val="en-GB"/>
        </w:rPr>
        <w:fldChar w:fldCharType="end"/>
      </w:r>
      <w:r w:rsidR="00F60B2B">
        <w:rPr>
          <w:lang w:val="en-GB"/>
        </w:rPr>
        <w:t>.</w:t>
      </w:r>
    </w:p>
    <w:p w14:paraId="4E097697" w14:textId="003C2BFB" w:rsidR="00F60B2B" w:rsidRDefault="00F60B2B" w:rsidP="00E5114A">
      <w:pPr>
        <w:spacing w:line="360" w:lineRule="auto"/>
        <w:jc w:val="both"/>
        <w:rPr>
          <w:lang w:val="en-GB"/>
        </w:rPr>
      </w:pPr>
      <w:r>
        <w:rPr>
          <w:lang w:val="en-GB"/>
        </w:rPr>
        <w:t xml:space="preserve">N-WASp is important in the formation of a broad range of actin structures such as filopodia and invadapodia. N-WASp also plays an important role during endocytosis and a role has been identified at the Golgi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id" : "ITEM-2", "itemData" : { "DOI" : "10.1242/jcs.199570", "ISBN" : "0000000222969", "ISSN" : "0021-9533", "PMID" : "28646090", "abstract" : "Proteins of the Wiskott-Aldrich syndrome protein (WASP) family function as nucleation-promoting factors for the ubiquitously expressed Arp2/3 complex, which drives the generation of branched actin filaments. Arp2/3-generated actin regulates diverse cellular processes, including the formation of lamellipodia and filopodia, endocytosis and/or phagocytosis at the plasma membrane, and the generation of cargo-laden vesicles from organelles including the Golgi, endoplasmic reticulum (ER) and the endo-lysosomal network. Recent studies have also identified roles for WASP family members in promoting actin dynamics at the centrosome, influencing nuclear shape and membrane remodeling events leading to the generation of autophagosomes. Interestingly, several WASP family members have also been observed in the nucleus where they directly influence gene expression by serving as molecular platforms for the assembly of epigenetic and transcriptional machinery. In this Cell Science at a Glance article and accompanying poster, we provide an update on the subcellular roles of WHAMM, JMY and WASH (also known as WASHC1), as well as their mechanisms of regulation and emerging functions within the cell.", "author" : [ { "dropping-particle" : "", "family" : "Alekhina", "given" : "Olga", "non-dropping-particle" : "", "parse-names" : false, "suffix" : "" }, { "dropping-particle" : "", "family" : "Burstein", "given" : "Ezra", "non-dropping-particle" : "", "parse-names" : false, "suffix" : "" }, { "dropping-particle" : "", "family" : "Billadeau", "given" : "Daniel D.", "non-dropping-particle" : "", "parse-names" : false, "suffix" : "" } ], "container-title" : "Journal of Cell Science", "id" : "ITEM-2", "issue" : "June", "issued" : { "date-parts" : [ [ "2017" ] ] }, "page" : "jcs.199570", "title" : "Cellular functions of WASP family proteins at a glance", "type" : "article-journal" }, "uris" : [ "http://www.mendeley.com/documents/?uuid=cc2492cd-e7b0-4070-991e-f64ececb3bf8" ] } ], "mendeley" : { "formattedCitation" : "(Campellone and Welch, 2010; Alekhina, Burstein and Billadeau, 2017)", "plainTextFormattedCitation" : "(Campellone and Welch, 2010; Alekhina, Burstein and Billadeau, 2017)", "previouslyFormattedCitation" : "(Campellone and Welch, 2010; Alekhina, Burstein and Billadeau, 2017)" }, "properties" : {  }, "schema" : "https://github.com/citation-style-language/schema/raw/master/csl-citation.json" }</w:instrText>
      </w:r>
      <w:r>
        <w:rPr>
          <w:lang w:val="en-GB"/>
        </w:rPr>
        <w:fldChar w:fldCharType="separate"/>
      </w:r>
      <w:r w:rsidR="00143B78" w:rsidRPr="00143B78">
        <w:rPr>
          <w:noProof/>
          <w:lang w:val="en-GB"/>
        </w:rPr>
        <w:t>(Campellone and Welch, 2010; Alekhina, Burstein and Billadeau, 2017)</w:t>
      </w:r>
      <w:r>
        <w:rPr>
          <w:lang w:val="en-GB"/>
        </w:rPr>
        <w:fldChar w:fldCharType="end"/>
      </w:r>
      <w:r>
        <w:rPr>
          <w:lang w:val="en-GB"/>
        </w:rPr>
        <w:t xml:space="preserve">. Organisms that express a WASp /N-WASp also express WASp Interacting Protein (WIP) </w:t>
      </w:r>
      <w:r>
        <w:rPr>
          <w:lang w:val="en-GB"/>
        </w:rPr>
        <w:fldChar w:fldCharType="begin" w:fldLock="1"/>
      </w:r>
      <w:r w:rsidR="004121BE">
        <w:rPr>
          <w:lang w:val="en-GB"/>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mendeley" : { "formattedCitation" : "(Veltman and Insall, 2010)", "plainTextFormattedCitation" : "(Veltman and Insall, 2010)", "previouslyFormattedCitation" : "(Veltman and Insall, 2010)" }, "properties" : {  }, "schema" : "https://github.com/citation-style-language/schema/raw/master/csl-citation.json" }</w:instrText>
      </w:r>
      <w:r>
        <w:rPr>
          <w:lang w:val="en-GB"/>
        </w:rPr>
        <w:fldChar w:fldCharType="separate"/>
      </w:r>
      <w:r w:rsidR="00143B78" w:rsidRPr="00143B78">
        <w:rPr>
          <w:noProof/>
          <w:lang w:val="en-GB"/>
        </w:rPr>
        <w:t>(Veltman and Insall, 2010)</w:t>
      </w:r>
      <w:r>
        <w:rPr>
          <w:lang w:val="en-GB"/>
        </w:rPr>
        <w:fldChar w:fldCharType="end"/>
      </w:r>
      <w:r>
        <w:rPr>
          <w:lang w:val="en-GB"/>
        </w:rPr>
        <w:t xml:space="preserve">.  The role of WIP is not well understood but it seems to be important for WASp stability. </w:t>
      </w:r>
      <w:r>
        <w:rPr>
          <w:i/>
          <w:lang w:val="en-GB"/>
        </w:rPr>
        <w:t>In vitro</w:t>
      </w:r>
      <w:r>
        <w:rPr>
          <w:lang w:val="en-GB"/>
        </w:rPr>
        <w:t xml:space="preserve"> WIP binding promotes WASp inhibition but the interaction may be more complicated and different WIP isoforms have been shown to differentially regulate N-WASp during invadapodia formation </w:t>
      </w:r>
      <w:r>
        <w:rPr>
          <w:lang w:val="en-GB"/>
        </w:rPr>
        <w:fldChar w:fldCharType="begin" w:fldLock="1"/>
      </w:r>
      <w:r w:rsidR="004121BE">
        <w:rPr>
          <w:lang w:val="en-GB"/>
        </w:rPr>
        <w:instrText>ADDIN CSL_CITATION { "citationItems" : [ { "id" : "ITEM-1", "itemData" : { "DOI" : "10.1038/srep23590", "ISSN" : "2045-2322", "PMID" : "27009365", "abstract" : "Cancer cells form actin-rich degradative protrusions (invasive pseudopods and invadopodia), which allows their efficient dispersal during metastasis. Using biochemical and advanced imaging approaches, we demonstrate that the N-WASP-interactors WIP and WICH/WIRE play non-redundant roles in cancer cell invasion. WIP interacts with N-WASP and cortactin and is essential for invadopodium assembly, whereas WICH/WIRE regulates N-WASP activation to control invadopodium maturation and degradative activity. Our data also show that Nck interaction with WIP and WICH/WIRE modulates invadopodium maturation; changes in WIP and WICH/WIRE levels induce differential distribution of Nck. We show that WIP can replace WICH/WIRE functions and that elevated WIP levels correlate with high invasiveness. These findings identify a role for WICH/WIRE in invasiveness and highlight WIP as a hub for signaling molecule recruitment during invadopodium generation and cancer progression, as well as a potential diagnostic biomarker and an optimal target for therapeutic approaches.", "author" : [ { "dropping-particle" : "", "family" : "Garc\u00eda", "given" : "Esther", "non-dropping-particle" : "", "parse-names" : false, "suffix" : "" }, { "dropping-particle" : "", "family" : "Ragazzini", "given" : "Chiara", "non-dropping-particle" : "", "parse-names" : false, "suffix" : "" }, { "dropping-particle" : "", "family" : "Yu", "given" : "Xinzi", "non-dropping-particle" : "", "parse-names" : false, "suffix" : "" }, { "dropping-particle" : "", "family" : "Cuesta-Garc\u00eda", "given" : "Elena", "non-dropping-particle" : "", "parse-names" : false, "suffix" : "" }, { "dropping-particle" : "", "family" : "Bernardino de la Serna", "given" : "Jorge", "non-dropping-particle" : "", "parse-names" : false, "suffix" : "" }, { "dropping-particle" : "", "family" : "Zech", "given" : "Tobias", "non-dropping-particle" : "", "parse-names" : false, "suffix" : "" }, { "dropping-particle" : "", "family" : "Sarri\u00f3", "given" : "David", "non-dropping-particle" : "", "parse-names" : false, "suffix" : "" }, { "dropping-particle" : "", "family" : "Machesky", "given" : "Laura M.", "non-dropping-particle" : "", "parse-names" : false, "suffix" : "" }, { "dropping-particle" : "", "family" : "Ant\u00f3n", "given" : "In\u00e9s M.", "non-dropping-particle" : "", "parse-names" : false, "suffix" : "" } ], "container-title" : "Scientific Reports", "id" : "ITEM-1", "issue" : "March", "issued" : { "date-parts" : [ [ "2016" ] ] }, "page" : "23590", "publisher" : "Nature Publishing Group", "title" : "WIP and WICH/WIRE co-ordinately control invadopodium formation and maturation in human breast cancer cell invasion", "type" : "article-journal", "volume" : "6" }, "uris" : [ "http://www.mendeley.com/documents/?uuid=32d9e2a2-3c08-48c9-9f04-c8de702dc215" ] } ], "mendeley" : { "formattedCitation" : "(Garc\u00eda &lt;i&gt;et al.&lt;/i&gt;, 2016)", "plainTextFormattedCitation" : "(Garc\u00eda et al., 2016)", "previouslyFormattedCitation" : "(Garc\u00eda &lt;i&gt;et al.&lt;/i&gt;, 2016)" }, "properties" : {  }, "schema" : "https://github.com/citation-style-language/schema/raw/master/csl-citation.json" }</w:instrText>
      </w:r>
      <w:r>
        <w:rPr>
          <w:lang w:val="en-GB"/>
        </w:rPr>
        <w:fldChar w:fldCharType="separate"/>
      </w:r>
      <w:r w:rsidR="00143B78" w:rsidRPr="00143B78">
        <w:rPr>
          <w:noProof/>
          <w:lang w:val="en-GB"/>
        </w:rPr>
        <w:t xml:space="preserve">(García </w:t>
      </w:r>
      <w:r w:rsidR="00143B78" w:rsidRPr="00143B78">
        <w:rPr>
          <w:i/>
          <w:noProof/>
          <w:lang w:val="en-GB"/>
        </w:rPr>
        <w:t>et al.</w:t>
      </w:r>
      <w:r w:rsidR="00143B78" w:rsidRPr="00143B78">
        <w:rPr>
          <w:noProof/>
          <w:lang w:val="en-GB"/>
        </w:rPr>
        <w:t>, 2016)</w:t>
      </w:r>
      <w:r>
        <w:rPr>
          <w:lang w:val="en-GB"/>
        </w:rPr>
        <w:fldChar w:fldCharType="end"/>
      </w:r>
      <w:r>
        <w:rPr>
          <w:lang w:val="en-GB"/>
        </w:rPr>
        <w:t xml:space="preserve">. </w:t>
      </w:r>
    </w:p>
    <w:p w14:paraId="5C1769A0" w14:textId="77777777" w:rsidR="00F60B2B" w:rsidRPr="00B43A8F" w:rsidRDefault="00F60B2B" w:rsidP="00E5114A">
      <w:pPr>
        <w:spacing w:line="360" w:lineRule="auto"/>
        <w:jc w:val="both"/>
        <w:rPr>
          <w:lang w:val="en-GB"/>
        </w:rPr>
      </w:pPr>
    </w:p>
    <w:p w14:paraId="093C191D" w14:textId="041770DD" w:rsidR="00F60B2B" w:rsidRDefault="00912B3B" w:rsidP="00E5114A">
      <w:pPr>
        <w:pStyle w:val="Heading4"/>
        <w:jc w:val="both"/>
        <w:rPr>
          <w:lang w:val="en-GB"/>
        </w:rPr>
      </w:pPr>
      <w:bookmarkStart w:id="80" w:name="_Toc494045800"/>
      <w:r>
        <w:rPr>
          <w:lang w:val="en-GB"/>
        </w:rPr>
        <w:t xml:space="preserve">1.9.1.5 </w:t>
      </w:r>
      <w:r w:rsidR="00F60B2B">
        <w:rPr>
          <w:lang w:val="en-GB"/>
        </w:rPr>
        <w:t>SCAR/WAVE</w:t>
      </w:r>
      <w:bookmarkEnd w:id="80"/>
    </w:p>
    <w:p w14:paraId="12518FC7" w14:textId="77777777" w:rsidR="00912B3B" w:rsidRPr="00912B3B" w:rsidRDefault="00912B3B" w:rsidP="00E5114A">
      <w:pPr>
        <w:jc w:val="both"/>
        <w:rPr>
          <w:lang w:val="en-GB"/>
        </w:rPr>
      </w:pPr>
    </w:p>
    <w:p w14:paraId="619C15EB" w14:textId="621F6827" w:rsidR="00F60B2B" w:rsidRDefault="00F60B2B" w:rsidP="00E5114A">
      <w:pPr>
        <w:spacing w:line="360" w:lineRule="auto"/>
        <w:jc w:val="both"/>
        <w:rPr>
          <w:lang w:val="en-GB"/>
        </w:rPr>
      </w:pPr>
      <w:r>
        <w:rPr>
          <w:lang w:val="en-GB"/>
        </w:rPr>
        <w:t>Sho</w:t>
      </w:r>
      <w:r w:rsidR="000968BB">
        <w:rPr>
          <w:lang w:val="en-GB"/>
        </w:rPr>
        <w:t>rtly after the discovery of WASp</w:t>
      </w:r>
      <w:r>
        <w:rPr>
          <w:lang w:val="en-GB"/>
        </w:rPr>
        <w:t xml:space="preserve">, SCAR was first identified in </w:t>
      </w:r>
      <w:r w:rsidRPr="00800657">
        <w:rPr>
          <w:lang w:val="en-GB"/>
        </w:rPr>
        <w:t>Dictyostelium</w:t>
      </w:r>
      <w:r>
        <w:rPr>
          <w:lang w:val="en-GB"/>
        </w:rPr>
        <w:t>. SCAR/WAVE prote</w:t>
      </w:r>
      <w:r w:rsidR="000968BB">
        <w:rPr>
          <w:lang w:val="en-GB"/>
        </w:rPr>
        <w:t>ins are differentiated from WASp/N-WASp</w:t>
      </w:r>
      <w:r>
        <w:rPr>
          <w:lang w:val="en-GB"/>
        </w:rPr>
        <w:t xml:space="preserve"> by N-terminal SCAR Homology Domains (SHD). SCAR</w:t>
      </w:r>
      <w:r w:rsidR="008E1A53">
        <w:rPr>
          <w:lang w:val="en-GB"/>
        </w:rPr>
        <w:t>/WAVE</w:t>
      </w:r>
      <w:r>
        <w:rPr>
          <w:lang w:val="en-GB"/>
        </w:rPr>
        <w:t xml:space="preserve"> also lack the Autoinhibitory and CRIB domains and therefore recombinant full-length SCAR</w:t>
      </w:r>
      <w:r w:rsidR="008E1A53">
        <w:rPr>
          <w:lang w:val="en-GB"/>
        </w:rPr>
        <w:t xml:space="preserve">/WAVE proteins are </w:t>
      </w:r>
      <w:r>
        <w:rPr>
          <w:lang w:val="en-GB"/>
        </w:rPr>
        <w:t>not autoinhibited and can potently activate the Arp2/3 complex</w:t>
      </w:r>
      <w:r w:rsidR="001059BB">
        <w:rPr>
          <w:lang w:val="en-GB"/>
        </w:rPr>
        <w:t xml:space="preserve"> </w:t>
      </w:r>
      <w:r w:rsidR="001059BB">
        <w:rPr>
          <w:i/>
          <w:lang w:val="en-GB"/>
        </w:rPr>
        <w:t>in vitro</w:t>
      </w:r>
      <w:r>
        <w:rPr>
          <w:lang w:val="en-GB"/>
        </w:rPr>
        <w:t xml:space="preserve">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 xml:space="preserve">. There are 3 SCAR paralogues expressed in the human genome and these have been shown to have varying effects on actin polymerisation in vitro </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Pr>
          <w:lang w:val="en-GB"/>
        </w:rPr>
        <w:t>.</w:t>
      </w:r>
      <w:r w:rsidR="008E1A53">
        <w:rPr>
          <w:lang w:val="en-GB"/>
        </w:rPr>
        <w:t xml:space="preserve"> These paralogues are termed WAVE 1-3. In this text, they will be referred to as SCAR/WAVE proteins unless a specific paralogue is being discussed.</w:t>
      </w:r>
      <w:r w:rsidRPr="001753D7">
        <w:rPr>
          <w:lang w:val="en-GB"/>
        </w:rPr>
        <w:t xml:space="preserve"> </w:t>
      </w:r>
      <w:r>
        <w:rPr>
          <w:lang w:val="en-GB"/>
        </w:rPr>
        <w:t>SCAR</w:t>
      </w:r>
      <w:r w:rsidR="008E1A53">
        <w:rPr>
          <w:lang w:val="en-GB"/>
        </w:rPr>
        <w:t>/WAVE</w:t>
      </w:r>
      <w:r>
        <w:rPr>
          <w:lang w:val="en-GB"/>
        </w:rPr>
        <w:t xml:space="preserve"> predominantly promotes actin polymerisation during plasma membrane protrusion and so is more directly associated with cell motility than N-WASp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id" : "ITEM-2", "itemData" : { "DOI" : "10.1242/jcs.199570", "ISBN" : "0000000222969", "ISSN" : "0021-9533", "PMID" : "28646090", "abstract" : "Proteins of the Wiskott-Aldrich syndrome protein (WASP) family function as nucleation-promoting factors for the ubiquitously expressed Arp2/3 complex, which drives the generation of branched actin filaments. Arp2/3-generated actin regulates diverse cellular processes, including the formation of lamellipodia and filopodia, endocytosis and/or phagocytosis at the plasma membrane, and the generation of cargo-laden vesicles from organelles including the Golgi, endoplasmic reticulum (ER) and the endo-lysosomal network. Recent studies have also identified roles for WASP family members in promoting actin dynamics at the centrosome, influencing nuclear shape and membrane remodeling events leading to the generation of autophagosomes. Interestingly, several WASP family members have also been observed in the nucleus where they directly influence gene expression by serving as molecular platforms for the assembly of epigenetic and transcriptional machinery. In this Cell Science at a Glance article and accompanying poster, we provide an update on the subcellular roles of WHAMM, JMY and WASH (also known as WASHC1), as well as their mechanisms of regulation and emerging functions within the cell.", "author" : [ { "dropping-particle" : "", "family" : "Alekhina", "given" : "Olga", "non-dropping-particle" : "", "parse-names" : false, "suffix" : "" }, { "dropping-particle" : "", "family" : "Burstein", "given" : "Ezra", "non-dropping-particle" : "", "parse-names" : false, "suffix" : "" }, { "dropping-particle" : "", "family" : "Billadeau", "given" : "Daniel D.", "non-dropping-particle" : "", "parse-names" : false, "suffix" : "" } ], "container-title" : "Journal of Cell Science", "id" : "ITEM-2", "issue" : "June", "issued" : { "date-parts" : [ [ "2017" ] ] }, "page" : "jcs.199570", "title" : "Cellular functions of WASP family proteins at a glance", "type" : "article-journal" }, "uris" : [ "http://www.mendeley.com/documents/?uuid=cc2492cd-e7b0-4070-991e-f64ececb3bf8" ] } ], "mendeley" : { "formattedCitation" : "(Campellone and Welch, 2010; Alekhina, Burstein and Billadeau, 2017)", "plainTextFormattedCitation" : "(Campellone and Welch, 2010; Alekhina, Burstein and Billadeau, 2017)", "previouslyFormattedCitation" : "(Campellone and Welch, 2010; Alekhina, Burstein and Billadeau, 2017)" }, "properties" : {  }, "schema" : "https://github.com/citation-style-language/schema/raw/master/csl-citation.json" }</w:instrText>
      </w:r>
      <w:r>
        <w:rPr>
          <w:lang w:val="en-GB"/>
        </w:rPr>
        <w:fldChar w:fldCharType="separate"/>
      </w:r>
      <w:r w:rsidR="00143B78" w:rsidRPr="00143B78">
        <w:rPr>
          <w:noProof/>
          <w:lang w:val="en-GB"/>
        </w:rPr>
        <w:t>(Campellone and Welch, 2010; Alekhina, Burstein and Billadeau, 2017)</w:t>
      </w:r>
      <w:r>
        <w:rPr>
          <w:lang w:val="en-GB"/>
        </w:rPr>
        <w:fldChar w:fldCharType="end"/>
      </w:r>
      <w:r>
        <w:rPr>
          <w:lang w:val="en-GB"/>
        </w:rPr>
        <w:t>.</w:t>
      </w:r>
    </w:p>
    <w:p w14:paraId="3C01D4E7" w14:textId="77777777" w:rsidR="00F60B2B" w:rsidRPr="00915C93" w:rsidRDefault="00F60B2B" w:rsidP="00E5114A">
      <w:pPr>
        <w:spacing w:line="360" w:lineRule="auto"/>
        <w:jc w:val="both"/>
        <w:rPr>
          <w:lang w:val="en-GB"/>
        </w:rPr>
      </w:pPr>
    </w:p>
    <w:p w14:paraId="2D51776A" w14:textId="118CBF89" w:rsidR="00F60B2B" w:rsidRDefault="00912B3B" w:rsidP="00E5114A">
      <w:pPr>
        <w:pStyle w:val="Heading4"/>
        <w:jc w:val="both"/>
        <w:rPr>
          <w:lang w:val="en-GB"/>
        </w:rPr>
      </w:pPr>
      <w:bookmarkStart w:id="81" w:name="_Toc494045801"/>
      <w:r>
        <w:rPr>
          <w:lang w:val="en-GB"/>
        </w:rPr>
        <w:t xml:space="preserve">1.9.1.6 </w:t>
      </w:r>
      <w:r w:rsidR="00F60B2B">
        <w:rPr>
          <w:lang w:val="en-GB"/>
        </w:rPr>
        <w:t>WASH</w:t>
      </w:r>
      <w:bookmarkEnd w:id="81"/>
    </w:p>
    <w:p w14:paraId="5F9CB253" w14:textId="77777777" w:rsidR="00912B3B" w:rsidRPr="00912B3B" w:rsidRDefault="00912B3B" w:rsidP="00E5114A">
      <w:pPr>
        <w:jc w:val="both"/>
        <w:rPr>
          <w:lang w:val="en-GB"/>
        </w:rPr>
      </w:pPr>
    </w:p>
    <w:p w14:paraId="295EDAA7" w14:textId="69EB9B93" w:rsidR="00F60B2B" w:rsidRDefault="00F60B2B" w:rsidP="00E5114A">
      <w:pPr>
        <w:spacing w:line="360" w:lineRule="auto"/>
        <w:jc w:val="both"/>
        <w:rPr>
          <w:lang w:val="en-GB"/>
        </w:rPr>
      </w:pPr>
      <w:r>
        <w:rPr>
          <w:lang w:val="en-GB"/>
        </w:rPr>
        <w:t xml:space="preserve">WASp and SCAR Homologue (WASH) was not identified until 2007, however it has been shown to be the most conserved of all WASp subfamilies </w:t>
      </w:r>
      <w:r>
        <w:rPr>
          <w:lang w:val="en-GB"/>
        </w:rPr>
        <w:fldChar w:fldCharType="begin" w:fldLock="1"/>
      </w:r>
      <w:r w:rsidR="004121BE">
        <w:rPr>
          <w:lang w:val="en-GB"/>
        </w:rPr>
        <w:instrText>ADDIN CSL_CITATION { "citationItems" : [ { "id" : "ITEM-1", "itemData" : { "DOI" : "10.1371/journal.pgen.0030237", "ISBN" : "1553-7404 (Electronic)\\r1553-7390 (Linking)", "ISSN" : "15537390", "PMID" : "18159949", "abstract" : "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author" : [ { "dropping-particle" : "V.", "family" : "Linardopoulou", "given" : "Elena", "non-dropping-particle" : "", "parse-names" : false, "suffix" : "" }, { "dropping-particle" : "", "family" : "Parghi", "given" : "Sean S.", "non-dropping-particle" : "", "parse-names" : false, "suffix" : "" }, { "dropping-particle" : "", "family" : "Friedman", "given" : "Cynthia", "non-dropping-particle" : "", "parse-names" : false, "suffix" : "" }, { "dropping-particle" : "", "family" : "Osborn", "given" : "Gregory E.", "non-dropping-particle" : "", "parse-names" : false, "suffix" : "" }, { "dropping-particle" : "", "family" : "Parkhurst", "given" : "Susan M.", "non-dropping-particle" : "", "parse-names" : false, "suffix" : "" }, { "dropping-particle" : "", "family" : "Trask", "given" : "Barbara J.", "non-dropping-particle" : "", "parse-names" : false, "suffix" : "" } ], "container-title" : "PLoS Genetics", "id" : "ITEM-1", "issue" : "12", "issued" : { "date-parts" : [ [ "2007" ] ] }, "page" : "2477-2485", "title" : "Human subtelomeric WASH genes encode a new subclass of the WASP family", "type" : "article-journal", "volume" : "3" }, "uris" : [ "http://www.mendeley.com/documents/?uuid=eaf4b440-127d-4c46-91ca-3b850ae586ed" ] }, { "id" : "ITEM-2",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2", "issued" : { "date-parts" : [ [ "2010" ] ] }, "page" : "2880\u20132893", "title" : "WASP Family Proteins: Their Evolution and Its Physiological Implications", "type" : "article-journal", "volume" : "21" }, "uris" : [ "http://www.mendeley.com/documents/?uuid=0584e87d-8f10-43a4-a6d5-8812b69fc82d" ] } ], "mendeley" : { "formattedCitation" : "(Linardopoulou &lt;i&gt;et al.&lt;/i&gt;, 2007; Veltman and Insall, 2010)", "plainTextFormattedCitation" : "(Linardopoulou et al., 2007; Veltman and Insall, 2010)", "previouslyFormattedCitation" : "(Linardopoulou &lt;i&gt;et al.&lt;/i&gt;, 2007; Veltman and Insall, 2010)" }, "properties" : {  }, "schema" : "https://github.com/citation-style-language/schema/raw/master/csl-citation.json" }</w:instrText>
      </w:r>
      <w:r>
        <w:rPr>
          <w:lang w:val="en-GB"/>
        </w:rPr>
        <w:fldChar w:fldCharType="separate"/>
      </w:r>
      <w:r w:rsidR="00143B78" w:rsidRPr="00143B78">
        <w:rPr>
          <w:noProof/>
          <w:lang w:val="en-GB"/>
        </w:rPr>
        <w:t xml:space="preserve">(Linardopoulou </w:t>
      </w:r>
      <w:r w:rsidR="00143B78" w:rsidRPr="00143B78">
        <w:rPr>
          <w:i/>
          <w:noProof/>
          <w:lang w:val="en-GB"/>
        </w:rPr>
        <w:t>et al.</w:t>
      </w:r>
      <w:r w:rsidR="00143B78" w:rsidRPr="00143B78">
        <w:rPr>
          <w:noProof/>
          <w:lang w:val="en-GB"/>
        </w:rPr>
        <w:t>, 2007; Veltman and Insall, 2010)</w:t>
      </w:r>
      <w:r>
        <w:rPr>
          <w:lang w:val="en-GB"/>
        </w:rPr>
        <w:fldChar w:fldCharType="end"/>
      </w:r>
      <w:r>
        <w:rPr>
          <w:lang w:val="en-GB"/>
        </w:rPr>
        <w:t xml:space="preserve">. Like SCAR/WAVE </w:t>
      </w:r>
      <w:r w:rsidR="00AD180B">
        <w:rPr>
          <w:lang w:val="en-GB"/>
        </w:rPr>
        <w:t xml:space="preserve">proteins </w:t>
      </w:r>
      <w:r>
        <w:rPr>
          <w:lang w:val="en-GB"/>
        </w:rPr>
        <w:t xml:space="preserve">it is associated with a regulatory </w:t>
      </w:r>
      <w:r>
        <w:rPr>
          <w:lang w:val="en-GB"/>
        </w:rPr>
        <w:lastRenderedPageBreak/>
        <w:t xml:space="preserve">complex, which inhibits NPF activity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 xml:space="preserve">. WASH plays an important role in the regulation of endosomal and lysosomal compartments. Arp2/3-mediated actin polymerisation is required to control shape and structural integrity of these compartments as well as for the correct trafficking of a range of cargos from endosomes to other internal membrane structures and the plasma membrane. WASH activates the complex on internal membranes, driving actin polymerisation and therefore trafficking/ recycling of certain cargoes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id" : "ITEM-2", "itemData" : { "DOI" : "10.1242/jcs.199570", "ISBN" : "0000000222969", "ISSN" : "0021-9533", "PMID" : "28646090", "abstract" : "Proteins of the Wiskott-Aldrich syndrome protein (WASP) family function as nucleation-promoting factors for the ubiquitously expressed Arp2/3 complex, which drives the generation of branched actin filaments. Arp2/3-generated actin regulates diverse cellular processes, including the formation of lamellipodia and filopodia, endocytosis and/or phagocytosis at the plasma membrane, and the generation of cargo-laden vesicles from organelles including the Golgi, endoplasmic reticulum (ER) and the endo-lysosomal network. Recent studies have also identified roles for WASP family members in promoting actin dynamics at the centrosome, influencing nuclear shape and membrane remodeling events leading to the generation of autophagosomes. Interestingly, several WASP family members have also been observed in the nucleus where they directly influence gene expression by serving as molecular platforms for the assembly of epigenetic and transcriptional machinery. In this Cell Science at a Glance article and accompanying poster, we provide an update on the subcellular roles of WHAMM, JMY and WASH (also known as WASHC1), as well as their mechanisms of regulation and emerging functions within the cell.", "author" : [ { "dropping-particle" : "", "family" : "Alekhina", "given" : "Olga", "non-dropping-particle" : "", "parse-names" : false, "suffix" : "" }, { "dropping-particle" : "", "family" : "Burstein", "given" : "Ezra", "non-dropping-particle" : "", "parse-names" : false, "suffix" : "" }, { "dropping-particle" : "", "family" : "Billadeau", "given" : "Daniel D.", "non-dropping-particle" : "", "parse-names" : false, "suffix" : "" } ], "container-title" : "Journal of Cell Science", "id" : "ITEM-2", "issue" : "June", "issued" : { "date-parts" : [ [ "2017" ] ] }, "page" : "jcs.199570", "title" : "Cellular functions of WASP family proteins at a glance", "type" : "article-journal" }, "uris" : [ "http://www.mendeley.com/documents/?uuid=cc2492cd-e7b0-4070-991e-f64ececb3bf8" ] } ], "mendeley" : { "formattedCitation" : "(Campellone and Welch, 2010; Alekhina, Burstein and Billadeau, 2017)", "plainTextFormattedCitation" : "(Campellone and Welch, 2010; Alekhina, Burstein and Billadeau, 2017)", "previouslyFormattedCitation" : "(Campellone and Welch, 2010; Alekhina, Burstein and Billadeau, 2017)" }, "properties" : {  }, "schema" : "https://github.com/citation-style-language/schema/raw/master/csl-citation.json" }</w:instrText>
      </w:r>
      <w:r>
        <w:rPr>
          <w:lang w:val="en-GB"/>
        </w:rPr>
        <w:fldChar w:fldCharType="separate"/>
      </w:r>
      <w:r w:rsidR="00143B78" w:rsidRPr="00143B78">
        <w:rPr>
          <w:noProof/>
          <w:lang w:val="en-GB"/>
        </w:rPr>
        <w:t>(Campellone and Welch, 2010; Alekhina, Burstein and Billadeau, 2017)</w:t>
      </w:r>
      <w:r>
        <w:rPr>
          <w:lang w:val="en-GB"/>
        </w:rPr>
        <w:fldChar w:fldCharType="end"/>
      </w:r>
      <w:r>
        <w:rPr>
          <w:lang w:val="en-GB"/>
        </w:rPr>
        <w:t>. An example of this is during the recycling of receptor in micropinocytosis in the professional phagocyte Dictyostelium</w:t>
      </w:r>
      <w:r w:rsidR="001059BB">
        <w:rPr>
          <w:lang w:val="en-GB"/>
        </w:rPr>
        <w:t xml:space="preserve"> </w:t>
      </w:r>
      <w:r>
        <w:rPr>
          <w:lang w:val="en-GB"/>
        </w:rPr>
        <w:fldChar w:fldCharType="begin" w:fldLock="1"/>
      </w:r>
      <w:r w:rsidR="004121BE">
        <w:rPr>
          <w:lang w:val="en-GB"/>
        </w:rPr>
        <w:instrText>ADDIN CSL_CITATION { "citationItems" : [ { "id" : "ITEM-1", "itemData" : { "DOI" : "10.1073/pnas.1524532113", "ISSN" : "1091-6490", "PMID" : "27647881", "abstract" : "Macropinocytosis is an ancient mechanism that allows cells to harvest nutrients from extracellular media, which also allows immune cells to sample antigens from their surroundings. During macropinosome formation, bulk plasma membrane is internalized with all its integral proteins. It is vital for cells to salvage these proteins before degradation, but the mechanisms for sorting them are not known. Here we describe the evolutionarily conserved recruitment of the WASH (WASP and SCAR homolog) complex to both macropinosomes and phagosomes within a minute of internalization. Using Dictyostelium, we demonstrate that WASH drives protein sorting and recycling from macropinosomes and is thus essential to maintain surface receptor levels and sustain phagocytosis. WASH functionally interacts with the retromer complex at both early and late phases of macropinosome maturation, but mediates recycling via retromer-dependent and -independent pathways. WASH mutants consequently have decreased membrane levels of integrins and other surface proteins. This study reveals an important pathway enabling cells to sustain macropinocytosis without bulk degradation of plasma membrane components.", "author" : [ { "dropping-particle" : "", "family" : "Buckley", "given" : "Catherine M", "non-dropping-particle" : "", "parse-names" : false, "suffix" : "" }, { "dropping-particle" : "", "family" : "Gopaldass", "given" : "Navin", "non-dropping-particle" : "", "parse-names" : false, "suffix" : "" }, { "dropping-particle" : "", "family" : "Bosmani", "given" : "Cristina", "non-dropping-particle" : "", "parse-names" : false, "suffix" : "" }, { "dropping-particle" : "", "family" : "Johnston", "given" : "Simon A", "non-dropping-particle" : "", "parse-names" : false, "suffix" : "" }, { "dropping-particle" : "", "family" : "Soldati", "given" : "Thierry", "non-dropping-particle" : "", "parse-names" : false, "suffix" : "" }, { "dropping-particle" : "", "family" : "Insall", "given" : "Robert H", "non-dropping-particle" : "", "parse-names" : false, "suffix" : "" }, { "dropping-particle" : "", "family" : "King", "given" : "Jason S", "non-dropping-particle" : "", "parse-names" : false, "suffix" : "" } ], "container-title" : "Proceedings of the National Academy of Sciences of the United States of America", "id" : "ITEM-1", "issue" : "40", "issued" : { "date-parts" : [ [ "2016" ] ] }, "page" : "E5906-E5915", "title" : "WASH drives early recycling from macropinosomes and phagosomes to maintain surface phagocytic receptors.", "type" : "article-journal", "volume" : "113" }, "uris" : [ "http://www.mendeley.com/documents/?uuid=93c997af-202b-4749-913f-076e4eb89f0f" ] } ], "mendeley" : { "formattedCitation" : "(Buckley &lt;i&gt;et al.&lt;/i&gt;, 2016)", "plainTextFormattedCitation" : "(Buckley et al., 2016)", "previouslyFormattedCitation" : "(Buckley &lt;i&gt;et al.&lt;/i&gt;, 2016)" }, "properties" : {  }, "schema" : "https://github.com/citation-style-language/schema/raw/master/csl-citation.json" }</w:instrText>
      </w:r>
      <w:r>
        <w:rPr>
          <w:lang w:val="en-GB"/>
        </w:rPr>
        <w:fldChar w:fldCharType="separate"/>
      </w:r>
      <w:r w:rsidR="00143B78" w:rsidRPr="00143B78">
        <w:rPr>
          <w:noProof/>
          <w:lang w:val="en-GB"/>
        </w:rPr>
        <w:t xml:space="preserve">(Buckley </w:t>
      </w:r>
      <w:r w:rsidR="00143B78" w:rsidRPr="00143B78">
        <w:rPr>
          <w:i/>
          <w:noProof/>
          <w:lang w:val="en-GB"/>
        </w:rPr>
        <w:t>et al.</w:t>
      </w:r>
      <w:r w:rsidR="00143B78" w:rsidRPr="00143B78">
        <w:rPr>
          <w:noProof/>
          <w:lang w:val="en-GB"/>
        </w:rPr>
        <w:t>, 2016)</w:t>
      </w:r>
      <w:r>
        <w:rPr>
          <w:lang w:val="en-GB"/>
        </w:rPr>
        <w:fldChar w:fldCharType="end"/>
      </w:r>
      <w:r>
        <w:rPr>
          <w:lang w:val="en-GB"/>
        </w:rPr>
        <w:t>.</w:t>
      </w:r>
    </w:p>
    <w:p w14:paraId="36F6F489" w14:textId="77777777" w:rsidR="00F60B2B" w:rsidRDefault="00F60B2B" w:rsidP="00E5114A">
      <w:pPr>
        <w:spacing w:line="360" w:lineRule="auto"/>
        <w:jc w:val="both"/>
        <w:rPr>
          <w:lang w:val="en-GB"/>
        </w:rPr>
      </w:pPr>
    </w:p>
    <w:p w14:paraId="3B100AA1" w14:textId="58C7005D" w:rsidR="00F60B2B" w:rsidRDefault="00F60B2B" w:rsidP="00E5114A">
      <w:pPr>
        <w:spacing w:line="360" w:lineRule="auto"/>
        <w:jc w:val="both"/>
        <w:rPr>
          <w:lang w:val="en-GB"/>
        </w:rPr>
      </w:pPr>
      <w:r>
        <w:rPr>
          <w:lang w:val="en-GB"/>
        </w:rPr>
        <w:t xml:space="preserve">The WCA domain of WASH is differentiated from that of other WASp family proteins by an additional linker region of up to 100 residues between the central and acidic domains </w:t>
      </w:r>
      <w:r>
        <w:rPr>
          <w:lang w:val="en-GB"/>
        </w:rPr>
        <w:fldChar w:fldCharType="begin" w:fldLock="1"/>
      </w:r>
      <w:r w:rsidR="004121BE">
        <w:rPr>
          <w:lang w:val="en-GB"/>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mendeley" : { "formattedCitation" : "(Veltman and Insall, 2010)", "plainTextFormattedCitation" : "(Veltman and Insall, 2010)", "previouslyFormattedCitation" : "(Veltman and Insall, 2010)" }, "properties" : {  }, "schema" : "https://github.com/citation-style-language/schema/raw/master/csl-citation.json" }</w:instrText>
      </w:r>
      <w:r>
        <w:rPr>
          <w:lang w:val="en-GB"/>
        </w:rPr>
        <w:fldChar w:fldCharType="separate"/>
      </w:r>
      <w:r w:rsidR="00143B78" w:rsidRPr="00143B78">
        <w:rPr>
          <w:noProof/>
          <w:lang w:val="en-GB"/>
        </w:rPr>
        <w:t>(Veltman and Insall, 2010)</w:t>
      </w:r>
      <w:r>
        <w:rPr>
          <w:lang w:val="en-GB"/>
        </w:rPr>
        <w:fldChar w:fldCharType="end"/>
      </w:r>
      <w:r>
        <w:rPr>
          <w:lang w:val="en-GB"/>
        </w:rPr>
        <w:t xml:space="preserve">. This brings into question our current understanding of how WASp proteins activate the Arp2/3 complex. The increased distance between the WH2 motif and the acidic motif suggests that the WCA of WASH is not optimised for delivering an actin monomer to the Arp2/3 complex, as predicted in current models. The increased distance between the central and acidic motifs would also be predicted to be sub-optimal for binding to the complex </w:t>
      </w:r>
      <w:r>
        <w:rPr>
          <w:lang w:val="en-GB"/>
        </w:rPr>
        <w:fldChar w:fldCharType="begin" w:fldLock="1"/>
      </w:r>
      <w:r w:rsidR="004121BE">
        <w:rPr>
          <w:lang w:val="en-GB"/>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mendeley" : { "formattedCitation" : "(Veltman and Insall, 2010)", "plainTextFormattedCitation" : "(Veltman and Insall, 2010)", "previouslyFormattedCitation" : "(Veltman and Insall, 2010)" }, "properties" : {  }, "schema" : "https://github.com/citation-style-language/schema/raw/master/csl-citation.json" }</w:instrText>
      </w:r>
      <w:r>
        <w:rPr>
          <w:lang w:val="en-GB"/>
        </w:rPr>
        <w:fldChar w:fldCharType="separate"/>
      </w:r>
      <w:r w:rsidR="00143B78" w:rsidRPr="00143B78">
        <w:rPr>
          <w:noProof/>
          <w:lang w:val="en-GB"/>
        </w:rPr>
        <w:t>(Veltman and Insall, 2010)</w:t>
      </w:r>
      <w:r>
        <w:rPr>
          <w:lang w:val="en-GB"/>
        </w:rPr>
        <w:fldChar w:fldCharType="end"/>
      </w:r>
      <w:r>
        <w:rPr>
          <w:lang w:val="en-GB"/>
        </w:rPr>
        <w:t xml:space="preserve">. </w:t>
      </w:r>
    </w:p>
    <w:p w14:paraId="71749AAD" w14:textId="77777777" w:rsidR="00F60B2B" w:rsidRDefault="00F60B2B" w:rsidP="00E5114A">
      <w:pPr>
        <w:spacing w:line="360" w:lineRule="auto"/>
        <w:jc w:val="both"/>
        <w:rPr>
          <w:lang w:val="en-GB"/>
        </w:rPr>
      </w:pPr>
    </w:p>
    <w:p w14:paraId="215ED709" w14:textId="46592A09" w:rsidR="00F60B2B" w:rsidRDefault="00912B3B" w:rsidP="00E5114A">
      <w:pPr>
        <w:pStyle w:val="Heading4"/>
        <w:jc w:val="both"/>
        <w:rPr>
          <w:lang w:val="en-GB"/>
        </w:rPr>
      </w:pPr>
      <w:bookmarkStart w:id="82" w:name="_Toc494045802"/>
      <w:r>
        <w:rPr>
          <w:lang w:val="en-GB"/>
        </w:rPr>
        <w:t xml:space="preserve">1.9.1.7 </w:t>
      </w:r>
      <w:r w:rsidR="00F60B2B">
        <w:rPr>
          <w:lang w:val="en-GB"/>
        </w:rPr>
        <w:t>WHAMM</w:t>
      </w:r>
      <w:bookmarkEnd w:id="82"/>
    </w:p>
    <w:p w14:paraId="65AE812C" w14:textId="77777777" w:rsidR="00912B3B" w:rsidRPr="00912B3B" w:rsidRDefault="00912B3B" w:rsidP="00E5114A">
      <w:pPr>
        <w:jc w:val="both"/>
        <w:rPr>
          <w:lang w:val="en-GB"/>
        </w:rPr>
      </w:pPr>
    </w:p>
    <w:p w14:paraId="4E6C353B" w14:textId="52640414" w:rsidR="00F60B2B" w:rsidRDefault="00F60B2B" w:rsidP="00E5114A">
      <w:pPr>
        <w:spacing w:line="360" w:lineRule="auto"/>
        <w:jc w:val="both"/>
        <w:rPr>
          <w:lang w:val="en-GB"/>
        </w:rPr>
      </w:pPr>
      <w:r>
        <w:rPr>
          <w:lang w:val="en-GB"/>
        </w:rPr>
        <w:t xml:space="preserve">WASp Homologue associated with Actin Membranes and Microtubules (WHAMM) was initially identified as a regulator of ER to Golgi transport </w:t>
      </w:r>
      <w:r>
        <w:rPr>
          <w:lang w:val="en-GB"/>
        </w:rPr>
        <w:fldChar w:fldCharType="begin" w:fldLock="1"/>
      </w:r>
      <w:r w:rsidR="004121BE">
        <w:rPr>
          <w:lang w:val="en-GB"/>
        </w:rPr>
        <w:instrText>ADDIN CSL_CITATION { "citationItems" : [ { "id" : "ITEM-1", "itemData" : { "DOI" : "10.1016/j.cell.2008.05.032", "ISBN" : "1097-4172 (Electronic)\\n0092-8674 (Linking)", "ISSN" : "00928674", "PMID" : "18614018", "abstract" : "The Arp2/3 complex is an actin nucleator that plays??a??critical role in many cellular processes. Its activities are regulated by nucleation-promoting factors (NPFs) that function primarily during plasma membrane dynamics. Here we identify a mammalian NPF called WHAMM (WASP homolog associated with actin, membranes, and microtubules) that localizes to the cis-Golgi apparatus and tubulo-vesicular membrane transport intermediates. The modular organization of WHAMM includes an N-terminal domain that mediates Golgi membrane association, a coiled-coil region that binds microtubules, and a WCA segment that stimulates Arp2/3-mediated actin polymerization. Overexpression and depletion studies indicate that WHAMM is important for maintaining Golgi structure and facilitating anterograde membrane transport. The ability of WHAMM to interact with microtubules plays a role in membrane tubulation, while its capacity to induce actin assembly promotes tubule elongation. Thus, WHAMM is an important regulator of membrane dynamics functioning at the interface of the microtubule and actin cytoskeletons. ?? 2008 Elsevier Inc. All rights reserved.", "author" : [ { "dropping-particle" : "", "family" : "Campellone", "given" : "Kenneth G", "non-dropping-particle" : "", "parse-names" : false, "suffix" : "" }, { "dropping-particle" : "", "family" : "Webb", "given" : "Neil J", "non-dropping-particle" : "", "parse-names" : false, "suffix" : "" }, { "dropping-particle" : "", "family" : "Znameroski", "given" : "Elizabeth A", "non-dropping-particle" : "", "parse-names" : false, "suffix" : "" }, { "dropping-particle" : "", "family" : "Welch", "given" : "Matthew D", "non-dropping-particle" : "", "parse-names" : false, "suffix" : "" } ], "container-title" : "Cell", "id" : "ITEM-1", "issue" : "1", "issued" : { "date-parts" : [ [ "2008" ] ] }, "page" : "148-161", "title" : "WHAMM Is an Arp2/3 Complex Activator That Binds Microtubules and Functions in ER to Golgi Transport", "type" : "article-journal", "volume" : "134" }, "uris" : [ "http://www.mendeley.com/documents/?uuid=9690e6e3-c219-443a-bdec-256a1e4ef2c5" ] } ], "mendeley" : { "formattedCitation" : "(Campellone &lt;i&gt;et al.&lt;/i&gt;, 2008)", "plainTextFormattedCitation" : "(Campellone et al., 2008)", "previouslyFormattedCitation" : "(Campellone &lt;i&gt;et al.&lt;/i&gt;, 2008)" }, "properties" : {  }, "schema" : "https://github.com/citation-style-language/schema/raw/master/csl-citation.json" }</w:instrText>
      </w:r>
      <w:r>
        <w:rPr>
          <w:lang w:val="en-GB"/>
        </w:rPr>
        <w:fldChar w:fldCharType="separate"/>
      </w:r>
      <w:r w:rsidR="00143B78" w:rsidRPr="00143B78">
        <w:rPr>
          <w:noProof/>
          <w:lang w:val="en-GB"/>
        </w:rPr>
        <w:t xml:space="preserve">(Campellone </w:t>
      </w:r>
      <w:r w:rsidR="00143B78" w:rsidRPr="00143B78">
        <w:rPr>
          <w:i/>
          <w:noProof/>
          <w:lang w:val="en-GB"/>
        </w:rPr>
        <w:t>et al.</w:t>
      </w:r>
      <w:r w:rsidR="00143B78" w:rsidRPr="00143B78">
        <w:rPr>
          <w:noProof/>
          <w:lang w:val="en-GB"/>
        </w:rPr>
        <w:t>, 2008)</w:t>
      </w:r>
      <w:r>
        <w:rPr>
          <w:lang w:val="en-GB"/>
        </w:rPr>
        <w:fldChar w:fldCharType="end"/>
      </w:r>
      <w:r>
        <w:rPr>
          <w:lang w:val="en-GB"/>
        </w:rPr>
        <w:t xml:space="preserve">. Recently an additional role for WHAMM has been recognised in the formation of the autophagosome under starvation </w:t>
      </w:r>
      <w:r>
        <w:rPr>
          <w:lang w:val="en-GB"/>
        </w:rPr>
        <w:fldChar w:fldCharType="begin" w:fldLock="1"/>
      </w:r>
      <w:r w:rsidR="004121BE">
        <w:rPr>
          <w:lang w:val="en-GB"/>
        </w:rPr>
        <w:instrText>ADDIN CSL_CITATION { "citationItems" : [ { "id" : "ITEM-1", "itemData" : { "DOI" : "10.1016/j.cub.2015.05.042", "ISSN" : "0960-9822", "author" : [ { "dropping-particle" : "", "family" : "Kast", "given" : "David J", "non-dropping-particle" : "", "parse-names" : false, "suffix" : "" }, { "dropping-particle" : "", "family" : "Zajac", "given" : "Allison L", "non-dropping-particle" : "", "parse-names" : false, "suffix" : "" }, { "dropping-particle" : "", "family" : "Erika", "given" : "L F", "non-dropping-particle" : "", "parse-names" : false, "suffix" : "" }, { "dropping-particle" : "", "family" : "Ostap", "given" : "E Michael", "non-dropping-particle" : "", "parse-names" : false, "suffix" : "" }, { "dropping-particle" : "", "family" : "Kast", "given" : "David J", "non-dropping-particle" : "", "parse-names" : false, "suffix" : "" }, { "dropping-particle" : "", "family" : "Zajac", "given" : "Allison L", "non-dropping-particle" : "", "parse-names" : false, "suffix" : "" }, { "dropping-particle" : "", "family" : "Holzbaur", "given" : "Erika L F", "non-dropping-particle" : "", "parse-names" : false, "suffix" : "" }, { "dropping-particle" : "", "family" : "Ostap", "given" : "E Michael", "non-dropping-particle" : "", "parse-names" : false, "suffix" : "" }, { "dropping-particle" : "", "family" : "Dominguez", "given" : "Roberto", "non-dropping-particle" : "", "parse-names" : false, "suffix" : "" } ], "container-title" : "Current Biology", "id" : "ITEM-1", "issue" : "13", "issued" : { "date-parts" : [ [ "2015" ] ] }, "page" : "1791-1797", "publisher" : "Elsevier", "title" : "Report WHAMM Directs the Arp2 / 3 Complex to the ER for Autophagosome Biogenesis through an Actin Comet Report WHAMM Directs the Arp2 / 3 Complex to the ER for Autophagosome Biogenesis through an Actin Comet Tail Mechanism", "type" : "article-journal", "volume" : "25" }, "uris" : [ "http://www.mendeley.com/documents/?uuid=f8711f16-e08a-4484-b1c4-af38f1851ac1" ] } ], "mendeley" : { "formattedCitation" : "(Kast &lt;i&gt;et al.&lt;/i&gt;, 2015)", "plainTextFormattedCitation" : "(Kast et al., 2015)", "previouslyFormattedCitation" : "(Kast &lt;i&gt;et al.&lt;/i&gt;, 2015)" }, "properties" : {  }, "schema" : "https://github.com/citation-style-language/schema/raw/master/csl-citation.json" }</w:instrText>
      </w:r>
      <w:r>
        <w:rPr>
          <w:lang w:val="en-GB"/>
        </w:rPr>
        <w:fldChar w:fldCharType="separate"/>
      </w:r>
      <w:r w:rsidR="00143B78" w:rsidRPr="00143B78">
        <w:rPr>
          <w:noProof/>
          <w:lang w:val="en-GB"/>
        </w:rPr>
        <w:t xml:space="preserve">(Kast </w:t>
      </w:r>
      <w:r w:rsidR="00143B78" w:rsidRPr="00143B78">
        <w:rPr>
          <w:i/>
          <w:noProof/>
          <w:lang w:val="en-GB"/>
        </w:rPr>
        <w:t>et al.</w:t>
      </w:r>
      <w:r w:rsidR="00143B78" w:rsidRPr="00143B78">
        <w:rPr>
          <w:noProof/>
          <w:lang w:val="en-GB"/>
        </w:rPr>
        <w:t>, 2015)</w:t>
      </w:r>
      <w:r>
        <w:rPr>
          <w:lang w:val="en-GB"/>
        </w:rPr>
        <w:fldChar w:fldCharType="end"/>
      </w:r>
      <w:r>
        <w:rPr>
          <w:lang w:val="en-GB"/>
        </w:rPr>
        <w:t xml:space="preserve">. </w:t>
      </w:r>
      <w:r w:rsidRPr="00EC67A4">
        <w:rPr>
          <w:lang w:val="en-GB"/>
        </w:rPr>
        <w:t xml:space="preserve">Like </w:t>
      </w:r>
      <w:r>
        <w:rPr>
          <w:lang w:val="en-GB"/>
        </w:rPr>
        <w:t xml:space="preserve">N-WASP, the WCA of WHAMM contains tandem WH2 motifs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 xml:space="preserve">. WHAMM is constitutively active in vitro and the full-length protein activates the Arp2/3 complex to a greater extent than the WCA domain alone in a pyrene assay </w:t>
      </w:r>
      <w:r>
        <w:rPr>
          <w:lang w:val="en-GB"/>
        </w:rPr>
        <w:fldChar w:fldCharType="begin" w:fldLock="1"/>
      </w:r>
      <w:r w:rsidR="004121BE">
        <w:rPr>
          <w:lang w:val="en-GB"/>
        </w:rPr>
        <w:instrText>ADDIN CSL_CITATION { "citationItems" : [ { "id" : "ITEM-1", "itemData" : { "DOI" : "10.1016/j.cell.2008.05.032", "ISBN" : "1097-4172 (Electronic)\\n0092-8674 (Linking)", "ISSN" : "00928674", "PMID" : "18614018", "abstract" : "The Arp2/3 complex is an actin nucleator that plays??a??critical role in many cellular processes. Its activities are regulated by nucleation-promoting factors (NPFs) that function primarily during plasma membrane dynamics. Here we identify a mammalian NPF called WHAMM (WASP homolog associated with actin, membranes, and microtubules) that localizes to the cis-Golgi apparatus and tubulo-vesicular membrane transport intermediates. The modular organization of WHAMM includes an N-terminal domain that mediates Golgi membrane association, a coiled-coil region that binds microtubules, and a WCA segment that stimulates Arp2/3-mediated actin polymerization. Overexpression and depletion studies indicate that WHAMM is important for maintaining Golgi structure and facilitating anterograde membrane transport. The ability of WHAMM to interact with microtubules plays a role in membrane tubulation, while its capacity to induce actin assembly promotes tubule elongation. Thus, WHAMM is an important regulator of membrane dynamics functioning at the interface of the microtubule and actin cytoskeletons. ?? 2008 Elsevier Inc. All rights reserved.", "author" : [ { "dropping-particle" : "", "family" : "Campellone", "given" : "Kenneth G", "non-dropping-particle" : "", "parse-names" : false, "suffix" : "" }, { "dropping-particle" : "", "family" : "Webb", "given" : "Neil J", "non-dropping-particle" : "", "parse-names" : false, "suffix" : "" }, { "dropping-particle" : "", "family" : "Znameroski", "given" : "Elizabeth A", "non-dropping-particle" : "", "parse-names" : false, "suffix" : "" }, { "dropping-particle" : "", "family" : "Welch", "given" : "Matthew D", "non-dropping-particle" : "", "parse-names" : false, "suffix" : "" } ], "container-title" : "Cell", "id" : "ITEM-1", "issue" : "1", "issued" : { "date-parts" : [ [ "2008" ] ] }, "page" : "148-161", "title" : "WHAMM Is an Arp2/3 Complex Activator That Binds Microtubules and Functions in ER to Golgi Transport", "type" : "article-journal", "volume" : "134" }, "uris" : [ "http://www.mendeley.com/documents/?uuid=9690e6e3-c219-443a-bdec-256a1e4ef2c5" ] } ], "mendeley" : { "formattedCitation" : "(Campellone &lt;i&gt;et al.&lt;/i&gt;, 2008)", "plainTextFormattedCitation" : "(Campellone et al., 2008)", "previouslyFormattedCitation" : "(Campellone &lt;i&gt;et al.&lt;/i&gt;, 2008)" }, "properties" : {  }, "schema" : "https://github.com/citation-style-language/schema/raw/master/csl-citation.json" }</w:instrText>
      </w:r>
      <w:r>
        <w:rPr>
          <w:lang w:val="en-GB"/>
        </w:rPr>
        <w:fldChar w:fldCharType="separate"/>
      </w:r>
      <w:r w:rsidR="00143B78" w:rsidRPr="00143B78">
        <w:rPr>
          <w:noProof/>
          <w:lang w:val="en-GB"/>
        </w:rPr>
        <w:t xml:space="preserve">(Campellone </w:t>
      </w:r>
      <w:r w:rsidR="00143B78" w:rsidRPr="00143B78">
        <w:rPr>
          <w:i/>
          <w:noProof/>
          <w:lang w:val="en-GB"/>
        </w:rPr>
        <w:t>et al.</w:t>
      </w:r>
      <w:r w:rsidR="00143B78" w:rsidRPr="00143B78">
        <w:rPr>
          <w:noProof/>
          <w:lang w:val="en-GB"/>
        </w:rPr>
        <w:t>, 2008)</w:t>
      </w:r>
      <w:r>
        <w:rPr>
          <w:lang w:val="en-GB"/>
        </w:rPr>
        <w:fldChar w:fldCharType="end"/>
      </w:r>
      <w:r>
        <w:rPr>
          <w:lang w:val="en-GB"/>
        </w:rPr>
        <w:t xml:space="preserve">. Interestingly, WHAMM has been shown to interact with microtubules and this interaction has been demonstrated to inhibit Arp2/3 activation, providing a novel </w:t>
      </w:r>
      <w:r>
        <w:rPr>
          <w:lang w:val="en-GB"/>
        </w:rPr>
        <w:lastRenderedPageBreak/>
        <w:t xml:space="preserve">mechanism by which NPF activity may be regulated </w:t>
      </w:r>
      <w:r>
        <w:rPr>
          <w:lang w:val="en-GB"/>
        </w:rPr>
        <w:fldChar w:fldCharType="begin" w:fldLock="1"/>
      </w:r>
      <w:r w:rsidR="004121BE">
        <w:rPr>
          <w:lang w:val="en-GB"/>
        </w:rPr>
        <w:instrText>ADDIN CSL_CITATION { "citationItems" : [ { "id" : "ITEM-1", "itemData" : { "DOI" : "10.1016/j.cell.2008.05.032", "ISBN" : "1097-4172 (Electronic)\\n0092-8674 (Linking)", "ISSN" : "00928674", "PMID" : "18614018", "abstract" : "The Arp2/3 complex is an actin nucleator that plays??a??critical role in many cellular processes. Its activities are regulated by nucleation-promoting factors (NPFs) that function primarily during plasma membrane dynamics. Here we identify a mammalian NPF called WHAMM (WASP homolog associated with actin, membranes, and microtubules) that localizes to the cis-Golgi apparatus and tubulo-vesicular membrane transport intermediates. The modular organization of WHAMM includes an N-terminal domain that mediates Golgi membrane association, a coiled-coil region that binds microtubules, and a WCA segment that stimulates Arp2/3-mediated actin polymerization. Overexpression and depletion studies indicate that WHAMM is important for maintaining Golgi structure and facilitating anterograde membrane transport. The ability of WHAMM to interact with microtubules plays a role in membrane tubulation, while its capacity to induce actin assembly promotes tubule elongation. Thus, WHAMM is an important regulator of membrane dynamics functioning at the interface of the microtubule and actin cytoskeletons. ?? 2008 Elsevier Inc. All rights reserved.", "author" : [ { "dropping-particle" : "", "family" : "Campellone", "given" : "Kenneth G", "non-dropping-particle" : "", "parse-names" : false, "suffix" : "" }, { "dropping-particle" : "", "family" : "Webb", "given" : "Neil J", "non-dropping-particle" : "", "parse-names" : false, "suffix" : "" }, { "dropping-particle" : "", "family" : "Znameroski", "given" : "Elizabeth A", "non-dropping-particle" : "", "parse-names" : false, "suffix" : "" }, { "dropping-particle" : "", "family" : "Welch", "given" : "Matthew D", "non-dropping-particle" : "", "parse-names" : false, "suffix" : "" } ], "container-title" : "Cell", "id" : "ITEM-1", "issue" : "1", "issued" : { "date-parts" : [ [ "2008" ] ] }, "page" : "148-161", "title" : "WHAMM Is an Arp2/3 Complex Activator That Binds Microtubules and Functions in ER to Golgi Transport", "type" : "article-journal", "volume" : "134" }, "uris" : [ "http://www.mendeley.com/documents/?uuid=9690e6e3-c219-443a-bdec-256a1e4ef2c5" ] }, { "id" : "ITEM-2", "itemData" : { "DOI" : "10.1083/jcb.201204010", "ISBN" : "0021-9525", "ISSN" : "00219525", "PMID" : "23027905", "abstract" : "The microtubule (MT) and actin cytoskeletons drive many essential cellular processes, yet fairly little is known about how their functions are coordinated. One factor that mediates important cross talk between these two systems is WHAMM, a Golgi-associated protein that utilizes MT binding and actin nucleation activities to promote membrane tubulation during intracellular transport. Using cryoelectron microscopy and other biophysical and biochemical approaches, we unveil the underlying mechanisms for how these activities are coordinated. We find that WHAMM bound to the outer surface of MT protofilaments via a novel interaction between its central coiled-coil region and tubulin heterodimers. Upon the assembly of WHAMM onto MTs, its N-terminal membrane-binding domain was exposed at the MT periphery, where it can recruit vesicles and remodel them into tubular structures. In contrast, MT binding masked the C-terminal portion of WHAMM and prevented it from promoting actin nucleation. These results give rise to a model whereby distinct MT-bound and actin-nucleating populations of WHAMM collaborate during membrane tubulation.", "author" : [ { "dropping-particle" : "", "family" : "Shen", "given" : "Qing Tao", "non-dropping-particle" : "", "parse-names" : false, "suffix" : "" }, { "dropping-particle" : "", "family" : "Hsiue", "given" : "Peter P", "non-dropping-particle" : "", "parse-names" : false, "suffix" : "" }, { "dropping-particle" : "V", "family" : "Sindelar", "given" : "Charles", "non-dropping-particle" : "", "parse-names" : false, "suffix" : "" }, { "dropping-particle" : "", "family" : "Welch", "given" : "Matthew D", "non-dropping-particle" : "", "parse-names" : false, "suffix" : "" }, { "dropping-particle" : "", "family" : "Campellone", "given" : "Kenneth G", "non-dropping-particle" : "", "parse-names" : false, "suffix" : "" }, { "dropping-particle" : "", "family" : "Wang", "given" : "Hong Wei", "non-dropping-particle" : "", "parse-names" : false, "suffix" : "" } ], "container-title" : "Journal of Cell Biology", "id" : "ITEM-2", "issue" : "1", "issued" : { "date-parts" : [ [ "2012" ] ] }, "page" : "111-124", "title" : "Structural insights into WHAMM-mediated cytoskeletal coordination during membrane remodeling", "type" : "article-journal", "volume" : "199" }, "uris" : [ "http://www.mendeley.com/documents/?uuid=d70a1a23-ad7f-4e66-8fe9-a8ec646a5dc7" ] } ], "mendeley" : { "formattedCitation" : "(Campellone &lt;i&gt;et al.&lt;/i&gt;, 2008; Shen &lt;i&gt;et al.&lt;/i&gt;, 2012)", "plainTextFormattedCitation" : "(Campellone et al., 2008; Shen et al., 2012)", "previouslyFormattedCitation" : "(Campellone &lt;i&gt;et al.&lt;/i&gt;, 2008; Shen &lt;i&gt;et al.&lt;/i&gt;, 2012)" }, "properties" : {  }, "schema" : "https://github.com/citation-style-language/schema/raw/master/csl-citation.json" }</w:instrText>
      </w:r>
      <w:r>
        <w:rPr>
          <w:lang w:val="en-GB"/>
        </w:rPr>
        <w:fldChar w:fldCharType="separate"/>
      </w:r>
      <w:r w:rsidR="00143B78" w:rsidRPr="00143B78">
        <w:rPr>
          <w:noProof/>
          <w:lang w:val="en-GB"/>
        </w:rPr>
        <w:t xml:space="preserve">(Campellone </w:t>
      </w:r>
      <w:r w:rsidR="00143B78" w:rsidRPr="00143B78">
        <w:rPr>
          <w:i/>
          <w:noProof/>
          <w:lang w:val="en-GB"/>
        </w:rPr>
        <w:t>et al.</w:t>
      </w:r>
      <w:r w:rsidR="00143B78" w:rsidRPr="00143B78">
        <w:rPr>
          <w:noProof/>
          <w:lang w:val="en-GB"/>
        </w:rPr>
        <w:t xml:space="preserve">, 2008; Shen </w:t>
      </w:r>
      <w:r w:rsidR="00143B78" w:rsidRPr="00143B78">
        <w:rPr>
          <w:i/>
          <w:noProof/>
          <w:lang w:val="en-GB"/>
        </w:rPr>
        <w:t>et al.</w:t>
      </w:r>
      <w:r w:rsidR="00143B78" w:rsidRPr="00143B78">
        <w:rPr>
          <w:noProof/>
          <w:lang w:val="en-GB"/>
        </w:rPr>
        <w:t>, 2012)</w:t>
      </w:r>
      <w:r>
        <w:rPr>
          <w:lang w:val="en-GB"/>
        </w:rPr>
        <w:fldChar w:fldCharType="end"/>
      </w:r>
      <w:r>
        <w:rPr>
          <w:lang w:val="en-GB"/>
        </w:rPr>
        <w:t>.</w:t>
      </w:r>
    </w:p>
    <w:p w14:paraId="284304C8" w14:textId="77777777" w:rsidR="00F60B2B" w:rsidRDefault="00F60B2B" w:rsidP="00E5114A">
      <w:pPr>
        <w:spacing w:line="360" w:lineRule="auto"/>
        <w:jc w:val="both"/>
        <w:rPr>
          <w:lang w:val="en-GB"/>
        </w:rPr>
      </w:pPr>
    </w:p>
    <w:p w14:paraId="0725D5F2" w14:textId="518D60B5" w:rsidR="00912B3B" w:rsidRDefault="00912B3B" w:rsidP="00E5114A">
      <w:pPr>
        <w:pStyle w:val="Heading4"/>
        <w:jc w:val="both"/>
      </w:pPr>
      <w:bookmarkStart w:id="83" w:name="_Toc494045803"/>
      <w:r>
        <w:rPr>
          <w:lang w:val="en-GB"/>
        </w:rPr>
        <w:t xml:space="preserve">1.9.1.8 </w:t>
      </w:r>
      <w:r w:rsidR="00F60B2B" w:rsidRPr="00796F40">
        <w:t>JMY</w:t>
      </w:r>
      <w:bookmarkEnd w:id="83"/>
    </w:p>
    <w:p w14:paraId="3A9DE7C9" w14:textId="77777777" w:rsidR="00B42B6B" w:rsidRPr="00B42B6B" w:rsidRDefault="00B42B6B" w:rsidP="00E5114A">
      <w:pPr>
        <w:jc w:val="both"/>
      </w:pPr>
    </w:p>
    <w:p w14:paraId="656C9ED4" w14:textId="30B45F2F" w:rsidR="00F60B2B" w:rsidRPr="004678F3"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b/>
          <w:bCs/>
        </w:rPr>
      </w:pPr>
      <w:r w:rsidRPr="00796F40">
        <w:rPr>
          <w:rFonts w:cs="Helvetica"/>
        </w:rPr>
        <w:t xml:space="preserve">JMY is a WASp family protein that can both activate the Arp2/3 complex and nucleate actin filaments </w:t>
      </w:r>
      <w:r w:rsidRPr="00796F40">
        <w:rPr>
          <w:rFonts w:cs="Helvetica"/>
          <w:i/>
          <w:iCs/>
        </w:rPr>
        <w:t>de nov</w:t>
      </w:r>
      <w:r>
        <w:rPr>
          <w:rFonts w:cs="Helvetica"/>
          <w:i/>
          <w:iCs/>
        </w:rPr>
        <w:t>o</w:t>
      </w:r>
      <w:r w:rsidRPr="00796F40">
        <w:rPr>
          <w:rFonts w:cs="Helvetica"/>
          <w:i/>
          <w:iCs/>
        </w:rPr>
        <w:t xml:space="preserve">. </w:t>
      </w:r>
      <w:r w:rsidRPr="00796F40">
        <w:rPr>
          <w:rFonts w:cs="Helvetica"/>
        </w:rPr>
        <w:t>JMY was first identified as a transcriptional co-activator of p53 and it functions in the nucleus during DNA repair</w:t>
      </w:r>
      <w:r>
        <w:rPr>
          <w:rFonts w:cs="Helvetica"/>
        </w:rPr>
        <w:t xml:space="preserve"> </w:t>
      </w:r>
      <w:r>
        <w:rPr>
          <w:rFonts w:cs="Helvetica"/>
        </w:rPr>
        <w:fldChar w:fldCharType="begin" w:fldLock="1"/>
      </w:r>
      <w:r w:rsidR="004121BE">
        <w:rPr>
          <w:rFonts w:cs="Helvetica"/>
        </w:rPr>
        <w:instrText>ADDIN CSL_CITATION { "citationItems" : [ { "id" : "ITEM-1", "itemData" : { "DOI" : "10.1016/S1097-2765(00)80338-X", "ISBN" : "1097-2765 (Print)", "ISSN" : "10972765", "PMID" : "10518217", "abstract" : "The ability of p53 to function as a transcription factor is instrumental in facilitating the response to cellular stress, and p300/CBP proteins, which act as coactivators for diverse transcription factors, participate in regulating p53 activity. We report a novel cofactor for p300 that facilitates the p53 response by augmenting p53-dependent transcription and apoptosis. JMY and p300 associate in physiological conditions, and, during the cellular stress response, the p300/JMY complex is recruited to activated p53. The bax gene is efficiently activated by JMY, and protein isoforms that arise through alternative splicing alter the functional outcome of the p53 response. The results provide compelling evidence that the p300/JMY coactivator complex plays a central role in facilitating the p53 response.", "author" : [ { "dropping-particle" : "", "family" : "Shikama", "given" : "Noriko", "non-dropping-particle" : "", "parse-names" : false, "suffix" : "" }, { "dropping-particle" : "", "family" : "Lee", "given" : "Chang Woo", "non-dropping-particle" : "", "parse-names" : false, "suffix" : "" }, { "dropping-particle" : "", "family" : "France", "given" : "Stephen", "non-dropping-particle" : "", "parse-names" : false, "suffix" : "" }, { "dropping-particle" : "", "family" : "Delavaine", "given" : "Laurent", "non-dropping-particle" : "", "parse-names" : false, "suffix" : "" }, { "dropping-particle" : "", "family" : "Lyon", "given" : "Jonathan", "non-dropping-particle" : "", "parse-names" : false, "suffix" : "" }, { "dropping-particle" : "", "family" : "Krstic-Demonacos", "given" : "Marija", "non-dropping-particle" : "", "parse-names" : false, "suffix" : "" }, { "dropping-particle" : "", "family" : "Thangue", "given" : "Nicholas B.", "non-dropping-particle" : "La", "parse-names" : false, "suffix" : "" } ], "container-title" : "Molecular Cell", "id" : "ITEM-1", "issue" : "3", "issued" : { "date-parts" : [ [ "1999" ] ] }, "page" : "365-376", "title" : "A novel cofactor for p300 that regulates the p53 response", "type" : "article-journal", "volume" : "4" }, "uris" : [ "http://www.mendeley.com/documents/?uuid=fda15dd2-8751-4510-9c24-6efc0d69615a" ] } ], "mendeley" : { "formattedCitation" : "(Shikama &lt;i&gt;et al.&lt;/i&gt;, 1999)", "plainTextFormattedCitation" : "(Shikama et al., 1999)", "previouslyFormattedCitation" : "(Shikama &lt;i&gt;et al.&lt;/i&gt;, 1999)" }, "properties" : {  }, "schema" : "https://github.com/citation-style-language/schema/raw/master/csl-citation.json" }</w:instrText>
      </w:r>
      <w:r>
        <w:rPr>
          <w:rFonts w:cs="Helvetica"/>
        </w:rPr>
        <w:fldChar w:fldCharType="separate"/>
      </w:r>
      <w:r w:rsidR="00143B78" w:rsidRPr="00143B78">
        <w:rPr>
          <w:rFonts w:cs="Helvetica"/>
          <w:noProof/>
        </w:rPr>
        <w:t xml:space="preserve">(Shikama </w:t>
      </w:r>
      <w:r w:rsidR="00143B78" w:rsidRPr="00143B78">
        <w:rPr>
          <w:rFonts w:cs="Helvetica"/>
          <w:i/>
          <w:noProof/>
        </w:rPr>
        <w:t>et al.</w:t>
      </w:r>
      <w:r w:rsidR="00143B78" w:rsidRPr="00143B78">
        <w:rPr>
          <w:rFonts w:cs="Helvetica"/>
          <w:noProof/>
        </w:rPr>
        <w:t>, 1999)</w:t>
      </w:r>
      <w:r>
        <w:rPr>
          <w:rFonts w:cs="Helvetica"/>
        </w:rPr>
        <w:fldChar w:fldCharType="end"/>
      </w:r>
      <w:r w:rsidRPr="00796F40">
        <w:rPr>
          <w:rFonts w:cs="Helvetica"/>
        </w:rPr>
        <w:t>. More recently JMY was shown to have a role in cytoskeletal rearrangements in the cytoplasm</w:t>
      </w:r>
      <w:r>
        <w:rPr>
          <w:rFonts w:cs="Helvetica"/>
        </w:rPr>
        <w:t xml:space="preserve"> </w:t>
      </w:r>
      <w:r>
        <w:rPr>
          <w:rFonts w:cs="Helvetica"/>
        </w:rPr>
        <w:fldChar w:fldCharType="begin" w:fldLock="1"/>
      </w:r>
      <w:r w:rsidR="004121BE">
        <w:rPr>
          <w:rFonts w:cs="Helvetica"/>
        </w:rPr>
        <w:instrText>ADDIN CSL_CITATION { "citationItems" : [ { "id" : "ITEM-1", "itemData" : { "DOI" : "10.1038/ncb1852", "ISBN" : "1465-7392", "ISSN" : "1465-7392", "PMID" : "19287377", "abstract" : "Many cellular structures are assembled from networks of actin filaments, and the architecture of these networks depends on the mechanism by which the filaments are formed. Several classes of proteins are known to assemble new filaments, including the Arp2/3 complex, which creates branched filament networks, and Spire, which creates unbranched filaments. We find that JMY, a vertebrate protein first identified as a transcriptional co-activator of p53, combines these two nucleating activities by both activating Arp2/3 and assembling filaments directly using a Spire-like mechanism. Increased levels of JMY expression enhance motility, whereas loss of JMY slows cell migration. When slowly migrating HL-60 cells are differentiated into highly motile neutrophil-like cells, JMY moves from the nucleus to the cytoplasm and is concentrated at the leading edge. Thus, JMY represents a new class of multifunctional actin assembly factor whose activity is regulated, at least in part, by sequestration in the nucleus.", "author" : [ { "dropping-particle" : "", "family" : "Zuchero", "given" : "J Bradley", "non-dropping-particle" : "", "parse-names" : false, "suffix" : "" }, { "dropping-particle" : "", "family" : "Coutts", "given" : "Amanda S", "non-dropping-particle" : "", "parse-names" : false, "suffix" : "" }, { "dropping-particle" : "", "family" : "Quinlan", "given" : "Margot E", "non-dropping-particle" : "", "parse-names" : false, "suffix" : "" }, { "dropping-particle" : "La", "family" : "Thangue", "given" : "Nicholas B", "non-dropping-particle" : "", "parse-names" : false, "suffix" : "" }, { "dropping-particle" : "", "family" : "Mullins", "given" : "R Dyche", "non-dropping-particle" : "", "parse-names" : false, "suffix" : "" } ], "container-title" : "Nature Cell Biology", "id" : "ITEM-1", "issue" : "4", "issued" : { "date-parts" : [ [ "2009" ] ] }, "page" : "451-459", "title" : "p53-cofactor JMY is a multifunctional actin nucleation factor", "type" : "article-journal", "volume" : "11" }, "uris" : [ "http://www.mendeley.com/documents/?uuid=24faaf31-e6ab-46d6-9bdc-58daab37e7fd" ] } ], "mendeley" : { "formattedCitation" : "(Zuchero &lt;i&gt;et al.&lt;/i&gt;, 2009)", "plainTextFormattedCitation" : "(Zuchero et al., 2009)", "previouslyFormattedCitation" : "(Zuchero &lt;i&gt;et al.&lt;/i&gt;, 2009)" }, "properties" : {  }, "schema" : "https://github.com/citation-style-language/schema/raw/master/csl-citation.json" }</w:instrText>
      </w:r>
      <w:r>
        <w:rPr>
          <w:rFonts w:cs="Helvetica"/>
        </w:rPr>
        <w:fldChar w:fldCharType="separate"/>
      </w:r>
      <w:r w:rsidR="00143B78" w:rsidRPr="00143B78">
        <w:rPr>
          <w:rFonts w:cs="Helvetica"/>
          <w:noProof/>
        </w:rPr>
        <w:t xml:space="preserve">(Zuchero </w:t>
      </w:r>
      <w:r w:rsidR="00143B78" w:rsidRPr="00143B78">
        <w:rPr>
          <w:rFonts w:cs="Helvetica"/>
          <w:i/>
          <w:noProof/>
        </w:rPr>
        <w:t>et al.</w:t>
      </w:r>
      <w:r w:rsidR="00143B78" w:rsidRPr="00143B78">
        <w:rPr>
          <w:rFonts w:cs="Helvetica"/>
          <w:noProof/>
        </w:rPr>
        <w:t>, 2009)</w:t>
      </w:r>
      <w:r>
        <w:rPr>
          <w:rFonts w:cs="Helvetica"/>
        </w:rPr>
        <w:fldChar w:fldCharType="end"/>
      </w:r>
      <w:r w:rsidRPr="00796F40">
        <w:rPr>
          <w:rFonts w:cs="Helvetica"/>
        </w:rPr>
        <w:t xml:space="preserve">. </w:t>
      </w:r>
      <w:r>
        <w:rPr>
          <w:rFonts w:cs="Helvetica"/>
        </w:rPr>
        <w:t xml:space="preserve">Like other WASp-family proteins, </w:t>
      </w:r>
      <w:r w:rsidRPr="00796F40">
        <w:rPr>
          <w:rFonts w:cs="Helvetica"/>
        </w:rPr>
        <w:t xml:space="preserve">JMY activates </w:t>
      </w:r>
      <w:r>
        <w:rPr>
          <w:rFonts w:cs="Helvetica"/>
        </w:rPr>
        <w:t>Arp2/3 via its C-</w:t>
      </w:r>
      <w:r w:rsidRPr="00796F40">
        <w:rPr>
          <w:rFonts w:cs="Helvetica"/>
        </w:rPr>
        <w:t xml:space="preserve">terminal WCA domain. JMY was found to be able to nucleate actin filament formation in the absence of </w:t>
      </w:r>
      <w:r>
        <w:rPr>
          <w:rFonts w:cs="Helvetica"/>
        </w:rPr>
        <w:t>A</w:t>
      </w:r>
      <w:r w:rsidRPr="00796F40">
        <w:rPr>
          <w:rFonts w:cs="Helvetica"/>
        </w:rPr>
        <w:t xml:space="preserve">rp2/3 via three tandem </w:t>
      </w:r>
      <w:r>
        <w:rPr>
          <w:rFonts w:cs="Helvetica"/>
        </w:rPr>
        <w:t>WH2</w:t>
      </w:r>
      <w:r w:rsidRPr="00796F40">
        <w:rPr>
          <w:rFonts w:cs="Helvetica"/>
        </w:rPr>
        <w:t xml:space="preserve"> domains in a similar manner to </w:t>
      </w:r>
      <w:r>
        <w:rPr>
          <w:rFonts w:cs="Helvetica"/>
        </w:rPr>
        <w:t>S</w:t>
      </w:r>
      <w:r w:rsidRPr="00796F40">
        <w:rPr>
          <w:rFonts w:cs="Helvetica"/>
        </w:rPr>
        <w:t>pir</w:t>
      </w:r>
      <w:r>
        <w:rPr>
          <w:rFonts w:cs="Helvetica"/>
        </w:rPr>
        <w:t xml:space="preserve">e </w:t>
      </w:r>
      <w:r>
        <w:rPr>
          <w:rFonts w:cs="Helvetica"/>
        </w:rPr>
        <w:fldChar w:fldCharType="begin" w:fldLock="1"/>
      </w:r>
      <w:r w:rsidR="004121BE">
        <w:rPr>
          <w:rFonts w:cs="Helvetica"/>
        </w:rPr>
        <w:instrText>ADDIN CSL_CITATION { "citationItems" : [ { "id" : "ITEM-1", "itemData" : { "DOI" : "10.1038/ncb1852", "ISBN" : "1465-7392", "ISSN" : "1465-7392", "PMID" : "19287377", "abstract" : "Many cellular structures are assembled from networks of actin filaments, and the architecture of these networks depends on the mechanism by which the filaments are formed. Several classes of proteins are known to assemble new filaments, including the Arp2/3 complex, which creates branched filament networks, and Spire, which creates unbranched filaments. We find that JMY, a vertebrate protein first identified as a transcriptional co-activator of p53, combines these two nucleating activities by both activating Arp2/3 and assembling filaments directly using a Spire-like mechanism. Increased levels of JMY expression enhance motility, whereas loss of JMY slows cell migration. When slowly migrating HL-60 cells are differentiated into highly motile neutrophil-like cells, JMY moves from the nucleus to the cytoplasm and is concentrated at the leading edge. Thus, JMY represents a new class of multifunctional actin assembly factor whose activity is regulated, at least in part, by sequestration in the nucleus.", "author" : [ { "dropping-particle" : "", "family" : "Zuchero", "given" : "J Bradley", "non-dropping-particle" : "", "parse-names" : false, "suffix" : "" }, { "dropping-particle" : "", "family" : "Coutts", "given" : "Amanda S", "non-dropping-particle" : "", "parse-names" : false, "suffix" : "" }, { "dropping-particle" : "", "family" : "Quinlan", "given" : "Margot E", "non-dropping-particle" : "", "parse-names" : false, "suffix" : "" }, { "dropping-particle" : "La", "family" : "Thangue", "given" : "Nicholas B", "non-dropping-particle" : "", "parse-names" : false, "suffix" : "" }, { "dropping-particle" : "", "family" : "Mullins", "given" : "R Dyche", "non-dropping-particle" : "", "parse-names" : false, "suffix" : "" } ], "container-title" : "Nature Cell Biology", "id" : "ITEM-1", "issue" : "4", "issued" : { "date-parts" : [ [ "2009" ] ] }, "page" : "451-459", "title" : "p53-cofactor JMY is a multifunctional actin nucleation factor", "type" : "article-journal", "volume" : "11" }, "uris" : [ "http://www.mendeley.com/documents/?uuid=24faaf31-e6ab-46d6-9bdc-58daab37e7fd" ] } ], "mendeley" : { "formattedCitation" : "(Zuchero &lt;i&gt;et al.&lt;/i&gt;, 2009)", "plainTextFormattedCitation" : "(Zuchero et al., 2009)", "previouslyFormattedCitation" : "(Zuchero &lt;i&gt;et al.&lt;/i&gt;, 2009)" }, "properties" : {  }, "schema" : "https://github.com/citation-style-language/schema/raw/master/csl-citation.json" }</w:instrText>
      </w:r>
      <w:r>
        <w:rPr>
          <w:rFonts w:cs="Helvetica"/>
        </w:rPr>
        <w:fldChar w:fldCharType="separate"/>
      </w:r>
      <w:r w:rsidR="00143B78" w:rsidRPr="00143B78">
        <w:rPr>
          <w:rFonts w:cs="Helvetica"/>
          <w:noProof/>
        </w:rPr>
        <w:t xml:space="preserve">(Zuchero </w:t>
      </w:r>
      <w:r w:rsidR="00143B78" w:rsidRPr="00143B78">
        <w:rPr>
          <w:rFonts w:cs="Helvetica"/>
          <w:i/>
          <w:noProof/>
        </w:rPr>
        <w:t>et al.</w:t>
      </w:r>
      <w:r w:rsidR="00143B78" w:rsidRPr="00143B78">
        <w:rPr>
          <w:rFonts w:cs="Helvetica"/>
          <w:noProof/>
        </w:rPr>
        <w:t>, 2009)</w:t>
      </w:r>
      <w:r>
        <w:rPr>
          <w:rFonts w:cs="Helvetica"/>
        </w:rPr>
        <w:fldChar w:fldCharType="end"/>
      </w:r>
      <w:r w:rsidRPr="00796F40">
        <w:rPr>
          <w:rFonts w:cs="Helvetica"/>
        </w:rPr>
        <w:t xml:space="preserve">. </w:t>
      </w:r>
      <w:r>
        <w:rPr>
          <w:rFonts w:cs="Helvetica"/>
        </w:rPr>
        <w:t>Over-</w:t>
      </w:r>
      <w:r w:rsidRPr="00AC217F">
        <w:rPr>
          <w:rFonts w:cs="Helvetica"/>
        </w:rPr>
        <w:t>expression of JMY enhances motility in an Arp2/3 dependent manner</w:t>
      </w:r>
      <w:r>
        <w:rPr>
          <w:rFonts w:cs="Helvetica"/>
        </w:rPr>
        <w:t xml:space="preserve">. </w:t>
      </w:r>
      <w:r w:rsidRPr="00AC217F">
        <w:rPr>
          <w:rFonts w:cs="Helvetica"/>
        </w:rPr>
        <w:t xml:space="preserve">The </w:t>
      </w:r>
      <w:r w:rsidRPr="00AC217F">
        <w:rPr>
          <w:rFonts w:cs="Helvetica"/>
          <w:i/>
          <w:iCs/>
        </w:rPr>
        <w:t xml:space="preserve">de novo </w:t>
      </w:r>
      <w:r w:rsidRPr="00AC217F">
        <w:rPr>
          <w:rFonts w:cs="Helvetica"/>
        </w:rPr>
        <w:t>nucleation activit</w:t>
      </w:r>
      <w:r>
        <w:rPr>
          <w:rFonts w:cs="Helvetica"/>
        </w:rPr>
        <w:t>y of JMY is proposed to promote activation of the Arp2/3 complex</w:t>
      </w:r>
      <w:r w:rsidRPr="00AC217F">
        <w:rPr>
          <w:rFonts w:cs="Helvetica"/>
        </w:rPr>
        <w:t xml:space="preserve"> by </w:t>
      </w:r>
      <w:r>
        <w:rPr>
          <w:rFonts w:cs="Helvetica"/>
        </w:rPr>
        <w:t>providing</w:t>
      </w:r>
      <w:r w:rsidRPr="00AC217F">
        <w:rPr>
          <w:rFonts w:cs="Helvetica"/>
        </w:rPr>
        <w:t xml:space="preserve"> initial mother </w:t>
      </w:r>
      <w:r>
        <w:rPr>
          <w:rFonts w:cs="Helvetica"/>
        </w:rPr>
        <w:t xml:space="preserve">filaments </w:t>
      </w:r>
      <w:r>
        <w:rPr>
          <w:rFonts w:cs="Helvetica"/>
        </w:rPr>
        <w:fldChar w:fldCharType="begin" w:fldLock="1"/>
      </w:r>
      <w:r w:rsidR="004121BE">
        <w:rPr>
          <w:rFonts w:cs="Helvetica"/>
        </w:rPr>
        <w:instrText>ADDIN CSL_CITATION { "citationItems" : [ { "id" : "ITEM-1", "itemData" : { "DOI" : "10.1038/ncb1852", "ISBN" : "1465-7392", "ISSN" : "1465-7392", "PMID" : "19287377", "abstract" : "Many cellular structures are assembled from networks of actin filaments, and the architecture of these networks depends on the mechanism by which the filaments are formed. Several classes of proteins are known to assemble new filaments, including the Arp2/3 complex, which creates branched filament networks, and Spire, which creates unbranched filaments. We find that JMY, a vertebrate protein first identified as a transcriptional co-activator of p53, combines these two nucleating activities by both activating Arp2/3 and assembling filaments directly using a Spire-like mechanism. Increased levels of JMY expression enhance motility, whereas loss of JMY slows cell migration. When slowly migrating HL-60 cells are differentiated into highly motile neutrophil-like cells, JMY moves from the nucleus to the cytoplasm and is concentrated at the leading edge. Thus, JMY represents a new class of multifunctional actin assembly factor whose activity is regulated, at least in part, by sequestration in the nucleus.", "author" : [ { "dropping-particle" : "", "family" : "Zuchero", "given" : "J Bradley", "non-dropping-particle" : "", "parse-names" : false, "suffix" : "" }, { "dropping-particle" : "", "family" : "Coutts", "given" : "Amanda S", "non-dropping-particle" : "", "parse-names" : false, "suffix" : "" }, { "dropping-particle" : "", "family" : "Quinlan", "given" : "Margot E", "non-dropping-particle" : "", "parse-names" : false, "suffix" : "" }, { "dropping-particle" : "La", "family" : "Thangue", "given" : "Nicholas B", "non-dropping-particle" : "", "parse-names" : false, "suffix" : "" }, { "dropping-particle" : "", "family" : "Mullins", "given" : "R Dyche", "non-dropping-particle" : "", "parse-names" : false, "suffix" : "" } ], "container-title" : "Nature Cell Biology", "id" : "ITEM-1", "issue" : "4", "issued" : { "date-parts" : [ [ "2009" ] ] }, "page" : "451-459", "title" : "p53-cofactor JMY is a multifunctional actin nucleation factor", "type" : "article-journal", "volume" : "11" }, "uris" : [ "http://www.mendeley.com/documents/?uuid=24faaf31-e6ab-46d6-9bdc-58daab37e7fd" ] } ], "mendeley" : { "formattedCitation" : "(Zuchero &lt;i&gt;et al.&lt;/i&gt;, 2009)", "plainTextFormattedCitation" : "(Zuchero et al., 2009)", "previouslyFormattedCitation" : "(Zuchero &lt;i&gt;et al.&lt;/i&gt;, 2009)" }, "properties" : {  }, "schema" : "https://github.com/citation-style-language/schema/raw/master/csl-citation.json" }</w:instrText>
      </w:r>
      <w:r>
        <w:rPr>
          <w:rFonts w:cs="Helvetica"/>
        </w:rPr>
        <w:fldChar w:fldCharType="separate"/>
      </w:r>
      <w:r w:rsidR="00143B78" w:rsidRPr="00143B78">
        <w:rPr>
          <w:rFonts w:cs="Helvetica"/>
          <w:noProof/>
        </w:rPr>
        <w:t xml:space="preserve">(Zuchero </w:t>
      </w:r>
      <w:r w:rsidR="00143B78" w:rsidRPr="00143B78">
        <w:rPr>
          <w:rFonts w:cs="Helvetica"/>
          <w:i/>
          <w:noProof/>
        </w:rPr>
        <w:t>et al.</w:t>
      </w:r>
      <w:r w:rsidR="00143B78" w:rsidRPr="00143B78">
        <w:rPr>
          <w:rFonts w:cs="Helvetica"/>
          <w:noProof/>
        </w:rPr>
        <w:t>, 2009)</w:t>
      </w:r>
      <w:r>
        <w:rPr>
          <w:rFonts w:cs="Helvetica"/>
        </w:rPr>
        <w:fldChar w:fldCharType="end"/>
      </w:r>
      <w:r w:rsidRPr="00AC217F">
        <w:rPr>
          <w:rFonts w:cs="Helvetica"/>
        </w:rPr>
        <w:t>.</w:t>
      </w:r>
      <w:r>
        <w:rPr>
          <w:rFonts w:cs="Helvetica"/>
        </w:rPr>
        <w:t xml:space="preserve"> A link between JMY and autophagy has recently been identified </w:t>
      </w:r>
      <w:r>
        <w:rPr>
          <w:rFonts w:cs="Helvetica"/>
        </w:rPr>
        <w:fldChar w:fldCharType="begin" w:fldLock="1"/>
      </w:r>
      <w:r w:rsidR="004121BE">
        <w:rPr>
          <w:rFonts w:cs="Helvetica"/>
        </w:rPr>
        <w:instrText>ADDIN CSL_CITATION { "citationItems" : [ { "id" : "ITEM-1", "itemData" : { "DOI" : "10.1016/j.cub.2015.05.042", "ISSN" : "0960-9822", "author" : [ { "dropping-particle" : "", "family" : "Kast", "given" : "David J", "non-dropping-particle" : "", "parse-names" : false, "suffix" : "" }, { "dropping-particle" : "", "family" : "Zajac", "given" : "Allison L", "non-dropping-particle" : "", "parse-names" : false, "suffix" : "" }, { "dropping-particle" : "", "family" : "Erika", "given" : "L F", "non-dropping-particle" : "", "parse-names" : false, "suffix" : "" }, { "dropping-particle" : "", "family" : "Ostap", "given" : "E Michael", "non-dropping-particle" : "", "parse-names" : false, "suffix" : "" }, { "dropping-particle" : "", "family" : "Kast", "given" : "David J", "non-dropping-particle" : "", "parse-names" : false, "suffix" : "" }, { "dropping-particle" : "", "family" : "Zajac", "given" : "Allison L", "non-dropping-particle" : "", "parse-names" : false, "suffix" : "" }, { "dropping-particle" : "", "family" : "Holzbaur", "given" : "Erika L F", "non-dropping-particle" : "", "parse-names" : false, "suffix" : "" }, { "dropping-particle" : "", "family" : "Ostap", "given" : "E Michael", "non-dropping-particle" : "", "parse-names" : false, "suffix" : "" }, { "dropping-particle" : "", "family" : "Dominguez", "given" : "Roberto", "non-dropping-particle" : "", "parse-names" : false, "suffix" : "" } ], "container-title" : "Current Biology", "id" : "ITEM-1", "issue" : "13", "issued" : { "date-parts" : [ [ "2015" ] ] }, "page" : "1791-1797", "publisher" : "Elsevier", "title" : "Report WHAMM Directs the Arp2 / 3 Complex to the ER for Autophagosome Biogenesis through an Actin Comet Report WHAMM Directs the Arp2 / 3 Complex to the ER for Autophagosome Biogenesis through an Actin Comet Tail Mechanism", "type" : "article-journal", "volume" : "25" }, "uris" : [ "http://www.mendeley.com/documents/?uuid=f8711f16-e08a-4484-b1c4-af38f1851ac1" ] }, { "id" : "ITEM-2", "itemData" : { "DOI" : "10.1038/ncomms8888", "ISBN" : "2041-1723", "ISSN" : "2041-1723", "PMID" : "26223951", "abstract" : "Nature Communications 6,  (2015). doi:10.1038/ncomms8888", "author" : [ { "dropping-particle" : "", "family" : "Coutts", "given" : "Amanda S", "non-dropping-particle" : "", "parse-names" : false, "suffix" : "" }, { "dropping-particle" : "", "family" : "Thangue", "given" : "Nicholas B", "non-dropping-particle" : "La", "parse-names" : false, "suffix" : "" } ], "container-title" : "Nature Communications", "id" : "ITEM-2", "issued" : { "date-parts" : [ [ "2015" ] ] }, "page" : "1-9", "publisher" : "Nature Publishing Group", "title" : "Actin nucleation by WH2 domains at the autophagosome", "type" : "article-journal", "volume" : "6" }, "uris" : [ "http://www.mendeley.com/documents/?uuid=36bdd368-53f2-4fe5-bd76-459c22c61734" ] } ], "mendeley" : { "formattedCitation" : "(Coutts and La Thangue, 2015; Kast &lt;i&gt;et al.&lt;/i&gt;, 2015)", "plainTextFormattedCitation" : "(Coutts and La Thangue, 2015; Kast et al., 2015)", "previouslyFormattedCitation" : "(Coutts and La Thangue, 2015; Kast &lt;i&gt;et al.&lt;/i&gt;, 2015)" }, "properties" : {  }, "schema" : "https://github.com/citation-style-language/schema/raw/master/csl-citation.json" }</w:instrText>
      </w:r>
      <w:r>
        <w:rPr>
          <w:rFonts w:cs="Helvetica"/>
        </w:rPr>
        <w:fldChar w:fldCharType="separate"/>
      </w:r>
      <w:r w:rsidR="00143B78" w:rsidRPr="00143B78">
        <w:rPr>
          <w:rFonts w:cs="Helvetica"/>
          <w:noProof/>
        </w:rPr>
        <w:t xml:space="preserve">(Coutts and La Thangue, 2015; Kast </w:t>
      </w:r>
      <w:r w:rsidR="00143B78" w:rsidRPr="00143B78">
        <w:rPr>
          <w:rFonts w:cs="Helvetica"/>
          <w:i/>
          <w:noProof/>
        </w:rPr>
        <w:t>et al.</w:t>
      </w:r>
      <w:r w:rsidR="00143B78" w:rsidRPr="00143B78">
        <w:rPr>
          <w:rFonts w:cs="Helvetica"/>
          <w:noProof/>
        </w:rPr>
        <w:t>, 2015)</w:t>
      </w:r>
      <w:r>
        <w:rPr>
          <w:rFonts w:cs="Helvetica"/>
        </w:rPr>
        <w:fldChar w:fldCharType="end"/>
      </w:r>
      <w:r>
        <w:rPr>
          <w:rFonts w:cs="Helvetica"/>
        </w:rPr>
        <w:t>.</w:t>
      </w:r>
    </w:p>
    <w:p w14:paraId="1316090E" w14:textId="77777777" w:rsidR="00F60B2B" w:rsidRPr="00796F40" w:rsidRDefault="00F60B2B" w:rsidP="00E5114A">
      <w:pPr>
        <w:spacing w:line="360" w:lineRule="auto"/>
        <w:jc w:val="both"/>
      </w:pPr>
    </w:p>
    <w:p w14:paraId="4F660FFD" w14:textId="6F34B140" w:rsidR="00F60B2B" w:rsidRPr="00796F40" w:rsidRDefault="00912B3B" w:rsidP="00E5114A">
      <w:pPr>
        <w:pStyle w:val="Heading4"/>
        <w:jc w:val="both"/>
      </w:pPr>
      <w:bookmarkStart w:id="84" w:name="_Toc494045804"/>
      <w:r>
        <w:rPr>
          <w:lang w:val="en-GB"/>
        </w:rPr>
        <w:t xml:space="preserve">1.9.1.9 </w:t>
      </w:r>
      <w:r w:rsidR="00F60B2B" w:rsidRPr="00796F40">
        <w:t>WHAMY</w:t>
      </w:r>
      <w:bookmarkEnd w:id="84"/>
    </w:p>
    <w:p w14:paraId="198035B4" w14:textId="77777777"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p>
    <w:p w14:paraId="6698F73B" w14:textId="5729CA6F"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r>
        <w:rPr>
          <w:rFonts w:cs="Helvetica"/>
        </w:rPr>
        <w:t xml:space="preserve">WHAMY is a drosophila WASp-family protein, related to N-WASp, that has lost the ability to activate the Arp2/3 complex </w:t>
      </w:r>
      <w:r>
        <w:rPr>
          <w:rFonts w:cs="Helvetica"/>
        </w:rPr>
        <w:fldChar w:fldCharType="begin" w:fldLock="1"/>
      </w:r>
      <w:r w:rsidR="004121BE">
        <w:rPr>
          <w:rFonts w:cs="Helvetica"/>
        </w:rPr>
        <w:instrText>ADDIN CSL_CITATION { "citationItems" : [ { "id" : "ITEM-1", "itemData" : { "DOI" : "10.1091/mbc.E10", "ISBN" : "1939-4586 (Electronic)\\r1059-1524 (Linking)", "ISSN" : "1939-4586", "PMID" : "20980618", "abstract" : "WASP family proteins control actin polymerization by activating the Arp2/3 complex. Several subfamilies exist, but their regulation and physiological roles are not well understood, nor is it even known if all subfamilies have been identified. Our extensive search reveals few novel WASP family proteins. The WASP, WASH, and SCAR/WAVE subfamilies are evolutionarily ancient, with WASH the most universally present, whereas WHAMM/JMY first appears in invertebrates. An unusual Dictyostelium WASP homologue that has lost the WH1 domain has retained its function in clathrin-mediated endocytosis, demonstrating that WASPs can function with a remarkably diverse domain topology. The WASH and SCAR/WAVE regulatory complexes are much more rigidly maintained; their domain topology is highly conserved, and all subunits are present or lost together, showing that the complexes are ancient and functionally interdependent. Finally, each subfamily has a distinctive C motif, indicating that this motif plays a specific role in each subfamily\u2019s function, unlike the generic V and A motifs. Our analysis identifies which features are universally conserved, and thus essential, and which are branch-specific modifications. It also shows the WASP family is more widespread and diverse than currently appreciated and unexpectedly biases the physiological role of the Arp2/3 complex toward vesicle traffic", "author" : [ { "dropping-particle" : "", "family" : "Veltman", "given" : "Douwe M.", "non-dropping-particle" : "", "parse-names" : false, "suffix" : "" }, { "dropping-particle" : "", "family" : "Insall", "given" : "Robert H.", "non-dropping-particle" : "", "parse-names" : false, "suffix" : "" } ], "container-title" : "Molecular biology of the cell", "id" : "ITEM-1", "issued" : { "date-parts" : [ [ "2010" ] ] }, "page" : "2880\u20132893", "title" : "WASP Family Proteins: Their Evolution and Its Physiological Implications", "type" : "article-journal", "volume" : "21" }, "uris" : [ "http://www.mendeley.com/documents/?uuid=0584e87d-8f10-43a4-a6d5-8812b69fc82d" ] } ], "mendeley" : { "formattedCitation" : "(Veltman and Insall, 2010)", "plainTextFormattedCitation" : "(Veltman and Insall, 2010)", "previouslyFormattedCitation" : "(Veltman and Insall, 2010)" }, "properties" : {  }, "schema" : "https://github.com/citation-style-language/schema/raw/master/csl-citation.json" }</w:instrText>
      </w:r>
      <w:r>
        <w:rPr>
          <w:rFonts w:cs="Helvetica"/>
        </w:rPr>
        <w:fldChar w:fldCharType="separate"/>
      </w:r>
      <w:r w:rsidR="00143B78" w:rsidRPr="00143B78">
        <w:rPr>
          <w:rFonts w:cs="Helvetica"/>
          <w:noProof/>
        </w:rPr>
        <w:t>(Veltman and Insall, 2010)</w:t>
      </w:r>
      <w:r>
        <w:rPr>
          <w:rFonts w:cs="Helvetica"/>
        </w:rPr>
        <w:fldChar w:fldCharType="end"/>
      </w:r>
      <w:r>
        <w:rPr>
          <w:rFonts w:cs="Helvetica"/>
        </w:rPr>
        <w:t xml:space="preserve">. In the absence of profilin, </w:t>
      </w:r>
      <w:r w:rsidRPr="00796F40">
        <w:rPr>
          <w:rFonts w:cs="Helvetica"/>
        </w:rPr>
        <w:t xml:space="preserve">WHAMY </w:t>
      </w:r>
      <w:r>
        <w:rPr>
          <w:rFonts w:cs="Helvetica"/>
        </w:rPr>
        <w:t xml:space="preserve">promotes the formation of actin filaments. In both the presence and absence of profilin WHAMY promotes rapid filament elongation, suggesting that it can interact with the barbed ends of a filament in a processive manner. WHAMY has two N-terminal GBDs which bind Rac1 but not Cdc42 and active Rac1 promotes WHAMY activity in vitro, suggesting that WHAMY is autoinhibited. </w:t>
      </w:r>
      <w:r w:rsidRPr="00796F40">
        <w:rPr>
          <w:rFonts w:cs="Helvetica"/>
        </w:rPr>
        <w:t>Interaction with activ</w:t>
      </w:r>
      <w:r>
        <w:rPr>
          <w:rFonts w:cs="Helvetica"/>
        </w:rPr>
        <w:t>e</w:t>
      </w:r>
      <w:r w:rsidRPr="00796F40">
        <w:rPr>
          <w:rFonts w:cs="Helvetica"/>
        </w:rPr>
        <w:t xml:space="preserve"> Rac1 is sufficient to target WHAMY to </w:t>
      </w:r>
      <w:r w:rsidR="006E7A3B" w:rsidRPr="006E7A3B">
        <w:rPr>
          <w:rFonts w:cs="Helvetica"/>
        </w:rPr>
        <w:t xml:space="preserve">lamellipodial </w:t>
      </w:r>
      <w:r w:rsidRPr="00796F40">
        <w:rPr>
          <w:rFonts w:cs="Helvetica"/>
        </w:rPr>
        <w:t xml:space="preserve">and filopodial tips and overexpression in macrophages leads to the formation of </w:t>
      </w:r>
      <w:r>
        <w:rPr>
          <w:rFonts w:cs="Helvetica"/>
        </w:rPr>
        <w:t xml:space="preserve">numerous filopodial protrusions </w:t>
      </w:r>
      <w:r>
        <w:rPr>
          <w:rFonts w:cs="Helvetica"/>
        </w:rPr>
        <w:fldChar w:fldCharType="begin" w:fldLock="1"/>
      </w:r>
      <w:r w:rsidR="004121BE">
        <w:rPr>
          <w:rFonts w:cs="Helvetica"/>
        </w:rPr>
        <w:instrText>ADDIN CSL_CITATION { "citationItems" : [ { "id" : "ITEM-1", "itemData" : { "DOI" : "10.1242/jcs.179325", "ISSN" : "0021-9533", "PMID" : "26675239", "abstract" : "Wiskott-Aldrich syndrome proteins (WASPs) are nucleation-promoting factors (NPF) that differentially control the Arp2/3 complex. In Drosophila, three different family members, SCAR (also known as WAVE), WASP and WASH (also known as CG13176), have been analyzed so far. Here, we characterized WHAMY, the fourth Drosophila WASP family member. whamy originated from a wasp gene duplication and underwent a sub-neofunctionalization. Unlike WASP, we found that WHAMY specifically interacted with activated Rac1 through its two CRIB domains, which were sufficient for targeting WHAMY to lamellipodial and filopodial tips. Biochemical analyses showed that WHAMY promoted exceptionally fast actin filament elongation, although it did not activate the Arp2/3 complex. Loss- and gain-of-function studies revealed an important function of WHAMY in membrane protrusions and cell migration in macrophages. Genetic data further implied synergistic functions between WHAMY and WASP during morphogenesis. Double mutants were late-embryonic lethal and showed severe defects in myoblast fusion. Trans-heterozygous mutant animals showed strongly increased defects in sensory cell fate specification. Thus, WHAMY is a novel actin polymerase with an initial partitioning of ancestral WASP functions in development and subsequent acquisition of a new function in cell motility during evolution.", "author" : [ { "dropping-particle" : "", "family" : "Brinkmann", "given" : "K.", "non-dropping-particle" : "", "parse-names" : false, "suffix" : "" }, { "dropping-particle" : "", "family" : "Winterhoff", "given" : "M.", "non-dropping-particle" : "", "parse-names" : false, "suffix" : "" }, { "dropping-particle" : "", "family" : "O\u00a0nel", "given" : "S.-F.", "non-dropping-particle" : "", "parse-names" : false, "suffix" : "" }, { "dropping-particle" : "", "family" : "Schultz", "given" : "J.", "non-dropping-particle" : "", "parse-names" : false, "suffix" : "" }, { "dropping-particle" : "", "family" : "Faix", "given" : "J.", "non-dropping-particle" : "", "parse-names" : false, "suffix" : "" }, { "dropping-particle" : "", "family" : "Bogdan", "given" : "S.", "non-dropping-particle" : "", "parse-names" : false, "suffix" : "" } ], "container-title" : "Journal of Cell Science", "id" : "ITEM-1", "issue" : "3", "issued" : { "date-parts" : [ [ "2016" ] ] }, "page" : "604-620", "title" : "WHAMY is a novel actin polymerase promoting myoblast fusion, macrophage cell motility and sensory organ development in Drosophila", "type" : "article-journal", "volume" : "129" }, "uris" : [ "http://www.mendeley.com/documents/?uuid=88f44753-3261-47e3-946f-f371c24eb6fd" ] } ], "mendeley" : { "formattedCitation" : "(Brinkmann &lt;i&gt;et al.&lt;/i&gt;, 2016)", "plainTextFormattedCitation" : "(Brinkmann et al., 2016)", "previouslyFormattedCitation" : "(Brinkmann &lt;i&gt;et al.&lt;/i&gt;, 2016)" }, "properties" : {  }, "schema" : "https://github.com/citation-style-language/schema/raw/master/csl-citation.json" }</w:instrText>
      </w:r>
      <w:r>
        <w:rPr>
          <w:rFonts w:cs="Helvetica"/>
        </w:rPr>
        <w:fldChar w:fldCharType="separate"/>
      </w:r>
      <w:r w:rsidR="00143B78" w:rsidRPr="00143B78">
        <w:rPr>
          <w:rFonts w:cs="Helvetica"/>
          <w:noProof/>
        </w:rPr>
        <w:t xml:space="preserve">(Brinkmann </w:t>
      </w:r>
      <w:r w:rsidR="00143B78" w:rsidRPr="00143B78">
        <w:rPr>
          <w:rFonts w:cs="Helvetica"/>
          <w:i/>
          <w:noProof/>
        </w:rPr>
        <w:t>et al.</w:t>
      </w:r>
      <w:r w:rsidR="00143B78" w:rsidRPr="00143B78">
        <w:rPr>
          <w:rFonts w:cs="Helvetica"/>
          <w:noProof/>
        </w:rPr>
        <w:t>, 2016)</w:t>
      </w:r>
      <w:r>
        <w:rPr>
          <w:rFonts w:cs="Helvetica"/>
        </w:rPr>
        <w:fldChar w:fldCharType="end"/>
      </w:r>
      <w:r>
        <w:rPr>
          <w:rFonts w:cs="Helvetica"/>
        </w:rPr>
        <w:t xml:space="preserve">. </w:t>
      </w:r>
    </w:p>
    <w:p w14:paraId="15517F28" w14:textId="77777777"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p>
    <w:p w14:paraId="7287EA82" w14:textId="62629DA4" w:rsidR="00F60B2B" w:rsidRDefault="00F60B2B"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rPr>
      </w:pPr>
      <w:r>
        <w:rPr>
          <w:rFonts w:cs="Helvetica"/>
        </w:rPr>
        <w:t>WHAMY</w:t>
      </w:r>
      <w:r w:rsidRPr="00796F40">
        <w:rPr>
          <w:rFonts w:cs="Helvetica"/>
        </w:rPr>
        <w:t xml:space="preserve"> work</w:t>
      </w:r>
      <w:r>
        <w:rPr>
          <w:rFonts w:cs="Helvetica"/>
        </w:rPr>
        <w:t>s</w:t>
      </w:r>
      <w:r w:rsidRPr="00796F40">
        <w:rPr>
          <w:rFonts w:cs="Helvetica"/>
        </w:rPr>
        <w:t xml:space="preserve"> in tandem with WAS</w:t>
      </w:r>
      <w:r w:rsidR="000968BB">
        <w:rPr>
          <w:rFonts w:cs="Helvetica"/>
        </w:rPr>
        <w:t>p</w:t>
      </w:r>
      <w:r w:rsidRPr="00796F40">
        <w:rPr>
          <w:rFonts w:cs="Helvetica"/>
        </w:rPr>
        <w:t xml:space="preserve"> throughout </w:t>
      </w:r>
      <w:r w:rsidR="001059BB">
        <w:rPr>
          <w:rFonts w:cs="Helvetica"/>
        </w:rPr>
        <w:t>various</w:t>
      </w:r>
      <w:r w:rsidRPr="00796F40">
        <w:rPr>
          <w:rFonts w:cs="Helvetica"/>
        </w:rPr>
        <w:t xml:space="preserve"> stages of </w:t>
      </w:r>
      <w:r>
        <w:rPr>
          <w:rFonts w:cs="Helvetica"/>
        </w:rPr>
        <w:t>D</w:t>
      </w:r>
      <w:r w:rsidRPr="00796F40">
        <w:rPr>
          <w:rFonts w:cs="Helvetica"/>
        </w:rPr>
        <w:t xml:space="preserve">rosophila </w:t>
      </w:r>
      <w:r w:rsidRPr="00796F40">
        <w:rPr>
          <w:rFonts w:cs="Helvetica"/>
        </w:rPr>
        <w:lastRenderedPageBreak/>
        <w:t xml:space="preserve">development. The interaction of WASP and WHAMY enhances both the </w:t>
      </w:r>
      <w:r>
        <w:rPr>
          <w:rFonts w:cs="Helvetica"/>
        </w:rPr>
        <w:t>A</w:t>
      </w:r>
      <w:r w:rsidRPr="00796F40">
        <w:rPr>
          <w:rFonts w:cs="Helvetica"/>
        </w:rPr>
        <w:t xml:space="preserve">rp2/3 independent activity of WHAMY and the </w:t>
      </w:r>
      <w:r>
        <w:rPr>
          <w:rFonts w:cs="Helvetica"/>
        </w:rPr>
        <w:t>A</w:t>
      </w:r>
      <w:r w:rsidRPr="00796F40">
        <w:rPr>
          <w:rFonts w:cs="Helvetica"/>
        </w:rPr>
        <w:t xml:space="preserve">rp2/3 dependent </w:t>
      </w:r>
      <w:r w:rsidR="000968BB">
        <w:rPr>
          <w:rFonts w:cs="Helvetica"/>
        </w:rPr>
        <w:t>activity of WASp. This WASp-</w:t>
      </w:r>
      <w:r>
        <w:rPr>
          <w:rFonts w:cs="Helvetica"/>
        </w:rPr>
        <w:t>WHA</w:t>
      </w:r>
      <w:r w:rsidRPr="00796F40">
        <w:rPr>
          <w:rFonts w:cs="Helvetica"/>
        </w:rPr>
        <w:t xml:space="preserve">MY complex can </w:t>
      </w:r>
      <w:r>
        <w:rPr>
          <w:rFonts w:cs="Helvetica"/>
        </w:rPr>
        <w:t xml:space="preserve">therefore </w:t>
      </w:r>
      <w:r w:rsidRPr="00796F40">
        <w:rPr>
          <w:rFonts w:cs="Helvetica"/>
        </w:rPr>
        <w:t xml:space="preserve">both promote actin filament </w:t>
      </w:r>
      <w:r>
        <w:rPr>
          <w:rFonts w:cs="Helvetica"/>
        </w:rPr>
        <w:t>formation</w:t>
      </w:r>
      <w:r w:rsidRPr="00796F40">
        <w:rPr>
          <w:rFonts w:cs="Helvetica"/>
        </w:rPr>
        <w:t xml:space="preserve"> and activate the Arp2/3 complex</w:t>
      </w:r>
      <w:r>
        <w:rPr>
          <w:rFonts w:cs="Helvetica"/>
        </w:rPr>
        <w:t xml:space="preserve"> </w:t>
      </w:r>
      <w:r>
        <w:rPr>
          <w:rFonts w:cs="Helvetica"/>
        </w:rPr>
        <w:fldChar w:fldCharType="begin" w:fldLock="1"/>
      </w:r>
      <w:r w:rsidR="004121BE">
        <w:rPr>
          <w:rFonts w:cs="Helvetica"/>
        </w:rPr>
        <w:instrText>ADDIN CSL_CITATION { "citationItems" : [ { "id" : "ITEM-1", "itemData" : { "DOI" : "10.1242/jcs.179325", "ISSN" : "0021-9533", "PMID" : "26675239", "abstract" : "Wiskott-Aldrich syndrome proteins (WASPs) are nucleation-promoting factors (NPF) that differentially control the Arp2/3 complex. In Drosophila, three different family members, SCAR (also known as WAVE), WASP and WASH (also known as CG13176), have been analyzed so far. Here, we characterized WHAMY, the fourth Drosophila WASP family member. whamy originated from a wasp gene duplication and underwent a sub-neofunctionalization. Unlike WASP, we found that WHAMY specifically interacted with activated Rac1 through its two CRIB domains, which were sufficient for targeting WHAMY to lamellipodial and filopodial tips. Biochemical analyses showed that WHAMY promoted exceptionally fast actin filament elongation, although it did not activate the Arp2/3 complex. Loss- and gain-of-function studies revealed an important function of WHAMY in membrane protrusions and cell migration in macrophages. Genetic data further implied synergistic functions between WHAMY and WASP during morphogenesis. Double mutants were late-embryonic lethal and showed severe defects in myoblast fusion. Trans-heterozygous mutant animals showed strongly increased defects in sensory cell fate specification. Thus, WHAMY is a novel actin polymerase with an initial partitioning of ancestral WASP functions in development and subsequent acquisition of a new function in cell motility during evolution.", "author" : [ { "dropping-particle" : "", "family" : "Brinkmann", "given" : "K.", "non-dropping-particle" : "", "parse-names" : false, "suffix" : "" }, { "dropping-particle" : "", "family" : "Winterhoff", "given" : "M.", "non-dropping-particle" : "", "parse-names" : false, "suffix" : "" }, { "dropping-particle" : "", "family" : "O\u00a0nel", "given" : "S.-F.", "non-dropping-particle" : "", "parse-names" : false, "suffix" : "" }, { "dropping-particle" : "", "family" : "Schultz", "given" : "J.", "non-dropping-particle" : "", "parse-names" : false, "suffix" : "" }, { "dropping-particle" : "", "family" : "Faix", "given" : "J.", "non-dropping-particle" : "", "parse-names" : false, "suffix" : "" }, { "dropping-particle" : "", "family" : "Bogdan", "given" : "S.", "non-dropping-particle" : "", "parse-names" : false, "suffix" : "" } ], "container-title" : "Journal of Cell Science", "id" : "ITEM-1", "issue" : "3", "issued" : { "date-parts" : [ [ "2016" ] ] }, "page" : "604-620", "title" : "WHAMY is a novel actin polymerase promoting myoblast fusion, macrophage cell motility and sensory organ development in Drosophila", "type" : "article-journal", "volume" : "129" }, "uris" : [ "http://www.mendeley.com/documents/?uuid=88f44753-3261-47e3-946f-f371c24eb6fd" ] } ], "mendeley" : { "formattedCitation" : "(Brinkmann &lt;i&gt;et al.&lt;/i&gt;, 2016)", "plainTextFormattedCitation" : "(Brinkmann et al., 2016)", "previouslyFormattedCitation" : "(Brinkmann &lt;i&gt;et al.&lt;/i&gt;, 2016)" }, "properties" : {  }, "schema" : "https://github.com/citation-style-language/schema/raw/master/csl-citation.json" }</w:instrText>
      </w:r>
      <w:r>
        <w:rPr>
          <w:rFonts w:cs="Helvetica"/>
        </w:rPr>
        <w:fldChar w:fldCharType="separate"/>
      </w:r>
      <w:r w:rsidR="00143B78" w:rsidRPr="00143B78">
        <w:rPr>
          <w:rFonts w:cs="Helvetica"/>
          <w:noProof/>
        </w:rPr>
        <w:t xml:space="preserve">(Brinkmann </w:t>
      </w:r>
      <w:r w:rsidR="00143B78" w:rsidRPr="00143B78">
        <w:rPr>
          <w:rFonts w:cs="Helvetica"/>
          <w:i/>
          <w:noProof/>
        </w:rPr>
        <w:t>et al.</w:t>
      </w:r>
      <w:r w:rsidR="00143B78" w:rsidRPr="00143B78">
        <w:rPr>
          <w:rFonts w:cs="Helvetica"/>
          <w:noProof/>
        </w:rPr>
        <w:t>, 2016)</w:t>
      </w:r>
      <w:r>
        <w:rPr>
          <w:rFonts w:cs="Helvetica"/>
        </w:rPr>
        <w:fldChar w:fldCharType="end"/>
      </w:r>
      <w:r w:rsidRPr="00796F40">
        <w:rPr>
          <w:rFonts w:cs="Helvetica"/>
        </w:rPr>
        <w:t xml:space="preserve">. </w:t>
      </w:r>
      <w:r>
        <w:rPr>
          <w:rFonts w:cs="Helvetica"/>
        </w:rPr>
        <w:t xml:space="preserve">This is reminiscent of JMY and provides another example of these two activities being linked in vivo </w:t>
      </w:r>
      <w:r>
        <w:rPr>
          <w:rFonts w:cs="Helvetica"/>
        </w:rPr>
        <w:fldChar w:fldCharType="begin" w:fldLock="1"/>
      </w:r>
      <w:r w:rsidR="004121BE">
        <w:rPr>
          <w:rFonts w:cs="Helvetica"/>
        </w:rPr>
        <w:instrText>ADDIN CSL_CITATION { "citationItems" : [ { "id" : "ITEM-1", "itemData" : { "DOI" : "10.1042/BST20160176", "ISSN" : "0300-5127", "PMID" : "27911716", "abstract" : "Wiskott-Aldrich syndrome protein (WASP) family proteins have been extensively characterized as factors that promote the nucleation of actin through the activation of the protein complex Arp2/3. While yeast mostly have a single member of the family, mammalian cells have at least six different members, often with multiple isoforms. Members of the family are characterized by a common structure. Their N-termini are varied and are considered to confer spatial and temporal regulation of Arp2/3-activating activity, whereas their C-terminal half contains a polyproline-rich region, one or more WASP homology-2 (WH2) actin-binding domains and motifs that bind directly to Arp2/3. Recent studies, however, indicate that the yeast WASP homologue Las17 is able to nucleate actin independently of Arp2/3 through the function of novel G-actin-binding activities in its polyproline region. This allows Las17 to generate the mother filaments that are needed for subsequent Arp2/3 recruitment and activation during the actin polymerization that drives endocytic invagination in yeast. In this review, we consider how motifs within the polyproline region of Las17 support nucleation of actin filaments, and whether similar mechanisms might exist among other family members.", "author" : [ { "dropping-particle" : "", "family" : "Tyler", "given" : "Joe J.", "non-dropping-particle" : "", "parse-names" : false, "suffix" : "" }, { "dropping-particle" : "", "family" : "Allwood", "given" : "Ellen G.", "non-dropping-particle" : "", "parse-names" : false, "suffix" : "" }, { "dropping-particle" : "", "family" : "Ayscough", "given" : "Kathryn R.", "non-dropping-particle" : "", "parse-names" : false, "suffix" : "" } ], "container-title" : "Biochemical Society Transactions", "id" : "ITEM-1", "issue" : "5", "issued" : { "date-parts" : [ [ "2016" ] ] }, "page" : "1339-1345", "title" : "WASP family proteins, more than Arp2/3 activators", "type" : "article-journal", "volume" : "44" }, "uris" : [ "http://www.mendeley.com/documents/?uuid=43613200-b896-4797-bc17-072ad50141ab" ] } ], "mendeley" : { "formattedCitation" : "(Tyler, Allwood and Ayscough, 2016)", "plainTextFormattedCitation" : "(Tyler, Allwood and Ayscough, 2016)", "previouslyFormattedCitation" : "(Tyler, Allwood and Ayscough, 2016)" }, "properties" : {  }, "schema" : "https://github.com/citation-style-language/schema/raw/master/csl-citation.json" }</w:instrText>
      </w:r>
      <w:r>
        <w:rPr>
          <w:rFonts w:cs="Helvetica"/>
        </w:rPr>
        <w:fldChar w:fldCharType="separate"/>
      </w:r>
      <w:r w:rsidR="00143B78" w:rsidRPr="00143B78">
        <w:rPr>
          <w:rFonts w:cs="Helvetica"/>
          <w:noProof/>
        </w:rPr>
        <w:t>(Tyler, Allwood and Ayscough, 2016)</w:t>
      </w:r>
      <w:r>
        <w:rPr>
          <w:rFonts w:cs="Helvetica"/>
        </w:rPr>
        <w:fldChar w:fldCharType="end"/>
      </w:r>
      <w:r>
        <w:rPr>
          <w:rFonts w:cs="Helvetica"/>
        </w:rPr>
        <w:t xml:space="preserve">. </w:t>
      </w:r>
      <w:r w:rsidRPr="00796F40">
        <w:rPr>
          <w:rFonts w:cs="Helvetica"/>
        </w:rPr>
        <w:t>Independently of its interaction with WAS</w:t>
      </w:r>
      <w:r>
        <w:rPr>
          <w:rFonts w:cs="Helvetica"/>
        </w:rPr>
        <w:t>p</w:t>
      </w:r>
      <w:r w:rsidRPr="00796F40">
        <w:rPr>
          <w:rFonts w:cs="Helvetica"/>
        </w:rPr>
        <w:t xml:space="preserve">, WHAMY also plays a role in the formation of membrane protrusions and motility in macrophages. It is unclear how WHAMY affects cellular protrusions but it will be interesting to see whether these activities depend on a so far unidentified interaction with another NPF or whether WHAMY has a truly </w:t>
      </w:r>
      <w:r>
        <w:rPr>
          <w:rFonts w:cs="Helvetica"/>
        </w:rPr>
        <w:t>A</w:t>
      </w:r>
      <w:r w:rsidRPr="00796F40">
        <w:rPr>
          <w:rFonts w:cs="Helvetica"/>
        </w:rPr>
        <w:t>rp2/3 independent function</w:t>
      </w:r>
      <w:r>
        <w:rPr>
          <w:rFonts w:cs="Helvetica"/>
        </w:rPr>
        <w:t xml:space="preserve"> </w:t>
      </w:r>
      <w:r>
        <w:rPr>
          <w:rFonts w:cs="Helvetica"/>
        </w:rPr>
        <w:fldChar w:fldCharType="begin" w:fldLock="1"/>
      </w:r>
      <w:r w:rsidR="004121BE">
        <w:rPr>
          <w:rFonts w:cs="Helvetica"/>
        </w:rPr>
        <w:instrText>ADDIN CSL_CITATION { "citationItems" : [ { "id" : "ITEM-1", "itemData" : { "DOI" : "10.1242/jcs.179325", "ISSN" : "0021-9533", "PMID" : "26675239", "abstract" : "Wiskott-Aldrich syndrome proteins (WASPs) are nucleation-promoting factors (NPF) that differentially control the Arp2/3 complex. In Drosophila, three different family members, SCAR (also known as WAVE), WASP and WASH (also known as CG13176), have been analyzed so far. Here, we characterized WHAMY, the fourth Drosophila WASP family member. whamy originated from a wasp gene duplication and underwent a sub-neofunctionalization. Unlike WASP, we found that WHAMY specifically interacted with activated Rac1 through its two CRIB domains, which were sufficient for targeting WHAMY to lamellipodial and filopodial tips. Biochemical analyses showed that WHAMY promoted exceptionally fast actin filament elongation, although it did not activate the Arp2/3 complex. Loss- and gain-of-function studies revealed an important function of WHAMY in membrane protrusions and cell migration in macrophages. Genetic data further implied synergistic functions between WHAMY and WASP during morphogenesis. Double mutants were late-embryonic lethal and showed severe defects in myoblast fusion. Trans-heterozygous mutant animals showed strongly increased defects in sensory cell fate specification. Thus, WHAMY is a novel actin polymerase with an initial partitioning of ancestral WASP functions in development and subsequent acquisition of a new function in cell motility during evolution.", "author" : [ { "dropping-particle" : "", "family" : "Brinkmann", "given" : "K.", "non-dropping-particle" : "", "parse-names" : false, "suffix" : "" }, { "dropping-particle" : "", "family" : "Winterhoff", "given" : "M.", "non-dropping-particle" : "", "parse-names" : false, "suffix" : "" }, { "dropping-particle" : "", "family" : "O\u00a0nel", "given" : "S.-F.", "non-dropping-particle" : "", "parse-names" : false, "suffix" : "" }, { "dropping-particle" : "", "family" : "Schultz", "given" : "J.", "non-dropping-particle" : "", "parse-names" : false, "suffix" : "" }, { "dropping-particle" : "", "family" : "Faix", "given" : "J.", "non-dropping-particle" : "", "parse-names" : false, "suffix" : "" }, { "dropping-particle" : "", "family" : "Bogdan", "given" : "S.", "non-dropping-particle" : "", "parse-names" : false, "suffix" : "" } ], "container-title" : "Journal of Cell Science", "id" : "ITEM-1", "issue" : "3", "issued" : { "date-parts" : [ [ "2016" ] ] }, "page" : "604-620", "title" : "WHAMY is a novel actin polymerase promoting myoblast fusion, macrophage cell motility and sensory organ development in Drosophila", "type" : "article-journal", "volume" : "129" }, "uris" : [ "http://www.mendeley.com/documents/?uuid=88f44753-3261-47e3-946f-f371c24eb6fd" ] } ], "mendeley" : { "formattedCitation" : "(Brinkmann &lt;i&gt;et al.&lt;/i&gt;, 2016)", "plainTextFormattedCitation" : "(Brinkmann et al., 2016)", "previouslyFormattedCitation" : "(Brinkmann &lt;i&gt;et al.&lt;/i&gt;, 2016)" }, "properties" : {  }, "schema" : "https://github.com/citation-style-language/schema/raw/master/csl-citation.json" }</w:instrText>
      </w:r>
      <w:r>
        <w:rPr>
          <w:rFonts w:cs="Helvetica"/>
        </w:rPr>
        <w:fldChar w:fldCharType="separate"/>
      </w:r>
      <w:r w:rsidR="00143B78" w:rsidRPr="00143B78">
        <w:rPr>
          <w:rFonts w:cs="Helvetica"/>
          <w:noProof/>
        </w:rPr>
        <w:t xml:space="preserve">(Brinkmann </w:t>
      </w:r>
      <w:r w:rsidR="00143B78" w:rsidRPr="00143B78">
        <w:rPr>
          <w:rFonts w:cs="Helvetica"/>
          <w:i/>
          <w:noProof/>
        </w:rPr>
        <w:t>et al.</w:t>
      </w:r>
      <w:r w:rsidR="00143B78" w:rsidRPr="00143B78">
        <w:rPr>
          <w:rFonts w:cs="Helvetica"/>
          <w:noProof/>
        </w:rPr>
        <w:t>, 2016)</w:t>
      </w:r>
      <w:r>
        <w:rPr>
          <w:rFonts w:cs="Helvetica"/>
        </w:rPr>
        <w:fldChar w:fldCharType="end"/>
      </w:r>
      <w:r w:rsidRPr="00796F40">
        <w:rPr>
          <w:rFonts w:cs="Helvetica"/>
        </w:rPr>
        <w:t xml:space="preserve">. </w:t>
      </w:r>
    </w:p>
    <w:p w14:paraId="633C7A48" w14:textId="77777777" w:rsidR="00F60B2B" w:rsidRDefault="00F60B2B" w:rsidP="00E5114A">
      <w:pPr>
        <w:spacing w:line="360" w:lineRule="auto"/>
        <w:jc w:val="both"/>
        <w:rPr>
          <w:lang w:val="en-GB"/>
        </w:rPr>
      </w:pPr>
    </w:p>
    <w:p w14:paraId="222BFC24" w14:textId="793FB7EA" w:rsidR="00F60B2B" w:rsidRDefault="006C652C" w:rsidP="00E5114A">
      <w:pPr>
        <w:pStyle w:val="Heading3"/>
        <w:jc w:val="both"/>
        <w:rPr>
          <w:lang w:val="en-GB"/>
        </w:rPr>
      </w:pPr>
      <w:bookmarkStart w:id="85" w:name="_Toc494045805"/>
      <w:bookmarkStart w:id="86" w:name="_Toc494222668"/>
      <w:r>
        <w:rPr>
          <w:lang w:val="en-GB"/>
        </w:rPr>
        <w:t xml:space="preserve">1.9.2 </w:t>
      </w:r>
      <w:r w:rsidR="00F60B2B">
        <w:rPr>
          <w:lang w:val="en-GB"/>
        </w:rPr>
        <w:t>Other NPFs</w:t>
      </w:r>
      <w:bookmarkEnd w:id="85"/>
      <w:bookmarkEnd w:id="86"/>
    </w:p>
    <w:p w14:paraId="1C7F961A" w14:textId="77777777" w:rsidR="006C652C" w:rsidRPr="006C652C" w:rsidRDefault="006C652C" w:rsidP="00E5114A">
      <w:pPr>
        <w:jc w:val="both"/>
        <w:rPr>
          <w:lang w:val="en-GB"/>
        </w:rPr>
      </w:pPr>
    </w:p>
    <w:p w14:paraId="0C74BEB5" w14:textId="508A2261" w:rsidR="00F60B2B" w:rsidRDefault="00F60B2B" w:rsidP="00E5114A">
      <w:pPr>
        <w:spacing w:line="360" w:lineRule="auto"/>
        <w:jc w:val="both"/>
        <w:rPr>
          <w:lang w:val="en-GB"/>
        </w:rPr>
      </w:pPr>
      <w:r w:rsidRPr="007D708D">
        <w:rPr>
          <w:lang w:val="en-GB"/>
        </w:rPr>
        <w:t xml:space="preserve">There are other proteins outside of the WASp family that can activate the Arp2/3 complex. For example, budding yeast express several proteins that can activate the complex including the type 1 myosins </w:t>
      </w:r>
      <w:r>
        <w:rPr>
          <w:lang w:val="en-GB"/>
        </w:rPr>
        <w:t>M</w:t>
      </w:r>
      <w:r w:rsidRPr="007D708D">
        <w:rPr>
          <w:lang w:val="en-GB"/>
        </w:rPr>
        <w:t xml:space="preserve">yo3 and </w:t>
      </w:r>
      <w:r>
        <w:rPr>
          <w:lang w:val="en-GB"/>
        </w:rPr>
        <w:t>M</w:t>
      </w:r>
      <w:r w:rsidRPr="007D708D">
        <w:rPr>
          <w:lang w:val="en-GB"/>
        </w:rPr>
        <w:t>yo5 and Pan1</w:t>
      </w:r>
      <w:r>
        <w:rPr>
          <w:lang w:val="en-GB"/>
        </w:rPr>
        <w:t xml:space="preserve"> </w:t>
      </w:r>
      <w:r>
        <w:rPr>
          <w:lang w:val="en-GB"/>
        </w:rPr>
        <w:fldChar w:fldCharType="begin" w:fldLock="1"/>
      </w:r>
      <w:r w:rsidR="004121BE">
        <w:rPr>
          <w:lang w:val="en-GB"/>
        </w:rPr>
        <w:instrText>ADDIN CSL_CITATION { "citationItems" : [ { "id" : "ITEM-1", "itemData" : { "DOI" : "10.1016/S0960-9822(99)80218-8", "ISBN" : "0960-9822 (Print)\\r0960-9822 (Linking)", "ISSN" : "09609822", "PMID" : "10322115", "abstract" : "The Arp2/3 complex is a highly conserved cytoskeletal component that has been implicated in the nucleation of actin filament assembly. Purified Arp2/3 complex has a low intrinsic actin nucleation activity, leading to the hypothesis that an unidentified cellular activator is required for the function of this complex. We showed previously that mutations in the Arp2/3 complex and in Bee1p/Las17p, a member of the Wiskott-Aldrich syndrome protein (WASP) family, lead to a loss of cortical actin structures (patches) in yeast. Bee1p has also been identified as an essential nucleation factor in the reconstitution of actin patches in vitro. Recently, it was reported that WASP-like proteins might interact directly with the Arp2/3 complex through a conserved carboxy-terminal domain. Here, we have shown that Bee1p and the Arp2/3 complex co-immunoprecipitate when expressed at endogenous levels, and that this interaction requires both the Arc15p and Arc19p subunits of the Arp2/3 complex. Furthermore, the carboxyterminal domain of Bee1p greatly stimulated the nucleation activity of purified Arp2/3 complex in vitro, suggesting a direct role for WASP-family proteins in the activation of the Arp2/3 complex. Interestingly, deletion of the carboxy-terminal domain of Bee1p neither abolished the localization of the Arp2/3 complex, as had been suggested, nor resulted in a severe defect in cortical actin assembly. These results indicate that the function of Bee1p is not mediated entirely through its interaction with the Arp2/3 complex, and that factors redundant with Bee1p might exist to activate the nucleation activity of the Arp2/3 complex.", "author" : [ { "dropping-particle" : "", "family" : "Winter", "given" : "Dirk", "non-dropping-particle" : "", "parse-names" : false, "suffix" : "" }, { "dropping-particle" : "", "family" : "Lechler", "given" : "Terry", "non-dropping-particle" : "", "parse-names" : false, "suffix" : "" }, { "dropping-particle" : "", "family" : "Li", "given" : "Rong", "non-dropping-particle" : "", "parse-names" : false, "suffix" : "" } ], "container-title" : "Current Biology", "id" : "ITEM-1", "issue" : "9", "issued" : { "date-parts" : [ [ "1999" ] ] }, "page" : "501-504", "title" : "Activation of the yeast Arp2/3 complex by Bee1p, a WASP-family protein", "type" : "article-journal", "volume" : "9" }, "uris" : [ "http://www.mendeley.com/documents/?uuid=5a9eda38-45a8-4dc6-a626-85f774f1091a" ] }, { "id" : "ITEM-2", "itemData" : { "DOI" : "10.1083/jcb.148.2.363", "ISBN" : "0021-9525", "ISSN" : "00219525", "PMID" : "10648569", "abstract" : "The generation of cortical actin filaments is necessary for processes such as cell motility and cell polarization. Several recent studies have demonstrated that Wiskott-Aldrich syndrome protein (WASP) family proteins and the actin-related protein (Arp) 2/3 complex are key factors in the nucleation of actin filaments in diverse eukaryotic organisms. To identify other factors involved in this process, we have isolated proteins that bind to Bee1p/Las17p, the yeast WASP-like protein, by affinity chromatography and mass spectroscopic analysis. The yeast type I myosins, Myo3p and Myo5p, have both been identified as Bee1p-interacting proteins. Like Bee1p, these myosins are essential for cortical actin assembly as assayed by in vitro reconstitution of actin nucleation sites in permeabilized yeast cells. Analysis using this assay further demonstrated that the motor activity of these myosins is required for the polymerization step, and that actin polymerization depends on phosphorylation of myosin motor domain by p21-activated kinases (PAKs), downstream effectors of the small guanosine triphosphatase, Cdc42p. The type I myosins also interact with the Arp2/3 complex through a sequence at the end of the tail domain homologous to the Arp2/3-activating region of WASP-like proteins. Combined deletions of the Arp2/3-interacting domains of Bee1p and the type I myosins abolish actin nucleation sites at the cortex, suggesting that these proteins function redundantly in the activation of the Arp2/3 complex.", "author" : [ { "dropping-particle" : "", "family" : "Lechler", "given" : "Terry", "non-dropping-particle" : "", "parse-names" : false, "suffix" : "" }, { "dropping-particle" : "", "family" : "Shevchenko", "given" : "Anna", "non-dropping-particle" : "", "parse-names" : false, "suffix" : "" }, { "dropping-particle" : "", "family" : "Shevchenko", "given" : "Andrej", "non-dropping-particle" : "", "parse-names" : false, "suffix" : "" }, { "dropping-particle" : "", "family" : "Li", "given" : "Rong", "non-dropping-particle" : "", "parse-names" : false, "suffix" : "" } ], "container-title" : "Journal of Cell Biology", "id" : "ITEM-2", "issue" : "2", "issued" : { "date-parts" : [ [ "2000" ] ] }, "page" : "363-373", "title" : "Direct involvement of yeast type I myosins in Cdc42-dependent actin polymerization", "type" : "article-journal", "volume" : "148" }, "uris" : [ "http://www.mendeley.com/documents/?uuid=8a451801-3310-47fa-a719-bb813effaca7" ] }, { "id" : "ITEM-3", "itemData" : { "DOI" : "10.1146/annurev.cellbio.19.111401.093127", "ISBN" : "1081-0706 (Print)\\r1081-0706 (Linking)", "ISSN" : "1081-0706", "PMID" : "14570572", "abstract" : "Internalization of receptors, lipids, pathogens, and other cargo at the plasma membrane involves several different pathways and requires coordinated interactions between a variety of protein and lipid molecules. The actin cytoskeleton is an integral part of the cell cortex, and there is growing evidence that F-actin plays a direct role in these endocytic events. Genetic studies in yeast have firmly established a functional connection between actin and endocytosis. Identification of several proteins that may function at the interface between actin and the endocytic machinery has provided further evidence for this association in both yeast and mammalian cells. Several of these proteins are directly involved in regulating actin assembly and could thus harness forces produced during actin polymerization to facilitate specific steps in the endocytic process. Recent microscopy studies in mammalian cells provide powerful evidence that localized recruitment and polymerization of actin occurs at endocytic sites. In this review, we focus on progress made in elucidating the functions of the actin cytoskeleton in endocytosis.", "author" : [ { "dropping-particle" : "", "family" : "Engqvist-Goldstein", "given" : "\u00c5sa E.Y.", "non-dropping-particle" : "", "parse-names" : false, "suffix" : "" }, { "dropping-particle" : "", "family" : "Drubin", "given" : "David G.", "non-dropping-particle" : "", "parse-names" : false, "suffix" : "" } ], "container-title" : "Annual Review of Cell and Developmental Biology", "id" : "ITEM-3", "issue" : "1", "issued" : { "date-parts" : [ [ "2003" ] ] }, "page" : "287-332", "title" : "Actin Assembly and Endocytosis: From Yeast to Mammals", "type" : "article-journal", "volume" : "19" }, "uris" : [ "http://www.mendeley.com/documents/?uuid=fc4adbfe-0a56-46ec-8a84-548f212957df" ] } ], "mendeley" : { "formattedCitation" : "(Winter, Lechler and Li, 1999; Lechler &lt;i&gt;et al.&lt;/i&gt;, 2000; Engqvist-Goldstein and Drubin, 2003)", "plainTextFormattedCitation" : "(Winter, Lechler and Li, 1999; Lechler et al., 2000; Engqvist-Goldstein and Drubin, 2003)", "previouslyFormattedCitation" : "(Winter, Lechler and Li, 1999; Lechler &lt;i&gt;et al.&lt;/i&gt;, 2000; Engqvist-Goldstein and Drubin, 2003)" }, "properties" : {  }, "schema" : "https://github.com/citation-style-language/schema/raw/master/csl-citation.json" }</w:instrText>
      </w:r>
      <w:r>
        <w:rPr>
          <w:lang w:val="en-GB"/>
        </w:rPr>
        <w:fldChar w:fldCharType="separate"/>
      </w:r>
      <w:r w:rsidR="00143B78" w:rsidRPr="00143B78">
        <w:rPr>
          <w:noProof/>
          <w:lang w:val="en-GB"/>
        </w:rPr>
        <w:t xml:space="preserve">(Winter, Lechler and Li, 1999; Lechler </w:t>
      </w:r>
      <w:r w:rsidR="00143B78" w:rsidRPr="00143B78">
        <w:rPr>
          <w:i/>
          <w:noProof/>
          <w:lang w:val="en-GB"/>
        </w:rPr>
        <w:t>et al.</w:t>
      </w:r>
      <w:r w:rsidR="00143B78" w:rsidRPr="00143B78">
        <w:rPr>
          <w:noProof/>
          <w:lang w:val="en-GB"/>
        </w:rPr>
        <w:t>, 2000; Engqvist-Goldstein and Drubin, 2003)</w:t>
      </w:r>
      <w:r>
        <w:rPr>
          <w:lang w:val="en-GB"/>
        </w:rPr>
        <w:fldChar w:fldCharType="end"/>
      </w:r>
      <w:r w:rsidRPr="007D708D">
        <w:rPr>
          <w:lang w:val="en-GB"/>
        </w:rPr>
        <w:t>. This leads to a surprising level of redundancy between the NPF activities at a site of endocytosis</w:t>
      </w:r>
      <w:r>
        <w:rPr>
          <w:lang w:val="en-GB"/>
        </w:rPr>
        <w:t xml:space="preserve"> in yeast </w:t>
      </w:r>
      <w:r>
        <w:rPr>
          <w:lang w:val="en-GB"/>
        </w:rPr>
        <w:fldChar w:fldCharType="begin" w:fldLock="1"/>
      </w:r>
      <w:r w:rsidR="004121BE">
        <w:rPr>
          <w:lang w:val="en-GB"/>
        </w:rPr>
        <w:instrText>ADDIN CSL_CITATION { "citationItems" : [ { "id" : "ITEM-1", "itemData" : { "DOI" : "10.1016/j.devcel.2006.05.008", "ISBN" : "1534-5807 (Print)\\r1534-5807 (Linking)", "ISSN" : "1534-5807", "PMID" : "16824951", "abstract" : "Actin polymerization essential for endocytic internalization in budding yeast is controlled by four nucleation promoting factors (NPFs) that each exhibits a unique dynamic behavior at endocytic sites. How each NPF functions and is regulated to restrict actin assembly to late stages of endocytic internalization is not known. Quantitative analysis of NPF biochemical activities, and genetic analysis of recruitment and regulatory mechanisms, defined a linear pathway in which protein composition changes at endocytic sites control actin assembly and function. We show that yeast WASP initiates actin assembly at endocytic sites and that this assembly and the recruitment of a yeast WIP-like protein by WASP recruit a type I myosin with both NPF and motor activities. Importantly, type I myosin motor and NPF activities are separable, and both contribute to endocytic coat inward movement, which likely represents membrane invagination. These results reveal a mechanism in which actin nucleation and myosin motor activity cooperate to promote endocytic internalization. ?? 2006 Elsevier Inc. All rights reserved.", "author" : [ { "dropping-particle" : "", "family" : "Sun", "given" : "Yidi", "non-dropping-particle" : "", "parse-names" : false, "suffix" : "" }, { "dropping-particle" : "", "family" : "Martin", "given" : "Adam C.", "non-dropping-particle" : "", "parse-names" : false, "suffix" : "" }, { "dropping-particle" : "", "family" : "Drubin", "given" : "David G.", "non-dropping-particle" : "", "parse-names" : false, "suffix" : "" } ], "container-title" : "Developmental cell", "id" : "ITEM-1", "issue" : "1", "issued" : { "date-parts" : [ [ "2006", "7" ] ] }, "page" : "33-46", "title" : "Endocytic Internalization in Budding Yeast Requires Coordinated Actin Nucleation and Myosin Motor Activity", "type" : "article-journal", "volume" : "11" }, "uris" : [ "http://www.mendeley.com/documents/?uuid=4cf998cf-11d7-4cca-916a-9666946b5ba6" ] } ], "mendeley" : { "formattedCitation" : "(Sun, Martin and Drubin, 2006)", "plainTextFormattedCitation" : "(Sun, Martin and Drubin, 2006)", "previouslyFormattedCitation" : "(Sun, Martin and Drubin, 2006)" }, "properties" : {  }, "schema" : "https://github.com/citation-style-language/schema/raw/master/csl-citation.json" }</w:instrText>
      </w:r>
      <w:r>
        <w:rPr>
          <w:lang w:val="en-GB"/>
        </w:rPr>
        <w:fldChar w:fldCharType="separate"/>
      </w:r>
      <w:r w:rsidR="00143B78" w:rsidRPr="00143B78">
        <w:rPr>
          <w:noProof/>
          <w:lang w:val="en-GB"/>
        </w:rPr>
        <w:t>(Sun, Martin and Drubin, 2006)</w:t>
      </w:r>
      <w:r>
        <w:rPr>
          <w:lang w:val="en-GB"/>
        </w:rPr>
        <w:fldChar w:fldCharType="end"/>
      </w:r>
      <w:r w:rsidRPr="007D708D">
        <w:rPr>
          <w:lang w:val="en-GB"/>
        </w:rPr>
        <w:t xml:space="preserve">. </w:t>
      </w:r>
      <w:r>
        <w:rPr>
          <w:lang w:val="en-GB"/>
        </w:rPr>
        <w:t xml:space="preserve">In mammalian cells cortactin is an example of a class II NPF that activates the Arp2/3 complex without binding G-actin. Cortactin also promotes the NPF activity of N-WASp and stabilises Arp2/3-branch junctions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w:t>
      </w:r>
    </w:p>
    <w:p w14:paraId="75C4E01F" w14:textId="77777777" w:rsidR="00F60B2B" w:rsidRDefault="00F60B2B" w:rsidP="00E5114A">
      <w:pPr>
        <w:spacing w:line="360" w:lineRule="auto"/>
        <w:jc w:val="both"/>
        <w:rPr>
          <w:lang w:val="en-GB"/>
        </w:rPr>
      </w:pPr>
    </w:p>
    <w:p w14:paraId="1CD6F236" w14:textId="65AE344A" w:rsidR="00F60B2B" w:rsidRDefault="006C652C" w:rsidP="00E5114A">
      <w:pPr>
        <w:pStyle w:val="Heading4"/>
        <w:jc w:val="both"/>
      </w:pPr>
      <w:bookmarkStart w:id="87" w:name="_Toc494045806"/>
      <w:r>
        <w:t xml:space="preserve">1.9.2.1 </w:t>
      </w:r>
      <w:r w:rsidR="00F60B2B">
        <w:t>Verprolin and Myo5</w:t>
      </w:r>
      <w:bookmarkEnd w:id="87"/>
    </w:p>
    <w:p w14:paraId="6718FAB5" w14:textId="77777777" w:rsidR="006C652C" w:rsidRPr="006C652C" w:rsidRDefault="006C652C" w:rsidP="00E5114A">
      <w:pPr>
        <w:jc w:val="both"/>
      </w:pPr>
    </w:p>
    <w:p w14:paraId="7D16B949" w14:textId="12F0608D" w:rsidR="00F60B2B" w:rsidRDefault="00F60B2B" w:rsidP="00E5114A">
      <w:pPr>
        <w:spacing w:line="360" w:lineRule="auto"/>
        <w:jc w:val="both"/>
        <w:rPr>
          <w:rFonts w:cs="Helvetica"/>
        </w:rPr>
      </w:pPr>
      <w:r>
        <w:rPr>
          <w:rFonts w:cs="Helvetica"/>
        </w:rPr>
        <w:t xml:space="preserve">The Yeast homologue of the mammalian WASp Interacting Protein (WIP), verprolin promotes the NPF activity of type 1 myosins </w:t>
      </w:r>
      <w:r>
        <w:rPr>
          <w:rFonts w:cs="Helvetica"/>
        </w:rPr>
        <w:fldChar w:fldCharType="begin" w:fldLock="1"/>
      </w:r>
      <w:r w:rsidR="004121BE">
        <w:rPr>
          <w:rFonts w:cs="Helvetica"/>
        </w:rPr>
        <w:instrText>ADDIN CSL_CITATION { "citationItems" : [ { "id" : "ITEM-1", "itemData" : { "DOI" : "10.1083/jcb.200502053", "ISBN" : "0021-9525 (Print)\\n0021-9525 (Linking)", "ISSN" : "00219525", "PMID" : "16087707", "abstract" : "Yeast actin patches are dynamic structures that form at the sites of cell growth and are thought to play a role in endocytosis. We used biochemical analysis and live cell imaging to investigate actin patch assembly in fission yeast Schizosaccharomyces pombe. Patch assembly proceeds via two parallel pathways: one dependent on WASp Wsp1p and verprolin Vrp1p converges with another dependent on class 1 myosin Myo1p to activate the actin-related protein 2/3 (Arp2/3) complex. Wsp1p activates Arp2/3 complex via a conventional mechanism, resulting in branched filaments. Myo1p is a weaker Arp2/3 complex activator that makes unstable branches and is enhanced by verprolin. During patch assembly in vivo, Wsp1p and Vrp1p arrive first independent of Myo1p. Arp2/3 complex associates with nascent activator patches over 6-9 s while remaining stationary. After reaching a maximum concentration, Arp2/3 complex patches move centripetally as activator proteins dissociate. Genetic dependencies of patch formation suggest that patch formation involves cross talk between Myo1p and Wsp1p/Vrp1p pathways.", "author" : [ { "dropping-particle" : "", "family" : "Sirotkin", "given" : "Vladimir", "non-dropping-particle" : "", "parse-names" : false, "suffix" : "" }, { "dropping-particle" : "", "family" : "Beltzner", "given" : "Christopher C.", "non-dropping-particle" : "", "parse-names" : false, "suffix" : "" }, { "dropping-particle" : "", "family" : "Marchand", "given" : "Jean Baptiste", "non-dropping-particle" : "", "parse-names" : false, "suffix" : "" }, { "dropping-particle" : "", "family" : "Pollard", "given" : "Thomas D.", "non-dropping-particle" : "", "parse-names" : false, "suffix" : "" } ], "container-title" : "Journal of Cell Biology", "id" : "ITEM-1", "issue" : "4", "issued" : { "date-parts" : [ [ "2005" ] ] }, "page" : "637-648", "title" : "Interactions of WASp, myosin-I, and verprolin with Arp2/3 complex during actin patch assembly in fission yeast", "type" : "article-journal", "volume" : "170" }, "uris" : [ "http://www.mendeley.com/documents/?uuid=7c05ae9d-7b6c-40d6-a0db-e49669d7a630" ] } ], "mendeley" : { "formattedCitation" : "(Sirotkin &lt;i&gt;et al.&lt;/i&gt;, 2005)", "plainTextFormattedCitation" : "(Sirotkin et al., 2005)", "previouslyFormattedCitation" : "(Sirotkin &lt;i&gt;et al.&lt;/i&gt;, 2005)" }, "properties" : {  }, "schema" : "https://github.com/citation-style-language/schema/raw/master/csl-citation.json" }</w:instrText>
      </w:r>
      <w:r>
        <w:rPr>
          <w:rFonts w:cs="Helvetica"/>
        </w:rPr>
        <w:fldChar w:fldCharType="separate"/>
      </w:r>
      <w:r w:rsidR="00143B78" w:rsidRPr="00143B78">
        <w:rPr>
          <w:rFonts w:cs="Helvetica"/>
          <w:noProof/>
        </w:rPr>
        <w:t xml:space="preserve">(Sirotkin </w:t>
      </w:r>
      <w:r w:rsidR="00143B78" w:rsidRPr="00143B78">
        <w:rPr>
          <w:rFonts w:cs="Helvetica"/>
          <w:i/>
          <w:noProof/>
        </w:rPr>
        <w:t>et al.</w:t>
      </w:r>
      <w:r w:rsidR="00143B78" w:rsidRPr="00143B78">
        <w:rPr>
          <w:rFonts w:cs="Helvetica"/>
          <w:noProof/>
        </w:rPr>
        <w:t>, 2005)</w:t>
      </w:r>
      <w:r>
        <w:rPr>
          <w:rFonts w:cs="Helvetica"/>
        </w:rPr>
        <w:fldChar w:fldCharType="end"/>
      </w:r>
      <w:r>
        <w:rPr>
          <w:rFonts w:cs="Helvetica"/>
        </w:rPr>
        <w:t>. Interestingly, even in the absence of the Arp2/3 complex, Myo5 and verprolin together</w:t>
      </w:r>
      <w:r w:rsidRPr="00CF3CFE">
        <w:rPr>
          <w:rFonts w:cs="Helvetica"/>
        </w:rPr>
        <w:t xml:space="preserve"> </w:t>
      </w:r>
      <w:r>
        <w:rPr>
          <w:rFonts w:cs="Helvetica"/>
        </w:rPr>
        <w:t xml:space="preserve">have a positive effect on actin polymerisation in a pyrene assay </w:t>
      </w:r>
      <w:r>
        <w:rPr>
          <w:rFonts w:cs="Helvetica"/>
        </w:rPr>
        <w:fldChar w:fldCharType="begin" w:fldLock="1"/>
      </w:r>
      <w:r w:rsidR="004121BE">
        <w:rPr>
          <w:rFonts w:cs="Helvetica"/>
        </w:rPr>
        <w:instrText>ADDIN CSL_CITATION { "citationItems" : [ { "id" : "ITEM-1", "itemData" : { "DOI" : "10.1016/j.devcel.2006.05.008", "ISBN" : "1534-5807 (Print)\\r1534-5807 (Linking)", "ISSN" : "1534-5807", "PMID" : "16824951", "abstract" : "Actin polymerization essential for endocytic internalization in budding yeast is controlled by four nucleation promoting factors (NPFs) that each exhibits a unique dynamic behavior at endocytic sites. How each NPF functions and is regulated to restrict actin assembly to late stages of endocytic internalization is not known. Quantitative analysis of NPF biochemical activities, and genetic analysis of recruitment and regulatory mechanisms, defined a linear pathway in which protein composition changes at endocytic sites control actin assembly and function. We show that yeast WASP initiates actin assembly at endocytic sites and that this assembly and the recruitment of a yeast WIP-like protein by WASP recruit a type I myosin with both NPF and motor activities. Importantly, type I myosin motor and NPF activities are separable, and both contribute to endocytic coat inward movement, which likely represents membrane invagination. These results reveal a mechanism in which actin nucleation and myosin motor activity cooperate to promote endocytic internalization. ?? 2006 Elsevier Inc. All rights reserved.", "author" : [ { "dropping-particle" : "", "family" : "Sun", "given" : "Yidi", "non-dropping-particle" : "", "parse-names" : false, "suffix" : "" }, { "dropping-particle" : "", "family" : "Martin", "given" : "Adam C.", "non-dropping-particle" : "", "parse-names" : false, "suffix" : "" }, { "dropping-particle" : "", "family" : "Drubin", "given" : "David G.", "non-dropping-particle" : "", "parse-names" : false, "suffix" : "" } ], "container-title" : "Developmental cell", "id" : "ITEM-1", "issue" : "1", "issued" : { "date-parts" : [ [ "2006", "7" ] ] }, "page" : "33-46", "title" : "Endocytic Internalization in Budding Yeast Requires Coordinated Actin Nucleation and Myosin Motor Activity", "type" : "article-journal", "volume" : "11" }, "uris" : [ "http://www.mendeley.com/documents/?uuid=4cf998cf-11d7-4cca-916a-9666946b5ba6" ] } ], "mendeley" : { "formattedCitation" : "(Sun, Martin and Drubin, 2006)", "plainTextFormattedCitation" : "(Sun, Martin and Drubin, 2006)", "previouslyFormattedCitation" : "(Sun, Martin and Drubin, 2006)" }, "properties" : {  }, "schema" : "https://github.com/citation-style-language/schema/raw/master/csl-citation.json" }</w:instrText>
      </w:r>
      <w:r>
        <w:rPr>
          <w:rFonts w:cs="Helvetica"/>
        </w:rPr>
        <w:fldChar w:fldCharType="separate"/>
      </w:r>
      <w:r w:rsidR="00143B78" w:rsidRPr="00143B78">
        <w:rPr>
          <w:rFonts w:cs="Helvetica"/>
          <w:noProof/>
        </w:rPr>
        <w:t>(Sun, Martin and Drubin, 2006)</w:t>
      </w:r>
      <w:r>
        <w:rPr>
          <w:rFonts w:cs="Helvetica"/>
        </w:rPr>
        <w:fldChar w:fldCharType="end"/>
      </w:r>
      <w:r>
        <w:rPr>
          <w:rFonts w:cs="Helvetica"/>
        </w:rPr>
        <w:t>. It is unclear whether this Arp2/3 independent activity further promotes the activation of the Arp2/3 complex as predicted for JMY and the WASp/WHAMY complex.</w:t>
      </w:r>
    </w:p>
    <w:p w14:paraId="6BCF2425" w14:textId="77777777" w:rsidR="00F60B2B" w:rsidRPr="00796F40" w:rsidRDefault="00F60B2B" w:rsidP="00E5114A">
      <w:pPr>
        <w:spacing w:line="360" w:lineRule="auto"/>
        <w:jc w:val="both"/>
        <w:rPr>
          <w:rFonts w:cs="Helvetica"/>
        </w:rPr>
      </w:pPr>
    </w:p>
    <w:p w14:paraId="04AA9EC0" w14:textId="355AF0D1" w:rsidR="00F60B2B" w:rsidRDefault="006C652C" w:rsidP="00E5114A">
      <w:pPr>
        <w:pStyle w:val="Heading4"/>
        <w:jc w:val="both"/>
      </w:pPr>
      <w:bookmarkStart w:id="88" w:name="_Toc494045807"/>
      <w:r>
        <w:lastRenderedPageBreak/>
        <w:t xml:space="preserve">1.9.2.2 </w:t>
      </w:r>
      <w:r w:rsidR="00F60B2B" w:rsidRPr="00796F40">
        <w:t>Dip1/WISH/</w:t>
      </w:r>
      <w:r>
        <w:t>S</w:t>
      </w:r>
      <w:r w:rsidR="00F60B2B" w:rsidRPr="00796F40">
        <w:t>pin90</w:t>
      </w:r>
      <w:bookmarkEnd w:id="88"/>
    </w:p>
    <w:p w14:paraId="55DADDB1" w14:textId="77777777" w:rsidR="006C652C" w:rsidRPr="006C652C" w:rsidRDefault="006C652C" w:rsidP="00E5114A">
      <w:pPr>
        <w:jc w:val="both"/>
      </w:pPr>
    </w:p>
    <w:p w14:paraId="2098D03E" w14:textId="4A82BCC7" w:rsidR="00F60B2B" w:rsidRDefault="00F60B2B" w:rsidP="00E5114A">
      <w:pPr>
        <w:spacing w:line="360" w:lineRule="auto"/>
        <w:jc w:val="both"/>
        <w:rPr>
          <w:lang w:val="en-GB"/>
        </w:rPr>
      </w:pPr>
      <w:r w:rsidRPr="00796F40">
        <w:rPr>
          <w:rFonts w:cs="Helvetica"/>
        </w:rPr>
        <w:t xml:space="preserve">Dip1 is the fission yeast member of a newly identified class of NPFs which activate the Arp2/3 complex to generate linear, unbranched filaments. In this way, it potentially circumvents the </w:t>
      </w:r>
      <w:r>
        <w:rPr>
          <w:rFonts w:cs="Helvetica"/>
        </w:rPr>
        <w:t>requirement</w:t>
      </w:r>
      <w:r w:rsidRPr="00796F40">
        <w:rPr>
          <w:rFonts w:cs="Helvetica"/>
        </w:rPr>
        <w:t xml:space="preserve"> for a mother filament</w:t>
      </w:r>
      <w:r>
        <w:rPr>
          <w:rFonts w:cs="Helvetica"/>
        </w:rPr>
        <w:t xml:space="preserve"> altogether </w:t>
      </w:r>
      <w:r>
        <w:rPr>
          <w:rFonts w:cs="Helvetica"/>
        </w:rPr>
        <w:fldChar w:fldCharType="begin" w:fldLock="1"/>
      </w:r>
      <w:r w:rsidR="004121BE">
        <w:rPr>
          <w:rFonts w:cs="Helvetica"/>
        </w:rPr>
        <w:instrText>ADDIN CSL_CITATION { "citationItems" : [ { "id" : "ITEM-1",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1",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plainTextFormattedCitation" : "(Wagner et al., 2013)", "previouslyFormattedCitation" : "(Wagner &lt;i&gt;et al.&lt;/i&gt;, 2013)" }, "properties" : {  }, "schema" : "https://github.com/citation-style-language/schema/raw/master/csl-citation.json" }</w:instrText>
      </w:r>
      <w:r>
        <w:rPr>
          <w:rFonts w:cs="Helvetica"/>
        </w:rPr>
        <w:fldChar w:fldCharType="separate"/>
      </w:r>
      <w:r w:rsidR="00143B78" w:rsidRPr="00143B78">
        <w:rPr>
          <w:rFonts w:cs="Helvetica"/>
          <w:noProof/>
        </w:rPr>
        <w:t xml:space="preserve">(Wagner </w:t>
      </w:r>
      <w:r w:rsidR="00143B78" w:rsidRPr="00143B78">
        <w:rPr>
          <w:rFonts w:cs="Helvetica"/>
          <w:i/>
          <w:noProof/>
        </w:rPr>
        <w:t>et al.</w:t>
      </w:r>
      <w:r w:rsidR="00143B78" w:rsidRPr="00143B78">
        <w:rPr>
          <w:rFonts w:cs="Helvetica"/>
          <w:noProof/>
        </w:rPr>
        <w:t>, 2013)</w:t>
      </w:r>
      <w:r>
        <w:rPr>
          <w:rFonts w:cs="Helvetica"/>
        </w:rPr>
        <w:fldChar w:fldCharType="end"/>
      </w:r>
      <w:r w:rsidRPr="00796F40">
        <w:rPr>
          <w:rFonts w:cs="Helvetica"/>
        </w:rPr>
        <w:t>.</w:t>
      </w:r>
      <w:r>
        <w:rPr>
          <w:rFonts w:cs="Helvetica"/>
        </w:rPr>
        <w:t xml:space="preserve"> Dip1 is thought to be an important regulator of the timing of actin polymerisation during endocytosis </w:t>
      </w:r>
      <w:r>
        <w:rPr>
          <w:rFonts w:cs="Helvetica"/>
        </w:rPr>
        <w:fldChar w:fldCharType="begin" w:fldLock="1"/>
      </w:r>
      <w:r w:rsidR="004121BE">
        <w:rPr>
          <w:rFonts w:cs="Helvetica"/>
        </w:rPr>
        <w:instrText>ADDIN CSL_CITATION { "citationItems" : [ { "id" : "ITEM-1", "itemData" : { "DOI" : "10.1016/j.cub.2011.04.047", "ISBN" : "2122633255", "ISSN" : "09609822", "PMID" : "21620704", "abstract" : "Background: During endocytosis in yeast, a choreographed series of discrete local events at the plasma membrane lead to a rapid burst of actin polymerization and the subsequent internalization of an endocytic vesicle. What initiates Arp2/3-dependent actin polymerization in this process is not well understood. Results: The Schizosaccharomyces pombe WISH/DIP/SPIN90 ortholog dip1p is an actin-patch protein that regulates the temporal sequence of endocytic events. dip1\u0394 mutants exhibit a novel phenotype in which early events such as WASp localization occur normally but arrival of Arp2/3, actin polymerization, and subsequent steps are delayed and occur with apparently random timing. In studying this mutant, we demonstrate that positive feedback loops of WASp, rapid actin assembly, and Arp2/3 contribute to switch-like behavior that initiates actin polymerization. In the absence of dip1p, a subset of patches is activated concurrently with the \"touch\" of a neighboring endocytic vesicle. Conclusions: These studies reveal a switch-like mechanism responsible for the initiation of actin assembly during endocytosis. This switch may be activated in at least two ways, through a dip1p-dependent mechanism and through contact with another endocytic vesicle. \u00a9 2011 Elsevier Ltd All rights reserved.", "author" : [ { "dropping-particle" : "", "family" : "Basu", "given" : "Roshni", "non-dropping-particle" : "", "parse-names" : false, "suffix" : "" }, { "dropping-particle" : "", "family" : "Chang", "given" : "Fred", "non-dropping-particle" : "", "parse-names" : false, "suffix" : "" } ], "container-title" : "Current Biology", "id" : "ITEM-1", "issue" : "11", "issued" : { "date-parts" : [ [ "2011" ] ] }, "page" : "905-916", "publisher" : "Elsevier Ltd", "title" : "Characterization of dip1p reveals a switch in Arp2/3-dependent actin assembly for fission yeast endocytosis", "type" : "article-journal", "volume" : "21" }, "uris" : [ "http://www.mendeley.com/documents/?uuid=e66ad21c-143c-472f-a9da-3ddb980af449" ] } ], "mendeley" : { "formattedCitation" : "(Basu and Chang, 2011)", "plainTextFormattedCitation" : "(Basu and Chang, 2011)", "previouslyFormattedCitation" : "(Basu and Chang, 2011)" }, "properties" : {  }, "schema" : "https://github.com/citation-style-language/schema/raw/master/csl-citation.json" }</w:instrText>
      </w:r>
      <w:r>
        <w:rPr>
          <w:rFonts w:cs="Helvetica"/>
        </w:rPr>
        <w:fldChar w:fldCharType="separate"/>
      </w:r>
      <w:r w:rsidR="00143B78" w:rsidRPr="00143B78">
        <w:rPr>
          <w:rFonts w:cs="Helvetica"/>
          <w:noProof/>
        </w:rPr>
        <w:t>(Basu and Chang, 2011)</w:t>
      </w:r>
      <w:r>
        <w:rPr>
          <w:rFonts w:cs="Helvetica"/>
        </w:rPr>
        <w:fldChar w:fldCharType="end"/>
      </w:r>
      <w:r>
        <w:rPr>
          <w:rFonts w:cs="Helvetica"/>
        </w:rPr>
        <w:t xml:space="preserve">. Dip1 does not interact with either G or F-actin but does interact directly with the Arp2/3 complex and stimulates the formation of the short pitch conformation necessary for Arp2/3 complex activation </w:t>
      </w:r>
      <w:r>
        <w:rPr>
          <w:rFonts w:cs="Helvetica"/>
        </w:rPr>
        <w:fldChar w:fldCharType="begin" w:fldLock="1"/>
      </w:r>
      <w:r w:rsidR="004121BE">
        <w:rPr>
          <w:rFonts w:cs="Helvetica"/>
        </w:rPr>
        <w:instrText>ADDIN CSL_CITATION { "citationItems" : [ { "id" : "ITEM-1",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1",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plainTextFormattedCitation" : "(Wagner et al., 2013)", "previouslyFormattedCitation" : "(Wagner &lt;i&gt;et al.&lt;/i&gt;, 2013)" }, "properties" : {  }, "schema" : "https://github.com/citation-style-language/schema/raw/master/csl-citation.json" }</w:instrText>
      </w:r>
      <w:r>
        <w:rPr>
          <w:rFonts w:cs="Helvetica"/>
        </w:rPr>
        <w:fldChar w:fldCharType="separate"/>
      </w:r>
      <w:r w:rsidR="00143B78" w:rsidRPr="00143B78">
        <w:rPr>
          <w:rFonts w:cs="Helvetica"/>
          <w:noProof/>
        </w:rPr>
        <w:t xml:space="preserve">(Wagner </w:t>
      </w:r>
      <w:r w:rsidR="00143B78" w:rsidRPr="00143B78">
        <w:rPr>
          <w:rFonts w:cs="Helvetica"/>
          <w:i/>
          <w:noProof/>
        </w:rPr>
        <w:t>et al.</w:t>
      </w:r>
      <w:r w:rsidR="00143B78" w:rsidRPr="00143B78">
        <w:rPr>
          <w:rFonts w:cs="Helvetica"/>
          <w:noProof/>
        </w:rPr>
        <w:t>, 2013)</w:t>
      </w:r>
      <w:r>
        <w:rPr>
          <w:rFonts w:cs="Helvetica"/>
        </w:rPr>
        <w:fldChar w:fldCharType="end"/>
      </w:r>
      <w:r>
        <w:rPr>
          <w:rFonts w:cs="Helvetica"/>
        </w:rPr>
        <w:t xml:space="preserve">. It is therefore an additional potential source of mother filaments during the development of an endocytic patch. Human Spin90 is thought to activate the complex via the same mechanism </w:t>
      </w:r>
      <w:r>
        <w:rPr>
          <w:rFonts w:cs="Helvetica"/>
        </w:rPr>
        <w:fldChar w:fldCharType="begin" w:fldLock="1"/>
      </w:r>
      <w:r w:rsidR="004121BE">
        <w:rPr>
          <w:rFonts w:cs="Helvetica"/>
        </w:rPr>
        <w:instrText>ADDIN CSL_CITATION { "citationItems" : [ { "id" : "ITEM-1",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1",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plainTextFormattedCitation" : "(Wagner et al., 2013)", "previouslyFormattedCitation" : "(Wagner &lt;i&gt;et al.&lt;/i&gt;, 2013)" }, "properties" : {  }, "schema" : "https://github.com/citation-style-language/schema/raw/master/csl-citation.json" }</w:instrText>
      </w:r>
      <w:r>
        <w:rPr>
          <w:rFonts w:cs="Helvetica"/>
        </w:rPr>
        <w:fldChar w:fldCharType="separate"/>
      </w:r>
      <w:r w:rsidR="00143B78" w:rsidRPr="00143B78">
        <w:rPr>
          <w:rFonts w:cs="Helvetica"/>
          <w:noProof/>
        </w:rPr>
        <w:t xml:space="preserve">(Wagner </w:t>
      </w:r>
      <w:r w:rsidR="00143B78" w:rsidRPr="00143B78">
        <w:rPr>
          <w:rFonts w:cs="Helvetica"/>
          <w:i/>
          <w:noProof/>
        </w:rPr>
        <w:t>et al.</w:t>
      </w:r>
      <w:r w:rsidR="00143B78" w:rsidRPr="00143B78">
        <w:rPr>
          <w:rFonts w:cs="Helvetica"/>
          <w:noProof/>
        </w:rPr>
        <w:t>, 2013)</w:t>
      </w:r>
      <w:r>
        <w:rPr>
          <w:rFonts w:cs="Helvetica"/>
        </w:rPr>
        <w:fldChar w:fldCharType="end"/>
      </w:r>
      <w:r>
        <w:rPr>
          <w:rFonts w:cs="Helvetica"/>
        </w:rPr>
        <w:t>.</w:t>
      </w:r>
    </w:p>
    <w:p w14:paraId="21799F9C" w14:textId="77777777" w:rsidR="00F60B2B" w:rsidRDefault="00F60B2B" w:rsidP="00E5114A">
      <w:pPr>
        <w:spacing w:line="360" w:lineRule="auto"/>
        <w:jc w:val="both"/>
        <w:rPr>
          <w:lang w:val="en-GB"/>
        </w:rPr>
      </w:pPr>
    </w:p>
    <w:p w14:paraId="51ECE948" w14:textId="7CD541D6" w:rsidR="00F60B2B" w:rsidRDefault="006C652C" w:rsidP="00E5114A">
      <w:pPr>
        <w:pStyle w:val="Heading3"/>
        <w:jc w:val="both"/>
        <w:rPr>
          <w:lang w:val="en-GB"/>
        </w:rPr>
      </w:pPr>
      <w:bookmarkStart w:id="89" w:name="_Toc494045808"/>
      <w:bookmarkStart w:id="90" w:name="_Toc494222669"/>
      <w:r>
        <w:rPr>
          <w:lang w:val="en-GB"/>
        </w:rPr>
        <w:t xml:space="preserve">1.9.3 </w:t>
      </w:r>
      <w:r w:rsidR="00F60B2B">
        <w:rPr>
          <w:lang w:val="en-GB"/>
        </w:rPr>
        <w:t>Tandem WH2 nucleators, formins and nucleation promoting factors</w:t>
      </w:r>
      <w:bookmarkEnd w:id="89"/>
      <w:bookmarkEnd w:id="90"/>
    </w:p>
    <w:p w14:paraId="1C4BACA0" w14:textId="77777777" w:rsidR="006C652C" w:rsidRPr="006C652C" w:rsidRDefault="006C652C" w:rsidP="00E5114A">
      <w:pPr>
        <w:jc w:val="both"/>
        <w:rPr>
          <w:lang w:val="en-GB"/>
        </w:rPr>
      </w:pPr>
    </w:p>
    <w:p w14:paraId="08BE3F2F" w14:textId="0C42ED92" w:rsidR="00F60B2B" w:rsidRDefault="00F60B2B" w:rsidP="00E5114A">
      <w:pPr>
        <w:spacing w:line="360" w:lineRule="auto"/>
        <w:jc w:val="both"/>
        <w:rPr>
          <w:lang w:val="en-GB"/>
        </w:rPr>
      </w:pPr>
      <w:r>
        <w:rPr>
          <w:lang w:val="en-GB"/>
        </w:rPr>
        <w:t xml:space="preserve">Tandem WH2 nucleators have been demonstrated to work alongside formins to promote initial filament formation followed by filament elongation </w:t>
      </w:r>
      <w:r>
        <w:rPr>
          <w:lang w:val="en-GB"/>
        </w:rPr>
        <w:fldChar w:fldCharType="begin" w:fldLock="1"/>
      </w:r>
      <w:r w:rsidR="004121BE">
        <w:rPr>
          <w:lang w:val="en-GB"/>
        </w:rPr>
        <w:instrText>ADDIN CSL_CITATION { "citationItems" : [ { "id" : "ITEM-1", "itemData" : { "DOI" : "10.1126/science.1218062", "ISBN" : "1095-9203 (Electronic)\\r0036-8075 (Linking)", "ISSN" : "0036-8075", "PMID" : "22654058", "abstract" : "Interacting sets of actin assembly factors work together in cells, but the underlying mechanisms have remained obscure. We used triple-color single-molecule fluorescence microscopy to image the tumor suppressor adenomatous polyposis coli (APC) and the formin mDia1 during filament assembly. Complexes consisting of APC, mDia1, and actin monomers initiated actin filament formation, overcoming inhibition by capping protein and profilin. Upon filament polymerization, the complexes separated, with mDia1 moving processively on growing barbed ends while APC remained at the site of nucleation. Thus, the two assembly factors directly interact to initiate filament assembly and then separate but retain independent associations with either end of the growing filament.", "author" : [ { "dropping-particle" : "", "family" : "Breitsprecher", "given" : "Dennis", "non-dropping-particle" : "", "parse-names" : false, "suffix" : "" }, { "dropping-particle" : "", "family" : "Jaiswal", "given" : "Richa", "non-dropping-particle" : "", "parse-names" : false, "suffix" : "" }, { "dropping-particle" : "", "family" : "Bombardier", "given" : "Jeffrey P.", "non-dropping-particle" : "", "parse-names" : false, "suffix" : "" }, { "dropping-particle" : "", "family" : "Gould", "given" : "Christopher J.", "non-dropping-particle" : "", "parse-names" : false, "suffix" : "" }, { "dropping-particle" : "", "family" : "Gelles", "given" : "Jeff", "non-dropping-particle" : "", "parse-names" : false, "suffix" : "" }, { "dropping-particle" : "", "family" : "Goode", "given" : "B. L.", "non-dropping-particle" : "", "parse-names" : false, "suffix" : "" } ], "container-title" : "Science", "id" : "ITEM-1", "issue" : "6085", "issued" : { "date-parts" : [ [ "2012" ] ] }, "page" : "1164-1168", "title" : "Rocket Launcher Mechanism of Collaborative Actin Assembly Defined by Single-Molecule Imaging", "type" : "article-journal", "volume" : "336" }, "uris" : [ "http://www.mendeley.com/documents/?uuid=c3939495-1bc0-4676-84eb-2def21deaaf6" ] }, { "id" : "ITEM-2", "itemData" : { "DOI" : "10.1083/jcb.200706196", "ISBN" : "0021-9525 (Print)\\r0021-9525 (Linking)", "ISSN" : "00219525", "PMID" : "17923532", "abstract" : "Spire and Cappuccino are actin nucleation factors that are required to establish the polarity of Drosophila melanogaster oocytes. Their mutant phenotypes are nearly identical, and the proteins interact biochemically. We find that the interaction between Spire and Cappuccino family proteins is conserved across metazoan phyla and is mediated by binding of the formin homology 2 (FH2) domain from Cappuccino (or its mammalian homologue formin-2) to the kinase noncatalytic C-lobe domain (KIND) from Spire. In vitro, the KIND domain is a monomeric folded domain. Two KIND monomers bind each FH2 dimer with nanomolar affinity and strongly inhibit actin nucleation by the FH2 domain. In contrast, formation of the Spire-Cappuccino complex enhances actin nucleation by Spire. In Drosophila oocytes, Spire localizes to the cortex early in oogenesis and disappears around stage 10b, coincident with the onset of cytoplasmic streaming.", "author" : [ { "dropping-particle" : "", "family" : "Quinlan", "given" : "Margot E", "non-dropping-particle" : "", "parse-names" : false, "suffix" : "" }, { "dropping-particle" : "", "family" : "Hilgert", "given" : "Susanne", "non-dropping-particle" : "", "parse-names" : false, "suffix" : "" }, { "dropping-particle" : "", "family" : "Bedrossian", "given" : "Anaid", "non-dropping-particle" : "", "parse-names" : false, "suffix" : "" }, { "dropping-particle" : "", "family" : "Mullins", "given" : "R Dyche", "non-dropping-particle" : "", "parse-names" : false, "suffix" : "" }, { "dropping-particle" : "", "family" : "Kerkhoff", "given" : "Eugen", "non-dropping-particle" : "", "parse-names" : false, "suffix" : "" } ], "container-title" : "Journal of Cell Biology", "id" : "ITEM-2", "issue" : "1", "issued" : { "date-parts" : [ [ "2007" ] ] }, "page" : "117-128", "title" : "Regulatory interactions between two actin nucleators, Spire and Cappuccino", "type" : "article-journal", "volume" : "179" }, "uris" : [ "http://www.mendeley.com/documents/?uuid=71da0a6e-2dfe-416c-9859-e62773c3ce06" ] } ], "mendeley" : { "formattedCitation" : "(Quinlan &lt;i&gt;et al.&lt;/i&gt;, 2007; Breitsprecher &lt;i&gt;et al.&lt;/i&gt;, 2012)", "plainTextFormattedCitation" : "(Quinlan et al., 2007; Breitsprecher et al., 2012)", "previouslyFormattedCitation" : "(Quinlan &lt;i&gt;et al.&lt;/i&gt;, 2007; Breitsprecher &lt;i&gt;et al.&lt;/i&gt;, 2012)" }, "properties" : {  }, "schema" : "https://github.com/citation-style-language/schema/raw/master/csl-citation.json" }</w:instrText>
      </w:r>
      <w:r>
        <w:rPr>
          <w:lang w:val="en-GB"/>
        </w:rPr>
        <w:fldChar w:fldCharType="separate"/>
      </w:r>
      <w:r w:rsidR="00143B78" w:rsidRPr="00143B78">
        <w:rPr>
          <w:noProof/>
          <w:lang w:val="en-GB"/>
        </w:rPr>
        <w:t xml:space="preserve">(Quinlan </w:t>
      </w:r>
      <w:r w:rsidR="00143B78" w:rsidRPr="00143B78">
        <w:rPr>
          <w:i/>
          <w:noProof/>
          <w:lang w:val="en-GB"/>
        </w:rPr>
        <w:t>et al.</w:t>
      </w:r>
      <w:r w:rsidR="00143B78" w:rsidRPr="00143B78">
        <w:rPr>
          <w:noProof/>
          <w:lang w:val="en-GB"/>
        </w:rPr>
        <w:t xml:space="preserve">, 2007; Breitsprecher </w:t>
      </w:r>
      <w:r w:rsidR="00143B78" w:rsidRPr="00143B78">
        <w:rPr>
          <w:i/>
          <w:noProof/>
          <w:lang w:val="en-GB"/>
        </w:rPr>
        <w:t>et al.</w:t>
      </w:r>
      <w:r w:rsidR="00143B78" w:rsidRPr="00143B78">
        <w:rPr>
          <w:noProof/>
          <w:lang w:val="en-GB"/>
        </w:rPr>
        <w:t>, 2012)</w:t>
      </w:r>
      <w:r>
        <w:rPr>
          <w:lang w:val="en-GB"/>
        </w:rPr>
        <w:fldChar w:fldCharType="end"/>
      </w:r>
      <w:r>
        <w:rPr>
          <w:lang w:val="en-GB"/>
        </w:rPr>
        <w:t xml:space="preserve">. In this regard, they can be thought of as nucleation promoting factors, working upstream of and promoting the activity of formin driven reorganisation of the actin cytoskeleton </w:t>
      </w:r>
      <w:r>
        <w:rPr>
          <w:lang w:val="en-GB"/>
        </w:rPr>
        <w:fldChar w:fldCharType="begin" w:fldLock="1"/>
      </w:r>
      <w:r w:rsidR="004121BE">
        <w:rPr>
          <w:lang w:val="en-GB"/>
        </w:rPr>
        <w:instrText>ADDIN CSL_CITATION { "citationItems" : [ { "id" : "ITEM-1", "itemData" : { "DOI" : "10.1038/nrm2816", "ISSN" : "1471-0080", "PMID" : "19997130", "abstract" : "Formins are highly conserved proteins that have essential roles in remodelling the actin and microtubule cytoskeletons to influence eukaryotic cell shape and behaviour. Recent work has identified numerous cellular factors that locally recruit, activate or inactivate formins to bridle and unleash their potent effects on actin nucleation and elongation. The effects of formins on microtubules have also begun to be described, which places formins in a prime position to coordinate actin and microtubule dynamics. The emerging complexity in the mechanisms governing formins mirrors the wide range of essential functions that they perform in cell motility, cell division and cell and tissue morphogenesis.", "author" : [ { "dropping-particle" : "", "family" : "Chesarone", "given" : "Melissa a", "non-dropping-particle" : "", "parse-names" : false, "suffix" : "" }, { "dropping-particle" : "", "family" : "DuPage", "given" : "Amy Grace", "non-dropping-particle" : "", "parse-names" : false, "suffix" : "" }, { "dropping-particle" : "", "family" : "Goode", "given" : "Bruce L", "non-dropping-particle" : "", "parse-names" : false, "suffix" : "" } ], "container-title" : "Nature reviews. Molecular cell biology", "id" : "ITEM-1", "issue" : "1", "issued" : { "date-parts" : [ [ "2010", "1" ] ] }, "page" : "62-74", "publisher" : "Nature Publishing Group", "title" : "Unleashing formins to remodel the actin and microtubule cytoskeletons.", "type" : "article-journal", "volume" : "11" }, "uris" : [ "http://www.mendeley.com/documents/?uuid=6fc74a4a-8f44-4b23-9a1e-8ea6bee90691" ] } ], "mendeley" : { "formattedCitation" : "(Chesarone, DuPage and Goode, 2010)", "plainTextFormattedCitation" : "(Chesarone, DuPage and Goode, 2010)", "previouslyFormattedCitation" : "(Chesarone, DuPage and Goode, 2010)" }, "properties" : {  }, "schema" : "https://github.com/citation-style-language/schema/raw/master/csl-citation.json" }</w:instrText>
      </w:r>
      <w:r>
        <w:rPr>
          <w:lang w:val="en-GB"/>
        </w:rPr>
        <w:fldChar w:fldCharType="separate"/>
      </w:r>
      <w:r w:rsidR="00143B78" w:rsidRPr="00143B78">
        <w:rPr>
          <w:noProof/>
          <w:lang w:val="en-GB"/>
        </w:rPr>
        <w:t>(Chesarone, DuPage and Goode, 2010)</w:t>
      </w:r>
      <w:r>
        <w:rPr>
          <w:lang w:val="en-GB"/>
        </w:rPr>
        <w:fldChar w:fldCharType="end"/>
      </w:r>
      <w:r>
        <w:rPr>
          <w:lang w:val="en-GB"/>
        </w:rPr>
        <w:t xml:space="preserve">. An analogous role has been suggested for </w:t>
      </w:r>
      <w:r w:rsidRPr="00BF0897">
        <w:rPr>
          <w:lang w:val="en-GB"/>
        </w:rPr>
        <w:t>tropomyosin</w:t>
      </w:r>
      <w:r>
        <w:rPr>
          <w:lang w:val="en-GB"/>
        </w:rPr>
        <w:t xml:space="preserve"> in conjunction with the fission yeast </w:t>
      </w:r>
      <w:r w:rsidRPr="00BF0897">
        <w:rPr>
          <w:lang w:val="en-GB"/>
        </w:rPr>
        <w:t>formin</w:t>
      </w:r>
      <w:r>
        <w:rPr>
          <w:b/>
          <w:lang w:val="en-GB"/>
        </w:rPr>
        <w:t xml:space="preserve"> </w:t>
      </w:r>
      <w:r>
        <w:rPr>
          <w:b/>
          <w:lang w:val="en-GB"/>
        </w:rPr>
        <w:fldChar w:fldCharType="begin" w:fldLock="1"/>
      </w:r>
      <w:r w:rsidR="004121BE">
        <w:rPr>
          <w:b/>
          <w:lang w:val="en-GB"/>
        </w:rPr>
        <w:instrText>ADDIN CSL_CITATION { "citationItems" : [ { "id" : "ITEM-1", "itemData" : { "DOI" : "10.1016/j.cub.2016.09.053", "ISSN" : "09609822", "abstract" : "Tropomyosins comprise a large family of actin-binding proteins with critical roles in diverse actin-based??processes [1], but our understanding of how they??mechanistically contribute to actin filament dynamics has been limited. We addressed this question in S.??cerevisiae, where tropomyosins (Tpm1 and Tpm2), profilin (Pfy1), and formins (Bni1 and Bnr1) are required for the assembly of an array of actin cables that facilitate polarized vesicle delivery and daughter cell growth. Formins drive cable formation by promoting actin nucleation and by accelerating actin filament elongation together with profilin [2]. In contrast, how tropomyosins contribute mechanistically to cable formation has been unclear, but genetic studies demonstrate that Tpm1 plays a more important role than Tpm2 [3, 4]. Here, we found that??loss of TPM1 in strains lacking BNR1, but not BNI1, leads to severe defects in cable formation, polarized secretion, and cell growth, suggesting that TPM1 function is required for proper Bni1-mediated cable assembly. Furthermore, in??vitro total internal reflection fluorescence (TIRF) microscopy demonstrated??that Tpm1 strongly enhances Bni1-mediated, but??not Bnr1-mediated, actin nucleation without affecting filament elongation rate, whereas Tpm2 has no effects on Bni1 or Bnr1. Tpm1 stimulation of Bni1-mediated nucleation also requires profilin and its interactions with both G-actin and formins. Together, these results demonstrate that yeast Tpm1 works in concert with profilin to promote formin-dependent nucleation of actin cables, thus expanding our understanding of how specific tropomyosin isoforms influence actin dynamics.", "author" : [ { "dropping-particle" : "", "family" : "Alioto", "given" : "Salvatore L.", "non-dropping-particle" : "", "parse-names" : false, "suffix" : "" }, { "dropping-particle" : "V.", "family" : "Garabedian", "given" : "Mikael", "non-dropping-particle" : "", "parse-names" : false, "suffix" : "" }, { "dropping-particle" : "", "family" : "Bellavance", "given" : "Danielle R.", "non-dropping-particle" : "", "parse-names" : false, "suffix" : "" }, { "dropping-particle" : "", "family" : "Goode", "given" : "Bruce L.", "non-dropping-particle" : "", "parse-names" : false, "suffix" : "" } ], "container-title" : "Current Biology", "id" : "ITEM-1", "issue" : "23", "issued" : { "date-parts" : [ [ "2016" ] ] }, "page" : "3230-3237", "publisher" : "Elsevier Ltd.", "title" : "Tropomyosin and Profilin Cooperate to Promote Formin-Mediated Actin Nucleation and Drive Yeast Actin Cable Assembly", "type" : "article-journal", "volume" : "26" }, "uris" : [ "http://www.mendeley.com/documents/?uuid=50810faf-c819-45da-ab09-f821f9d4cea1" ] } ], "mendeley" : { "formattedCitation" : "(Alioto &lt;i&gt;et al.&lt;/i&gt;, 2016)", "plainTextFormattedCitation" : "(Alioto et al., 2016)", "previouslyFormattedCitation" : "(Alioto &lt;i&gt;et al.&lt;/i&gt;, 2016)" }, "properties" : {  }, "schema" : "https://github.com/citation-style-language/schema/raw/master/csl-citation.json" }</w:instrText>
      </w:r>
      <w:r>
        <w:rPr>
          <w:b/>
          <w:lang w:val="en-GB"/>
        </w:rPr>
        <w:fldChar w:fldCharType="separate"/>
      </w:r>
      <w:r w:rsidR="00143B78" w:rsidRPr="00143B78">
        <w:rPr>
          <w:noProof/>
          <w:lang w:val="en-GB"/>
        </w:rPr>
        <w:t xml:space="preserve">(Alioto </w:t>
      </w:r>
      <w:r w:rsidR="00143B78" w:rsidRPr="00143B78">
        <w:rPr>
          <w:i/>
          <w:noProof/>
          <w:lang w:val="en-GB"/>
        </w:rPr>
        <w:t>et al.</w:t>
      </w:r>
      <w:r w:rsidR="00143B78" w:rsidRPr="00143B78">
        <w:rPr>
          <w:noProof/>
          <w:lang w:val="en-GB"/>
        </w:rPr>
        <w:t>, 2016)</w:t>
      </w:r>
      <w:r>
        <w:rPr>
          <w:b/>
          <w:lang w:val="en-GB"/>
        </w:rPr>
        <w:fldChar w:fldCharType="end"/>
      </w:r>
      <w:r w:rsidRPr="00BF0897">
        <w:rPr>
          <w:lang w:val="en-GB"/>
        </w:rPr>
        <w:t>.</w:t>
      </w:r>
      <w:r>
        <w:rPr>
          <w:b/>
          <w:lang w:val="en-GB"/>
        </w:rPr>
        <w:t xml:space="preserve"> </w:t>
      </w:r>
      <w:r w:rsidR="006E7A3B">
        <w:rPr>
          <w:lang w:val="en-GB"/>
        </w:rPr>
        <w:t>Similarly,</w:t>
      </w:r>
      <w:r>
        <w:rPr>
          <w:lang w:val="en-GB"/>
        </w:rPr>
        <w:t xml:space="preserve"> both formins expressed in </w:t>
      </w:r>
      <w:r w:rsidRPr="00393C57">
        <w:rPr>
          <w:i/>
          <w:lang w:val="en-GB"/>
        </w:rPr>
        <w:t>Saccharomyces cerevisiae</w:t>
      </w:r>
      <w:r>
        <w:rPr>
          <w:lang w:val="en-GB"/>
        </w:rPr>
        <w:t xml:space="preserve"> depend upon interaction with the protein Bud6 to function </w:t>
      </w:r>
      <w:r>
        <w:rPr>
          <w:i/>
          <w:lang w:val="en-GB"/>
        </w:rPr>
        <w:t>in vivo</w:t>
      </w:r>
      <w:r>
        <w:rPr>
          <w:lang w:val="en-GB"/>
        </w:rPr>
        <w:t xml:space="preserve">. Bud6 is not well characterised but is known to bind to G-actin and is postulated to do so through a putative WH2 motif </w:t>
      </w:r>
      <w:r>
        <w:rPr>
          <w:lang w:val="en-GB"/>
        </w:rPr>
        <w:fldChar w:fldCharType="begin" w:fldLock="1"/>
      </w:r>
      <w:r w:rsidR="004121BE">
        <w:rPr>
          <w:lang w:val="en-GB"/>
        </w:rPr>
        <w:instrText>ADDIN CSL_CITATION { "citationItems" : [ { "id" : "ITEM-1", "itemData" : { "DOI" : "10.1091/mbc.E11-05-0404", "ISBN" : "1939-4586 (Electronic)\\r1059-1524 (Linking)", "ISSN" : "1059-1524", "PMID" : "21880892", "abstract" : "Formins are a conserved family of actin assembly-promoting factors with diverse biological roles, but how their activities are regulated in vivo is not well understood. In Saccharomyces cerevisiae, the formins Bni1 and Bnr1 are required for the assembly of actin cables and polarized cell growth. Proper cable assembly further requires Bud6. Previously it was shown that Bud6 enhances Bni1-mediated actin assembly in vitro, but the biochemical mechanism and in vivo role of this activity were left unclear. Here we demonstrate that Bud6 specifically stimulates the nucleation rather than the elongation phase of Bni1-mediated actin assembly, defining Bud6 as a nucleation-promoting factor (NPF) and distinguishing its effects from those of profilin. We generated alleles of Bud6 that uncouple its interactions with Bni1 and G-actin and found that both interactions are critical for NPF activity. Our data indicate that Bud6 promotes filament nucleation by recruiting actin monomers to Bni1. Genetic analysis of the same alleles showed that Bud6 regulation of formin activity is critical for normal levels of actin cable assembly in vivo. Our results raise important mechanistic parallels between Bud6 and WASP, as well as between Bud6 and other NPFs that interact with formins such as Spire.", "author" : [ { "dropping-particle" : "", "family" : "Graziano", "given" : "Brian R", "non-dropping-particle" : "", "parse-names" : false, "suffix" : "" }, { "dropping-particle" : "", "family" : "DuPage", "given" : "A. G.", "non-dropping-particle" : "", "parse-names" : false, "suffix" : "" }, { "dropping-particle" : "", "family" : "Michelot", "given" : "Alphee", "non-dropping-particle" : "", "parse-names" : false, "suffix" : "" }, { "dropping-particle" : "", "family" : "Breitsprecher", "given" : "Dennis", "non-dropping-particle" : "", "parse-names" : false, "suffix" : "" }, { "dropping-particle" : "", "family" : "Moseley", "given" : "J. B.", "non-dropping-particle" : "", "parse-names" : false, "suffix" : "" }, { "dropping-particle" : "", "family" : "Sagot", "given" : "I.", "non-dropping-particle" : "", "parse-names" : false, "suffix" : "" }, { "dropping-particle" : "", "family" : "Blanchoin", "given" : "L.", "non-dropping-particle" : "", "parse-names" : false, "suffix" : "" }, { "dropping-particle" : "", "family" : "Goode", "given" : "B. L.", "non-dropping-particle" : "", "parse-names" : false, "suffix" : "" } ], "container-title" : "Molecular Biology of the Cell", "id" : "ITEM-1", "issue" : "21", "issued" : { "date-parts" : [ [ "2011" ] ] }, "page" : "4016-4028", "title" : "Mechanism and cellular function of Bud6 as an actin nucleation-promoting factor", "type" : "article-journal", "volume" : "22" }, "uris" : [ "http://www.mendeley.com/documents/?uuid=e3305cf6-ebb8-45c7-8431-4b1f494076da" ] } ], "mendeley" : { "formattedCitation" : "(Graziano &lt;i&gt;et al.&lt;/i&gt;, 2011)", "plainTextFormattedCitation" : "(Graziano et al., 2011)", "previouslyFormattedCitation" : "(Graziano &lt;i&gt;et al.&lt;/i&gt;, 2011)" }, "properties" : {  }, "schema" : "https://github.com/citation-style-language/schema/raw/master/csl-citation.json" }</w:instrText>
      </w:r>
      <w:r>
        <w:rPr>
          <w:lang w:val="en-GB"/>
        </w:rPr>
        <w:fldChar w:fldCharType="separate"/>
      </w:r>
      <w:r w:rsidR="00143B78" w:rsidRPr="00143B78">
        <w:rPr>
          <w:noProof/>
          <w:lang w:val="en-GB"/>
        </w:rPr>
        <w:t xml:space="preserve">(Graziano </w:t>
      </w:r>
      <w:r w:rsidR="00143B78" w:rsidRPr="00143B78">
        <w:rPr>
          <w:i/>
          <w:noProof/>
          <w:lang w:val="en-GB"/>
        </w:rPr>
        <w:t>et al.</w:t>
      </w:r>
      <w:r w:rsidR="00143B78" w:rsidRPr="00143B78">
        <w:rPr>
          <w:noProof/>
          <w:lang w:val="en-GB"/>
        </w:rPr>
        <w:t>, 2011)</w:t>
      </w:r>
      <w:r>
        <w:rPr>
          <w:lang w:val="en-GB"/>
        </w:rPr>
        <w:fldChar w:fldCharType="end"/>
      </w:r>
      <w:r>
        <w:rPr>
          <w:lang w:val="en-GB"/>
        </w:rPr>
        <w:t xml:space="preserve">. In this way activation of formins is sometimes somewhat analogous to that of the Arp2/3 complex, requiring the presence of additional factors. </w:t>
      </w:r>
    </w:p>
    <w:p w14:paraId="058AA141" w14:textId="77777777" w:rsidR="00F60B2B" w:rsidRDefault="00F60B2B" w:rsidP="00E5114A">
      <w:pPr>
        <w:spacing w:line="360" w:lineRule="auto"/>
        <w:jc w:val="both"/>
        <w:rPr>
          <w:lang w:val="en-GB"/>
        </w:rPr>
      </w:pPr>
    </w:p>
    <w:p w14:paraId="3258F06A" w14:textId="5380DC0F" w:rsidR="00F60B2B" w:rsidRPr="00457A09" w:rsidRDefault="00912B3B" w:rsidP="00E5114A">
      <w:pPr>
        <w:pStyle w:val="Heading2"/>
        <w:spacing w:line="360" w:lineRule="auto"/>
        <w:jc w:val="both"/>
        <w:rPr>
          <w:lang w:val="en-GB"/>
        </w:rPr>
      </w:pPr>
      <w:bookmarkStart w:id="91" w:name="_Toc494045809"/>
      <w:bookmarkStart w:id="92" w:name="_Toc494222670"/>
      <w:r>
        <w:rPr>
          <w:lang w:val="en-GB"/>
        </w:rPr>
        <w:t xml:space="preserve">1.10 </w:t>
      </w:r>
      <w:r w:rsidR="00F60B2B">
        <w:rPr>
          <w:lang w:val="en-GB"/>
        </w:rPr>
        <w:t>Alternative model of Arp2/3 activation?</w:t>
      </w:r>
      <w:bookmarkEnd w:id="91"/>
      <w:bookmarkEnd w:id="92"/>
    </w:p>
    <w:p w14:paraId="190BD605" w14:textId="2FE46EE9" w:rsidR="00F60B2B" w:rsidRPr="00457A09" w:rsidRDefault="00F60B2B" w:rsidP="00E5114A">
      <w:pPr>
        <w:spacing w:line="360" w:lineRule="auto"/>
        <w:jc w:val="both"/>
        <w:rPr>
          <w:lang w:val="en-GB"/>
        </w:rPr>
      </w:pPr>
      <w:r w:rsidRPr="00457A09">
        <w:rPr>
          <w:lang w:val="en-GB"/>
        </w:rPr>
        <w:t xml:space="preserve">The </w:t>
      </w:r>
      <w:r>
        <w:rPr>
          <w:lang w:val="en-GB"/>
        </w:rPr>
        <w:t xml:space="preserve">observation of functional antagonism between capping proteins and the Arp2/3 complex led to the suggestion of the alternative barbed-end branching model of Arp2/3 complex activation </w:t>
      </w:r>
      <w:r>
        <w:rPr>
          <w:lang w:val="en-GB"/>
        </w:rPr>
        <w:fldChar w:fldCharType="begin" w:fldLock="1"/>
      </w:r>
      <w:r w:rsidR="004121BE">
        <w:rPr>
          <w:lang w:val="en-GB"/>
        </w:rPr>
        <w:instrText>ADDIN CSL_CITATION { "citationItems" : [ { "id" : "ITEM-1", "itemData" : { "DOI" : "10.1038/35017011", "ISBN" : "1465-7392 (Print) 1465-7392 (Linking)", "ISSN" : "1465-7392", "PMID" : "10878802", "abstract" : "The Arp2/3 complex is an essential regulator of actin polymerization in response to signalling and generates a dendritic array of filaments in lamellipodia. Here we show that the activated Arp2/3 complex interacts with the barbed ends of filaments to initiate barbed-end branching. Barbed-end branching by Arp2/3 quantitatively accounts for polymerization kinetics and for the length correlation of the branches of filaments observed by electron microscopy. Filament branching is visualized at the surface of Listeria in a reconstituted motility assay. The functional antagonism between the Arp2/3 complex and capping proteins is essential in the maintenance of the steady state of actin assembly and actin-based motility.", "author" : [ { "dropping-particle" : "", "family" : "Pantaloni", "given" : "Dominique", "non-dropping-particle" : "", "parse-names" : false, "suffix" : "" }, { "dropping-particle" : "", "family" : "Boujemaa", "given" : "Rajaa", "non-dropping-particle" : "", "parse-names" : false, "suffix" : "" }, { "dropping-particle" : "", "family" : "Didry", "given" : "Dominique", "non-dropping-particle" : "", "parse-names" : false, "suffix" : "" }, { "dropping-particle" : "", "family" : "Gounon", "given" : "Pierre", "non-dropping-particle" : "", "parse-names" : false, "suffix" : "" }, { "dropping-particle" : "", "family" : "Carlier", "given" : "M F", "non-dropping-particle" : "", "parse-names" : false, "suffix" : "" } ], "container-title" : "Nature cell biology", "id" : "ITEM-1", "issue" : "7", "issued" : { "date-parts" : [ [ "2000" ] ] }, "page" : "385-391", "title" : "The Arp2/3 complex branches filament barbed ends: functional antagonism with capping proteins.", "type" : "article-journal", "volume" : "2" }, "uris" : [ "http://www.mendeley.com/documents/?uuid=06dda92d-4539-4304-96f8-68128fc95330" ] }, { "id" : "ITEM-2", "itemData" : { "DOI" : "10.1042/BJ20040176", "ISBN" : "1470-8728 (Electronic)\\r0264-6021 (Linking)", "ISSN" : "02646021", "PMID" : "15040784", "abstract" : "The assembly of a branched network of actin filaments provides the mechanical propulsion that drives a range of dynamic cellular processes, including cell motility. The Arp2/3 complex is a crucial component of such filament networks. Arp2/3 nucleates new actin filaments while bound to existing filaments, thus creating a branched network. In recent years, a number of proteins that activate the filament nucleation activity of Arp2/3 have been identified, most notably the WASP (Wiskott-Aldrich syndrome protein) family. WASP-family proteins activate the Arp2/3 complex, and consequently stimulate actin assembly, in response to extracellular signals. Structural studies have provided a significant refinement in our understanding of the molecular detail of how the Arp2/3 complex nucleates actin filaments. There has also been much progress towards an understanding of the complicated signalling processes that regulate WASP-family proteins. In addition, the use of gene disruption in a number of organisms has led to new insights into the specific functions of individual WASP-family members. The present review will discuss the Arp2/3 complex and its regulators, in particular the WASP-family proteins. Emphasis will be placed on recent developments in the field that have furthered our understanding of actin dynamics and cell motility.", "author" : [ { "dropping-particle" : "", "family" : "Millard", "given" : "Thomas H", "non-dropping-particle" : "", "parse-names" : false, "suffix" : "" }, { "dropping-particle" : "", "family" : "Sharp", "given" : "Stewart J", "non-dropping-particle" : "", "parse-names" : false, "suffix" : "" }, { "dropping-particle" : "", "family" : "Machesky", "given" : "Laura M", "non-dropping-particle" : "", "parse-names" : false, "suffix" : "" } ], "container-title" : "Biochem J", "id" : "ITEM-2", "issue" : "Pt 1", "issued" : { "date-parts" : [ [ "2004" ] ] }, "page" : "1-17", "title" : "Signalling to actin assembly via the WASP (Wiskott-Aldrich syndrome protein)-family proteins and the Arp2/3 complex", "type" : "article-journal", "volume" : "380" }, "uris" : [ "http://www.mendeley.com/documents/?uuid=f1c2962f-f824-4a16-9ce0-9f5ba087e658" ] }, { "id" : "ITEM-3", "itemData" : { "DOI" : "10.1038/nrm.2016.172", "ISSN" : "1471-0072", "PMID" : "28248322", "author" : [ { "dropping-particle" : "", "family" : "Carlier", "given" : "Marie-France", "non-dropping-particle" : "", "parse-names" : false, "suffix" : "" }, { "dropping-particle" : "", "family" : "Shekhar", "given" : "Shashank", "non-dropping-particle" : "", "parse-names" : false, "suffix" : "" } ], "container-title" : "Nature Reviews Molecular Cell Biology", "id" : "ITEM-3", "issue" : "6", "issued" : { "date-parts" : [ [ "2017" ] ] }, "page" : "389-401", "publisher" : "Nature Publishing Group", "title" : "Global treadmilling coordinates actin turnover and controls the size of actin networks", "type" : "article-journal", "volume" : "18" }, "uris" : [ "http://www.mendeley.com/documents/?uuid=54ff831b-bb45-4449-8e4c-8306f306db7d" ] } ], "mendeley" : { "formattedCitation" : "(Pantaloni &lt;i&gt;et al.&lt;/i&gt;, 2000; Millard, Sharp and Machesky, 2004; Carlier and Shekhar, 2017)", "plainTextFormattedCitation" : "(Pantaloni et al., 2000; Millard, Sharp and Machesky, 2004; Carlier and Shekhar, 2017)", "previouslyFormattedCitation" : "(Pantaloni &lt;i&gt;et al.&lt;/i&gt;, 2000; Millard, Sharp and Machesky, 2004; Carlier and Shekhar, 2017)" }, "properties" : {  }, "schema" : "https://github.com/citation-style-language/schema/raw/master/csl-citation.json" }</w:instrText>
      </w:r>
      <w:r>
        <w:rPr>
          <w:lang w:val="en-GB"/>
        </w:rPr>
        <w:fldChar w:fldCharType="separate"/>
      </w:r>
      <w:r w:rsidR="00143B78" w:rsidRPr="00143B78">
        <w:rPr>
          <w:noProof/>
          <w:lang w:val="en-GB"/>
        </w:rPr>
        <w:t xml:space="preserve">(Pantaloni </w:t>
      </w:r>
      <w:r w:rsidR="00143B78" w:rsidRPr="00143B78">
        <w:rPr>
          <w:i/>
          <w:noProof/>
          <w:lang w:val="en-GB"/>
        </w:rPr>
        <w:t>et al.</w:t>
      </w:r>
      <w:r w:rsidR="00143B78" w:rsidRPr="00143B78">
        <w:rPr>
          <w:noProof/>
          <w:lang w:val="en-GB"/>
        </w:rPr>
        <w:t>, 2000; Millard, Sharp and Machesky, 2004; Carlier and Shekhar, 2017)</w:t>
      </w:r>
      <w:r>
        <w:rPr>
          <w:lang w:val="en-GB"/>
        </w:rPr>
        <w:fldChar w:fldCharType="end"/>
      </w:r>
      <w:r>
        <w:rPr>
          <w:lang w:val="en-GB"/>
        </w:rPr>
        <w:t xml:space="preserve">. This model accounts for the polarity of a growing dendritic </w:t>
      </w:r>
      <w:r>
        <w:rPr>
          <w:lang w:val="en-GB"/>
        </w:rPr>
        <w:lastRenderedPageBreak/>
        <w:t xml:space="preserve">network and avoids complications of the more widely accepted side branching model resulting from the apparent incompatibility of simultaneous filament and NPF binding by the Arp2/3 complex </w:t>
      </w:r>
      <w:r>
        <w:rPr>
          <w:lang w:val="en-GB"/>
        </w:rPr>
        <w:fldChar w:fldCharType="begin" w:fldLock="1"/>
      </w:r>
      <w:r w:rsidR="004121BE">
        <w:rPr>
          <w:lang w:val="en-GB"/>
        </w:rPr>
        <w:instrText>ADDIN CSL_CITATION { "citationItems" : [ { "id" : "ITEM-1", "itemData" : { "DOI" : "10.1038/emboj.2011.343", "ISBN" : "0261-4189", "ISSN" : "02614189", "PMID" : "21934650", "abstract" : "Arp2/3 complex initiates the growth of branched actin-filament networks by inducing actin polymerization from the sides of pre-existing filaments. Nucleation promoting factors (NPFs) are essential for the branching reaction through interactions with the Arp2/3 complex prior to branch formation. The modes by which NPFs bind Arp2/3 complex and associated conformational changes have remained elusive. Here, we used electron microscopy to determine three-dimensional structures at ~2 nm resolution of Arp2/3 complex with three different bound NPFs: N-WASp, Scar-VCA and cortactin. All of these structures adopt a conformation with the two actin-related proteins in an actin-filament-like dimer and the NPF bound to the pointed end. Distance constraints derived by fluorescence resonance energy transfer independently verified the NPF location. Furthermore, all bound NPFs partially occlude the actin-filament binding site, suggesting that additional local structural rearrangements are required in the pathway of Arp2/3 complex activation to allow branch formation.", "author" : [ { "dropping-particle" : "", "family" : "Xu", "given" : "Xiao-Ping", "non-dropping-particle" : "", "parse-names" : false, "suffix" : "" }, { "dropping-particle" : "", "family" : "Rouiller", "given" : "Isabelle", "non-dropping-particle" : "", "parse-names" : false, "suffix" : "" }, { "dropping-particle" : "", "family" : "Slaughter", "given" : "Brian D", "non-dropping-particle" : "", "parse-names" : false, "suffix" : "" }, { "dropping-particle" : "", "family" : "Egile", "given" : "Coumaran", "non-dropping-particle" : "", "parse-names" : false, "suffix" : "" }, { "dropping-particle" : "", "family" : "Kim", "given" : "Eldar", "non-dropping-particle" : "", "parse-names" : false, "suffix" : "" }, { "dropping-particle" : "", "family" : "Unruh", "given" : "Jay R", "non-dropping-particle" : "", "parse-names" : false, "suffix" : "" }, { "dropping-particle" : "", "family" : "Fan", "given" : "Xiaoxue", "non-dropping-particle" : "", "parse-names" : false, "suffix" : "" }, { "dropping-particle" : "", "family" : "Pollard", "given" : "Thomas D", "non-dropping-particle" : "", "parse-names" : false, "suffix" : "" }, { "dropping-particle" : "", "family" : "Li", "given" : "Rong", "non-dropping-particle" : "", "parse-names" : false, "suffix" : "" }, { "dropping-particle" : "", "family" : "Hanein", "given" : "Dorit", "non-dropping-particle" : "", "parse-names" : false, "suffix" : "" }, { "dropping-particle" : "", "family" : "Volkmann", "given" : "Niels", "non-dropping-particle" : "", "parse-names" : false, "suffix" : "" } ], "container-title" : "The EMBO Journal", "id" : "ITEM-1", "issue" : "1", "issued" : { "date-parts" : [ [ "2012" ] ] }, "page" : "236-247", "publisher" : "Nature Publishing Group", "title" : "Three-dimensional reconstructions of Arp2/3 complex with bound nucleation promoting factors", "type" : "article-journal", "volume" : "31" }, "uris" : [ "http://www.mendeley.com/documents/?uuid=f3067bd1-160b-489d-8ed3-94f6f7fb38cd" ] } ], "mendeley" : { "formattedCitation" : "(Xu &lt;i&gt;et al.&lt;/i&gt;, 2012)", "plainTextFormattedCitation" : "(Xu et al., 2012)", "previouslyFormattedCitation" : "(Xu &lt;i&gt;et al.&lt;/i&gt;, 2012)" }, "properties" : {  }, "schema" : "https://github.com/citation-style-language/schema/raw/master/csl-citation.json" }</w:instrText>
      </w:r>
      <w:r>
        <w:rPr>
          <w:lang w:val="en-GB"/>
        </w:rPr>
        <w:fldChar w:fldCharType="separate"/>
      </w:r>
      <w:r w:rsidR="00143B78" w:rsidRPr="00143B78">
        <w:rPr>
          <w:noProof/>
          <w:lang w:val="en-GB"/>
        </w:rPr>
        <w:t xml:space="preserve">(Xu </w:t>
      </w:r>
      <w:r w:rsidR="00143B78" w:rsidRPr="00143B78">
        <w:rPr>
          <w:i/>
          <w:noProof/>
          <w:lang w:val="en-GB"/>
        </w:rPr>
        <w:t>et al.</w:t>
      </w:r>
      <w:r w:rsidR="00143B78" w:rsidRPr="00143B78">
        <w:rPr>
          <w:noProof/>
          <w:lang w:val="en-GB"/>
        </w:rPr>
        <w:t>, 2012)</w:t>
      </w:r>
      <w:r>
        <w:rPr>
          <w:lang w:val="en-GB"/>
        </w:rPr>
        <w:fldChar w:fldCharType="end"/>
      </w:r>
      <w:r>
        <w:rPr>
          <w:lang w:val="en-GB"/>
        </w:rPr>
        <w:t xml:space="preserve">. In this model, the WH2 motif of a WASp family protein mediates association to the barbed end of an actin filament. In agreement WH2 motifs have been shown to interact with and influence polymerisation dynamics at barbed ends </w:t>
      </w:r>
      <w:r>
        <w:rPr>
          <w:lang w:val="en-GB"/>
        </w:rPr>
        <w:fldChar w:fldCharType="begin" w:fldLock="1"/>
      </w:r>
      <w:r w:rsidR="004121BE">
        <w:rPr>
          <w:lang w:val="en-GB"/>
        </w:rPr>
        <w:instrText>ADDIN CSL_CITATION { "citationItems" : [ { "id" : "ITEM-1", "itemData" : { "DOI" : "10.1091/mbc.E12-11-0781", "ISSN" : "1939-4586", "PMID" : "24227886", "abstract" : "Neuronal Wiskott-Aldrich syndrome protein (N-WASP)-activated actin polymerization drives extension of invadopodia and podosomes into the basement layer. In addition to activating Arp2/3, N-WASP binds actin-filament barbed ends, and both N-WASP and barbed ends are tightly clustered in these invasive structures. We use nanofibers coated with N-WASP WWCA domains as model cell surfaces and single-actin-filament imaging to determine how clustered N-WASP affects Arp2/3-independent barbed-end assembly. Individual barbed ends captured by WWCA domains grow at or below their diffusion-limited assembly rate. At high filament densities, however, overlapping filaments form buckles between their nanofiber tethers and myosin attachment points. These buckles grew \u223c3.4-fold faster than the diffusion-limited rate of unattached barbed ends. N-WASP constructs with and without the native polyproline (PP) region show similar rate enhancements in the absence of profilin, but profilin slows barbed-end acceleration from constructs containing the PP region. Increasing Mg(2+) to enhance filament bundling increases the frequency of filament buckle formation, consistent with a requirement of accelerated assembly on barbed-end bundling. We propose that this novel N-WASP assembly activity provides an Arp2/3-independent force that drives nascent filament bundles into the basement layer during cell invasion.", "author" : [ { "dropping-particle" : "", "family" : "Khanduja", "given" : "Nimisha", "non-dropping-particle" : "", "parse-names" : false, "suffix" : "" }, { "dropping-particle" : "", "family" : "Kuhn", "given" : "Jeffrey R", "non-dropping-particle" : "", "parse-names" : false, "suffix" : "" } ], "container-title" : "Molecular biology of the cell", "id" : "ITEM-1", "issue" : "1", "issued" : { "date-parts" : [ [ "2014" ] ] }, "page" : "55-65", "title" : "Processive acceleration of actin barbed-end assembly by N-WASP.", "type" : "article-journal", "volume" : "25" }, "uris" : [ "http://www.mendeley.com/documents/?uuid=205b34d1-bb20-44ba-87d5-672188ff80e0" ] }, { "id" : "ITEM-2", "itemData" : { "DOI" : "10.1016/j.cell.2006.12.049", "ISBN" : "0092-8674 (Print)", "ISSN" : "00928674", "PMID" : "17350575", "abstract" : "Actin filament networks exert protrusive and attachment forces on membranes and thereby drive membrane deformation and movement. Here, we show that N-WASP WH2 domains\u00a0play a\u00a0previously unanticipated role in vesicle movement by transiently attaching actin filament barbed ends to the membrane. To dissect the attachment mechanism, we reconstituted the propulsive motility of lipid-coated glass beads, using purified soluble proteins. N-WASP WH2 mutants assembled actin comet tails and initiated movement, but the comet tails catastrophically detached from the membrane. When presented on the surface of a lipid-coated bead, WH2 domains were sufficient to maintain comet tail attachment. In v-Src-transformed fibroblasts, N-WASP WH2 mutants were severely defective in the formation of circular podosome arrays. In addition to creating an attachment force, interactions between WH2 domains and barbed ends may locally amplify signals for dendritic actin nucleation. \u00a9 2007 Elsevier Inc. All rights reserved.", "author" : [ { "dropping-particle" : "", "family" : "Co", "given" : "Carl", "non-dropping-particle" : "", "parse-names" : false, "suffix" : "" }, { "dropping-particle" : "", "family" : "Wong", "given" : "Derek T.", "non-dropping-particle" : "", "parse-names" : false, "suffix" : "" }, { "dropping-particle" : "", "family" : "Gierke", "given" : "Sarah", "non-dropping-particle" : "", "parse-names" : false, "suffix" : "" }, { "dropping-particle" : "", "family" : "Chang", "given" : "Vicky", "non-dropping-particle" : "", "parse-names" : false, "suffix" : "" }, { "dropping-particle" : "", "family" : "Taunton", "given" : "Jack", "non-dropping-particle" : "", "parse-names" : false, "suffix" : "" } ], "container-title" : "Cell", "id" : "ITEM-2", "issue" : "5", "issued" : { "date-parts" : [ [ "2007" ] ] }, "page" : "901-913", "title" : "Mechanism of Actin Network Attachment to Moving Membranes: Barbed End Capture by N-WASP WH2 Domains", "type" : "article-journal", "volume" : "128" }, "uris" : [ "http://www.mendeley.com/documents/?uuid=b9e933e1-6087-4cfc-9094-64ba36384b3e" ] }, { "id" : "ITEM-3", "itemData" : { "DOI" : "10.1016/j.jmb.2010.12.045", "ISSN" : "0022-2836", "author" : [ { "dropping-particle" : "", "family" : "Ito", "given" : "Takuto", "non-dropping-particle" : "", "parse-names" : false, "suffix" : "" }, { "dropping-particle" : "", "family" : "Narita", "given" : "Akihiro", "non-dropping-particle" : "", "parse-names" : false, "suffix" : "" }, { "dropping-particle" : "", "family" : "Hirayama", "given" : "Tasuku", "non-dropping-particle" : "", "parse-names" : false, "suffix" : "" }, { "dropping-particle" : "", "family" : "Taki", "given" : "Masayasu", "non-dropping-particle" : "", "parse-names" : false, "suffix" : "" }, { "dropping-particle" : "", "family" : "Iyoshi", "given" : "Shohei", "non-dropping-particle" : "", "parse-names" : false, "suffix" : "" }, { "dropping-particle" : "", "family" : "Yamamoto", "given" : "Yukio", "non-dropping-particle" : "", "parse-names" : false, "suffix" : "" }, { "dropping-particle" : "", "family" : "Ma\u00e9da", "given" : "Yuichiro", "non-dropping-particle" : "", "parse-names" : false, "suffix" : "" }, { "dropping-particle" : "", "family" : "Oda", "given" : "Toshiro", "non-dropping-particle" : "", "parse-names" : false, "suffix" : "" } ], "container-title" : "Journal of Molecular Biology", "id" : "ITEM-3", "issue" : "1", "issued" : { "date-parts" : [ [ "2011" ] ] }, "page" : "18-25", "publisher" : "Elsevier Ltd", "title" : "Human Spire Interacts with the Barbed End of the Actin Filament", "type" : "article-journal", "volume" : "408" }, "uris" : [ "http://www.mendeley.com/documents/?uuid=959c5c87-dc79-4514-9105-d8cf29a4a45c" ] }, { "id" : "ITEM-4", "itemData" : { "DOI" : "10.1242/jcs.179994", "ISSN" : "0021-9533", "PMID" : "26940918", "abstract" : "Cells respond to external stimuli by rapidly remodeling their actin cytoskeleton. At the heart of this function lies the intricately controlled regulation of individual filaments. The barbed end of an actin filament is the hotspot for the majority of the biochemical reactions that control filament assembly. Assays performed in bulk solution and with single filaments have enabled characterization of a plethora of barbed-end-regulating proteins. Interestingly, many of these regulators work in tandem with other proteins, which increase or decrease their affinity for the barbed end in a spatially and temporally controlled manner, often through simultaneous binding of two regulators at the barbed ends, in addition to standard mutually exclusive binding schemes. In this Cell Science at a Glance and the accompanying poster, we discuss key barbed-end-interacting proteins and the kinetic mechanisms by which they regulate actin filament assembly. We take F-actin capping protein, gelsolin, profilin and barbed-end-tracking polymerases, including formins and WH2-domain-containing proteins, as examples, and illustrate how their activity and competition for the barbed end regulate filament dynamics.", "author" : [ { "dropping-particle" : "", "family" : "Shekhar", "given" : "Shashank", "non-dropping-particle" : "", "parse-names" : false, "suffix" : "" }, { "dropping-particle" : "", "family" : "Pernier", "given" : "Julien", "non-dropping-particle" : "", "parse-names" : false, "suffix" : "" }, { "dropping-particle" : "", "family" : "Carlier", "given" : "Marie-france", "non-dropping-particle" : "", "parse-names" : false, "suffix" : "" } ], "container-title" : "Journal of Cell Science", "id" : "ITEM-4", "issue" : "6", "issued" : { "date-parts" : [ [ "2016" ] ] }, "page" : "1085-1091", "title" : "Regulators of actin filament barbed ends at a glance", "type" : "article-journal", "volume" : "129" }, "uris" : [ "http://www.mendeley.com/documents/?uuid=875b4656-c014-4555-a9a8-e3d2732f8d88" ] }, { "id" : "ITEM-5",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5", "issue" : "3", "issued" : { "date-parts" : [ [ "2014" ] ] }, "page" : "495-505", "title" : "A novel role for WAVE1 in controlling actin network growth rate and architecture", "type" : "article-journal", "volume" : "26" }, "uris" : [ "http://www.mendeley.com/documents/?uuid=0912b7a1-c690-4243-840e-b68e9d2b1fb0" ] } ], "mendeley" : { "formattedCitation" : "(Co &lt;i&gt;et al.&lt;/i&gt;, 2007; Ito &lt;i&gt;et al.&lt;/i&gt;, 2011; Khanduja and Kuhn, 2014; Sweeney &lt;i&gt;et al.&lt;/i&gt;, 2014; Shekhar, Pernier and Carlier, 2016)", "plainTextFormattedCitation" : "(Co et al., 2007; Ito et al., 2011; Khanduja and Kuhn, 2014; Sweeney et al., 2014; Shekhar, Pernier and Carlier, 2016)", "previouslyFormattedCitation" : "(Co &lt;i&gt;et al.&lt;/i&gt;, 2007; Ito &lt;i&gt;et al.&lt;/i&gt;, 2011; Khanduja and Kuhn, 2014; Sweeney &lt;i&gt;et al.&lt;/i&gt;, 2014; Shekhar, Pernier and Carlier, 2016)" }, "properties" : {  }, "schema" : "https://github.com/citation-style-language/schema/raw/master/csl-citation.json" }</w:instrText>
      </w:r>
      <w:r>
        <w:rPr>
          <w:lang w:val="en-GB"/>
        </w:rPr>
        <w:fldChar w:fldCharType="separate"/>
      </w:r>
      <w:r w:rsidR="00143B78" w:rsidRPr="00143B78">
        <w:rPr>
          <w:noProof/>
          <w:lang w:val="en-GB"/>
        </w:rPr>
        <w:t xml:space="preserve">(Co </w:t>
      </w:r>
      <w:r w:rsidR="00143B78" w:rsidRPr="00143B78">
        <w:rPr>
          <w:i/>
          <w:noProof/>
          <w:lang w:val="en-GB"/>
        </w:rPr>
        <w:t>et al.</w:t>
      </w:r>
      <w:r w:rsidR="00143B78" w:rsidRPr="00143B78">
        <w:rPr>
          <w:noProof/>
          <w:lang w:val="en-GB"/>
        </w:rPr>
        <w:t xml:space="preserve">, 2007; Ito </w:t>
      </w:r>
      <w:r w:rsidR="00143B78" w:rsidRPr="00143B78">
        <w:rPr>
          <w:i/>
          <w:noProof/>
          <w:lang w:val="en-GB"/>
        </w:rPr>
        <w:t>et al.</w:t>
      </w:r>
      <w:r w:rsidR="00143B78" w:rsidRPr="00143B78">
        <w:rPr>
          <w:noProof/>
          <w:lang w:val="en-GB"/>
        </w:rPr>
        <w:t xml:space="preserve">, 2011; Khanduja and Kuhn, 2014; Sweeney </w:t>
      </w:r>
      <w:r w:rsidR="00143B78" w:rsidRPr="00143B78">
        <w:rPr>
          <w:i/>
          <w:noProof/>
          <w:lang w:val="en-GB"/>
        </w:rPr>
        <w:t>et al.</w:t>
      </w:r>
      <w:r w:rsidR="00143B78" w:rsidRPr="00143B78">
        <w:rPr>
          <w:noProof/>
          <w:lang w:val="en-GB"/>
        </w:rPr>
        <w:t>, 2014; Shekhar, Pernier and Carlier, 2016)</w:t>
      </w:r>
      <w:r>
        <w:rPr>
          <w:lang w:val="en-GB"/>
        </w:rPr>
        <w:fldChar w:fldCharType="end"/>
      </w:r>
      <w:r>
        <w:rPr>
          <w:lang w:val="en-GB"/>
        </w:rPr>
        <w:t xml:space="preserve">. It has been proposed that insertion of the WH2 motif into an actin filament may allow for side branching via this mechanism </w:t>
      </w:r>
      <w:r>
        <w:rPr>
          <w:lang w:val="en-GB"/>
        </w:rPr>
        <w:fldChar w:fldCharType="begin" w:fldLock="1"/>
      </w:r>
      <w:r w:rsidR="004121BE">
        <w:rPr>
          <w:lang w:val="en-GB"/>
        </w:rPr>
        <w:instrText>ADDIN CSL_CITATION { "citationItems" : [ { "id" : "ITEM-1", "itemData" : { "DOI" : "10.1038/nrm.2016.172", "ISSN" : "1471-0072", "PMID" : "28248322", "author" : [ { "dropping-particle" : "", "family" : "Carlier", "given" : "Marie-France", "non-dropping-particle" : "", "parse-names" : false, "suffix" : "" }, { "dropping-particle" : "", "family" : "Shekhar", "given" : "Shashank", "non-dropping-particle" : "", "parse-names" : false, "suffix" : "" } ], "container-title" : "Nature Reviews Molecular Cell Biology", "id" : "ITEM-1", "issue" : "6", "issued" : { "date-parts" : [ [ "2017" ] ] }, "page" : "389-401", "publisher" : "Nature Publishing Group", "title" : "Global treadmilling coordinates actin turnover and controls the size of actin networks", "type" : "article-journal", "volume" : "18" }, "uris" : [ "http://www.mendeley.com/documents/?uuid=54ff831b-bb45-4449-8e4c-8306f306db7d" ] } ], "mendeley" : { "formattedCitation" : "(Carlier and Shekhar, 2017)", "plainTextFormattedCitation" : "(Carlier and Shekhar, 2017)", "previouslyFormattedCitation" : "(Carlier and Shekhar, 2017)" }, "properties" : {  }, "schema" : "https://github.com/citation-style-language/schema/raw/master/csl-citation.json" }</w:instrText>
      </w:r>
      <w:r>
        <w:rPr>
          <w:lang w:val="en-GB"/>
        </w:rPr>
        <w:fldChar w:fldCharType="separate"/>
      </w:r>
      <w:r w:rsidR="00143B78" w:rsidRPr="00143B78">
        <w:rPr>
          <w:noProof/>
          <w:lang w:val="en-GB"/>
        </w:rPr>
        <w:t>(Carlier and Shekhar, 2017)</w:t>
      </w:r>
      <w:r>
        <w:rPr>
          <w:lang w:val="en-GB"/>
        </w:rPr>
        <w:fldChar w:fldCharType="end"/>
      </w:r>
      <w:r>
        <w:rPr>
          <w:lang w:val="en-GB"/>
        </w:rPr>
        <w:t xml:space="preserve">.   </w:t>
      </w:r>
    </w:p>
    <w:p w14:paraId="761E4A8A" w14:textId="77777777" w:rsidR="00F60B2B" w:rsidRDefault="00F60B2B" w:rsidP="00E5114A">
      <w:pPr>
        <w:spacing w:line="360" w:lineRule="auto"/>
        <w:jc w:val="both"/>
        <w:rPr>
          <w:b/>
          <w:lang w:val="en-GB"/>
        </w:rPr>
      </w:pPr>
    </w:p>
    <w:p w14:paraId="031E9057" w14:textId="11871660" w:rsidR="00F60B2B" w:rsidRDefault="00912B3B" w:rsidP="00E5114A">
      <w:pPr>
        <w:pStyle w:val="Heading2"/>
        <w:spacing w:line="360" w:lineRule="auto"/>
        <w:jc w:val="both"/>
        <w:rPr>
          <w:lang w:val="en-GB"/>
        </w:rPr>
      </w:pPr>
      <w:bookmarkStart w:id="93" w:name="_Toc494045810"/>
      <w:bookmarkStart w:id="94" w:name="_Toc494222671"/>
      <w:r>
        <w:rPr>
          <w:lang w:val="en-GB"/>
        </w:rPr>
        <w:t xml:space="preserve">1.11 </w:t>
      </w:r>
      <w:r w:rsidR="00F60B2B">
        <w:rPr>
          <w:lang w:val="en-GB"/>
        </w:rPr>
        <w:t>Role for WH2 motifs of WASp proteins at the barbed end</w:t>
      </w:r>
      <w:bookmarkEnd w:id="93"/>
      <w:bookmarkEnd w:id="94"/>
    </w:p>
    <w:p w14:paraId="45544F83" w14:textId="77777777" w:rsidR="002C4DA8" w:rsidRPr="002C4DA8" w:rsidRDefault="002C4DA8" w:rsidP="002C4DA8">
      <w:pPr>
        <w:rPr>
          <w:lang w:val="en-GB"/>
        </w:rPr>
      </w:pPr>
    </w:p>
    <w:p w14:paraId="469404FD" w14:textId="16E3AA17" w:rsidR="00F60B2B" w:rsidRDefault="00F60B2B" w:rsidP="00E5114A">
      <w:pPr>
        <w:spacing w:line="360" w:lineRule="auto"/>
        <w:jc w:val="both"/>
        <w:rPr>
          <w:lang w:val="en-GB"/>
        </w:rPr>
      </w:pPr>
      <w:r>
        <w:rPr>
          <w:lang w:val="en-GB"/>
        </w:rPr>
        <w:t>Binding of the WCA domain of N-WASp to the barbed end of an actin filament has been shown to mediate the attachment of a filament network to a membrane</w:t>
      </w:r>
      <w:r w:rsidR="001C0247">
        <w:rPr>
          <w:lang w:val="en-GB"/>
        </w:rPr>
        <w:t xml:space="preserve"> </w:t>
      </w:r>
      <w:r>
        <w:rPr>
          <w:lang w:val="en-GB"/>
        </w:rPr>
        <w:fldChar w:fldCharType="begin" w:fldLock="1"/>
      </w:r>
      <w:r w:rsidR="004121BE">
        <w:rPr>
          <w:lang w:val="en-GB"/>
        </w:rPr>
        <w:instrText>ADDIN CSL_CITATION { "citationItems" : [ { "id" : "ITEM-1", "itemData" : { "DOI" : "10.1016/j.cell.2006.12.049", "ISBN" : "0092-8674 (Print)", "ISSN" : "00928674", "PMID" : "17350575", "abstract" : "Actin filament networks exert protrusive and attachment forces on membranes and thereby drive membrane deformation and movement. Here, we show that N-WASP WH2 domains\u00a0play a\u00a0previously unanticipated role in vesicle movement by transiently attaching actin filament barbed ends to the membrane. To dissect the attachment mechanism, we reconstituted the propulsive motility of lipid-coated glass beads, using purified soluble proteins. N-WASP WH2 mutants assembled actin comet tails and initiated movement, but the comet tails catastrophically detached from the membrane. When presented on the surface of a lipid-coated bead, WH2 domains were sufficient to maintain comet tail attachment. In v-Src-transformed fibroblasts, N-WASP WH2 mutants were severely defective in the formation of circular podosome arrays. In addition to creating an attachment force, interactions between WH2 domains and barbed ends may locally amplify signals for dendritic actin nucleation. \u00a9 2007 Elsevier Inc. All rights reserved.", "author" : [ { "dropping-particle" : "", "family" : "Co", "given" : "Carl", "non-dropping-particle" : "", "parse-names" : false, "suffix" : "" }, { "dropping-particle" : "", "family" : "Wong", "given" : "Derek T.", "non-dropping-particle" : "", "parse-names" : false, "suffix" : "" }, { "dropping-particle" : "", "family" : "Gierke", "given" : "Sarah", "non-dropping-particle" : "", "parse-names" : false, "suffix" : "" }, { "dropping-particle" : "", "family" : "Chang", "given" : "Vicky", "non-dropping-particle" : "", "parse-names" : false, "suffix" : "" }, { "dropping-particle" : "", "family" : "Taunton", "given" : "Jack", "non-dropping-particle" : "", "parse-names" : false, "suffix" : "" } ], "container-title" : "Cell", "id" : "ITEM-1", "issue" : "5", "issued" : { "date-parts" : [ [ "2007" ] ] }, "page" : "901-913", "title" : "Mechanism of Actin Network Attachment to Moving Membranes: Barbed End Capture by N-WASP WH2 Domains", "type" : "article-journal", "volume" : "128" }, "uris" : [ "http://www.mendeley.com/documents/?uuid=b9e933e1-6087-4cfc-9094-64ba36384b3e" ] } ], "mendeley" : { "formattedCitation" : "(Co &lt;i&gt;et al.&lt;/i&gt;, 2007)", "plainTextFormattedCitation" : "(Co et al., 2007)", "previouslyFormattedCitation" : "(Co &lt;i&gt;et al.&lt;/i&gt;, 2007)" }, "properties" : {  }, "schema" : "https://github.com/citation-style-language/schema/raw/master/csl-citation.json" }</w:instrText>
      </w:r>
      <w:r>
        <w:rPr>
          <w:lang w:val="en-GB"/>
        </w:rPr>
        <w:fldChar w:fldCharType="separate"/>
      </w:r>
      <w:r w:rsidR="00143B78" w:rsidRPr="00143B78">
        <w:rPr>
          <w:noProof/>
          <w:lang w:val="en-GB"/>
        </w:rPr>
        <w:t xml:space="preserve">(Co </w:t>
      </w:r>
      <w:r w:rsidR="00143B78" w:rsidRPr="00143B78">
        <w:rPr>
          <w:i/>
          <w:noProof/>
          <w:lang w:val="en-GB"/>
        </w:rPr>
        <w:t>et al.</w:t>
      </w:r>
      <w:r w:rsidR="00143B78" w:rsidRPr="00143B78">
        <w:rPr>
          <w:noProof/>
          <w:lang w:val="en-GB"/>
        </w:rPr>
        <w:t>, 2007)</w:t>
      </w:r>
      <w:r>
        <w:rPr>
          <w:lang w:val="en-GB"/>
        </w:rPr>
        <w:fldChar w:fldCharType="end"/>
      </w:r>
      <w:r>
        <w:rPr>
          <w:lang w:val="en-GB"/>
        </w:rPr>
        <w:t xml:space="preserve">, </w:t>
      </w:r>
      <w:r w:rsidR="002C4DA8">
        <w:rPr>
          <w:lang w:val="en-GB"/>
        </w:rPr>
        <w:t xml:space="preserve">as well as </w:t>
      </w:r>
      <w:r>
        <w:rPr>
          <w:lang w:val="en-GB"/>
        </w:rPr>
        <w:t xml:space="preserve">to promote filament bundling </w:t>
      </w:r>
      <w:r>
        <w:rPr>
          <w:lang w:val="en-GB"/>
        </w:rPr>
        <w:fldChar w:fldCharType="begin" w:fldLock="1"/>
      </w:r>
      <w:r w:rsidR="004121BE">
        <w:rPr>
          <w:lang w:val="en-GB"/>
        </w:rPr>
        <w:instrText>ADDIN CSL_CITATION { "citationItems" : [ { "id" : "ITEM-1", "itemData" : { "DOI" : "10.1371/journal.pone.0031385", "ISBN" : "1932-6203; 1932-6203", "ISSN" : "19326203", "PMID" : "22359589", "abstract" : "We reconstructed cellular motility in vitro from individual proteins to investigate how actin filaments are organized at the leading edge. Using total internal reflection fluorescence microscopy of actin filaments, we tested how profilin, Arp2/3, and capping protein (CP) function together to propel thin glass nanofibers or beads coated with N-WASP WCA domains. Thin nanofibers produced wide comet tails that showed more structural variation in actin filament organization than did bead substrates. During sustained motility, physiological concentrations of Mg(2+) generated actin filament bundles that processively attached to the nanofiber. Reduction of total Mg(2+) abolished particle motility and actin attachment to the particle surface without affecting actin polymerization, Arp2/3 nucleation, or filament capping. Analysis of similar motility of microspheres showed that loss of filament bundling did not affect actin shell formation or symmetry breaking but eliminated sustained attachments between the comet tail and the particle surface. Addition of Mg(2+), Lys-Lys(2+), or fascin restored both comet tail attachment and sustained particle motility in low Mg(2+) buffers. TIRF microscopic analysis of filaments captured by WCA-coated beads in the absence of Arp2/3, profilin, and CP showed that filament bundling by polycation or fascin addition increased barbed end capture by WCA domains. We propose a model in which CP directs barbed ends toward the leading edge and polycation-induced filament bundling sustains processive barbed end attachment to the leading edge.", "author" : [ { "dropping-particle" : "", "family" : "Hu", "given" : "Xiaohua", "non-dropping-particle" : "", "parse-names" : false, "suffix" : "" }, { "dropping-particle" : "", "family" : "Kuhn", "given" : "Jeffrey R", "non-dropping-particle" : "", "parse-names" : false, "suffix" : "" } ], "container-title" : "PLoS ONE", "id" : "ITEM-1", "issue" : "2", "issued" : { "date-parts" : [ [ "2012" ] ] }, "title" : "Actin filament attachments for sustained motility in vitro are maintained by filament bundling", "type" : "article-journal", "volume" : "7" }, "uris" : [ "http://www.mendeley.com/documents/?uuid=735331d2-32f7-4aa4-8dea-5fb30c709dad" ] } ], "mendeley" : { "formattedCitation" : "(Hu and Kuhn, 2012)", "plainTextFormattedCitation" : "(Hu and Kuhn, 2012)", "previouslyFormattedCitation" : "(Hu and Kuhn, 2012)" }, "properties" : {  }, "schema" : "https://github.com/citation-style-language/schema/raw/master/csl-citation.json" }</w:instrText>
      </w:r>
      <w:r>
        <w:rPr>
          <w:lang w:val="en-GB"/>
        </w:rPr>
        <w:fldChar w:fldCharType="separate"/>
      </w:r>
      <w:r w:rsidR="00143B78" w:rsidRPr="00143B78">
        <w:rPr>
          <w:noProof/>
          <w:lang w:val="en-GB"/>
        </w:rPr>
        <w:t>(Hu and Kuhn, 2012)</w:t>
      </w:r>
      <w:r>
        <w:rPr>
          <w:lang w:val="en-GB"/>
        </w:rPr>
        <w:fldChar w:fldCharType="end"/>
      </w:r>
      <w:r>
        <w:rPr>
          <w:lang w:val="en-GB"/>
        </w:rPr>
        <w:t xml:space="preserve"> and elongation </w:t>
      </w:r>
      <w:r w:rsidR="001C0247">
        <w:rPr>
          <w:lang w:val="en-GB"/>
        </w:rPr>
        <w:t xml:space="preserve">rates of individual filaments </w:t>
      </w:r>
      <w:r>
        <w:rPr>
          <w:lang w:val="en-GB"/>
        </w:rPr>
        <w:fldChar w:fldCharType="begin" w:fldLock="1"/>
      </w:r>
      <w:r w:rsidR="004121BE">
        <w:rPr>
          <w:lang w:val="en-GB"/>
        </w:rPr>
        <w:instrText>ADDIN CSL_CITATION { "citationItems" : [ { "id" : "ITEM-1", "itemData" : { "DOI" : "10.1091/mbc.E12-11-0781", "ISSN" : "1939-4586", "PMID" : "24227886", "abstract" : "Neuronal Wiskott-Aldrich syndrome protein (N-WASP)-activated actin polymerization drives extension of invadopodia and podosomes into the basement layer. In addition to activating Arp2/3, N-WASP binds actin-filament barbed ends, and both N-WASP and barbed ends are tightly clustered in these invasive structures. We use nanofibers coated with N-WASP WWCA domains as model cell surfaces and single-actin-filament imaging to determine how clustered N-WASP affects Arp2/3-independent barbed-end assembly. Individual barbed ends captured by WWCA domains grow at or below their diffusion-limited assembly rate. At high filament densities, however, overlapping filaments form buckles between their nanofiber tethers and myosin attachment points. These buckles grew \u223c3.4-fold faster than the diffusion-limited rate of unattached barbed ends. N-WASP constructs with and without the native polyproline (PP) region show similar rate enhancements in the absence of profilin, but profilin slows barbed-end acceleration from constructs containing the PP region. Increasing Mg(2+) to enhance filament bundling increases the frequency of filament buckle formation, consistent with a requirement of accelerated assembly on barbed-end bundling. We propose that this novel N-WASP assembly activity provides an Arp2/3-independent force that drives nascent filament bundles into the basement layer during cell invasion.", "author" : [ { "dropping-particle" : "", "family" : "Khanduja", "given" : "Nimisha", "non-dropping-particle" : "", "parse-names" : false, "suffix" : "" }, { "dropping-particle" : "", "family" : "Kuhn", "given" : "Jeffrey R", "non-dropping-particle" : "", "parse-names" : false, "suffix" : "" } ], "container-title" : "Molecular biology of the cell", "id" : "ITEM-1", "issue" : "1", "issued" : { "date-parts" : [ [ "2014" ] ] }, "page" : "55-65", "title" : "Processive acceleration of actin barbed-end assembly by N-WASP.", "type" : "article-journal", "volume" : "25" }, "uris" : [ "http://www.mendeley.com/documents/?uuid=205b34d1-bb20-44ba-87d5-672188ff80e0" ] } ], "mendeley" : { "formattedCitation" : "(Khanduja and Kuhn, 2014)", "plainTextFormattedCitation" : "(Khanduja and Kuhn, 2014)", "previouslyFormattedCitation" : "(Khanduja and Kuhn, 2014)" }, "properties" : {  }, "schema" : "https://github.com/citation-style-language/schema/raw/master/csl-citation.json" }</w:instrText>
      </w:r>
      <w:r>
        <w:rPr>
          <w:lang w:val="en-GB"/>
        </w:rPr>
        <w:fldChar w:fldCharType="separate"/>
      </w:r>
      <w:r w:rsidR="00143B78" w:rsidRPr="00143B78">
        <w:rPr>
          <w:noProof/>
          <w:lang w:val="en-GB"/>
        </w:rPr>
        <w:t>(Khanduja and Kuhn, 2014)</w:t>
      </w:r>
      <w:r>
        <w:rPr>
          <w:lang w:val="en-GB"/>
        </w:rPr>
        <w:fldChar w:fldCharType="end"/>
      </w:r>
      <w:r>
        <w:rPr>
          <w:lang w:val="en-GB"/>
        </w:rPr>
        <w:t xml:space="preserve">. The WH2 motif of WAVE1, which binds actin monomers with a high affinity relative to other WH2 motifs, has been shown to inhibit filament elongation, both in the presence and absence of the Arp2/3 complex </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Pr>
          <w:lang w:val="en-GB"/>
        </w:rPr>
        <w:t xml:space="preserve">. This is reminiscent of the role of WH2 motifs in formin and ENA/VASP mediated enhancement of filament elongation </w:t>
      </w:r>
      <w:r>
        <w:rPr>
          <w:lang w:val="en-GB"/>
        </w:rPr>
        <w:fldChar w:fldCharType="begin" w:fldLock="1"/>
      </w:r>
      <w:r w:rsidR="004121BE">
        <w:rPr>
          <w:lang w:val="en-GB"/>
        </w:rPr>
        <w:instrText>ADDIN CSL_CITATION { "citationItems" : [ { "id" : "ITEM-1",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1", "issue" : "6", "issued" : { "date-parts" : [ [ "2016" ] ] }, "page" : "478-490", "title" : "The WH2 Domain and Actin Nucleation: Necessary but Insufficient", "type" : "article-journal", "volume" : "41" }, "uris" : [ "http://www.mendeley.com/documents/?uuid=c6df2bae-5668-4580-a671-876d96fd331d" ] } ], "mendeley" : { "formattedCitation" : "(Dominguez, 2016)", "plainTextFormattedCitation" : "(Dominguez, 2016)", "previouslyFormattedCitation" : "(Dominguez, 2016)" }, "properties" : {  }, "schema" : "https://github.com/citation-style-language/schema/raw/master/csl-citation.json" }</w:instrText>
      </w:r>
      <w:r>
        <w:rPr>
          <w:lang w:val="en-GB"/>
        </w:rPr>
        <w:fldChar w:fldCharType="separate"/>
      </w:r>
      <w:r w:rsidR="00143B78" w:rsidRPr="00143B78">
        <w:rPr>
          <w:noProof/>
          <w:lang w:val="en-GB"/>
        </w:rPr>
        <w:t>(Dominguez, 2016)</w:t>
      </w:r>
      <w:r>
        <w:rPr>
          <w:lang w:val="en-GB"/>
        </w:rPr>
        <w:fldChar w:fldCharType="end"/>
      </w:r>
      <w:r>
        <w:rPr>
          <w:lang w:val="en-GB"/>
        </w:rPr>
        <w:t xml:space="preserve">. The polymerase activity of the atypical WASp family protein WHAMY is likely to involve the two WH2 motifs of its truncated WCA domain. This differential tuning of filament dynamics by different WCA domains may explain some of the non-redundancy of WASp family proteins during certain processes and to allow the tuning of branch-density within an actin network. </w:t>
      </w:r>
    </w:p>
    <w:p w14:paraId="37903E45" w14:textId="77777777" w:rsidR="00F60B2B" w:rsidRDefault="00F60B2B" w:rsidP="00E5114A">
      <w:pPr>
        <w:spacing w:line="360" w:lineRule="auto"/>
        <w:jc w:val="both"/>
        <w:rPr>
          <w:lang w:val="en-GB"/>
        </w:rPr>
      </w:pPr>
    </w:p>
    <w:p w14:paraId="33B1BE2D" w14:textId="77777777" w:rsidR="00F60B2B" w:rsidRDefault="00F60B2B" w:rsidP="00E5114A">
      <w:pPr>
        <w:spacing w:line="360" w:lineRule="auto"/>
        <w:jc w:val="both"/>
        <w:rPr>
          <w:lang w:val="en-GB"/>
        </w:rPr>
      </w:pPr>
      <w:r>
        <w:rPr>
          <w:lang w:val="en-GB"/>
        </w:rPr>
        <w:t xml:space="preserve">The identification of these activities highlights our incomplete understanding of the potential effects of actin binding proteins in vivo. It is becoming increasingly clear that WASp family proteins influence the development of a branched actin network in more diverse ways than previously appreciated. </w:t>
      </w:r>
    </w:p>
    <w:p w14:paraId="6DE79446" w14:textId="77777777" w:rsidR="00912B3B" w:rsidRDefault="00912B3B" w:rsidP="00E5114A">
      <w:pPr>
        <w:jc w:val="both"/>
        <w:rPr>
          <w:lang w:val="en-GB"/>
        </w:rPr>
      </w:pPr>
    </w:p>
    <w:p w14:paraId="44D98769" w14:textId="06721C12" w:rsidR="00F60B2B" w:rsidRDefault="00912B3B" w:rsidP="00E5114A">
      <w:pPr>
        <w:pStyle w:val="Heading2"/>
        <w:jc w:val="both"/>
        <w:rPr>
          <w:lang w:val="en-GB"/>
        </w:rPr>
      </w:pPr>
      <w:bookmarkStart w:id="95" w:name="_Toc494045811"/>
      <w:bookmarkStart w:id="96" w:name="_Toc494222672"/>
      <w:r>
        <w:rPr>
          <w:lang w:val="en-GB"/>
        </w:rPr>
        <w:lastRenderedPageBreak/>
        <w:t xml:space="preserve">1.12 </w:t>
      </w:r>
      <w:r w:rsidR="00F60B2B">
        <w:rPr>
          <w:lang w:val="en-GB"/>
        </w:rPr>
        <w:t>Las17</w:t>
      </w:r>
      <w:bookmarkEnd w:id="95"/>
      <w:bookmarkEnd w:id="96"/>
    </w:p>
    <w:p w14:paraId="62ABA50B" w14:textId="77777777" w:rsidR="00912B3B" w:rsidRPr="00912B3B" w:rsidRDefault="00912B3B" w:rsidP="00E5114A">
      <w:pPr>
        <w:jc w:val="both"/>
        <w:rPr>
          <w:lang w:val="en-GB"/>
        </w:rPr>
      </w:pPr>
    </w:p>
    <w:p w14:paraId="682C906C" w14:textId="200E8519" w:rsidR="00F60B2B" w:rsidRPr="00AA2D0C" w:rsidRDefault="00F60B2B" w:rsidP="00E5114A">
      <w:pPr>
        <w:spacing w:line="360" w:lineRule="auto"/>
        <w:jc w:val="both"/>
        <w:rPr>
          <w:b/>
          <w:lang w:val="en-GB"/>
        </w:rPr>
      </w:pPr>
      <w:r>
        <w:rPr>
          <w:lang w:val="en-GB"/>
        </w:rPr>
        <w:t xml:space="preserve">This study will focus on the budding yeast homolog of WASp/N-WASp, Las17. Las17 is considered the primary activator of the Arp2/3 complex in budding yeast and is necessary for endocytosis, which in yeast is an actin dependent process </w:t>
      </w:r>
      <w:r>
        <w:rPr>
          <w:lang w:val="en-GB"/>
        </w:rPr>
        <w:fldChar w:fldCharType="begin" w:fldLock="1"/>
      </w:r>
      <w:r w:rsidR="004121BE">
        <w:rPr>
          <w:lang w:val="en-GB"/>
        </w:rPr>
        <w:instrText>ADDIN CSL_CITATION { "citationItems" : [ { "id" : "ITEM-1", "itemData" : { "author" : [ { "dropping-particle" : "", "family" : "Li", "given" : "R", "non-dropping-particle" : "", "parse-names" : false, "suffix" : "" } ], "container-title" : "J.Cell Biol.", "id" : "ITEM-1", "issue" : "3", "issued" : { "date-parts" : [ [ "1997" ] ] }, "page" : "649-658", "title" : "Bee1, a yeast protein with homology to wiscott-aldrich syndrome protein, is critical for the assemble of cortical actin cytoskeleton.", "type" : "article-journal", "volume" : "136" }, "uris" : [ "http://www.mendeley.com/documents/?uuid=6dc4cfda-67dd-4fdf-bbc6-cf219728f34c" ] }, { "id" : "ITEM-2", "itemData" : { "DOI" : "10.1016/S0960-9822(99)80218-8", "ISBN" : "0960-9822 (Print)\\r0960-9822 (Linking)", "ISSN" : "09609822", "PMID" : "10322115", "abstract" : "The Arp2/3 complex is a highly conserved cytoskeletal component that has been implicated in the nucleation of actin filament assembly. Purified Arp2/3 complex has a low intrinsic actin nucleation activity, leading to the hypothesis that an unidentified cellular activator is required for the function of this complex. We showed previously that mutations in the Arp2/3 complex and in Bee1p/Las17p, a member of the Wiskott-Aldrich syndrome protein (WASP) family, lead to a loss of cortical actin structures (patches) in yeast. Bee1p has also been identified as an essential nucleation factor in the reconstitution of actin patches in vitro. Recently, it was reported that WASP-like proteins might interact directly with the Arp2/3 complex through a conserved carboxy-terminal domain. Here, we have shown that Bee1p and the Arp2/3 complex co-immunoprecipitate when expressed at endogenous levels, and that this interaction requires both the Arc15p and Arc19p subunits of the Arp2/3 complex. Furthermore, the carboxyterminal domain of Bee1p greatly stimulated the nucleation activity of purified Arp2/3 complex in vitro, suggesting a direct role for WASP-family proteins in the activation of the Arp2/3 complex. Interestingly, deletion of the carboxy-terminal domain of Bee1p neither abolished the localization of the Arp2/3 complex, as had been suggested, nor resulted in a severe defect in cortical actin assembly. These results indicate that the function of Bee1p is not mediated entirely through its interaction with the Arp2/3 complex, and that factors redundant with Bee1p might exist to activate the nucleation activity of the Arp2/3 complex.", "author" : [ { "dropping-particle" : "", "family" : "Winter", "given" : "Dirk", "non-dropping-particle" : "", "parse-names" : false, "suffix" : "" }, { "dropping-particle" : "", "family" : "Lechler", "given" : "Terry", "non-dropping-particle" : "", "parse-names" : false, "suffix" : "" }, { "dropping-particle" : "", "family" : "Li", "given" : "Rong", "non-dropping-particle" : "", "parse-names" : false, "suffix" : "" } ], "container-title" : "Current Biology", "id" : "ITEM-2", "issue" : "9", "issued" : { "date-parts" : [ [ "1999" ] ] }, "page" : "501-504", "title" : "Activation of the yeast Arp2/3 complex by Bee1p, a WASP-family protein", "type" : "article-journal", "volume" : "9" }, "uris" : [ "http://www.mendeley.com/documents/?uuid=5a9eda38-45a8-4dc6-a626-85f774f1091a" ] }, { "id" : "ITEM-3", "itemData" : { "DOI" : "10.1042/BJ20040176", "ISBN" : "1470-8728 (Electronic)\\r0264-6021 (Linking)", "ISSN" : "02646021", "PMID" : "15040784", "abstract" : "The assembly of a branched network of actin filaments provides the mechanical propulsion that drives a range of dynamic cellular processes, including cell motility. The Arp2/3 complex is a crucial component of such filament networks. Arp2/3 nucleates new actin filaments while bound to existing filaments, thus creating a branched network. In recent years, a number of proteins that activate the filament nucleation activity of Arp2/3 have been identified, most notably the WASP (Wiskott-Aldrich syndrome protein) family. WASP-family proteins activate the Arp2/3 complex, and consequently stimulate actin assembly, in response to extracellular signals. Structural studies have provided a significant refinement in our understanding of the molecular detail of how the Arp2/3 complex nucleates actin filaments. There has also been much progress towards an understanding of the complicated signalling processes that regulate WASP-family proteins. In addition, the use of gene disruption in a number of organisms has led to new insights into the specific functions of individual WASP-family members. The present review will discuss the Arp2/3 complex and its regulators, in particular the WASP-family proteins. Emphasis will be placed on recent developments in the field that have furthered our understanding of actin dynamics and cell motility.", "author" : [ { "dropping-particle" : "", "family" : "Millard", "given" : "Thomas H", "non-dropping-particle" : "", "parse-names" : false, "suffix" : "" }, { "dropping-particle" : "", "family" : "Sharp", "given" : "Stewart J", "non-dropping-particle" : "", "parse-names" : false, "suffix" : "" }, { "dropping-particle" : "", "family" : "Machesky", "given" : "Laura M", "non-dropping-particle" : "", "parse-names" : false, "suffix" : "" } ], "container-title" : "Biochem J", "id" : "ITEM-3", "issue" : "Pt 1", "issued" : { "date-parts" : [ [ "2004" ] ] }, "page" : "1-17", "title" : "Signalling to actin assembly via the WASP (Wiskott-Aldrich syndrome protein)-family proteins and the Arp2/3 complex", "type" : "article-journal", "volume" : "380" }, "uris" : [ "http://www.mendeley.com/documents/?uuid=f1c2962f-f824-4a16-9ce0-9f5ba087e658" ] } ], "mendeley" : { "formattedCitation" : "(Li, 1997; Winter, Lechler and Li, 1999; Millard, Sharp and Machesky, 2004)", "plainTextFormattedCitation" : "(Li, 1997; Winter, Lechler and Li, 1999; Millard, Sharp and Machesky, 2004)", "previouslyFormattedCitation" : "(Li, 1997; Winter, Lechler and Li, 1999; Millard, Sharp and Machesky, 2004)" }, "properties" : {  }, "schema" : "https://github.com/citation-style-language/schema/raw/master/csl-citation.json" }</w:instrText>
      </w:r>
      <w:r>
        <w:rPr>
          <w:lang w:val="en-GB"/>
        </w:rPr>
        <w:fldChar w:fldCharType="separate"/>
      </w:r>
      <w:r w:rsidR="00143B78" w:rsidRPr="00143B78">
        <w:rPr>
          <w:noProof/>
          <w:lang w:val="en-GB"/>
        </w:rPr>
        <w:t>(Li, 1997; Winter, Lechler and Li, 1999; Millard, Sharp and Machesky, 2004)</w:t>
      </w:r>
      <w:r>
        <w:rPr>
          <w:lang w:val="en-GB"/>
        </w:rPr>
        <w:fldChar w:fldCharType="end"/>
      </w:r>
      <w:r>
        <w:rPr>
          <w:lang w:val="en-GB"/>
        </w:rPr>
        <w:t xml:space="preserve">. Las17 is identified as </w:t>
      </w:r>
      <w:r w:rsidR="001C0247">
        <w:rPr>
          <w:lang w:val="en-GB"/>
        </w:rPr>
        <w:t>a</w:t>
      </w:r>
      <w:r>
        <w:rPr>
          <w:lang w:val="en-GB"/>
        </w:rPr>
        <w:t xml:space="preserve"> WASp/N-WASp</w:t>
      </w:r>
      <w:r w:rsidR="001C0247">
        <w:rPr>
          <w:lang w:val="en-GB"/>
        </w:rPr>
        <w:t xml:space="preserve"> homolog</w:t>
      </w:r>
      <w:r>
        <w:rPr>
          <w:lang w:val="en-GB"/>
        </w:rPr>
        <w:t xml:space="preserve"> by an N-terminal WH1 motif as well as its role in endocytosis </w:t>
      </w:r>
      <w:r>
        <w:rPr>
          <w:lang w:val="en-GB"/>
        </w:rPr>
        <w:fldChar w:fldCharType="begin" w:fldLock="1"/>
      </w:r>
      <w:r w:rsidR="004121BE">
        <w:rPr>
          <w:lang w:val="en-GB"/>
        </w:rPr>
        <w:instrText>ADDIN CSL_CITATION { "citationItems" : [ { "id" : "ITEM-1", "itemData" : { "author" : [ { "dropping-particle" : "", "family" : "Li", "given" : "R", "non-dropping-particle" : "", "parse-names" : false, "suffix" : "" } ], "container-title" : "J.Cell Biol.", "id" : "ITEM-1", "issue" : "3", "issued" : { "date-parts" : [ [ "1997" ] ] }, "page" : "649-658", "title" : "Bee1, a yeast protein with homology to wiscott-aldrich syndrome protein, is critical for the assemble of cortical actin cytoskeleton.", "type" : "article-journal", "volume" : "136" }, "uris" : [ "http://www.mendeley.com/documents/?uuid=6dc4cfda-67dd-4fdf-bbc6-cf219728f34c" ] } ], "mendeley" : { "formattedCitation" : "(Li, 1997)", "plainTextFormattedCitation" : "(Li, 1997)", "previouslyFormattedCitation" : "(Li, 1997)" }, "properties" : {  }, "schema" : "https://github.com/citation-style-language/schema/raw/master/csl-citation.json" }</w:instrText>
      </w:r>
      <w:r>
        <w:rPr>
          <w:lang w:val="en-GB"/>
        </w:rPr>
        <w:fldChar w:fldCharType="separate"/>
      </w:r>
      <w:r w:rsidR="00143B78" w:rsidRPr="00143B78">
        <w:rPr>
          <w:noProof/>
          <w:lang w:val="en-GB"/>
        </w:rPr>
        <w:t>(Li, 1997)</w:t>
      </w:r>
      <w:r>
        <w:rPr>
          <w:lang w:val="en-GB"/>
        </w:rPr>
        <w:fldChar w:fldCharType="end"/>
      </w:r>
      <w:r>
        <w:rPr>
          <w:lang w:val="en-GB"/>
        </w:rPr>
        <w:t xml:space="preserve">. Despite an evolutionarily link to WASp/N-WASp, it is not thought to be auto-inhibited and no has no readily identifiable CRIB domain </w:t>
      </w:r>
      <w:r>
        <w:rPr>
          <w:lang w:val="en-GB"/>
        </w:rPr>
        <w:fldChar w:fldCharType="begin" w:fldLock="1"/>
      </w:r>
      <w:r w:rsidR="004121BE">
        <w:rPr>
          <w:lang w:val="en-GB"/>
        </w:rPr>
        <w:instrText>ADDIN CSL_CITATION { "citationItems" : [ { "id" : "ITEM-1", "itemData" : { "author" : [ { "dropping-particle" : "", "family" : "Li", "given" : "R", "non-dropping-particle" : "", "parse-names" : false, "suffix" : "" } ], "container-title" : "J.Cell Biol.", "id" : "ITEM-1", "issue" : "3", "issued" : { "date-parts" : [ [ "1997" ] ] }, "page" : "649-658", "title" : "Bee1, a yeast protein with homology to wiscott-aldrich syndrome protein, is critical for the assemble of cortical actin cytoskeleton.", "type" : "article-journal", "volume" : "136" }, "uris" : [ "http://www.mendeley.com/documents/?uuid=6dc4cfda-67dd-4fdf-bbc6-cf219728f34c" ] }, { "id" : "ITEM-2",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2", "issued" : { "date-parts" : [ [ "2003" ] ] }, "page" : "1000-1008", "title" : "Negative Regulation of Yeast WASp by Two SH3 Domain-Containing Proteins", "type" : "article-journal", "volume" : "13" }, "uris" : [ "http://www.mendeley.com/documents/?uuid=cd8e0e6d-cd59-4801-a19a-eddedeee10ac" ] } ], "mendeley" : { "formattedCitation" : "(Li, 1997; Rodal &lt;i&gt;et al.&lt;/i&gt;, 2003)", "plainTextFormattedCitation" : "(Li, 1997; Rodal et al., 2003)", "previouslyFormattedCitation" : "(Li, 1997; Rodal &lt;i&gt;et al.&lt;/i&gt;, 2003)" }, "properties" : {  }, "schema" : "https://github.com/citation-style-language/schema/raw/master/csl-citation.json" }</w:instrText>
      </w:r>
      <w:r>
        <w:rPr>
          <w:lang w:val="en-GB"/>
        </w:rPr>
        <w:fldChar w:fldCharType="separate"/>
      </w:r>
      <w:r w:rsidR="00143B78" w:rsidRPr="00143B78">
        <w:rPr>
          <w:noProof/>
          <w:lang w:val="en-GB"/>
        </w:rPr>
        <w:t xml:space="preserve">(Li, 1997; Rodal </w:t>
      </w:r>
      <w:r w:rsidR="00143B78" w:rsidRPr="00143B78">
        <w:rPr>
          <w:i/>
          <w:noProof/>
          <w:lang w:val="en-GB"/>
        </w:rPr>
        <w:t>et al.</w:t>
      </w:r>
      <w:r w:rsidR="00143B78" w:rsidRPr="00143B78">
        <w:rPr>
          <w:noProof/>
          <w:lang w:val="en-GB"/>
        </w:rPr>
        <w:t>, 2003)</w:t>
      </w:r>
      <w:r>
        <w:rPr>
          <w:lang w:val="en-GB"/>
        </w:rPr>
        <w:fldChar w:fldCharType="end"/>
      </w:r>
      <w:r>
        <w:rPr>
          <w:lang w:val="en-GB"/>
        </w:rPr>
        <w:t xml:space="preserve">. Instead it is thought to be regulated as part of a complex with Sla1 and other SH3 domain containing proteins </w:t>
      </w:r>
      <w:r>
        <w:rPr>
          <w:lang w:val="en-GB"/>
        </w:rPr>
        <w:fldChar w:fldCharType="begin" w:fldLock="1"/>
      </w:r>
      <w:r w:rsidR="004121BE">
        <w:rPr>
          <w:lang w:val="en-GB"/>
        </w:rPr>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id" : "ITEM-2", "itemData" : { "DOI" : "10.1371/journal.pone.0061147", "ISBN" : "1932-6203 (Electronic)\\r1932-6203 (Linking)", "ISSN" : "19326203", "PMID" : "23577202", "abstract" : "The spatial and temporal regulation of actin polymerization is crucial for various cellular processes. Members of the Wiskott-Aldrich syndrome protein (WASP) family activate the Arp2/3-complex leading to actin polymerization. The yeast Saccharomyces cerevisiae contains only one WASP homolog, Las17, that requires additional factors for its regulation. Lsb1 and Lsb2/Pin3 are two yeast homologous proteins bearing an SH3 domain that were identified as Las17-binding proteins. Lsb2/Pin3 that promotes prion induction was suggested to link this prion formation to the actin cytoskeleton. However, the cellular role of Lsb1 and the molecular function of both Lsb1 and Lsb2 remain unknown. In this study, we show that Lsb1 and/or Lsb2 full-length proteins inhibit Las17-mediated actin polymerization in vitro, Lsb2 being a less potent inhibitor of Las17 activity compared to Lsb1. Addition of Lsb1 or Lsb2 to the corresponding full-length Lsb1/2 further inhibits Las17 activity. Lsb1 and Lsb2 form homo- and hetero-oligomeric complexes suggesting that these two proteins could regulate Las17 activity via dimerization or cooperative binding. In vivo, overexpressed Lsb1 and Lsb2 proteins cluster Las17-CFP in few cytoplasmic punctate structures that are also positive for other Arp2/3-dependent actin polymerization effectors like Sla1 or Abp1. But, only Lsb1 overexpression blocks the internalization step of receptor-mediated endocytosis. This shows a specific function of Lsb1 in endocytosis.", "author" : [ { "dropping-particle" : "", "family" : "Spiess", "given" : "Matthias", "non-dropping-particle" : "", "parse-names" : false, "suffix" : "" }, { "dropping-particle" : "", "family" : "Craene", "given" : "Johan Owen", "non-dropping-particle" : "de", "parse-names" : false, "suffix" : "" }, { "dropping-particle" : "", "family" : "Michelot", "given" : "Alph\u00e9e", "non-dropping-particle" : "", "parse-names" : false, "suffix" : "" }, { "dropping-particle" : "", "family" : "Rinaldi", "given" : "Bruno", "non-dropping-particle" : "", "parse-names" : false, "suffix" : "" }, { "dropping-particle" : "", "family" : "Huber", "given" : "Aline", "non-dropping-particle" : "", "parse-names" : false, "suffix" : "" }, { "dropping-particle" : "", "family" : "Drubin", "given" : "David G.", "non-dropping-particle" : "", "parse-names" : false, "suffix" : "" }, { "dropping-particle" : "", "family" : "Winsor", "given" : "Barbara", "non-dropping-particle" : "", "parse-names" : false, "suffix" : "" }, { "dropping-particle" : "", "family" : "Friant", "given" : "Sylvie", "non-dropping-particle" : "", "parse-names" : false, "suffix" : "" } ], "container-title" : "PLoS ONE", "id" : "ITEM-2", "issue" : "4", "issued" : { "date-parts" : [ [ "2013" ] ] }, "title" : "Lsb1 Is a Negative Regulator of Las17 Dependent Actin Polymerization Involved in Endocytosis", "type" : "article-journal", "volume" : "8" }, "uris" : [ "http://www.mendeley.com/documents/?uuid=84155e6b-4de4-4f2e-ae78-fb1dd353df1b" ] }, { "id" : "ITEM-3",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3",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Rodal &lt;i&gt;et al.&lt;/i&gt;, 2003; Feliciano and Di Pietro, 2012; Spiess &lt;i&gt;et al.&lt;/i&gt;, 2013)", "plainTextFormattedCitation" : "(Rodal et al., 2003; Feliciano and Di Pietro, 2012; Spiess et al., 2013)", "previouslyFormattedCitation" : "(Rodal &lt;i&gt;et al.&lt;/i&gt;, 2003; Feliciano and Di Pietro, 2012; Spiess &lt;i&gt;et al.&lt;/i&gt;, 2013)" }, "properties" : {  }, "schema" : "https://github.com/citation-style-language/schema/raw/master/csl-citation.json" }</w:instrText>
      </w:r>
      <w:r>
        <w:rPr>
          <w:lang w:val="en-GB"/>
        </w:rPr>
        <w:fldChar w:fldCharType="separate"/>
      </w:r>
      <w:r w:rsidR="00143B78" w:rsidRPr="00143B78">
        <w:rPr>
          <w:noProof/>
          <w:lang w:val="en-GB"/>
        </w:rPr>
        <w:t xml:space="preserve">(Rodal </w:t>
      </w:r>
      <w:r w:rsidR="00143B78" w:rsidRPr="00143B78">
        <w:rPr>
          <w:i/>
          <w:noProof/>
          <w:lang w:val="en-GB"/>
        </w:rPr>
        <w:t>et al.</w:t>
      </w:r>
      <w:r w:rsidR="00143B78" w:rsidRPr="00143B78">
        <w:rPr>
          <w:noProof/>
          <w:lang w:val="en-GB"/>
        </w:rPr>
        <w:t xml:space="preserve">, 2003; Feliciano and Di Pietro, 2012; Spiess </w:t>
      </w:r>
      <w:r w:rsidR="00143B78" w:rsidRPr="00143B78">
        <w:rPr>
          <w:i/>
          <w:noProof/>
          <w:lang w:val="en-GB"/>
        </w:rPr>
        <w:t>et al.</w:t>
      </w:r>
      <w:r w:rsidR="00143B78" w:rsidRPr="00143B78">
        <w:rPr>
          <w:noProof/>
          <w:lang w:val="en-GB"/>
        </w:rPr>
        <w:t>, 2013)</w:t>
      </w:r>
      <w:r>
        <w:rPr>
          <w:lang w:val="en-GB"/>
        </w:rPr>
        <w:fldChar w:fldCharType="end"/>
      </w:r>
      <w:r>
        <w:rPr>
          <w:lang w:val="en-GB"/>
        </w:rPr>
        <w:t xml:space="preserve">. In this respect Las17 may be functionally more similar to SCAR/WAVE, however the mechanism by which the inhibition is released is unclear. The N-terminal WH1 domain of Las17 has been shown to interact with lipid and to be sufficient to localise the protein to an endocytic patch </w:t>
      </w:r>
      <w:r>
        <w:rPr>
          <w:lang w:val="en-GB"/>
        </w:rPr>
        <w:fldChar w:fldCharType="begin" w:fldLock="1"/>
      </w:r>
      <w:r w:rsidR="004121BE">
        <w:rPr>
          <w:lang w:val="en-GB"/>
        </w:rPr>
        <w:instrText>ADDIN CSL_CITATION { "citationItems" : [ { "id" : "ITEM-1", "itemData" : { "DOI" : "10.1371/journal.pone.0163177", "ISSN" : "19326203", "PMID" : "27637067", "abstract" : "Actin nucleation is the key rate limiting step in the process of actin polymerization, and tight regulation of this process is critical to ensure actin filaments form only at specific times and at defined regions of the cell. Arp2/3 is a well-characterised protein complex that can promote nucleation of new filaments, though its activity requires additional nucleation promotion factors (NPFs). The best recognized of these factors are the WASP family of proteins that contain binding motifs for both monomeric actin and for Arp2/3. Previously we demonstrated that the yeast WASP homologue, Las17, in addition to activating Arp2/3 can also nucleate actin filaments de novo, independently of Arp2/3. This activity is dependent on its polyproline rich region. Through biochemical and in vivo analysis we have now identified key motifs within the polyproline region that are required for nucleation and elongation of actin filaments, and have addressed the role of the WH2 domain in the context of actin nucleation without Arp2/3. We have also demonstrated that full length Las17 is able to bind liposomes giving rise to the possibility of direct linkage of nascent actin filaments to specific membrane sites to which Las17 has been recruited. Overall, we propose that Las17 functions as the key initiator of de novo actin filament formation at endocytic sites by nucleating, elongating and tethering nascent filaments which then serve as a platform for Arp2/3 recruitment and function.", "author" : [ { "dropping-particle" : "", "family" : "Allwood", "given" : "Ellen G.", "non-dropping-particle" : "", "parse-names" : false, "suffix" : "" }, { "dropping-particle" : "", "family" : "Tyler", "given" : "Joe J.", "non-dropping-particle" : "", "parse-names" : false, "suffix" : "" }, { "dropping-particle" : "", "family" : "Urbanek", "given" : "Agnieszka N.", "non-dropping-particle" : "", "parse-names" : false, "suffix" : "" }, { "dropping-particle" : "", "family" : "Smaczynska-De Rooij", "given" : "Iwona I.", "non-dropping-particle" : "", "parse-names" : false, "suffix" : "" }, { "dropping-particle" : "", "family" : "Ayscough", "given" : "Kathryn R.", "non-dropping-particle" : "", "parse-names" : false, "suffix" : "" } ], "container-title" : "PLoS ONE", "id" : "ITEM-1", "issue" : "9", "issued" : { "date-parts" : [ [ "2016" ] ] }, "page" : "1-21", "title" : "Elucidating key motifs required for Arp2/3-dependent and independent actin nucleation by Las17/WASP", "type" : "article-journal", "volume" : "11" }, "uris" : [ "http://www.mendeley.com/documents/?uuid=b7e61a49-3f2e-434c-bfd2-94c7712f738d" ] } ], "mendeley" : { "formattedCitation" : "(Allwood &lt;i&gt;et al.&lt;/i&gt;, 2016)", "plainTextFormattedCitation" : "(Allwood et al., 2016)", "previouslyFormattedCitation" : "(Allwood &lt;i&gt;et al.&lt;/i&gt;, 2016)" }, "properties" : {  }, "schema" : "https://github.com/citation-style-language/schema/raw/master/csl-citation.json" }</w:instrText>
      </w:r>
      <w:r>
        <w:rPr>
          <w:lang w:val="en-GB"/>
        </w:rPr>
        <w:fldChar w:fldCharType="separate"/>
      </w:r>
      <w:r w:rsidR="00143B78" w:rsidRPr="00143B78">
        <w:rPr>
          <w:noProof/>
          <w:lang w:val="en-GB"/>
        </w:rPr>
        <w:t xml:space="preserve">(Allwood </w:t>
      </w:r>
      <w:r w:rsidR="00143B78" w:rsidRPr="00143B78">
        <w:rPr>
          <w:i/>
          <w:noProof/>
          <w:lang w:val="en-GB"/>
        </w:rPr>
        <w:t>et al.</w:t>
      </w:r>
      <w:r w:rsidR="00143B78" w:rsidRPr="00143B78">
        <w:rPr>
          <w:noProof/>
          <w:lang w:val="en-GB"/>
        </w:rPr>
        <w:t>, 2016)</w:t>
      </w:r>
      <w:r>
        <w:rPr>
          <w:lang w:val="en-GB"/>
        </w:rPr>
        <w:fldChar w:fldCharType="end"/>
      </w:r>
      <w:r>
        <w:rPr>
          <w:lang w:val="en-GB"/>
        </w:rPr>
        <w:t>.</w:t>
      </w:r>
    </w:p>
    <w:p w14:paraId="10AD71CE" w14:textId="77777777" w:rsidR="00F60B2B" w:rsidRDefault="00F60B2B" w:rsidP="00E5114A">
      <w:pPr>
        <w:spacing w:line="360" w:lineRule="auto"/>
        <w:jc w:val="both"/>
        <w:rPr>
          <w:lang w:val="en-GB"/>
        </w:rPr>
      </w:pPr>
    </w:p>
    <w:p w14:paraId="68F394E5" w14:textId="1C9DC942" w:rsidR="00F60B2B" w:rsidRDefault="00912B3B" w:rsidP="00E5114A">
      <w:pPr>
        <w:pStyle w:val="Heading3"/>
        <w:jc w:val="both"/>
        <w:rPr>
          <w:lang w:val="en-GB"/>
        </w:rPr>
      </w:pPr>
      <w:bookmarkStart w:id="97" w:name="_Toc494045812"/>
      <w:bookmarkStart w:id="98" w:name="_Toc494222673"/>
      <w:r>
        <w:rPr>
          <w:lang w:val="en-GB"/>
        </w:rPr>
        <w:t xml:space="preserve">1.12.1 </w:t>
      </w:r>
      <w:r w:rsidR="00F60B2B">
        <w:rPr>
          <w:lang w:val="en-GB"/>
        </w:rPr>
        <w:t>Role in endocytosis</w:t>
      </w:r>
      <w:bookmarkEnd w:id="97"/>
      <w:bookmarkEnd w:id="98"/>
    </w:p>
    <w:p w14:paraId="6C3EAF8F" w14:textId="77777777" w:rsidR="00912B3B" w:rsidRPr="00912B3B" w:rsidRDefault="00912B3B" w:rsidP="00E5114A">
      <w:pPr>
        <w:jc w:val="both"/>
        <w:rPr>
          <w:lang w:val="en-GB"/>
        </w:rPr>
      </w:pPr>
    </w:p>
    <w:p w14:paraId="63A403B5" w14:textId="2BDA01A3" w:rsidR="00F60B2B" w:rsidRDefault="00F60B2B" w:rsidP="00E5114A">
      <w:pPr>
        <w:spacing w:line="360" w:lineRule="auto"/>
        <w:jc w:val="both"/>
        <w:rPr>
          <w:lang w:val="en-GB"/>
        </w:rPr>
      </w:pPr>
      <w:r>
        <w:rPr>
          <w:lang w:val="en-GB"/>
        </w:rPr>
        <w:t>In the first stage of endocytosis a clathrin coat is assembled at the plasma membrane. This stage is variable in length and can last from 40-90 seconds</w:t>
      </w:r>
      <w:r w:rsidR="002C1D64">
        <w:rPr>
          <w:lang w:val="en-GB"/>
        </w:rPr>
        <w:t xml:space="preserve"> </w:t>
      </w:r>
      <w:r w:rsidR="002C1D64">
        <w:rPr>
          <w:lang w:val="en-GB"/>
        </w:rPr>
        <w:fldChar w:fldCharType="begin" w:fldLock="1"/>
      </w:r>
      <w:r w:rsidR="004121BE">
        <w:rPr>
          <w:lang w:val="en-GB"/>
        </w:rPr>
        <w:instrText>ADDIN CSL_CITATION { "citationItems" : [ { "id" : "ITEM-1", "itemData" : { "DOI" : "10.1038/nrm1940", "ISBN" : "1471-0072 (Print)\\r1471-0072 (Linking)", "ISSN" : "1471-0072", "PMID" : "16723976", "abstract" : "Actin polymerization often occurs at the plasma membrane to drive the protrusion of lamellipodia and filopodia at the leading edge of migrating cells. A role for actin polymerization in another cellular process that involves the reshaping of the plasma membrane--namely endocytosis--has recently been established. Live-cell imaging studies are shedding light on the order and timing of the molecular events and mechanisms of actin function during endocytosis.", "author" : [ { "dropping-particle" : "", "family" : "Kaksonen", "given" : "Marko", "non-dropping-particle" : "", "parse-names" : false, "suffix" : "" }, { "dropping-particle" : "", "family" : "Toret", "given" : "Christopher P.", "non-dropping-particle" : "", "parse-names" : false, "suffix" : "" }, { "dropping-particle" : "", "family" : "Drubin", "given" : "David G.", "non-dropping-particle" : "", "parse-names" : false, "suffix" : "" } ], "container-title" : "Nature Reviews Molecular Cell Biology", "id" : "ITEM-1", "issue" : "6", "issued" : { "date-parts" : [ [ "2006" ] ] }, "page" : "404-414", "title" : "Harnessing actin dynamics for clathrin-mediated endocytosis", "type" : "article-journal", "volume" : "7" }, "uris" : [ "http://www.mendeley.com/documents/?uuid=fda54733-80d3-46c8-b72d-aabd2e11f185" ] } ], "mendeley" : { "formattedCitation" : "(Kaksonen, Toret and Drubin, 2006)", "plainTextFormattedCitation" : "(Kaksonen, Toret and Drubin, 2006)", "previouslyFormattedCitation" : "(Kaksonen, Toret and Drubin, 2006)" }, "properties" : {  }, "schema" : "https://github.com/citation-style-language/schema/raw/master/csl-citation.json" }</w:instrText>
      </w:r>
      <w:r w:rsidR="002C1D64">
        <w:rPr>
          <w:lang w:val="en-GB"/>
        </w:rPr>
        <w:fldChar w:fldCharType="separate"/>
      </w:r>
      <w:r w:rsidR="002C1D64" w:rsidRPr="002C1D64">
        <w:rPr>
          <w:noProof/>
          <w:lang w:val="en-GB"/>
        </w:rPr>
        <w:t>(Kaksonen, Toret and Drubin, 2006)</w:t>
      </w:r>
      <w:r w:rsidR="002C1D64">
        <w:rPr>
          <w:lang w:val="en-GB"/>
        </w:rPr>
        <w:fldChar w:fldCharType="end"/>
      </w:r>
      <w:r>
        <w:rPr>
          <w:lang w:val="en-GB"/>
        </w:rPr>
        <w:t xml:space="preserve">. As the patch matures a number of later coat proteins associate with the developing patch, including Las17. </w:t>
      </w:r>
      <w:r w:rsidR="00F83C02">
        <w:rPr>
          <w:lang w:val="en-GB"/>
        </w:rPr>
        <w:t>Invagination is observed within 20 seconds of the arrival of Las17</w:t>
      </w:r>
      <w:r>
        <w:rPr>
          <w:lang w:val="en-GB"/>
        </w:rPr>
        <w:t xml:space="preserve">. </w:t>
      </w:r>
    </w:p>
    <w:p w14:paraId="262F33E3" w14:textId="77777777" w:rsidR="00F60B2B" w:rsidRDefault="00F60B2B" w:rsidP="00E5114A">
      <w:pPr>
        <w:spacing w:line="360" w:lineRule="auto"/>
        <w:jc w:val="both"/>
        <w:rPr>
          <w:lang w:val="en-GB"/>
        </w:rPr>
      </w:pPr>
    </w:p>
    <w:p w14:paraId="7BE64BFA" w14:textId="5879E289" w:rsidR="00F60B2B" w:rsidRDefault="00F60B2B" w:rsidP="00E5114A">
      <w:pPr>
        <w:spacing w:line="360" w:lineRule="auto"/>
        <w:jc w:val="both"/>
        <w:rPr>
          <w:lang w:val="en-GB"/>
        </w:rPr>
      </w:pPr>
      <w:r>
        <w:rPr>
          <w:lang w:val="en-GB"/>
        </w:rPr>
        <w:t>Las17 is proposed to be part of a ‘module’ of proteins which do not move into the cell with the internalised vesicle but rather stay at the neck of the invagination. These proteins include the class1 myosins, myo3 and myo5, bzz1 and verprolin. It has been shown that, once localised to the patch, this complex has three essential functions: activation of the Arp2/3 complex, anchorage to the plasma membrane and transient F-actin binding</w:t>
      </w:r>
      <w:r w:rsidR="00415DC8">
        <w:rPr>
          <w:lang w:val="en-GB"/>
        </w:rPr>
        <w:t xml:space="preserve"> </w:t>
      </w:r>
      <w:r w:rsidR="00415DC8">
        <w:rPr>
          <w:lang w:val="en-GB"/>
        </w:rPr>
        <w:fldChar w:fldCharType="begin" w:fldLock="1"/>
      </w:r>
      <w:r w:rsidR="004121BE">
        <w:rPr>
          <w:lang w:val="en-GB"/>
        </w:rPr>
        <w:instrText>ADDIN CSL_CITATION { "citationItems" : [ { "id" : "ITEM-1", "itemData" : { "DOI" : "10.1016/j.devcel.2015.10.007", "ISSN" : "18781551", "PMID" : "26555049", "abstract" : "Actin polymerization powers membrane deformation during many processes, including clathrin-mediated endocytosis (CME). During CME in yeast, actin polymerization is triggered and coordinated by a six-protein WASP/Myosin complex that includes WASP, class I myosins (Myo3 and Myo5), WIP (Vrp1), and two other proteins. We show that a single engineered protein can replace this entire complex while still supporting CME. This engineered protein reveals that the WASP/Myosin complex has four essential activities: recruitment to endocytic sites, anchorage to the plasma membrane, Arp2/3 activation, and transient actin filament binding by the motor domain. The requirement for both membrane and F-actin binding reveals that myosin-mediated coupling between actin filaments and the base of endocytic sites is essential for allowing actin polymerization to drive membrane invagination.", "author" : [ { "dropping-particle" : "", "family" : "Lewellyn", "given" : "Eric B.", "non-dropping-particle" : "", "parse-names" : false, "suffix" : "" }, { "dropping-particle" : "", "family" : "Pedersen", "given" : "Ross T A", "non-dropping-particle" : "", "parse-names" : false, "suffix" : "" }, { "dropping-particle" : "", "family" : "Hong", "given" : "Jessica", "non-dropping-particle" : "", "parse-names" : false, "suffix" : "" }, { "dropping-particle" : "", "family" : "Lu", "given" : "Rebecca", "non-dropping-particle" : "", "parse-names" : false, "suffix" : "" }, { "dropping-particle" : "", "family" : "Morrison", "given" : "Huntly M.", "non-dropping-particle" : "", "parse-names" : false, "suffix" : "" }, { "dropping-particle" : "", "family" : "Drubin", "given" : "David G.", "non-dropping-particle" : "", "parse-names" : false, "suffix" : "" } ], "container-title" : "Developmental Cell", "id" : "ITEM-1", "issue" : "3", "issued" : { "date-parts" : [ [ "2015" ] ] }, "page" : "281-294", "publisher" : "Elsevier Inc.", "title" : "An Engineered Minimal WASP-Myosin Fusion Protein Reveals Essential Functions for Endocytosis", "type" : "article-journal", "volume" : "35" }, "uris" : [ "http://www.mendeley.com/documents/?uuid=a72e3b57-ba9c-4806-87fe-ffdb9f490693" ] } ], "mendeley" : { "formattedCitation" : "(Lewellyn &lt;i&gt;et al.&lt;/i&gt;, 2015)", "plainTextFormattedCitation" : "(Lewellyn et al., 2015)", "previouslyFormattedCitation" : "(Lewellyn &lt;i&gt;et al.&lt;/i&gt;, 2015)" }, "properties" : {  }, "schema" : "https://github.com/citation-style-language/schema/raw/master/csl-citation.json" }</w:instrText>
      </w:r>
      <w:r w:rsidR="00415DC8">
        <w:rPr>
          <w:lang w:val="en-GB"/>
        </w:rPr>
        <w:fldChar w:fldCharType="separate"/>
      </w:r>
      <w:r w:rsidR="00415DC8" w:rsidRPr="00415DC8">
        <w:rPr>
          <w:noProof/>
          <w:lang w:val="en-GB"/>
        </w:rPr>
        <w:t xml:space="preserve">(Lewellyn </w:t>
      </w:r>
      <w:r w:rsidR="00415DC8" w:rsidRPr="00415DC8">
        <w:rPr>
          <w:i/>
          <w:noProof/>
          <w:lang w:val="en-GB"/>
        </w:rPr>
        <w:t>et al.</w:t>
      </w:r>
      <w:r w:rsidR="00415DC8" w:rsidRPr="00415DC8">
        <w:rPr>
          <w:noProof/>
          <w:lang w:val="en-GB"/>
        </w:rPr>
        <w:t>, 2015)</w:t>
      </w:r>
      <w:r w:rsidR="00415DC8">
        <w:rPr>
          <w:lang w:val="en-GB"/>
        </w:rPr>
        <w:fldChar w:fldCharType="end"/>
      </w:r>
      <w:r>
        <w:rPr>
          <w:lang w:val="en-GB"/>
        </w:rPr>
        <w:t>. Actin polymerisation at a developing patch occurs at the plasma membrane, in a ring at the base of the invagination. The branched actin network produced is thought to be pushed back into the body of the cell by retrograde flow and to be connected via sla2 to the clathrin coat.</w:t>
      </w:r>
    </w:p>
    <w:p w14:paraId="4CFD9EB8" w14:textId="77777777" w:rsidR="00F60B2B" w:rsidRDefault="00F60B2B" w:rsidP="00E5114A">
      <w:pPr>
        <w:spacing w:line="360" w:lineRule="auto"/>
        <w:jc w:val="both"/>
        <w:rPr>
          <w:lang w:val="en-GB"/>
        </w:rPr>
      </w:pPr>
    </w:p>
    <w:p w14:paraId="38BEDE13" w14:textId="2B2B85E9" w:rsidR="00F60B2B" w:rsidRDefault="00F60B2B" w:rsidP="00E5114A">
      <w:pPr>
        <w:spacing w:line="360" w:lineRule="auto"/>
        <w:jc w:val="both"/>
        <w:rPr>
          <w:lang w:val="en-GB"/>
        </w:rPr>
      </w:pPr>
      <w:r>
        <w:rPr>
          <w:lang w:val="en-GB"/>
        </w:rPr>
        <w:t>Despite the importance of activating the Arp2/3 complex during endocytosis, cells expressing truncated fragments of Las17 that lack either the acidic motif or the whole WCA domain display only mild endocytic defects</w:t>
      </w:r>
      <w:r w:rsidR="001A7237">
        <w:rPr>
          <w:lang w:val="en-GB"/>
        </w:rPr>
        <w:t xml:space="preserve"> </w:t>
      </w:r>
      <w:r w:rsidR="001A7237">
        <w:rPr>
          <w:lang w:val="en-GB"/>
        </w:rPr>
        <w:fldChar w:fldCharType="begin" w:fldLock="1"/>
      </w:r>
      <w:r w:rsidR="004121BE">
        <w:rPr>
          <w:lang w:val="en-GB"/>
        </w:rPr>
        <w:instrText>ADDIN CSL_CITATION { "citationItems" : [ { "id" : "ITEM-1", "itemData" : { "DOI" : "10.1371/journal.pbio.0060001", "ISSN" : "1545-7885", "PMID" : "18177206", "abstract" : "The Arp2/3 complex is essential for actin assembly and motility in many cell processes, and a large number of proteins have been found to bind and regulate it in vitro. A critical challenge is to understand the actions of these proteins in cells, especially in settings where multiple regulators are present. In a systematic study of the sequential multicomponent actin assembly processes that accompany endocytosis in yeast, we examined and compared the roles of WASp, two type-I myosins, and two other Arp2/3 activators, along with that of coronin, which is a proposed inhibitor of Arp2/3. Quantitative analysis of high-speed fluorescence imaging revealed individual functions for the regulators, manifested in part by novel phenotypes. We conclude that Arp2/3 regulators have distinct and overlapping roles in the processes of actin assembly that drive endocytosis in yeast. The formation of the endocytic actin patch, the creation of the endocytic vesicle, and the movement of the vesicle into the cytoplasm display distinct dependencies on different Arp2/3 regulators. Knowledge of these roles provides insight into the in vivo relevance of the dendritic nucleation model for actin assembly.", "author" : [ { "dropping-particle" : "", "family" : "Galletta", "given" : "Brian J", "non-dropping-particle" : "", "parse-names" : false, "suffix" : "" }, { "dropping-particle" : "", "family" : "Chuang", "given" : "Dennis Y", "non-dropping-particle" : "", "parse-names" : false, "suffix" : "" }, { "dropping-particle" : "", "family" : "Cooper", "given" : "John a", "non-dropping-particle" : "", "parse-names" : false, "suffix" : "" } ], "container-title" : "PLoS biology", "id" : "ITEM-1", "issue" : "1", "issued" : { "date-parts" : [ [ "2008", "1" ] ] }, "page" : "e1", "title" : "Distinct roles for Arp2/3 regulators in actin assembly and endocytosis.", "type" : "article-journal", "volume" : "6" }, "uris" : [ "http://www.mendeley.com/documents/?uuid=c9fe3931-8cf3-4023-a01c-ce361c42624e" ] }, { "id" : "ITEM-2", "itemData" : { "DOI" : "10.1016/j.devcel.2006.05.008", "ISBN" : "1534-5807 (Print)\\r1534-5807 (Linking)", "ISSN" : "1534-5807", "PMID" : "16824951", "abstract" : "Actin polymerization essential for endocytic internalization in budding yeast is controlled by four nucleation promoting factors (NPFs) that each exhibits a unique dynamic behavior at endocytic sites. How each NPF functions and is regulated to restrict actin assembly to late stages of endocytic internalization is not known. Quantitative analysis of NPF biochemical activities, and genetic analysis of recruitment and regulatory mechanisms, defined a linear pathway in which protein composition changes at endocytic sites control actin assembly and function. We show that yeast WASP initiates actin assembly at endocytic sites and that this assembly and the recruitment of a yeast WIP-like protein by WASP recruit a type I myosin with both NPF and motor activities. Importantly, type I myosin motor and NPF activities are separable, and both contribute to endocytic coat inward movement, which likely represents membrane invagination. These results reveal a mechanism in which actin nucleation and myosin motor activity cooperate to promote endocytic internalization. ?? 2006 Elsevier Inc. All rights reserved.", "author" : [ { "dropping-particle" : "", "family" : "Sun", "given" : "Yidi", "non-dropping-particle" : "", "parse-names" : false, "suffix" : "" }, { "dropping-particle" : "", "family" : "Martin", "given" : "Adam C.", "non-dropping-particle" : "", "parse-names" : false, "suffix" : "" }, { "dropping-particle" : "", "family" : "Drubin", "given" : "David G.", "non-dropping-particle" : "", "parse-names" : false, "suffix" : "" } ], "container-title" : "Developmental cell", "id" : "ITEM-2", "issue" : "1", "issued" : { "date-parts" : [ [ "2006", "7" ] ] }, "page" : "33-46", "title" : "Endocytic Internalization in Budding Yeast Requires Coordinated Actin Nucleation and Myosin Motor Activity", "type" : "article-journal", "volume" : "11" }, "uris" : [ "http://www.mendeley.com/documents/?uuid=4cf998cf-11d7-4cca-916a-9666946b5ba6" ] } ], "mendeley" : { "formattedCitation" : "(Sun, Martin and Drubin, 2006; Galletta, Chuang and Cooper, 2008)", "plainTextFormattedCitation" : "(Sun, Martin and Drubin, 2006; Galletta, Chuang and Cooper, 2008)", "previouslyFormattedCitation" : "(Sun, Martin and Drubin, 2006; Galletta, Chuang and Cooper, 2008)" }, "properties" : {  }, "schema" : "https://github.com/citation-style-language/schema/raw/master/csl-citation.json" }</w:instrText>
      </w:r>
      <w:r w:rsidR="001A7237">
        <w:rPr>
          <w:lang w:val="en-GB"/>
        </w:rPr>
        <w:fldChar w:fldCharType="separate"/>
      </w:r>
      <w:r w:rsidR="001A7237" w:rsidRPr="001A7237">
        <w:rPr>
          <w:noProof/>
          <w:lang w:val="en-GB"/>
        </w:rPr>
        <w:t>(Sun, Martin and Drubin, 2006; Galletta, Chuang and Cooper, 2008)</w:t>
      </w:r>
      <w:r w:rsidR="001A7237">
        <w:rPr>
          <w:lang w:val="en-GB"/>
        </w:rPr>
        <w:fldChar w:fldCharType="end"/>
      </w:r>
      <w:r>
        <w:rPr>
          <w:lang w:val="en-GB"/>
        </w:rPr>
        <w:t xml:space="preserve">. Indeed, there is a high degree of redundancy between the acidic motif of Las17 and of other NPFs at the patch. This is surprising as Las17 null cells have major endocytic defects as well as dramatic miss localisation of actin in large aberrant structures. This suggests that Las17 plays a role in the organisation of actin beyond the ability to activate the Arp2/3 complex. This is highlighted by the early arrival of Las17 at an endocytic patch, </w:t>
      </w:r>
      <w:r w:rsidR="000075D9" w:rsidRPr="000075D9">
        <w:rPr>
          <w:lang w:val="en-GB"/>
        </w:rPr>
        <w:t xml:space="preserve">10-15 </w:t>
      </w:r>
      <w:r w:rsidRPr="000075D9">
        <w:rPr>
          <w:lang w:val="en-GB"/>
        </w:rPr>
        <w:t>seconds</w:t>
      </w:r>
      <w:r>
        <w:rPr>
          <w:lang w:val="en-GB"/>
        </w:rPr>
        <w:t xml:space="preserve"> before that of the Arp2/3 complex</w:t>
      </w:r>
      <w:r w:rsidR="001A7237">
        <w:rPr>
          <w:lang w:val="en-GB"/>
        </w:rPr>
        <w:t xml:space="preserve"> </w:t>
      </w:r>
      <w:r w:rsidR="001A7237">
        <w:rPr>
          <w:lang w:val="en-GB"/>
        </w:rPr>
        <w:fldChar w:fldCharType="begin" w:fldLock="1"/>
      </w:r>
      <w:r w:rsidR="004121BE">
        <w:rPr>
          <w:lang w:val="en-GB"/>
        </w:rPr>
        <w:instrText>ADDIN CSL_CITATION { "citationItems" : [ { "id" : "ITEM-1", "itemData" : { "DOI" : "10.7554/eLife.04535", "ISSN" : "2050084X", "PMID" : "25675087", "abstract" : "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 "author" : [ { "dropping-particle" : "", "family" : "Picco", "given" : "Andrea", "non-dropping-particle" : "", "parse-names" : false, "suffix" : "" }, { "dropping-particle" : "", "family" : "Mund", "given" : "Markus", "non-dropping-particle" : "", "parse-names" : false, "suffix" : "" }, { "dropping-particle" : "", "family" : "Ries", "given" : "Jonas", "non-dropping-particle" : "", "parse-names" : false, "suffix" : "" }, { "dropping-particle" : "", "family" : "N\u00e9d\u00e9lec", "given" : "Fran\u00e7ois", "non-dropping-particle" : "", "parse-names" : false, "suffix" : "" }, { "dropping-particle" : "", "family" : "Kaksonen", "given" : "Marko", "non-dropping-particle" : "", "parse-names" : false, "suffix" : "" } ], "container-title" : "eLife", "id" : "ITEM-1", "issued" : { "date-parts" : [ [ "2015" ] ] }, "page" : "1-29", "title" : "Visualizing the functional architecture of the endocytic machinery", "type" : "article-journal", "volume" : "4" }, "uris" : [ "http://www.mendeley.com/documents/?uuid=77c8c772-0942-4004-bb0e-5da7b743ee5c" ] }, { "id" : "ITEM-2", "itemData" : { "DOI" : "10.1016/j.devcel.2006.05.008", "ISBN" : "1534-5807 (Print)\\r1534-5807 (Linking)", "ISSN" : "1534-5807", "PMID" : "16824951", "abstract" : "Actin polymerization essential for endocytic internalization in budding yeast is controlled by four nucleation promoting factors (NPFs) that each exhibits a unique dynamic behavior at endocytic sites. How each NPF functions and is regulated to restrict actin assembly to late stages of endocytic internalization is not known. Quantitative analysis of NPF biochemical activities, and genetic analysis of recruitment and regulatory mechanisms, defined a linear pathway in which protein composition changes at endocytic sites control actin assembly and function. We show that yeast WASP initiates actin assembly at endocytic sites and that this assembly and the recruitment of a yeast WIP-like protein by WASP recruit a type I myosin with both NPF and motor activities. Importantly, type I myosin motor and NPF activities are separable, and both contribute to endocytic coat inward movement, which likely represents membrane invagination. These results reveal a mechanism in which actin nucleation and myosin motor activity cooperate to promote endocytic internalization. ?? 2006 Elsevier Inc. All rights reserved.", "author" : [ { "dropping-particle" : "", "family" : "Sun", "given" : "Yidi", "non-dropping-particle" : "", "parse-names" : false, "suffix" : "" }, { "dropping-particle" : "", "family" : "Martin", "given" : "Adam C.", "non-dropping-particle" : "", "parse-names" : false, "suffix" : "" }, { "dropping-particle" : "", "family" : "Drubin", "given" : "David G.", "non-dropping-particle" : "", "parse-names" : false, "suffix" : "" } ], "container-title" : "Developmental cell", "id" : "ITEM-2", "issue" : "1", "issued" : { "date-parts" : [ [ "2006", "7" ] ] }, "page" : "33-46", "title" : "Endocytic Internalization in Budding Yeast Requires Coordinated Actin Nucleation and Myosin Motor Activity", "type" : "article-journal", "volume" : "11" }, "uris" : [ "http://www.mendeley.com/documents/?uuid=4cf998cf-11d7-4cca-916a-9666946b5ba6" ] } ], "mendeley" : { "formattedCitation" : "(Sun, Martin and Drubin, 2006; Picco &lt;i&gt;et al.&lt;/i&gt;, 2015)", "plainTextFormattedCitation" : "(Sun, Martin and Drubin, 2006; Picco et al., 2015)", "previouslyFormattedCitation" : "(Sun, Martin and Drubin, 2006; Picco &lt;i&gt;et al.&lt;/i&gt;, 2015)" }, "properties" : {  }, "schema" : "https://github.com/citation-style-language/schema/raw/master/csl-citation.json" }</w:instrText>
      </w:r>
      <w:r w:rsidR="001A7237">
        <w:rPr>
          <w:lang w:val="en-GB"/>
        </w:rPr>
        <w:fldChar w:fldCharType="separate"/>
      </w:r>
      <w:r w:rsidR="00747B3D" w:rsidRPr="00747B3D">
        <w:rPr>
          <w:noProof/>
          <w:lang w:val="en-GB"/>
        </w:rPr>
        <w:t xml:space="preserve">(Sun, Martin and Drubin, 2006; Picco </w:t>
      </w:r>
      <w:r w:rsidR="00747B3D" w:rsidRPr="00747B3D">
        <w:rPr>
          <w:i/>
          <w:noProof/>
          <w:lang w:val="en-GB"/>
        </w:rPr>
        <w:t>et al.</w:t>
      </w:r>
      <w:r w:rsidR="00747B3D" w:rsidRPr="00747B3D">
        <w:rPr>
          <w:noProof/>
          <w:lang w:val="en-GB"/>
        </w:rPr>
        <w:t>, 2015)</w:t>
      </w:r>
      <w:r w:rsidR="001A7237">
        <w:rPr>
          <w:lang w:val="en-GB"/>
        </w:rPr>
        <w:fldChar w:fldCharType="end"/>
      </w:r>
      <w:r>
        <w:rPr>
          <w:lang w:val="en-GB"/>
        </w:rPr>
        <w:t>. During this time, it is thought to be held inactive, raising questions about why it is recruited so early.</w:t>
      </w:r>
    </w:p>
    <w:p w14:paraId="0D5A4198" w14:textId="05CE4DF9" w:rsidR="00F60B2B" w:rsidRDefault="00F60B2B" w:rsidP="00E5114A">
      <w:pPr>
        <w:spacing w:line="360" w:lineRule="auto"/>
        <w:jc w:val="both"/>
        <w:rPr>
          <w:lang w:val="en-GB"/>
        </w:rPr>
      </w:pPr>
    </w:p>
    <w:p w14:paraId="5A930AA8" w14:textId="3BE1DED6" w:rsidR="00F60B2B" w:rsidRDefault="00912B3B" w:rsidP="00E5114A">
      <w:pPr>
        <w:pStyle w:val="Heading3"/>
        <w:jc w:val="both"/>
        <w:rPr>
          <w:lang w:val="en-GB"/>
        </w:rPr>
      </w:pPr>
      <w:bookmarkStart w:id="99" w:name="_Toc494045813"/>
      <w:bookmarkStart w:id="100" w:name="_Toc494222674"/>
      <w:r>
        <w:rPr>
          <w:lang w:val="en-GB"/>
        </w:rPr>
        <w:t xml:space="preserve">1.12.2 </w:t>
      </w:r>
      <w:r w:rsidR="00F60B2B">
        <w:rPr>
          <w:lang w:val="en-GB"/>
        </w:rPr>
        <w:t>Arp2/3 independent activity</w:t>
      </w:r>
      <w:bookmarkEnd w:id="99"/>
      <w:bookmarkEnd w:id="100"/>
    </w:p>
    <w:p w14:paraId="4123611B" w14:textId="77777777" w:rsidR="00AC3CDE" w:rsidRPr="00AC3CDE" w:rsidRDefault="00AC3CDE" w:rsidP="00E5114A">
      <w:pPr>
        <w:jc w:val="both"/>
        <w:rPr>
          <w:lang w:val="en-GB"/>
        </w:rPr>
      </w:pPr>
    </w:p>
    <w:p w14:paraId="1C311193" w14:textId="6A53F1EA" w:rsidR="002C58DB" w:rsidRPr="002C58DB" w:rsidRDefault="002C58DB" w:rsidP="002C58DB">
      <w:pPr>
        <w:spacing w:line="360" w:lineRule="auto"/>
        <w:jc w:val="both"/>
        <w:rPr>
          <w:lang w:val="en-GB"/>
        </w:rPr>
      </w:pPr>
      <w:r w:rsidRPr="002C58DB">
        <w:rPr>
          <w:lang w:val="en-GB"/>
        </w:rPr>
        <w:t xml:space="preserve">In 2013 a novel, Arp2/3 independent effect of Las17 on actin polymerisation was identified </w:t>
      </w:r>
      <w:r>
        <w:rPr>
          <w:lang w:val="en-GB"/>
        </w:rPr>
        <w:fldChar w:fldCharType="begin" w:fldLock="1"/>
      </w:r>
      <w:r>
        <w:rPr>
          <w:lang w:val="en-GB"/>
        </w:rPr>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rPr>
          <w:lang w:val="en-GB"/>
        </w:rPr>
        <w:fldChar w:fldCharType="separate"/>
      </w:r>
      <w:r w:rsidRPr="002C58DB">
        <w:rPr>
          <w:noProof/>
          <w:lang w:val="en-GB"/>
        </w:rPr>
        <w:t xml:space="preserve">(Urbanek </w:t>
      </w:r>
      <w:r w:rsidRPr="002C58DB">
        <w:rPr>
          <w:i/>
          <w:noProof/>
          <w:lang w:val="en-GB"/>
        </w:rPr>
        <w:t>et al.</w:t>
      </w:r>
      <w:r w:rsidRPr="002C58DB">
        <w:rPr>
          <w:noProof/>
          <w:lang w:val="en-GB"/>
        </w:rPr>
        <w:t>, 2013)</w:t>
      </w:r>
      <w:r>
        <w:rPr>
          <w:lang w:val="en-GB"/>
        </w:rPr>
        <w:fldChar w:fldCharType="end"/>
      </w:r>
      <w:r w:rsidRPr="002C58DB">
        <w:rPr>
          <w:lang w:val="en-GB"/>
        </w:rPr>
        <w:t xml:space="preserve">. Urbanek and colleagues </w:t>
      </w:r>
      <w:r>
        <w:rPr>
          <w:lang w:val="en-GB"/>
        </w:rPr>
        <w:t>demonstrated</w:t>
      </w:r>
      <w:r w:rsidRPr="002C58DB">
        <w:rPr>
          <w:lang w:val="en-GB"/>
        </w:rPr>
        <w:t xml:space="preserve"> that the polyproline region of Las17 could promote the formation of actin filaments in the absence of the Arp2/3 complex. Electron microscopy showed that the filaments that formed were </w:t>
      </w:r>
      <w:r w:rsidR="00420A8D">
        <w:rPr>
          <w:lang w:val="en-GB"/>
        </w:rPr>
        <w:t xml:space="preserve">linear and </w:t>
      </w:r>
      <w:r w:rsidRPr="002C58DB">
        <w:rPr>
          <w:lang w:val="en-GB"/>
        </w:rPr>
        <w:t xml:space="preserve">unbranched. The Polyproline region of Las17 contains nine proline tracts and yeast two-hybrid analysis identified the two most C-terminal proline tracts as important for this activity. A peptide containing just these two proline tracts and a short linker was sufficient to influence actin polymerisation, although to a lesser extent than a larger fragment of the polyproline region. Disruption of these two proline tracts by mutation reduced the effect on polymerisation </w:t>
      </w:r>
      <w:r w:rsidRPr="002C58DB">
        <w:rPr>
          <w:i/>
          <w:lang w:val="en-GB"/>
        </w:rPr>
        <w:t>in vitro</w:t>
      </w:r>
      <w:r w:rsidRPr="002C58DB">
        <w:rPr>
          <w:lang w:val="en-GB"/>
        </w:rPr>
        <w:t xml:space="preserve"> and led to an endocytic defect </w:t>
      </w:r>
      <w:r w:rsidRPr="002C58DB">
        <w:rPr>
          <w:i/>
          <w:lang w:val="en-GB"/>
        </w:rPr>
        <w:t>in vivo</w:t>
      </w:r>
      <w:r w:rsidRPr="002C58DB">
        <w:rPr>
          <w:lang w:val="en-GB"/>
        </w:rPr>
        <w:t>. Further yeast two-hybrid analysis using a mutant actin screen identified a potential binding site on the actin monomer. It was suggested that that an additional function for Las17 may be to generate the initial filaments required for later activation of the Arp2/3 complex.</w:t>
      </w:r>
    </w:p>
    <w:p w14:paraId="1559FD10" w14:textId="77777777" w:rsidR="00C12469" w:rsidRDefault="00C12469" w:rsidP="00E5114A">
      <w:pPr>
        <w:spacing w:line="360" w:lineRule="auto"/>
        <w:jc w:val="both"/>
        <w:rPr>
          <w:lang w:val="en-GB"/>
        </w:rPr>
      </w:pPr>
    </w:p>
    <w:p w14:paraId="2C6F7266" w14:textId="77777777" w:rsidR="002C58DB" w:rsidRDefault="002C58DB" w:rsidP="00E5114A">
      <w:pPr>
        <w:spacing w:line="360" w:lineRule="auto"/>
        <w:jc w:val="both"/>
        <w:rPr>
          <w:lang w:val="en-GB"/>
        </w:rPr>
      </w:pPr>
    </w:p>
    <w:p w14:paraId="3FC298A8" w14:textId="0A43AD72" w:rsidR="00F60B2B" w:rsidRDefault="00912B3B" w:rsidP="00E5114A">
      <w:pPr>
        <w:pStyle w:val="Heading2"/>
        <w:jc w:val="both"/>
        <w:rPr>
          <w:lang w:val="en-GB"/>
        </w:rPr>
      </w:pPr>
      <w:bookmarkStart w:id="101" w:name="_Toc494045814"/>
      <w:bookmarkStart w:id="102" w:name="_Toc494222675"/>
      <w:r>
        <w:rPr>
          <w:lang w:val="en-GB"/>
        </w:rPr>
        <w:lastRenderedPageBreak/>
        <w:t xml:space="preserve">1.13 </w:t>
      </w:r>
      <w:r w:rsidR="00F60B2B">
        <w:rPr>
          <w:lang w:val="en-GB"/>
        </w:rPr>
        <w:t>Characterising Las17</w:t>
      </w:r>
      <w:bookmarkEnd w:id="101"/>
      <w:bookmarkEnd w:id="102"/>
    </w:p>
    <w:p w14:paraId="6161A662" w14:textId="77777777" w:rsidR="00912B3B" w:rsidRPr="00912B3B" w:rsidRDefault="00912B3B" w:rsidP="00E5114A">
      <w:pPr>
        <w:jc w:val="both"/>
        <w:rPr>
          <w:lang w:val="en-GB"/>
        </w:rPr>
      </w:pPr>
    </w:p>
    <w:p w14:paraId="27673ECC" w14:textId="77777777" w:rsidR="00F60B2B" w:rsidRDefault="00F60B2B" w:rsidP="00E5114A">
      <w:pPr>
        <w:spacing w:line="360" w:lineRule="auto"/>
        <w:jc w:val="both"/>
        <w:rPr>
          <w:lang w:val="en-GB"/>
        </w:rPr>
      </w:pPr>
      <w:r>
        <w:rPr>
          <w:lang w:val="en-GB"/>
        </w:rPr>
        <w:t>The recent recognition of a number of actin binding proteins with unexpected activities, as well as the questions that remain regarding the mechanism of Arp2/3 activation, highlight the importance of increasing our understanding of the underlying mechanisms by which proteins interact with actin and actin filaments. Urbanek et al 2013 demonstrated that the polyproline region of Las17 can promote filament formation, but questions remain about the motifs involved in this activity. The recognition that proline tracts can directly influence actin polymerisation may have far reaching implications for our understanding of additional roles of numerous actin binding proteins, within which such tracts are enriched.</w:t>
      </w:r>
    </w:p>
    <w:p w14:paraId="3EE0E2D0" w14:textId="77777777" w:rsidR="00F60B2B" w:rsidRDefault="00F60B2B" w:rsidP="00E5114A">
      <w:pPr>
        <w:spacing w:line="360" w:lineRule="auto"/>
        <w:jc w:val="both"/>
      </w:pPr>
    </w:p>
    <w:p w14:paraId="546A2312" w14:textId="7A38F1BD" w:rsidR="00F60B2B" w:rsidRDefault="00912B3B" w:rsidP="00E5114A">
      <w:pPr>
        <w:pStyle w:val="Heading2"/>
        <w:jc w:val="both"/>
      </w:pPr>
      <w:bookmarkStart w:id="103" w:name="_Toc494045815"/>
      <w:bookmarkStart w:id="104" w:name="_Toc494222676"/>
      <w:r>
        <w:t xml:space="preserve">1.14 </w:t>
      </w:r>
      <w:r w:rsidR="00F60B2B">
        <w:t>Key Aims:</w:t>
      </w:r>
      <w:bookmarkEnd w:id="103"/>
      <w:bookmarkEnd w:id="104"/>
    </w:p>
    <w:p w14:paraId="06D05DC2" w14:textId="77777777" w:rsidR="00F60B2B" w:rsidRPr="00B1185D" w:rsidRDefault="00F60B2B" w:rsidP="00E5114A">
      <w:pPr>
        <w:spacing w:line="360" w:lineRule="auto"/>
        <w:jc w:val="both"/>
      </w:pPr>
    </w:p>
    <w:p w14:paraId="02A98464" w14:textId="77777777" w:rsidR="00F60B2B" w:rsidRDefault="00F60B2B" w:rsidP="00E5114A">
      <w:pPr>
        <w:pStyle w:val="ListParagraph"/>
        <w:numPr>
          <w:ilvl w:val="0"/>
          <w:numId w:val="1"/>
        </w:numPr>
        <w:spacing w:line="360" w:lineRule="auto"/>
        <w:jc w:val="both"/>
      </w:pPr>
      <w:r>
        <w:t>Identify the minimal component and key motifs involved in the Arp2/3-independent activity of Las17.</w:t>
      </w:r>
    </w:p>
    <w:p w14:paraId="3C48AA8C" w14:textId="77777777" w:rsidR="00F60B2B" w:rsidRDefault="00F60B2B" w:rsidP="00E5114A">
      <w:pPr>
        <w:pStyle w:val="ListParagraph"/>
        <w:numPr>
          <w:ilvl w:val="0"/>
          <w:numId w:val="1"/>
        </w:numPr>
        <w:spacing w:line="360" w:lineRule="auto"/>
        <w:jc w:val="both"/>
      </w:pPr>
      <w:r>
        <w:t>Investigate any additional effect of the WCA domain on the Arp2/3-independent activity of Las17.</w:t>
      </w:r>
    </w:p>
    <w:p w14:paraId="1E551974" w14:textId="37874716" w:rsidR="00B9720A" w:rsidRDefault="00B9720A" w:rsidP="00B9720A">
      <w:pPr>
        <w:pStyle w:val="ListParagraph"/>
        <w:numPr>
          <w:ilvl w:val="0"/>
          <w:numId w:val="1"/>
        </w:numPr>
        <w:spacing w:line="360" w:lineRule="auto"/>
        <w:jc w:val="both"/>
      </w:pPr>
      <w:r>
        <w:t>Further examine the direct interaction between proline tracts and actin.</w:t>
      </w:r>
    </w:p>
    <w:p w14:paraId="4AC39BDF" w14:textId="77777777" w:rsidR="00F60B2B" w:rsidRDefault="00F60B2B" w:rsidP="00E5114A">
      <w:pPr>
        <w:pStyle w:val="ListParagraph"/>
        <w:numPr>
          <w:ilvl w:val="0"/>
          <w:numId w:val="1"/>
        </w:numPr>
        <w:spacing w:line="360" w:lineRule="auto"/>
        <w:jc w:val="both"/>
      </w:pPr>
      <w:r>
        <w:t>Investigate mechanisms by which the Arp2/3-dependent and independent activities of Las17 may be differentially regulated.</w:t>
      </w:r>
    </w:p>
    <w:p w14:paraId="448BB79A" w14:textId="77777777" w:rsidR="00F60B2B" w:rsidRDefault="00F60B2B" w:rsidP="00E5114A">
      <w:pPr>
        <w:jc w:val="both"/>
      </w:pPr>
    </w:p>
    <w:p w14:paraId="709B0E97" w14:textId="77777777" w:rsidR="00F637B3" w:rsidRDefault="00F637B3" w:rsidP="00E5114A">
      <w:pPr>
        <w:jc w:val="both"/>
      </w:pPr>
    </w:p>
    <w:p w14:paraId="69422D0B" w14:textId="7D0B3EE4" w:rsidR="005D6D2C" w:rsidRDefault="005D6D2C" w:rsidP="00E5114A">
      <w:pPr>
        <w:jc w:val="both"/>
      </w:pPr>
      <w:r>
        <w:br w:type="page"/>
      </w:r>
    </w:p>
    <w:p w14:paraId="1B52D33F" w14:textId="169CB395" w:rsidR="005D6D2C" w:rsidRDefault="005D6D2C" w:rsidP="00E5114A">
      <w:pPr>
        <w:pStyle w:val="Heading1"/>
        <w:jc w:val="both"/>
      </w:pPr>
      <w:bookmarkStart w:id="105" w:name="_Toc494222677"/>
      <w:r>
        <w:lastRenderedPageBreak/>
        <w:t>2</w:t>
      </w:r>
      <w:r w:rsidR="007774C0">
        <w:t>.</w:t>
      </w:r>
      <w:r>
        <w:t xml:space="preserve"> Materials and methods</w:t>
      </w:r>
      <w:bookmarkEnd w:id="105"/>
    </w:p>
    <w:p w14:paraId="537EE2D0" w14:textId="77777777" w:rsidR="005D6D2C" w:rsidRPr="00E5700F" w:rsidRDefault="005D6D2C" w:rsidP="00E5114A">
      <w:pPr>
        <w:jc w:val="both"/>
      </w:pPr>
    </w:p>
    <w:p w14:paraId="45D037FA" w14:textId="77777777" w:rsidR="005D6D2C" w:rsidRPr="009D4515" w:rsidRDefault="005D6D2C" w:rsidP="00E5114A">
      <w:pPr>
        <w:pStyle w:val="Heading2"/>
        <w:jc w:val="both"/>
      </w:pPr>
      <w:bookmarkStart w:id="106" w:name="_Toc494222678"/>
      <w:r>
        <w:t>2.1 Molecular biology techniques</w:t>
      </w:r>
      <w:bookmarkEnd w:id="106"/>
    </w:p>
    <w:p w14:paraId="600059AB" w14:textId="77777777" w:rsidR="005D6D2C" w:rsidRPr="00C9120C" w:rsidRDefault="005D6D2C" w:rsidP="00E5114A">
      <w:pPr>
        <w:jc w:val="both"/>
      </w:pPr>
    </w:p>
    <w:p w14:paraId="087CEBE3" w14:textId="77777777" w:rsidR="005D6D2C" w:rsidRDefault="005D6D2C" w:rsidP="00E5114A">
      <w:pPr>
        <w:pStyle w:val="Heading3"/>
        <w:jc w:val="both"/>
      </w:pPr>
      <w:bookmarkStart w:id="107" w:name="_Toc494222679"/>
      <w:r>
        <w:t>2.1.1 Plasmid purification</w:t>
      </w:r>
      <w:bookmarkEnd w:id="107"/>
    </w:p>
    <w:p w14:paraId="3B72131F" w14:textId="77777777" w:rsidR="005D6D2C" w:rsidRPr="00A00479" w:rsidRDefault="005D6D2C" w:rsidP="00E5114A">
      <w:pPr>
        <w:jc w:val="both"/>
      </w:pPr>
    </w:p>
    <w:p w14:paraId="225453D2" w14:textId="29610519" w:rsidR="005D6D2C" w:rsidRDefault="005D6D2C" w:rsidP="00E5114A">
      <w:pPr>
        <w:spacing w:line="360" w:lineRule="auto"/>
        <w:jc w:val="both"/>
      </w:pPr>
      <w:r>
        <w:t xml:space="preserve">Plasmids were purified using a </w:t>
      </w:r>
      <w:r w:rsidRPr="00D1665C">
        <w:t>commercial</w:t>
      </w:r>
      <w:r>
        <w:rPr>
          <w:b/>
        </w:rPr>
        <w:t xml:space="preserve"> </w:t>
      </w:r>
      <w:r>
        <w:t xml:space="preserve">kit (Qiagen) following manufacturer’s instructions. Briefly: 5 ml overnight culture was pelleted by centrifugation, cells were lysed and cellular debris precipitated and discarded. Plasmid DNA was bound to resin in a spin column, washed and then eluted in 30 </w:t>
      </w:r>
      <w:r>
        <w:rPr>
          <w:rFonts w:ascii="Calibri" w:hAnsi="Calibri"/>
        </w:rPr>
        <w:t>µ</w:t>
      </w:r>
      <w:r>
        <w:t>l sterile ddH</w:t>
      </w:r>
      <w:r>
        <w:rPr>
          <w:vertAlign w:val="subscript"/>
        </w:rPr>
        <w:t>2</w:t>
      </w:r>
      <w:r>
        <w:t xml:space="preserve">0. DNA concentration was determined </w:t>
      </w:r>
      <w:r w:rsidR="001D2702">
        <w:t>on a nanodrop</w:t>
      </w:r>
      <w:r>
        <w:t>.</w:t>
      </w:r>
    </w:p>
    <w:p w14:paraId="182064AD" w14:textId="77777777" w:rsidR="005D6D2C" w:rsidRDefault="005D6D2C" w:rsidP="00E5114A">
      <w:pPr>
        <w:spacing w:line="360" w:lineRule="auto"/>
        <w:jc w:val="both"/>
      </w:pPr>
    </w:p>
    <w:p w14:paraId="2DC2FBF8" w14:textId="77777777" w:rsidR="005D6D2C" w:rsidRDefault="005D6D2C" w:rsidP="00E5114A">
      <w:pPr>
        <w:pStyle w:val="Heading3"/>
        <w:jc w:val="both"/>
      </w:pPr>
      <w:bookmarkStart w:id="108" w:name="_Toc494222680"/>
      <w:r>
        <w:t>2.1.2 Production of truncations</w:t>
      </w:r>
      <w:bookmarkEnd w:id="108"/>
    </w:p>
    <w:p w14:paraId="2C4918A2" w14:textId="77777777" w:rsidR="005D6D2C" w:rsidRPr="00A00479" w:rsidRDefault="005D6D2C" w:rsidP="00E5114A">
      <w:pPr>
        <w:jc w:val="both"/>
      </w:pPr>
    </w:p>
    <w:p w14:paraId="0B42D9E5" w14:textId="44BAB91C" w:rsidR="005D6D2C" w:rsidRPr="00BF4238" w:rsidRDefault="005D6D2C" w:rsidP="00E5114A">
      <w:pPr>
        <w:spacing w:line="360" w:lineRule="auto"/>
        <w:jc w:val="both"/>
      </w:pPr>
      <w:r>
        <w:t xml:space="preserve">Region of interest was amplified from template DNA in a Polymerase Chain Reaction. Briefly: </w:t>
      </w:r>
      <w:r w:rsidRPr="00C00877">
        <w:t>1</w:t>
      </w:r>
      <w:r w:rsidR="006E7A3B">
        <w:t xml:space="preserve"> </w:t>
      </w:r>
      <w:r w:rsidRPr="00C00877">
        <w:t xml:space="preserve">µl template DNA, 1 µM forward primer, 1 µM reverse primer, </w:t>
      </w:r>
      <w:r>
        <w:t>1 m</w:t>
      </w:r>
      <w:r w:rsidRPr="00C00877">
        <w:t xml:space="preserve">M dNTP’s, </w:t>
      </w:r>
      <w:r>
        <w:t>3</w:t>
      </w:r>
      <w:r w:rsidRPr="00C00877">
        <w:t xml:space="preserve"> mM MgCl2, 1 x PCR Reaction Buffer, 1 µM BioTaq Polymerase (5U/µl) and dH2O to </w:t>
      </w:r>
      <w:r>
        <w:t>50</w:t>
      </w:r>
      <w:r w:rsidRPr="00C00877">
        <w:t xml:space="preserve"> µL.</w:t>
      </w:r>
      <w:r>
        <w:t xml:space="preserve"> The thermal cycler was set to denature at 94</w:t>
      </w:r>
      <w:r w:rsidR="006E7A3B">
        <w:t xml:space="preserve"> </w:t>
      </w:r>
      <w:r>
        <w:t>°C, primers were annealed at 55</w:t>
      </w:r>
      <w:r w:rsidR="006E7A3B">
        <w:t xml:space="preserve"> </w:t>
      </w:r>
      <w:r>
        <w:t>°C and extension occurred at 70-72 °C, allowing 30 seconds extension per kb, as per manufacturers instruction (Bioline). Fragment was cleaned, ran on a 1% agarose gel as described below and purified using a gel extraction kit (Invitrogen)</w:t>
      </w:r>
      <w:r>
        <w:rPr>
          <w:b/>
        </w:rPr>
        <w:t xml:space="preserve">. </w:t>
      </w:r>
      <w:r>
        <w:t xml:space="preserve">Purified sequence as well as chosen vector were digested with appropriate restriction enzymes (New England Biolabs) as per manufacturers instruction. Ligation was carried out using ligation master mix (New England BioLabs) as per manufacturers instruction and the resulting plasmid transformed into </w:t>
      </w:r>
      <w:r w:rsidR="006E7A3B" w:rsidRPr="006E7A3B">
        <w:rPr>
          <w:i/>
        </w:rPr>
        <w:t>E. coli</w:t>
      </w:r>
      <w:r>
        <w:t xml:space="preserve"> as described below. Plasmid was purified and sent for sequencing (</w:t>
      </w:r>
      <w:r w:rsidRPr="001E6C0C">
        <w:t>MRC PPU DNA Sequencing and Services</w:t>
      </w:r>
      <w:r>
        <w:t>, Dundee).</w:t>
      </w:r>
    </w:p>
    <w:p w14:paraId="1EADCDE8" w14:textId="77777777" w:rsidR="005D6D2C" w:rsidRDefault="005D6D2C" w:rsidP="00E5114A">
      <w:pPr>
        <w:spacing w:line="360" w:lineRule="auto"/>
        <w:jc w:val="both"/>
      </w:pPr>
    </w:p>
    <w:p w14:paraId="0CC0FB1A" w14:textId="77777777" w:rsidR="005D6D2C" w:rsidRDefault="005D6D2C" w:rsidP="00E5114A">
      <w:pPr>
        <w:pStyle w:val="Heading3"/>
        <w:jc w:val="both"/>
      </w:pPr>
      <w:bookmarkStart w:id="109" w:name="_Toc494222681"/>
      <w:r>
        <w:t>2.1.3 Point mutations</w:t>
      </w:r>
      <w:bookmarkEnd w:id="109"/>
    </w:p>
    <w:p w14:paraId="626DC24D" w14:textId="77777777" w:rsidR="005D6D2C" w:rsidRPr="00A00479" w:rsidRDefault="005D6D2C" w:rsidP="00E5114A">
      <w:pPr>
        <w:jc w:val="both"/>
      </w:pPr>
    </w:p>
    <w:p w14:paraId="27C3E41C" w14:textId="27985F8A" w:rsidR="005D6D2C" w:rsidRDefault="005D6D2C" w:rsidP="00E5114A">
      <w:pPr>
        <w:spacing w:line="360" w:lineRule="auto"/>
        <w:jc w:val="both"/>
      </w:pPr>
      <w:r>
        <w:t xml:space="preserve">Point mutations were introduced using lightning quick change site directed mutagenisis kit (Agilent) according to manufacturer’s instructions. Briefly, </w:t>
      </w:r>
      <w:r w:rsidRPr="00ED46BA">
        <w:t>tw</w:t>
      </w:r>
      <w:r>
        <w:t>o complimentary oligonucleotide</w:t>
      </w:r>
      <w:r w:rsidRPr="00ED46BA">
        <w:t xml:space="preserve"> </w:t>
      </w:r>
      <w:r>
        <w:t xml:space="preserve">primers were synthesized (eurofins) including the required point mutation. These were used to amplify a template plasmid in a Polymerase Chain Reaction, introducing the mutation to the newly synthesized DNA. </w:t>
      </w:r>
      <w:r>
        <w:lastRenderedPageBreak/>
        <w:t xml:space="preserve">The template DNA was then removed by Dpn1 digestion and the mutant plasmid transformed into </w:t>
      </w:r>
      <w:r w:rsidR="006E7A3B" w:rsidRPr="006E7A3B">
        <w:rPr>
          <w:i/>
        </w:rPr>
        <w:t>E. coli</w:t>
      </w:r>
      <w:r>
        <w:t xml:space="preserve"> as described below. Mutant plasmid was purified and sent for sequencing (</w:t>
      </w:r>
      <w:r w:rsidRPr="001E6C0C">
        <w:t>MRC PPU DNA Sequencing and Services</w:t>
      </w:r>
      <w:r>
        <w:t>, Dundee).</w:t>
      </w:r>
    </w:p>
    <w:p w14:paraId="2112BB60" w14:textId="77777777" w:rsidR="005D6D2C" w:rsidRDefault="005D6D2C" w:rsidP="00E5114A">
      <w:pPr>
        <w:spacing w:line="360" w:lineRule="auto"/>
        <w:jc w:val="both"/>
      </w:pPr>
    </w:p>
    <w:p w14:paraId="66AB0400" w14:textId="040DC5CE" w:rsidR="005D6D2C" w:rsidRDefault="005D6D2C" w:rsidP="00E5114A">
      <w:pPr>
        <w:pStyle w:val="Heading3"/>
        <w:jc w:val="both"/>
        <w:rPr>
          <w:i/>
        </w:rPr>
      </w:pPr>
      <w:bookmarkStart w:id="110" w:name="_Toc494222682"/>
      <w:r>
        <w:t xml:space="preserve">2.1.4 Production of calcium competent </w:t>
      </w:r>
      <w:bookmarkEnd w:id="110"/>
      <w:r w:rsidR="006E7A3B" w:rsidRPr="006E7A3B">
        <w:rPr>
          <w:i/>
        </w:rPr>
        <w:t>E. coli</w:t>
      </w:r>
    </w:p>
    <w:p w14:paraId="49C561B2" w14:textId="77777777" w:rsidR="005D6D2C" w:rsidRPr="00A00479" w:rsidRDefault="005D6D2C" w:rsidP="00E5114A">
      <w:pPr>
        <w:jc w:val="both"/>
      </w:pPr>
    </w:p>
    <w:p w14:paraId="3441C082" w14:textId="589DACE0" w:rsidR="005D6D2C" w:rsidRDefault="005D6D2C" w:rsidP="00E5114A">
      <w:pPr>
        <w:spacing w:line="360" w:lineRule="auto"/>
        <w:jc w:val="both"/>
      </w:pPr>
      <w:r>
        <w:t>Overnight culture used to inoculate 100 ml of 2xYT and cells grown in a shaking incubator at 37</w:t>
      </w:r>
      <w:r w:rsidR="00C12DF5">
        <w:t xml:space="preserve"> </w:t>
      </w:r>
      <w:r w:rsidRPr="00E725B0">
        <w:rPr>
          <w:rFonts w:cs="Arial"/>
        </w:rPr>
        <w:t>°C</w:t>
      </w:r>
      <w:r w:rsidRPr="001650F2">
        <w:t xml:space="preserve"> </w:t>
      </w:r>
      <w:r>
        <w:t>to log phase (OD600 = 0.4-0.6). Cells were pelleted by centrifugation (</w:t>
      </w:r>
      <w:r w:rsidR="00C12DF5">
        <w:t>6</w:t>
      </w:r>
      <w:r>
        <w:t xml:space="preserve">000 </w:t>
      </w:r>
      <w:r w:rsidR="00C12DF5">
        <w:t>g</w:t>
      </w:r>
      <w:r>
        <w:t xml:space="preserve"> for 10 min at 4</w:t>
      </w:r>
      <w:r w:rsidR="00C12DF5">
        <w:t xml:space="preserve"> </w:t>
      </w:r>
      <w:r w:rsidR="00C12DF5" w:rsidRPr="00E725B0">
        <w:rPr>
          <w:rFonts w:cs="Arial"/>
        </w:rPr>
        <w:t>°</w:t>
      </w:r>
      <w:r>
        <w:t>C) and supernatant discarded. Pellet was resuspended in 10</w:t>
      </w:r>
      <w:r w:rsidR="00C12DF5">
        <w:t xml:space="preserve"> </w:t>
      </w:r>
      <w:r>
        <w:t>ml chilled 100</w:t>
      </w:r>
      <w:r w:rsidR="00C12DF5">
        <w:t xml:space="preserve"> </w:t>
      </w:r>
      <w:r>
        <w:t>mM CaCl</w:t>
      </w:r>
      <w:r w:rsidRPr="00C12DF5">
        <w:rPr>
          <w:vertAlign w:val="subscript"/>
        </w:rPr>
        <w:t>2</w:t>
      </w:r>
      <w:r>
        <w:t xml:space="preserve"> and left on ice for 2 hours. Cells were pelleted as above and resuspended in 2</w:t>
      </w:r>
      <w:r w:rsidR="00C12DF5">
        <w:t xml:space="preserve"> </w:t>
      </w:r>
      <w:r>
        <w:t>ml chilled CaCl</w:t>
      </w:r>
      <w:r w:rsidRPr="00C12DF5">
        <w:rPr>
          <w:vertAlign w:val="subscript"/>
        </w:rPr>
        <w:t>2</w:t>
      </w:r>
      <w:r>
        <w:t>/15% glycerol (600</w:t>
      </w:r>
      <w:r w:rsidR="00C12DF5">
        <w:t xml:space="preserve"> </w:t>
      </w:r>
      <w:r>
        <w:t xml:space="preserve">µl 50% </w:t>
      </w:r>
      <w:r w:rsidR="00C12DF5">
        <w:t xml:space="preserve">glycerol </w:t>
      </w:r>
      <w:r>
        <w:t>l+</w:t>
      </w:r>
      <w:r w:rsidR="00C12DF5">
        <w:t xml:space="preserve"> </w:t>
      </w:r>
      <w:r>
        <w:t>1400</w:t>
      </w:r>
      <w:r w:rsidR="00C12DF5">
        <w:t xml:space="preserve"> </w:t>
      </w:r>
      <w:r>
        <w:t>µl 100</w:t>
      </w:r>
      <w:r w:rsidR="00C12DF5">
        <w:t xml:space="preserve"> </w:t>
      </w:r>
      <w:r>
        <w:t>mM CaCl</w:t>
      </w:r>
      <w:r w:rsidRPr="00C12DF5">
        <w:rPr>
          <w:vertAlign w:val="subscript"/>
        </w:rPr>
        <w:t>2</w:t>
      </w:r>
      <w:r>
        <w:t>). Cells were aliquoted, flash frozen in liquid nitrogen and stored at -80</w:t>
      </w:r>
      <w:r w:rsidR="00C12DF5">
        <w:t xml:space="preserve"> </w:t>
      </w:r>
      <w:r w:rsidRPr="00E725B0">
        <w:rPr>
          <w:rFonts w:cs="Arial"/>
        </w:rPr>
        <w:t>°C</w:t>
      </w:r>
      <w:r w:rsidR="00C12DF5">
        <w:rPr>
          <w:rFonts w:cs="Arial"/>
        </w:rPr>
        <w:t xml:space="preserve"> for</w:t>
      </w:r>
      <w:r>
        <w:t xml:space="preserve"> up to 6 months.</w:t>
      </w:r>
    </w:p>
    <w:p w14:paraId="598302B5" w14:textId="77777777" w:rsidR="005D6D2C" w:rsidRDefault="005D6D2C" w:rsidP="00E5114A">
      <w:pPr>
        <w:spacing w:line="360" w:lineRule="auto"/>
        <w:jc w:val="both"/>
      </w:pPr>
    </w:p>
    <w:p w14:paraId="120BBE89" w14:textId="77777777" w:rsidR="005D6D2C" w:rsidRDefault="005D6D2C" w:rsidP="00E5114A">
      <w:pPr>
        <w:pStyle w:val="Heading3"/>
        <w:jc w:val="both"/>
      </w:pPr>
      <w:bookmarkStart w:id="111" w:name="_Toc494222683"/>
      <w:r>
        <w:t>2.1.5 Production of glycerol stocks</w:t>
      </w:r>
      <w:bookmarkEnd w:id="111"/>
    </w:p>
    <w:p w14:paraId="67994D02" w14:textId="77777777" w:rsidR="005D6D2C" w:rsidRPr="00A00479" w:rsidRDefault="005D6D2C" w:rsidP="00E5114A">
      <w:pPr>
        <w:jc w:val="both"/>
      </w:pPr>
    </w:p>
    <w:p w14:paraId="7F2C2B40" w14:textId="3ED7800A" w:rsidR="005D6D2C" w:rsidRDefault="005D6D2C" w:rsidP="00E5114A">
      <w:pPr>
        <w:spacing w:line="360" w:lineRule="auto"/>
        <w:jc w:val="both"/>
      </w:pPr>
      <w:r>
        <w:t>Stocks of transformed bacteria were stored in glycerol at -80</w:t>
      </w:r>
      <w:r w:rsidR="00C12DF5">
        <w:t xml:space="preserve"> </w:t>
      </w:r>
      <w:r w:rsidRPr="00474EE0">
        <w:t>°</w:t>
      </w:r>
      <w:r>
        <w:t>C for the maintenance of the plasmid database.</w:t>
      </w:r>
      <w:r w:rsidRPr="00474EE0">
        <w:t xml:space="preserve"> 500</w:t>
      </w:r>
      <w:r>
        <w:t xml:space="preserve"> </w:t>
      </w:r>
      <w:r w:rsidRPr="00474EE0">
        <w:t>µl of an overnight cu</w:t>
      </w:r>
      <w:r>
        <w:t>lture was mixed with 500</w:t>
      </w:r>
      <w:r w:rsidR="00C12DF5">
        <w:t xml:space="preserve"> </w:t>
      </w:r>
      <w:r>
        <w:t xml:space="preserve">µl 25% </w:t>
      </w:r>
      <w:r w:rsidRPr="00474EE0">
        <w:t xml:space="preserve">sterile glycerol and stored </w:t>
      </w:r>
      <w:r>
        <w:t xml:space="preserve">at </w:t>
      </w:r>
      <w:r w:rsidRPr="00474EE0">
        <w:t>-80</w:t>
      </w:r>
      <w:r w:rsidR="00C12DF5">
        <w:t xml:space="preserve"> </w:t>
      </w:r>
      <w:r w:rsidRPr="00474EE0">
        <w:t>°</w:t>
      </w:r>
      <w:r>
        <w:t>C.</w:t>
      </w:r>
    </w:p>
    <w:p w14:paraId="5C843B2C" w14:textId="77777777" w:rsidR="005D6D2C" w:rsidRDefault="005D6D2C" w:rsidP="00E5114A">
      <w:pPr>
        <w:spacing w:line="360" w:lineRule="auto"/>
        <w:jc w:val="both"/>
      </w:pPr>
    </w:p>
    <w:p w14:paraId="57DEE9D0" w14:textId="77777777" w:rsidR="005D6D2C" w:rsidRDefault="005D6D2C" w:rsidP="00E5114A">
      <w:pPr>
        <w:pStyle w:val="Heading3"/>
        <w:jc w:val="both"/>
      </w:pPr>
      <w:bookmarkStart w:id="112" w:name="_Toc494222684"/>
      <w:r>
        <w:t>2.1.6 Electrophoresis of DNA on agarose gel</w:t>
      </w:r>
      <w:bookmarkEnd w:id="112"/>
      <w:r>
        <w:t xml:space="preserve"> </w:t>
      </w:r>
    </w:p>
    <w:p w14:paraId="1DBCC0CF" w14:textId="77777777" w:rsidR="005D6D2C" w:rsidRPr="00A00479" w:rsidRDefault="005D6D2C" w:rsidP="00E5114A">
      <w:pPr>
        <w:jc w:val="both"/>
      </w:pPr>
    </w:p>
    <w:p w14:paraId="6D3D7C6B" w14:textId="115528CC" w:rsidR="005D6D2C" w:rsidRDefault="005D6D2C" w:rsidP="00E5114A">
      <w:pPr>
        <w:spacing w:line="360" w:lineRule="auto"/>
        <w:jc w:val="both"/>
      </w:pPr>
      <w:r>
        <w:t xml:space="preserve">DNA fragments were separated by electrophoresis and visualised </w:t>
      </w:r>
      <w:r w:rsidRPr="00824E2F">
        <w:rPr>
          <w:rFonts w:ascii="Arial" w:hAnsi="Arial" w:cs="Arial"/>
        </w:rPr>
        <w:t>on a UV transilluminator</w:t>
      </w:r>
      <w:r w:rsidRPr="00F51673">
        <w:t xml:space="preserve"> </w:t>
      </w:r>
      <w:r>
        <w:t>or on a gel documentation system (Bio Rad)</w:t>
      </w:r>
      <w:r>
        <w:rPr>
          <w:rFonts w:ascii="Arial" w:hAnsi="Arial" w:cs="Arial"/>
        </w:rPr>
        <w:t>.</w:t>
      </w:r>
      <w:r>
        <w:t xml:space="preserve"> Agarose gels (1% agarose in TAE) were poured with 2</w:t>
      </w:r>
      <w:r w:rsidRPr="00E64678">
        <w:t xml:space="preserve"> µl of 10</w:t>
      </w:r>
      <w:r w:rsidR="004220B9">
        <w:t xml:space="preserve"> </w:t>
      </w:r>
      <w:r w:rsidRPr="00E64678">
        <w:t xml:space="preserve">mg/ml Ethidium Bromide per </w:t>
      </w:r>
      <w:r>
        <w:t>4</w:t>
      </w:r>
      <w:r w:rsidRPr="00E64678">
        <w:t>0</w:t>
      </w:r>
      <w:r w:rsidR="004220B9">
        <w:t xml:space="preserve"> </w:t>
      </w:r>
      <w:r w:rsidRPr="00E64678">
        <w:t>ml of solution</w:t>
      </w:r>
      <w:r>
        <w:t xml:space="preserve">. </w:t>
      </w:r>
      <w:r w:rsidRPr="00E64678">
        <w:t>DNA was mixed with 6</w:t>
      </w:r>
      <w:r>
        <w:t xml:space="preserve"> </w:t>
      </w:r>
      <w:r w:rsidRPr="00E64678">
        <w:t>x gel loading buffer (0.25% Bromophenol Blue, 0.25% xylene Cyanol FF (Sigma), 30% Glycerol) and loaded into wells.</w:t>
      </w:r>
      <w:r>
        <w:t xml:space="preserve"> Gels were run at 100 V until the dye front had travelled far enough down the gel. </w:t>
      </w:r>
    </w:p>
    <w:p w14:paraId="7103B43D" w14:textId="77777777" w:rsidR="005D6D2C" w:rsidRDefault="005D6D2C" w:rsidP="00E5114A">
      <w:pPr>
        <w:jc w:val="both"/>
      </w:pPr>
    </w:p>
    <w:p w14:paraId="36266931" w14:textId="77777777" w:rsidR="005D6D2C" w:rsidRDefault="005D6D2C" w:rsidP="00E5114A">
      <w:pPr>
        <w:jc w:val="both"/>
      </w:pPr>
    </w:p>
    <w:p w14:paraId="7A9E5F54" w14:textId="7AAE4FEA" w:rsidR="005D6D2C" w:rsidRDefault="005D6D2C" w:rsidP="00E5114A">
      <w:pPr>
        <w:pStyle w:val="Heading3"/>
        <w:jc w:val="both"/>
      </w:pPr>
      <w:bookmarkStart w:id="113" w:name="_Toc494222685"/>
      <w:r>
        <w:t xml:space="preserve">2.1.7 </w:t>
      </w:r>
      <w:r w:rsidR="004220B9" w:rsidRPr="004220B9">
        <w:rPr>
          <w:i/>
        </w:rPr>
        <w:t>E. coli</w:t>
      </w:r>
      <w:r w:rsidRPr="00E725B0">
        <w:t xml:space="preserve"> transformation</w:t>
      </w:r>
      <w:bookmarkEnd w:id="113"/>
    </w:p>
    <w:p w14:paraId="28BC1440" w14:textId="77777777" w:rsidR="005D6D2C" w:rsidRPr="00A00479" w:rsidRDefault="005D6D2C" w:rsidP="00E5114A">
      <w:pPr>
        <w:jc w:val="both"/>
      </w:pPr>
    </w:p>
    <w:p w14:paraId="5261A31B" w14:textId="1B2C7B64" w:rsidR="005D6D2C" w:rsidRDefault="005D6D2C" w:rsidP="00E5114A">
      <w:pPr>
        <w:spacing w:line="360" w:lineRule="auto"/>
        <w:jc w:val="both"/>
      </w:pPr>
      <w:r>
        <w:t xml:space="preserve">Aliquot of competent cells thawed on ice. 1 </w:t>
      </w:r>
      <w:r>
        <w:rPr>
          <w:rFonts w:ascii="Calibri" w:hAnsi="Calibri"/>
        </w:rPr>
        <w:t>µ</w:t>
      </w:r>
      <w:r>
        <w:t xml:space="preserve">l </w:t>
      </w:r>
      <w:r w:rsidRPr="00F97C0A">
        <w:t>of plasmid miniprep</w:t>
      </w:r>
      <w:r>
        <w:t xml:space="preserve"> was mixed with 30 </w:t>
      </w:r>
      <w:r>
        <w:rPr>
          <w:rFonts w:ascii="Calibri" w:hAnsi="Calibri"/>
        </w:rPr>
        <w:t>µ</w:t>
      </w:r>
      <w:r>
        <w:t>l of competent cells and left on ice for 30 minutes. Cells were then heat shocked at 42</w:t>
      </w:r>
      <w:r w:rsidR="004220B9">
        <w:t xml:space="preserve"> </w:t>
      </w:r>
      <w:r w:rsidRPr="00E725B0">
        <w:rPr>
          <w:rFonts w:cs="Arial"/>
        </w:rPr>
        <w:t>°C</w:t>
      </w:r>
      <w:r>
        <w:rPr>
          <w:rFonts w:cs="Arial"/>
        </w:rPr>
        <w:t xml:space="preserve"> for 30 seconds and placed back on ice for 2 minutes. 400 </w:t>
      </w:r>
      <w:r>
        <w:rPr>
          <w:rFonts w:ascii="Calibri" w:hAnsi="Calibri"/>
        </w:rPr>
        <w:t>µ</w:t>
      </w:r>
      <w:r>
        <w:t xml:space="preserve">l 2 x YT media was </w:t>
      </w:r>
      <w:r>
        <w:lastRenderedPageBreak/>
        <w:t>added and the cells placed in a 37</w:t>
      </w:r>
      <w:r w:rsidR="004220B9">
        <w:t xml:space="preserve"> </w:t>
      </w:r>
      <w:r w:rsidRPr="00E725B0">
        <w:rPr>
          <w:rFonts w:cs="Arial"/>
        </w:rPr>
        <w:t>°C</w:t>
      </w:r>
      <w:r w:rsidR="004220B9">
        <w:rPr>
          <w:rFonts w:cs="Arial"/>
        </w:rPr>
        <w:t xml:space="preserve"> shaking incubator for 1 h</w:t>
      </w:r>
      <w:r>
        <w:rPr>
          <w:rFonts w:cs="Arial"/>
        </w:rPr>
        <w:t>. Cells were then pelleted by centrifugation (</w:t>
      </w:r>
      <w:r w:rsidR="004220B9">
        <w:rPr>
          <w:rFonts w:cs="Arial"/>
        </w:rPr>
        <w:t>2,5</w:t>
      </w:r>
      <w:r w:rsidRPr="002B4EC7">
        <w:rPr>
          <w:rFonts w:cs="Arial"/>
        </w:rPr>
        <w:t xml:space="preserve">00 </w:t>
      </w:r>
      <w:r w:rsidR="004220B9">
        <w:rPr>
          <w:rFonts w:cs="Arial"/>
        </w:rPr>
        <w:t>g 2 min</w:t>
      </w:r>
      <w:r w:rsidRPr="00F97C0A">
        <w:rPr>
          <w:rFonts w:cs="Arial"/>
        </w:rPr>
        <w:t>)</w:t>
      </w:r>
      <w:r>
        <w:rPr>
          <w:rFonts w:cs="Arial"/>
        </w:rPr>
        <w:t xml:space="preserve"> and 300 </w:t>
      </w:r>
      <w:r>
        <w:rPr>
          <w:rFonts w:ascii="Calibri" w:hAnsi="Calibri"/>
        </w:rPr>
        <w:t>µ</w:t>
      </w:r>
      <w:r>
        <w:t>l supernatant removed, before resuspension in remaining supernatant. This concentrated suspension of cells was then plated on a 2 x YT agarose plate containing the relevant antibiotic and incubated overnight at 37</w:t>
      </w:r>
      <w:r w:rsidR="004220B9">
        <w:t xml:space="preserve"> </w:t>
      </w:r>
      <w:r w:rsidRPr="00E725B0">
        <w:rPr>
          <w:rFonts w:cs="Arial"/>
        </w:rPr>
        <w:t>°C</w:t>
      </w:r>
      <w:r>
        <w:t>.</w:t>
      </w:r>
    </w:p>
    <w:p w14:paraId="06BB2412" w14:textId="77777777" w:rsidR="005D6D2C" w:rsidRDefault="005D6D2C" w:rsidP="00E5114A">
      <w:pPr>
        <w:jc w:val="both"/>
      </w:pPr>
    </w:p>
    <w:p w14:paraId="5463712C" w14:textId="77777777" w:rsidR="005D6D2C" w:rsidRDefault="005D6D2C" w:rsidP="00E5114A">
      <w:pPr>
        <w:pStyle w:val="Heading3"/>
        <w:jc w:val="both"/>
      </w:pPr>
      <w:bookmarkStart w:id="114" w:name="_Toc494222686"/>
      <w:r>
        <w:t>2.1.8 Yeast transformation</w:t>
      </w:r>
      <w:bookmarkEnd w:id="114"/>
    </w:p>
    <w:p w14:paraId="05F98C64" w14:textId="77777777" w:rsidR="005D6D2C" w:rsidRPr="00A00479" w:rsidRDefault="005D6D2C" w:rsidP="00E5114A">
      <w:pPr>
        <w:jc w:val="both"/>
      </w:pPr>
    </w:p>
    <w:p w14:paraId="518B7EEA" w14:textId="7E2EB852" w:rsidR="005D6D2C" w:rsidRPr="00FB6FA1" w:rsidRDefault="005D6D2C" w:rsidP="00E5114A">
      <w:pPr>
        <w:spacing w:line="360" w:lineRule="auto"/>
        <w:jc w:val="both"/>
      </w:pPr>
      <w:r w:rsidRPr="001E397D">
        <w:t>250</w:t>
      </w:r>
      <w:r w:rsidR="004220B9">
        <w:t xml:space="preserve"> </w:t>
      </w:r>
      <w:r w:rsidRPr="001E397D">
        <w:t>µl of an overnight culture of cells was placed into 5</w:t>
      </w:r>
      <w:r w:rsidR="004220B9">
        <w:t xml:space="preserve"> </w:t>
      </w:r>
      <w:r w:rsidRPr="001E397D">
        <w:t>ml of fresh media and grown until lat</w:t>
      </w:r>
      <w:r>
        <w:t>e mid log phase (OD600=0.5-0.6) and then pelleted by centr</w:t>
      </w:r>
      <w:r w:rsidR="00DC3D47">
        <w:t>ifugation (800 g for 3 min)</w:t>
      </w:r>
      <w:r>
        <w:t>. Pellet was washed once in 100 μl TE buffer</w:t>
      </w:r>
      <w:r>
        <w:rPr>
          <w:b/>
        </w:rPr>
        <w:t xml:space="preserve">, </w:t>
      </w:r>
      <w:r>
        <w:t>once in 100 μl TE buffer + 100 m</w:t>
      </w:r>
      <w:r w:rsidRPr="00372F07">
        <w:t>M LiAcetate</w:t>
      </w:r>
      <w:r>
        <w:t xml:space="preserve"> and then resuspended in 100 μl TE + LiAc. To this 100 μl, 15 μl of single strand herring sperm, 1 μl of plasmid DNA and 700 μl 40 % PEG 4000 (in TE LiAc buffer) was added and were agitated at room temperature overnight. Cells were pelleted by centrifugation at 800 g for 3 minutes, the supernatant removed. The pellet was resuspended in the appropriate drop out media, spread on the appropriate drop out media agar plates and left at 25</w:t>
      </w:r>
      <w:r w:rsidRPr="00E725B0">
        <w:rPr>
          <w:rFonts w:cs="Arial"/>
        </w:rPr>
        <w:t>°C</w:t>
      </w:r>
      <w:r>
        <w:rPr>
          <w:rFonts w:cs="Arial"/>
        </w:rPr>
        <w:t xml:space="preserve"> for two days.</w:t>
      </w:r>
    </w:p>
    <w:p w14:paraId="6F90C5C0" w14:textId="77777777" w:rsidR="005D6D2C" w:rsidRDefault="005D6D2C" w:rsidP="00E5114A">
      <w:pPr>
        <w:jc w:val="both"/>
      </w:pPr>
    </w:p>
    <w:p w14:paraId="1FFF426D" w14:textId="77777777" w:rsidR="005D6D2C" w:rsidRDefault="005D6D2C" w:rsidP="00E5114A">
      <w:pPr>
        <w:pStyle w:val="Heading2"/>
        <w:jc w:val="both"/>
      </w:pPr>
      <w:bookmarkStart w:id="115" w:name="_Toc494222687"/>
      <w:r>
        <w:t>2.2 Protein production</w:t>
      </w:r>
      <w:bookmarkEnd w:id="115"/>
    </w:p>
    <w:p w14:paraId="1EA403D3" w14:textId="77777777" w:rsidR="005D6D2C" w:rsidRPr="00BF4238" w:rsidRDefault="005D6D2C" w:rsidP="00E5114A">
      <w:pPr>
        <w:jc w:val="both"/>
      </w:pPr>
    </w:p>
    <w:p w14:paraId="15338049" w14:textId="3A98E7E5" w:rsidR="005D6D2C" w:rsidRDefault="005D6D2C" w:rsidP="00E5114A">
      <w:pPr>
        <w:pStyle w:val="Heading3"/>
        <w:jc w:val="both"/>
        <w:rPr>
          <w:i/>
          <w:iCs/>
        </w:rPr>
      </w:pPr>
      <w:bookmarkStart w:id="116" w:name="_Toc494222688"/>
      <w:r>
        <w:t xml:space="preserve">2.2.1 </w:t>
      </w:r>
      <w:r w:rsidRPr="00E725B0">
        <w:t xml:space="preserve">Protein expression in </w:t>
      </w:r>
      <w:bookmarkEnd w:id="116"/>
      <w:r w:rsidR="00DC3D47" w:rsidRPr="00DC3D47">
        <w:rPr>
          <w:i/>
          <w:iCs/>
        </w:rPr>
        <w:t>E. coli</w:t>
      </w:r>
    </w:p>
    <w:p w14:paraId="73CD20B2" w14:textId="77777777" w:rsidR="005D6D2C" w:rsidRPr="00A00479" w:rsidRDefault="005D6D2C" w:rsidP="00E5114A">
      <w:pPr>
        <w:jc w:val="both"/>
      </w:pPr>
    </w:p>
    <w:p w14:paraId="1F6C4500" w14:textId="0921A768"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Helvetica"/>
        </w:rPr>
        <w:t>2</w:t>
      </w:r>
      <w:r>
        <w:rPr>
          <w:rFonts w:cs="Helvetica"/>
        </w:rPr>
        <w:t xml:space="preserve"> </w:t>
      </w:r>
      <w:r w:rsidRPr="00E725B0">
        <w:rPr>
          <w:rFonts w:cs="Helvetica"/>
        </w:rPr>
        <w:t>x</w:t>
      </w:r>
      <w:r>
        <w:rPr>
          <w:rFonts w:cs="Helvetica"/>
        </w:rPr>
        <w:t xml:space="preserve"> </w:t>
      </w:r>
      <w:r w:rsidRPr="00E725B0">
        <w:rPr>
          <w:rFonts w:cs="Helvetica"/>
        </w:rPr>
        <w:t xml:space="preserve">YT liquid media with </w:t>
      </w:r>
      <w:r>
        <w:rPr>
          <w:rFonts w:cs="Helvetica"/>
        </w:rPr>
        <w:t>relevant antibiotic</w:t>
      </w:r>
      <w:r w:rsidRPr="00E725B0">
        <w:rPr>
          <w:rFonts w:cs="Helvetica"/>
        </w:rPr>
        <w:t xml:space="preserve"> was inoculated with transformed cells scraped </w:t>
      </w:r>
      <w:r>
        <w:rPr>
          <w:rFonts w:cs="Helvetica"/>
        </w:rPr>
        <w:t>from</w:t>
      </w:r>
      <w:r w:rsidRPr="00E725B0">
        <w:rPr>
          <w:rFonts w:cs="Helvetica"/>
        </w:rPr>
        <w:t xml:space="preserve"> an agar plate using a cell scraper. These cells were grown at 37</w:t>
      </w:r>
      <w:r w:rsidR="00DC3D47">
        <w:rPr>
          <w:rFonts w:cs="Helvetica"/>
        </w:rPr>
        <w:t xml:space="preserve"> </w:t>
      </w:r>
      <w:r w:rsidRPr="00E725B0">
        <w:rPr>
          <w:rFonts w:cs="Arial"/>
        </w:rPr>
        <w:t>°C shaking at 180 rpm in a shaking incubator for 5 h. Protein expression was then induced by the addition of IPTG overnight (final concentration 1</w:t>
      </w:r>
      <w:r w:rsidR="00DC3D47">
        <w:rPr>
          <w:rFonts w:cs="Arial"/>
        </w:rPr>
        <w:t xml:space="preserve"> </w:t>
      </w:r>
      <w:r w:rsidRPr="00E725B0">
        <w:rPr>
          <w:rFonts w:cs="Arial"/>
        </w:rPr>
        <w:t xml:space="preserve">mM). Cells were harvested by centrifugation </w:t>
      </w:r>
      <w:r w:rsidR="00DC3D47">
        <w:rPr>
          <w:rFonts w:cs="Arial"/>
        </w:rPr>
        <w:t>(</w:t>
      </w:r>
      <w:r w:rsidRPr="00E725B0">
        <w:rPr>
          <w:rFonts w:cs="Arial"/>
        </w:rPr>
        <w:t>5,000</w:t>
      </w:r>
      <w:r w:rsidR="00DC3D47">
        <w:rPr>
          <w:rFonts w:cs="Arial"/>
        </w:rPr>
        <w:t xml:space="preserve"> </w:t>
      </w:r>
      <w:r w:rsidRPr="00E725B0">
        <w:rPr>
          <w:rFonts w:cs="Arial"/>
        </w:rPr>
        <w:t xml:space="preserve">g </w:t>
      </w:r>
      <w:r w:rsidR="00DC3D47">
        <w:rPr>
          <w:rFonts w:cs="Arial"/>
        </w:rPr>
        <w:t>15 min)</w:t>
      </w:r>
      <w:r w:rsidRPr="00E725B0">
        <w:rPr>
          <w:rFonts w:cs="Arial"/>
        </w:rPr>
        <w:t xml:space="preserve"> and pellets used immediately or stored at -20</w:t>
      </w:r>
      <w:r w:rsidR="00DC3D47">
        <w:rPr>
          <w:rFonts w:cs="Arial"/>
        </w:rPr>
        <w:t xml:space="preserve"> </w:t>
      </w:r>
      <w:r w:rsidRPr="00E725B0">
        <w:rPr>
          <w:rFonts w:cs="Arial"/>
        </w:rPr>
        <w:t>°C.</w:t>
      </w:r>
    </w:p>
    <w:p w14:paraId="179FE00D"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b/>
          <w:bCs/>
        </w:rPr>
      </w:pPr>
    </w:p>
    <w:p w14:paraId="6B631E66" w14:textId="77777777" w:rsidR="005D6D2C" w:rsidRDefault="005D6D2C" w:rsidP="00E5114A">
      <w:pPr>
        <w:pStyle w:val="Heading3"/>
        <w:jc w:val="both"/>
      </w:pPr>
      <w:bookmarkStart w:id="117" w:name="_Toc494222689"/>
      <w:r>
        <w:t xml:space="preserve">2.2.2 </w:t>
      </w:r>
      <w:r w:rsidRPr="00E725B0">
        <w:t xml:space="preserve">Purification of GST tagged protein from </w:t>
      </w:r>
      <w:r w:rsidRPr="00923664">
        <w:rPr>
          <w:iCs/>
        </w:rPr>
        <w:t>E.</w:t>
      </w:r>
      <w:r w:rsidRPr="00E725B0">
        <w:rPr>
          <w:i/>
          <w:iCs/>
        </w:rPr>
        <w:t>coli</w:t>
      </w:r>
      <w:bookmarkEnd w:id="117"/>
    </w:p>
    <w:p w14:paraId="54921A6D" w14:textId="77777777" w:rsidR="005D6D2C" w:rsidRPr="00A00479" w:rsidRDefault="005D6D2C" w:rsidP="00E5114A">
      <w:pPr>
        <w:jc w:val="both"/>
      </w:pPr>
    </w:p>
    <w:p w14:paraId="040CACAE" w14:textId="431E91FE"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Pellets were resuspended by vortexing in 10</w:t>
      </w:r>
      <w:r w:rsidR="00DC3D47">
        <w:rPr>
          <w:rFonts w:cs="Arial"/>
        </w:rPr>
        <w:t xml:space="preserve"> </w:t>
      </w:r>
      <w:r w:rsidRPr="00E725B0">
        <w:rPr>
          <w:rFonts w:cs="Arial"/>
        </w:rPr>
        <w:t>ml resuspension buffer (PBS pH</w:t>
      </w:r>
      <w:r w:rsidR="00DC3D47">
        <w:rPr>
          <w:rFonts w:cs="Arial"/>
        </w:rPr>
        <w:t xml:space="preserve"> </w:t>
      </w:r>
      <w:r w:rsidRPr="00E725B0">
        <w:rPr>
          <w:rFonts w:cs="Arial"/>
        </w:rPr>
        <w:t>7.4, 1</w:t>
      </w:r>
      <w:r w:rsidR="00DC3D47">
        <w:rPr>
          <w:rFonts w:cs="Arial"/>
        </w:rPr>
        <w:t xml:space="preserve"> </w:t>
      </w:r>
      <w:r w:rsidRPr="00E725B0">
        <w:rPr>
          <w:rFonts w:cs="Arial"/>
        </w:rPr>
        <w:t>mM MgCl</w:t>
      </w:r>
      <w:r w:rsidR="00DC3D47">
        <w:rPr>
          <w:rFonts w:cs="Arial"/>
          <w:vertAlign w:val="subscript"/>
        </w:rPr>
        <w:t>2</w:t>
      </w:r>
      <w:r w:rsidRPr="00E725B0">
        <w:rPr>
          <w:rFonts w:cs="Arial"/>
        </w:rPr>
        <w:t>, 1</w:t>
      </w:r>
      <w:r w:rsidR="008D5247">
        <w:rPr>
          <w:rFonts w:cs="Arial"/>
        </w:rPr>
        <w:t xml:space="preserve"> </w:t>
      </w:r>
      <w:r w:rsidRPr="00E725B0">
        <w:rPr>
          <w:rFonts w:cs="Arial"/>
        </w:rPr>
        <w:t>mM MnCl</w:t>
      </w:r>
      <w:r w:rsidR="008D5247">
        <w:rPr>
          <w:rFonts w:cs="Arial"/>
          <w:vertAlign w:val="subscript"/>
        </w:rPr>
        <w:t>2</w:t>
      </w:r>
      <w:r w:rsidRPr="00E725B0">
        <w:rPr>
          <w:rFonts w:cs="Arial"/>
        </w:rPr>
        <w:t>, 0.05</w:t>
      </w:r>
      <w:r w:rsidR="008D5247">
        <w:rPr>
          <w:rFonts w:cs="Arial"/>
        </w:rPr>
        <w:t xml:space="preserve"> </w:t>
      </w:r>
      <w:r w:rsidRPr="00E725B0">
        <w:rPr>
          <w:rFonts w:cs="Arial"/>
        </w:rPr>
        <w:t xml:space="preserve">mg/ml lysozyme and </w:t>
      </w:r>
      <w:r w:rsidRPr="00422D3B">
        <w:rPr>
          <w:rFonts w:cs="Arial"/>
          <w:bCs/>
        </w:rPr>
        <w:t>protease inhibitor cocktail</w:t>
      </w:r>
      <w:r w:rsidRPr="00E725B0">
        <w:rPr>
          <w:rFonts w:cs="Arial"/>
          <w:b/>
          <w:bCs/>
        </w:rPr>
        <w:t xml:space="preserve"> </w:t>
      </w:r>
      <w:r w:rsidRPr="005A00D9">
        <w:rPr>
          <w:rFonts w:cs="Arial"/>
          <w:bCs/>
        </w:rPr>
        <w:t>(Roche</w:t>
      </w:r>
      <w:r w:rsidRPr="005A00D9">
        <w:rPr>
          <w:rFonts w:cs="Arial"/>
        </w:rPr>
        <w:t>).</w:t>
      </w:r>
      <w:r w:rsidRPr="00E725B0">
        <w:rPr>
          <w:rFonts w:cs="Arial"/>
        </w:rPr>
        <w:t xml:space="preserve"> Cells were broken by sonication (10 microns amplitude, 3</w:t>
      </w:r>
      <w:r w:rsidR="008D5247">
        <w:rPr>
          <w:rFonts w:cs="Arial"/>
        </w:rPr>
        <w:t xml:space="preserve"> </w:t>
      </w:r>
      <w:r w:rsidRPr="00E725B0">
        <w:rPr>
          <w:rFonts w:cs="Arial"/>
        </w:rPr>
        <w:t xml:space="preserve">x 30 </w:t>
      </w:r>
      <w:r w:rsidR="008D5247">
        <w:rPr>
          <w:rFonts w:cs="Arial"/>
        </w:rPr>
        <w:t>s</w:t>
      </w:r>
      <w:r w:rsidRPr="00E725B0">
        <w:rPr>
          <w:rFonts w:cs="Arial"/>
        </w:rPr>
        <w:t xml:space="preserve"> with 30 </w:t>
      </w:r>
      <w:r w:rsidR="008D5247">
        <w:rPr>
          <w:rFonts w:cs="Arial"/>
        </w:rPr>
        <w:t>s</w:t>
      </w:r>
      <w:r w:rsidRPr="00E725B0">
        <w:rPr>
          <w:rFonts w:cs="Arial"/>
        </w:rPr>
        <w:t xml:space="preserve"> breaks) and lysate centrifuged (20,000</w:t>
      </w:r>
      <w:r w:rsidR="008D5247">
        <w:rPr>
          <w:rFonts w:cs="Arial"/>
        </w:rPr>
        <w:t xml:space="preserve"> </w:t>
      </w:r>
      <w:r w:rsidRPr="00E725B0">
        <w:rPr>
          <w:rFonts w:cs="Arial"/>
        </w:rPr>
        <w:t xml:space="preserve">g, 40 </w:t>
      </w:r>
      <w:r w:rsidR="008D5247">
        <w:rPr>
          <w:rFonts w:cs="Arial"/>
        </w:rPr>
        <w:t>min</w:t>
      </w:r>
      <w:r w:rsidRPr="00E725B0">
        <w:rPr>
          <w:rFonts w:cs="Arial"/>
        </w:rPr>
        <w:t>). The supernatant was then incubated with 400</w:t>
      </w:r>
      <w:r w:rsidR="008D5247">
        <w:rPr>
          <w:rFonts w:cs="Arial"/>
        </w:rPr>
        <w:t xml:space="preserve"> </w:t>
      </w:r>
      <w:r w:rsidR="009D5323">
        <w:rPr>
          <w:rFonts w:cs="Arial"/>
        </w:rPr>
        <w:t>µl glutathione sepha</w:t>
      </w:r>
      <w:r w:rsidRPr="00E725B0">
        <w:rPr>
          <w:rFonts w:cs="Arial"/>
        </w:rPr>
        <w:t>rose beads (washed in PBS with 300</w:t>
      </w:r>
      <w:r w:rsidR="008D5247">
        <w:rPr>
          <w:rFonts w:cs="Arial"/>
        </w:rPr>
        <w:t xml:space="preserve"> </w:t>
      </w:r>
      <w:r w:rsidRPr="00E725B0">
        <w:rPr>
          <w:rFonts w:cs="Arial"/>
        </w:rPr>
        <w:t>mM NaCl) on a roller</w:t>
      </w:r>
      <w:r w:rsidR="008D5247">
        <w:rPr>
          <w:rFonts w:cs="Arial"/>
        </w:rPr>
        <w:t xml:space="preserve"> (</w:t>
      </w:r>
      <w:r w:rsidR="008D5247" w:rsidRPr="00E725B0">
        <w:rPr>
          <w:rFonts w:cs="Arial"/>
        </w:rPr>
        <w:t xml:space="preserve">30 min at </w:t>
      </w:r>
      <w:r w:rsidR="008D5247" w:rsidRPr="00E725B0">
        <w:rPr>
          <w:rFonts w:cs="Arial"/>
        </w:rPr>
        <w:lastRenderedPageBreak/>
        <w:t>4°C</w:t>
      </w:r>
      <w:r w:rsidR="008D5247">
        <w:rPr>
          <w:rFonts w:cs="Arial"/>
        </w:rPr>
        <w:t>)</w:t>
      </w:r>
      <w:r w:rsidRPr="00E725B0">
        <w:rPr>
          <w:rFonts w:cs="Arial"/>
        </w:rPr>
        <w:t>.</w:t>
      </w:r>
    </w:p>
    <w:p w14:paraId="754943F5"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16C1096A" w14:textId="39401C99"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The beads were washed three times high salt PBS (PBS + 1%</w:t>
      </w:r>
      <w:r w:rsidR="008D5247">
        <w:rPr>
          <w:rFonts w:cs="Arial"/>
        </w:rPr>
        <w:t xml:space="preserve"> </w:t>
      </w:r>
      <w:r w:rsidRPr="00E725B0">
        <w:rPr>
          <w:rFonts w:cs="Arial"/>
        </w:rPr>
        <w:t>Tween and 300</w:t>
      </w:r>
      <w:r w:rsidR="008D5247">
        <w:rPr>
          <w:rFonts w:cs="Arial"/>
        </w:rPr>
        <w:t xml:space="preserve"> </w:t>
      </w:r>
      <w:r w:rsidRPr="00E725B0">
        <w:rPr>
          <w:rFonts w:cs="Arial"/>
        </w:rPr>
        <w:t>mM NaCl) and then three times in PBS. Each wash step involved resuspension of beads in 10</w:t>
      </w:r>
      <w:r w:rsidR="008D5247">
        <w:rPr>
          <w:rFonts w:cs="Arial"/>
        </w:rPr>
        <w:t xml:space="preserve"> </w:t>
      </w:r>
      <w:r w:rsidRPr="00E725B0">
        <w:rPr>
          <w:rFonts w:cs="Arial"/>
        </w:rPr>
        <w:t xml:space="preserve">ml of ice cold buffer before centrifugation </w:t>
      </w:r>
      <w:r w:rsidR="008D5247">
        <w:rPr>
          <w:rFonts w:cs="Arial"/>
        </w:rPr>
        <w:t>(</w:t>
      </w:r>
      <w:r w:rsidRPr="00E725B0">
        <w:rPr>
          <w:rFonts w:cs="Arial"/>
        </w:rPr>
        <w:t xml:space="preserve">3,000 </w:t>
      </w:r>
      <w:r w:rsidR="008D5247">
        <w:rPr>
          <w:rFonts w:cs="Arial"/>
        </w:rPr>
        <w:t>g</w:t>
      </w:r>
      <w:r w:rsidRPr="00E725B0">
        <w:rPr>
          <w:rFonts w:cs="Arial"/>
        </w:rPr>
        <w:t xml:space="preserve"> 1 min</w:t>
      </w:r>
      <w:r w:rsidR="008D5247">
        <w:rPr>
          <w:rFonts w:cs="Arial"/>
        </w:rPr>
        <w:t>)</w:t>
      </w:r>
      <w:r w:rsidRPr="00E725B0">
        <w:rPr>
          <w:rFonts w:cs="Arial"/>
        </w:rPr>
        <w:t>. Proteins that did not require precision protease cleavage were eluted in elution buffer (10</w:t>
      </w:r>
      <w:r w:rsidR="008D5247">
        <w:rPr>
          <w:rFonts w:cs="Arial"/>
        </w:rPr>
        <w:t xml:space="preserve"> </w:t>
      </w:r>
      <w:r w:rsidRPr="00E725B0">
        <w:rPr>
          <w:rFonts w:cs="Arial"/>
        </w:rPr>
        <w:t>mM reduced glutathione 50</w:t>
      </w:r>
      <w:r w:rsidR="008D5247">
        <w:rPr>
          <w:rFonts w:cs="Arial"/>
        </w:rPr>
        <w:t xml:space="preserve"> </w:t>
      </w:r>
      <w:r w:rsidRPr="00E725B0">
        <w:rPr>
          <w:rFonts w:cs="Arial"/>
        </w:rPr>
        <w:t>mM tris pH</w:t>
      </w:r>
      <w:r w:rsidR="008D5247">
        <w:rPr>
          <w:rFonts w:cs="Arial"/>
        </w:rPr>
        <w:t xml:space="preserve"> </w:t>
      </w:r>
      <w:r w:rsidRPr="00E725B0">
        <w:rPr>
          <w:rFonts w:cs="Arial"/>
        </w:rPr>
        <w:t>8). Proteins to be cleaved were washed twice in high salt cleavage buffer (50</w:t>
      </w:r>
      <w:r w:rsidR="008D5247">
        <w:rPr>
          <w:rFonts w:cs="Arial"/>
        </w:rPr>
        <w:t xml:space="preserve"> </w:t>
      </w:r>
      <w:r w:rsidRPr="00E725B0">
        <w:rPr>
          <w:rFonts w:cs="Arial"/>
        </w:rPr>
        <w:t>mM Tris-HCL pH</w:t>
      </w:r>
      <w:r w:rsidR="008D5247">
        <w:rPr>
          <w:rFonts w:cs="Arial"/>
        </w:rPr>
        <w:t xml:space="preserve"> </w:t>
      </w:r>
      <w:r w:rsidRPr="00E725B0">
        <w:rPr>
          <w:rFonts w:cs="Arial"/>
        </w:rPr>
        <w:t>7.0, 300</w:t>
      </w:r>
      <w:r w:rsidR="008D5247">
        <w:rPr>
          <w:rFonts w:cs="Arial"/>
        </w:rPr>
        <w:t xml:space="preserve"> </w:t>
      </w:r>
      <w:r w:rsidRPr="00E725B0">
        <w:rPr>
          <w:rFonts w:cs="Arial"/>
        </w:rPr>
        <w:t>mM NaCl, 1 mM EDTA, 1</w:t>
      </w:r>
      <w:r w:rsidR="008D5247">
        <w:rPr>
          <w:rFonts w:cs="Arial"/>
        </w:rPr>
        <w:t xml:space="preserve"> </w:t>
      </w:r>
      <w:r w:rsidRPr="00E725B0">
        <w:rPr>
          <w:rFonts w:cs="Arial"/>
        </w:rPr>
        <w:t>mM DTT) and then twice in low salt cleavage buffer (50</w:t>
      </w:r>
      <w:r w:rsidR="008D5247">
        <w:rPr>
          <w:rFonts w:cs="Arial"/>
        </w:rPr>
        <w:t xml:space="preserve"> </w:t>
      </w:r>
      <w:r w:rsidRPr="00E725B0">
        <w:rPr>
          <w:rFonts w:cs="Arial"/>
        </w:rPr>
        <w:t>mM Tris-HCL pH 7.0, 150</w:t>
      </w:r>
      <w:r w:rsidR="008D5247">
        <w:rPr>
          <w:rFonts w:cs="Arial"/>
        </w:rPr>
        <w:t xml:space="preserve"> </w:t>
      </w:r>
      <w:r w:rsidRPr="00E725B0">
        <w:rPr>
          <w:rFonts w:cs="Arial"/>
        </w:rPr>
        <w:t>mM NaCl, 1 mM EDTA, 1</w:t>
      </w:r>
      <w:r w:rsidR="008D5247">
        <w:rPr>
          <w:rFonts w:cs="Arial"/>
        </w:rPr>
        <w:t xml:space="preserve"> </w:t>
      </w:r>
      <w:r w:rsidRPr="00E725B0">
        <w:rPr>
          <w:rFonts w:cs="Arial"/>
        </w:rPr>
        <w:t xml:space="preserve">mM DTT) and then incubated with precision protease </w:t>
      </w:r>
      <w:r w:rsidR="008D5247">
        <w:rPr>
          <w:rFonts w:cs="Arial"/>
        </w:rPr>
        <w:t>with gentle agitation (</w:t>
      </w:r>
      <w:r w:rsidR="008D5247" w:rsidRPr="00E725B0">
        <w:rPr>
          <w:rFonts w:cs="Arial"/>
        </w:rPr>
        <w:t>8 h at 4</w:t>
      </w:r>
      <w:r w:rsidR="008D5247">
        <w:rPr>
          <w:rFonts w:cs="Arial"/>
        </w:rPr>
        <w:t xml:space="preserve"> </w:t>
      </w:r>
      <w:r w:rsidR="008D5247" w:rsidRPr="00E725B0">
        <w:rPr>
          <w:rFonts w:cs="Arial"/>
        </w:rPr>
        <w:t>°C</w:t>
      </w:r>
      <w:r w:rsidR="008D5247">
        <w:rPr>
          <w:rFonts w:cs="Arial"/>
        </w:rPr>
        <w:t>)</w:t>
      </w:r>
      <w:r w:rsidRPr="00E725B0">
        <w:rPr>
          <w:rFonts w:cs="Arial"/>
        </w:rPr>
        <w:t>. Beads were then pelleted by centrifugation (1</w:t>
      </w:r>
      <w:r w:rsidR="008D5247">
        <w:rPr>
          <w:rFonts w:cs="Arial"/>
        </w:rPr>
        <w:t>,500g</w:t>
      </w:r>
      <w:r w:rsidRPr="00E725B0">
        <w:rPr>
          <w:rFonts w:cs="Arial"/>
        </w:rPr>
        <w:t xml:space="preserve"> 1 min) and supernatant was removed and stored at -20</w:t>
      </w:r>
      <w:r w:rsidR="008D5247">
        <w:rPr>
          <w:rFonts w:cs="Arial"/>
        </w:rPr>
        <w:t xml:space="preserve"> </w:t>
      </w:r>
      <w:r w:rsidRPr="00E725B0">
        <w:rPr>
          <w:rFonts w:cs="Arial"/>
        </w:rPr>
        <w:t>°C.</w:t>
      </w:r>
    </w:p>
    <w:p w14:paraId="0692E148" w14:textId="77777777"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4BD93C5B" w14:textId="77777777" w:rsidR="005D6D2C" w:rsidRDefault="005D6D2C" w:rsidP="00E5114A">
      <w:pPr>
        <w:pStyle w:val="Heading3"/>
        <w:jc w:val="both"/>
      </w:pPr>
      <w:bookmarkStart w:id="118" w:name="_Toc494222690"/>
      <w:r>
        <w:t>2.2.3 Precision protease production</w:t>
      </w:r>
      <w:bookmarkEnd w:id="118"/>
    </w:p>
    <w:p w14:paraId="67ED478C" w14:textId="77777777" w:rsidR="005D6D2C" w:rsidRPr="00A00479" w:rsidRDefault="005D6D2C" w:rsidP="00E5114A">
      <w:pPr>
        <w:jc w:val="both"/>
      </w:pPr>
    </w:p>
    <w:p w14:paraId="60F7B471" w14:textId="7D986DDE" w:rsidR="005D6D2C" w:rsidRPr="00D1665C" w:rsidRDefault="005D6D2C" w:rsidP="00E5114A">
      <w:pPr>
        <w:spacing w:line="360" w:lineRule="auto"/>
        <w:jc w:val="both"/>
      </w:pPr>
      <w:r>
        <w:t xml:space="preserve">Precision protease was produced using plasmid obtained </w:t>
      </w:r>
      <w:r w:rsidRPr="00FC6163">
        <w:rPr>
          <w:b/>
        </w:rPr>
        <w:t>from</w:t>
      </w:r>
      <w:r>
        <w:t xml:space="preserve"> following the above methods. Instead of cleaving the GST tag however, the protein was eluted from </w:t>
      </w:r>
      <w:r w:rsidR="009D5323">
        <w:rPr>
          <w:rFonts w:cs="Arial"/>
        </w:rPr>
        <w:t>glutathione sepha</w:t>
      </w:r>
      <w:r w:rsidRPr="00E725B0">
        <w:rPr>
          <w:rFonts w:cs="Arial"/>
        </w:rPr>
        <w:t>rose beads</w:t>
      </w:r>
      <w:r>
        <w:rPr>
          <w:rFonts w:cs="Arial"/>
        </w:rPr>
        <w:t xml:space="preserve"> in elution buffer </w:t>
      </w:r>
      <w:r w:rsidRPr="00E725B0">
        <w:rPr>
          <w:rFonts w:cs="Arial"/>
        </w:rPr>
        <w:t>(10</w:t>
      </w:r>
      <w:r w:rsidR="007534D1">
        <w:rPr>
          <w:rFonts w:cs="Arial"/>
        </w:rPr>
        <w:t xml:space="preserve"> </w:t>
      </w:r>
      <w:r w:rsidRPr="00E725B0">
        <w:rPr>
          <w:rFonts w:cs="Arial"/>
        </w:rPr>
        <w:t>mM reduced glutathione 50</w:t>
      </w:r>
      <w:r w:rsidR="007534D1">
        <w:rPr>
          <w:rFonts w:cs="Arial"/>
        </w:rPr>
        <w:t xml:space="preserve"> </w:t>
      </w:r>
      <w:r w:rsidRPr="00E725B0">
        <w:rPr>
          <w:rFonts w:cs="Arial"/>
        </w:rPr>
        <w:t>mM tris pH</w:t>
      </w:r>
      <w:r w:rsidR="007534D1">
        <w:rPr>
          <w:rFonts w:cs="Arial"/>
        </w:rPr>
        <w:t xml:space="preserve"> </w:t>
      </w:r>
      <w:r w:rsidRPr="00E725B0">
        <w:rPr>
          <w:rFonts w:cs="Arial"/>
        </w:rPr>
        <w:t>8)</w:t>
      </w:r>
      <w:r>
        <w:rPr>
          <w:rFonts w:cs="Arial"/>
        </w:rPr>
        <w:t>. Protein was aliquoted and stored at -20</w:t>
      </w:r>
      <w:r w:rsidR="007534D1">
        <w:rPr>
          <w:rFonts w:cs="Arial"/>
        </w:rPr>
        <w:t xml:space="preserve"> </w:t>
      </w:r>
      <w:r w:rsidRPr="00E725B0">
        <w:rPr>
          <w:rFonts w:cs="Arial"/>
        </w:rPr>
        <w:t>°C</w:t>
      </w:r>
      <w:r>
        <w:rPr>
          <w:rFonts w:cs="Arial"/>
        </w:rPr>
        <w:t>.</w:t>
      </w:r>
    </w:p>
    <w:p w14:paraId="19D237D5" w14:textId="77777777" w:rsidR="005D6D2C" w:rsidRDefault="005D6D2C" w:rsidP="00E5114A">
      <w:pPr>
        <w:jc w:val="both"/>
      </w:pPr>
    </w:p>
    <w:p w14:paraId="30B4A59F" w14:textId="77777777" w:rsidR="005D6D2C" w:rsidRDefault="005D6D2C" w:rsidP="00E5114A">
      <w:pPr>
        <w:pStyle w:val="Heading3"/>
        <w:jc w:val="both"/>
      </w:pPr>
      <w:bookmarkStart w:id="119" w:name="_Toc494222691"/>
      <w:r>
        <w:t xml:space="preserve">2.2.4 </w:t>
      </w:r>
      <w:r w:rsidRPr="00E725B0">
        <w:t xml:space="preserve">Protein expression in </w:t>
      </w:r>
      <w:r>
        <w:t>yeast</w:t>
      </w:r>
      <w:bookmarkEnd w:id="119"/>
    </w:p>
    <w:p w14:paraId="1D4283EE" w14:textId="77777777" w:rsidR="005D6D2C" w:rsidRPr="00A00479" w:rsidRDefault="005D6D2C" w:rsidP="00E5114A">
      <w:pPr>
        <w:jc w:val="both"/>
      </w:pPr>
    </w:p>
    <w:p w14:paraId="1BCBF9A9" w14:textId="524BD9BB" w:rsidR="005D6D2C" w:rsidRDefault="005D6D2C" w:rsidP="00E5114A">
      <w:pPr>
        <w:spacing w:line="360" w:lineRule="auto"/>
        <w:jc w:val="both"/>
        <w:rPr>
          <w:rFonts w:cs="Arial"/>
        </w:rPr>
      </w:pPr>
      <w:r>
        <w:t xml:space="preserve">Full length Las17 was expressed in </w:t>
      </w:r>
      <w:r w:rsidRPr="008618C2">
        <w:rPr>
          <w:i/>
        </w:rPr>
        <w:t>S. cerevisiae</w:t>
      </w:r>
      <w:r>
        <w:t xml:space="preserve"> as a Myc fusion protein. 20 ml of overnight culture was used to inoculate 1</w:t>
      </w:r>
      <w:r w:rsidR="008618C2">
        <w:t xml:space="preserve"> </w:t>
      </w:r>
      <w:r>
        <w:t>L SD-Ura raffinose to 0.1 OD</w:t>
      </w:r>
      <w:r w:rsidR="008618C2">
        <w:t xml:space="preserve"> </w:t>
      </w:r>
      <w:r>
        <w:t xml:space="preserve">600 and grown with agitation </w:t>
      </w:r>
      <w:r w:rsidR="008618C2">
        <w:t>(</w:t>
      </w:r>
      <w:r>
        <w:t>30</w:t>
      </w:r>
      <w:r w:rsidR="008618C2">
        <w:t xml:space="preserve"> </w:t>
      </w:r>
      <w:r>
        <w:t xml:space="preserve">°C </w:t>
      </w:r>
      <w:r w:rsidR="009D5323">
        <w:t>8 h</w:t>
      </w:r>
      <w:r w:rsidR="008618C2">
        <w:t>)</w:t>
      </w:r>
      <w:r>
        <w:t>. The media was supplemented with 20 g</w:t>
      </w:r>
      <w:r w:rsidR="008618C2">
        <w:t>rams</w:t>
      </w:r>
      <w:r>
        <w:t xml:space="preserve"> bacto-peptone, 10 g</w:t>
      </w:r>
      <w:r w:rsidR="008618C2">
        <w:t>rams</w:t>
      </w:r>
      <w:r>
        <w:t xml:space="preserve"> yeast extract and 2% (v/v) galactose and agitation continued at 30</w:t>
      </w:r>
      <w:r w:rsidR="008618C2">
        <w:t xml:space="preserve"> </w:t>
      </w:r>
      <w:r>
        <w:t xml:space="preserve">°C overnight. </w:t>
      </w:r>
      <w:r w:rsidRPr="00E725B0">
        <w:rPr>
          <w:rFonts w:cs="Arial"/>
        </w:rPr>
        <w:t xml:space="preserve">Cells were harvested by centrifugation </w:t>
      </w:r>
      <w:r w:rsidR="008618C2">
        <w:rPr>
          <w:rFonts w:cs="Arial"/>
        </w:rPr>
        <w:t>(</w:t>
      </w:r>
      <w:r w:rsidRPr="00E725B0">
        <w:rPr>
          <w:rFonts w:cs="Arial"/>
        </w:rPr>
        <w:t>5,000</w:t>
      </w:r>
      <w:r w:rsidR="008618C2">
        <w:rPr>
          <w:rFonts w:cs="Arial"/>
        </w:rPr>
        <w:t xml:space="preserve"> </w:t>
      </w:r>
      <w:r w:rsidRPr="00E725B0">
        <w:rPr>
          <w:rFonts w:cs="Arial"/>
        </w:rPr>
        <w:t>g 15 min</w:t>
      </w:r>
      <w:r w:rsidR="008618C2">
        <w:rPr>
          <w:rFonts w:cs="Arial"/>
        </w:rPr>
        <w:t>)</w:t>
      </w:r>
      <w:r w:rsidRPr="00E725B0">
        <w:rPr>
          <w:rFonts w:cs="Arial"/>
        </w:rPr>
        <w:t xml:space="preserve"> and pellets used immediately or stored at -20</w:t>
      </w:r>
      <w:r w:rsidR="008618C2">
        <w:rPr>
          <w:rFonts w:cs="Arial"/>
        </w:rPr>
        <w:t xml:space="preserve"> </w:t>
      </w:r>
      <w:r w:rsidRPr="00E725B0">
        <w:rPr>
          <w:rFonts w:cs="Arial"/>
        </w:rPr>
        <w:t>°C.</w:t>
      </w:r>
    </w:p>
    <w:p w14:paraId="3FED312C" w14:textId="77777777" w:rsidR="001D2702" w:rsidRDefault="001D2702" w:rsidP="00E5114A">
      <w:pPr>
        <w:spacing w:line="360" w:lineRule="auto"/>
        <w:jc w:val="both"/>
        <w:rPr>
          <w:rFonts w:cs="Arial"/>
        </w:rPr>
      </w:pPr>
    </w:p>
    <w:p w14:paraId="0070E009" w14:textId="77777777" w:rsidR="008618C2" w:rsidRDefault="008618C2" w:rsidP="00E5114A">
      <w:pPr>
        <w:spacing w:line="360" w:lineRule="auto"/>
        <w:jc w:val="both"/>
        <w:rPr>
          <w:rFonts w:cs="Arial"/>
        </w:rPr>
      </w:pPr>
    </w:p>
    <w:p w14:paraId="09844A71" w14:textId="77777777" w:rsidR="001D2702" w:rsidRDefault="001D2702" w:rsidP="00E5114A">
      <w:pPr>
        <w:spacing w:line="360" w:lineRule="auto"/>
        <w:jc w:val="both"/>
        <w:rPr>
          <w:rFonts w:cs="Arial"/>
        </w:rPr>
      </w:pPr>
    </w:p>
    <w:p w14:paraId="406FD9AD" w14:textId="77777777" w:rsidR="00930C80" w:rsidRPr="00FC6163" w:rsidRDefault="00930C80" w:rsidP="00E5114A">
      <w:pPr>
        <w:spacing w:line="360" w:lineRule="auto"/>
        <w:jc w:val="both"/>
        <w:rPr>
          <w:rFonts w:cs="Arial"/>
        </w:rPr>
      </w:pPr>
    </w:p>
    <w:p w14:paraId="7B3584B5" w14:textId="77777777" w:rsidR="005D6D2C" w:rsidRDefault="005D6D2C" w:rsidP="00E5114A">
      <w:pPr>
        <w:jc w:val="both"/>
      </w:pPr>
    </w:p>
    <w:p w14:paraId="4F311C6C" w14:textId="77777777" w:rsidR="005D6D2C" w:rsidRDefault="005D6D2C" w:rsidP="00E5114A">
      <w:pPr>
        <w:pStyle w:val="Heading3"/>
        <w:jc w:val="both"/>
      </w:pPr>
      <w:bookmarkStart w:id="120" w:name="_Toc494222692"/>
      <w:r>
        <w:lastRenderedPageBreak/>
        <w:t>2.2.5 Purification of Myc tagged protein from yeast</w:t>
      </w:r>
      <w:bookmarkEnd w:id="120"/>
      <w:r>
        <w:t xml:space="preserve"> </w:t>
      </w:r>
    </w:p>
    <w:p w14:paraId="2A1C4110" w14:textId="77777777" w:rsidR="005D6D2C" w:rsidRPr="00A00479" w:rsidRDefault="005D6D2C" w:rsidP="00E5114A">
      <w:pPr>
        <w:jc w:val="both"/>
      </w:pPr>
    </w:p>
    <w:p w14:paraId="18F8D6E2" w14:textId="70D8906A" w:rsidR="005D6D2C" w:rsidRDefault="005D6D2C" w:rsidP="00E5114A">
      <w:pPr>
        <w:spacing w:line="360" w:lineRule="auto"/>
        <w:jc w:val="both"/>
      </w:pPr>
      <w:r>
        <w:t xml:space="preserve">Full length Las17 was purified using a modified version of the method described in </w:t>
      </w:r>
      <w:r>
        <w:fldChar w:fldCharType="begin" w:fldLock="1"/>
      </w:r>
      <w:r w:rsidR="004121BE">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mendeley" : { "formattedCitation" : "(Rodal &lt;i&gt;et al.&lt;/i&gt;, 2003)", "plainTextFormattedCitation" : "(Rodal et al., 2003)", "previouslyFormattedCitation" : "(Rodal &lt;i&gt;et al.&lt;/i&gt;, 2003)" }, "properties" : {  }, "schema" : "https://github.com/citation-style-language/schema/raw/master/csl-citation.json" }</w:instrText>
      </w:r>
      <w:r>
        <w:fldChar w:fldCharType="separate"/>
      </w:r>
      <w:r w:rsidR="00143B78" w:rsidRPr="00143B78">
        <w:rPr>
          <w:noProof/>
        </w:rPr>
        <w:t xml:space="preserve">(Rodal </w:t>
      </w:r>
      <w:r w:rsidR="00143B78" w:rsidRPr="00143B78">
        <w:rPr>
          <w:i/>
          <w:noProof/>
        </w:rPr>
        <w:t>et al.</w:t>
      </w:r>
      <w:r w:rsidR="00143B78" w:rsidRPr="00143B78">
        <w:rPr>
          <w:noProof/>
        </w:rPr>
        <w:t>, 2003)</w:t>
      </w:r>
      <w:r>
        <w:fldChar w:fldCharType="end"/>
      </w:r>
      <w:r>
        <w:t>. The thawed pellet was resuspended in 10</w:t>
      </w:r>
      <w:r w:rsidR="008618C2">
        <w:t xml:space="preserve"> </w:t>
      </w:r>
      <w:r>
        <w:t>ml extraction buffer (100</w:t>
      </w:r>
      <w:r w:rsidR="008618C2">
        <w:t xml:space="preserve"> </w:t>
      </w:r>
      <w:r>
        <w:t>mM HEPES pH 7.5,</w:t>
      </w:r>
      <w:r w:rsidR="008618C2">
        <w:t xml:space="preserve"> </w:t>
      </w:r>
      <w:r>
        <w:t>1</w:t>
      </w:r>
      <w:r w:rsidR="008618C2">
        <w:t xml:space="preserve"> </w:t>
      </w:r>
      <w:r>
        <w:t>mM</w:t>
      </w:r>
      <w:r w:rsidR="00930C80">
        <w:t xml:space="preserve"> </w:t>
      </w:r>
      <w:r>
        <w:t>EDTA, protease inhibitor cocktail,</w:t>
      </w:r>
      <w:r w:rsidR="008618C2">
        <w:t xml:space="preserve"> </w:t>
      </w:r>
      <w:r>
        <w:t>1mM</w:t>
      </w:r>
      <w:r w:rsidR="008618C2">
        <w:t xml:space="preserve"> </w:t>
      </w:r>
      <w:r>
        <w:t>PMSF). Cells were broken by passing twice through a French press at 9000–10000 psi. 0.5% Triton x-100 was added and the extract left on ice for 10</w:t>
      </w:r>
      <w:r w:rsidR="008618C2">
        <w:t xml:space="preserve"> min</w:t>
      </w:r>
      <w:r>
        <w:t xml:space="preserve"> before centrifugation </w:t>
      </w:r>
      <w:r w:rsidR="008618C2">
        <w:t>(</w:t>
      </w:r>
      <w:r>
        <w:t>21</w:t>
      </w:r>
      <w:r w:rsidR="008618C2">
        <w:t>,000</w:t>
      </w:r>
      <w:r>
        <w:t xml:space="preserve"> g for 20 min 4°C</w:t>
      </w:r>
      <w:r w:rsidR="008618C2">
        <w:t>)</w:t>
      </w:r>
      <w:r>
        <w:t>. The supernatant was decanted into a fresh tube and the spin repeated. The supernatant was added to 400 μl anti-Myc agarose beads (25% slurry, washed in PBS then pre-equilibrated in extraction buffer + 0.5% Triton X-100), and rolled at 4</w:t>
      </w:r>
      <w:r w:rsidR="008618C2">
        <w:t xml:space="preserve"> </w:t>
      </w:r>
      <w:r>
        <w:t xml:space="preserve">°C for 1.5 hrs. Beads were harvested by centrifugation </w:t>
      </w:r>
      <w:r>
        <w:rPr>
          <w:rFonts w:cs="Arial"/>
        </w:rPr>
        <w:t>(</w:t>
      </w:r>
      <w:r w:rsidR="008618C2">
        <w:rPr>
          <w:rFonts w:cs="Arial"/>
        </w:rPr>
        <w:t>2,500</w:t>
      </w:r>
      <w:r w:rsidRPr="002B4EC7">
        <w:rPr>
          <w:rFonts w:cs="Arial"/>
        </w:rPr>
        <w:t xml:space="preserve"> </w:t>
      </w:r>
      <w:r w:rsidR="008618C2">
        <w:rPr>
          <w:rFonts w:cs="Arial"/>
        </w:rPr>
        <w:t>g</w:t>
      </w:r>
      <w:r w:rsidRPr="00F97C0A">
        <w:rPr>
          <w:rFonts w:cs="Arial"/>
        </w:rPr>
        <w:t>)</w:t>
      </w:r>
      <w:r>
        <w:t xml:space="preserve"> and washed with 10</w:t>
      </w:r>
      <w:r w:rsidR="008618C2">
        <w:t xml:space="preserve"> </w:t>
      </w:r>
      <w:r>
        <w:t>ml 20</w:t>
      </w:r>
      <w:r w:rsidR="008618C2">
        <w:t xml:space="preserve"> </w:t>
      </w:r>
      <w:r>
        <w:t>mM HEPES (pH</w:t>
      </w:r>
      <w:r w:rsidR="008618C2">
        <w:t xml:space="preserve"> </w:t>
      </w:r>
      <w:r>
        <w:t>7.5),</w:t>
      </w:r>
      <w:r w:rsidR="008618C2">
        <w:t xml:space="preserve"> </w:t>
      </w:r>
      <w:r>
        <w:t>1</w:t>
      </w:r>
      <w:r w:rsidR="008618C2">
        <w:t xml:space="preserve"> </w:t>
      </w:r>
      <w:r>
        <w:t>mM EDTA, 0.5% Triton X-100, then with 10</w:t>
      </w:r>
      <w:r w:rsidR="008618C2">
        <w:t xml:space="preserve"> </w:t>
      </w:r>
      <w:r>
        <w:t>ml 20</w:t>
      </w:r>
      <w:r w:rsidR="008618C2">
        <w:t xml:space="preserve"> </w:t>
      </w:r>
      <w:r>
        <w:t>mM HEPES (pH</w:t>
      </w:r>
      <w:r w:rsidR="008618C2">
        <w:t xml:space="preserve"> </w:t>
      </w:r>
      <w:r>
        <w:t>7.5),</w:t>
      </w:r>
      <w:r w:rsidR="008618C2">
        <w:t xml:space="preserve"> </w:t>
      </w:r>
      <w:r>
        <w:t>1</w:t>
      </w:r>
      <w:r w:rsidR="008618C2">
        <w:t xml:space="preserve"> </w:t>
      </w:r>
      <w:r>
        <w:t>mM</w:t>
      </w:r>
      <w:r w:rsidR="008618C2">
        <w:t xml:space="preserve"> </w:t>
      </w:r>
      <w:r>
        <w:t>EDTA, 500</w:t>
      </w:r>
      <w:r w:rsidR="008618C2">
        <w:t xml:space="preserve"> </w:t>
      </w:r>
      <w:r>
        <w:t>mM KCl, and finally with 10</w:t>
      </w:r>
      <w:r w:rsidR="008618C2">
        <w:t xml:space="preserve"> </w:t>
      </w:r>
      <w:r>
        <w:t>ml 20mM HEPES (pH7.5),1mM</w:t>
      </w:r>
      <w:r w:rsidR="00930C80">
        <w:t xml:space="preserve"> </w:t>
      </w:r>
      <w:r>
        <w:t xml:space="preserve">EDTA, 50mM KCl. Beads were resuspended in 200 μl of the final wash buffer and transferred to a microcentrifuge column. 7 units of TEV protease was added and incubated at room temperature with agitation for 1.5 h. A further 7 units TEV protease was added and beads were left for a further 1 </w:t>
      </w:r>
      <w:r w:rsidR="009737B4">
        <w:t>h</w:t>
      </w:r>
      <w:r>
        <w:t xml:space="preserve">. </w:t>
      </w:r>
    </w:p>
    <w:p w14:paraId="1D586E4D" w14:textId="77777777" w:rsidR="005D6D2C" w:rsidRDefault="005D6D2C" w:rsidP="00E5114A">
      <w:pPr>
        <w:spacing w:line="360" w:lineRule="auto"/>
        <w:jc w:val="both"/>
      </w:pPr>
    </w:p>
    <w:p w14:paraId="648C3D69" w14:textId="77777777" w:rsidR="005D6D2C" w:rsidRDefault="005D6D2C" w:rsidP="00E5114A">
      <w:pPr>
        <w:pStyle w:val="Heading3"/>
        <w:jc w:val="both"/>
      </w:pPr>
      <w:bookmarkStart w:id="121" w:name="_Toc494222693"/>
      <w:r>
        <w:t xml:space="preserve">2.2.6 </w:t>
      </w:r>
      <w:r w:rsidRPr="00E725B0">
        <w:t>Rabbit muscle acetone powder preparation</w:t>
      </w:r>
      <w:bookmarkEnd w:id="121"/>
    </w:p>
    <w:p w14:paraId="731CE33F" w14:textId="77777777" w:rsidR="005D6D2C" w:rsidRPr="00A00479" w:rsidRDefault="005D6D2C" w:rsidP="00E5114A">
      <w:pPr>
        <w:jc w:val="both"/>
      </w:pPr>
    </w:p>
    <w:p w14:paraId="3646DCA0" w14:textId="39693059"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all steps at 4</w:t>
      </w:r>
      <w:r w:rsidR="009737B4">
        <w:rPr>
          <w:rFonts w:cs="Arial"/>
        </w:rPr>
        <w:t xml:space="preserve"> </w:t>
      </w:r>
      <w:r w:rsidRPr="00E725B0">
        <w:rPr>
          <w:rFonts w:cs="Arial"/>
        </w:rPr>
        <w:t>ºC unless stated otherwise) The muscle from the rear legs</w:t>
      </w:r>
      <w:r>
        <w:rPr>
          <w:rFonts w:cs="Arial"/>
        </w:rPr>
        <w:t xml:space="preserve"> of 2 freshly killed rabbits were</w:t>
      </w:r>
      <w:r w:rsidRPr="00E725B0">
        <w:rPr>
          <w:rFonts w:cs="Arial"/>
        </w:rPr>
        <w:t xml:space="preserve"> stripped of fat and connective tissue before being thoroughly minced. Minced muscle was suspended in 3</w:t>
      </w:r>
      <w:r w:rsidR="009737B4">
        <w:rPr>
          <w:rFonts w:cs="Arial"/>
        </w:rPr>
        <w:t xml:space="preserve"> </w:t>
      </w:r>
      <w:r w:rsidRPr="00E725B0">
        <w:rPr>
          <w:rFonts w:cs="Arial"/>
        </w:rPr>
        <w:t>L Guba Straub buffer</w:t>
      </w:r>
      <w:r w:rsidRPr="00E725B0">
        <w:rPr>
          <w:rFonts w:cs="Helvetica"/>
        </w:rPr>
        <w:t xml:space="preserve"> </w:t>
      </w:r>
      <w:r w:rsidRPr="00E725B0">
        <w:rPr>
          <w:rFonts w:cs="Arial"/>
        </w:rPr>
        <w:t>(300</w:t>
      </w:r>
      <w:r w:rsidR="009737B4">
        <w:rPr>
          <w:rFonts w:cs="Arial"/>
        </w:rPr>
        <w:t xml:space="preserve"> </w:t>
      </w:r>
      <w:r w:rsidRPr="00E725B0">
        <w:rPr>
          <w:rFonts w:cs="Arial"/>
        </w:rPr>
        <w:t>mM NaCL, 100</w:t>
      </w:r>
      <w:r w:rsidR="009737B4">
        <w:rPr>
          <w:rFonts w:cs="Arial"/>
        </w:rPr>
        <w:t xml:space="preserve"> </w:t>
      </w:r>
      <w:r w:rsidRPr="00E725B0">
        <w:rPr>
          <w:rFonts w:cs="Arial"/>
        </w:rPr>
        <w:t>mM NaH</w:t>
      </w:r>
      <w:r w:rsidRPr="00E725B0">
        <w:rPr>
          <w:rFonts w:cs="Arial"/>
          <w:vertAlign w:val="subscript"/>
        </w:rPr>
        <w:t>2</w:t>
      </w:r>
      <w:r w:rsidRPr="00E725B0">
        <w:rPr>
          <w:rFonts w:cs="Arial"/>
        </w:rPr>
        <w:t>PO</w:t>
      </w:r>
      <w:r w:rsidRPr="00E725B0">
        <w:rPr>
          <w:rFonts w:cs="Arial"/>
          <w:vertAlign w:val="subscript"/>
        </w:rPr>
        <w:t>4</w:t>
      </w:r>
      <w:r w:rsidRPr="00E725B0">
        <w:rPr>
          <w:rFonts w:cs="Arial"/>
        </w:rPr>
        <w:t>, 50</w:t>
      </w:r>
      <w:r w:rsidR="009737B4">
        <w:rPr>
          <w:rFonts w:cs="Arial"/>
        </w:rPr>
        <w:t xml:space="preserve"> </w:t>
      </w:r>
      <w:r w:rsidRPr="00E725B0">
        <w:rPr>
          <w:rFonts w:cs="Arial"/>
        </w:rPr>
        <w:t>mM Na</w:t>
      </w:r>
      <w:r w:rsidRPr="00E725B0">
        <w:rPr>
          <w:rFonts w:cs="Arial"/>
          <w:vertAlign w:val="subscript"/>
        </w:rPr>
        <w:t>2</w:t>
      </w:r>
      <w:r w:rsidRPr="00E725B0">
        <w:rPr>
          <w:rFonts w:cs="Arial"/>
        </w:rPr>
        <w:t>HPO</w:t>
      </w:r>
      <w:r w:rsidRPr="00E725B0">
        <w:rPr>
          <w:rFonts w:cs="Arial"/>
          <w:vertAlign w:val="subscript"/>
        </w:rPr>
        <w:t>4</w:t>
      </w:r>
      <w:r w:rsidRPr="00E725B0">
        <w:rPr>
          <w:rFonts w:cs="Arial"/>
        </w:rPr>
        <w:t>, 1 mM NaN</w:t>
      </w:r>
      <w:r w:rsidRPr="00E725B0">
        <w:rPr>
          <w:rFonts w:cs="Arial"/>
          <w:vertAlign w:val="subscript"/>
        </w:rPr>
        <w:t>3</w:t>
      </w:r>
      <w:r w:rsidRPr="00E725B0">
        <w:rPr>
          <w:rFonts w:cs="Arial"/>
        </w:rPr>
        <w:t>, 1 mM MgCl</w:t>
      </w:r>
      <w:r w:rsidRPr="00E725B0">
        <w:rPr>
          <w:rFonts w:cs="Arial"/>
          <w:vertAlign w:val="subscript"/>
        </w:rPr>
        <w:t>2</w:t>
      </w:r>
      <w:r w:rsidRPr="00E725B0">
        <w:rPr>
          <w:rFonts w:cs="Arial"/>
        </w:rPr>
        <w:t>, 1</w:t>
      </w:r>
      <w:r w:rsidR="009737B4">
        <w:rPr>
          <w:rFonts w:cs="Arial"/>
        </w:rPr>
        <w:t xml:space="preserve"> </w:t>
      </w:r>
      <w:r w:rsidRPr="00E725B0">
        <w:rPr>
          <w:rFonts w:cs="Arial"/>
        </w:rPr>
        <w:t>mM Na</w:t>
      </w:r>
      <w:r w:rsidRPr="00E725B0">
        <w:rPr>
          <w:rFonts w:cs="Arial"/>
          <w:vertAlign w:val="subscript"/>
        </w:rPr>
        <w:t>4</w:t>
      </w:r>
      <w:r w:rsidRPr="00E725B0">
        <w:rPr>
          <w:rFonts w:cs="Arial"/>
        </w:rPr>
        <w:t>P</w:t>
      </w:r>
      <w:r w:rsidRPr="00E725B0">
        <w:rPr>
          <w:rFonts w:cs="Arial"/>
          <w:vertAlign w:val="subscript"/>
        </w:rPr>
        <w:t>2</w:t>
      </w:r>
      <w:r w:rsidRPr="00E725B0">
        <w:rPr>
          <w:rFonts w:cs="Arial"/>
        </w:rPr>
        <w:t>O</w:t>
      </w:r>
      <w:r w:rsidRPr="00E725B0">
        <w:rPr>
          <w:rFonts w:cs="Arial"/>
          <w:vertAlign w:val="subscript"/>
        </w:rPr>
        <w:t>7</w:t>
      </w:r>
      <w:r w:rsidRPr="00E725B0">
        <w:rPr>
          <w:rFonts w:cs="Arial"/>
        </w:rPr>
        <w:t>, 0.05</w:t>
      </w:r>
      <w:r w:rsidR="009737B4">
        <w:rPr>
          <w:rFonts w:cs="Arial"/>
        </w:rPr>
        <w:t xml:space="preserve"> </w:t>
      </w:r>
      <w:r w:rsidRPr="00E725B0">
        <w:rPr>
          <w:rFonts w:cs="Arial"/>
        </w:rPr>
        <w:t>mM PMSF, 2</w:t>
      </w:r>
      <w:r w:rsidR="009737B4">
        <w:rPr>
          <w:rFonts w:cs="Arial"/>
        </w:rPr>
        <w:t xml:space="preserve"> </w:t>
      </w:r>
      <w:r w:rsidRPr="00E725B0">
        <w:rPr>
          <w:rFonts w:cs="Arial"/>
        </w:rPr>
        <w:t>mM ATP, pH</w:t>
      </w:r>
      <w:r w:rsidR="009737B4">
        <w:rPr>
          <w:rFonts w:cs="Arial"/>
        </w:rPr>
        <w:t xml:space="preserve"> </w:t>
      </w:r>
      <w:r w:rsidRPr="00E725B0">
        <w:rPr>
          <w:rFonts w:cs="Arial"/>
        </w:rPr>
        <w:t xml:space="preserve">6.5) with constant manual agitation for 15 min. This muscle slurry was then centrifuged </w:t>
      </w:r>
      <w:r w:rsidR="009737B4">
        <w:rPr>
          <w:rFonts w:cs="Arial"/>
        </w:rPr>
        <w:t>(</w:t>
      </w:r>
      <w:r w:rsidRPr="00E725B0">
        <w:rPr>
          <w:rFonts w:cs="Arial"/>
        </w:rPr>
        <w:t xml:space="preserve">3,000 </w:t>
      </w:r>
      <w:r w:rsidR="009737B4">
        <w:rPr>
          <w:rFonts w:cs="Arial"/>
        </w:rPr>
        <w:t>g</w:t>
      </w:r>
      <w:r w:rsidRPr="00E725B0">
        <w:rPr>
          <w:rFonts w:cs="Arial"/>
        </w:rPr>
        <w:t xml:space="preserve"> 20 min</w:t>
      </w:r>
      <w:r w:rsidR="009737B4">
        <w:rPr>
          <w:rFonts w:cs="Arial"/>
        </w:rPr>
        <w:t>)</w:t>
      </w:r>
      <w:r w:rsidRPr="00E725B0">
        <w:rPr>
          <w:rFonts w:cs="Arial"/>
        </w:rPr>
        <w:t>. The pellet was resuspended in 10</w:t>
      </w:r>
      <w:r w:rsidR="009737B4">
        <w:rPr>
          <w:rFonts w:cs="Arial"/>
        </w:rPr>
        <w:t xml:space="preserve"> </w:t>
      </w:r>
      <w:r w:rsidRPr="00E725B0">
        <w:rPr>
          <w:rFonts w:cs="Arial"/>
        </w:rPr>
        <w:t>L ‘solution i’ (50</w:t>
      </w:r>
      <w:r w:rsidR="009737B4">
        <w:rPr>
          <w:rFonts w:cs="Arial"/>
        </w:rPr>
        <w:t xml:space="preserve"> </w:t>
      </w:r>
      <w:r w:rsidRPr="00E725B0">
        <w:rPr>
          <w:rFonts w:cs="Arial"/>
        </w:rPr>
        <w:t>mM NaHCO3, 0.1</w:t>
      </w:r>
      <w:r w:rsidR="009737B4">
        <w:rPr>
          <w:rFonts w:cs="Arial"/>
        </w:rPr>
        <w:t xml:space="preserve"> </w:t>
      </w:r>
      <w:r w:rsidRPr="00E725B0">
        <w:rPr>
          <w:rFonts w:cs="Arial"/>
        </w:rPr>
        <w:t>mM CaCl2) and manually agitated for 15 min.</w:t>
      </w:r>
    </w:p>
    <w:p w14:paraId="578ABFF7"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00F33868" w14:textId="7B3D8DC2"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10</w:t>
      </w:r>
      <w:r>
        <w:rPr>
          <w:rFonts w:cs="Arial"/>
        </w:rPr>
        <w:t xml:space="preserve"> </w:t>
      </w:r>
      <w:r w:rsidRPr="00E725B0">
        <w:rPr>
          <w:rFonts w:cs="Arial"/>
        </w:rPr>
        <w:t>L suspension was filtered through two layers of cheese cloth and the residue resuspended in 1</w:t>
      </w:r>
      <w:r w:rsidR="009737B4">
        <w:rPr>
          <w:rFonts w:cs="Arial"/>
        </w:rPr>
        <w:t xml:space="preserve"> </w:t>
      </w:r>
      <w:r w:rsidRPr="00E725B0">
        <w:rPr>
          <w:rFonts w:cs="Arial"/>
        </w:rPr>
        <w:t>L ‘solution ii’ (10</w:t>
      </w:r>
      <w:r w:rsidR="009737B4">
        <w:rPr>
          <w:rFonts w:cs="Arial"/>
        </w:rPr>
        <w:t xml:space="preserve"> </w:t>
      </w:r>
      <w:r w:rsidRPr="00E725B0">
        <w:rPr>
          <w:rFonts w:cs="Arial"/>
        </w:rPr>
        <w:t>mM NaHCO</w:t>
      </w:r>
      <w:r w:rsidRPr="00E725B0">
        <w:rPr>
          <w:rFonts w:cs="Arial"/>
          <w:vertAlign w:val="subscript"/>
        </w:rPr>
        <w:t>3</w:t>
      </w:r>
      <w:r w:rsidRPr="00E725B0">
        <w:rPr>
          <w:rFonts w:cs="Arial"/>
        </w:rPr>
        <w:t>, 10</w:t>
      </w:r>
      <w:r w:rsidR="009737B4">
        <w:rPr>
          <w:rFonts w:cs="Arial"/>
        </w:rPr>
        <w:t xml:space="preserve"> </w:t>
      </w:r>
      <w:r w:rsidRPr="00E725B0">
        <w:rPr>
          <w:rFonts w:cs="Arial"/>
        </w:rPr>
        <w:t>mM Na</w:t>
      </w:r>
      <w:r w:rsidRPr="00E725B0">
        <w:rPr>
          <w:rFonts w:cs="Arial"/>
          <w:vertAlign w:val="subscript"/>
        </w:rPr>
        <w:t>2</w:t>
      </w:r>
      <w:r w:rsidRPr="00E725B0">
        <w:rPr>
          <w:rFonts w:cs="Arial"/>
        </w:rPr>
        <w:t>CO</w:t>
      </w:r>
      <w:r w:rsidRPr="00E725B0">
        <w:rPr>
          <w:rFonts w:cs="Arial"/>
          <w:vertAlign w:val="subscript"/>
        </w:rPr>
        <w:t>3</w:t>
      </w:r>
      <w:r w:rsidRPr="00E725B0">
        <w:rPr>
          <w:rFonts w:cs="Arial"/>
        </w:rPr>
        <w:t>, 0.1</w:t>
      </w:r>
      <w:r w:rsidR="009737B4">
        <w:rPr>
          <w:rFonts w:cs="Arial"/>
        </w:rPr>
        <w:t xml:space="preserve"> </w:t>
      </w:r>
      <w:r w:rsidRPr="00E725B0">
        <w:rPr>
          <w:rFonts w:cs="Arial"/>
        </w:rPr>
        <w:t>mM CaCl</w:t>
      </w:r>
      <w:r w:rsidRPr="00E725B0">
        <w:rPr>
          <w:rFonts w:cs="Arial"/>
          <w:vertAlign w:val="subscript"/>
        </w:rPr>
        <w:t>2</w:t>
      </w:r>
      <w:r w:rsidRPr="00E725B0">
        <w:rPr>
          <w:rFonts w:cs="Arial"/>
        </w:rPr>
        <w:t xml:space="preserve">). This was again </w:t>
      </w:r>
      <w:r w:rsidR="009737B4">
        <w:rPr>
          <w:rFonts w:cs="Arial"/>
        </w:rPr>
        <w:t>manually agitated for 15 min</w:t>
      </w:r>
      <w:r w:rsidRPr="00E725B0">
        <w:rPr>
          <w:rFonts w:cs="Arial"/>
        </w:rPr>
        <w:t xml:space="preserve"> before being filtered through 2 layers of cheese cloth. Residue was then resuspended in 10</w:t>
      </w:r>
      <w:r w:rsidR="009737B4">
        <w:rPr>
          <w:rFonts w:cs="Arial"/>
        </w:rPr>
        <w:t xml:space="preserve"> </w:t>
      </w:r>
      <w:r w:rsidRPr="00E725B0">
        <w:rPr>
          <w:rFonts w:cs="Arial"/>
        </w:rPr>
        <w:t>L dH</w:t>
      </w:r>
      <w:r w:rsidRPr="00E725B0">
        <w:rPr>
          <w:rFonts w:cs="Arial"/>
          <w:vertAlign w:val="subscript"/>
        </w:rPr>
        <w:t>2</w:t>
      </w:r>
      <w:r w:rsidRPr="00E725B0">
        <w:rPr>
          <w:rFonts w:cs="Arial"/>
        </w:rPr>
        <w:t>O and quickly filtered through 2 layers of cheese cloth. Residue was then resuspended in 2.5</w:t>
      </w:r>
      <w:r w:rsidR="00930C80">
        <w:rPr>
          <w:rFonts w:cs="Arial"/>
        </w:rPr>
        <w:t xml:space="preserve"> </w:t>
      </w:r>
      <w:r w:rsidRPr="00E725B0">
        <w:rPr>
          <w:rFonts w:cs="Arial"/>
        </w:rPr>
        <w:t xml:space="preserve">L acetone and once again filtered </w:t>
      </w:r>
      <w:r w:rsidRPr="00E725B0">
        <w:rPr>
          <w:rFonts w:cs="Arial"/>
        </w:rPr>
        <w:lastRenderedPageBreak/>
        <w:t>through cheesecloth. This step was repeated until the filtrate ran clear (usually three acetone washes).</w:t>
      </w:r>
      <w:r>
        <w:rPr>
          <w:rFonts w:cs="Arial"/>
        </w:rPr>
        <w:t xml:space="preserve"> </w:t>
      </w:r>
      <w:r w:rsidRPr="00E725B0">
        <w:rPr>
          <w:rFonts w:cs="Arial"/>
        </w:rPr>
        <w:t>Powdery residue was the spread on filter paper in a fume cupboard and left overnight to allow residual acetone to evaporate. Powder was then stored at -80</w:t>
      </w:r>
      <w:r w:rsidR="009737B4">
        <w:rPr>
          <w:rFonts w:cs="Arial"/>
        </w:rPr>
        <w:t xml:space="preserve"> </w:t>
      </w:r>
      <w:r w:rsidRPr="00E725B0">
        <w:rPr>
          <w:rFonts w:cs="Arial"/>
        </w:rPr>
        <w:t>ºC in 5</w:t>
      </w:r>
      <w:r w:rsidR="009737B4">
        <w:rPr>
          <w:rFonts w:cs="Arial"/>
        </w:rPr>
        <w:t xml:space="preserve"> </w:t>
      </w:r>
      <w:r w:rsidRPr="00E725B0">
        <w:rPr>
          <w:rFonts w:cs="Arial"/>
        </w:rPr>
        <w:t>g</w:t>
      </w:r>
      <w:r w:rsidR="009737B4">
        <w:rPr>
          <w:rFonts w:cs="Arial"/>
        </w:rPr>
        <w:t>ram</w:t>
      </w:r>
      <w:r w:rsidRPr="00E725B0">
        <w:rPr>
          <w:rFonts w:cs="Arial"/>
        </w:rPr>
        <w:t xml:space="preserve"> aliquots</w:t>
      </w:r>
      <w:r>
        <w:rPr>
          <w:rFonts w:cs="Arial"/>
        </w:rPr>
        <w:t xml:space="preserve"> and used over 12 months</w:t>
      </w:r>
      <w:r w:rsidRPr="00E725B0">
        <w:rPr>
          <w:rFonts w:cs="Arial"/>
        </w:rPr>
        <w:t>.</w:t>
      </w:r>
    </w:p>
    <w:p w14:paraId="0DC7A0D0"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3E70F36D" w14:textId="77777777" w:rsidR="005D6D2C" w:rsidRDefault="005D6D2C" w:rsidP="00E5114A">
      <w:pPr>
        <w:pStyle w:val="Heading3"/>
        <w:jc w:val="both"/>
      </w:pPr>
      <w:bookmarkStart w:id="122" w:name="_Toc494222694"/>
      <w:r>
        <w:t xml:space="preserve">2.2.7 </w:t>
      </w:r>
      <w:r w:rsidRPr="00E725B0">
        <w:t>Rabbit muscle actin purification from acetone powder</w:t>
      </w:r>
      <w:bookmarkEnd w:id="122"/>
    </w:p>
    <w:p w14:paraId="0E3773DB" w14:textId="77777777" w:rsidR="005D6D2C" w:rsidRPr="00A00479" w:rsidRDefault="005D6D2C" w:rsidP="00E5114A">
      <w:pPr>
        <w:jc w:val="both"/>
      </w:pPr>
    </w:p>
    <w:p w14:paraId="00644CDD" w14:textId="32BC4E5C"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5g aliquot of acetone powder resuspended in 100</w:t>
      </w:r>
      <w:r w:rsidR="009737B4">
        <w:rPr>
          <w:rFonts w:cs="Arial"/>
        </w:rPr>
        <w:t xml:space="preserve"> </w:t>
      </w:r>
      <w:r w:rsidRPr="00E725B0">
        <w:rPr>
          <w:rFonts w:cs="Arial"/>
        </w:rPr>
        <w:t>ml chilled (4</w:t>
      </w:r>
      <w:r w:rsidR="009737B4">
        <w:rPr>
          <w:rFonts w:cs="Arial"/>
        </w:rPr>
        <w:t xml:space="preserve"> </w:t>
      </w:r>
      <w:r w:rsidRPr="00E725B0">
        <w:rPr>
          <w:rFonts w:cs="Arial"/>
        </w:rPr>
        <w:t>°C) G</w:t>
      </w:r>
      <w:r>
        <w:rPr>
          <w:rFonts w:cs="Arial"/>
        </w:rPr>
        <w:t>-</w:t>
      </w:r>
      <w:r w:rsidRPr="00E725B0">
        <w:rPr>
          <w:rFonts w:cs="Arial"/>
        </w:rPr>
        <w:t>buffer (20 ml G</w:t>
      </w:r>
      <w:r>
        <w:rPr>
          <w:rFonts w:cs="Arial"/>
        </w:rPr>
        <w:t>-</w:t>
      </w:r>
      <w:r w:rsidRPr="00E725B0">
        <w:rPr>
          <w:rFonts w:cs="Arial"/>
        </w:rPr>
        <w:t>buffer per gram acetone powder) with stirri</w:t>
      </w:r>
      <w:r w:rsidR="009737B4">
        <w:rPr>
          <w:rFonts w:cs="Arial"/>
        </w:rPr>
        <w:t>ng in an ice bath for 30 min</w:t>
      </w:r>
      <w:r w:rsidRPr="00E725B0">
        <w:rPr>
          <w:rFonts w:cs="Arial"/>
        </w:rPr>
        <w:t>. Suspension centri</w:t>
      </w:r>
      <w:r w:rsidR="009737B4">
        <w:rPr>
          <w:rFonts w:cs="Arial"/>
        </w:rPr>
        <w:t>fuged (20,000 g 35 min)</w:t>
      </w:r>
      <w:r w:rsidRPr="00E725B0">
        <w:rPr>
          <w:rFonts w:cs="Arial"/>
        </w:rPr>
        <w:t xml:space="preserve"> and insoluble fraction removed. Supernatant filtered through glass wool and then 0.45</w:t>
      </w:r>
      <w:r w:rsidR="009737B4">
        <w:rPr>
          <w:rFonts w:cs="Arial"/>
        </w:rPr>
        <w:t xml:space="preserve"> </w:t>
      </w:r>
      <w:r w:rsidRPr="00E725B0">
        <w:rPr>
          <w:rFonts w:cs="Arial"/>
        </w:rPr>
        <w:t>µM and 0.22</w:t>
      </w:r>
      <w:r w:rsidR="009737B4">
        <w:rPr>
          <w:rFonts w:cs="Arial"/>
        </w:rPr>
        <w:t xml:space="preserve"> </w:t>
      </w:r>
      <w:r w:rsidRPr="00E725B0">
        <w:rPr>
          <w:rFonts w:cs="Arial"/>
        </w:rPr>
        <w:t xml:space="preserve">µM </w:t>
      </w:r>
      <w:r w:rsidRPr="001D30B0">
        <w:rPr>
          <w:rFonts w:cs="Arial"/>
        </w:rPr>
        <w:t>filters</w:t>
      </w:r>
      <w:r w:rsidRPr="002B4EC7">
        <w:t xml:space="preserve"> </w:t>
      </w:r>
      <w:r>
        <w:t>(</w:t>
      </w:r>
      <w:r w:rsidRPr="002B4EC7">
        <w:rPr>
          <w:rFonts w:cs="Arial"/>
        </w:rPr>
        <w:t>Sartorius Stedim Biotech</w:t>
      </w:r>
      <w:r>
        <w:rPr>
          <w:rFonts w:cs="Arial"/>
        </w:rPr>
        <w:t>)</w:t>
      </w:r>
      <w:r w:rsidRPr="00E725B0">
        <w:rPr>
          <w:rFonts w:cs="Arial"/>
          <w:b/>
        </w:rPr>
        <w:t xml:space="preserve">. </w:t>
      </w:r>
      <w:r w:rsidRPr="00E725B0">
        <w:rPr>
          <w:rFonts w:cs="Arial"/>
        </w:rPr>
        <w:t>Actin was then induced to polym</w:t>
      </w:r>
      <w:r>
        <w:rPr>
          <w:rFonts w:cs="Arial"/>
        </w:rPr>
        <w:t>e</w:t>
      </w:r>
      <w:r w:rsidRPr="00E725B0">
        <w:rPr>
          <w:rFonts w:cs="Arial"/>
        </w:rPr>
        <w:t>rise by the addition of 800 mM KCl, and 2 mM MgCl</w:t>
      </w:r>
      <w:r w:rsidRPr="00E725B0">
        <w:rPr>
          <w:rFonts w:cs="Arial"/>
          <w:vertAlign w:val="subscript"/>
        </w:rPr>
        <w:t>2</w:t>
      </w:r>
      <w:r w:rsidRPr="00E725B0">
        <w:rPr>
          <w:rFonts w:cs="Arial"/>
        </w:rPr>
        <w:t>, with gentle and consistent stirring, at room temperature 30 min then at 4</w:t>
      </w:r>
      <w:r w:rsidR="009737B4">
        <w:rPr>
          <w:rFonts w:cs="Arial"/>
        </w:rPr>
        <w:t xml:space="preserve"> </w:t>
      </w:r>
      <w:r w:rsidRPr="00E725B0">
        <w:rPr>
          <w:rFonts w:cs="Arial"/>
        </w:rPr>
        <w:t xml:space="preserve">°C for 30 min. F-actin was then sediment by centrifugation at (Beckman Coulter Optima L-90K, 45 Ti rotor) </w:t>
      </w:r>
      <w:r w:rsidR="009737B4">
        <w:rPr>
          <w:rFonts w:cs="Arial"/>
        </w:rPr>
        <w:t xml:space="preserve">(35,000 g, </w:t>
      </w:r>
      <w:r w:rsidRPr="00E725B0">
        <w:rPr>
          <w:rFonts w:cs="Arial"/>
        </w:rPr>
        <w:t>2 h</w:t>
      </w:r>
      <w:r w:rsidR="009737B4">
        <w:rPr>
          <w:rFonts w:cs="Arial"/>
        </w:rPr>
        <w:t>,</w:t>
      </w:r>
      <w:r w:rsidRPr="00E725B0">
        <w:rPr>
          <w:rFonts w:cs="Arial"/>
        </w:rPr>
        <w:t xml:space="preserve"> 4</w:t>
      </w:r>
      <w:r w:rsidR="009737B4">
        <w:rPr>
          <w:rFonts w:cs="Arial"/>
        </w:rPr>
        <w:t xml:space="preserve"> </w:t>
      </w:r>
      <w:r w:rsidRPr="00E725B0">
        <w:rPr>
          <w:rFonts w:cs="Arial"/>
        </w:rPr>
        <w:t>°C</w:t>
      </w:r>
      <w:r w:rsidR="009737B4">
        <w:rPr>
          <w:rFonts w:cs="Arial"/>
        </w:rPr>
        <w:t>)</w:t>
      </w:r>
      <w:r w:rsidRPr="00E725B0">
        <w:rPr>
          <w:rFonts w:cs="Arial"/>
        </w:rPr>
        <w:t>. The supernatant was discarded and the ‘glassy’ pellet of F-actin resuspended in at least 10</w:t>
      </w:r>
      <w:r w:rsidR="009737B4">
        <w:rPr>
          <w:rFonts w:cs="Arial"/>
        </w:rPr>
        <w:t xml:space="preserve"> </w:t>
      </w:r>
      <w:r w:rsidRPr="00E725B0">
        <w:rPr>
          <w:rFonts w:cs="Arial"/>
        </w:rPr>
        <w:t>ml G</w:t>
      </w:r>
      <w:r w:rsidR="00930C80">
        <w:rPr>
          <w:rFonts w:cs="Arial"/>
        </w:rPr>
        <w:t>-</w:t>
      </w:r>
      <w:r w:rsidRPr="00E725B0">
        <w:rPr>
          <w:rFonts w:cs="Arial"/>
        </w:rPr>
        <w:t>buffer in a glass-teflon homogeniser. This suspension was transferred to dialysis tubing pre-equilibrated with G-buffer and dialysed against G-buffer at 4</w:t>
      </w:r>
      <w:r w:rsidR="009737B4">
        <w:rPr>
          <w:rFonts w:cs="Arial"/>
        </w:rPr>
        <w:t xml:space="preserve"> </w:t>
      </w:r>
      <w:r w:rsidRPr="00E725B0">
        <w:rPr>
          <w:rFonts w:cs="Arial"/>
        </w:rPr>
        <w:t xml:space="preserve">°C for 48-72 h, with at least nine buffer changes. The depolymerised actin was then centrifuged </w:t>
      </w:r>
      <w:r w:rsidR="00A908AC">
        <w:rPr>
          <w:rFonts w:cs="Arial"/>
        </w:rPr>
        <w:t>(</w:t>
      </w:r>
      <w:r w:rsidRPr="00E725B0">
        <w:rPr>
          <w:rFonts w:cs="Arial"/>
        </w:rPr>
        <w:t xml:space="preserve">35,000 </w:t>
      </w:r>
      <w:r w:rsidR="009737B4">
        <w:rPr>
          <w:rFonts w:cs="Arial"/>
        </w:rPr>
        <w:t>g</w:t>
      </w:r>
      <w:r w:rsidR="00A908AC">
        <w:rPr>
          <w:rFonts w:cs="Arial"/>
        </w:rPr>
        <w:t xml:space="preserve">, 2 h, 4 </w:t>
      </w:r>
      <w:r w:rsidR="00A908AC" w:rsidRPr="00E725B0">
        <w:rPr>
          <w:rFonts w:cs="Arial"/>
        </w:rPr>
        <w:t>°C</w:t>
      </w:r>
      <w:r w:rsidR="00A908AC">
        <w:rPr>
          <w:rFonts w:cs="Arial"/>
        </w:rPr>
        <w:t>)</w:t>
      </w:r>
      <w:r w:rsidRPr="00E725B0">
        <w:rPr>
          <w:rFonts w:cs="Arial"/>
        </w:rPr>
        <w:t xml:space="preserve"> (Beckman Coulter O</w:t>
      </w:r>
      <w:r w:rsidR="00A908AC">
        <w:rPr>
          <w:rFonts w:cs="Arial"/>
        </w:rPr>
        <w:t xml:space="preserve">ptimaMax 130K, MLA80 rotor) </w:t>
      </w:r>
      <w:r w:rsidRPr="00E725B0">
        <w:rPr>
          <w:rFonts w:cs="Arial"/>
        </w:rPr>
        <w:t xml:space="preserve">and loaded on a </w:t>
      </w:r>
      <w:r w:rsidRPr="00697141">
        <w:rPr>
          <w:rFonts w:cs="Arial"/>
        </w:rPr>
        <w:t>Sephacryl S300 gel filtration column</w:t>
      </w:r>
      <w:r w:rsidRPr="00E725B0">
        <w:rPr>
          <w:rFonts w:cs="Arial"/>
        </w:rPr>
        <w:t xml:space="preserve"> (Amersham XK26) that was pre-equilibrated with G-Buffer. 7 ml factions were collected and those containing protein identified using </w:t>
      </w:r>
      <w:r w:rsidRPr="00697141">
        <w:rPr>
          <w:rFonts w:cs="Arial"/>
        </w:rPr>
        <w:t>bradford reagent</w:t>
      </w:r>
      <w:r>
        <w:rPr>
          <w:rFonts w:cs="Arial"/>
        </w:rPr>
        <w:t xml:space="preserve"> (Bio-Rad)</w:t>
      </w:r>
      <w:r w:rsidRPr="00E725B0">
        <w:rPr>
          <w:rFonts w:cs="Arial"/>
        </w:rPr>
        <w:t>. The concentration of actin across these factions was calculated spectroscopically at 290 nm to account for the presence of ATP. The peak faction of actin and those factions that eluted post-peak faction were then stored at 4</w:t>
      </w:r>
      <w:r w:rsidR="00A908AC">
        <w:rPr>
          <w:rFonts w:cs="Arial"/>
        </w:rPr>
        <w:t xml:space="preserve"> </w:t>
      </w:r>
      <w:r w:rsidRPr="00E725B0">
        <w:rPr>
          <w:rFonts w:cs="Arial"/>
        </w:rPr>
        <w:t>°C for up to 3 weeks.</w:t>
      </w:r>
    </w:p>
    <w:p w14:paraId="22E56585"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557471BD" w14:textId="77777777" w:rsidR="005D6D2C" w:rsidRDefault="005D6D2C" w:rsidP="00E5114A">
      <w:pPr>
        <w:pStyle w:val="Heading3"/>
        <w:jc w:val="both"/>
      </w:pPr>
      <w:bookmarkStart w:id="123" w:name="_Toc494222695"/>
      <w:r>
        <w:t xml:space="preserve">2.2.8 </w:t>
      </w:r>
      <w:r w:rsidRPr="00E725B0">
        <w:t>Labelling muscle actin with N-(1-pyrene)iodoacetamide</w:t>
      </w:r>
      <w:bookmarkEnd w:id="123"/>
    </w:p>
    <w:p w14:paraId="6F3C4064" w14:textId="77777777" w:rsidR="005D6D2C" w:rsidRPr="00A00479" w:rsidRDefault="005D6D2C" w:rsidP="00E5114A">
      <w:pPr>
        <w:jc w:val="both"/>
      </w:pPr>
    </w:p>
    <w:p w14:paraId="757F2945" w14:textId="1BEEC4F2" w:rsidR="005D6D2C" w:rsidRPr="00E725B0" w:rsidRDefault="005D6D2C" w:rsidP="00E5114A">
      <w:pPr>
        <w:spacing w:line="360" w:lineRule="auto"/>
        <w:jc w:val="both"/>
        <w:rPr>
          <w:rFonts w:cs="Arial"/>
        </w:rPr>
      </w:pPr>
      <w:r w:rsidRPr="00E725B0">
        <w:t xml:space="preserve">Pre-peak factions from a fresh G-actin prep were combined, diluted to 1 mg/ml with G-buffer and then dialysed against G-buffer (-DTT) for 48 h at </w:t>
      </w:r>
      <w:r w:rsidRPr="00E725B0">
        <w:rPr>
          <w:rFonts w:cs="Arial"/>
        </w:rPr>
        <w:t>4</w:t>
      </w:r>
      <w:r w:rsidR="00A908AC">
        <w:rPr>
          <w:rFonts w:cs="Arial"/>
        </w:rPr>
        <w:t xml:space="preserve"> </w:t>
      </w:r>
      <w:r w:rsidRPr="00E725B0">
        <w:rPr>
          <w:rFonts w:cs="Arial"/>
        </w:rPr>
        <w:t>°C</w:t>
      </w:r>
      <w:r w:rsidRPr="00E725B0">
        <w:t xml:space="preserve"> with at least 6 buffer changes. This was induced to polymerise by the addition of </w:t>
      </w:r>
      <w:r w:rsidRPr="00E725B0">
        <w:rPr>
          <w:rFonts w:cs="Arial"/>
        </w:rPr>
        <w:t>100 mM KCl, and 2 mM MgCl</w:t>
      </w:r>
      <w:r w:rsidRPr="00E725B0">
        <w:rPr>
          <w:rFonts w:cs="Arial"/>
          <w:vertAlign w:val="subscript"/>
        </w:rPr>
        <w:t>2</w:t>
      </w:r>
      <w:r w:rsidRPr="00E725B0">
        <w:rPr>
          <w:rFonts w:cs="Arial"/>
        </w:rPr>
        <w:t xml:space="preserve"> with stirring at room temperature for at least 20 </w:t>
      </w:r>
      <w:r w:rsidR="00A908AC">
        <w:rPr>
          <w:rFonts w:cs="Arial"/>
        </w:rPr>
        <w:t>min</w:t>
      </w:r>
      <w:r w:rsidRPr="00E725B0">
        <w:rPr>
          <w:rFonts w:cs="Arial"/>
        </w:rPr>
        <w:t xml:space="preserve">. Pyrene was diluted in DMF and added to F-actin mix while stirring at a 10:1 molar ratio pyrene:actin. Stirring </w:t>
      </w:r>
      <w:r w:rsidRPr="00E725B0">
        <w:rPr>
          <w:rFonts w:cs="Arial"/>
        </w:rPr>
        <w:lastRenderedPageBreak/>
        <w:t>continued overnight at 4</w:t>
      </w:r>
      <w:r w:rsidR="00A908AC">
        <w:rPr>
          <w:rFonts w:cs="Arial"/>
        </w:rPr>
        <w:t xml:space="preserve"> </w:t>
      </w:r>
      <w:r w:rsidRPr="00E725B0">
        <w:rPr>
          <w:rFonts w:cs="Arial"/>
        </w:rPr>
        <w:t>°C in the dark. This was then dialysed against G-buffer (+DTT) at least three buffer changes over a few hours at 4</w:t>
      </w:r>
      <w:r w:rsidR="00A908AC">
        <w:rPr>
          <w:rFonts w:cs="Arial"/>
        </w:rPr>
        <w:t xml:space="preserve"> </w:t>
      </w:r>
      <w:r w:rsidRPr="00E725B0">
        <w:rPr>
          <w:rFonts w:cs="Arial"/>
        </w:rPr>
        <w:t>°C before excess pyrene aggregation was removed by low speed centrifugation (3,000 g</w:t>
      </w:r>
      <w:r w:rsidR="00A908AC">
        <w:rPr>
          <w:rFonts w:cs="Arial"/>
        </w:rPr>
        <w:t>,</w:t>
      </w:r>
      <w:r w:rsidRPr="00E725B0">
        <w:rPr>
          <w:rFonts w:cs="Arial"/>
        </w:rPr>
        <w:t xml:space="preserve"> 5 </w:t>
      </w:r>
      <w:r w:rsidR="00A908AC">
        <w:rPr>
          <w:rFonts w:cs="Arial"/>
        </w:rPr>
        <w:t>min</w:t>
      </w:r>
      <w:r w:rsidRPr="00E725B0">
        <w:rPr>
          <w:rFonts w:cs="Arial"/>
        </w:rPr>
        <w:t>). Actin was then induced to polymerise by addition of 100 mM KCl, and 2 mM MgCl</w:t>
      </w:r>
      <w:r w:rsidRPr="00E725B0">
        <w:rPr>
          <w:rFonts w:cs="Arial"/>
          <w:vertAlign w:val="subscript"/>
        </w:rPr>
        <w:t>2</w:t>
      </w:r>
      <w:r w:rsidRPr="00E725B0">
        <w:rPr>
          <w:rFonts w:cs="Arial"/>
        </w:rPr>
        <w:t xml:space="preserve"> with stirring at room temperature for at least 20 </w:t>
      </w:r>
      <w:r w:rsidR="00A908AC">
        <w:rPr>
          <w:rFonts w:cs="Arial"/>
        </w:rPr>
        <w:t>min</w:t>
      </w:r>
      <w:r w:rsidRPr="00E725B0">
        <w:rPr>
          <w:rFonts w:cs="Arial"/>
        </w:rPr>
        <w:t xml:space="preserve">. F-actin was pelleted by centrifugation at 40,000 g for 1 </w:t>
      </w:r>
      <w:r w:rsidR="00A908AC">
        <w:rPr>
          <w:rFonts w:cs="Arial"/>
        </w:rPr>
        <w:t>h</w:t>
      </w:r>
      <w:r w:rsidRPr="00E725B0">
        <w:rPr>
          <w:rFonts w:cs="Arial"/>
        </w:rPr>
        <w:t xml:space="preserve"> at 4</w:t>
      </w:r>
      <w:r w:rsidR="00A908AC">
        <w:rPr>
          <w:rFonts w:cs="Arial"/>
        </w:rPr>
        <w:t xml:space="preserve"> </w:t>
      </w:r>
      <w:r w:rsidRPr="00E725B0">
        <w:rPr>
          <w:rFonts w:cs="Arial"/>
        </w:rPr>
        <w:t>°C (Beckman Coulter OptimaMax 130K, MLA80 rotor). The supernatant was discarded and the pellet of F-actin resuspended in G-buffer (+DTT) to approximately 5 mg/ml with a glass-teflon homogeniser. This suspension was transferred to dialysis tubing pre-equilibrated with G-buffer and dialysed against G-buffer at 4</w:t>
      </w:r>
      <w:r w:rsidR="00A908AC">
        <w:rPr>
          <w:rFonts w:cs="Arial"/>
        </w:rPr>
        <w:t xml:space="preserve"> </w:t>
      </w:r>
      <w:r w:rsidRPr="00E725B0">
        <w:rPr>
          <w:rFonts w:cs="Arial"/>
        </w:rPr>
        <w:t xml:space="preserve">°C for 48 </w:t>
      </w:r>
      <w:r w:rsidR="00A908AC">
        <w:rPr>
          <w:rFonts w:cs="Arial"/>
        </w:rPr>
        <w:t>h</w:t>
      </w:r>
      <w:r w:rsidRPr="00E725B0">
        <w:rPr>
          <w:rFonts w:cs="Arial"/>
        </w:rPr>
        <w:t xml:space="preserve">, with at least six buffer changes. The depolymerised actin was then centrifuged at 40,000 </w:t>
      </w:r>
      <w:r w:rsidR="00A908AC">
        <w:rPr>
          <w:rFonts w:cs="Arial"/>
        </w:rPr>
        <w:t>g</w:t>
      </w:r>
      <w:r w:rsidRPr="00E725B0">
        <w:rPr>
          <w:rFonts w:cs="Arial"/>
        </w:rPr>
        <w:t xml:space="preserve"> (Beckman Coulter OptimaMax 130K, MLA80 rotor) for 2 </w:t>
      </w:r>
      <w:r w:rsidR="00A908AC">
        <w:rPr>
          <w:rFonts w:cs="Arial"/>
        </w:rPr>
        <w:t>h</w:t>
      </w:r>
      <w:r w:rsidRPr="00E725B0">
        <w:rPr>
          <w:rFonts w:cs="Arial"/>
        </w:rPr>
        <w:t xml:space="preserve"> at 4</w:t>
      </w:r>
      <w:r w:rsidR="00A908AC">
        <w:rPr>
          <w:rFonts w:cs="Arial"/>
        </w:rPr>
        <w:t xml:space="preserve"> </w:t>
      </w:r>
      <w:r w:rsidRPr="00E725B0">
        <w:rPr>
          <w:rFonts w:cs="Arial"/>
        </w:rPr>
        <w:t xml:space="preserve">°C and loaded on a foil wrapped </w:t>
      </w:r>
      <w:r w:rsidRPr="00483CB9">
        <w:rPr>
          <w:rFonts w:cs="Arial"/>
        </w:rPr>
        <w:t>Sephacryl S300 gel filtration</w:t>
      </w:r>
      <w:r w:rsidRPr="00E725B0">
        <w:rPr>
          <w:rFonts w:cs="Arial"/>
        </w:rPr>
        <w:t xml:space="preserve"> column (Amersham XK26) that was pre-equilibrated with G-Buffer. 1 ml factions were collected and those containing protein identified using </w:t>
      </w:r>
      <w:r w:rsidRPr="00483CB9">
        <w:rPr>
          <w:rFonts w:cs="Arial"/>
        </w:rPr>
        <w:t>bradford reagent</w:t>
      </w:r>
      <w:r>
        <w:rPr>
          <w:rFonts w:cs="Arial"/>
        </w:rPr>
        <w:t xml:space="preserve"> (Bio-Rad)</w:t>
      </w:r>
      <w:r w:rsidRPr="00E725B0">
        <w:rPr>
          <w:rFonts w:cs="Arial"/>
        </w:rPr>
        <w:t>. Pyrene assays were then performed using pyrene actin from the different post-peak fractions. Those that gave good signal were combined and aliquoted into 30 µl aliquots, flash frozen in liquid nitrogen and stored at -80</w:t>
      </w:r>
      <w:r w:rsidR="00A908AC">
        <w:rPr>
          <w:rFonts w:cs="Arial"/>
        </w:rPr>
        <w:t xml:space="preserve"> </w:t>
      </w:r>
      <w:r w:rsidRPr="00E725B0">
        <w:rPr>
          <w:rFonts w:cs="Arial"/>
        </w:rPr>
        <w:t xml:space="preserve">°C. Concentration was determined by gel electrophoresis as discussed </w:t>
      </w:r>
      <w:r>
        <w:rPr>
          <w:rFonts w:cs="Arial"/>
        </w:rPr>
        <w:t>previously</w:t>
      </w:r>
      <w:r w:rsidRPr="00E725B0">
        <w:rPr>
          <w:rFonts w:cs="Arial"/>
        </w:rPr>
        <w:t>.</w:t>
      </w:r>
    </w:p>
    <w:p w14:paraId="2A5F4077" w14:textId="77777777" w:rsidR="005D6D2C" w:rsidRDefault="005D6D2C" w:rsidP="00E5114A">
      <w:pPr>
        <w:jc w:val="both"/>
      </w:pPr>
    </w:p>
    <w:p w14:paraId="2338ED93" w14:textId="77777777" w:rsidR="005D6D2C" w:rsidRDefault="005D6D2C" w:rsidP="00E5114A">
      <w:pPr>
        <w:pStyle w:val="Heading3"/>
        <w:jc w:val="both"/>
      </w:pPr>
      <w:bookmarkStart w:id="124" w:name="_Toc494222696"/>
      <w:r>
        <w:t xml:space="preserve">2.2.9 </w:t>
      </w:r>
      <w:r w:rsidRPr="00E725B0">
        <w:t>Buffer exchange:</w:t>
      </w:r>
      <w:bookmarkEnd w:id="124"/>
    </w:p>
    <w:p w14:paraId="59FED9CC" w14:textId="77777777" w:rsidR="005D6D2C" w:rsidRPr="00A00479" w:rsidRDefault="005D6D2C" w:rsidP="00E5114A">
      <w:pPr>
        <w:jc w:val="both"/>
      </w:pPr>
    </w:p>
    <w:p w14:paraId="20F64632" w14:textId="0EB777E8"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rsidRPr="00E725B0">
        <w:rPr>
          <w:rFonts w:cs="Arial"/>
        </w:rPr>
        <w:t>The protein to be buffer exchanged was thawed on ice. Meanwhile a PD Minitrap G-25 column (GE Healthcare) was equilibrated with 3 x 3</w:t>
      </w:r>
      <w:r w:rsidR="00A908AC">
        <w:rPr>
          <w:rFonts w:cs="Arial"/>
        </w:rPr>
        <w:t xml:space="preserve"> </w:t>
      </w:r>
      <w:r w:rsidRPr="00E725B0">
        <w:rPr>
          <w:rFonts w:cs="Arial"/>
        </w:rPr>
        <w:t>ml of Gbuffer. up to 500</w:t>
      </w:r>
      <w:r w:rsidR="00A908AC">
        <w:rPr>
          <w:rFonts w:cs="Arial"/>
        </w:rPr>
        <w:t xml:space="preserve"> </w:t>
      </w:r>
      <w:r w:rsidRPr="00E725B0">
        <w:rPr>
          <w:rFonts w:cs="Arial"/>
        </w:rPr>
        <w:t>µl of sample was then allowed to flow into the column and eluted by addition of 600</w:t>
      </w:r>
      <w:r w:rsidR="00A908AC">
        <w:rPr>
          <w:rFonts w:cs="Arial"/>
        </w:rPr>
        <w:t xml:space="preserve"> </w:t>
      </w:r>
      <w:r w:rsidRPr="00E725B0">
        <w:rPr>
          <w:rFonts w:cs="Arial"/>
        </w:rPr>
        <w:t>µl of Gbuffer.</w:t>
      </w:r>
      <w:r>
        <w:rPr>
          <w:rFonts w:cs="Arial"/>
        </w:rPr>
        <w:t xml:space="preserve"> Buffer exchanged protein was </w:t>
      </w:r>
      <w:r w:rsidR="009D5323">
        <w:rPr>
          <w:rFonts w:cs="Arial"/>
        </w:rPr>
        <w:t>aliquoted</w:t>
      </w:r>
      <w:r>
        <w:rPr>
          <w:rFonts w:cs="Arial"/>
        </w:rPr>
        <w:t xml:space="preserve"> and stored at -20</w:t>
      </w:r>
      <w:r w:rsidR="00A908AC">
        <w:rPr>
          <w:rFonts w:cs="Arial"/>
        </w:rPr>
        <w:t xml:space="preserve"> </w:t>
      </w:r>
      <w:r>
        <w:t xml:space="preserve">°C. </w:t>
      </w:r>
    </w:p>
    <w:p w14:paraId="60AEE703" w14:textId="59F809CB" w:rsidR="005D6D2C" w:rsidRDefault="005D6D2C" w:rsidP="00E5114A">
      <w:pPr>
        <w:pStyle w:val="Heading3"/>
        <w:jc w:val="both"/>
      </w:pPr>
      <w:bookmarkStart w:id="125" w:name="_Toc494222697"/>
      <w:r>
        <w:t xml:space="preserve">2.2.10 </w:t>
      </w:r>
      <w:r w:rsidRPr="00E725B0">
        <w:t xml:space="preserve">SDS PAGE protein </w:t>
      </w:r>
      <w:r w:rsidR="001D2702" w:rsidRPr="00E725B0">
        <w:t>separation</w:t>
      </w:r>
      <w:r w:rsidRPr="00E725B0">
        <w:t>:</w:t>
      </w:r>
      <w:bookmarkEnd w:id="125"/>
    </w:p>
    <w:p w14:paraId="30E1468B" w14:textId="77777777" w:rsidR="005D6D2C" w:rsidRPr="00A00479" w:rsidRDefault="005D6D2C" w:rsidP="00E5114A">
      <w:pPr>
        <w:jc w:val="both"/>
      </w:pPr>
    </w:p>
    <w:p w14:paraId="4D5BFDEA" w14:textId="6B392C3E"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BC3026">
        <w:rPr>
          <w:rFonts w:cs="Arial"/>
        </w:rPr>
        <w:t>SDS PAGE was carried out in Bio Rad mini protean tetra system.</w:t>
      </w:r>
      <w:r>
        <w:rPr>
          <w:rFonts w:cs="Arial"/>
          <w:b/>
        </w:rPr>
        <w:t xml:space="preserve"> </w:t>
      </w:r>
      <w:r w:rsidRPr="00E725B0">
        <w:rPr>
          <w:rFonts w:cs="Arial"/>
        </w:rPr>
        <w:t xml:space="preserve">Depending on the molecular weight of the protein of </w:t>
      </w:r>
      <w:r>
        <w:rPr>
          <w:rFonts w:cs="Arial"/>
        </w:rPr>
        <w:t>interest, 10</w:t>
      </w:r>
      <w:r w:rsidR="00A908AC">
        <w:rPr>
          <w:rFonts w:cs="Arial"/>
        </w:rPr>
        <w:t xml:space="preserve"> </w:t>
      </w:r>
      <w:r>
        <w:rPr>
          <w:rFonts w:cs="Arial"/>
        </w:rPr>
        <w:t xml:space="preserve">ml resolving gels of 10 </w:t>
      </w:r>
      <w:r w:rsidRPr="00E725B0">
        <w:rPr>
          <w:rFonts w:cs="Arial"/>
        </w:rPr>
        <w:t>or 15% were prepared to the following recipe:</w:t>
      </w:r>
    </w:p>
    <w:p w14:paraId="1F94EB11" w14:textId="77777777" w:rsidR="00A908AC" w:rsidRDefault="00A908A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46AF362A" w14:textId="77777777" w:rsidR="00A908AC" w:rsidRDefault="00A908A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4ABDB6BC" w14:textId="77777777" w:rsidR="00A908AC" w:rsidRPr="00BC3026" w:rsidRDefault="00A908A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b/>
        </w:rPr>
      </w:pPr>
    </w:p>
    <w:tbl>
      <w:tblPr>
        <w:tblW w:w="8926" w:type="dxa"/>
        <w:tblLook w:val="01E0" w:firstRow="1" w:lastRow="1" w:firstColumn="1" w:lastColumn="1" w:noHBand="0" w:noVBand="0"/>
      </w:tblPr>
      <w:tblGrid>
        <w:gridCol w:w="4815"/>
        <w:gridCol w:w="888"/>
        <w:gridCol w:w="955"/>
        <w:gridCol w:w="2268"/>
      </w:tblGrid>
      <w:tr w:rsidR="005D6D2C" w:rsidRPr="00824E2F" w14:paraId="66B7539C" w14:textId="77777777" w:rsidTr="00AC3CDE">
        <w:tc>
          <w:tcPr>
            <w:tcW w:w="4815" w:type="dxa"/>
          </w:tcPr>
          <w:p w14:paraId="5D28D56B" w14:textId="77777777" w:rsidR="005D6D2C" w:rsidRPr="00FE4E6B" w:rsidRDefault="005D6D2C" w:rsidP="00E5114A">
            <w:pPr>
              <w:spacing w:line="360" w:lineRule="auto"/>
              <w:jc w:val="both"/>
              <w:rPr>
                <w:rFonts w:ascii="Arial" w:hAnsi="Arial" w:cs="Arial"/>
                <w:sz w:val="20"/>
                <w:szCs w:val="20"/>
              </w:rPr>
            </w:pPr>
          </w:p>
        </w:tc>
        <w:tc>
          <w:tcPr>
            <w:tcW w:w="888" w:type="dxa"/>
          </w:tcPr>
          <w:p w14:paraId="02905ACB"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10%</w:t>
            </w:r>
          </w:p>
        </w:tc>
        <w:tc>
          <w:tcPr>
            <w:tcW w:w="955" w:type="dxa"/>
          </w:tcPr>
          <w:p w14:paraId="76F7C6F4"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15%</w:t>
            </w:r>
          </w:p>
        </w:tc>
        <w:tc>
          <w:tcPr>
            <w:tcW w:w="2268" w:type="dxa"/>
          </w:tcPr>
          <w:p w14:paraId="1A987B1A" w14:textId="77777777" w:rsidR="005D6D2C" w:rsidRPr="00FE4E6B" w:rsidRDefault="005D6D2C" w:rsidP="00E5114A">
            <w:pPr>
              <w:spacing w:line="360" w:lineRule="auto"/>
              <w:jc w:val="both"/>
              <w:rPr>
                <w:rFonts w:ascii="Arial" w:hAnsi="Arial" w:cs="Arial"/>
                <w:sz w:val="20"/>
                <w:szCs w:val="20"/>
              </w:rPr>
            </w:pPr>
            <w:r>
              <w:rPr>
                <w:rFonts w:ascii="Arial" w:hAnsi="Arial" w:cs="Arial"/>
                <w:sz w:val="20"/>
                <w:szCs w:val="20"/>
              </w:rPr>
              <w:t>Stacking gel (5 ml)</w:t>
            </w:r>
          </w:p>
        </w:tc>
      </w:tr>
      <w:tr w:rsidR="005D6D2C" w:rsidRPr="00824E2F" w14:paraId="7A939FE4" w14:textId="77777777" w:rsidTr="00AC3CDE">
        <w:tc>
          <w:tcPr>
            <w:tcW w:w="4815" w:type="dxa"/>
          </w:tcPr>
          <w:p w14:paraId="220F663C"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30% Acrylamide 0.8% Bis-acrylamide (37.5:1)</w:t>
            </w:r>
          </w:p>
        </w:tc>
        <w:tc>
          <w:tcPr>
            <w:tcW w:w="888" w:type="dxa"/>
          </w:tcPr>
          <w:p w14:paraId="43D1C81D"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3.35 ml</w:t>
            </w:r>
          </w:p>
        </w:tc>
        <w:tc>
          <w:tcPr>
            <w:tcW w:w="955" w:type="dxa"/>
          </w:tcPr>
          <w:p w14:paraId="61F6E2D7"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5 ml</w:t>
            </w:r>
          </w:p>
        </w:tc>
        <w:tc>
          <w:tcPr>
            <w:tcW w:w="2268" w:type="dxa"/>
          </w:tcPr>
          <w:p w14:paraId="576937EF" w14:textId="77777777" w:rsidR="005D6D2C" w:rsidRPr="00FE4E6B" w:rsidRDefault="005D6D2C" w:rsidP="00E5114A">
            <w:pPr>
              <w:spacing w:line="360" w:lineRule="auto"/>
              <w:jc w:val="both"/>
              <w:rPr>
                <w:rFonts w:ascii="Arial" w:hAnsi="Arial" w:cs="Arial"/>
                <w:sz w:val="20"/>
                <w:szCs w:val="20"/>
              </w:rPr>
            </w:pPr>
            <w:r>
              <w:rPr>
                <w:rFonts w:ascii="Arial" w:hAnsi="Arial" w:cs="Arial"/>
                <w:sz w:val="20"/>
                <w:szCs w:val="20"/>
              </w:rPr>
              <w:t>0.8 ml</w:t>
            </w:r>
          </w:p>
        </w:tc>
      </w:tr>
      <w:tr w:rsidR="005D6D2C" w:rsidRPr="00824E2F" w14:paraId="45CB5BCB" w14:textId="77777777" w:rsidTr="00AC3CDE">
        <w:tc>
          <w:tcPr>
            <w:tcW w:w="4815" w:type="dxa"/>
          </w:tcPr>
          <w:p w14:paraId="0C69E664"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Resolving Buffer (1.5 M Tris-HCL pH8.8, 0.4% SDS)</w:t>
            </w:r>
          </w:p>
        </w:tc>
        <w:tc>
          <w:tcPr>
            <w:tcW w:w="888" w:type="dxa"/>
          </w:tcPr>
          <w:p w14:paraId="55B847D8"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3.75 ml</w:t>
            </w:r>
          </w:p>
        </w:tc>
        <w:tc>
          <w:tcPr>
            <w:tcW w:w="955" w:type="dxa"/>
          </w:tcPr>
          <w:p w14:paraId="19A9082E"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3.75 ml</w:t>
            </w:r>
          </w:p>
        </w:tc>
        <w:tc>
          <w:tcPr>
            <w:tcW w:w="2268" w:type="dxa"/>
          </w:tcPr>
          <w:p w14:paraId="04AB96F8" w14:textId="77777777" w:rsidR="005D6D2C" w:rsidRPr="00FE4E6B" w:rsidRDefault="005D6D2C" w:rsidP="00E5114A">
            <w:pPr>
              <w:spacing w:line="360" w:lineRule="auto"/>
              <w:jc w:val="both"/>
              <w:rPr>
                <w:rFonts w:ascii="Arial" w:hAnsi="Arial" w:cs="Arial"/>
                <w:sz w:val="20"/>
                <w:szCs w:val="20"/>
              </w:rPr>
            </w:pPr>
            <w:r>
              <w:rPr>
                <w:rFonts w:ascii="Arial" w:hAnsi="Arial" w:cs="Arial"/>
                <w:sz w:val="20"/>
                <w:szCs w:val="20"/>
              </w:rPr>
              <w:t>0.6 ml (stacking buffer)</w:t>
            </w:r>
          </w:p>
        </w:tc>
      </w:tr>
      <w:tr w:rsidR="005D6D2C" w:rsidRPr="00824E2F" w14:paraId="7A4DBC09" w14:textId="77777777" w:rsidTr="00AC3CDE">
        <w:tc>
          <w:tcPr>
            <w:tcW w:w="4815" w:type="dxa"/>
          </w:tcPr>
          <w:p w14:paraId="258D6153"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Sterile dH</w:t>
            </w:r>
            <w:r w:rsidRPr="00FE4E6B">
              <w:rPr>
                <w:rFonts w:ascii="Arial" w:hAnsi="Arial" w:cs="Arial"/>
                <w:sz w:val="20"/>
                <w:szCs w:val="20"/>
                <w:vertAlign w:val="subscript"/>
              </w:rPr>
              <w:t>2</w:t>
            </w:r>
            <w:r w:rsidRPr="00FE4E6B">
              <w:rPr>
                <w:rFonts w:ascii="Arial" w:hAnsi="Arial" w:cs="Arial"/>
                <w:sz w:val="20"/>
                <w:szCs w:val="20"/>
              </w:rPr>
              <w:t>0</w:t>
            </w:r>
          </w:p>
        </w:tc>
        <w:tc>
          <w:tcPr>
            <w:tcW w:w="888" w:type="dxa"/>
          </w:tcPr>
          <w:p w14:paraId="3BDB7A2E"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2.85 ml</w:t>
            </w:r>
          </w:p>
        </w:tc>
        <w:tc>
          <w:tcPr>
            <w:tcW w:w="955" w:type="dxa"/>
          </w:tcPr>
          <w:p w14:paraId="6DEB060F"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1.2 ml</w:t>
            </w:r>
          </w:p>
        </w:tc>
        <w:tc>
          <w:tcPr>
            <w:tcW w:w="2268" w:type="dxa"/>
          </w:tcPr>
          <w:p w14:paraId="6C5454FF" w14:textId="77777777" w:rsidR="005D6D2C" w:rsidRPr="00FE4E6B" w:rsidRDefault="005D6D2C" w:rsidP="00E5114A">
            <w:pPr>
              <w:spacing w:line="360" w:lineRule="auto"/>
              <w:jc w:val="both"/>
              <w:rPr>
                <w:rFonts w:ascii="Arial" w:hAnsi="Arial" w:cs="Arial"/>
                <w:sz w:val="20"/>
                <w:szCs w:val="20"/>
              </w:rPr>
            </w:pPr>
            <w:r>
              <w:rPr>
                <w:rFonts w:ascii="Arial" w:hAnsi="Arial" w:cs="Arial"/>
                <w:sz w:val="20"/>
                <w:szCs w:val="20"/>
              </w:rPr>
              <w:t>3.5 ml</w:t>
            </w:r>
          </w:p>
        </w:tc>
      </w:tr>
      <w:tr w:rsidR="005D6D2C" w:rsidRPr="00824E2F" w14:paraId="51FB281F" w14:textId="77777777" w:rsidTr="00AC3CDE">
        <w:tc>
          <w:tcPr>
            <w:tcW w:w="4815" w:type="dxa"/>
          </w:tcPr>
          <w:p w14:paraId="133399C9"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10% Ammonium persulphate (APS)</w:t>
            </w:r>
          </w:p>
        </w:tc>
        <w:tc>
          <w:tcPr>
            <w:tcW w:w="888" w:type="dxa"/>
          </w:tcPr>
          <w:p w14:paraId="3D9F78E1"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100 µl</w:t>
            </w:r>
          </w:p>
        </w:tc>
        <w:tc>
          <w:tcPr>
            <w:tcW w:w="955" w:type="dxa"/>
          </w:tcPr>
          <w:p w14:paraId="29ED26CE"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100 µl</w:t>
            </w:r>
          </w:p>
        </w:tc>
        <w:tc>
          <w:tcPr>
            <w:tcW w:w="2268" w:type="dxa"/>
          </w:tcPr>
          <w:p w14:paraId="09F6893A" w14:textId="77777777" w:rsidR="005D6D2C" w:rsidRPr="00FE4E6B" w:rsidRDefault="005D6D2C" w:rsidP="00E5114A">
            <w:pPr>
              <w:spacing w:line="360" w:lineRule="auto"/>
              <w:jc w:val="both"/>
              <w:rPr>
                <w:rFonts w:ascii="Arial" w:hAnsi="Arial" w:cs="Arial"/>
                <w:sz w:val="20"/>
                <w:szCs w:val="20"/>
              </w:rPr>
            </w:pPr>
            <w:r>
              <w:rPr>
                <w:rFonts w:ascii="Arial" w:hAnsi="Arial" w:cs="Arial"/>
                <w:sz w:val="20"/>
                <w:szCs w:val="20"/>
              </w:rPr>
              <w:t xml:space="preserve">50 </w:t>
            </w:r>
            <w:r w:rsidRPr="00FE4E6B">
              <w:rPr>
                <w:rFonts w:ascii="Arial" w:hAnsi="Arial" w:cs="Arial"/>
                <w:sz w:val="20"/>
                <w:szCs w:val="20"/>
              </w:rPr>
              <w:t>µl</w:t>
            </w:r>
          </w:p>
        </w:tc>
      </w:tr>
      <w:tr w:rsidR="005D6D2C" w:rsidRPr="00824E2F" w14:paraId="1EF54465" w14:textId="77777777" w:rsidTr="00AC3CDE">
        <w:tc>
          <w:tcPr>
            <w:tcW w:w="4815" w:type="dxa"/>
          </w:tcPr>
          <w:p w14:paraId="2B3F13FD"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TEMED</w:t>
            </w:r>
          </w:p>
        </w:tc>
        <w:tc>
          <w:tcPr>
            <w:tcW w:w="888" w:type="dxa"/>
          </w:tcPr>
          <w:p w14:paraId="2DEEABE0"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5 µl</w:t>
            </w:r>
          </w:p>
        </w:tc>
        <w:tc>
          <w:tcPr>
            <w:tcW w:w="955" w:type="dxa"/>
          </w:tcPr>
          <w:p w14:paraId="3844777C" w14:textId="77777777" w:rsidR="005D6D2C" w:rsidRPr="00FE4E6B" w:rsidRDefault="005D6D2C" w:rsidP="00E5114A">
            <w:pPr>
              <w:spacing w:line="360" w:lineRule="auto"/>
              <w:jc w:val="both"/>
              <w:rPr>
                <w:rFonts w:ascii="Arial" w:hAnsi="Arial" w:cs="Arial"/>
                <w:sz w:val="20"/>
                <w:szCs w:val="20"/>
              </w:rPr>
            </w:pPr>
            <w:r w:rsidRPr="00FE4E6B">
              <w:rPr>
                <w:rFonts w:ascii="Arial" w:hAnsi="Arial" w:cs="Arial"/>
                <w:sz w:val="20"/>
                <w:szCs w:val="20"/>
              </w:rPr>
              <w:t>5 µl</w:t>
            </w:r>
          </w:p>
        </w:tc>
        <w:tc>
          <w:tcPr>
            <w:tcW w:w="2268" w:type="dxa"/>
          </w:tcPr>
          <w:p w14:paraId="35A891FC" w14:textId="77777777" w:rsidR="005D6D2C" w:rsidRPr="00FE4E6B" w:rsidRDefault="005D6D2C" w:rsidP="00E5114A">
            <w:pPr>
              <w:spacing w:line="360" w:lineRule="auto"/>
              <w:jc w:val="both"/>
              <w:rPr>
                <w:rFonts w:ascii="Arial" w:hAnsi="Arial" w:cs="Arial"/>
                <w:sz w:val="20"/>
                <w:szCs w:val="20"/>
              </w:rPr>
            </w:pPr>
            <w:r>
              <w:rPr>
                <w:rFonts w:ascii="Arial" w:hAnsi="Arial" w:cs="Arial"/>
                <w:sz w:val="20"/>
                <w:szCs w:val="20"/>
              </w:rPr>
              <w:t xml:space="preserve">15 </w:t>
            </w:r>
            <w:r w:rsidRPr="00FE4E6B">
              <w:rPr>
                <w:rFonts w:ascii="Arial" w:hAnsi="Arial" w:cs="Arial"/>
                <w:sz w:val="20"/>
                <w:szCs w:val="20"/>
              </w:rPr>
              <w:t>µl</w:t>
            </w:r>
          </w:p>
        </w:tc>
      </w:tr>
    </w:tbl>
    <w:p w14:paraId="424D93FC"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3532F45A" w14:textId="65B8E1A1"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TEMED and APS were added last to induce polymerisation and roughly 5</w:t>
      </w:r>
      <w:r w:rsidR="00A908AC">
        <w:rPr>
          <w:rFonts w:cs="Arial"/>
        </w:rPr>
        <w:t xml:space="preserve"> </w:t>
      </w:r>
      <w:r w:rsidRPr="00E725B0">
        <w:rPr>
          <w:rFonts w:cs="Arial"/>
        </w:rPr>
        <w:t>ml resolving mix was poured</w:t>
      </w:r>
      <w:r>
        <w:rPr>
          <w:rFonts w:cs="Arial"/>
        </w:rPr>
        <w:t xml:space="preserve"> into plates</w:t>
      </w:r>
      <w:r w:rsidRPr="00E725B0">
        <w:rPr>
          <w:rFonts w:cs="Arial"/>
        </w:rPr>
        <w:t xml:space="preserve">. Water saturated butanol was added </w:t>
      </w:r>
      <w:r>
        <w:rPr>
          <w:rFonts w:cs="Arial"/>
        </w:rPr>
        <w:t xml:space="preserve">and resolving gel left to set (~30 </w:t>
      </w:r>
      <w:r w:rsidR="00A908AC">
        <w:rPr>
          <w:rFonts w:cs="Arial"/>
        </w:rPr>
        <w:t>min</w:t>
      </w:r>
      <w:r>
        <w:rPr>
          <w:rFonts w:cs="Arial"/>
        </w:rPr>
        <w:t>)</w:t>
      </w:r>
      <w:r w:rsidRPr="00E725B0">
        <w:rPr>
          <w:rFonts w:cs="Arial"/>
        </w:rPr>
        <w:t>.</w:t>
      </w:r>
      <w:r>
        <w:rPr>
          <w:rFonts w:cs="Arial"/>
        </w:rPr>
        <w:t xml:space="preserve"> After the setting water-</w:t>
      </w:r>
      <w:r w:rsidRPr="00E725B0">
        <w:rPr>
          <w:rFonts w:cs="Arial"/>
        </w:rPr>
        <w:t xml:space="preserve">saturated butanol was poured of and </w:t>
      </w:r>
      <w:r w:rsidRPr="0014189A">
        <w:rPr>
          <w:rFonts w:cs="Arial"/>
          <w:bCs/>
        </w:rPr>
        <w:t>stacking buffer</w:t>
      </w:r>
      <w:r w:rsidRPr="00E725B0">
        <w:rPr>
          <w:rFonts w:cs="Arial"/>
        </w:rPr>
        <w:t xml:space="preserve"> was added to set around a </w:t>
      </w:r>
      <w:r>
        <w:rPr>
          <w:rFonts w:cs="Arial"/>
        </w:rPr>
        <w:t xml:space="preserve">15 well 1 mm </w:t>
      </w:r>
      <w:r w:rsidRPr="00E725B0">
        <w:rPr>
          <w:rFonts w:cs="Arial"/>
        </w:rPr>
        <w:t>comb.</w:t>
      </w:r>
    </w:p>
    <w:p w14:paraId="7ED4F74F"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4B209101" w14:textId="3464CF96"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Samples were incubated in 1x SDS page buffer before being</w:t>
      </w:r>
      <w:r>
        <w:rPr>
          <w:rFonts w:cs="Arial"/>
        </w:rPr>
        <w:t xml:space="preserve"> loaded into the appropriate well, alongside a protein </w:t>
      </w:r>
      <w:r w:rsidRPr="00BC3026">
        <w:rPr>
          <w:rFonts w:cs="Arial"/>
        </w:rPr>
        <w:t>ladder (Thermo Scientific)</w:t>
      </w:r>
      <w:r>
        <w:rPr>
          <w:rFonts w:cs="Arial"/>
        </w:rPr>
        <w:t xml:space="preserve"> and</w:t>
      </w:r>
      <w:r w:rsidRPr="00E725B0">
        <w:rPr>
          <w:rFonts w:cs="Arial"/>
        </w:rPr>
        <w:t xml:space="preserve"> run at 100</w:t>
      </w:r>
      <w:r w:rsidR="00A908AC">
        <w:rPr>
          <w:rFonts w:cs="Arial"/>
        </w:rPr>
        <w:t xml:space="preserve"> </w:t>
      </w:r>
      <w:r w:rsidRPr="00E725B0">
        <w:rPr>
          <w:rFonts w:cs="Arial"/>
        </w:rPr>
        <w:t>V through stacking layer. Voltage was then increased to 150</w:t>
      </w:r>
      <w:r w:rsidR="00A908AC">
        <w:rPr>
          <w:rFonts w:cs="Arial"/>
        </w:rPr>
        <w:t xml:space="preserve"> </w:t>
      </w:r>
      <w:r w:rsidRPr="00E725B0">
        <w:rPr>
          <w:rFonts w:cs="Arial"/>
        </w:rPr>
        <w:t>V as the sample ran into the resolving layer. Gel was run until the dye front reached the bottom of the gel.</w:t>
      </w:r>
    </w:p>
    <w:p w14:paraId="3B679E38"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112D8F6E" w14:textId="77777777" w:rsidR="005D6D2C" w:rsidRDefault="005D6D2C" w:rsidP="00E5114A">
      <w:pPr>
        <w:pStyle w:val="Heading3"/>
        <w:jc w:val="both"/>
      </w:pPr>
      <w:bookmarkStart w:id="126" w:name="_Toc494222698"/>
      <w:r>
        <w:t xml:space="preserve">2.2.11 </w:t>
      </w:r>
      <w:r w:rsidRPr="00E725B0">
        <w:t>Visualising proteins on polyacrylamide gel</w:t>
      </w:r>
      <w:bookmarkEnd w:id="126"/>
    </w:p>
    <w:p w14:paraId="1BE43492" w14:textId="77777777" w:rsidR="005D6D2C" w:rsidRPr="00A00479" w:rsidRDefault="005D6D2C" w:rsidP="00E5114A">
      <w:pPr>
        <w:jc w:val="both"/>
      </w:pPr>
    </w:p>
    <w:p w14:paraId="1CC19511" w14:textId="1A7C8C35"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bCs/>
        </w:rPr>
      </w:pPr>
      <w:r w:rsidRPr="00E725B0">
        <w:rPr>
          <w:rFonts w:cs="Arial"/>
        </w:rPr>
        <w:t>Gels were incubated for 20</w:t>
      </w:r>
      <w:r w:rsidR="00A908AC">
        <w:rPr>
          <w:rFonts w:cs="Arial"/>
        </w:rPr>
        <w:t xml:space="preserve"> </w:t>
      </w:r>
      <w:r w:rsidRPr="00E725B0">
        <w:rPr>
          <w:rFonts w:cs="Arial"/>
        </w:rPr>
        <w:t xml:space="preserve">min on a </w:t>
      </w:r>
      <w:r w:rsidRPr="00E00E32">
        <w:rPr>
          <w:rFonts w:cs="Arial"/>
          <w:bCs/>
        </w:rPr>
        <w:t>rocker</w:t>
      </w:r>
      <w:r w:rsidRPr="00E725B0">
        <w:rPr>
          <w:rFonts w:cs="Arial"/>
        </w:rPr>
        <w:t xml:space="preserve"> with Coumassie </w:t>
      </w:r>
      <w:r>
        <w:rPr>
          <w:rFonts w:cs="Arial"/>
        </w:rPr>
        <w:t>stain</w:t>
      </w:r>
      <w:r w:rsidRPr="00E725B0">
        <w:rPr>
          <w:rFonts w:cs="Arial"/>
        </w:rPr>
        <w:t xml:space="preserve"> (</w:t>
      </w:r>
      <w:r w:rsidRPr="009A4C08">
        <w:rPr>
          <w:rFonts w:cs="Arial"/>
          <w:bCs/>
        </w:rPr>
        <w:t>80 mg/L coumassie brilliant blue 30% methylated spirit 10% ascetic acid).</w:t>
      </w:r>
      <w:r w:rsidRPr="00E725B0">
        <w:rPr>
          <w:rFonts w:cs="Arial"/>
          <w:b/>
          <w:bCs/>
        </w:rPr>
        <w:t xml:space="preserve"> </w:t>
      </w:r>
      <w:r w:rsidRPr="00E725B0">
        <w:rPr>
          <w:rFonts w:cs="Arial"/>
        </w:rPr>
        <w:t xml:space="preserve">Gels were rinsed twice in distilled water before being incubated in destain (30% methanol, 10% ascetic acid) with buffer changes </w:t>
      </w:r>
      <w:r w:rsidRPr="009A4C08">
        <w:rPr>
          <w:rFonts w:cs="Arial"/>
          <w:bCs/>
        </w:rPr>
        <w:t xml:space="preserve">until the gel </w:t>
      </w:r>
      <w:r>
        <w:rPr>
          <w:rFonts w:cs="Arial"/>
          <w:bCs/>
        </w:rPr>
        <w:t>was</w:t>
      </w:r>
      <w:r w:rsidRPr="009A4C08">
        <w:rPr>
          <w:rFonts w:cs="Arial"/>
          <w:bCs/>
        </w:rPr>
        <w:t xml:space="preserve"> clear.</w:t>
      </w:r>
      <w:r>
        <w:rPr>
          <w:rFonts w:cs="Arial"/>
          <w:bCs/>
        </w:rPr>
        <w:t xml:space="preserve"> Gels were imaged on a </w:t>
      </w:r>
      <w:r w:rsidRPr="005D1657">
        <w:rPr>
          <w:rFonts w:cs="Arial"/>
          <w:bCs/>
        </w:rPr>
        <w:t>Gel documentation system (Bio Rad).</w:t>
      </w:r>
    </w:p>
    <w:p w14:paraId="4980605A" w14:textId="77777777" w:rsidR="005D6D2C" w:rsidRPr="00E725B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5CFD38DB" w14:textId="77777777" w:rsidR="005D6D2C" w:rsidRDefault="005D6D2C" w:rsidP="00E5114A">
      <w:pPr>
        <w:pStyle w:val="Heading3"/>
        <w:jc w:val="both"/>
      </w:pPr>
      <w:bookmarkStart w:id="127" w:name="_Toc494222699"/>
      <w:r>
        <w:t xml:space="preserve">2.2.12 </w:t>
      </w:r>
      <w:r w:rsidRPr="00E725B0">
        <w:t>Protein concentration calculation</w:t>
      </w:r>
      <w:bookmarkEnd w:id="127"/>
    </w:p>
    <w:p w14:paraId="797B136E" w14:textId="77777777" w:rsidR="005D6D2C" w:rsidRPr="00A00479" w:rsidRDefault="005D6D2C" w:rsidP="00E5114A">
      <w:pPr>
        <w:jc w:val="both"/>
      </w:pPr>
    </w:p>
    <w:p w14:paraId="01A5560E" w14:textId="77777777" w:rsidR="005D6D2C" w:rsidRDefault="005D6D2C" w:rsidP="00E5114A">
      <w:pPr>
        <w:pStyle w:val="Heading4"/>
        <w:jc w:val="both"/>
      </w:pPr>
      <w:r>
        <w:t xml:space="preserve">2.2.12.1 Calculation of </w:t>
      </w:r>
      <w:r w:rsidRPr="007A65A6">
        <w:t>protein concentration by spectroscopy</w:t>
      </w:r>
    </w:p>
    <w:p w14:paraId="3EE30A90" w14:textId="77777777" w:rsidR="005D6D2C" w:rsidRPr="00A00479" w:rsidRDefault="005D6D2C" w:rsidP="00E5114A">
      <w:pPr>
        <w:jc w:val="both"/>
      </w:pPr>
    </w:p>
    <w:p w14:paraId="06543367" w14:textId="1CC4829E" w:rsidR="005D6D2C" w:rsidRPr="000A0A58" w:rsidRDefault="005D6D2C" w:rsidP="001D2702">
      <w:pPr>
        <w:spacing w:line="360" w:lineRule="auto"/>
        <w:jc w:val="both"/>
      </w:pPr>
      <w:r>
        <w:t xml:space="preserve">Absorbance of a sample was taken at 280 nM in a </w:t>
      </w:r>
      <w:r w:rsidRPr="000A0A58">
        <w:t>spectrophotometer</w:t>
      </w:r>
      <w:r>
        <w:t xml:space="preserve"> (Jenway 7315) and used to calculate the concentration of protein in a sample using the following equation:</w:t>
      </w:r>
    </w:p>
    <w:p w14:paraId="3ED10C98" w14:textId="77777777" w:rsidR="00930C80" w:rsidRDefault="00930C80" w:rsidP="00E5114A">
      <w:pPr>
        <w:spacing w:line="360" w:lineRule="auto"/>
        <w:jc w:val="both"/>
        <w:rPr>
          <w:rFonts w:cs="Arial"/>
          <w:b/>
        </w:rPr>
      </w:pPr>
    </w:p>
    <w:p w14:paraId="6744BCA0" w14:textId="77777777" w:rsidR="005D6D2C" w:rsidRDefault="005D6D2C" w:rsidP="00E5114A">
      <w:pPr>
        <w:spacing w:line="360" w:lineRule="auto"/>
        <w:jc w:val="both"/>
        <w:rPr>
          <w:rFonts w:cs="Arial"/>
        </w:rPr>
      </w:pPr>
      <w:r w:rsidRPr="00E41420">
        <w:rPr>
          <w:rFonts w:cs="Arial"/>
          <w:b/>
        </w:rPr>
        <w:t xml:space="preserve">A = ε </w:t>
      </w:r>
      <w:r w:rsidRPr="00E41420">
        <w:rPr>
          <w:rFonts w:cs="Arial"/>
        </w:rPr>
        <w:t>c l</w:t>
      </w:r>
    </w:p>
    <w:p w14:paraId="371B7CA6" w14:textId="77777777" w:rsidR="00A908AC" w:rsidRPr="00E41420" w:rsidRDefault="00A908AC" w:rsidP="00E5114A">
      <w:pPr>
        <w:spacing w:line="360" w:lineRule="auto"/>
        <w:jc w:val="both"/>
        <w:rPr>
          <w:rFonts w:cs="Arial"/>
        </w:rPr>
      </w:pPr>
    </w:p>
    <w:p w14:paraId="53052788" w14:textId="77777777" w:rsidR="005D6D2C" w:rsidRPr="00E41420" w:rsidRDefault="005D6D2C" w:rsidP="00E5114A">
      <w:pPr>
        <w:spacing w:line="360" w:lineRule="auto"/>
        <w:jc w:val="both"/>
        <w:rPr>
          <w:rFonts w:cs="Arial"/>
        </w:rPr>
      </w:pPr>
      <w:r w:rsidRPr="00E41420">
        <w:rPr>
          <w:rFonts w:cs="Arial"/>
        </w:rPr>
        <w:lastRenderedPageBreak/>
        <w:t>Where,</w:t>
      </w:r>
    </w:p>
    <w:p w14:paraId="07CA6B58" w14:textId="77777777" w:rsidR="005D6D2C" w:rsidRPr="00E41420" w:rsidRDefault="005D6D2C" w:rsidP="00E5114A">
      <w:pPr>
        <w:spacing w:line="360" w:lineRule="auto"/>
        <w:jc w:val="both"/>
        <w:rPr>
          <w:rFonts w:cs="Arial"/>
        </w:rPr>
      </w:pPr>
      <w:r w:rsidRPr="00E41420">
        <w:rPr>
          <w:rFonts w:cs="Arial"/>
          <w:b/>
        </w:rPr>
        <w:t xml:space="preserve">A – </w:t>
      </w:r>
      <w:r w:rsidRPr="00E41420">
        <w:rPr>
          <w:rFonts w:cs="Arial"/>
        </w:rPr>
        <w:t>the absorbance of the sample at 280 nm</w:t>
      </w:r>
    </w:p>
    <w:p w14:paraId="7B84C7C3" w14:textId="77777777" w:rsidR="005D6D2C" w:rsidRPr="00E41420" w:rsidRDefault="005D6D2C" w:rsidP="00E5114A">
      <w:pPr>
        <w:spacing w:line="360" w:lineRule="auto"/>
        <w:jc w:val="both"/>
        <w:rPr>
          <w:rFonts w:cs="Arial"/>
        </w:rPr>
      </w:pPr>
      <w:r w:rsidRPr="00E41420">
        <w:rPr>
          <w:rFonts w:cs="Arial"/>
          <w:b/>
        </w:rPr>
        <w:t xml:space="preserve">ε - </w:t>
      </w:r>
      <w:r w:rsidRPr="00E41420">
        <w:rPr>
          <w:rFonts w:cs="Arial"/>
        </w:rPr>
        <w:t xml:space="preserve">  the extinction coefficient for the protein of interest</w:t>
      </w:r>
    </w:p>
    <w:p w14:paraId="2FF077E8" w14:textId="77777777" w:rsidR="005D6D2C" w:rsidRPr="00E41420" w:rsidRDefault="005D6D2C" w:rsidP="00E5114A">
      <w:pPr>
        <w:spacing w:line="360" w:lineRule="auto"/>
        <w:jc w:val="both"/>
        <w:rPr>
          <w:rFonts w:cs="Arial"/>
        </w:rPr>
      </w:pPr>
      <w:r w:rsidRPr="00E41420">
        <w:rPr>
          <w:rFonts w:cs="Arial"/>
          <w:b/>
        </w:rPr>
        <w:t xml:space="preserve">c - </w:t>
      </w:r>
      <w:r w:rsidRPr="00E41420">
        <w:rPr>
          <w:rFonts w:cs="Arial"/>
        </w:rPr>
        <w:t xml:space="preserve">  the concentration of protein (moles/litre)</w:t>
      </w:r>
    </w:p>
    <w:p w14:paraId="3734C0B2" w14:textId="77777777" w:rsidR="005D6D2C" w:rsidRPr="00E41420" w:rsidRDefault="005D6D2C" w:rsidP="00E5114A">
      <w:pPr>
        <w:spacing w:line="360" w:lineRule="auto"/>
        <w:jc w:val="both"/>
        <w:rPr>
          <w:rFonts w:cs="Arial"/>
        </w:rPr>
      </w:pPr>
      <w:r w:rsidRPr="00E41420">
        <w:rPr>
          <w:rFonts w:cs="Arial"/>
          <w:b/>
        </w:rPr>
        <w:t xml:space="preserve">l -    </w:t>
      </w:r>
      <w:r w:rsidRPr="00E41420">
        <w:rPr>
          <w:rFonts w:cs="Arial"/>
        </w:rPr>
        <w:t>length of the path of light (in cm)</w:t>
      </w:r>
    </w:p>
    <w:p w14:paraId="7DD13617" w14:textId="77777777" w:rsidR="005D6D2C" w:rsidRPr="00E41420" w:rsidRDefault="005D6D2C" w:rsidP="00E5114A">
      <w:pPr>
        <w:spacing w:line="360" w:lineRule="auto"/>
        <w:jc w:val="both"/>
        <w:rPr>
          <w:rFonts w:cs="Arial"/>
        </w:rPr>
      </w:pPr>
      <w:r w:rsidRPr="00E41420">
        <w:rPr>
          <w:rFonts w:cs="Arial"/>
        </w:rPr>
        <w:t xml:space="preserve">The concentration of </w:t>
      </w:r>
      <w:r>
        <w:rPr>
          <w:rFonts w:cs="Arial"/>
        </w:rPr>
        <w:t xml:space="preserve">Actin was calculated at 290 nm </w:t>
      </w:r>
      <w:r w:rsidRPr="00E41420">
        <w:rPr>
          <w:rFonts w:cs="Arial"/>
        </w:rPr>
        <w:t xml:space="preserve">due to </w:t>
      </w:r>
      <w:r>
        <w:rPr>
          <w:rFonts w:cs="Arial"/>
        </w:rPr>
        <w:t>t</w:t>
      </w:r>
      <w:r w:rsidRPr="00E41420">
        <w:rPr>
          <w:rFonts w:cs="Arial"/>
        </w:rPr>
        <w:t>he presence of ATP which absorbs at 280 nm, but not 290 nm.</w:t>
      </w:r>
    </w:p>
    <w:p w14:paraId="5E1510DB" w14:textId="77777777" w:rsidR="005D6D2C" w:rsidRPr="00817EE7" w:rsidRDefault="005D6D2C" w:rsidP="00E5114A">
      <w:pPr>
        <w:jc w:val="both"/>
      </w:pPr>
    </w:p>
    <w:p w14:paraId="69348F2D" w14:textId="77777777" w:rsidR="005D6D2C" w:rsidRDefault="005D6D2C" w:rsidP="00E5114A">
      <w:pPr>
        <w:pStyle w:val="Heading4"/>
        <w:jc w:val="both"/>
      </w:pPr>
      <w:r>
        <w:t xml:space="preserve">2.2.12.2 Calculation of protein </w:t>
      </w:r>
      <w:r w:rsidRPr="007A65A6">
        <w:t xml:space="preserve">concentration by </w:t>
      </w:r>
      <w:r>
        <w:t>densitometry</w:t>
      </w:r>
    </w:p>
    <w:p w14:paraId="2065A796" w14:textId="77777777" w:rsidR="005D6D2C" w:rsidRPr="00A00479" w:rsidRDefault="005D6D2C" w:rsidP="00E5114A">
      <w:pPr>
        <w:jc w:val="both"/>
      </w:pPr>
    </w:p>
    <w:p w14:paraId="76DAF118" w14:textId="77777777" w:rsidR="005D6D2C" w:rsidRPr="00E41420" w:rsidRDefault="005D6D2C" w:rsidP="00E5114A">
      <w:pPr>
        <w:spacing w:line="360" w:lineRule="auto"/>
        <w:jc w:val="both"/>
      </w:pPr>
      <w:r>
        <w:t xml:space="preserve">Concentrations were estimated from SDS page gels by comparing band of interest to a calibration curve made from known concentrations of actin loaded on the same gel. This was performed on the software provided with the gel </w:t>
      </w:r>
      <w:r w:rsidRPr="00F51673">
        <w:t>documentation</w:t>
      </w:r>
      <w:r>
        <w:rPr>
          <w:b/>
        </w:rPr>
        <w:t xml:space="preserve"> </w:t>
      </w:r>
      <w:r>
        <w:t>system (Bio Rad).</w:t>
      </w:r>
    </w:p>
    <w:p w14:paraId="27713063" w14:textId="77777777" w:rsidR="005D6D2C" w:rsidRDefault="005D6D2C" w:rsidP="00E5114A">
      <w:pPr>
        <w:jc w:val="both"/>
      </w:pPr>
    </w:p>
    <w:p w14:paraId="3C5A19BC" w14:textId="77777777" w:rsidR="005D6D2C" w:rsidRDefault="005D6D2C" w:rsidP="00E5114A">
      <w:pPr>
        <w:jc w:val="both"/>
      </w:pPr>
    </w:p>
    <w:p w14:paraId="679A1DFB" w14:textId="77777777" w:rsidR="005D6D2C" w:rsidRDefault="005D6D2C" w:rsidP="00E5114A">
      <w:pPr>
        <w:pStyle w:val="Heading3"/>
        <w:jc w:val="both"/>
      </w:pPr>
      <w:bookmarkStart w:id="128" w:name="_Toc494222700"/>
      <w:r>
        <w:t>2.2.13 Peptides</w:t>
      </w:r>
      <w:bookmarkEnd w:id="128"/>
    </w:p>
    <w:p w14:paraId="1E7D1A7A" w14:textId="77777777" w:rsidR="005D6D2C" w:rsidRDefault="005D6D2C" w:rsidP="00E5114A">
      <w:pPr>
        <w:jc w:val="both"/>
      </w:pPr>
    </w:p>
    <w:p w14:paraId="406D6A33" w14:textId="77777777" w:rsidR="005D6D2C" w:rsidRDefault="005D6D2C" w:rsidP="00E5114A">
      <w:pPr>
        <w:jc w:val="both"/>
      </w:pPr>
      <w:r>
        <w:t>Peptides were synthesised to &gt;98</w:t>
      </w:r>
      <w:r w:rsidRPr="00DF2575">
        <w:t>%</w:t>
      </w:r>
      <w:r>
        <w:t xml:space="preserve"> purity by Peptide Synthetics. Sequence of peptides used in this study shown below.</w:t>
      </w:r>
    </w:p>
    <w:p w14:paraId="409002FD" w14:textId="77777777" w:rsidR="005D6D2C" w:rsidRDefault="005D6D2C" w:rsidP="00E5114A">
      <w:pPr>
        <w:jc w:val="both"/>
      </w:pPr>
    </w:p>
    <w:p w14:paraId="6FCF834B" w14:textId="77777777" w:rsidR="005D6D2C" w:rsidRPr="00CE03D5" w:rsidRDefault="005D6D2C" w:rsidP="00E5114A">
      <w:pPr>
        <w:jc w:val="both"/>
        <w:rPr>
          <w:rFonts w:ascii="Courier" w:hAnsi="Courier"/>
          <w:sz w:val="20"/>
          <w:szCs w:val="20"/>
        </w:rPr>
      </w:pPr>
      <w:r w:rsidRPr="00CE03D5">
        <w:rPr>
          <w:rFonts w:ascii="Courier" w:hAnsi="Courier"/>
          <w:sz w:val="20"/>
          <w:szCs w:val="20"/>
        </w:rPr>
        <w:t xml:space="preserve">AAPPPPPAFLTQQPQSGGAPAPPPPPQM Las17 </w:t>
      </w:r>
      <w:r>
        <w:rPr>
          <w:rFonts w:ascii="Courier" w:hAnsi="Courier"/>
          <w:sz w:val="20"/>
          <w:szCs w:val="20"/>
        </w:rPr>
        <w:t xml:space="preserve">PP </w:t>
      </w:r>
      <w:r w:rsidRPr="00CE03D5">
        <w:rPr>
          <w:rFonts w:ascii="Courier" w:hAnsi="Courier"/>
          <w:sz w:val="20"/>
          <w:szCs w:val="20"/>
        </w:rPr>
        <w:t>aa501-528</w:t>
      </w:r>
    </w:p>
    <w:p w14:paraId="06ECB6DB" w14:textId="77777777" w:rsidR="005D6D2C" w:rsidRDefault="005D6D2C" w:rsidP="00E5114A">
      <w:pPr>
        <w:jc w:val="both"/>
        <w:rPr>
          <w:rFonts w:ascii="Courier" w:hAnsi="Courier"/>
          <w:sz w:val="20"/>
          <w:szCs w:val="20"/>
        </w:rPr>
      </w:pPr>
      <w:r w:rsidRPr="00CE03D5">
        <w:rPr>
          <w:rFonts w:ascii="Courier" w:hAnsi="Courier"/>
          <w:sz w:val="20"/>
          <w:szCs w:val="20"/>
        </w:rPr>
        <w:t>AAPPPAAAFLTQQPQSGGAPAPPPAAQM Las17</w:t>
      </w:r>
      <w:r>
        <w:rPr>
          <w:rFonts w:ascii="Courier" w:hAnsi="Courier"/>
          <w:sz w:val="20"/>
          <w:szCs w:val="20"/>
        </w:rPr>
        <w:t xml:space="preserve"> PP</w:t>
      </w:r>
      <w:r w:rsidRPr="00CE03D5">
        <w:rPr>
          <w:rFonts w:ascii="Courier" w:hAnsi="Courier"/>
          <w:sz w:val="20"/>
          <w:szCs w:val="20"/>
        </w:rPr>
        <w:t xml:space="preserve"> aa501-528 PPPP 506,507,525,526AAAA</w:t>
      </w:r>
    </w:p>
    <w:p w14:paraId="422FA488" w14:textId="77777777" w:rsidR="005D6D2C" w:rsidRDefault="005D6D2C" w:rsidP="00E5114A">
      <w:pPr>
        <w:jc w:val="both"/>
        <w:rPr>
          <w:rFonts w:ascii="Courier" w:hAnsi="Courier"/>
          <w:sz w:val="20"/>
          <w:szCs w:val="20"/>
        </w:rPr>
      </w:pPr>
      <w:r>
        <w:rPr>
          <w:rFonts w:ascii="Courier" w:hAnsi="Courier"/>
          <w:sz w:val="20"/>
          <w:szCs w:val="20"/>
        </w:rPr>
        <w:t>ETTGDAGRDALLASIRGAGG</w:t>
      </w:r>
      <w:r w:rsidRPr="001F4321">
        <w:rPr>
          <w:rFonts w:ascii="Courier" w:hAnsi="Courier"/>
          <w:sz w:val="20"/>
          <w:szCs w:val="20"/>
        </w:rPr>
        <w:t>IGALRKVDK</w:t>
      </w:r>
      <w:r>
        <w:rPr>
          <w:rFonts w:ascii="Courier" w:hAnsi="Courier"/>
          <w:sz w:val="20"/>
          <w:szCs w:val="20"/>
        </w:rPr>
        <w:t xml:space="preserve"> </w:t>
      </w:r>
      <w:r w:rsidRPr="00CE03D5">
        <w:rPr>
          <w:rFonts w:ascii="Courier" w:hAnsi="Courier"/>
          <w:sz w:val="20"/>
          <w:szCs w:val="20"/>
        </w:rPr>
        <w:t>Las17</w:t>
      </w:r>
      <w:r>
        <w:rPr>
          <w:rFonts w:ascii="Courier" w:hAnsi="Courier"/>
          <w:sz w:val="20"/>
          <w:szCs w:val="20"/>
        </w:rPr>
        <w:t xml:space="preserve"> </w:t>
      </w:r>
      <w:r w:rsidRPr="00CE03D5">
        <w:rPr>
          <w:rFonts w:ascii="Courier" w:hAnsi="Courier"/>
          <w:sz w:val="20"/>
          <w:szCs w:val="20"/>
        </w:rPr>
        <w:t>aa</w:t>
      </w:r>
      <w:r>
        <w:rPr>
          <w:rFonts w:ascii="Courier" w:hAnsi="Courier"/>
          <w:sz w:val="20"/>
          <w:szCs w:val="20"/>
        </w:rPr>
        <w:t>541-569</w:t>
      </w:r>
    </w:p>
    <w:p w14:paraId="38C7DF5B" w14:textId="77777777" w:rsidR="005D6D2C" w:rsidRDefault="005D6D2C" w:rsidP="00E5114A">
      <w:pPr>
        <w:jc w:val="both"/>
        <w:rPr>
          <w:rFonts w:ascii="Courier" w:hAnsi="Courier"/>
          <w:sz w:val="20"/>
          <w:szCs w:val="20"/>
        </w:rPr>
      </w:pPr>
      <w:r>
        <w:rPr>
          <w:rFonts w:ascii="Courier" w:hAnsi="Courier"/>
          <w:sz w:val="20"/>
          <w:szCs w:val="20"/>
        </w:rPr>
        <w:t>ETTGDAGRDALLAS</w:t>
      </w:r>
      <w:r>
        <w:rPr>
          <w:rFonts w:ascii="Courier" w:hAnsi="Courier"/>
          <w:sz w:val="20"/>
          <w:szCs w:val="20"/>
          <w:vertAlign w:val="superscript"/>
        </w:rPr>
        <w:t>*</w:t>
      </w:r>
      <w:r>
        <w:rPr>
          <w:rFonts w:ascii="Courier" w:hAnsi="Courier"/>
          <w:sz w:val="20"/>
          <w:szCs w:val="20"/>
        </w:rPr>
        <w:t>IRGAGG</w:t>
      </w:r>
      <w:r w:rsidRPr="001F4321">
        <w:rPr>
          <w:rFonts w:ascii="Courier" w:hAnsi="Courier"/>
          <w:sz w:val="20"/>
          <w:szCs w:val="20"/>
        </w:rPr>
        <w:t>IGALRKVDK</w:t>
      </w:r>
      <w:r>
        <w:rPr>
          <w:rFonts w:ascii="Courier" w:hAnsi="Courier"/>
          <w:sz w:val="20"/>
          <w:szCs w:val="20"/>
        </w:rPr>
        <w:t xml:space="preserve"> </w:t>
      </w:r>
      <w:r w:rsidRPr="00CE03D5">
        <w:rPr>
          <w:rFonts w:ascii="Courier" w:hAnsi="Courier"/>
          <w:sz w:val="20"/>
          <w:szCs w:val="20"/>
        </w:rPr>
        <w:t>Las17</w:t>
      </w:r>
      <w:r>
        <w:rPr>
          <w:rFonts w:ascii="Courier" w:hAnsi="Courier"/>
          <w:sz w:val="20"/>
          <w:szCs w:val="20"/>
        </w:rPr>
        <w:t xml:space="preserve"> </w:t>
      </w:r>
      <w:r w:rsidRPr="00CE03D5">
        <w:rPr>
          <w:rFonts w:ascii="Courier" w:hAnsi="Courier"/>
          <w:sz w:val="20"/>
          <w:szCs w:val="20"/>
        </w:rPr>
        <w:t>aa</w:t>
      </w:r>
      <w:r>
        <w:rPr>
          <w:rFonts w:ascii="Courier" w:hAnsi="Courier"/>
          <w:sz w:val="20"/>
          <w:szCs w:val="20"/>
        </w:rPr>
        <w:t>541-569</w:t>
      </w:r>
      <w:r w:rsidRPr="006F2D46">
        <w:rPr>
          <w:rFonts w:ascii="Courier" w:hAnsi="Courier"/>
          <w:sz w:val="20"/>
          <w:szCs w:val="20"/>
        </w:rPr>
        <w:t xml:space="preserve"> </w:t>
      </w:r>
      <w:r>
        <w:rPr>
          <w:rFonts w:ascii="Courier" w:hAnsi="Courier"/>
          <w:sz w:val="20"/>
          <w:szCs w:val="20"/>
        </w:rPr>
        <w:t>Phosphogroup at S554</w:t>
      </w:r>
    </w:p>
    <w:p w14:paraId="66D079C0" w14:textId="77777777" w:rsidR="005D6D2C" w:rsidRDefault="005D6D2C" w:rsidP="00E5114A">
      <w:pPr>
        <w:jc w:val="both"/>
        <w:rPr>
          <w:rFonts w:ascii="Courier" w:hAnsi="Courier"/>
          <w:sz w:val="20"/>
          <w:szCs w:val="20"/>
        </w:rPr>
      </w:pPr>
      <w:r>
        <w:rPr>
          <w:rFonts w:ascii="Courier" w:hAnsi="Courier"/>
          <w:sz w:val="20"/>
          <w:szCs w:val="20"/>
        </w:rPr>
        <w:t>ETT</w:t>
      </w:r>
      <w:r>
        <w:rPr>
          <w:rFonts w:ascii="Courier" w:hAnsi="Courier"/>
          <w:sz w:val="20"/>
          <w:szCs w:val="20"/>
          <w:vertAlign w:val="superscript"/>
        </w:rPr>
        <w:t>*</w:t>
      </w:r>
      <w:r>
        <w:rPr>
          <w:rFonts w:ascii="Courier" w:hAnsi="Courier"/>
          <w:sz w:val="20"/>
          <w:szCs w:val="20"/>
        </w:rPr>
        <w:t>GDAGRDALLASIRGAGG</w:t>
      </w:r>
      <w:r w:rsidRPr="001F4321">
        <w:rPr>
          <w:rFonts w:ascii="Courier" w:hAnsi="Courier"/>
          <w:sz w:val="20"/>
          <w:szCs w:val="20"/>
        </w:rPr>
        <w:t>IGALRKVDK</w:t>
      </w:r>
      <w:r>
        <w:rPr>
          <w:rFonts w:ascii="Courier" w:hAnsi="Courier"/>
          <w:sz w:val="20"/>
          <w:szCs w:val="20"/>
        </w:rPr>
        <w:t xml:space="preserve"> </w:t>
      </w:r>
      <w:r w:rsidRPr="00CE03D5">
        <w:rPr>
          <w:rFonts w:ascii="Courier" w:hAnsi="Courier"/>
          <w:sz w:val="20"/>
          <w:szCs w:val="20"/>
        </w:rPr>
        <w:t>Las17</w:t>
      </w:r>
      <w:r>
        <w:rPr>
          <w:rFonts w:ascii="Courier" w:hAnsi="Courier"/>
          <w:sz w:val="20"/>
          <w:szCs w:val="20"/>
        </w:rPr>
        <w:t xml:space="preserve"> </w:t>
      </w:r>
      <w:r w:rsidRPr="00CE03D5">
        <w:rPr>
          <w:rFonts w:ascii="Courier" w:hAnsi="Courier"/>
          <w:sz w:val="20"/>
          <w:szCs w:val="20"/>
        </w:rPr>
        <w:t>aa</w:t>
      </w:r>
      <w:r>
        <w:rPr>
          <w:rFonts w:ascii="Courier" w:hAnsi="Courier"/>
          <w:sz w:val="20"/>
          <w:szCs w:val="20"/>
        </w:rPr>
        <w:t>541-569</w:t>
      </w:r>
      <w:r w:rsidRPr="006F2D46">
        <w:rPr>
          <w:rFonts w:ascii="Courier" w:hAnsi="Courier"/>
          <w:sz w:val="20"/>
          <w:szCs w:val="20"/>
        </w:rPr>
        <w:t xml:space="preserve"> </w:t>
      </w:r>
      <w:r>
        <w:rPr>
          <w:rFonts w:ascii="Courier" w:hAnsi="Courier"/>
          <w:sz w:val="20"/>
          <w:szCs w:val="20"/>
        </w:rPr>
        <w:t>Phosphogroup at T543</w:t>
      </w:r>
    </w:p>
    <w:p w14:paraId="66DBB6D4" w14:textId="77777777" w:rsidR="005D6D2C" w:rsidRDefault="005D6D2C" w:rsidP="00E5114A">
      <w:pPr>
        <w:jc w:val="both"/>
        <w:rPr>
          <w:rFonts w:ascii="Courier" w:hAnsi="Courier"/>
          <w:sz w:val="20"/>
          <w:szCs w:val="20"/>
        </w:rPr>
      </w:pPr>
      <w:r>
        <w:rPr>
          <w:rFonts w:ascii="Courier" w:hAnsi="Courier"/>
          <w:sz w:val="20"/>
          <w:szCs w:val="20"/>
        </w:rPr>
        <w:t>ETTGDAGRDALLAAIRGAGG</w:t>
      </w:r>
      <w:r w:rsidRPr="001F4321">
        <w:rPr>
          <w:rFonts w:ascii="Courier" w:hAnsi="Courier"/>
          <w:sz w:val="20"/>
          <w:szCs w:val="20"/>
        </w:rPr>
        <w:t>IGALRKVDK</w:t>
      </w:r>
      <w:r>
        <w:rPr>
          <w:rFonts w:ascii="Courier" w:hAnsi="Courier"/>
          <w:sz w:val="20"/>
          <w:szCs w:val="20"/>
        </w:rPr>
        <w:t xml:space="preserve"> </w:t>
      </w:r>
      <w:r w:rsidRPr="00CE03D5">
        <w:rPr>
          <w:rFonts w:ascii="Courier" w:hAnsi="Courier"/>
          <w:sz w:val="20"/>
          <w:szCs w:val="20"/>
        </w:rPr>
        <w:t>Las17</w:t>
      </w:r>
      <w:r>
        <w:rPr>
          <w:rFonts w:ascii="Courier" w:hAnsi="Courier"/>
          <w:sz w:val="20"/>
          <w:szCs w:val="20"/>
        </w:rPr>
        <w:t xml:space="preserve"> </w:t>
      </w:r>
      <w:r w:rsidRPr="00CE03D5">
        <w:rPr>
          <w:rFonts w:ascii="Courier" w:hAnsi="Courier"/>
          <w:sz w:val="20"/>
          <w:szCs w:val="20"/>
        </w:rPr>
        <w:t>aa</w:t>
      </w:r>
      <w:r>
        <w:rPr>
          <w:rFonts w:ascii="Courier" w:hAnsi="Courier"/>
          <w:sz w:val="20"/>
          <w:szCs w:val="20"/>
        </w:rPr>
        <w:t>541-569 S554A</w:t>
      </w:r>
    </w:p>
    <w:p w14:paraId="1601DB6E" w14:textId="77777777" w:rsidR="005D6D2C" w:rsidRDefault="005D6D2C" w:rsidP="00E5114A">
      <w:pPr>
        <w:jc w:val="both"/>
        <w:rPr>
          <w:rFonts w:ascii="Courier" w:hAnsi="Courier"/>
          <w:sz w:val="20"/>
          <w:szCs w:val="20"/>
        </w:rPr>
      </w:pPr>
      <w:r>
        <w:rPr>
          <w:rFonts w:ascii="Courier" w:hAnsi="Courier"/>
          <w:sz w:val="20"/>
          <w:szCs w:val="20"/>
        </w:rPr>
        <w:t>PSGGWATLLESIRQAGGIGKAKL</w:t>
      </w:r>
      <w:r w:rsidRPr="00FB22E1">
        <w:rPr>
          <w:rFonts w:ascii="Courier" w:hAnsi="Courier"/>
          <w:sz w:val="20"/>
          <w:szCs w:val="20"/>
        </w:rPr>
        <w:t>RSMKER</w:t>
      </w:r>
      <w:r>
        <w:rPr>
          <w:rFonts w:ascii="Courier" w:hAnsi="Courier"/>
          <w:sz w:val="20"/>
          <w:szCs w:val="20"/>
        </w:rPr>
        <w:t xml:space="preserve"> WASH aa358-387 </w:t>
      </w:r>
    </w:p>
    <w:p w14:paraId="604BBA77" w14:textId="77777777" w:rsidR="005D6D2C" w:rsidRPr="00CE03D5" w:rsidRDefault="005D6D2C" w:rsidP="00E5114A">
      <w:pPr>
        <w:jc w:val="both"/>
        <w:rPr>
          <w:rFonts w:ascii="Courier" w:hAnsi="Courier"/>
          <w:sz w:val="20"/>
          <w:szCs w:val="20"/>
        </w:rPr>
      </w:pPr>
      <w:r>
        <w:rPr>
          <w:rFonts w:ascii="Courier" w:hAnsi="Courier"/>
          <w:sz w:val="20"/>
          <w:szCs w:val="20"/>
        </w:rPr>
        <w:t>PSGGWATLLES</w:t>
      </w:r>
      <w:r>
        <w:rPr>
          <w:rFonts w:ascii="Courier" w:hAnsi="Courier"/>
          <w:sz w:val="20"/>
          <w:szCs w:val="20"/>
          <w:vertAlign w:val="superscript"/>
        </w:rPr>
        <w:t>*</w:t>
      </w:r>
      <w:r>
        <w:rPr>
          <w:rFonts w:ascii="Courier" w:hAnsi="Courier"/>
          <w:sz w:val="20"/>
          <w:szCs w:val="20"/>
        </w:rPr>
        <w:t>IRQAGGIGKAKL</w:t>
      </w:r>
      <w:r w:rsidRPr="00FB22E1">
        <w:rPr>
          <w:rFonts w:ascii="Courier" w:hAnsi="Courier"/>
          <w:sz w:val="20"/>
          <w:szCs w:val="20"/>
        </w:rPr>
        <w:t>RSMKER</w:t>
      </w:r>
      <w:r>
        <w:rPr>
          <w:rFonts w:ascii="Courier" w:hAnsi="Courier"/>
          <w:sz w:val="20"/>
          <w:szCs w:val="20"/>
        </w:rPr>
        <w:t xml:space="preserve"> WASH aa358-387 Phosphogroup at S368</w:t>
      </w:r>
    </w:p>
    <w:p w14:paraId="543D4736" w14:textId="77777777" w:rsidR="005D6D2C" w:rsidRPr="00CE03D5" w:rsidRDefault="005D6D2C" w:rsidP="00E5114A">
      <w:pPr>
        <w:jc w:val="both"/>
        <w:rPr>
          <w:rFonts w:ascii="Courier" w:hAnsi="Courier"/>
          <w:sz w:val="20"/>
          <w:szCs w:val="20"/>
        </w:rPr>
      </w:pPr>
    </w:p>
    <w:p w14:paraId="4DE1D69B" w14:textId="77777777" w:rsidR="005D6D2C" w:rsidRDefault="005D6D2C" w:rsidP="00E5114A">
      <w:pPr>
        <w:pStyle w:val="Heading2"/>
        <w:jc w:val="both"/>
      </w:pPr>
      <w:bookmarkStart w:id="129" w:name="_Toc494222701"/>
      <w:r>
        <w:t>2.3 Biochemical assays</w:t>
      </w:r>
      <w:bookmarkEnd w:id="129"/>
    </w:p>
    <w:p w14:paraId="6BF2D90A" w14:textId="77777777" w:rsidR="005D6D2C" w:rsidRPr="0095728A" w:rsidRDefault="005D6D2C" w:rsidP="00E5114A">
      <w:pPr>
        <w:jc w:val="both"/>
      </w:pPr>
    </w:p>
    <w:p w14:paraId="5E7D4194" w14:textId="77777777" w:rsidR="005D6D2C" w:rsidRDefault="005D6D2C" w:rsidP="00E5114A">
      <w:pPr>
        <w:pStyle w:val="Heading3"/>
        <w:jc w:val="both"/>
      </w:pPr>
      <w:bookmarkStart w:id="130" w:name="_Toc494222702"/>
      <w:r>
        <w:t xml:space="preserve">2.3.1 </w:t>
      </w:r>
      <w:r w:rsidRPr="00E725B0">
        <w:t>Pyrene polymerisation assay</w:t>
      </w:r>
      <w:bookmarkEnd w:id="130"/>
    </w:p>
    <w:p w14:paraId="5A65F41B" w14:textId="77777777" w:rsidR="00371E0B" w:rsidRPr="00371E0B" w:rsidRDefault="00371E0B" w:rsidP="00371E0B"/>
    <w:p w14:paraId="0649A8CE" w14:textId="77777777" w:rsidR="005D6D2C" w:rsidRPr="00A00479" w:rsidRDefault="005D6D2C" w:rsidP="00E5114A">
      <w:pPr>
        <w:jc w:val="both"/>
      </w:pPr>
    </w:p>
    <w:p w14:paraId="6AF70889" w14:textId="2F2EB4D7" w:rsidR="00371E0B" w:rsidRDefault="00371E0B" w:rsidP="00371E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lang w:val="en-GB"/>
        </w:rPr>
      </w:pPr>
      <w:r w:rsidRPr="00371E0B">
        <w:rPr>
          <w:rFonts w:cs="Arial"/>
          <w:lang w:val="en-GB"/>
        </w:rPr>
        <w:t xml:space="preserve">The fluorescence of a pyrene labelled actin monomer increases 7-10-fold upon inclusion into a filament. By introducing a certain concentration of pyrene labelled actin monomers, the polymerisation of a sample of G-actin can be followed by the change in the fluorescence of the sample over time. This technique has been used for many years to study the effects of different polymerisation conditions, and different </w:t>
      </w:r>
      <w:r w:rsidRPr="00371E0B">
        <w:rPr>
          <w:rFonts w:cs="Arial"/>
          <w:lang w:val="en-GB"/>
        </w:rPr>
        <w:lastRenderedPageBreak/>
        <w:t>actin binding proteins, on actin polymerisation</w:t>
      </w:r>
      <w:r>
        <w:rPr>
          <w:rFonts w:cs="Arial"/>
          <w:lang w:val="en-GB"/>
        </w:rPr>
        <w:t xml:space="preserve"> </w:t>
      </w:r>
      <w:r>
        <w:rPr>
          <w:rFonts w:cs="Arial"/>
          <w:lang w:val="en-GB"/>
        </w:rPr>
        <w:fldChar w:fldCharType="begin" w:fldLock="1"/>
      </w:r>
      <w:r>
        <w:rPr>
          <w:rFonts w:cs="Arial"/>
          <w:lang w:val="en-GB"/>
        </w:rPr>
        <w:instrText>ADDIN CSL_CITATION { "citationItems" : [ { "id" : "ITEM-1", "itemData" : { "DOI" : "10.1007/BF00712034", "ISBN" : "0142-4319 (Print)\\r0142-4319 (Linking)", "ISSN" : "01424319", "PMID" : "6863518", "abstract" : "The fluorescence of pyrene-labelled actin is much higher after polymerization. We have characterized in detail the polymerization properties of pyrene actin and report that native and pyrene actin are identical using the following criteria: (1) the time course of polymerization; (2) the elongation rate constants; (3) the intrinsic viscosity; and (4) the critical concentration. Native and pyrene actin copolymerize. Fluorescence of polymerized pyrene actin is 7-10 times higher than monomer. The fluorescent signal is proportional to polymer weight concentration and is insensitive to filament length distribution. Bleaching can be minimized by appropriate filters to allow continuous monitoring of signal. Measurements do not influence polymerization kinetics. This establishes that pyrene actin fluorescence is a valid assay for actin polymerization that is more sensitive than any other current assay.", "author" : [ { "dropping-particle" : "", "family" : "Cooper", "given" : "John A.", "non-dropping-particle" : "", "parse-names" : false, "suffix" : "" }, { "dropping-particle" : "", "family" : "Walker", "given" : "Simon B.", "non-dropping-particle" : "", "parse-names" : false, "suffix" : "" }, { "dropping-particle" : "", "family" : "Pollard", "given" : "Thomas D.", "non-dropping-particle" : "", "parse-names" : false, "suffix" : "" } ], "container-title" : "Journal of Muscle Research and Cell Motility", "id" : "ITEM-1", "issue" : "2", "issued" : { "date-parts" : [ [ "1983" ] ] }, "page" : "253-262", "title" : "Pyrene actin: documentation of the validity of a sensitive assay for actin polymerization", "type" : "article-journal", "volume" : "4" }, "uris" : [ "http://www.mendeley.com/documents/?uuid=0d51a5ac-e513-4ea4-bf82-3cf281c6fa20" ] } ], "mendeley" : { "formattedCitation" : "(Cooper, Walker and Pollard, 1983)", "plainTextFormattedCitation" : "(Cooper, Walker and Pollard, 1983)", "previouslyFormattedCitation" : "(Cooper, Walker and Pollard, 1983)" }, "properties" : {  }, "schema" : "https://github.com/citation-style-language/schema/raw/master/csl-citation.json" }</w:instrText>
      </w:r>
      <w:r>
        <w:rPr>
          <w:rFonts w:cs="Arial"/>
          <w:lang w:val="en-GB"/>
        </w:rPr>
        <w:fldChar w:fldCharType="separate"/>
      </w:r>
      <w:r w:rsidRPr="00371E0B">
        <w:rPr>
          <w:rFonts w:cs="Arial"/>
          <w:noProof/>
          <w:lang w:val="en-GB"/>
        </w:rPr>
        <w:t>(Cooper, Walker and Pollard, 1983)</w:t>
      </w:r>
      <w:r>
        <w:rPr>
          <w:rFonts w:cs="Arial"/>
          <w:lang w:val="en-GB"/>
        </w:rPr>
        <w:fldChar w:fldCharType="end"/>
      </w:r>
      <w:r w:rsidRPr="00371E0B">
        <w:rPr>
          <w:rFonts w:cs="Arial"/>
          <w:lang w:val="en-GB"/>
        </w:rPr>
        <w:t>.</w:t>
      </w:r>
    </w:p>
    <w:p w14:paraId="47A9D383" w14:textId="77777777" w:rsidR="00DB1B84" w:rsidRDefault="00DB1B84" w:rsidP="00371E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lang w:val="en-GB"/>
        </w:rPr>
      </w:pPr>
    </w:p>
    <w:p w14:paraId="545DAD08" w14:textId="77777777" w:rsidR="00DB1B84" w:rsidRPr="00DB1B84" w:rsidRDefault="00DB1B84" w:rsidP="00DB1B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lang w:val="en-GB"/>
        </w:rPr>
      </w:pPr>
      <w:r w:rsidRPr="00DB1B84">
        <w:rPr>
          <w:rFonts w:cs="Arial"/>
          <w:lang w:val="en-GB"/>
        </w:rPr>
        <w:t xml:space="preserve">As discussed in section 1.4, in the presence of a sufficient concentration of actin monomers and in the absence of filament capping, a preformed actin filament will extend readily. To generate a filament </w:t>
      </w:r>
      <w:r w:rsidRPr="00DB1B84">
        <w:rPr>
          <w:rFonts w:cs="Arial"/>
          <w:i/>
          <w:lang w:val="en-GB"/>
        </w:rPr>
        <w:t>de novo</w:t>
      </w:r>
      <w:r w:rsidRPr="00DB1B84">
        <w:rPr>
          <w:rFonts w:cs="Arial"/>
          <w:lang w:val="en-GB"/>
        </w:rPr>
        <w:t xml:space="preserve"> however requires the formation of unstable and short-lived intermediates. This is observed in a pyrene assay as a ‘lag phase’ before polymerisation can be observed (fig 2.1.B). An actin nucleator that promotes the formation of or stabilises these short-lived intermediates would be expected to reduce the length of this lag phase. The relative length of the lag phase has therefore been used throughout this work as an indicator of filament nucleation activity.</w:t>
      </w:r>
    </w:p>
    <w:p w14:paraId="28C3F1BC" w14:textId="77777777" w:rsidR="00DB1B84" w:rsidRPr="00DB1B84" w:rsidRDefault="00DB1B84" w:rsidP="00DB1B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lang w:val="en-GB"/>
        </w:rPr>
      </w:pPr>
    </w:p>
    <w:p w14:paraId="001D8D5F" w14:textId="6053470D" w:rsidR="00DB1B84" w:rsidRPr="00DB1B84" w:rsidRDefault="00DB1B84" w:rsidP="00DB1B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lang w:val="en-GB"/>
        </w:rPr>
      </w:pPr>
      <w:r w:rsidRPr="00DB1B84">
        <w:rPr>
          <w:rFonts w:cs="Arial"/>
          <w:lang w:val="en-GB"/>
        </w:rPr>
        <w:t>As the concentration of barbed ends increases, filament elongation accounts for an increasing proportion of the total polymerisation in the assay. The lag phase is followed by linear increase in fluorescence over time known as the ‘extension phase’</w:t>
      </w:r>
      <w:r>
        <w:rPr>
          <w:rFonts w:cs="Arial"/>
          <w:lang w:val="en-GB"/>
        </w:rPr>
        <w:t xml:space="preserve"> (fig2.1)</w:t>
      </w:r>
      <w:r w:rsidRPr="00DB1B84">
        <w:rPr>
          <w:rFonts w:cs="Arial"/>
          <w:lang w:val="en-GB"/>
        </w:rPr>
        <w:t>. During this phase of the assay the increase in fluorescence can be assumed to be due to a constant concentration of barbed ends extending at a rate defined by the affinity of an actin monomer for a barbed end. The gradient of the curve during this extension phase has been used throughout this work as a measure of the bulk actin polymerisation rate. A change in this rate may be due to the presence of a higher concentration of barbed ends (due to either filament nucleation/ severing activity) or a direct effect on the rate of elongation of individual filaments. Therefore, in the right conditions the Arp2/3 complex (a filament nucleator), cofilin (a filament severer) and formins (filament elongators) can all increase this rate by very different mechanisms.</w:t>
      </w:r>
    </w:p>
    <w:p w14:paraId="43BDA6FF" w14:textId="77777777" w:rsidR="00371E0B" w:rsidRPr="00371E0B" w:rsidRDefault="00371E0B" w:rsidP="00371E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lang w:val="en-GB"/>
        </w:rPr>
      </w:pPr>
    </w:p>
    <w:p w14:paraId="52DD98BD" w14:textId="2F91E757"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r w:rsidRPr="00E725B0">
        <w:rPr>
          <w:rFonts w:cs="Arial"/>
        </w:rPr>
        <w:t>Assays were performed in 370</w:t>
      </w:r>
      <w:r w:rsidR="00A908AC">
        <w:rPr>
          <w:rFonts w:cs="Arial"/>
        </w:rPr>
        <w:t xml:space="preserve"> </w:t>
      </w:r>
      <w:r w:rsidRPr="00E725B0">
        <w:rPr>
          <w:rFonts w:cs="Arial"/>
        </w:rPr>
        <w:t xml:space="preserve">µl in 96 well </w:t>
      </w:r>
      <w:r w:rsidRPr="009A4C08">
        <w:rPr>
          <w:rFonts w:cs="Arial"/>
          <w:bCs/>
        </w:rPr>
        <w:t>plates</w:t>
      </w:r>
      <w:r>
        <w:rPr>
          <w:rFonts w:cs="Arial"/>
          <w:bCs/>
        </w:rPr>
        <w:t xml:space="preserve"> (Greiner Bio One)</w:t>
      </w:r>
      <w:r w:rsidRPr="009A4C08">
        <w:rPr>
          <w:rFonts w:cs="Arial"/>
          <w:bCs/>
        </w:rPr>
        <w:t>.</w:t>
      </w:r>
      <w:r w:rsidRPr="00E725B0">
        <w:rPr>
          <w:rFonts w:cs="Arial"/>
          <w:b/>
          <w:bCs/>
        </w:rPr>
        <w:t xml:space="preserve"> </w:t>
      </w:r>
      <w:r w:rsidRPr="00E725B0">
        <w:rPr>
          <w:rFonts w:cs="Arial"/>
        </w:rPr>
        <w:t>Unless stated otherwise 3</w:t>
      </w:r>
      <w:r w:rsidR="00A908AC">
        <w:rPr>
          <w:rFonts w:cs="Arial"/>
        </w:rPr>
        <w:t xml:space="preserve"> </w:t>
      </w:r>
      <w:r w:rsidRPr="00E725B0">
        <w:rPr>
          <w:rFonts w:cs="Arial"/>
        </w:rPr>
        <w:t>µM rabbit muscle actin with 5% was pyrene labeled actin was induced to polymerise by the addition of salt (0.5</w:t>
      </w:r>
      <w:r w:rsidR="00A908AC">
        <w:rPr>
          <w:rFonts w:cs="Arial"/>
        </w:rPr>
        <w:t xml:space="preserve"> </w:t>
      </w:r>
      <w:r w:rsidRPr="00E725B0">
        <w:rPr>
          <w:rFonts w:cs="Arial"/>
        </w:rPr>
        <w:t>x</w:t>
      </w:r>
      <w:r w:rsidR="00A908AC">
        <w:rPr>
          <w:rFonts w:cs="Arial"/>
        </w:rPr>
        <w:t xml:space="preserve"> </w:t>
      </w:r>
      <w:r w:rsidRPr="00E725B0">
        <w:rPr>
          <w:rFonts w:cs="Arial"/>
        </w:rPr>
        <w:t>KME: 25 mM KCL, 0.5 mM MgCl</w:t>
      </w:r>
      <w:r w:rsidRPr="00E725B0">
        <w:rPr>
          <w:rFonts w:cs="Arial"/>
          <w:position w:val="-6"/>
        </w:rPr>
        <w:t>2</w:t>
      </w:r>
      <w:r w:rsidRPr="00E725B0">
        <w:rPr>
          <w:rFonts w:cs="Arial"/>
        </w:rPr>
        <w:t>, 0.5 mM EGTA, 5</w:t>
      </w:r>
      <w:r w:rsidR="00A908AC">
        <w:rPr>
          <w:rFonts w:cs="Arial"/>
        </w:rPr>
        <w:t xml:space="preserve"> </w:t>
      </w:r>
      <w:r w:rsidRPr="00E725B0">
        <w:rPr>
          <w:rFonts w:cs="Arial"/>
        </w:rPr>
        <w:t>mM Tris-HCl [pH 8.0]). Additional proteins (las17/ Arp2/3) were added at the same time as polymerisation was induced. Unless stated otherwise las17 was added to a final concentration of 0.3</w:t>
      </w:r>
      <w:r w:rsidR="00A908AC">
        <w:rPr>
          <w:rFonts w:cs="Arial"/>
        </w:rPr>
        <w:t xml:space="preserve"> </w:t>
      </w:r>
      <w:r w:rsidRPr="00E725B0">
        <w:rPr>
          <w:rFonts w:cs="Arial"/>
        </w:rPr>
        <w:t xml:space="preserve">µM and Arp2/3 </w:t>
      </w:r>
      <w:r w:rsidR="000731BC">
        <w:rPr>
          <w:rFonts w:cs="Arial"/>
        </w:rPr>
        <w:t xml:space="preserve">(cytoskeleton inc.) </w:t>
      </w:r>
      <w:r w:rsidRPr="00E725B0">
        <w:rPr>
          <w:rFonts w:cs="Arial"/>
        </w:rPr>
        <w:t>to 5</w:t>
      </w:r>
      <w:r w:rsidR="00A908AC">
        <w:rPr>
          <w:rFonts w:cs="Arial"/>
        </w:rPr>
        <w:t xml:space="preserve"> </w:t>
      </w:r>
      <w:r w:rsidRPr="00E725B0">
        <w:rPr>
          <w:rFonts w:cs="Arial"/>
        </w:rPr>
        <w:t xml:space="preserve">nM. Polymerisation </w:t>
      </w:r>
      <w:r w:rsidRPr="00E725B0">
        <w:rPr>
          <w:rFonts w:cs="Arial"/>
        </w:rPr>
        <w:lastRenderedPageBreak/>
        <w:t>was observed in a Cary Eclipse fluorimeter (emission 364 nm, slit 10 nm round; excitation 385 nm, slit 20 nm).</w:t>
      </w:r>
      <w:r w:rsidR="00133AFE">
        <w:rPr>
          <w:rFonts w:cs="Arial"/>
        </w:rPr>
        <w:t xml:space="preserve"> Fluorescence intensity is presented in arbitrary units.</w:t>
      </w:r>
    </w:p>
    <w:p w14:paraId="1A396374" w14:textId="77777777" w:rsidR="005D6D2C" w:rsidRPr="003314F8"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rPr>
      </w:pPr>
    </w:p>
    <w:p w14:paraId="26A915FC" w14:textId="77777777" w:rsidR="005D6D2C" w:rsidRDefault="005D6D2C" w:rsidP="00E5114A">
      <w:pPr>
        <w:pStyle w:val="Heading4"/>
        <w:jc w:val="both"/>
      </w:pPr>
      <w:r>
        <w:t>2.3.1.1 Quantification</w:t>
      </w:r>
    </w:p>
    <w:p w14:paraId="3FBD2AE8" w14:textId="77777777" w:rsidR="005D6D2C" w:rsidRPr="00A00479" w:rsidRDefault="005D6D2C" w:rsidP="00E5114A">
      <w:pPr>
        <w:jc w:val="both"/>
      </w:pPr>
    </w:p>
    <w:p w14:paraId="4EBBF37E" w14:textId="4987B2CD" w:rsidR="00F81F5C" w:rsidRDefault="005D6D2C" w:rsidP="00E5114A">
      <w:pPr>
        <w:spacing w:line="360" w:lineRule="auto"/>
        <w:jc w:val="both"/>
      </w:pPr>
      <w:r>
        <w:t xml:space="preserve">Rates were calculated by taking the gradient of the line during the linear portion of the trace </w:t>
      </w:r>
      <w:r w:rsidRPr="0003719D">
        <w:t>(fig</w:t>
      </w:r>
      <w:r w:rsidR="00A908AC">
        <w:t xml:space="preserve"> </w:t>
      </w:r>
      <w:r>
        <w:t>2.1</w:t>
      </w:r>
      <w:r w:rsidRPr="0003719D">
        <w:t>).</w:t>
      </w:r>
      <w:r>
        <w:t xml:space="preserve"> These were then </w:t>
      </w:r>
      <w:r w:rsidR="00F81F5C">
        <w:t>normalised</w:t>
      </w:r>
      <w:r>
        <w:t xml:space="preserve"> relative to an actin only control from the same experiment and the relative rates of at least three (unless otherwise stated) repeats compared to give a mean average relative rate. Fold decrease in lag was calculated by dividing the time taken for the actin only control to leave the baseline by the time taken at a different condition </w:t>
      </w:r>
      <w:r w:rsidRPr="0003719D">
        <w:t>(fig</w:t>
      </w:r>
      <w:r w:rsidR="00A908AC">
        <w:t xml:space="preserve"> </w:t>
      </w:r>
      <w:r w:rsidRPr="0003719D">
        <w:t>2.1)</w:t>
      </w:r>
      <w:r>
        <w:t>. The fold decrease in the lag phase of at least three (unless otherwise stated) repeats w</w:t>
      </w:r>
      <w:r w:rsidR="004C5EDC">
        <w:t>ere then compared</w:t>
      </w:r>
      <w:r>
        <w:t>.</w:t>
      </w:r>
      <w:r w:rsidR="00E76ABC">
        <w:t xml:space="preserve"> Error bars for both method</w:t>
      </w:r>
      <w:r w:rsidR="00BD05E1">
        <w:t xml:space="preserve">s represent standard deviation. </w:t>
      </w:r>
    </w:p>
    <w:p w14:paraId="0DE181A4" w14:textId="77777777" w:rsidR="00F81F5C" w:rsidRDefault="00F81F5C" w:rsidP="00E5114A">
      <w:pPr>
        <w:spacing w:line="360" w:lineRule="auto"/>
        <w:jc w:val="both"/>
      </w:pPr>
    </w:p>
    <w:p w14:paraId="2656225F" w14:textId="74019565" w:rsidR="00371E0B" w:rsidRDefault="00BD05E1" w:rsidP="00E5114A">
      <w:pPr>
        <w:spacing w:line="360" w:lineRule="auto"/>
        <w:jc w:val="both"/>
      </w:pPr>
      <w:r>
        <w:t xml:space="preserve">The time taken to reach maximum fluorescence was occasionally used to quantify pyrene traces. </w:t>
      </w:r>
      <w:r w:rsidR="006800F8">
        <w:t xml:space="preserve">Maximum fluorescence was defined as the largest fluorescence value in the data set. To distinguish between small fluctuations after a general maximum was reached, this value was rounded down to the closest </w:t>
      </w:r>
      <w:r>
        <w:t>whole integer</w:t>
      </w:r>
      <w:r w:rsidR="00F81F5C">
        <w:t>. T</w:t>
      </w:r>
      <w:r w:rsidR="006800F8">
        <w:t>he first time</w:t>
      </w:r>
      <w:r w:rsidR="00F81F5C">
        <w:t xml:space="preserve"> that</w:t>
      </w:r>
      <w:r w:rsidR="006800F8">
        <w:t xml:space="preserve"> this value was </w:t>
      </w:r>
      <w:r w:rsidR="00F81F5C">
        <w:t>reached in an assay was</w:t>
      </w:r>
      <w:r w:rsidR="006800F8">
        <w:t xml:space="preserve"> taken as the time to reach maximum fluorescence.</w:t>
      </w:r>
      <w:r w:rsidR="00F81F5C">
        <w:t xml:space="preserve"> These times were then normalised relative to an actin only control</w:t>
      </w:r>
      <w:r w:rsidR="00C013DF">
        <w:t xml:space="preserve"> from the same experiment.</w:t>
      </w:r>
    </w:p>
    <w:p w14:paraId="05779AD3" w14:textId="77777777" w:rsidR="00371E0B" w:rsidRDefault="00371E0B" w:rsidP="00E5114A">
      <w:pPr>
        <w:spacing w:line="360" w:lineRule="auto"/>
        <w:jc w:val="both"/>
      </w:pPr>
    </w:p>
    <w:p w14:paraId="030A5F54" w14:textId="22603E9D" w:rsidR="00E76ABC" w:rsidRDefault="00E76ABC" w:rsidP="00E5114A">
      <w:pPr>
        <w:spacing w:line="360" w:lineRule="auto"/>
        <w:jc w:val="both"/>
      </w:pPr>
      <w:r>
        <w:t>Significant difference was determined using a One-way Anova followed by</w:t>
      </w:r>
      <w:r w:rsidR="00F17183">
        <w:t xml:space="preserve"> a</w:t>
      </w:r>
      <w:r>
        <w:t xml:space="preserve"> </w:t>
      </w:r>
      <w:r w:rsidR="00F17183">
        <w:t xml:space="preserve">Tukey </w:t>
      </w:r>
      <w:r w:rsidR="00F17183" w:rsidRPr="00F17183">
        <w:t>multiple comparison test</w:t>
      </w:r>
      <w:r w:rsidR="00F17183">
        <w:t xml:space="preserve"> in Graphpad prism.</w:t>
      </w:r>
      <w:r w:rsidR="0014534B">
        <w:t xml:space="preserve"> </w:t>
      </w:r>
    </w:p>
    <w:p w14:paraId="35F566FD" w14:textId="77777777" w:rsidR="00F17183" w:rsidRDefault="00F17183" w:rsidP="00E5114A">
      <w:pPr>
        <w:spacing w:line="360" w:lineRule="auto"/>
        <w:jc w:val="both"/>
      </w:pPr>
    </w:p>
    <w:p w14:paraId="227CB774" w14:textId="1C64CD01" w:rsidR="00F17183" w:rsidRDefault="00F17183" w:rsidP="00E5114A">
      <w:pPr>
        <w:spacing w:line="360" w:lineRule="auto"/>
        <w:jc w:val="both"/>
      </w:pPr>
      <w:r>
        <w:t>Significance indicated as follows:</w:t>
      </w:r>
    </w:p>
    <w:p w14:paraId="259691D1" w14:textId="247C57EB" w:rsidR="00F17183" w:rsidRDefault="00763D78" w:rsidP="00E5114A">
      <w:pPr>
        <w:spacing w:line="360" w:lineRule="auto"/>
        <w:jc w:val="both"/>
      </w:pPr>
      <w:r>
        <w:t>* P value &lt;0.0332</w:t>
      </w:r>
    </w:p>
    <w:p w14:paraId="486B144F" w14:textId="63302730" w:rsidR="00763D78" w:rsidRDefault="00763D78" w:rsidP="00E5114A">
      <w:pPr>
        <w:spacing w:line="360" w:lineRule="auto"/>
        <w:jc w:val="both"/>
      </w:pPr>
      <w:r>
        <w:t>**</w:t>
      </w:r>
      <w:r w:rsidRPr="00763D78">
        <w:t xml:space="preserve"> </w:t>
      </w:r>
      <w:r>
        <w:t>P value &lt;0.0021</w:t>
      </w:r>
    </w:p>
    <w:p w14:paraId="011A25FE" w14:textId="623796BA" w:rsidR="00763D78" w:rsidRDefault="00763D78" w:rsidP="00E5114A">
      <w:pPr>
        <w:spacing w:line="360" w:lineRule="auto"/>
        <w:jc w:val="both"/>
      </w:pPr>
      <w:r>
        <w:t>***</w:t>
      </w:r>
      <w:r w:rsidRPr="00763D78">
        <w:t xml:space="preserve"> </w:t>
      </w:r>
      <w:r>
        <w:t>P value &lt;0.0002</w:t>
      </w:r>
    </w:p>
    <w:p w14:paraId="487F99AE" w14:textId="004CB425" w:rsidR="00763D78" w:rsidRDefault="00763D78" w:rsidP="00E5114A">
      <w:pPr>
        <w:spacing w:line="360" w:lineRule="auto"/>
        <w:jc w:val="both"/>
      </w:pPr>
      <w:r>
        <w:t>****</w:t>
      </w:r>
      <w:r w:rsidRPr="00763D78">
        <w:t xml:space="preserve"> </w:t>
      </w:r>
      <w:r>
        <w:t>P value &lt;0.0001</w:t>
      </w:r>
    </w:p>
    <w:p w14:paraId="0D67FBBF" w14:textId="77777777" w:rsidR="004C5EDC" w:rsidRDefault="004C5EDC" w:rsidP="00E5114A">
      <w:pPr>
        <w:spacing w:line="360" w:lineRule="auto"/>
        <w:jc w:val="both"/>
      </w:pPr>
    </w:p>
    <w:p w14:paraId="13D31409" w14:textId="77777777" w:rsidR="005D6D2C" w:rsidRDefault="005D6D2C" w:rsidP="00E5114A">
      <w:pPr>
        <w:spacing w:line="360" w:lineRule="auto"/>
        <w:jc w:val="both"/>
      </w:pPr>
    </w:p>
    <w:p w14:paraId="23B456D1" w14:textId="77777777" w:rsidR="005D6D2C" w:rsidRDefault="005D6D2C" w:rsidP="00E5114A">
      <w:pPr>
        <w:spacing w:line="360" w:lineRule="auto"/>
        <w:jc w:val="both"/>
      </w:pPr>
      <w:r w:rsidRPr="00E040C6">
        <w:rPr>
          <w:noProof/>
        </w:rPr>
        <w:lastRenderedPageBreak/>
        <mc:AlternateContent>
          <mc:Choice Requires="wpg">
            <w:drawing>
              <wp:inline distT="0" distB="0" distL="0" distR="0" wp14:anchorId="65FEBACF" wp14:editId="4F6C9283">
                <wp:extent cx="5309235" cy="2517140"/>
                <wp:effectExtent l="0" t="0" r="0" b="0"/>
                <wp:docPr id="19" name="Group 1"/>
                <wp:cNvGraphicFramePr/>
                <a:graphic xmlns:a="http://schemas.openxmlformats.org/drawingml/2006/main">
                  <a:graphicData uri="http://schemas.microsoft.com/office/word/2010/wordprocessingGroup">
                    <wpg:wgp>
                      <wpg:cNvGrpSpPr/>
                      <wpg:grpSpPr>
                        <a:xfrm>
                          <a:off x="0" y="0"/>
                          <a:ext cx="5309235" cy="2517140"/>
                          <a:chOff x="-112558" y="-80661"/>
                          <a:chExt cx="10754376" cy="4928652"/>
                        </a:xfrm>
                      </wpg:grpSpPr>
                      <pic:pic xmlns:pic="http://schemas.openxmlformats.org/drawingml/2006/picture">
                        <pic:nvPicPr>
                          <pic:cNvPr id="20" name="Picture 20"/>
                          <pic:cNvPicPr>
                            <a:picLocks noChangeAspect="1"/>
                          </pic:cNvPicPr>
                        </pic:nvPicPr>
                        <pic:blipFill>
                          <a:blip r:embed="rId30"/>
                          <a:stretch>
                            <a:fillRect/>
                          </a:stretch>
                        </pic:blipFill>
                        <pic:spPr>
                          <a:xfrm>
                            <a:off x="0" y="253023"/>
                            <a:ext cx="6845300" cy="3340100"/>
                          </a:xfrm>
                          <a:prstGeom prst="rect">
                            <a:avLst/>
                          </a:prstGeom>
                        </pic:spPr>
                      </pic:pic>
                      <pic:pic xmlns:pic="http://schemas.openxmlformats.org/drawingml/2006/picture">
                        <pic:nvPicPr>
                          <pic:cNvPr id="21" name="Picture 21"/>
                          <pic:cNvPicPr>
                            <a:picLocks noChangeAspect="1"/>
                          </pic:cNvPicPr>
                        </pic:nvPicPr>
                        <pic:blipFill>
                          <a:blip r:embed="rId31"/>
                          <a:stretch>
                            <a:fillRect/>
                          </a:stretch>
                        </pic:blipFill>
                        <pic:spPr>
                          <a:xfrm>
                            <a:off x="6845300" y="65"/>
                            <a:ext cx="3796518" cy="3592993"/>
                          </a:xfrm>
                          <a:prstGeom prst="rect">
                            <a:avLst/>
                          </a:prstGeom>
                        </pic:spPr>
                      </pic:pic>
                      <wps:wsp>
                        <wps:cNvPr id="22" name="Straight Arrow Connector 22"/>
                        <wps:cNvCnPr/>
                        <wps:spPr>
                          <a:xfrm flipH="1">
                            <a:off x="7504714" y="1494494"/>
                            <a:ext cx="159441" cy="1686993"/>
                          </a:xfrm>
                          <a:prstGeom prst="straightConnector1">
                            <a:avLst/>
                          </a:prstGeom>
                          <a:ln w="2222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8278107" y="1494494"/>
                            <a:ext cx="490002" cy="1679373"/>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 Box 24"/>
                        <wps:cNvSpPr txBox="1"/>
                        <wps:spPr>
                          <a:xfrm>
                            <a:off x="7254855" y="266726"/>
                            <a:ext cx="3124329" cy="1274473"/>
                          </a:xfrm>
                          <a:prstGeom prst="rect">
                            <a:avLst/>
                          </a:prstGeom>
                          <a:noFill/>
                        </wps:spPr>
                        <wps:txbx>
                          <w:txbxContent>
                            <w:p w14:paraId="3A0C5C22" w14:textId="77777777" w:rsidR="00F410B7" w:rsidRDefault="00F410B7" w:rsidP="005D6D2C">
                              <w:pPr>
                                <w:pStyle w:val="NormalWeb"/>
                                <w:spacing w:before="0" w:beforeAutospacing="0" w:after="0" w:afterAutospacing="0"/>
                              </w:pPr>
                              <w:r>
                                <w:rPr>
                                  <w:rFonts w:asciiTheme="minorHAnsi" w:hAnsi="Calibri" w:cstheme="minorBidi"/>
                                  <w:color w:val="000000" w:themeColor="text1"/>
                                  <w:kern w:val="24"/>
                                  <w:sz w:val="20"/>
                                  <w:szCs w:val="20"/>
                                </w:rPr>
                                <w:t>Length of lag phase determined </w:t>
                              </w:r>
                            </w:p>
                            <w:p w14:paraId="073747A4" w14:textId="77777777" w:rsidR="00F410B7" w:rsidRDefault="00F410B7" w:rsidP="005D6D2C">
                              <w:pPr>
                                <w:pStyle w:val="NormalWeb"/>
                                <w:spacing w:before="0" w:beforeAutospacing="0" w:after="0" w:afterAutospacing="0"/>
                              </w:pPr>
                              <w:r>
                                <w:rPr>
                                  <w:rFonts w:asciiTheme="minorHAnsi" w:hAnsi="Calibri" w:cstheme="minorBidi"/>
                                  <w:color w:val="000000" w:themeColor="text1"/>
                                  <w:kern w:val="24"/>
                                  <w:sz w:val="20"/>
                                  <w:szCs w:val="20"/>
                                </w:rPr>
                                <w:t>by time taken to leave baseline.</w:t>
                              </w:r>
                            </w:p>
                          </w:txbxContent>
                        </wps:txbx>
                        <wps:bodyPr wrap="square" rtlCol="0">
                          <a:noAutofit/>
                        </wps:bodyPr>
                      </wps:wsp>
                      <wps:wsp>
                        <wps:cNvPr id="25" name="Text Box 25"/>
                        <wps:cNvSpPr txBox="1"/>
                        <wps:spPr>
                          <a:xfrm>
                            <a:off x="0" y="3573518"/>
                            <a:ext cx="10641818" cy="1274473"/>
                          </a:xfrm>
                          <a:prstGeom prst="rect">
                            <a:avLst/>
                          </a:prstGeom>
                          <a:noFill/>
                        </wps:spPr>
                        <wps:txbx>
                          <w:txbxContent>
                            <w:p w14:paraId="739C2D41" w14:textId="77777777" w:rsidR="00F410B7" w:rsidRPr="0003719D" w:rsidRDefault="00F410B7" w:rsidP="005D6D2C">
                              <w:pPr>
                                <w:pStyle w:val="NormalWeb"/>
                                <w:spacing w:before="0" w:beforeAutospacing="0" w:after="0" w:afterAutospacing="0"/>
                                <w:rPr>
                                  <w:sz w:val="20"/>
                                  <w:szCs w:val="20"/>
                                </w:rPr>
                              </w:pPr>
                              <w:r w:rsidRPr="0003719D">
                                <w:rPr>
                                  <w:rFonts w:asciiTheme="minorHAnsi" w:hAnsi="Calibri" w:cstheme="minorBidi"/>
                                  <w:color w:val="000000" w:themeColor="text1"/>
                                  <w:kern w:val="24"/>
                                  <w:sz w:val="20"/>
                                  <w:szCs w:val="20"/>
                                  <w:lang w:val="en-GB"/>
                                </w:rPr>
                                <w:t>Fig</w:t>
                              </w:r>
                              <w:r>
                                <w:rPr>
                                  <w:rFonts w:asciiTheme="minorHAnsi" w:hAnsi="Calibri" w:cstheme="minorBidi"/>
                                  <w:color w:val="000000" w:themeColor="text1"/>
                                  <w:kern w:val="24"/>
                                  <w:sz w:val="20"/>
                                  <w:szCs w:val="20"/>
                                  <w:lang w:val="en-GB"/>
                                </w:rPr>
                                <w:t xml:space="preserve"> </w:t>
                              </w:r>
                              <w:r w:rsidRPr="0003719D">
                                <w:rPr>
                                  <w:rFonts w:asciiTheme="minorHAnsi" w:hAnsi="Calibri" w:cstheme="minorBidi"/>
                                  <w:color w:val="000000" w:themeColor="text1"/>
                                  <w:kern w:val="24"/>
                                  <w:sz w:val="20"/>
                                  <w:szCs w:val="20"/>
                                  <w:lang w:val="en-GB"/>
                                </w:rPr>
                                <w:t>2.1 Diagrams to illustrate quantification of pyrene traces. (A) Illustrating the region of the trace within wh</w:t>
                              </w:r>
                              <w:r>
                                <w:rPr>
                                  <w:rFonts w:asciiTheme="minorHAnsi" w:hAnsi="Calibri" w:cstheme="minorBidi"/>
                                  <w:color w:val="000000" w:themeColor="text1"/>
                                  <w:kern w:val="24"/>
                                  <w:sz w:val="20"/>
                                  <w:szCs w:val="20"/>
                                  <w:lang w:val="en-GB"/>
                                </w:rPr>
                                <w:t xml:space="preserve">ich the rate of polymerisation </w:t>
                              </w:r>
                              <w:r w:rsidRPr="0003719D">
                                <w:rPr>
                                  <w:rFonts w:asciiTheme="minorHAnsi" w:hAnsi="Calibri" w:cstheme="minorBidi"/>
                                  <w:color w:val="000000" w:themeColor="text1"/>
                                  <w:kern w:val="24"/>
                                  <w:sz w:val="20"/>
                                  <w:szCs w:val="20"/>
                                  <w:lang w:val="en-GB"/>
                                </w:rPr>
                                <w:t>was calculated. (B) Demonstrating how the lag phase was determined. Fold decrease in the lag calculated by dividing length of lag phase (in minutes) of actin only trace (black) by length of lag phase (in minutes) in the presence of Las17 (red).</w:t>
                              </w:r>
                            </w:p>
                          </w:txbxContent>
                        </wps:txbx>
                        <wps:bodyPr wrap="square" rtlCol="0">
                          <a:noAutofit/>
                        </wps:bodyPr>
                      </wps:wsp>
                      <wps:wsp>
                        <wps:cNvPr id="26" name="Text Box 223"/>
                        <wps:cNvSpPr txBox="1"/>
                        <wps:spPr>
                          <a:xfrm>
                            <a:off x="6436253" y="-80661"/>
                            <a:ext cx="790178" cy="496828"/>
                          </a:xfrm>
                          <a:prstGeom prst="rect">
                            <a:avLst/>
                          </a:prstGeom>
                          <a:noFill/>
                        </wps:spPr>
                        <wps:txbx>
                          <w:txbxContent>
                            <w:p w14:paraId="76F0B1B5" w14:textId="77777777" w:rsidR="00F410B7" w:rsidRDefault="00F410B7" w:rsidP="005D6D2C">
                              <w:pPr>
                                <w:pStyle w:val="NormalWeb"/>
                                <w:spacing w:before="0" w:beforeAutospacing="0" w:after="0" w:afterAutospacing="0"/>
                              </w:pPr>
                              <w:r>
                                <w:rPr>
                                  <w:rFonts w:ascii="Calibri" w:eastAsia="Times New Roman" w:hAnsi="Calibri"/>
                                  <w:color w:val="000000"/>
                                  <w:kern w:val="24"/>
                                </w:rPr>
                                <w:t>B.</w:t>
                              </w:r>
                            </w:p>
                          </w:txbxContent>
                        </wps:txbx>
                        <wps:bodyPr wrap="square" rtlCol="0">
                          <a:noAutofit/>
                        </wps:bodyPr>
                      </wps:wsp>
                      <wps:wsp>
                        <wps:cNvPr id="27" name="Text Box 223"/>
                        <wps:cNvSpPr txBox="1"/>
                        <wps:spPr>
                          <a:xfrm>
                            <a:off x="-112558" y="-37339"/>
                            <a:ext cx="1099427" cy="496828"/>
                          </a:xfrm>
                          <a:prstGeom prst="rect">
                            <a:avLst/>
                          </a:prstGeom>
                          <a:noFill/>
                        </wps:spPr>
                        <wps:txbx>
                          <w:txbxContent>
                            <w:p w14:paraId="0F188695" w14:textId="77777777" w:rsidR="00F410B7" w:rsidRDefault="00F410B7" w:rsidP="005D6D2C">
                              <w:pPr>
                                <w:pStyle w:val="NormalWeb"/>
                                <w:spacing w:before="0" w:beforeAutospacing="0" w:after="0" w:afterAutospacing="0"/>
                              </w:pPr>
                              <w:r>
                                <w:rPr>
                                  <w:rFonts w:ascii="Calibri" w:eastAsia="Times New Roman" w:hAnsi="Calibri"/>
                                  <w:color w:val="000000"/>
                                  <w:kern w:val="24"/>
                                </w:rPr>
                                <w:t>A.</w:t>
                              </w:r>
                            </w:p>
                          </w:txbxContent>
                        </wps:txbx>
                        <wps:bodyPr wrap="square" rtlCol="0">
                          <a:noAutofit/>
                        </wps:bodyPr>
                      </wps:wsp>
                    </wpg:wgp>
                  </a:graphicData>
                </a:graphic>
              </wp:inline>
            </w:drawing>
          </mc:Choice>
          <mc:Fallback>
            <w:pict>
              <v:group w14:anchorId="65FEBACF" id="_x0000_s1063" style="width:418.05pt;height:198.2pt;mso-position-horizontal-relative:char;mso-position-vertical-relative:line" coordorigin="-112558,-80661" coordsize="10754376,49286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">
                <v:shape id="Picture 20" o:spid="_x0000_s1064" type="#_x0000_t75" style="position:absolute;top:253023;width:6845300;height:3340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Id&#10;fUjCAAAA2wAAAA8AAABkcnMvZG93bnJldi54bWxET11rwjAUfR/4H8IV9jJmWoXhOqMUQRgDYdOC&#10;+HZtrk1Zc1OSrNZ/vzwM9ng436vNaDsxkA+tYwX5LANBXDvdcqOgOu6elyBCRNbYOSYFdwqwWU8e&#10;Vlhod+MvGg6xESmEQ4EKTIx9IWWoDVkMM9cTJ+7qvMWYoG+k9nhL4baT8yx7kRZbTg0Ge9oaqr8P&#10;P1bBefFaYpVfzcfgn8rP/LKohv1JqcfpWL6BiDTGf/Gf+10rmKf16Uv6AXL9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iHX1IwgAAANsAAAAPAAAAAAAAAAAAAAAAAJwCAABk&#10;cnMvZG93bnJldi54bWxQSwUGAAAAAAQABAD3AAAAiwMAAAAA&#10;">
                  <v:imagedata r:id="rId32" o:title=""/>
                  <v:path arrowok="t"/>
                </v:shape>
                <v:shape id="Picture 21" o:spid="_x0000_s1065" type="#_x0000_t75" style="position:absolute;left:6845300;top:65;width:3796518;height:35929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1&#10;Ea7DAAAA2wAAAA8AAABkcnMvZG93bnJldi54bWxEj0Frg0AUhO+F/oflBXqrqzmEYtwECQheckgs&#10;pccX91Wl7lvd3Ub777uFQo/DzHzDFMfVjOJOzg+WFWRJCoK4tXrgTsFrUz2/gPABWeNomRR8k4fj&#10;4fGhwFzbhS90v4ZORAj7HBX0IUy5lL7tyaBP7EQcvQ/rDIYoXSe1wyXCzSi3abqTBgeOCz1OdOqp&#10;/bx+mUip3ndzcLdlLseqbt/OzTQ0jVJPm7Xcgwi0hv/wX7vWCrYZ/H6JP0Ae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HURrsMAAADbAAAADwAAAAAAAAAAAAAAAACcAgAA&#10;ZHJzL2Rvd25yZXYueG1sUEsFBgAAAAAEAAQA9wAAAIwDAAAAAA==&#10;">
                  <v:imagedata r:id="rId33" o:title=""/>
                  <v:path arrowok="t"/>
                </v:shape>
                <v:shapetype id="_x0000_t32" coordsize="21600,21600" o:spt="32" o:oned="t" path="m0,0l21600,21600e" filled="f">
                  <v:path arrowok="t" fillok="f" o:connecttype="none"/>
                  <o:lock v:ext="edit" shapetype="t"/>
                </v:shapetype>
                <v:shape id="Straight Arrow Connector 22" o:spid="_x0000_s1066" type="#_x0000_t32" style="position:absolute;left:7504714;top:1494494;width:159441;height:168699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mGO0cIAAADbAAAADwAAAGRycy9kb3ducmV2LnhtbESPQWsCMRSE74L/ITyhN812EZGtUapY&#10;aC9C1b2/bp7Zxc3LksR1++8boeBxmJlvmNVmsK3oyYfGsYLXWQaCuHK6YaPgfPqYLkGEiKyxdUwK&#10;finAZj0erbDQ7s7f1B+jEQnCoUAFdYxdIWWoarIYZq4jTt7FeYsxSW+k9nhPcNvKPMsW0mLDaaHG&#10;jnY1VdfjzSpYuIPc47bcft1KY+ZD/9PNS6/Uy2R4fwMRaYjP8H/7UyvIc3h8ST9Arv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mGO0cIAAADbAAAADwAAAAAAAAAAAAAA&#10;AAChAgAAZHJzL2Rvd25yZXYueG1sUEsFBgAAAAAEAAQA+QAAAJADAAAAAA==&#10;" strokecolor="red" strokeweight="1.75pt">
                  <v:stroke endarrow="block" joinstyle="miter"/>
                </v:shape>
                <v:shape id="Straight Arrow Connector 23" o:spid="_x0000_s1067" type="#_x0000_t32" style="position:absolute;left:8278107;top:1494494;width:490002;height:167937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UnKHMUAAADbAAAADwAAAGRycy9kb3ducmV2LnhtbESPQWvCQBSE7wX/w/KE3ppNLYimrlIV&#10;oadCNS14e82+ZNNm34bsqsm/dwuCx2FmvmEWq9424kydrx0reE5SEMSF0zVXCvLD7mkGwgdkjY1j&#10;UjCQh9Vy9LDATLsLf9J5HyoRIewzVGBCaDMpfWHIok9cSxy90nUWQ5RdJXWHlwi3jZyk6VRarDku&#10;GGxpY6j425+sguPX+mN++B3yfDPU5elnu/4+lkapx3H/9goiUB/u4Vv7XSuYvMD/l/gD5PI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UnKHMUAAADbAAAADwAAAAAAAAAA&#10;AAAAAAChAgAAZHJzL2Rvd25yZXYueG1sUEsFBgAAAAAEAAQA+QAAAJMDAAAAAA==&#10;" strokecolor="black [3213]" strokeweight="1.75pt">
                  <v:stroke endarrow="block" joinstyle="miter"/>
                </v:shape>
                <v:shape id="Text Box 24" o:spid="_x0000_s1068" type="#_x0000_t202" style="position:absolute;left:7254855;top:266726;width:3124329;height:12744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3A0C5C22" w14:textId="77777777" w:rsidR="00F410B7" w:rsidRDefault="00F410B7" w:rsidP="005D6D2C">
                        <w:pPr>
                          <w:pStyle w:val="NormalWeb"/>
                          <w:spacing w:before="0" w:beforeAutospacing="0" w:after="0" w:afterAutospacing="0"/>
                        </w:pPr>
                        <w:r>
                          <w:rPr>
                            <w:rFonts w:asciiTheme="minorHAnsi" w:hAnsi="Calibri" w:cstheme="minorBidi"/>
                            <w:color w:val="000000" w:themeColor="text1"/>
                            <w:kern w:val="24"/>
                            <w:sz w:val="20"/>
                            <w:szCs w:val="20"/>
                          </w:rPr>
                          <w:t>Length of lag phase determined </w:t>
                        </w:r>
                      </w:p>
                      <w:p w14:paraId="073747A4" w14:textId="77777777" w:rsidR="00F410B7" w:rsidRDefault="00F410B7" w:rsidP="005D6D2C">
                        <w:pPr>
                          <w:pStyle w:val="NormalWeb"/>
                          <w:spacing w:before="0" w:beforeAutospacing="0" w:after="0" w:afterAutospacing="0"/>
                        </w:pPr>
                        <w:r>
                          <w:rPr>
                            <w:rFonts w:asciiTheme="minorHAnsi" w:hAnsi="Calibri" w:cstheme="minorBidi"/>
                            <w:color w:val="000000" w:themeColor="text1"/>
                            <w:kern w:val="24"/>
                            <w:sz w:val="20"/>
                            <w:szCs w:val="20"/>
                          </w:rPr>
                          <w:t>by time taken to leave baseline.</w:t>
                        </w:r>
                      </w:p>
                    </w:txbxContent>
                  </v:textbox>
                </v:shape>
                <v:shape id="Text Box 25" o:spid="_x0000_s1069" type="#_x0000_t202" style="position:absolute;top:3573518;width:10641818;height:12744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7zcwgAA&#10;ANsAAAAPAAAAZHJzL2Rvd25yZXYueG1sRI9Bi8IwFITvgv8hPMGbJorK2jXKsiJ4UnR3hb09mmdb&#10;bF5KE23990YQPA4z8w2zWLW2FDeqfeFYw2ioQBCnzhScafj92Qw+QPiAbLB0TBru5GG17HYWmBjX&#10;8IFux5CJCGGfoIY8hCqR0qc5WfRDVxFH7+xqiyHKOpOmxibCbSnHSs2kxYLjQo4VfeeUXo5Xq+Fv&#10;d/4/TdQ+W9tp1bhWSbZzqXW/1359ggjUhnf41d4aDeMp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bvNzCAAAA2wAAAA8AAAAAAAAAAAAAAAAAlwIAAGRycy9kb3du&#10;cmV2LnhtbFBLBQYAAAAABAAEAPUAAACGAwAAAAA=&#10;" filled="f" stroked="f">
                  <v:textbox>
                    <w:txbxContent>
                      <w:p w14:paraId="739C2D41" w14:textId="77777777" w:rsidR="00F410B7" w:rsidRPr="0003719D" w:rsidRDefault="00F410B7" w:rsidP="005D6D2C">
                        <w:pPr>
                          <w:pStyle w:val="NormalWeb"/>
                          <w:spacing w:before="0" w:beforeAutospacing="0" w:after="0" w:afterAutospacing="0"/>
                          <w:rPr>
                            <w:sz w:val="20"/>
                            <w:szCs w:val="20"/>
                          </w:rPr>
                        </w:pPr>
                        <w:r w:rsidRPr="0003719D">
                          <w:rPr>
                            <w:rFonts w:asciiTheme="minorHAnsi" w:hAnsi="Calibri" w:cstheme="minorBidi"/>
                            <w:color w:val="000000" w:themeColor="text1"/>
                            <w:kern w:val="24"/>
                            <w:sz w:val="20"/>
                            <w:szCs w:val="20"/>
                            <w:lang w:val="en-GB"/>
                          </w:rPr>
                          <w:t>Fig</w:t>
                        </w:r>
                        <w:r>
                          <w:rPr>
                            <w:rFonts w:asciiTheme="minorHAnsi" w:hAnsi="Calibri" w:cstheme="minorBidi"/>
                            <w:color w:val="000000" w:themeColor="text1"/>
                            <w:kern w:val="24"/>
                            <w:sz w:val="20"/>
                            <w:szCs w:val="20"/>
                            <w:lang w:val="en-GB"/>
                          </w:rPr>
                          <w:t xml:space="preserve"> </w:t>
                        </w:r>
                        <w:r w:rsidRPr="0003719D">
                          <w:rPr>
                            <w:rFonts w:asciiTheme="minorHAnsi" w:hAnsi="Calibri" w:cstheme="minorBidi"/>
                            <w:color w:val="000000" w:themeColor="text1"/>
                            <w:kern w:val="24"/>
                            <w:sz w:val="20"/>
                            <w:szCs w:val="20"/>
                            <w:lang w:val="en-GB"/>
                          </w:rPr>
                          <w:t>2.1 Diagrams to illustrate quantification of pyrene traces. (A) Illustrating the region of the trace within wh</w:t>
                        </w:r>
                        <w:r>
                          <w:rPr>
                            <w:rFonts w:asciiTheme="minorHAnsi" w:hAnsi="Calibri" w:cstheme="minorBidi"/>
                            <w:color w:val="000000" w:themeColor="text1"/>
                            <w:kern w:val="24"/>
                            <w:sz w:val="20"/>
                            <w:szCs w:val="20"/>
                            <w:lang w:val="en-GB"/>
                          </w:rPr>
                          <w:t xml:space="preserve">ich the rate of polymerisation </w:t>
                        </w:r>
                        <w:r w:rsidRPr="0003719D">
                          <w:rPr>
                            <w:rFonts w:asciiTheme="minorHAnsi" w:hAnsi="Calibri" w:cstheme="minorBidi"/>
                            <w:color w:val="000000" w:themeColor="text1"/>
                            <w:kern w:val="24"/>
                            <w:sz w:val="20"/>
                            <w:szCs w:val="20"/>
                            <w:lang w:val="en-GB"/>
                          </w:rPr>
                          <w:t>was calculated. (B) Demonstrating how the lag phase was determined. Fold decrease in the lag calculated by dividing length of lag phase (in minutes) of actin only trace (black) by length of lag phase (in minutes) in the presence of Las17 (red).</w:t>
                        </w:r>
                      </w:p>
                    </w:txbxContent>
                  </v:textbox>
                </v:shape>
                <v:shape id="Text Box 223" o:spid="_x0000_s1070" type="#_x0000_t202" style="position:absolute;left:6436253;top:-80661;width:790178;height:496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76F0B1B5" w14:textId="77777777" w:rsidR="00F410B7" w:rsidRDefault="00F410B7" w:rsidP="005D6D2C">
                        <w:pPr>
                          <w:pStyle w:val="NormalWeb"/>
                          <w:spacing w:before="0" w:beforeAutospacing="0" w:after="0" w:afterAutospacing="0"/>
                        </w:pPr>
                        <w:r>
                          <w:rPr>
                            <w:rFonts w:ascii="Calibri" w:eastAsia="Times New Roman" w:hAnsi="Calibri"/>
                            <w:color w:val="000000"/>
                            <w:kern w:val="24"/>
                          </w:rPr>
                          <w:t>B.</w:t>
                        </w:r>
                      </w:p>
                    </w:txbxContent>
                  </v:textbox>
                </v:shape>
                <v:shape id="Text Box 223" o:spid="_x0000_s1071" type="#_x0000_t202" style="position:absolute;left:-112558;top:-37339;width:1099427;height:496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0F188695" w14:textId="77777777" w:rsidR="00F410B7" w:rsidRDefault="00F410B7" w:rsidP="005D6D2C">
                        <w:pPr>
                          <w:pStyle w:val="NormalWeb"/>
                          <w:spacing w:before="0" w:beforeAutospacing="0" w:after="0" w:afterAutospacing="0"/>
                        </w:pPr>
                        <w:r>
                          <w:rPr>
                            <w:rFonts w:ascii="Calibri" w:eastAsia="Times New Roman" w:hAnsi="Calibri"/>
                            <w:color w:val="000000"/>
                            <w:kern w:val="24"/>
                          </w:rPr>
                          <w:t>A.</w:t>
                        </w:r>
                      </w:p>
                    </w:txbxContent>
                  </v:textbox>
                </v:shape>
                <w10:anchorlock/>
              </v:group>
            </w:pict>
          </mc:Fallback>
        </mc:AlternateContent>
      </w:r>
    </w:p>
    <w:p w14:paraId="587B3597" w14:textId="77777777" w:rsidR="00371E0B" w:rsidRDefault="00371E0B" w:rsidP="00E5114A">
      <w:pPr>
        <w:spacing w:line="360" w:lineRule="auto"/>
        <w:jc w:val="both"/>
      </w:pPr>
    </w:p>
    <w:p w14:paraId="7E8C1C2D" w14:textId="75A1668A" w:rsidR="00371E0B" w:rsidRPr="00371E0B" w:rsidRDefault="00371E0B" w:rsidP="00371E0B">
      <w:pPr>
        <w:spacing w:line="360" w:lineRule="auto"/>
        <w:jc w:val="both"/>
        <w:rPr>
          <w:lang w:val="en-GB"/>
        </w:rPr>
      </w:pPr>
      <w:r w:rsidRPr="00371E0B">
        <w:rPr>
          <w:lang w:val="en-GB"/>
        </w:rPr>
        <w:t xml:space="preserve">In a pyrene assay, actin polymerisation is induced by the addition of salt. For a given concentration of actin it is possible to calculate the fraction of actin that will be incorporated into a filament at steady state. Since the rate of extension of a single filament depends upon the concentration of actin and the affinity of an actin monomer for a filament, it is possible to calculate an estimation of the concentration of barbed ends in a pyrene assay from the slope of the curve during the ‘elongation phase’ of the assay </w:t>
      </w:r>
      <w:r>
        <w:rPr>
          <w:lang w:val="en-GB"/>
        </w:rPr>
        <w:t>(</w:t>
      </w:r>
      <w:r w:rsidRPr="00371E0B">
        <w:rPr>
          <w:lang w:val="en-GB"/>
        </w:rPr>
        <w:t>Fig 2.1). This can be used to quantify the effect of different filament nucleators/ severers on actin polymerisation</w:t>
      </w:r>
      <w:r w:rsidR="002360C4">
        <w:rPr>
          <w:lang w:val="en-GB"/>
        </w:rPr>
        <w:t xml:space="preserve"> </w:t>
      </w:r>
      <w:r w:rsidR="002360C4">
        <w:rPr>
          <w:lang w:val="en-GB"/>
        </w:rPr>
        <w:fldChar w:fldCharType="begin" w:fldLock="1"/>
      </w:r>
      <w:r w:rsidR="002360C4">
        <w:rPr>
          <w:lang w:val="en-GB"/>
        </w:rPr>
        <w:instrText>ADDIN CSL_CITATION { "citationItems" : [ { "id" : "ITEM-1", "itemData" : { "DOI" : "10.1007/978-1-62703-538-5", "ISBN" : "978-1-62703-537-8", "ISSN" : "01970186", "PMID" : "23868594", "abstract" : "The polymerization of actin underlies force generation in numerous cellular processes. While actin polymerization can occur spontaneously, cells maintain control over this important process by preventing actin filament nucleation and then allowing stimulated polymerization and elongation by several regulated factors. Actin polymerization, regulated nucleation and controlled elongation activities can be reconstituted in vitro, and used to probe the signaling cascades cells use to control when and where actin polymerization occurs. Introducing a pyrene fluorophore allows detection of filament formation by an increase in pyrene fluorescence. This method has been used for many years and continues to be broadly used, owing to its simplicity and flexibility. Here we describe how to perform and analyze these in vitro actin polymerization assays, with an emphasis on extracting useful descriptive parameters from kinetic data.", "author" : [ { "dropping-particle" : "", "family" : "Doolittle", "given" : "Lynda K.", "non-dropping-particle" : "", "parse-names" : false, "suffix" : "" }, { "dropping-particle" : "", "family" : "Rosen", "given" : "Michael K.", "non-dropping-particle" : "", "parse-names" : false, "suffix" : "" }, { "dropping-particle" : "", "family" : "Padrick", "given" : "Shae B.", "non-dropping-particle" : "", "parse-names" : false, "suffix" : "" } ], "id" : "ITEM-1", "issued" : { "date-parts" : [ [ "2013" ] ] }, "page" : "1-18", "title" : "Measurement and Analysis of in vitro Actin Polymerization", "type" : "article-journal", "volume" : "1046" }, "uris" : [ "http://www.mendeley.com/documents/?uuid=8e5e14d6-3a60-4302-a2d0-581891ad6476" ] } ], "mendeley" : { "formattedCitation" : "(Doolittle, Rosen and Padrick, 2013)", "plainTextFormattedCitation" : "(Doolittle, Rosen and Padrick, 2013)", "previouslyFormattedCitation" : "(Doolittle, Rosen and Padrick, 2013)" }, "properties" : {  }, "schema" : "https://github.com/citation-style-language/schema/raw/master/csl-citation.json" }</w:instrText>
      </w:r>
      <w:r w:rsidR="002360C4">
        <w:rPr>
          <w:lang w:val="en-GB"/>
        </w:rPr>
        <w:fldChar w:fldCharType="separate"/>
      </w:r>
      <w:r w:rsidR="002360C4" w:rsidRPr="002360C4">
        <w:rPr>
          <w:noProof/>
          <w:lang w:val="en-GB"/>
        </w:rPr>
        <w:t>(Doolittle, Rosen and Padrick, 2013)</w:t>
      </w:r>
      <w:r w:rsidR="002360C4">
        <w:rPr>
          <w:lang w:val="en-GB"/>
        </w:rPr>
        <w:fldChar w:fldCharType="end"/>
      </w:r>
      <w:r w:rsidRPr="00371E0B">
        <w:rPr>
          <w:lang w:val="en-GB"/>
        </w:rPr>
        <w:t>. However, this quantification assumes that all of the filaments grow at the diffusion limited rate defined by the affinity of an actin monomer for a barbed end. Since it was considered possible that Las17 may alter this rate one way or another, and that different fragments may have different effects on the rate of filament elongation, this analysis was not employed in this study.</w:t>
      </w:r>
    </w:p>
    <w:p w14:paraId="09C3D0C1" w14:textId="77777777" w:rsidR="00371E0B" w:rsidRDefault="00371E0B" w:rsidP="00E5114A">
      <w:pPr>
        <w:spacing w:line="360" w:lineRule="auto"/>
        <w:jc w:val="both"/>
      </w:pPr>
    </w:p>
    <w:p w14:paraId="58735695" w14:textId="77777777" w:rsidR="005D6D2C" w:rsidRDefault="005D6D2C" w:rsidP="00E5114A">
      <w:pPr>
        <w:jc w:val="both"/>
      </w:pPr>
    </w:p>
    <w:p w14:paraId="5BCD76FB" w14:textId="77777777" w:rsidR="005D6D2C" w:rsidRDefault="005D6D2C" w:rsidP="00E5114A">
      <w:pPr>
        <w:pStyle w:val="Heading3"/>
        <w:jc w:val="both"/>
      </w:pPr>
      <w:bookmarkStart w:id="131" w:name="_Toc494222703"/>
      <w:r>
        <w:t xml:space="preserve">2.3.2 Microscale </w:t>
      </w:r>
      <w:r w:rsidRPr="00516026">
        <w:t>Thermophoresis</w:t>
      </w:r>
      <w:bookmarkEnd w:id="131"/>
    </w:p>
    <w:p w14:paraId="4D5FD2EA" w14:textId="77777777" w:rsidR="00A53172" w:rsidRDefault="00A53172" w:rsidP="00A53172"/>
    <w:p w14:paraId="7ED38EAB" w14:textId="3FB7E5F3" w:rsidR="00A300D6" w:rsidRPr="004B5627" w:rsidRDefault="00A300D6" w:rsidP="00A30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lang w:val="en-GB"/>
        </w:rPr>
      </w:pPr>
      <w:r w:rsidRPr="004B5627">
        <w:rPr>
          <w:rFonts w:cs="Helvetica"/>
          <w:lang w:val="en-GB"/>
        </w:rPr>
        <w:t xml:space="preserve">Microscale thermophoresis (MST) has been used throughout this study to investigate the interaction of actin and Las17. MST follows the movement of a fluorescently labelled molecule away from a site of heating. In a typical MST experiment, the fluorescence of the labelled molecule of interest is followed at a point within a glass capillary. A laser then induces rapid heating at this site leading to the formation of a </w:t>
      </w:r>
      <w:r w:rsidRPr="004B5627">
        <w:rPr>
          <w:rFonts w:cs="Helvetica"/>
          <w:lang w:val="en-GB"/>
        </w:rPr>
        <w:lastRenderedPageBreak/>
        <w:t>temperature gradient within the capillary. The concentration of the labelled molecule changes at this point, usually due to diffusion away from the point of heating</w:t>
      </w:r>
      <w:r w:rsidR="00DD37AC" w:rsidRPr="004B5627">
        <w:rPr>
          <w:rFonts w:cs="Helvetica"/>
          <w:lang w:val="en-GB"/>
        </w:rPr>
        <w:t xml:space="preserve"> </w:t>
      </w:r>
      <w:r w:rsidR="00DD37AC" w:rsidRPr="004B5627">
        <w:rPr>
          <w:rFonts w:cs="Helvetica"/>
          <w:lang w:val="en-GB"/>
        </w:rPr>
        <w:fldChar w:fldCharType="begin" w:fldLock="1"/>
      </w:r>
      <w:r w:rsidR="00DD37AC" w:rsidRPr="004B5627">
        <w:rPr>
          <w:rFonts w:cs="Helvetica"/>
          <w:lang w:val="en-GB"/>
        </w:rPr>
        <w:instrText>ADDIN CSL_CITATION { "citationItems" : [ { "id" : "ITEM-1", "itemData" : { "DOI" : "10.1073/pnas.0603873103", "ISBN" : "0027-8424 (Print)\\r0027-8424 (Linking)", "ISSN" : "0027-8424", "PMID" : "17164337", "abstract" : "Molecules drift along temperature gradients, an effect called thermophoresis, the Soret effect, or thermodiffusion. In liquids, its theoretical foundation is the subject of a long-standing debate. By using an all-optical microfluidic fluorescence method, we present experimental results for DNA and polystyrene beads over a large range of particle sizes, salt concentrations, and temperatures. The data support a unifying theory based on solvation entropy. Stated in simple terms, the Soret coefficient is given by the negative solvation entropy, divided by kT. The theory predicts the thermodiffusion of polystyrene beads and DNA without any free parameters. We assume a local thermodynamic equilibrium of the solvent molecules around the molecule. This assumption is fulfilled for moderate temperature gradients below a fluctuation criterion. For both DNA and polystyrene beads, thermophoretic motion changes sign at lower temperatures. This thermophilicity toward lower temperatures is attributed to an increasing positive entropy of hydration, whereas the generally dominating thermophobicity is explained by the negative entropy of ionic shielding. The understanding of thermodiffusion sets the stage for detailed probing of solvation properties of colloids and biomolecules. For example, we successfully determine the effective charge of DNA and beads over a size range that is not accessible with electrophoresis.", "author" : [ { "dropping-particle" : "", "family" : "Duhr", "given" : "S.", "non-dropping-particle" : "", "parse-names" : false, "suffix" : "" }, { "dropping-particle" : "", "family" : "Braun", "given" : "D.", "non-dropping-particle" : "", "parse-names" : false, "suffix" : "" } ], "container-title" : "Proceedings of the National Academy of Sciences", "id" : "ITEM-1", "issue" : "52", "issued" : { "date-parts" : [ [ "2006" ] ] }, "page" : "19678-19682", "title" : "Why molecules move along a temperature gradient", "type" : "article-journal", "volume" : "103" }, "uris" : [ "http://www.mendeley.com/documents/?uuid=4fe06098-b777-4db8-83f9-b7f2939fd33f" ] } ], "mendeley" : { "formattedCitation" : "(Duhr and Braun, 2006)", "plainTextFormattedCitation" : "(Duhr and Braun, 2006)", "previouslyFormattedCitation" : "(Duhr and Braun, 2006)" }, "properties" : {  }, "schema" : "https://github.com/citation-style-language/schema/raw/master/csl-citation.json" }</w:instrText>
      </w:r>
      <w:r w:rsidR="00DD37AC" w:rsidRPr="004B5627">
        <w:rPr>
          <w:rFonts w:cs="Helvetica"/>
          <w:lang w:val="en-GB"/>
        </w:rPr>
        <w:fldChar w:fldCharType="separate"/>
      </w:r>
      <w:r w:rsidR="00DD37AC" w:rsidRPr="004B5627">
        <w:rPr>
          <w:rFonts w:cs="Helvetica"/>
          <w:noProof/>
          <w:lang w:val="en-GB"/>
        </w:rPr>
        <w:t>(Duhr and Braun, 2006)</w:t>
      </w:r>
      <w:r w:rsidR="00DD37AC" w:rsidRPr="004B5627">
        <w:rPr>
          <w:rFonts w:cs="Helvetica"/>
          <w:lang w:val="en-GB"/>
        </w:rPr>
        <w:fldChar w:fldCharType="end"/>
      </w:r>
      <w:r w:rsidRPr="004B5627">
        <w:rPr>
          <w:rFonts w:cs="Helvetica"/>
          <w:lang w:val="en-GB"/>
        </w:rPr>
        <w:t xml:space="preserve">. Fluorescence is followed throughout the establishment this new equilibrium. The movement of the fluorescently labelled protein is dependent upon the hydration shell of the molecule and is sensitive to a change in size, shape or charge. The movement of the labelled molecule therefore changes upon interaction with a ligand. </w:t>
      </w:r>
    </w:p>
    <w:p w14:paraId="151536ED" w14:textId="77777777" w:rsidR="00A300D6" w:rsidRPr="004B5627" w:rsidRDefault="00A300D6" w:rsidP="00A30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lang w:val="en-GB"/>
        </w:rPr>
      </w:pPr>
    </w:p>
    <w:p w14:paraId="69E8DEDD" w14:textId="2E58C336" w:rsidR="00A300D6" w:rsidRPr="004B5627" w:rsidRDefault="00A300D6" w:rsidP="00A30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lang w:val="en-GB"/>
        </w:rPr>
      </w:pPr>
      <w:r w:rsidRPr="004B5627">
        <w:rPr>
          <w:rFonts w:cs="Helvetica"/>
          <w:lang w:val="en-GB"/>
        </w:rPr>
        <w:t>By keeping the concentration of labelled molecule constant across a series of capillaries, but titrating in an increasing concentration of a proposed ligand, the strength of an interaction can be investigated. The ratio of the initial fluorescence and the fluorescence after heating gives the term ‘Fnorm’. This relates to the movement of the labelled molecule away from the site of heating. By plotting Fnorm against concentration of ligand a Kd for the interaction can be determined</w:t>
      </w:r>
      <w:r w:rsidR="00DD37AC" w:rsidRPr="004B5627">
        <w:rPr>
          <w:rFonts w:cs="Helvetica"/>
          <w:lang w:val="en-GB"/>
        </w:rPr>
        <w:t xml:space="preserve"> (fig</w:t>
      </w:r>
      <w:r w:rsidR="00FB12A6">
        <w:rPr>
          <w:rFonts w:cs="Helvetica"/>
          <w:lang w:val="en-GB"/>
        </w:rPr>
        <w:t xml:space="preserve"> </w:t>
      </w:r>
      <w:r w:rsidR="00DD37AC" w:rsidRPr="004B5627">
        <w:rPr>
          <w:rFonts w:cs="Helvetica"/>
          <w:lang w:val="en-GB"/>
        </w:rPr>
        <w:t>2.2)</w:t>
      </w:r>
      <w:r w:rsidRPr="004B5627">
        <w:rPr>
          <w:rFonts w:cs="Helvetica"/>
          <w:lang w:val="en-GB"/>
        </w:rPr>
        <w:t>.</w:t>
      </w:r>
    </w:p>
    <w:p w14:paraId="4882F290" w14:textId="77777777" w:rsidR="00DD37AC" w:rsidRDefault="00DD37AC" w:rsidP="00A30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Helvetica" w:hAnsi="Helvetica" w:cs="Helvetica"/>
          <w:sz w:val="22"/>
          <w:szCs w:val="22"/>
          <w:lang w:val="en-GB"/>
        </w:rPr>
      </w:pPr>
    </w:p>
    <w:p w14:paraId="62A06291" w14:textId="1F63DBF9" w:rsidR="00DD37AC" w:rsidRDefault="00B75FA9" w:rsidP="00A30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Helvetica" w:hAnsi="Helvetica" w:cs="Helvetica"/>
          <w:sz w:val="22"/>
          <w:szCs w:val="22"/>
          <w:lang w:val="en-GB"/>
        </w:rPr>
      </w:pPr>
      <w:r>
        <w:rPr>
          <w:rFonts w:ascii="Helvetica" w:hAnsi="Helvetica" w:cs="Helvetica"/>
          <w:noProof/>
          <w:sz w:val="22"/>
          <w:szCs w:val="22"/>
        </w:rPr>
        <mc:AlternateContent>
          <mc:Choice Requires="wps">
            <w:drawing>
              <wp:anchor distT="0" distB="0" distL="114300" distR="114300" simplePos="0" relativeHeight="251659264" behindDoc="0" locked="0" layoutInCell="1" allowOverlap="1" wp14:anchorId="54FAB4A6" wp14:editId="308905CF">
                <wp:simplePos x="0" y="0"/>
                <wp:positionH relativeFrom="column">
                  <wp:posOffset>-29210</wp:posOffset>
                </wp:positionH>
                <wp:positionV relativeFrom="paragraph">
                  <wp:posOffset>2178685</wp:posOffset>
                </wp:positionV>
                <wp:extent cx="5333365" cy="1137920"/>
                <wp:effectExtent l="0" t="0" r="0" b="5080"/>
                <wp:wrapSquare wrapText="bothSides"/>
                <wp:docPr id="354" name="Text Box 354"/>
                <wp:cNvGraphicFramePr/>
                <a:graphic xmlns:a="http://schemas.openxmlformats.org/drawingml/2006/main">
                  <a:graphicData uri="http://schemas.microsoft.com/office/word/2010/wordprocessingShape">
                    <wps:wsp>
                      <wps:cNvSpPr txBox="1"/>
                      <wps:spPr>
                        <a:xfrm>
                          <a:off x="0" y="0"/>
                          <a:ext cx="5333365" cy="11379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56CEBF" w14:textId="68E1F823" w:rsidR="00F410B7" w:rsidRPr="00B75FA9" w:rsidRDefault="00F410B7" w:rsidP="00B75FA9">
                            <w:pPr>
                              <w:rPr>
                                <w:sz w:val="20"/>
                                <w:szCs w:val="20"/>
                                <w:lang w:val="en-GB"/>
                              </w:rPr>
                            </w:pPr>
                            <w:r w:rsidRPr="00B75FA9">
                              <w:rPr>
                                <w:sz w:val="20"/>
                                <w:szCs w:val="20"/>
                                <w:lang w:val="en-GB"/>
                              </w:rPr>
                              <w:t>F</w:t>
                            </w:r>
                            <w:r>
                              <w:rPr>
                                <w:sz w:val="20"/>
                                <w:szCs w:val="20"/>
                                <w:lang w:val="en-GB"/>
                              </w:rPr>
                              <w:t>ig 2.2</w:t>
                            </w:r>
                            <w:r w:rsidRPr="00B75FA9">
                              <w:rPr>
                                <w:sz w:val="20"/>
                                <w:szCs w:val="20"/>
                                <w:lang w:val="en-GB"/>
                              </w:rPr>
                              <w:t xml:space="preserve">   Diagram demonstrating the interpretation of the results of a microscale thermophoresis binding assay. (A) Fluorescence read out over time from a typical MST experiment. Each trace represents one capillary of 16, each containing the same concentration of labelled actin and a varying concentration of ligand. The ratio of fluorescence before and fluorescence after heating gives the term ‘Fnorm’. (B) By plotting ‘Fnorm’ against ligand concentration, the 100% bound and unbound values of ‘Fnorm’ can be estimated and used to calculate a Kd.</w:t>
                            </w:r>
                          </w:p>
                          <w:p w14:paraId="30238053" w14:textId="77777777" w:rsidR="00F410B7" w:rsidRDefault="00F410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B4A6" id="Text Box 354" o:spid="_x0000_s1072" type="#_x0000_t202" style="position:absolute;left:0;text-align:left;margin-left:-2.3pt;margin-top:171.55pt;width:419.95pt;height:8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" filled="f" stroked="f">
                <v:textbox>
                  <w:txbxContent>
                    <w:p w14:paraId="0E56CEBF" w14:textId="68E1F823" w:rsidR="00F410B7" w:rsidRPr="00B75FA9" w:rsidRDefault="00F410B7" w:rsidP="00B75FA9">
                      <w:pPr>
                        <w:rPr>
                          <w:sz w:val="20"/>
                          <w:szCs w:val="20"/>
                          <w:lang w:val="en-GB"/>
                        </w:rPr>
                      </w:pPr>
                      <w:r w:rsidRPr="00B75FA9">
                        <w:rPr>
                          <w:sz w:val="20"/>
                          <w:szCs w:val="20"/>
                          <w:lang w:val="en-GB"/>
                        </w:rPr>
                        <w:t>F</w:t>
                      </w:r>
                      <w:r>
                        <w:rPr>
                          <w:sz w:val="20"/>
                          <w:szCs w:val="20"/>
                          <w:lang w:val="en-GB"/>
                        </w:rPr>
                        <w:t>ig 2.2</w:t>
                      </w:r>
                      <w:r w:rsidRPr="00B75FA9">
                        <w:rPr>
                          <w:sz w:val="20"/>
                          <w:szCs w:val="20"/>
                          <w:lang w:val="en-GB"/>
                        </w:rPr>
                        <w:t xml:space="preserve">   Diagram demonstrating the interpretation of the results of a microscale thermophoresis binding assay. (A) Fluorescence read out over time from a typical MST experiment. Each trace represents one capillary of 16, each containing the same concentration of labelled actin and a varying concentration of ligand. The ratio of fluorescence before and fluorescence after heating gives the term ‘Fnorm’. (B) By plotting ‘Fnorm’ against ligand concentration, the 100% bound and unbound values of ‘Fnorm’ can be estimated and used to calculate a Kd.</w:t>
                      </w:r>
                    </w:p>
                    <w:p w14:paraId="30238053" w14:textId="77777777" w:rsidR="00F410B7" w:rsidRDefault="00F410B7"/>
                  </w:txbxContent>
                </v:textbox>
                <w10:wrap type="square"/>
              </v:shape>
            </w:pict>
          </mc:Fallback>
        </mc:AlternateContent>
      </w:r>
      <w:r w:rsidR="00DD37AC">
        <w:rPr>
          <w:rFonts w:ascii="Helvetica" w:hAnsi="Helvetica" w:cs="Helvetica"/>
          <w:noProof/>
          <w:sz w:val="22"/>
          <w:szCs w:val="22"/>
        </w:rPr>
        <w:drawing>
          <wp:inline distT="0" distB="0" distL="0" distR="0" wp14:anchorId="4EC1F88C" wp14:editId="49A2A987">
            <wp:extent cx="5309870" cy="211264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MST.png"/>
                    <pic:cNvPicPr/>
                  </pic:nvPicPr>
                  <pic:blipFill>
                    <a:blip r:embed="rId34">
                      <a:extLst>
                        <a:ext uri="{28A0092B-C50C-407E-A947-70E740481C1C}">
                          <a14:useLocalDpi xmlns:a14="http://schemas.microsoft.com/office/drawing/2010/main" val="0"/>
                        </a:ext>
                      </a:extLst>
                    </a:blip>
                    <a:stretch>
                      <a:fillRect/>
                    </a:stretch>
                  </pic:blipFill>
                  <pic:spPr>
                    <a:xfrm>
                      <a:off x="0" y="0"/>
                      <a:ext cx="5309870" cy="2112645"/>
                    </a:xfrm>
                    <a:prstGeom prst="rect">
                      <a:avLst/>
                    </a:prstGeom>
                  </pic:spPr>
                </pic:pic>
              </a:graphicData>
            </a:graphic>
          </wp:inline>
        </w:drawing>
      </w:r>
    </w:p>
    <w:p w14:paraId="004E6CEC" w14:textId="77777777" w:rsidR="00DD37AC" w:rsidRPr="00A300D6" w:rsidRDefault="00DD37AC" w:rsidP="00A30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Helvetica" w:hAnsi="Helvetica" w:cs="Helvetica"/>
          <w:sz w:val="22"/>
          <w:szCs w:val="22"/>
          <w:lang w:val="en-GB"/>
        </w:rPr>
      </w:pPr>
    </w:p>
    <w:p w14:paraId="42D5E769" w14:textId="1E45AD8F" w:rsidR="005D6D2C" w:rsidRPr="00930C80"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Helvetica" w:hAnsi="Helvetica" w:cs="Helvetica"/>
          <w:sz w:val="22"/>
          <w:szCs w:val="22"/>
        </w:rPr>
      </w:pPr>
      <w:r>
        <w:rPr>
          <w:rFonts w:ascii="Helvetica" w:hAnsi="Helvetica" w:cs="Helvetica"/>
          <w:sz w:val="22"/>
          <w:szCs w:val="22"/>
        </w:rPr>
        <w:t>Rabbit muscle actin in (G-buffer minus DTT) was labelled using Monolith NT</w:t>
      </w:r>
      <w:r>
        <w:rPr>
          <w:rFonts w:ascii="Helvetica" w:hAnsi="Helvetica" w:cs="Helvetica"/>
          <w:sz w:val="14"/>
          <w:szCs w:val="14"/>
          <w:vertAlign w:val="superscript"/>
        </w:rPr>
        <w:t xml:space="preserve">TM </w:t>
      </w:r>
      <w:r>
        <w:rPr>
          <w:rFonts w:ascii="Helvetica" w:hAnsi="Helvetica" w:cs="Helvetica"/>
          <w:sz w:val="22"/>
          <w:szCs w:val="22"/>
        </w:rPr>
        <w:t xml:space="preserve">Protein Labelling Kit RED-Malemide (NanoTemper Technologies, Munich, Germany) according to manufacturers instruction. Las17 was prepared as a two-fold serial dilution and an equal volume of labelled actin was added to each reaction (Final buffer </w:t>
      </w:r>
      <w:r>
        <w:rPr>
          <w:rFonts w:ascii="Helvetica" w:hAnsi="Helvetica" w:cs="Helvetica"/>
          <w:sz w:val="22"/>
          <w:szCs w:val="22"/>
        </w:rPr>
        <w:lastRenderedPageBreak/>
        <w:t>conditions: G-buffer + 0.05% Tween). Each reaction was then loaded into Monolith NT.115 Premium Treated Capillaries (NanoTemper Technologies) and thermophoresis was measured in a Monolith NT.115 Microscale Thermophoresis device (NanoTemper Technologies). Thermophoresis was measured at 20% red LED power and 40% IR laser power at 22</w:t>
      </w:r>
      <w:r w:rsidR="00FB12A6">
        <w:rPr>
          <w:rFonts w:ascii="Helvetica" w:hAnsi="Helvetica" w:cs="Helvetica"/>
          <w:sz w:val="22"/>
          <w:szCs w:val="22"/>
        </w:rPr>
        <w:t xml:space="preserve"> </w:t>
      </w:r>
      <w:r>
        <w:rPr>
          <w:rFonts w:ascii="Helvetica" w:hAnsi="Helvetica" w:cs="Helvetica"/>
          <w:sz w:val="22"/>
          <w:szCs w:val="22"/>
        </w:rPr>
        <w:t>ºC. Fnorm was calculated from the ratio of fluorescence before heating and after the new equilibrium had been reached. Fnorm was then plotted against Las17 concentration to give the Las17 dependent change in thermophoresis. This was described by</w:t>
      </w:r>
      <w:r>
        <w:rPr>
          <w:rFonts w:ascii="Helvetica" w:hAnsi="Helvetica" w:cs="Helvetica"/>
          <w:b/>
          <w:bCs/>
          <w:sz w:val="22"/>
          <w:szCs w:val="22"/>
        </w:rPr>
        <w:t xml:space="preserve"> </w:t>
      </w:r>
      <w:r w:rsidR="00930C80">
        <w:rPr>
          <w:rFonts w:ascii="Helvetica" w:hAnsi="Helvetica" w:cs="Helvetica"/>
          <w:sz w:val="22"/>
          <w:szCs w:val="22"/>
        </w:rPr>
        <w:t>the ‘K</w:t>
      </w:r>
      <w:r>
        <w:rPr>
          <w:rFonts w:ascii="Helvetica" w:hAnsi="Helvetica" w:cs="Helvetica"/>
          <w:sz w:val="22"/>
          <w:szCs w:val="22"/>
        </w:rPr>
        <w:t xml:space="preserve">d fit’ model on </w:t>
      </w:r>
      <w:r w:rsidR="001D2702">
        <w:rPr>
          <w:rFonts w:ascii="Helvetica" w:hAnsi="Helvetica" w:cs="Helvetica"/>
          <w:sz w:val="22"/>
          <w:szCs w:val="22"/>
        </w:rPr>
        <w:t>the provided software to give Kd</w:t>
      </w:r>
      <w:r>
        <w:rPr>
          <w:rFonts w:ascii="Helvetica" w:hAnsi="Helvetica" w:cs="Helvetica"/>
          <w:sz w:val="22"/>
          <w:szCs w:val="22"/>
        </w:rPr>
        <w:t>s for actin binding to various Las17 fragments unless otherwise stated.</w:t>
      </w:r>
    </w:p>
    <w:p w14:paraId="231B74D9" w14:textId="77777777" w:rsidR="005D6D2C" w:rsidRDefault="005D6D2C" w:rsidP="00E5114A">
      <w:pPr>
        <w:jc w:val="both"/>
      </w:pPr>
    </w:p>
    <w:p w14:paraId="6F5E6A2B" w14:textId="77777777" w:rsidR="005D6D2C" w:rsidRDefault="005D6D2C" w:rsidP="00E5114A">
      <w:pPr>
        <w:jc w:val="both"/>
      </w:pPr>
    </w:p>
    <w:p w14:paraId="141BDC73" w14:textId="62A5AD3D" w:rsidR="005D6D2C" w:rsidRDefault="005D6D2C" w:rsidP="00E5114A">
      <w:pPr>
        <w:pStyle w:val="Heading3"/>
        <w:jc w:val="both"/>
      </w:pPr>
      <w:bookmarkStart w:id="132" w:name="_Toc494222704"/>
      <w:r>
        <w:t xml:space="preserve">2.3.3 Total Internal Reflection </w:t>
      </w:r>
      <w:r w:rsidR="009D5323">
        <w:t>Fluorescence</w:t>
      </w:r>
      <w:r>
        <w:t xml:space="preserve"> Microscopy</w:t>
      </w:r>
      <w:bookmarkEnd w:id="132"/>
    </w:p>
    <w:p w14:paraId="0BE4DFC1" w14:textId="77777777" w:rsidR="005D6D2C" w:rsidRPr="00A00479" w:rsidRDefault="005D6D2C" w:rsidP="00E5114A">
      <w:pPr>
        <w:jc w:val="both"/>
      </w:pPr>
    </w:p>
    <w:p w14:paraId="66689686" w14:textId="10A548FB" w:rsidR="005D6D2C" w:rsidRPr="0017156B" w:rsidRDefault="005D6D2C" w:rsidP="00E5114A">
      <w:pPr>
        <w:spacing w:line="360" w:lineRule="auto"/>
        <w:jc w:val="both"/>
      </w:pPr>
      <w:r w:rsidRPr="008B0E76">
        <w:t xml:space="preserve">Total Internal Reflection </w:t>
      </w:r>
      <w:r w:rsidR="009D5323">
        <w:t>Fluorescence</w:t>
      </w:r>
      <w:r w:rsidRPr="008B0E76">
        <w:t xml:space="preserve"> Microscopy</w:t>
      </w:r>
      <w:r>
        <w:t xml:space="preserve"> </w:t>
      </w:r>
      <w:r w:rsidR="00930C80">
        <w:t xml:space="preserve">(TIRFm) </w:t>
      </w:r>
      <w:r>
        <w:t xml:space="preserve">was performed using a method modified </w:t>
      </w:r>
      <w:r w:rsidRPr="00E00E32">
        <w:t>from</w:t>
      </w:r>
      <w:r>
        <w:rPr>
          <w:b/>
        </w:rPr>
        <w:t xml:space="preserve"> </w:t>
      </w:r>
      <w:r>
        <w:rPr>
          <w:b/>
        </w:rPr>
        <w:fldChar w:fldCharType="begin" w:fldLock="1"/>
      </w:r>
      <w:r w:rsidR="004121BE">
        <w:rPr>
          <w:b/>
        </w:rPr>
        <w:instrText>ADDIN CSL_CITATION { "citationItems" : [ { "id" : "ITEM-1", "itemData" : { "DOI" : "10.1073/pnas.211556398", "ISBN" : "0027-8424 (Print) 0027-8424 (Linking)", "ISSN" : "0027-8424", "PMID" : "11742068", "abstract" : "Existing methods for studying actin filament dynamics have allowed analysis only of bulk samples or individual filaments after treatment with the drug phalloidin, which perturbs filament dynamics. Total internal reflection fluorescence microscopy with rhodamine-labeled actin allowed us to observe polymerization in real time, without phalloidin. Direct measurements of filament growth confirmed the rate constants measured by electron microscopy and established that rhodamine actin is a kinetically inactive tracer for imaging. In the presence of activated Arp2/3 complex, growing actin filaments form branches at random sites along their sides, rather than preferentially from their barbed ends.", "author" : [ { "dropping-particle" : "", "family" : "Amann", "given" : "K J", "non-dropping-particle" : "", "parse-names" : false, "suffix" : "" }, { "dropping-particle" : "", "family" : "Pollard", "given" : "T D", "non-dropping-particle" : "", "parse-names" : false, "suffix" : "" } ], "container-title" : "Proc Natl Acad Sci U S A", "id" : "ITEM-1", "issue" : "26", "issued" : { "date-parts" : [ [ "2001" ] ] }, "page" : "15009-15013", "title" : "Direct real-time observation of actin filament branching mediated by Arp2/3 complex using total internal reflection fluorescence microscopy", "type" : "article-journal", "volume" : "98" }, "uris" : [ "http://www.mendeley.com/documents/?uuid=8b465739-0715-4565-8d61-55f181c95055" ] } ], "mendeley" : { "formattedCitation" : "(Amann and Pollard, 2001)", "plainTextFormattedCitation" : "(Amann and Pollard, 2001)", "previouslyFormattedCitation" : "(Amann and Pollard, 2001)" }, "properties" : {  }, "schema" : "https://github.com/citation-style-language/schema/raw/master/csl-citation.json" }</w:instrText>
      </w:r>
      <w:r>
        <w:rPr>
          <w:b/>
        </w:rPr>
        <w:fldChar w:fldCharType="separate"/>
      </w:r>
      <w:r w:rsidR="00143B78" w:rsidRPr="00143B78">
        <w:rPr>
          <w:noProof/>
        </w:rPr>
        <w:t>(Amann and Pollard, 2001)</w:t>
      </w:r>
      <w:r>
        <w:rPr>
          <w:b/>
        </w:rPr>
        <w:fldChar w:fldCharType="end"/>
      </w:r>
      <w:r>
        <w:t xml:space="preserve">. </w:t>
      </w:r>
      <w:r w:rsidRPr="009A4C08">
        <w:rPr>
          <w:rFonts w:ascii="Calibri" w:eastAsia="Times New Roman" w:hAnsi="Calibri" w:cs="Times New Roman"/>
          <w:color w:val="222222"/>
          <w:shd w:val="clear" w:color="auto" w:fill="FFFFFF"/>
        </w:rPr>
        <w:t>Cover slips (Deckgläser)</w:t>
      </w:r>
      <w:r w:rsidRPr="00700D92">
        <w:rPr>
          <w:rFonts w:ascii="Calibri" w:eastAsia="Times New Roman" w:hAnsi="Calibri" w:cs="Times New Roman"/>
          <w:color w:val="222222"/>
          <w:shd w:val="clear" w:color="auto" w:fill="FFFFFF"/>
        </w:rPr>
        <w:t xml:space="preserve"> were cleaned in 1</w:t>
      </w:r>
      <w:r w:rsidR="00FB12A6">
        <w:rPr>
          <w:rFonts w:ascii="Calibri" w:eastAsia="Times New Roman" w:hAnsi="Calibri" w:cs="Times New Roman"/>
          <w:color w:val="222222"/>
          <w:shd w:val="clear" w:color="auto" w:fill="FFFFFF"/>
        </w:rPr>
        <w:t xml:space="preserve"> </w:t>
      </w:r>
      <w:r w:rsidRPr="00700D92">
        <w:rPr>
          <w:rFonts w:ascii="Calibri" w:eastAsia="Times New Roman" w:hAnsi="Calibri" w:cs="Times New Roman"/>
          <w:color w:val="222222"/>
          <w:shd w:val="clear" w:color="auto" w:fill="FFFFFF"/>
        </w:rPr>
        <w:t>M HCl for at least 4 hours at 60</w:t>
      </w:r>
      <w:r w:rsidRPr="00700D92">
        <w:rPr>
          <w:rFonts w:ascii="Symbol" w:eastAsia="Times New Roman" w:hAnsi="Symbol" w:cs="Times New Roman"/>
          <w:color w:val="222222"/>
          <w:shd w:val="clear" w:color="auto" w:fill="FFFFFF"/>
        </w:rPr>
        <w:t></w:t>
      </w:r>
      <w:r w:rsidRPr="00700D92">
        <w:rPr>
          <w:rFonts w:ascii="Calibri" w:eastAsia="Times New Roman" w:hAnsi="Calibri" w:cs="Times New Roman"/>
          <w:color w:val="222222"/>
          <w:shd w:val="clear" w:color="auto" w:fill="FFFFFF"/>
        </w:rPr>
        <w:t>C</w:t>
      </w:r>
      <w:r>
        <w:rPr>
          <w:rFonts w:ascii="Calibri" w:eastAsia="Times New Roman" w:hAnsi="Calibri" w:cs="Times New Roman"/>
          <w:color w:val="222222"/>
          <w:shd w:val="clear" w:color="auto" w:fill="FFFFFF"/>
        </w:rPr>
        <w:t xml:space="preserve">. </w:t>
      </w:r>
      <w:r w:rsidRPr="00700D92">
        <w:rPr>
          <w:rFonts w:ascii="Calibri" w:eastAsia="Times New Roman" w:hAnsi="Calibri" w:cs="Times New Roman"/>
          <w:color w:val="222222"/>
          <w:shd w:val="clear" w:color="auto" w:fill="FFFFFF"/>
        </w:rPr>
        <w:t>Cleaned coverslips were then coated with mPEG-silane MW 2000 (Layssan Bio) in a 1</w:t>
      </w:r>
      <w:r w:rsidR="00FB12A6">
        <w:rPr>
          <w:rFonts w:ascii="Calibri" w:eastAsia="Times New Roman" w:hAnsi="Calibri" w:cs="Times New Roman"/>
          <w:color w:val="222222"/>
          <w:shd w:val="clear" w:color="auto" w:fill="FFFFFF"/>
        </w:rPr>
        <w:t xml:space="preserve"> </w:t>
      </w:r>
      <w:r w:rsidRPr="00700D92">
        <w:rPr>
          <w:rFonts w:ascii="Calibri" w:eastAsia="Times New Roman" w:hAnsi="Calibri" w:cs="Times New Roman"/>
          <w:color w:val="222222"/>
          <w:shd w:val="clear" w:color="auto" w:fill="FFFFFF"/>
        </w:rPr>
        <w:t>mg/ml solution in 80% ETOH pH 2 at 60</w:t>
      </w:r>
      <w:r w:rsidR="00FB12A6">
        <w:rPr>
          <w:rFonts w:ascii="Calibri" w:eastAsia="Times New Roman" w:hAnsi="Calibri" w:cs="Times New Roman"/>
          <w:color w:val="222222"/>
          <w:shd w:val="clear" w:color="auto" w:fill="FFFFFF"/>
        </w:rPr>
        <w:t xml:space="preserve"> </w:t>
      </w:r>
      <w:r w:rsidRPr="00700D92">
        <w:rPr>
          <w:rFonts w:ascii="Symbol" w:eastAsia="Times New Roman" w:hAnsi="Symbol" w:cs="Times New Roman"/>
          <w:color w:val="222222"/>
          <w:shd w:val="clear" w:color="auto" w:fill="FFFFFF"/>
        </w:rPr>
        <w:t></w:t>
      </w:r>
      <w:r w:rsidRPr="00700D92">
        <w:rPr>
          <w:rFonts w:ascii="Calibri" w:eastAsia="Times New Roman" w:hAnsi="Calibri" w:cs="Times New Roman"/>
          <w:color w:val="222222"/>
          <w:shd w:val="clear" w:color="auto" w:fill="FFFFFF"/>
        </w:rPr>
        <w:t xml:space="preserve">C for at least 12 </w:t>
      </w:r>
      <w:r w:rsidR="00FB12A6">
        <w:rPr>
          <w:rFonts w:ascii="Calibri" w:eastAsia="Times New Roman" w:hAnsi="Calibri" w:cs="Times New Roman"/>
          <w:color w:val="222222"/>
          <w:shd w:val="clear" w:color="auto" w:fill="FFFFFF"/>
        </w:rPr>
        <w:t>h</w:t>
      </w:r>
      <w:r w:rsidRPr="00700D92">
        <w:rPr>
          <w:rFonts w:ascii="Calibri" w:eastAsia="Times New Roman" w:hAnsi="Calibri" w:cs="Times New Roman"/>
          <w:color w:val="222222"/>
          <w:shd w:val="clear" w:color="auto" w:fill="FFFFFF"/>
        </w:rPr>
        <w:t>. Coated coverslips were rinsed with ddH</w:t>
      </w:r>
      <w:r w:rsidRPr="00700D92">
        <w:rPr>
          <w:rFonts w:ascii="Calibri" w:eastAsia="Times New Roman" w:hAnsi="Calibri" w:cs="Times New Roman"/>
          <w:color w:val="222222"/>
          <w:shd w:val="clear" w:color="auto" w:fill="FFFFFF"/>
          <w:vertAlign w:val="subscript"/>
        </w:rPr>
        <w:t>2</w:t>
      </w:r>
      <w:r w:rsidRPr="00700D92">
        <w:rPr>
          <w:rFonts w:ascii="Calibri" w:eastAsia="Times New Roman" w:hAnsi="Calibri" w:cs="Times New Roman"/>
          <w:color w:val="222222"/>
          <w:shd w:val="clear" w:color="auto" w:fill="FFFFFF"/>
        </w:rPr>
        <w:t>O and dried gently before flow chamber assembly. Flow chambers were assembled by mounting cleaned, coated and dried coverslips on a microscope slide</w:t>
      </w:r>
      <w:r w:rsidRPr="00700D92">
        <w:rPr>
          <w:rFonts w:ascii="Calibri" w:eastAsia="Times New Roman" w:hAnsi="Calibri" w:cs="Times New Roman"/>
          <w:b/>
          <w:bCs/>
          <w:color w:val="222222"/>
          <w:shd w:val="clear" w:color="auto" w:fill="FFFFFF"/>
        </w:rPr>
        <w:t> </w:t>
      </w:r>
      <w:r w:rsidRPr="00700D92">
        <w:rPr>
          <w:rFonts w:ascii="Calibri" w:eastAsia="Times New Roman" w:hAnsi="Calibri" w:cs="Times New Roman"/>
          <w:color w:val="222222"/>
          <w:shd w:val="clear" w:color="auto" w:fill="FFFFFF"/>
        </w:rPr>
        <w:t>using two thin strips of double sided sticky tape. This created a small chamber through which sample could be flowed</w:t>
      </w:r>
      <w:r>
        <w:rPr>
          <w:rFonts w:ascii="Calibri" w:eastAsia="Times New Roman" w:hAnsi="Calibri" w:cs="Times New Roman"/>
          <w:color w:val="222222"/>
          <w:shd w:val="clear" w:color="auto" w:fill="FFFFFF"/>
        </w:rPr>
        <w:t xml:space="preserve">. </w:t>
      </w:r>
      <w:r w:rsidRPr="00700D92">
        <w:rPr>
          <w:rFonts w:ascii="Calibri" w:eastAsia="Times New Roman" w:hAnsi="Calibri" w:cs="Times New Roman"/>
          <w:color w:val="222222"/>
          <w:shd w:val="clear" w:color="auto" w:fill="FFFFFF"/>
        </w:rPr>
        <w:t xml:space="preserve">These chambers were preincubated with 20% fish gelatin for 20 </w:t>
      </w:r>
      <w:r w:rsidR="00FB12A6">
        <w:rPr>
          <w:rFonts w:ascii="Calibri" w:eastAsia="Times New Roman" w:hAnsi="Calibri" w:cs="Times New Roman"/>
          <w:color w:val="222222"/>
          <w:shd w:val="clear" w:color="auto" w:fill="FFFFFF"/>
        </w:rPr>
        <w:t>min</w:t>
      </w:r>
      <w:r w:rsidRPr="00700D92">
        <w:rPr>
          <w:rFonts w:ascii="Calibri" w:eastAsia="Times New Roman" w:hAnsi="Calibri" w:cs="Times New Roman"/>
          <w:color w:val="222222"/>
          <w:shd w:val="clear" w:color="auto" w:fill="FFFFFF"/>
        </w:rPr>
        <w:t xml:space="preserve"> before being washed through with 10</w:t>
      </w:r>
      <w:r w:rsidR="00FB12A6">
        <w:rPr>
          <w:rFonts w:ascii="Calibri" w:eastAsia="Times New Roman" w:hAnsi="Calibri" w:cs="Times New Roman"/>
          <w:color w:val="222222"/>
          <w:shd w:val="clear" w:color="auto" w:fill="FFFFFF"/>
        </w:rPr>
        <w:t xml:space="preserve"> </w:t>
      </w:r>
      <w:r w:rsidRPr="00700D92">
        <w:rPr>
          <w:rFonts w:ascii="Calibri" w:eastAsia="Times New Roman" w:hAnsi="Calibri" w:cs="Times New Roman"/>
          <w:color w:val="222222"/>
          <w:shd w:val="clear" w:color="auto" w:fill="FFFFFF"/>
        </w:rPr>
        <w:t>mg/ml BSA.</w:t>
      </w:r>
      <w:r>
        <w:rPr>
          <w:rFonts w:ascii="Arial" w:eastAsia="Times New Roman" w:hAnsi="Arial" w:cs="Arial"/>
          <w:color w:val="222222"/>
          <w:shd w:val="clear" w:color="auto" w:fill="FFFFFF"/>
        </w:rPr>
        <w:t xml:space="preserve"> </w:t>
      </w:r>
    </w:p>
    <w:p w14:paraId="55638159" w14:textId="77777777" w:rsidR="005D6D2C" w:rsidRPr="009856D1" w:rsidRDefault="005D6D2C" w:rsidP="00E5114A">
      <w:pPr>
        <w:spacing w:line="360" w:lineRule="auto"/>
        <w:jc w:val="both"/>
        <w:rPr>
          <w:rFonts w:ascii="Times New Roman" w:eastAsia="Times New Roman" w:hAnsi="Times New Roman" w:cs="Times New Roman"/>
          <w:b/>
        </w:rPr>
      </w:pPr>
    </w:p>
    <w:p w14:paraId="1F016670" w14:textId="13BAEAF8" w:rsidR="00F1076A" w:rsidRDefault="005D6D2C" w:rsidP="00E5114A">
      <w:pPr>
        <w:spacing w:line="360" w:lineRule="auto"/>
        <w:jc w:val="both"/>
      </w:pPr>
      <w:r w:rsidRPr="009F5D9C">
        <w:t xml:space="preserve">The </w:t>
      </w:r>
      <w:r>
        <w:t>reaction was initiated by adding G-actin (final concentration 1</w:t>
      </w:r>
      <w:r w:rsidR="00FB12A6">
        <w:t xml:space="preserve"> </w:t>
      </w:r>
      <w:r>
        <w:t xml:space="preserve">µM, 20% Alexa </w:t>
      </w:r>
      <w:r w:rsidR="000731BC">
        <w:t xml:space="preserve">488 </w:t>
      </w:r>
      <w:r>
        <w:t>labelled</w:t>
      </w:r>
      <w:r w:rsidR="000731BC">
        <w:t xml:space="preserve"> (Thermo Fischer)</w:t>
      </w:r>
      <w:r>
        <w:t xml:space="preserve">) in </w:t>
      </w:r>
      <w:r w:rsidRPr="00EF054D">
        <w:t>2x G</w:t>
      </w:r>
      <w:r w:rsidR="00D97C04">
        <w:t>-</w:t>
      </w:r>
      <w:r w:rsidRPr="00EF054D">
        <w:t>buffer</w:t>
      </w:r>
      <w:r>
        <w:t xml:space="preserve"> to an equal volume of 1 x TIRF buffer </w:t>
      </w:r>
      <w:r w:rsidRPr="00EF054D">
        <w:t>(final concentration 1/2 KME)</w:t>
      </w:r>
      <w:r>
        <w:t xml:space="preserve"> (20 mM imidazole pH</w:t>
      </w:r>
      <w:r w:rsidR="00FB12A6">
        <w:t xml:space="preserve"> </w:t>
      </w:r>
      <w:r>
        <w:t xml:space="preserve">7.4, 50 mM KCl, 1 mM MgCl, 1 mM EGTA, 50 mM DTT, 0.2 mM ATP </w:t>
      </w:r>
      <w:r w:rsidRPr="009A4C08">
        <w:t>15</w:t>
      </w:r>
      <w:r>
        <w:t xml:space="preserve"> </w:t>
      </w:r>
      <w:r w:rsidRPr="009A4C08">
        <w:t>mM glucose, 2.5 mg/ml methylcellulose</w:t>
      </w:r>
      <w:r>
        <w:t xml:space="preserve"> (Sigma)</w:t>
      </w:r>
      <w:r w:rsidRPr="009A4C08">
        <w:t>, 20 µg/ml catalase</w:t>
      </w:r>
      <w:r>
        <w:t xml:space="preserve"> (Calbiochem)</w:t>
      </w:r>
      <w:r w:rsidRPr="009A4C08">
        <w:t>, 100 mg/ml glucose-oxidase</w:t>
      </w:r>
      <w:r>
        <w:t xml:space="preserve"> (sigma)</w:t>
      </w:r>
      <w:r w:rsidRPr="009A4C08">
        <w:t>).</w:t>
      </w:r>
      <w:r>
        <w:t xml:space="preserve"> </w:t>
      </w:r>
      <w:r w:rsidRPr="0070382A">
        <w:t>Once the reaction</w:t>
      </w:r>
      <w:r>
        <w:t xml:space="preserve"> was initiated the sample was flushed into the flow chamber and polymerisation observed on a </w:t>
      </w:r>
      <w:r w:rsidR="000543C0" w:rsidRPr="00E352AE">
        <w:t>Nikon</w:t>
      </w:r>
      <w:r w:rsidR="000E627A" w:rsidRPr="00E352AE">
        <w:t xml:space="preserve"> eclipse</w:t>
      </w:r>
      <w:r w:rsidR="000543C0" w:rsidRPr="00E352AE">
        <w:t xml:space="preserve"> </w:t>
      </w:r>
      <w:r w:rsidR="00CC47C0" w:rsidRPr="00E352AE">
        <w:t>Ti</w:t>
      </w:r>
      <w:r w:rsidR="000E627A" w:rsidRPr="00E352AE">
        <w:t xml:space="preserve"> inverted microscope,</w:t>
      </w:r>
      <w:r w:rsidR="00E352AE" w:rsidRPr="00E352AE">
        <w:t xml:space="preserve"> set up for TIRF illumination</w:t>
      </w:r>
      <w:r>
        <w:t>.</w:t>
      </w:r>
      <w:r w:rsidR="00A25F3F">
        <w:t xml:space="preserve"> Images were captured on a iXon ultra EMCCD camera (Andor)</w:t>
      </w:r>
      <w:r w:rsidR="00F1076A">
        <w:t>.</w:t>
      </w:r>
      <w:r>
        <w:t xml:space="preserve"> Experiments to determine the number or length of filaments after a certain amount of time were initiated at T=0 </w:t>
      </w:r>
      <w:r>
        <w:lastRenderedPageBreak/>
        <w:t>added to flow chamber and then visualised at the appropriate time (T=5, T=10 etc). Number of pictures taken in quick succession at random points across the coverslip.</w:t>
      </w:r>
    </w:p>
    <w:p w14:paraId="5825900F" w14:textId="77777777" w:rsidR="00F1076A" w:rsidRDefault="00F1076A" w:rsidP="00E5114A">
      <w:pPr>
        <w:spacing w:line="360" w:lineRule="auto"/>
        <w:jc w:val="both"/>
      </w:pPr>
    </w:p>
    <w:p w14:paraId="34146C96" w14:textId="0534B5C2" w:rsidR="00F1076A" w:rsidRDefault="00F1076A" w:rsidP="00E5114A">
      <w:pPr>
        <w:spacing w:line="360" w:lineRule="auto"/>
        <w:jc w:val="both"/>
      </w:pPr>
      <w:r>
        <w:t>Thanks to the help and support from t</w:t>
      </w:r>
      <w:r w:rsidRPr="00F1076A">
        <w:t>he</w:t>
      </w:r>
      <w:r w:rsidR="00D12CE8">
        <w:t xml:space="preserve"> team at the</w:t>
      </w:r>
      <w:r w:rsidRPr="00F1076A">
        <w:t xml:space="preserve"> Wolfson Light Microscopy Facility</w:t>
      </w:r>
      <w:r w:rsidR="00D12CE8">
        <w:t>, particularly Darren Robinson.</w:t>
      </w:r>
    </w:p>
    <w:p w14:paraId="18B4EFE8" w14:textId="77777777" w:rsidR="005D6D2C" w:rsidRDefault="005D6D2C" w:rsidP="00E5114A">
      <w:pPr>
        <w:spacing w:line="360" w:lineRule="auto"/>
        <w:jc w:val="both"/>
      </w:pPr>
    </w:p>
    <w:p w14:paraId="70645A90" w14:textId="77777777" w:rsidR="005D6D2C" w:rsidRDefault="005D6D2C" w:rsidP="00E5114A">
      <w:pPr>
        <w:pStyle w:val="Heading4"/>
        <w:jc w:val="both"/>
      </w:pPr>
      <w:r>
        <w:t>2.3.3.1 Quantification</w:t>
      </w:r>
    </w:p>
    <w:p w14:paraId="54F34ADC" w14:textId="77777777" w:rsidR="005D6D2C" w:rsidRPr="00A00479" w:rsidRDefault="005D6D2C" w:rsidP="00E5114A">
      <w:pPr>
        <w:jc w:val="both"/>
      </w:pPr>
    </w:p>
    <w:p w14:paraId="148BC034" w14:textId="3F1AB47C" w:rsidR="005D6D2C" w:rsidRDefault="005D6D2C" w:rsidP="00E5114A">
      <w:pPr>
        <w:spacing w:line="360" w:lineRule="auto"/>
        <w:jc w:val="both"/>
      </w:pPr>
      <w:r>
        <w:t xml:space="preserve">Number and length of filaments at an individual condition were determined by drawing along each filament within an image using the draw free hand line tool in </w:t>
      </w:r>
      <w:r w:rsidRPr="009A4C08">
        <w:t>Fiji.</w:t>
      </w:r>
      <w:r>
        <w:rPr>
          <w:b/>
        </w:rPr>
        <w:t xml:space="preserve"> </w:t>
      </w:r>
      <w:r>
        <w:t xml:space="preserve">The mean length of filaments as well as the </w:t>
      </w:r>
      <w:r w:rsidRPr="00782FF2">
        <w:t>average number</w:t>
      </w:r>
      <w:r>
        <w:t xml:space="preserve"> of filaments per image were then made relative to the results of an actin only control performed in the same session. At least three repeats were compared to give </w:t>
      </w:r>
      <w:r w:rsidR="00D97C04">
        <w:t>an average.</w:t>
      </w:r>
    </w:p>
    <w:p w14:paraId="50593C0B" w14:textId="77777777" w:rsidR="005D6D2C" w:rsidRDefault="005D6D2C" w:rsidP="00E5114A">
      <w:pPr>
        <w:spacing w:line="360" w:lineRule="auto"/>
        <w:jc w:val="both"/>
      </w:pPr>
    </w:p>
    <w:p w14:paraId="213DBA6C" w14:textId="77777777" w:rsidR="00F1076A" w:rsidRDefault="00F1076A">
      <w:pPr>
        <w:rPr>
          <w:rFonts w:asciiTheme="majorHAnsi" w:eastAsiaTheme="majorEastAsia" w:hAnsiTheme="majorHAnsi" w:cstheme="majorBidi"/>
          <w:color w:val="1F3763" w:themeColor="accent1" w:themeShade="7F"/>
        </w:rPr>
      </w:pPr>
      <w:bookmarkStart w:id="133" w:name="_Toc494222705"/>
      <w:r>
        <w:br w:type="page"/>
      </w:r>
    </w:p>
    <w:p w14:paraId="0A6151D5" w14:textId="462EE690" w:rsidR="005D6D2C" w:rsidRDefault="005D6D2C" w:rsidP="00E5114A">
      <w:pPr>
        <w:pStyle w:val="Heading3"/>
        <w:jc w:val="both"/>
      </w:pPr>
      <w:r>
        <w:lastRenderedPageBreak/>
        <w:t xml:space="preserve">2.3.4 </w:t>
      </w:r>
      <w:r w:rsidR="009D5323">
        <w:t>Fluorescence</w:t>
      </w:r>
      <w:r>
        <w:t xml:space="preserve"> microscopy</w:t>
      </w:r>
      <w:bookmarkEnd w:id="133"/>
    </w:p>
    <w:p w14:paraId="528D1811" w14:textId="77777777" w:rsidR="005D6D2C" w:rsidRPr="00A00479" w:rsidRDefault="005D6D2C" w:rsidP="00E5114A">
      <w:pPr>
        <w:jc w:val="both"/>
      </w:pPr>
    </w:p>
    <w:p w14:paraId="09E12D27" w14:textId="4B74940F" w:rsidR="005D6D2C" w:rsidRPr="00D667AF" w:rsidRDefault="005D6D2C" w:rsidP="00E5114A">
      <w:pPr>
        <w:spacing w:line="360" w:lineRule="auto"/>
        <w:jc w:val="both"/>
      </w:pPr>
      <w:r w:rsidRPr="00D667AF">
        <w:t>Fluorescence</w:t>
      </w:r>
      <w:r>
        <w:t xml:space="preserve"> </w:t>
      </w:r>
      <w:r w:rsidRPr="00D667AF">
        <w:t>microscopy</w:t>
      </w:r>
      <w:r>
        <w:t xml:space="preserve"> </w:t>
      </w:r>
      <w:r w:rsidRPr="00D667AF">
        <w:t>was performed on an</w:t>
      </w:r>
      <w:r>
        <w:t xml:space="preserve"> </w:t>
      </w:r>
      <w:r w:rsidRPr="00D667AF">
        <w:t>Olympus IX-81 inverted</w:t>
      </w:r>
      <w:r>
        <w:t xml:space="preserve"> </w:t>
      </w:r>
      <w:r w:rsidRPr="00D667AF">
        <w:t>microscope</w:t>
      </w:r>
      <w:r>
        <w:t xml:space="preserve"> </w:t>
      </w:r>
      <w:r w:rsidRPr="00D667AF">
        <w:t xml:space="preserve">with </w:t>
      </w:r>
      <w:r>
        <w:t xml:space="preserve">an 100x oil objective. Filaments were visualised as previously described </w:t>
      </w:r>
      <w:r>
        <w:fldChar w:fldCharType="begin" w:fldLock="1"/>
      </w:r>
      <w:r w:rsidR="004121BE">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fldChar w:fldCharType="separate"/>
      </w:r>
      <w:r w:rsidR="00143B78" w:rsidRPr="00143B78">
        <w:rPr>
          <w:noProof/>
        </w:rPr>
        <w:t xml:space="preserve">(Urbanek </w:t>
      </w:r>
      <w:r w:rsidR="00143B78" w:rsidRPr="00143B78">
        <w:rPr>
          <w:i/>
          <w:noProof/>
        </w:rPr>
        <w:t>et al.</w:t>
      </w:r>
      <w:r w:rsidR="00143B78" w:rsidRPr="00143B78">
        <w:rPr>
          <w:noProof/>
        </w:rPr>
        <w:t>, 2013)</w:t>
      </w:r>
      <w:r>
        <w:fldChar w:fldCharType="end"/>
      </w:r>
      <w:r>
        <w:t xml:space="preserve">. Briefly, </w:t>
      </w:r>
      <w:r w:rsidRPr="00D667AF">
        <w:t>a reaction</w:t>
      </w:r>
      <w:r>
        <w:t xml:space="preserve"> </w:t>
      </w:r>
      <w:r w:rsidRPr="00D667AF">
        <w:t>mix of 3 μM rabbit</w:t>
      </w:r>
      <w:r>
        <w:t xml:space="preserve"> </w:t>
      </w:r>
      <w:r w:rsidRPr="00D667AF">
        <w:t>muscle actin</w:t>
      </w:r>
      <w:r>
        <w:t xml:space="preserve"> </w:t>
      </w:r>
      <w:r w:rsidRPr="00D667AF">
        <w:t>with 0.4</w:t>
      </w:r>
      <w:r>
        <w:t xml:space="preserve"> </w:t>
      </w:r>
      <w:r w:rsidRPr="00D667AF">
        <w:t>μM Alexa 488 labelled actin</w:t>
      </w:r>
      <w:r>
        <w:t xml:space="preserve"> </w:t>
      </w:r>
      <w:r w:rsidR="000731BC">
        <w:t xml:space="preserve">(Thermo Fischer) </w:t>
      </w:r>
      <w:r>
        <w:t>(</w:t>
      </w:r>
      <w:r>
        <w:rPr>
          <w:rFonts w:ascii="Calibri" w:hAnsi="Calibri"/>
        </w:rPr>
        <w:t>±</w:t>
      </w:r>
      <w:r>
        <w:t xml:space="preserve"> </w:t>
      </w:r>
      <w:r w:rsidRPr="00D667AF">
        <w:t>0.3 μM of Las17</w:t>
      </w:r>
      <w:r>
        <w:t xml:space="preserve">) </w:t>
      </w:r>
      <w:r w:rsidRPr="00D667AF">
        <w:t xml:space="preserve">was induced </w:t>
      </w:r>
      <w:r>
        <w:t xml:space="preserve">to polymerise </w:t>
      </w:r>
      <w:r w:rsidRPr="00D667AF">
        <w:t xml:space="preserve">by </w:t>
      </w:r>
      <w:r>
        <w:t xml:space="preserve">the </w:t>
      </w:r>
      <w:r w:rsidRPr="00D667AF">
        <w:t>addition of sa</w:t>
      </w:r>
      <w:r>
        <w:t>lt (final concentration = 1 x KME)</w:t>
      </w:r>
      <w:r w:rsidRPr="00D667AF">
        <w:t>. 30</w:t>
      </w:r>
      <w:r>
        <w:t xml:space="preserve"> </w:t>
      </w:r>
      <w:r w:rsidRPr="00D667AF">
        <w:t>minutes after the reaction</w:t>
      </w:r>
      <w:r>
        <w:t xml:space="preserve"> </w:t>
      </w:r>
      <w:r w:rsidRPr="00D667AF">
        <w:t>was started a 30 X dilution</w:t>
      </w:r>
      <w:r>
        <w:t xml:space="preserve"> </w:t>
      </w:r>
      <w:r w:rsidRPr="00D667AF">
        <w:t>was performed in F-buffer plus 10% glycerol and filaments were</w:t>
      </w:r>
      <w:r>
        <w:t xml:space="preserve"> immediately</w:t>
      </w:r>
      <w:r w:rsidRPr="00D667AF">
        <w:t xml:space="preserve"> visualized.</w:t>
      </w:r>
      <w:r>
        <w:t xml:space="preserve"> </w:t>
      </w:r>
      <w:r w:rsidRPr="00D667AF">
        <w:t>Filaments were</w:t>
      </w:r>
      <w:r>
        <w:t xml:space="preserve"> </w:t>
      </w:r>
      <w:r w:rsidRPr="00D667AF">
        <w:t>measured and counted using ImageJ</w:t>
      </w:r>
      <w:r>
        <w:t xml:space="preserve"> as described above.</w:t>
      </w:r>
    </w:p>
    <w:p w14:paraId="1E8DF701" w14:textId="77777777" w:rsidR="005D6D2C" w:rsidRDefault="005D6D2C"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Helvetica" w:hAnsi="Helvetica" w:cs="Helvetica"/>
          <w:sz w:val="22"/>
          <w:szCs w:val="22"/>
        </w:rPr>
      </w:pPr>
    </w:p>
    <w:p w14:paraId="47499FEE" w14:textId="77777777" w:rsidR="005D6D2C" w:rsidRDefault="005D6D2C" w:rsidP="00E5114A">
      <w:pPr>
        <w:jc w:val="both"/>
        <w:rPr>
          <w:rFonts w:asciiTheme="majorHAnsi" w:eastAsiaTheme="majorEastAsia" w:hAnsiTheme="majorHAnsi" w:cstheme="majorBidi"/>
          <w:color w:val="2F5496" w:themeColor="accent1" w:themeShade="BF"/>
          <w:sz w:val="26"/>
          <w:szCs w:val="26"/>
        </w:rPr>
      </w:pPr>
      <w:r>
        <w:br w:type="page"/>
      </w:r>
    </w:p>
    <w:p w14:paraId="6E893AA2" w14:textId="77777777" w:rsidR="005D6D2C" w:rsidRPr="00AD2F82" w:rsidRDefault="005D6D2C" w:rsidP="00E5114A">
      <w:pPr>
        <w:pStyle w:val="Heading2"/>
        <w:spacing w:line="360" w:lineRule="auto"/>
        <w:jc w:val="both"/>
      </w:pPr>
      <w:bookmarkStart w:id="134" w:name="_Toc494222706"/>
      <w:r>
        <w:lastRenderedPageBreak/>
        <w:t>2.4 Buffers</w:t>
      </w:r>
      <w:bookmarkEnd w:id="134"/>
    </w:p>
    <w:p w14:paraId="219B5C81" w14:textId="77777777" w:rsidR="005D6D2C" w:rsidRDefault="005D6D2C" w:rsidP="00E5114A">
      <w:pPr>
        <w:jc w:val="both"/>
      </w:pPr>
      <w:r w:rsidRPr="00FD31F2">
        <w:rPr>
          <w:b/>
        </w:rPr>
        <w:t>PBS</w:t>
      </w:r>
      <w:r>
        <w:t xml:space="preserve"> 0.8% NaCl, 0.02% KCl, 0.144% Na</w:t>
      </w:r>
      <w:r w:rsidRPr="00FB12A6">
        <w:rPr>
          <w:vertAlign w:val="subscript"/>
        </w:rPr>
        <w:t>2</w:t>
      </w:r>
      <w:r>
        <w:t>HPO</w:t>
      </w:r>
      <w:r w:rsidRPr="00FB12A6">
        <w:rPr>
          <w:vertAlign w:val="subscript"/>
        </w:rPr>
        <w:t>4</w:t>
      </w:r>
      <w:r>
        <w:t xml:space="preserve"> pH 7.4 using HCl</w:t>
      </w:r>
    </w:p>
    <w:p w14:paraId="603879E2" w14:textId="77777777" w:rsidR="005D6D2C" w:rsidRPr="00422D3B" w:rsidRDefault="005D6D2C" w:rsidP="00E5114A">
      <w:pPr>
        <w:jc w:val="both"/>
      </w:pPr>
      <w:r w:rsidRPr="00FD31F2">
        <w:rPr>
          <w:b/>
        </w:rPr>
        <w:t>G-buffer</w:t>
      </w:r>
      <w:r>
        <w:t xml:space="preserve"> </w:t>
      </w:r>
      <w:r w:rsidRPr="00E725B0">
        <w:t>0.2 mM CaCl</w:t>
      </w:r>
      <w:r w:rsidRPr="00FB12A6">
        <w:rPr>
          <w:vertAlign w:val="subscript"/>
        </w:rPr>
        <w:t>2</w:t>
      </w:r>
      <w:r w:rsidRPr="00E725B0">
        <w:t>, 2 mM Tris/HCl, 0.5 mM DTT 0.2 mM ATP pH 8.0</w:t>
      </w:r>
    </w:p>
    <w:p w14:paraId="71A8B5B4" w14:textId="77777777" w:rsidR="005D6D2C" w:rsidRDefault="005D6D2C" w:rsidP="00E5114A">
      <w:pPr>
        <w:jc w:val="both"/>
      </w:pPr>
      <w:r w:rsidRPr="00FD31F2">
        <w:rPr>
          <w:b/>
        </w:rPr>
        <w:t>10 x KME</w:t>
      </w:r>
      <w:r>
        <w:t xml:space="preserve"> </w:t>
      </w:r>
      <w:r w:rsidRPr="00FD31F2">
        <w:t>500 mM KCL, 10 mM MgCl</w:t>
      </w:r>
      <w:r w:rsidRPr="00FB12A6">
        <w:rPr>
          <w:vertAlign w:val="subscript"/>
        </w:rPr>
        <w:t>2</w:t>
      </w:r>
      <w:r w:rsidRPr="00FD31F2">
        <w:t>, 10 mM EGTA, 100mM</w:t>
      </w:r>
      <w:r>
        <w:t xml:space="preserve"> Tris-HCl pH 8.0</w:t>
      </w:r>
    </w:p>
    <w:p w14:paraId="704FBC17" w14:textId="77777777" w:rsidR="005D6D2C" w:rsidRDefault="005D6D2C" w:rsidP="00E5114A">
      <w:pPr>
        <w:jc w:val="both"/>
      </w:pPr>
      <w:r w:rsidRPr="00FD31F2">
        <w:rPr>
          <w:b/>
        </w:rPr>
        <w:t>2 x YT</w:t>
      </w:r>
      <w:r w:rsidRPr="00FD31F2">
        <w:t xml:space="preserve"> </w:t>
      </w:r>
      <w:r>
        <w:t>1% Yeast Extract (Difco), 1.6% Bacto Tryptone (Difco), 0.5% NaCl</w:t>
      </w:r>
    </w:p>
    <w:p w14:paraId="3DEFA861" w14:textId="77777777" w:rsidR="005D6D2C" w:rsidRDefault="005D6D2C" w:rsidP="00E5114A">
      <w:pPr>
        <w:jc w:val="both"/>
      </w:pPr>
      <w:r>
        <w:rPr>
          <w:b/>
        </w:rPr>
        <w:t>H</w:t>
      </w:r>
      <w:r w:rsidRPr="00FD31F2">
        <w:rPr>
          <w:b/>
        </w:rPr>
        <w:t>igh salt cleavage buffer</w:t>
      </w:r>
      <w:r w:rsidRPr="00E725B0">
        <w:t xml:space="preserve"> 50mM Tris-HCL pH7.0,</w:t>
      </w:r>
      <w:r>
        <w:t xml:space="preserve"> 300mM NaCl, 1 mM EDTA, 1mM DTT</w:t>
      </w:r>
    </w:p>
    <w:p w14:paraId="2E1B6BFA" w14:textId="77777777" w:rsidR="005D6D2C" w:rsidRDefault="005D6D2C" w:rsidP="00E5114A">
      <w:pPr>
        <w:jc w:val="both"/>
      </w:pPr>
      <w:r>
        <w:rPr>
          <w:b/>
        </w:rPr>
        <w:t>L</w:t>
      </w:r>
      <w:r w:rsidRPr="00FD31F2">
        <w:rPr>
          <w:b/>
        </w:rPr>
        <w:t>ow salt cleavage buffer</w:t>
      </w:r>
      <w:r w:rsidRPr="00E725B0">
        <w:t xml:space="preserve"> 50mM Tris-HCL pH 7.0,</w:t>
      </w:r>
      <w:r>
        <w:t xml:space="preserve"> 150mM NaCl, 1 mM EDTA, 1mM DTT</w:t>
      </w:r>
    </w:p>
    <w:p w14:paraId="6D0A2E62" w14:textId="77777777" w:rsidR="005D6D2C" w:rsidRDefault="005D6D2C" w:rsidP="00E5114A">
      <w:pPr>
        <w:jc w:val="both"/>
      </w:pPr>
      <w:r>
        <w:rPr>
          <w:b/>
        </w:rPr>
        <w:t>E</w:t>
      </w:r>
      <w:r w:rsidRPr="00FD31F2">
        <w:rPr>
          <w:b/>
        </w:rPr>
        <w:t>lution buffer</w:t>
      </w:r>
      <w:r>
        <w:t xml:space="preserve"> </w:t>
      </w:r>
      <w:r w:rsidRPr="00E725B0">
        <w:t>10mM re</w:t>
      </w:r>
      <w:r>
        <w:t>duced glutathione 50mM tris pH8</w:t>
      </w:r>
    </w:p>
    <w:p w14:paraId="3AA25A44" w14:textId="77777777" w:rsidR="005D6D2C" w:rsidRDefault="005D6D2C" w:rsidP="00E5114A">
      <w:pPr>
        <w:jc w:val="both"/>
      </w:pPr>
      <w:r w:rsidRPr="00FD31F2">
        <w:rPr>
          <w:b/>
        </w:rPr>
        <w:t>Stacking Gel Buffer</w:t>
      </w:r>
      <w:r>
        <w:t xml:space="preserve"> </w:t>
      </w:r>
      <w:r w:rsidRPr="002E57F9">
        <w:t>0.5M Tris-HCL pH 6.8, 0.4% SDS</w:t>
      </w:r>
    </w:p>
    <w:p w14:paraId="016DB581" w14:textId="77777777" w:rsidR="005D6D2C" w:rsidRDefault="005D6D2C" w:rsidP="00E5114A">
      <w:pPr>
        <w:jc w:val="both"/>
      </w:pPr>
      <w:r w:rsidRPr="00FD31F2">
        <w:rPr>
          <w:b/>
        </w:rPr>
        <w:t>Resolving Gel Buffer</w:t>
      </w:r>
      <w:r w:rsidRPr="004F782B">
        <w:t xml:space="preserve"> </w:t>
      </w:r>
      <w:r w:rsidRPr="002E57F9">
        <w:t>1.5 M Tris-HCL pH8.8, 0.4% SDS</w:t>
      </w:r>
    </w:p>
    <w:p w14:paraId="68D8BE53" w14:textId="77777777" w:rsidR="005D6D2C" w:rsidRPr="00003FEF" w:rsidRDefault="005D6D2C" w:rsidP="00E5114A">
      <w:pPr>
        <w:jc w:val="both"/>
      </w:pPr>
      <w:r w:rsidRPr="00FD31F2">
        <w:rPr>
          <w:b/>
        </w:rPr>
        <w:t>1 x SDS page buffer</w:t>
      </w:r>
      <w:r w:rsidRPr="00003FEF">
        <w:t xml:space="preserve"> 25 mM Tris-HCL, 250 mM Glycine, 0.1% SDS pH 8.6</w:t>
      </w:r>
    </w:p>
    <w:p w14:paraId="5E0A534A" w14:textId="77777777" w:rsidR="005D6D2C" w:rsidRPr="00003FEF" w:rsidRDefault="005D6D2C" w:rsidP="00E5114A">
      <w:pPr>
        <w:jc w:val="both"/>
      </w:pPr>
      <w:r w:rsidRPr="00FD31F2">
        <w:rPr>
          <w:b/>
        </w:rPr>
        <w:t>1 x Loading buffer</w:t>
      </w:r>
      <w:r w:rsidRPr="00003FEF">
        <w:t xml:space="preserve"> 50 mM Tris-HCl; pH 6.8, 2% SDS, 10% Glycerol, 1% b-Mercaptoethanol, 12.5 mM EDTA, 0.02 % Bromophenol Blue</w:t>
      </w:r>
    </w:p>
    <w:p w14:paraId="4D2A1AB8" w14:textId="4E053FDC" w:rsidR="005D6D2C" w:rsidRDefault="005D6D2C" w:rsidP="00E5114A">
      <w:pPr>
        <w:jc w:val="both"/>
      </w:pPr>
      <w:r w:rsidRPr="00FD31F2">
        <w:rPr>
          <w:b/>
        </w:rPr>
        <w:t>TAE</w:t>
      </w:r>
      <w:r>
        <w:rPr>
          <w:b/>
        </w:rPr>
        <w:t xml:space="preserve"> buffer</w:t>
      </w:r>
      <w:r>
        <w:t xml:space="preserve"> </w:t>
      </w:r>
      <w:r w:rsidRPr="00AD2F82">
        <w:t>40</w:t>
      </w:r>
      <w:r w:rsidR="00FB12A6">
        <w:t xml:space="preserve"> </w:t>
      </w:r>
      <w:r w:rsidRPr="00AD2F82">
        <w:t>mM Tris, 20</w:t>
      </w:r>
      <w:r w:rsidR="00FB12A6">
        <w:t xml:space="preserve"> </w:t>
      </w:r>
      <w:r w:rsidRPr="00AD2F82">
        <w:t>mM acetic acid, and 1</w:t>
      </w:r>
      <w:r w:rsidR="00FB12A6">
        <w:t xml:space="preserve"> </w:t>
      </w:r>
      <w:r w:rsidRPr="00AD2F82">
        <w:t>mM EDTA</w:t>
      </w:r>
      <w:r>
        <w:t xml:space="preserve"> pH 8.3</w:t>
      </w:r>
    </w:p>
    <w:p w14:paraId="634FE0B4" w14:textId="77777777" w:rsidR="005D6D2C" w:rsidRPr="00B647A4" w:rsidRDefault="005D6D2C" w:rsidP="00E5114A">
      <w:pPr>
        <w:jc w:val="both"/>
        <w:rPr>
          <w:b/>
        </w:rPr>
      </w:pPr>
      <w:r>
        <w:rPr>
          <w:b/>
        </w:rPr>
        <w:t xml:space="preserve">TE buffer </w:t>
      </w:r>
      <w:r w:rsidRPr="00B647A4">
        <w:rPr>
          <w:b/>
        </w:rPr>
        <w:t>10 mM</w:t>
      </w:r>
      <w:r>
        <w:rPr>
          <w:b/>
        </w:rPr>
        <w:t xml:space="preserve"> </w:t>
      </w:r>
      <w:r>
        <w:t xml:space="preserve">Tris HCl pH 8, </w:t>
      </w:r>
      <w:r w:rsidRPr="00B647A4">
        <w:t>1 mM EDTA</w:t>
      </w:r>
    </w:p>
    <w:p w14:paraId="0A6C4DC2" w14:textId="6BF1DD70" w:rsidR="005D6D2C" w:rsidRDefault="005D6D2C" w:rsidP="00E5114A">
      <w:pPr>
        <w:jc w:val="both"/>
      </w:pPr>
      <w:r w:rsidRPr="00FD31F2">
        <w:rPr>
          <w:b/>
        </w:rPr>
        <w:t>1 x DNA gel loading buffer</w:t>
      </w:r>
      <w:r>
        <w:t xml:space="preserve"> (New England BioLabs) 2.5% Ficoll®-400, 11</w:t>
      </w:r>
      <w:r w:rsidR="00FB12A6">
        <w:t xml:space="preserve"> </w:t>
      </w:r>
      <w:r>
        <w:t>mM EDTA, 3.3</w:t>
      </w:r>
      <w:r w:rsidR="00FB12A6">
        <w:t xml:space="preserve"> </w:t>
      </w:r>
      <w:r>
        <w:t xml:space="preserve">mM Tris-HCl, 0.017% SDS, 0.15% Orange G, </w:t>
      </w:r>
      <w:r w:rsidRPr="007565ED">
        <w:t>pH 8.0</w:t>
      </w:r>
    </w:p>
    <w:p w14:paraId="77EFC252" w14:textId="38C90A8C" w:rsidR="005D6D2C" w:rsidRDefault="005D6D2C" w:rsidP="00E5114A">
      <w:pPr>
        <w:jc w:val="both"/>
      </w:pPr>
      <w:r w:rsidRPr="00FD31F2">
        <w:rPr>
          <w:b/>
        </w:rPr>
        <w:t>TIRF buffer</w:t>
      </w:r>
      <w:r>
        <w:t xml:space="preserve"> 20 mM imidazole pH</w:t>
      </w:r>
      <w:r w:rsidR="00FB12A6">
        <w:t xml:space="preserve"> </w:t>
      </w:r>
      <w:r>
        <w:t xml:space="preserve">7.4, 25 mM KCl, 0.5 mM MgCl, 0.5 mM EGTA, 50 mM DTT, 0.2 mM ATP </w:t>
      </w:r>
      <w:r w:rsidRPr="009A4C08">
        <w:t>15</w:t>
      </w:r>
      <w:r>
        <w:t xml:space="preserve"> </w:t>
      </w:r>
      <w:r w:rsidRPr="009A4C08">
        <w:t>mM glucose, 2.5 mg/ml methylcellulose</w:t>
      </w:r>
      <w:r>
        <w:t xml:space="preserve"> (Sigma)</w:t>
      </w:r>
      <w:r w:rsidRPr="009A4C08">
        <w:t>, 20 µg/ml catalase</w:t>
      </w:r>
      <w:r>
        <w:t xml:space="preserve"> (Calbiochem)</w:t>
      </w:r>
      <w:r w:rsidRPr="009A4C08">
        <w:t>, 100 mg/ml glucose-oxidase</w:t>
      </w:r>
      <w:r>
        <w:t xml:space="preserve"> (sigma)</w:t>
      </w:r>
    </w:p>
    <w:p w14:paraId="43FEC27E" w14:textId="77777777" w:rsidR="005D6D2C" w:rsidRPr="00FD31F2" w:rsidRDefault="005D6D2C" w:rsidP="00E5114A">
      <w:pPr>
        <w:jc w:val="both"/>
      </w:pPr>
    </w:p>
    <w:p w14:paraId="1F783B9C" w14:textId="77777777" w:rsidR="005D6D2C" w:rsidRDefault="005D6D2C" w:rsidP="00E5114A">
      <w:pPr>
        <w:jc w:val="both"/>
        <w:rPr>
          <w:rFonts w:asciiTheme="majorHAnsi" w:eastAsiaTheme="majorEastAsia" w:hAnsiTheme="majorHAnsi" w:cstheme="majorBidi"/>
          <w:color w:val="2F5496" w:themeColor="accent1" w:themeShade="BF"/>
          <w:sz w:val="26"/>
          <w:szCs w:val="26"/>
        </w:rPr>
      </w:pPr>
      <w:r>
        <w:br w:type="page"/>
      </w:r>
    </w:p>
    <w:p w14:paraId="62938F5C" w14:textId="77777777" w:rsidR="005D6D2C" w:rsidRDefault="005D6D2C" w:rsidP="00E5114A">
      <w:pPr>
        <w:pStyle w:val="Heading2"/>
        <w:spacing w:line="360" w:lineRule="auto"/>
        <w:jc w:val="both"/>
      </w:pPr>
      <w:bookmarkStart w:id="135" w:name="_Toc494222707"/>
      <w:r>
        <w:lastRenderedPageBreak/>
        <w:t>2.5 Plasmid list</w:t>
      </w:r>
      <w:bookmarkEnd w:id="135"/>
    </w:p>
    <w:tbl>
      <w:tblPr>
        <w:tblW w:w="0" w:type="auto"/>
        <w:tblLook w:val="04A0" w:firstRow="1" w:lastRow="0" w:firstColumn="1" w:lastColumn="0" w:noHBand="0" w:noVBand="1"/>
      </w:tblPr>
      <w:tblGrid>
        <w:gridCol w:w="5315"/>
        <w:gridCol w:w="1886"/>
        <w:gridCol w:w="1161"/>
      </w:tblGrid>
      <w:tr w:rsidR="005D6D2C" w:rsidRPr="001370D2" w14:paraId="34AFCBF2" w14:textId="77777777" w:rsidTr="00AC3CDE">
        <w:tc>
          <w:tcPr>
            <w:tcW w:w="5565" w:type="dxa"/>
            <w:vAlign w:val="bottom"/>
          </w:tcPr>
          <w:p w14:paraId="51EFA565" w14:textId="77777777" w:rsidR="005D6D2C" w:rsidRPr="001370D2" w:rsidRDefault="005D6D2C" w:rsidP="00E5114A">
            <w:pPr>
              <w:jc w:val="both"/>
              <w:rPr>
                <w:b/>
              </w:rPr>
            </w:pPr>
            <w:r w:rsidRPr="001370D2">
              <w:rPr>
                <w:rFonts w:cs="Arial"/>
                <w:b/>
                <w:color w:val="000000"/>
              </w:rPr>
              <w:t>Plasmid</w:t>
            </w:r>
          </w:p>
        </w:tc>
        <w:tc>
          <w:tcPr>
            <w:tcW w:w="1949" w:type="dxa"/>
            <w:vAlign w:val="bottom"/>
          </w:tcPr>
          <w:p w14:paraId="71A8FFE3" w14:textId="77777777" w:rsidR="005D6D2C" w:rsidRPr="001370D2" w:rsidRDefault="005D6D2C" w:rsidP="00E5114A">
            <w:pPr>
              <w:jc w:val="both"/>
              <w:rPr>
                <w:b/>
              </w:rPr>
            </w:pPr>
            <w:r w:rsidRPr="001370D2">
              <w:rPr>
                <w:rFonts w:cs="Arial"/>
                <w:b/>
                <w:color w:val="000000"/>
              </w:rPr>
              <w:t>pKA Reference</w:t>
            </w:r>
          </w:p>
        </w:tc>
        <w:tc>
          <w:tcPr>
            <w:tcW w:w="1178" w:type="dxa"/>
          </w:tcPr>
          <w:p w14:paraId="7B6D8C64" w14:textId="77777777" w:rsidR="005D6D2C" w:rsidRPr="001370D2" w:rsidRDefault="005D6D2C" w:rsidP="00E5114A">
            <w:pPr>
              <w:jc w:val="both"/>
              <w:rPr>
                <w:b/>
              </w:rPr>
            </w:pPr>
            <w:r w:rsidRPr="001370D2">
              <w:rPr>
                <w:rFonts w:cs="Arial"/>
                <w:b/>
                <w:color w:val="000000"/>
              </w:rPr>
              <w:t>Origin</w:t>
            </w:r>
          </w:p>
        </w:tc>
      </w:tr>
      <w:tr w:rsidR="005D6D2C" w14:paraId="22C1C7F1" w14:textId="77777777" w:rsidTr="00AC3CDE">
        <w:tc>
          <w:tcPr>
            <w:tcW w:w="5565" w:type="dxa"/>
          </w:tcPr>
          <w:p w14:paraId="572FC0E1" w14:textId="77777777" w:rsidR="005D6D2C" w:rsidRPr="006131FA" w:rsidRDefault="005D6D2C" w:rsidP="00E5114A">
            <w:pPr>
              <w:jc w:val="both"/>
              <w:rPr>
                <w:sz w:val="22"/>
                <w:szCs w:val="22"/>
              </w:rPr>
            </w:pPr>
            <w:r w:rsidRPr="006131FA">
              <w:rPr>
                <w:sz w:val="22"/>
                <w:szCs w:val="22"/>
              </w:rPr>
              <w:t>pGEX6P-1</w:t>
            </w:r>
          </w:p>
        </w:tc>
        <w:tc>
          <w:tcPr>
            <w:tcW w:w="1949" w:type="dxa"/>
          </w:tcPr>
          <w:p w14:paraId="5E0759E5" w14:textId="77777777" w:rsidR="005D6D2C" w:rsidRPr="006131FA" w:rsidRDefault="005D6D2C" w:rsidP="00E5114A">
            <w:pPr>
              <w:jc w:val="both"/>
              <w:rPr>
                <w:sz w:val="22"/>
                <w:szCs w:val="22"/>
              </w:rPr>
            </w:pPr>
            <w:r w:rsidRPr="006131FA">
              <w:rPr>
                <w:sz w:val="22"/>
                <w:szCs w:val="22"/>
              </w:rPr>
              <w:t>417</w:t>
            </w:r>
          </w:p>
        </w:tc>
        <w:tc>
          <w:tcPr>
            <w:tcW w:w="1178" w:type="dxa"/>
          </w:tcPr>
          <w:p w14:paraId="5B107E15" w14:textId="77777777" w:rsidR="005D6D2C" w:rsidRPr="006131FA" w:rsidRDefault="005D6D2C" w:rsidP="00E5114A">
            <w:pPr>
              <w:jc w:val="both"/>
              <w:rPr>
                <w:sz w:val="22"/>
                <w:szCs w:val="22"/>
              </w:rPr>
            </w:pPr>
          </w:p>
        </w:tc>
      </w:tr>
      <w:tr w:rsidR="005D6D2C" w14:paraId="7CBB5095" w14:textId="77777777" w:rsidTr="00AC3CDE">
        <w:trPr>
          <w:trHeight w:val="326"/>
        </w:trPr>
        <w:tc>
          <w:tcPr>
            <w:tcW w:w="5565" w:type="dxa"/>
          </w:tcPr>
          <w:p w14:paraId="7F2039FF" w14:textId="77777777" w:rsidR="005D6D2C" w:rsidRPr="006131FA" w:rsidRDefault="005D6D2C" w:rsidP="00E5114A">
            <w:pPr>
              <w:jc w:val="both"/>
              <w:rPr>
                <w:sz w:val="22"/>
                <w:szCs w:val="22"/>
              </w:rPr>
            </w:pPr>
            <w:r w:rsidRPr="006131FA">
              <w:rPr>
                <w:sz w:val="22"/>
                <w:szCs w:val="22"/>
              </w:rPr>
              <w:t>pGEX6P-1 Las17 aa180-633aa</w:t>
            </w:r>
          </w:p>
        </w:tc>
        <w:tc>
          <w:tcPr>
            <w:tcW w:w="1949" w:type="dxa"/>
          </w:tcPr>
          <w:p w14:paraId="125DD67D" w14:textId="77777777" w:rsidR="005D6D2C" w:rsidRPr="006131FA" w:rsidRDefault="005D6D2C" w:rsidP="00E5114A">
            <w:pPr>
              <w:jc w:val="both"/>
              <w:rPr>
                <w:sz w:val="22"/>
                <w:szCs w:val="22"/>
              </w:rPr>
            </w:pPr>
            <w:r w:rsidRPr="006131FA">
              <w:rPr>
                <w:sz w:val="22"/>
                <w:szCs w:val="22"/>
              </w:rPr>
              <w:t>1061</w:t>
            </w:r>
          </w:p>
        </w:tc>
        <w:tc>
          <w:tcPr>
            <w:tcW w:w="1178" w:type="dxa"/>
          </w:tcPr>
          <w:p w14:paraId="34FA2DC9" w14:textId="77777777" w:rsidR="005D6D2C" w:rsidRPr="006131FA" w:rsidRDefault="005D6D2C" w:rsidP="00E5114A">
            <w:pPr>
              <w:jc w:val="both"/>
              <w:rPr>
                <w:sz w:val="22"/>
                <w:szCs w:val="22"/>
              </w:rPr>
            </w:pPr>
            <w:r w:rsidRPr="006131FA">
              <w:rPr>
                <w:sz w:val="22"/>
                <w:szCs w:val="22"/>
              </w:rPr>
              <w:t>AU</w:t>
            </w:r>
          </w:p>
        </w:tc>
      </w:tr>
      <w:tr w:rsidR="005D6D2C" w14:paraId="1A49C3ED" w14:textId="77777777" w:rsidTr="00AC3CDE">
        <w:tc>
          <w:tcPr>
            <w:tcW w:w="5565" w:type="dxa"/>
          </w:tcPr>
          <w:p w14:paraId="390F58CB" w14:textId="77777777" w:rsidR="005D6D2C" w:rsidRPr="006131FA" w:rsidRDefault="005D6D2C" w:rsidP="00E5114A">
            <w:pPr>
              <w:jc w:val="both"/>
              <w:rPr>
                <w:sz w:val="22"/>
                <w:szCs w:val="22"/>
              </w:rPr>
            </w:pPr>
            <w:r w:rsidRPr="006131FA">
              <w:rPr>
                <w:sz w:val="22"/>
                <w:szCs w:val="22"/>
              </w:rPr>
              <w:t>pGEX6P-1 Las17 aa300-422</w:t>
            </w:r>
          </w:p>
        </w:tc>
        <w:tc>
          <w:tcPr>
            <w:tcW w:w="1949" w:type="dxa"/>
          </w:tcPr>
          <w:p w14:paraId="1CCE368B" w14:textId="77777777" w:rsidR="005D6D2C" w:rsidRPr="006131FA" w:rsidRDefault="005D6D2C" w:rsidP="00E5114A">
            <w:pPr>
              <w:jc w:val="both"/>
              <w:rPr>
                <w:sz w:val="22"/>
                <w:szCs w:val="22"/>
              </w:rPr>
            </w:pPr>
            <w:r w:rsidRPr="006131FA">
              <w:rPr>
                <w:sz w:val="22"/>
                <w:szCs w:val="22"/>
              </w:rPr>
              <w:t>566</w:t>
            </w:r>
          </w:p>
        </w:tc>
        <w:tc>
          <w:tcPr>
            <w:tcW w:w="1178" w:type="dxa"/>
          </w:tcPr>
          <w:p w14:paraId="2E0F4152" w14:textId="77777777" w:rsidR="005D6D2C" w:rsidRPr="006131FA" w:rsidRDefault="005D6D2C" w:rsidP="00E5114A">
            <w:pPr>
              <w:jc w:val="both"/>
              <w:rPr>
                <w:sz w:val="22"/>
                <w:szCs w:val="22"/>
              </w:rPr>
            </w:pPr>
            <w:r w:rsidRPr="006131FA">
              <w:rPr>
                <w:sz w:val="22"/>
                <w:szCs w:val="22"/>
              </w:rPr>
              <w:t>RC</w:t>
            </w:r>
          </w:p>
        </w:tc>
      </w:tr>
      <w:tr w:rsidR="005D6D2C" w14:paraId="63505D60" w14:textId="77777777" w:rsidTr="00AC3CDE">
        <w:tc>
          <w:tcPr>
            <w:tcW w:w="5565" w:type="dxa"/>
          </w:tcPr>
          <w:p w14:paraId="1AEE2C79" w14:textId="77777777" w:rsidR="005D6D2C" w:rsidRPr="006131FA" w:rsidRDefault="005D6D2C" w:rsidP="00E5114A">
            <w:pPr>
              <w:jc w:val="both"/>
              <w:rPr>
                <w:sz w:val="22"/>
                <w:szCs w:val="22"/>
              </w:rPr>
            </w:pPr>
            <w:r w:rsidRPr="006131FA">
              <w:rPr>
                <w:sz w:val="22"/>
                <w:szCs w:val="22"/>
              </w:rPr>
              <w:t xml:space="preserve">pGEX6P-1 Las17 aa300-422 </w:t>
            </w:r>
            <w:r w:rsidRPr="006131FA">
              <w:rPr>
                <w:rFonts w:cs="Helvetica"/>
                <w:sz w:val="22"/>
                <w:szCs w:val="22"/>
              </w:rPr>
              <w:t>RR349,350AA</w:t>
            </w:r>
          </w:p>
        </w:tc>
        <w:tc>
          <w:tcPr>
            <w:tcW w:w="1949" w:type="dxa"/>
          </w:tcPr>
          <w:p w14:paraId="3E2CDB79" w14:textId="77777777" w:rsidR="005D6D2C" w:rsidRPr="006131FA" w:rsidRDefault="005D6D2C" w:rsidP="00E5114A">
            <w:pPr>
              <w:jc w:val="both"/>
              <w:rPr>
                <w:sz w:val="22"/>
                <w:szCs w:val="22"/>
              </w:rPr>
            </w:pPr>
            <w:r w:rsidRPr="006131FA">
              <w:rPr>
                <w:sz w:val="22"/>
                <w:szCs w:val="22"/>
              </w:rPr>
              <w:t>1189</w:t>
            </w:r>
          </w:p>
        </w:tc>
        <w:tc>
          <w:tcPr>
            <w:tcW w:w="1178" w:type="dxa"/>
          </w:tcPr>
          <w:p w14:paraId="59EC8FAA" w14:textId="77777777" w:rsidR="005D6D2C" w:rsidRPr="006131FA" w:rsidRDefault="005D6D2C" w:rsidP="00E5114A">
            <w:pPr>
              <w:jc w:val="both"/>
              <w:rPr>
                <w:sz w:val="22"/>
                <w:szCs w:val="22"/>
              </w:rPr>
            </w:pPr>
            <w:r w:rsidRPr="006131FA">
              <w:rPr>
                <w:sz w:val="22"/>
                <w:szCs w:val="22"/>
              </w:rPr>
              <w:t>JT</w:t>
            </w:r>
          </w:p>
        </w:tc>
      </w:tr>
      <w:tr w:rsidR="005D6D2C" w14:paraId="57E540C8" w14:textId="77777777" w:rsidTr="00AC3CDE">
        <w:tc>
          <w:tcPr>
            <w:tcW w:w="5565" w:type="dxa"/>
          </w:tcPr>
          <w:p w14:paraId="1D1B05F1" w14:textId="77777777" w:rsidR="005D6D2C" w:rsidRPr="006131FA" w:rsidRDefault="005D6D2C" w:rsidP="00E5114A">
            <w:pPr>
              <w:jc w:val="both"/>
              <w:rPr>
                <w:sz w:val="22"/>
                <w:szCs w:val="22"/>
              </w:rPr>
            </w:pPr>
            <w:r w:rsidRPr="006131FA">
              <w:rPr>
                <w:sz w:val="22"/>
                <w:szCs w:val="22"/>
              </w:rPr>
              <w:t xml:space="preserve">pGEX6P-1 Las17 aa300-422 </w:t>
            </w:r>
            <w:r w:rsidRPr="006131FA">
              <w:rPr>
                <w:rFonts w:cs="Helvetica"/>
                <w:sz w:val="22"/>
                <w:szCs w:val="22"/>
              </w:rPr>
              <w:t>RR382,383AA</w:t>
            </w:r>
          </w:p>
        </w:tc>
        <w:tc>
          <w:tcPr>
            <w:tcW w:w="1949" w:type="dxa"/>
          </w:tcPr>
          <w:p w14:paraId="30BFAEC4" w14:textId="77777777" w:rsidR="005D6D2C" w:rsidRPr="006131FA" w:rsidRDefault="005D6D2C" w:rsidP="00E5114A">
            <w:pPr>
              <w:jc w:val="both"/>
              <w:rPr>
                <w:sz w:val="22"/>
                <w:szCs w:val="22"/>
              </w:rPr>
            </w:pPr>
            <w:r w:rsidRPr="006131FA">
              <w:rPr>
                <w:sz w:val="22"/>
                <w:szCs w:val="22"/>
              </w:rPr>
              <w:t>1190</w:t>
            </w:r>
          </w:p>
        </w:tc>
        <w:tc>
          <w:tcPr>
            <w:tcW w:w="1178" w:type="dxa"/>
          </w:tcPr>
          <w:p w14:paraId="44A0623B" w14:textId="77777777" w:rsidR="005D6D2C" w:rsidRPr="006131FA" w:rsidRDefault="005D6D2C" w:rsidP="00E5114A">
            <w:pPr>
              <w:jc w:val="both"/>
              <w:rPr>
                <w:sz w:val="22"/>
                <w:szCs w:val="22"/>
              </w:rPr>
            </w:pPr>
            <w:r w:rsidRPr="006131FA">
              <w:rPr>
                <w:sz w:val="22"/>
                <w:szCs w:val="22"/>
              </w:rPr>
              <w:t>JT</w:t>
            </w:r>
          </w:p>
        </w:tc>
      </w:tr>
      <w:tr w:rsidR="005D6D2C" w14:paraId="1F9A2530" w14:textId="77777777" w:rsidTr="00AC3CDE">
        <w:tc>
          <w:tcPr>
            <w:tcW w:w="5565" w:type="dxa"/>
          </w:tcPr>
          <w:p w14:paraId="10F32036" w14:textId="77777777" w:rsidR="005D6D2C" w:rsidRPr="006131FA" w:rsidRDefault="005D6D2C" w:rsidP="00E5114A">
            <w:pPr>
              <w:jc w:val="both"/>
              <w:rPr>
                <w:sz w:val="22"/>
                <w:szCs w:val="22"/>
              </w:rPr>
            </w:pPr>
            <w:r w:rsidRPr="006131FA">
              <w:rPr>
                <w:sz w:val="22"/>
                <w:szCs w:val="22"/>
              </w:rPr>
              <w:t xml:space="preserve">pGEX6P-1 Las17 aa300-422 </w:t>
            </w:r>
            <w:r w:rsidRPr="006131FA">
              <w:rPr>
                <w:rFonts w:cs="Helvetica"/>
                <w:sz w:val="22"/>
                <w:szCs w:val="22"/>
              </w:rPr>
              <w:t>RRRR349,350,382,383AAAA</w:t>
            </w:r>
          </w:p>
        </w:tc>
        <w:tc>
          <w:tcPr>
            <w:tcW w:w="1949" w:type="dxa"/>
          </w:tcPr>
          <w:p w14:paraId="5A276C24" w14:textId="77777777" w:rsidR="005D6D2C" w:rsidRPr="006131FA" w:rsidRDefault="005D6D2C" w:rsidP="00E5114A">
            <w:pPr>
              <w:jc w:val="both"/>
              <w:rPr>
                <w:sz w:val="22"/>
                <w:szCs w:val="22"/>
              </w:rPr>
            </w:pPr>
            <w:r w:rsidRPr="006131FA">
              <w:rPr>
                <w:sz w:val="22"/>
                <w:szCs w:val="22"/>
              </w:rPr>
              <w:t>1191</w:t>
            </w:r>
          </w:p>
        </w:tc>
        <w:tc>
          <w:tcPr>
            <w:tcW w:w="1178" w:type="dxa"/>
          </w:tcPr>
          <w:p w14:paraId="356C8795" w14:textId="77777777" w:rsidR="005D6D2C" w:rsidRPr="006131FA" w:rsidRDefault="005D6D2C" w:rsidP="00E5114A">
            <w:pPr>
              <w:jc w:val="both"/>
              <w:rPr>
                <w:sz w:val="22"/>
                <w:szCs w:val="22"/>
              </w:rPr>
            </w:pPr>
            <w:r w:rsidRPr="006131FA">
              <w:rPr>
                <w:sz w:val="22"/>
                <w:szCs w:val="22"/>
              </w:rPr>
              <w:t>JT</w:t>
            </w:r>
          </w:p>
        </w:tc>
      </w:tr>
      <w:tr w:rsidR="005D6D2C" w14:paraId="7F4D5F9E" w14:textId="77777777" w:rsidTr="00AC3CDE">
        <w:tc>
          <w:tcPr>
            <w:tcW w:w="5565" w:type="dxa"/>
          </w:tcPr>
          <w:p w14:paraId="779175E8" w14:textId="77777777" w:rsidR="005D6D2C" w:rsidRPr="006131FA" w:rsidRDefault="005D6D2C" w:rsidP="00E5114A">
            <w:pPr>
              <w:jc w:val="both"/>
              <w:rPr>
                <w:sz w:val="22"/>
                <w:szCs w:val="22"/>
              </w:rPr>
            </w:pPr>
            <w:r w:rsidRPr="006131FA">
              <w:rPr>
                <w:sz w:val="22"/>
                <w:szCs w:val="22"/>
              </w:rPr>
              <w:t>pGEX6P-1 Las17 aa300-536</w:t>
            </w:r>
          </w:p>
        </w:tc>
        <w:tc>
          <w:tcPr>
            <w:tcW w:w="1949" w:type="dxa"/>
          </w:tcPr>
          <w:p w14:paraId="22652C76" w14:textId="77777777" w:rsidR="005D6D2C" w:rsidRPr="006131FA" w:rsidRDefault="005D6D2C" w:rsidP="00E5114A">
            <w:pPr>
              <w:jc w:val="both"/>
              <w:rPr>
                <w:sz w:val="22"/>
                <w:szCs w:val="22"/>
              </w:rPr>
            </w:pPr>
            <w:r w:rsidRPr="006131FA">
              <w:rPr>
                <w:sz w:val="22"/>
                <w:szCs w:val="22"/>
              </w:rPr>
              <w:t>670</w:t>
            </w:r>
          </w:p>
        </w:tc>
        <w:tc>
          <w:tcPr>
            <w:tcW w:w="1178" w:type="dxa"/>
          </w:tcPr>
          <w:p w14:paraId="1E6762FE" w14:textId="77777777" w:rsidR="005D6D2C" w:rsidRPr="006131FA" w:rsidRDefault="005D6D2C" w:rsidP="00E5114A">
            <w:pPr>
              <w:jc w:val="both"/>
              <w:rPr>
                <w:sz w:val="22"/>
                <w:szCs w:val="22"/>
              </w:rPr>
            </w:pPr>
            <w:r w:rsidRPr="006131FA">
              <w:rPr>
                <w:sz w:val="22"/>
                <w:szCs w:val="22"/>
              </w:rPr>
              <w:t>RC</w:t>
            </w:r>
          </w:p>
        </w:tc>
      </w:tr>
      <w:tr w:rsidR="005D6D2C" w14:paraId="5B318A90" w14:textId="77777777" w:rsidTr="00AC3CDE">
        <w:tc>
          <w:tcPr>
            <w:tcW w:w="5565" w:type="dxa"/>
          </w:tcPr>
          <w:p w14:paraId="565A3D30" w14:textId="77777777" w:rsidR="005D6D2C" w:rsidRPr="006131FA" w:rsidRDefault="005D6D2C" w:rsidP="00E5114A">
            <w:pPr>
              <w:jc w:val="both"/>
              <w:rPr>
                <w:sz w:val="22"/>
                <w:szCs w:val="22"/>
              </w:rPr>
            </w:pPr>
            <w:r w:rsidRPr="006131FA">
              <w:rPr>
                <w:sz w:val="22"/>
                <w:szCs w:val="22"/>
              </w:rPr>
              <w:t>pGEX6P-1 Las17 aa300-633</w:t>
            </w:r>
          </w:p>
        </w:tc>
        <w:tc>
          <w:tcPr>
            <w:tcW w:w="1949" w:type="dxa"/>
          </w:tcPr>
          <w:p w14:paraId="5EEA3FF7" w14:textId="77777777" w:rsidR="005D6D2C" w:rsidRPr="006131FA" w:rsidRDefault="005D6D2C" w:rsidP="00E5114A">
            <w:pPr>
              <w:jc w:val="both"/>
              <w:rPr>
                <w:sz w:val="22"/>
                <w:szCs w:val="22"/>
              </w:rPr>
            </w:pPr>
            <w:r w:rsidRPr="006131FA">
              <w:rPr>
                <w:sz w:val="22"/>
                <w:szCs w:val="22"/>
              </w:rPr>
              <w:t>671</w:t>
            </w:r>
          </w:p>
        </w:tc>
        <w:tc>
          <w:tcPr>
            <w:tcW w:w="1178" w:type="dxa"/>
          </w:tcPr>
          <w:p w14:paraId="5BA4C54A" w14:textId="77777777" w:rsidR="005D6D2C" w:rsidRPr="006131FA" w:rsidRDefault="005D6D2C" w:rsidP="00E5114A">
            <w:pPr>
              <w:jc w:val="both"/>
              <w:rPr>
                <w:sz w:val="22"/>
                <w:szCs w:val="22"/>
              </w:rPr>
            </w:pPr>
            <w:r w:rsidRPr="006131FA">
              <w:rPr>
                <w:sz w:val="22"/>
                <w:szCs w:val="22"/>
              </w:rPr>
              <w:t>JT</w:t>
            </w:r>
          </w:p>
        </w:tc>
      </w:tr>
      <w:tr w:rsidR="005D6D2C" w14:paraId="78B3EB45" w14:textId="77777777" w:rsidTr="00AC3CDE">
        <w:tc>
          <w:tcPr>
            <w:tcW w:w="5565" w:type="dxa"/>
          </w:tcPr>
          <w:p w14:paraId="169D989F" w14:textId="77777777" w:rsidR="005D6D2C" w:rsidRPr="006131FA" w:rsidRDefault="005D6D2C" w:rsidP="00E5114A">
            <w:pPr>
              <w:jc w:val="both"/>
              <w:rPr>
                <w:rFonts w:cs="Helvetica"/>
                <w:sz w:val="22"/>
                <w:szCs w:val="22"/>
              </w:rPr>
            </w:pPr>
            <w:r w:rsidRPr="006131FA">
              <w:rPr>
                <w:sz w:val="22"/>
                <w:szCs w:val="22"/>
              </w:rPr>
              <w:t xml:space="preserve">pGEX6P-1 Las17 aa300-633 </w:t>
            </w:r>
            <w:r w:rsidRPr="006131FA">
              <w:rPr>
                <w:rFonts w:cs="Helvetica"/>
                <w:sz w:val="22"/>
                <w:szCs w:val="22"/>
              </w:rPr>
              <w:t>RR349,350AA</w:t>
            </w:r>
          </w:p>
        </w:tc>
        <w:tc>
          <w:tcPr>
            <w:tcW w:w="1949" w:type="dxa"/>
          </w:tcPr>
          <w:p w14:paraId="36F4CB3A" w14:textId="77777777" w:rsidR="005D6D2C" w:rsidRPr="006131FA" w:rsidRDefault="005D6D2C" w:rsidP="00E5114A">
            <w:pPr>
              <w:jc w:val="both"/>
              <w:rPr>
                <w:sz w:val="22"/>
                <w:szCs w:val="22"/>
              </w:rPr>
            </w:pPr>
            <w:r w:rsidRPr="006131FA">
              <w:rPr>
                <w:sz w:val="22"/>
                <w:szCs w:val="22"/>
              </w:rPr>
              <w:t>1045</w:t>
            </w:r>
          </w:p>
        </w:tc>
        <w:tc>
          <w:tcPr>
            <w:tcW w:w="1178" w:type="dxa"/>
          </w:tcPr>
          <w:p w14:paraId="68254423" w14:textId="77777777" w:rsidR="005D6D2C" w:rsidRPr="006131FA" w:rsidRDefault="005D6D2C" w:rsidP="00E5114A">
            <w:pPr>
              <w:jc w:val="both"/>
              <w:rPr>
                <w:sz w:val="22"/>
                <w:szCs w:val="22"/>
              </w:rPr>
            </w:pPr>
            <w:r w:rsidRPr="006131FA">
              <w:rPr>
                <w:sz w:val="22"/>
                <w:szCs w:val="22"/>
              </w:rPr>
              <w:t>SH</w:t>
            </w:r>
          </w:p>
        </w:tc>
      </w:tr>
      <w:tr w:rsidR="005D6D2C" w14:paraId="48C45DEA" w14:textId="77777777" w:rsidTr="00AC3CDE">
        <w:tc>
          <w:tcPr>
            <w:tcW w:w="5565" w:type="dxa"/>
          </w:tcPr>
          <w:p w14:paraId="2955C03C" w14:textId="77777777" w:rsidR="005D6D2C" w:rsidRPr="006131FA" w:rsidRDefault="005D6D2C" w:rsidP="00E5114A">
            <w:pPr>
              <w:jc w:val="both"/>
              <w:rPr>
                <w:sz w:val="22"/>
                <w:szCs w:val="22"/>
              </w:rPr>
            </w:pPr>
            <w:r w:rsidRPr="006131FA">
              <w:rPr>
                <w:sz w:val="22"/>
                <w:szCs w:val="22"/>
              </w:rPr>
              <w:t xml:space="preserve">pGEX6P-1 Las17 aa300-633 </w:t>
            </w:r>
            <w:r w:rsidRPr="006131FA">
              <w:rPr>
                <w:rFonts w:cs="Helvetica"/>
                <w:sz w:val="22"/>
                <w:szCs w:val="22"/>
              </w:rPr>
              <w:t>RR382,383AA</w:t>
            </w:r>
          </w:p>
        </w:tc>
        <w:tc>
          <w:tcPr>
            <w:tcW w:w="1949" w:type="dxa"/>
          </w:tcPr>
          <w:p w14:paraId="59BC9589" w14:textId="77777777" w:rsidR="005D6D2C" w:rsidRPr="006131FA" w:rsidRDefault="005D6D2C" w:rsidP="00E5114A">
            <w:pPr>
              <w:jc w:val="both"/>
              <w:rPr>
                <w:sz w:val="22"/>
                <w:szCs w:val="22"/>
              </w:rPr>
            </w:pPr>
            <w:r w:rsidRPr="006131FA">
              <w:rPr>
                <w:sz w:val="22"/>
                <w:szCs w:val="22"/>
              </w:rPr>
              <w:t>1173</w:t>
            </w:r>
          </w:p>
        </w:tc>
        <w:tc>
          <w:tcPr>
            <w:tcW w:w="1178" w:type="dxa"/>
          </w:tcPr>
          <w:p w14:paraId="32C19D82" w14:textId="77777777" w:rsidR="005D6D2C" w:rsidRPr="006131FA" w:rsidRDefault="005D6D2C" w:rsidP="00E5114A">
            <w:pPr>
              <w:jc w:val="both"/>
              <w:rPr>
                <w:sz w:val="22"/>
                <w:szCs w:val="22"/>
              </w:rPr>
            </w:pPr>
            <w:r w:rsidRPr="006131FA">
              <w:rPr>
                <w:sz w:val="22"/>
                <w:szCs w:val="22"/>
              </w:rPr>
              <w:t>JT</w:t>
            </w:r>
          </w:p>
        </w:tc>
      </w:tr>
      <w:tr w:rsidR="005D6D2C" w14:paraId="5FDC42D6" w14:textId="77777777" w:rsidTr="00AC3CDE">
        <w:tc>
          <w:tcPr>
            <w:tcW w:w="5565" w:type="dxa"/>
          </w:tcPr>
          <w:p w14:paraId="3053C41C" w14:textId="77777777" w:rsidR="005D6D2C" w:rsidRPr="006131FA" w:rsidRDefault="005D6D2C" w:rsidP="00E5114A">
            <w:pPr>
              <w:jc w:val="both"/>
              <w:rPr>
                <w:sz w:val="22"/>
                <w:szCs w:val="22"/>
              </w:rPr>
            </w:pPr>
            <w:r w:rsidRPr="006131FA">
              <w:rPr>
                <w:sz w:val="22"/>
                <w:szCs w:val="22"/>
              </w:rPr>
              <w:t xml:space="preserve">pGEX6P-1 Las17 aa300-633 </w:t>
            </w:r>
            <w:r w:rsidRPr="006131FA">
              <w:rPr>
                <w:rFonts w:cs="Helvetica"/>
                <w:sz w:val="22"/>
                <w:szCs w:val="22"/>
              </w:rPr>
              <w:t>RRRR349,350,382,383AAAA</w:t>
            </w:r>
          </w:p>
        </w:tc>
        <w:tc>
          <w:tcPr>
            <w:tcW w:w="1949" w:type="dxa"/>
          </w:tcPr>
          <w:p w14:paraId="18972171" w14:textId="77777777" w:rsidR="005D6D2C" w:rsidRPr="006131FA" w:rsidRDefault="005D6D2C" w:rsidP="00E5114A">
            <w:pPr>
              <w:jc w:val="both"/>
              <w:rPr>
                <w:sz w:val="22"/>
                <w:szCs w:val="22"/>
              </w:rPr>
            </w:pPr>
            <w:r w:rsidRPr="006131FA">
              <w:rPr>
                <w:sz w:val="22"/>
                <w:szCs w:val="22"/>
              </w:rPr>
              <w:t>1174</w:t>
            </w:r>
          </w:p>
        </w:tc>
        <w:tc>
          <w:tcPr>
            <w:tcW w:w="1178" w:type="dxa"/>
          </w:tcPr>
          <w:p w14:paraId="78EAB986" w14:textId="77777777" w:rsidR="005D6D2C" w:rsidRPr="006131FA" w:rsidRDefault="005D6D2C" w:rsidP="00E5114A">
            <w:pPr>
              <w:jc w:val="both"/>
              <w:rPr>
                <w:sz w:val="22"/>
                <w:szCs w:val="22"/>
              </w:rPr>
            </w:pPr>
            <w:r w:rsidRPr="006131FA">
              <w:rPr>
                <w:sz w:val="22"/>
                <w:szCs w:val="22"/>
              </w:rPr>
              <w:t>JT</w:t>
            </w:r>
          </w:p>
        </w:tc>
      </w:tr>
      <w:tr w:rsidR="005D6D2C" w14:paraId="7663C9B8" w14:textId="77777777" w:rsidTr="00AC3CDE">
        <w:tc>
          <w:tcPr>
            <w:tcW w:w="5565" w:type="dxa"/>
          </w:tcPr>
          <w:p w14:paraId="1FFD0102" w14:textId="77777777" w:rsidR="005D6D2C" w:rsidRPr="006131FA" w:rsidRDefault="005D6D2C" w:rsidP="00E5114A">
            <w:pPr>
              <w:jc w:val="both"/>
              <w:rPr>
                <w:sz w:val="22"/>
                <w:szCs w:val="22"/>
              </w:rPr>
            </w:pPr>
            <w:r w:rsidRPr="006131FA">
              <w:rPr>
                <w:sz w:val="22"/>
                <w:szCs w:val="22"/>
              </w:rPr>
              <w:t>pGEX6P-1 Las17 aa300-633 I555D</w:t>
            </w:r>
          </w:p>
        </w:tc>
        <w:tc>
          <w:tcPr>
            <w:tcW w:w="1949" w:type="dxa"/>
          </w:tcPr>
          <w:p w14:paraId="481C6778" w14:textId="77777777" w:rsidR="005D6D2C" w:rsidRPr="006131FA" w:rsidRDefault="005D6D2C" w:rsidP="00E5114A">
            <w:pPr>
              <w:jc w:val="both"/>
              <w:rPr>
                <w:sz w:val="22"/>
                <w:szCs w:val="22"/>
              </w:rPr>
            </w:pPr>
            <w:r w:rsidRPr="006131FA">
              <w:rPr>
                <w:sz w:val="22"/>
                <w:szCs w:val="22"/>
              </w:rPr>
              <w:t>831</w:t>
            </w:r>
          </w:p>
        </w:tc>
        <w:tc>
          <w:tcPr>
            <w:tcW w:w="1178" w:type="dxa"/>
          </w:tcPr>
          <w:p w14:paraId="04BA33D9" w14:textId="77777777" w:rsidR="005D6D2C" w:rsidRPr="006131FA" w:rsidRDefault="005D6D2C" w:rsidP="00E5114A">
            <w:pPr>
              <w:jc w:val="both"/>
              <w:rPr>
                <w:sz w:val="22"/>
                <w:szCs w:val="22"/>
              </w:rPr>
            </w:pPr>
            <w:r w:rsidRPr="006131FA">
              <w:rPr>
                <w:sz w:val="22"/>
                <w:szCs w:val="22"/>
              </w:rPr>
              <w:t>AS</w:t>
            </w:r>
          </w:p>
        </w:tc>
      </w:tr>
      <w:tr w:rsidR="005D6D2C" w14:paraId="6ABA813E" w14:textId="77777777" w:rsidTr="00AC3CDE">
        <w:tc>
          <w:tcPr>
            <w:tcW w:w="5565" w:type="dxa"/>
          </w:tcPr>
          <w:p w14:paraId="6D3E9964" w14:textId="77777777" w:rsidR="005D6D2C" w:rsidRPr="006131FA" w:rsidRDefault="005D6D2C" w:rsidP="00E5114A">
            <w:pPr>
              <w:jc w:val="both"/>
              <w:rPr>
                <w:sz w:val="22"/>
                <w:szCs w:val="22"/>
              </w:rPr>
            </w:pPr>
            <w:r w:rsidRPr="006131FA">
              <w:rPr>
                <w:sz w:val="22"/>
                <w:szCs w:val="22"/>
              </w:rPr>
              <w:t>pGEX6P-1 Las17 aa300-633 S554D</w:t>
            </w:r>
          </w:p>
        </w:tc>
        <w:tc>
          <w:tcPr>
            <w:tcW w:w="1949" w:type="dxa"/>
          </w:tcPr>
          <w:p w14:paraId="158F93C8" w14:textId="77777777" w:rsidR="005D6D2C" w:rsidRPr="006131FA" w:rsidRDefault="005D6D2C" w:rsidP="00E5114A">
            <w:pPr>
              <w:jc w:val="both"/>
              <w:rPr>
                <w:sz w:val="22"/>
                <w:szCs w:val="22"/>
              </w:rPr>
            </w:pPr>
            <w:r w:rsidRPr="006131FA">
              <w:rPr>
                <w:sz w:val="22"/>
                <w:szCs w:val="22"/>
              </w:rPr>
              <w:t>1098</w:t>
            </w:r>
          </w:p>
        </w:tc>
        <w:tc>
          <w:tcPr>
            <w:tcW w:w="1178" w:type="dxa"/>
          </w:tcPr>
          <w:p w14:paraId="40251C46" w14:textId="77777777" w:rsidR="005D6D2C" w:rsidRPr="006131FA" w:rsidRDefault="005D6D2C" w:rsidP="00E5114A">
            <w:pPr>
              <w:jc w:val="both"/>
              <w:rPr>
                <w:sz w:val="22"/>
                <w:szCs w:val="22"/>
              </w:rPr>
            </w:pPr>
            <w:r w:rsidRPr="006131FA">
              <w:rPr>
                <w:sz w:val="22"/>
                <w:szCs w:val="22"/>
              </w:rPr>
              <w:t>LA</w:t>
            </w:r>
          </w:p>
        </w:tc>
      </w:tr>
      <w:tr w:rsidR="005D6D2C" w14:paraId="1D938625" w14:textId="77777777" w:rsidTr="00AC3CDE">
        <w:tc>
          <w:tcPr>
            <w:tcW w:w="5565" w:type="dxa"/>
          </w:tcPr>
          <w:p w14:paraId="0FFD233C" w14:textId="77777777" w:rsidR="005D6D2C" w:rsidRPr="006131FA" w:rsidRDefault="005D6D2C" w:rsidP="00E5114A">
            <w:pPr>
              <w:jc w:val="both"/>
              <w:rPr>
                <w:sz w:val="22"/>
                <w:szCs w:val="22"/>
              </w:rPr>
            </w:pPr>
            <w:r w:rsidRPr="006131FA">
              <w:rPr>
                <w:sz w:val="22"/>
                <w:szCs w:val="22"/>
              </w:rPr>
              <w:t>pGEX6P-1 Las17 aa300-633 S554A</w:t>
            </w:r>
          </w:p>
        </w:tc>
        <w:tc>
          <w:tcPr>
            <w:tcW w:w="1949" w:type="dxa"/>
          </w:tcPr>
          <w:p w14:paraId="7D3D6400" w14:textId="77777777" w:rsidR="005D6D2C" w:rsidRPr="006131FA" w:rsidRDefault="005D6D2C" w:rsidP="00E5114A">
            <w:pPr>
              <w:jc w:val="both"/>
              <w:rPr>
                <w:sz w:val="22"/>
                <w:szCs w:val="22"/>
              </w:rPr>
            </w:pPr>
            <w:r w:rsidRPr="006131FA">
              <w:rPr>
                <w:sz w:val="22"/>
                <w:szCs w:val="22"/>
              </w:rPr>
              <w:t>1097</w:t>
            </w:r>
          </w:p>
        </w:tc>
        <w:tc>
          <w:tcPr>
            <w:tcW w:w="1178" w:type="dxa"/>
          </w:tcPr>
          <w:p w14:paraId="37323E79" w14:textId="77777777" w:rsidR="005D6D2C" w:rsidRPr="006131FA" w:rsidRDefault="005D6D2C" w:rsidP="00E5114A">
            <w:pPr>
              <w:jc w:val="both"/>
              <w:rPr>
                <w:sz w:val="22"/>
                <w:szCs w:val="22"/>
              </w:rPr>
            </w:pPr>
            <w:r w:rsidRPr="006131FA">
              <w:rPr>
                <w:sz w:val="22"/>
                <w:szCs w:val="22"/>
              </w:rPr>
              <w:t>LA</w:t>
            </w:r>
          </w:p>
        </w:tc>
      </w:tr>
      <w:tr w:rsidR="005D6D2C" w14:paraId="5EEB25A5" w14:textId="77777777" w:rsidTr="00AC3CDE">
        <w:tc>
          <w:tcPr>
            <w:tcW w:w="5565" w:type="dxa"/>
          </w:tcPr>
          <w:p w14:paraId="3F8DF948" w14:textId="77777777" w:rsidR="005D6D2C" w:rsidRPr="006131FA" w:rsidRDefault="005D6D2C" w:rsidP="00E5114A">
            <w:pPr>
              <w:jc w:val="both"/>
              <w:rPr>
                <w:sz w:val="22"/>
                <w:szCs w:val="22"/>
              </w:rPr>
            </w:pPr>
            <w:r w:rsidRPr="006131FA">
              <w:rPr>
                <w:sz w:val="22"/>
                <w:szCs w:val="22"/>
              </w:rPr>
              <w:t>pGEX6P-1 Las17 aa300-633 T543D</w:t>
            </w:r>
          </w:p>
        </w:tc>
        <w:tc>
          <w:tcPr>
            <w:tcW w:w="1949" w:type="dxa"/>
          </w:tcPr>
          <w:p w14:paraId="44A10FB4" w14:textId="77777777" w:rsidR="005D6D2C" w:rsidRPr="006131FA" w:rsidRDefault="005D6D2C" w:rsidP="00E5114A">
            <w:pPr>
              <w:jc w:val="both"/>
              <w:rPr>
                <w:sz w:val="22"/>
                <w:szCs w:val="22"/>
              </w:rPr>
            </w:pPr>
          </w:p>
        </w:tc>
        <w:tc>
          <w:tcPr>
            <w:tcW w:w="1178" w:type="dxa"/>
          </w:tcPr>
          <w:p w14:paraId="71E45058" w14:textId="77777777" w:rsidR="005D6D2C" w:rsidRPr="006131FA" w:rsidRDefault="005D6D2C" w:rsidP="00E5114A">
            <w:pPr>
              <w:jc w:val="both"/>
              <w:rPr>
                <w:sz w:val="22"/>
                <w:szCs w:val="22"/>
              </w:rPr>
            </w:pPr>
            <w:r>
              <w:rPr>
                <w:sz w:val="22"/>
                <w:szCs w:val="22"/>
              </w:rPr>
              <w:t>JT</w:t>
            </w:r>
          </w:p>
        </w:tc>
      </w:tr>
      <w:tr w:rsidR="005D6D2C" w14:paraId="5997E632" w14:textId="77777777" w:rsidTr="00AC3CDE">
        <w:tc>
          <w:tcPr>
            <w:tcW w:w="5565" w:type="dxa"/>
          </w:tcPr>
          <w:p w14:paraId="7E101782" w14:textId="77777777" w:rsidR="005D6D2C" w:rsidRPr="006131FA" w:rsidRDefault="005D6D2C" w:rsidP="00E5114A">
            <w:pPr>
              <w:jc w:val="both"/>
              <w:rPr>
                <w:sz w:val="22"/>
                <w:szCs w:val="22"/>
              </w:rPr>
            </w:pPr>
            <w:r w:rsidRPr="006131FA">
              <w:rPr>
                <w:sz w:val="22"/>
                <w:szCs w:val="22"/>
              </w:rPr>
              <w:t>pGEX6P-1 Las17 aa</w:t>
            </w:r>
            <w:r w:rsidRPr="006131FA">
              <w:rPr>
                <w:rFonts w:cs="Helvetica"/>
                <w:sz w:val="22"/>
                <w:szCs w:val="22"/>
              </w:rPr>
              <w:t xml:space="preserve">414-633 </w:t>
            </w:r>
          </w:p>
        </w:tc>
        <w:tc>
          <w:tcPr>
            <w:tcW w:w="1949" w:type="dxa"/>
          </w:tcPr>
          <w:p w14:paraId="4A62DDFF" w14:textId="77777777" w:rsidR="005D6D2C" w:rsidRPr="006131FA" w:rsidRDefault="005D6D2C" w:rsidP="00E5114A">
            <w:pPr>
              <w:jc w:val="both"/>
              <w:rPr>
                <w:sz w:val="22"/>
                <w:szCs w:val="22"/>
              </w:rPr>
            </w:pPr>
            <w:r w:rsidRPr="006131FA">
              <w:rPr>
                <w:sz w:val="22"/>
                <w:szCs w:val="22"/>
              </w:rPr>
              <w:t>1186</w:t>
            </w:r>
          </w:p>
        </w:tc>
        <w:tc>
          <w:tcPr>
            <w:tcW w:w="1178" w:type="dxa"/>
          </w:tcPr>
          <w:p w14:paraId="4DEB5E92" w14:textId="77777777" w:rsidR="005D6D2C" w:rsidRPr="006131FA" w:rsidRDefault="005D6D2C" w:rsidP="00E5114A">
            <w:pPr>
              <w:jc w:val="both"/>
              <w:rPr>
                <w:sz w:val="22"/>
                <w:szCs w:val="22"/>
              </w:rPr>
            </w:pPr>
            <w:r w:rsidRPr="006131FA">
              <w:rPr>
                <w:sz w:val="22"/>
                <w:szCs w:val="22"/>
              </w:rPr>
              <w:t>JT</w:t>
            </w:r>
          </w:p>
        </w:tc>
      </w:tr>
      <w:tr w:rsidR="005D6D2C" w14:paraId="5C092896" w14:textId="77777777" w:rsidTr="00AC3CDE">
        <w:tc>
          <w:tcPr>
            <w:tcW w:w="5565" w:type="dxa"/>
          </w:tcPr>
          <w:p w14:paraId="3367003B" w14:textId="77777777" w:rsidR="005D6D2C" w:rsidRPr="006131FA" w:rsidRDefault="005D6D2C" w:rsidP="00E5114A">
            <w:pPr>
              <w:jc w:val="both"/>
              <w:rPr>
                <w:sz w:val="22"/>
                <w:szCs w:val="22"/>
              </w:rPr>
            </w:pPr>
            <w:r w:rsidRPr="006131FA">
              <w:rPr>
                <w:sz w:val="22"/>
                <w:szCs w:val="22"/>
              </w:rPr>
              <w:t>pGEX6P-1 Las17 aa</w:t>
            </w:r>
            <w:r w:rsidRPr="006131FA">
              <w:rPr>
                <w:rFonts w:cs="Helvetica"/>
                <w:sz w:val="22"/>
                <w:szCs w:val="22"/>
              </w:rPr>
              <w:t xml:space="preserve">460-633 </w:t>
            </w:r>
          </w:p>
        </w:tc>
        <w:tc>
          <w:tcPr>
            <w:tcW w:w="1949" w:type="dxa"/>
          </w:tcPr>
          <w:p w14:paraId="118098C6" w14:textId="77777777" w:rsidR="005D6D2C" w:rsidRPr="006131FA" w:rsidRDefault="005D6D2C" w:rsidP="00E5114A">
            <w:pPr>
              <w:jc w:val="both"/>
              <w:rPr>
                <w:sz w:val="22"/>
                <w:szCs w:val="22"/>
              </w:rPr>
            </w:pPr>
            <w:r w:rsidRPr="006131FA">
              <w:rPr>
                <w:rFonts w:cs="Helvetica"/>
                <w:sz w:val="22"/>
                <w:szCs w:val="22"/>
              </w:rPr>
              <w:t>1080</w:t>
            </w:r>
          </w:p>
        </w:tc>
        <w:tc>
          <w:tcPr>
            <w:tcW w:w="1178" w:type="dxa"/>
          </w:tcPr>
          <w:p w14:paraId="0D71A665" w14:textId="77777777" w:rsidR="005D6D2C" w:rsidRPr="006131FA" w:rsidRDefault="005D6D2C" w:rsidP="00E5114A">
            <w:pPr>
              <w:jc w:val="both"/>
              <w:rPr>
                <w:sz w:val="22"/>
                <w:szCs w:val="22"/>
              </w:rPr>
            </w:pPr>
            <w:r w:rsidRPr="006131FA">
              <w:rPr>
                <w:sz w:val="22"/>
                <w:szCs w:val="22"/>
              </w:rPr>
              <w:t>JT</w:t>
            </w:r>
          </w:p>
        </w:tc>
      </w:tr>
      <w:tr w:rsidR="005D6D2C" w14:paraId="1B49C594" w14:textId="77777777" w:rsidTr="00AC3CDE">
        <w:tc>
          <w:tcPr>
            <w:tcW w:w="5565" w:type="dxa"/>
          </w:tcPr>
          <w:p w14:paraId="6666EFA9" w14:textId="77777777" w:rsidR="005D6D2C" w:rsidRPr="006131FA" w:rsidRDefault="005D6D2C" w:rsidP="00E5114A">
            <w:pPr>
              <w:jc w:val="both"/>
              <w:rPr>
                <w:sz w:val="22"/>
                <w:szCs w:val="22"/>
              </w:rPr>
            </w:pPr>
            <w:r w:rsidRPr="006131FA">
              <w:rPr>
                <w:sz w:val="22"/>
                <w:szCs w:val="22"/>
              </w:rPr>
              <w:t>pGEX6P-1 Las17 aa</w:t>
            </w:r>
            <w:r w:rsidRPr="006131FA">
              <w:rPr>
                <w:rFonts w:cs="Helvetica"/>
                <w:sz w:val="22"/>
                <w:szCs w:val="22"/>
              </w:rPr>
              <w:t xml:space="preserve">490-633 </w:t>
            </w:r>
          </w:p>
        </w:tc>
        <w:tc>
          <w:tcPr>
            <w:tcW w:w="1949" w:type="dxa"/>
          </w:tcPr>
          <w:p w14:paraId="16051930" w14:textId="77777777" w:rsidR="005D6D2C" w:rsidRPr="006131FA" w:rsidRDefault="005D6D2C" w:rsidP="00E5114A">
            <w:pPr>
              <w:jc w:val="both"/>
              <w:rPr>
                <w:sz w:val="22"/>
                <w:szCs w:val="22"/>
              </w:rPr>
            </w:pPr>
            <w:r w:rsidRPr="006131FA">
              <w:rPr>
                <w:rFonts w:cs="Helvetica"/>
                <w:sz w:val="22"/>
                <w:szCs w:val="22"/>
              </w:rPr>
              <w:t>1079</w:t>
            </w:r>
          </w:p>
        </w:tc>
        <w:tc>
          <w:tcPr>
            <w:tcW w:w="1178" w:type="dxa"/>
          </w:tcPr>
          <w:p w14:paraId="5CA40467" w14:textId="77777777" w:rsidR="005D6D2C" w:rsidRPr="006131FA" w:rsidRDefault="005D6D2C" w:rsidP="00E5114A">
            <w:pPr>
              <w:jc w:val="both"/>
              <w:rPr>
                <w:sz w:val="22"/>
                <w:szCs w:val="22"/>
              </w:rPr>
            </w:pPr>
            <w:r w:rsidRPr="006131FA">
              <w:rPr>
                <w:sz w:val="22"/>
                <w:szCs w:val="22"/>
              </w:rPr>
              <w:t>JT</w:t>
            </w:r>
          </w:p>
        </w:tc>
      </w:tr>
      <w:tr w:rsidR="005D6D2C" w14:paraId="6BAAC18A" w14:textId="77777777" w:rsidTr="00AC3CDE">
        <w:tc>
          <w:tcPr>
            <w:tcW w:w="5565" w:type="dxa"/>
          </w:tcPr>
          <w:p w14:paraId="782D704A" w14:textId="77777777" w:rsidR="005D6D2C" w:rsidRPr="006131FA" w:rsidRDefault="005D6D2C" w:rsidP="00E5114A">
            <w:pPr>
              <w:jc w:val="both"/>
              <w:rPr>
                <w:sz w:val="22"/>
                <w:szCs w:val="22"/>
              </w:rPr>
            </w:pPr>
            <w:r w:rsidRPr="006131FA">
              <w:rPr>
                <w:sz w:val="22"/>
                <w:szCs w:val="22"/>
              </w:rPr>
              <w:t>pGEX6P-1 Las17 aa</w:t>
            </w:r>
            <w:r w:rsidRPr="006131FA">
              <w:rPr>
                <w:rFonts w:cs="Helvetica"/>
                <w:sz w:val="22"/>
                <w:szCs w:val="22"/>
              </w:rPr>
              <w:t>529-633</w:t>
            </w:r>
          </w:p>
        </w:tc>
        <w:tc>
          <w:tcPr>
            <w:tcW w:w="1949" w:type="dxa"/>
          </w:tcPr>
          <w:p w14:paraId="0239C990" w14:textId="77777777" w:rsidR="005D6D2C" w:rsidRPr="006131FA" w:rsidRDefault="005D6D2C" w:rsidP="00E5114A">
            <w:pPr>
              <w:jc w:val="both"/>
              <w:rPr>
                <w:sz w:val="22"/>
                <w:szCs w:val="22"/>
              </w:rPr>
            </w:pPr>
            <w:r w:rsidRPr="006131FA">
              <w:rPr>
                <w:sz w:val="22"/>
                <w:szCs w:val="22"/>
              </w:rPr>
              <w:t>1013</w:t>
            </w:r>
          </w:p>
        </w:tc>
        <w:tc>
          <w:tcPr>
            <w:tcW w:w="1178" w:type="dxa"/>
          </w:tcPr>
          <w:p w14:paraId="7DF64465" w14:textId="77777777" w:rsidR="005D6D2C" w:rsidRPr="006131FA" w:rsidRDefault="005D6D2C" w:rsidP="00E5114A">
            <w:pPr>
              <w:jc w:val="both"/>
              <w:rPr>
                <w:sz w:val="22"/>
                <w:szCs w:val="22"/>
              </w:rPr>
            </w:pPr>
            <w:r w:rsidRPr="006131FA">
              <w:rPr>
                <w:sz w:val="22"/>
                <w:szCs w:val="22"/>
              </w:rPr>
              <w:t>LA</w:t>
            </w:r>
          </w:p>
        </w:tc>
      </w:tr>
      <w:tr w:rsidR="005D6D2C" w14:paraId="0F6B06D6" w14:textId="77777777" w:rsidTr="00AC3CDE">
        <w:tc>
          <w:tcPr>
            <w:tcW w:w="5565" w:type="dxa"/>
          </w:tcPr>
          <w:p w14:paraId="10CFBCCD" w14:textId="77777777" w:rsidR="005D6D2C" w:rsidRPr="006131FA" w:rsidRDefault="005D6D2C" w:rsidP="00E5114A">
            <w:pPr>
              <w:jc w:val="both"/>
              <w:rPr>
                <w:sz w:val="22"/>
                <w:szCs w:val="22"/>
              </w:rPr>
            </w:pPr>
            <w:r w:rsidRPr="006131FA">
              <w:rPr>
                <w:sz w:val="22"/>
                <w:szCs w:val="22"/>
              </w:rPr>
              <w:t>pGEX6P-1 Las17 aa</w:t>
            </w:r>
            <w:r w:rsidRPr="006131FA">
              <w:rPr>
                <w:rFonts w:cs="Helvetica"/>
                <w:sz w:val="22"/>
                <w:szCs w:val="22"/>
              </w:rPr>
              <w:t>529-633 I555D</w:t>
            </w:r>
          </w:p>
        </w:tc>
        <w:tc>
          <w:tcPr>
            <w:tcW w:w="1949" w:type="dxa"/>
          </w:tcPr>
          <w:p w14:paraId="0C8ACD15" w14:textId="77777777" w:rsidR="005D6D2C" w:rsidRPr="006131FA" w:rsidRDefault="005D6D2C" w:rsidP="00E5114A">
            <w:pPr>
              <w:jc w:val="both"/>
              <w:rPr>
                <w:sz w:val="22"/>
                <w:szCs w:val="22"/>
              </w:rPr>
            </w:pPr>
            <w:r>
              <w:rPr>
                <w:sz w:val="22"/>
                <w:szCs w:val="22"/>
              </w:rPr>
              <w:t>1138</w:t>
            </w:r>
          </w:p>
        </w:tc>
        <w:tc>
          <w:tcPr>
            <w:tcW w:w="1178" w:type="dxa"/>
          </w:tcPr>
          <w:p w14:paraId="43EA527B" w14:textId="77777777" w:rsidR="005D6D2C" w:rsidRPr="006131FA" w:rsidRDefault="005D6D2C" w:rsidP="00E5114A">
            <w:pPr>
              <w:jc w:val="both"/>
              <w:rPr>
                <w:sz w:val="22"/>
                <w:szCs w:val="22"/>
              </w:rPr>
            </w:pPr>
            <w:r>
              <w:rPr>
                <w:sz w:val="22"/>
                <w:szCs w:val="22"/>
              </w:rPr>
              <w:t>EGA</w:t>
            </w:r>
          </w:p>
        </w:tc>
      </w:tr>
      <w:tr w:rsidR="005D6D2C" w14:paraId="64EF1A88" w14:textId="77777777" w:rsidTr="00AC3CDE">
        <w:tc>
          <w:tcPr>
            <w:tcW w:w="5565" w:type="dxa"/>
          </w:tcPr>
          <w:p w14:paraId="17F20487" w14:textId="77777777" w:rsidR="005D6D2C" w:rsidRPr="006131FA" w:rsidRDefault="005D6D2C" w:rsidP="00E5114A">
            <w:pPr>
              <w:jc w:val="both"/>
              <w:rPr>
                <w:sz w:val="22"/>
                <w:szCs w:val="22"/>
              </w:rPr>
            </w:pPr>
            <w:r w:rsidRPr="006131FA">
              <w:rPr>
                <w:sz w:val="22"/>
                <w:szCs w:val="22"/>
              </w:rPr>
              <w:t>Full length</w:t>
            </w:r>
          </w:p>
        </w:tc>
        <w:tc>
          <w:tcPr>
            <w:tcW w:w="1949" w:type="dxa"/>
          </w:tcPr>
          <w:p w14:paraId="3AA47F24" w14:textId="77777777" w:rsidR="005D6D2C" w:rsidRPr="006131FA" w:rsidRDefault="005D6D2C" w:rsidP="00E5114A">
            <w:pPr>
              <w:jc w:val="both"/>
              <w:rPr>
                <w:sz w:val="22"/>
                <w:szCs w:val="22"/>
              </w:rPr>
            </w:pPr>
            <w:r>
              <w:rPr>
                <w:sz w:val="22"/>
                <w:szCs w:val="22"/>
              </w:rPr>
              <w:t>1035</w:t>
            </w:r>
          </w:p>
        </w:tc>
        <w:tc>
          <w:tcPr>
            <w:tcW w:w="1178" w:type="dxa"/>
          </w:tcPr>
          <w:p w14:paraId="53AE6896" w14:textId="77777777" w:rsidR="005D6D2C" w:rsidRPr="006131FA" w:rsidRDefault="005D6D2C" w:rsidP="00E5114A">
            <w:pPr>
              <w:jc w:val="both"/>
              <w:rPr>
                <w:sz w:val="22"/>
                <w:szCs w:val="22"/>
              </w:rPr>
            </w:pPr>
            <w:r>
              <w:rPr>
                <w:sz w:val="22"/>
                <w:szCs w:val="22"/>
              </w:rPr>
              <w:t>Santiago</w:t>
            </w:r>
          </w:p>
        </w:tc>
      </w:tr>
      <w:tr w:rsidR="005D6D2C" w14:paraId="49FC723C" w14:textId="77777777" w:rsidTr="00AC3CDE">
        <w:tc>
          <w:tcPr>
            <w:tcW w:w="5565" w:type="dxa"/>
          </w:tcPr>
          <w:p w14:paraId="43D9BDA8" w14:textId="77777777" w:rsidR="005D6D2C" w:rsidRPr="006131FA" w:rsidRDefault="005D6D2C" w:rsidP="00E5114A">
            <w:pPr>
              <w:jc w:val="both"/>
              <w:rPr>
                <w:sz w:val="22"/>
                <w:szCs w:val="22"/>
              </w:rPr>
            </w:pPr>
            <w:r w:rsidRPr="006131FA">
              <w:rPr>
                <w:sz w:val="22"/>
                <w:szCs w:val="22"/>
              </w:rPr>
              <w:t>pGEX6p1 + WASp aa300-430</w:t>
            </w:r>
          </w:p>
        </w:tc>
        <w:tc>
          <w:tcPr>
            <w:tcW w:w="1949" w:type="dxa"/>
          </w:tcPr>
          <w:p w14:paraId="134D9F3D" w14:textId="77777777" w:rsidR="005D6D2C" w:rsidRPr="006131FA" w:rsidRDefault="005D6D2C" w:rsidP="00E5114A">
            <w:pPr>
              <w:jc w:val="both"/>
              <w:rPr>
                <w:sz w:val="22"/>
                <w:szCs w:val="22"/>
              </w:rPr>
            </w:pPr>
            <w:r>
              <w:rPr>
                <w:sz w:val="22"/>
                <w:szCs w:val="22"/>
              </w:rPr>
              <w:t>684</w:t>
            </w:r>
          </w:p>
        </w:tc>
        <w:tc>
          <w:tcPr>
            <w:tcW w:w="1178" w:type="dxa"/>
          </w:tcPr>
          <w:p w14:paraId="23E2AC65" w14:textId="77777777" w:rsidR="005D6D2C" w:rsidRPr="006131FA" w:rsidRDefault="005D6D2C" w:rsidP="00E5114A">
            <w:pPr>
              <w:jc w:val="both"/>
              <w:rPr>
                <w:sz w:val="22"/>
                <w:szCs w:val="22"/>
              </w:rPr>
            </w:pPr>
            <w:r>
              <w:rPr>
                <w:sz w:val="22"/>
                <w:szCs w:val="22"/>
              </w:rPr>
              <w:t>RC</w:t>
            </w:r>
          </w:p>
        </w:tc>
      </w:tr>
      <w:tr w:rsidR="005D6D2C" w14:paraId="042DA29C" w14:textId="77777777" w:rsidTr="00AC3CDE">
        <w:tc>
          <w:tcPr>
            <w:tcW w:w="5565" w:type="dxa"/>
          </w:tcPr>
          <w:p w14:paraId="74B755F0" w14:textId="77777777" w:rsidR="005D6D2C" w:rsidRPr="006131FA" w:rsidRDefault="005D6D2C" w:rsidP="00E5114A">
            <w:pPr>
              <w:jc w:val="both"/>
              <w:rPr>
                <w:sz w:val="22"/>
                <w:szCs w:val="22"/>
              </w:rPr>
            </w:pPr>
            <w:r w:rsidRPr="006131FA">
              <w:rPr>
                <w:sz w:val="22"/>
                <w:szCs w:val="22"/>
              </w:rPr>
              <w:t>pGEX6P-1 Las17 aa300-633</w:t>
            </w:r>
            <w:r>
              <w:rPr>
                <w:sz w:val="22"/>
                <w:szCs w:val="22"/>
              </w:rPr>
              <w:t xml:space="preserve"> HR359,360AA</w:t>
            </w:r>
          </w:p>
        </w:tc>
        <w:tc>
          <w:tcPr>
            <w:tcW w:w="1949" w:type="dxa"/>
          </w:tcPr>
          <w:p w14:paraId="3868D8D7" w14:textId="77777777" w:rsidR="005D6D2C" w:rsidRDefault="005D6D2C" w:rsidP="00E5114A">
            <w:pPr>
              <w:jc w:val="both"/>
              <w:rPr>
                <w:sz w:val="22"/>
                <w:szCs w:val="22"/>
              </w:rPr>
            </w:pPr>
            <w:r>
              <w:rPr>
                <w:sz w:val="22"/>
                <w:szCs w:val="22"/>
              </w:rPr>
              <w:t>1198</w:t>
            </w:r>
          </w:p>
        </w:tc>
        <w:tc>
          <w:tcPr>
            <w:tcW w:w="1178" w:type="dxa"/>
          </w:tcPr>
          <w:p w14:paraId="2953854D" w14:textId="77777777" w:rsidR="005D6D2C" w:rsidRDefault="005D6D2C" w:rsidP="00E5114A">
            <w:pPr>
              <w:jc w:val="both"/>
              <w:rPr>
                <w:sz w:val="22"/>
                <w:szCs w:val="22"/>
              </w:rPr>
            </w:pPr>
            <w:r>
              <w:rPr>
                <w:sz w:val="22"/>
                <w:szCs w:val="22"/>
              </w:rPr>
              <w:t>JT</w:t>
            </w:r>
          </w:p>
        </w:tc>
      </w:tr>
      <w:tr w:rsidR="005D6D2C" w14:paraId="24B82DD9" w14:textId="77777777" w:rsidTr="00AC3CDE">
        <w:tc>
          <w:tcPr>
            <w:tcW w:w="5565" w:type="dxa"/>
          </w:tcPr>
          <w:p w14:paraId="65C3E0A9" w14:textId="77777777" w:rsidR="005D6D2C" w:rsidRPr="006131FA" w:rsidRDefault="005D6D2C" w:rsidP="00E5114A">
            <w:pPr>
              <w:jc w:val="both"/>
              <w:rPr>
                <w:sz w:val="22"/>
                <w:szCs w:val="22"/>
              </w:rPr>
            </w:pPr>
            <w:r w:rsidRPr="006131FA">
              <w:rPr>
                <w:sz w:val="22"/>
                <w:szCs w:val="22"/>
              </w:rPr>
              <w:t>pGEX6P-1 Las17 aa300-633</w:t>
            </w:r>
            <w:r>
              <w:rPr>
                <w:sz w:val="22"/>
                <w:szCs w:val="22"/>
              </w:rPr>
              <w:t xml:space="preserve"> PPPP506,507,526,527AAAA</w:t>
            </w:r>
          </w:p>
        </w:tc>
        <w:tc>
          <w:tcPr>
            <w:tcW w:w="1949" w:type="dxa"/>
          </w:tcPr>
          <w:p w14:paraId="268E90C2" w14:textId="77777777" w:rsidR="005D6D2C" w:rsidRDefault="005D6D2C" w:rsidP="00E5114A">
            <w:pPr>
              <w:jc w:val="both"/>
              <w:rPr>
                <w:sz w:val="22"/>
                <w:szCs w:val="22"/>
              </w:rPr>
            </w:pPr>
            <w:r>
              <w:rPr>
                <w:sz w:val="22"/>
                <w:szCs w:val="22"/>
              </w:rPr>
              <w:t>1188</w:t>
            </w:r>
          </w:p>
        </w:tc>
        <w:tc>
          <w:tcPr>
            <w:tcW w:w="1178" w:type="dxa"/>
          </w:tcPr>
          <w:p w14:paraId="46542264" w14:textId="77777777" w:rsidR="005D6D2C" w:rsidRDefault="005D6D2C" w:rsidP="00E5114A">
            <w:pPr>
              <w:jc w:val="both"/>
              <w:rPr>
                <w:sz w:val="22"/>
                <w:szCs w:val="22"/>
              </w:rPr>
            </w:pPr>
            <w:r>
              <w:rPr>
                <w:sz w:val="22"/>
                <w:szCs w:val="22"/>
              </w:rPr>
              <w:t>JT</w:t>
            </w:r>
          </w:p>
        </w:tc>
      </w:tr>
      <w:tr w:rsidR="005D6D2C" w14:paraId="0B7ADA5E" w14:textId="77777777" w:rsidTr="00AC3CDE">
        <w:tc>
          <w:tcPr>
            <w:tcW w:w="5565" w:type="dxa"/>
          </w:tcPr>
          <w:p w14:paraId="48C3974D" w14:textId="77777777" w:rsidR="005D6D2C" w:rsidRPr="006131FA" w:rsidRDefault="005D6D2C" w:rsidP="00E5114A">
            <w:pPr>
              <w:jc w:val="both"/>
              <w:rPr>
                <w:sz w:val="22"/>
                <w:szCs w:val="22"/>
              </w:rPr>
            </w:pPr>
            <w:r>
              <w:rPr>
                <w:sz w:val="22"/>
                <w:szCs w:val="22"/>
              </w:rPr>
              <w:t>pGEX6P-1 Precision protease</w:t>
            </w:r>
          </w:p>
        </w:tc>
        <w:tc>
          <w:tcPr>
            <w:tcW w:w="1949" w:type="dxa"/>
          </w:tcPr>
          <w:p w14:paraId="12904B07" w14:textId="77777777" w:rsidR="005D6D2C" w:rsidRDefault="005D6D2C" w:rsidP="00E5114A">
            <w:pPr>
              <w:jc w:val="both"/>
              <w:rPr>
                <w:sz w:val="22"/>
                <w:szCs w:val="22"/>
              </w:rPr>
            </w:pPr>
            <w:r>
              <w:rPr>
                <w:sz w:val="22"/>
                <w:szCs w:val="22"/>
              </w:rPr>
              <w:t>672</w:t>
            </w:r>
          </w:p>
        </w:tc>
        <w:tc>
          <w:tcPr>
            <w:tcW w:w="1178" w:type="dxa"/>
          </w:tcPr>
          <w:p w14:paraId="449B0E27" w14:textId="77777777" w:rsidR="005D6D2C" w:rsidRDefault="005D6D2C" w:rsidP="00E5114A">
            <w:pPr>
              <w:jc w:val="both"/>
              <w:rPr>
                <w:sz w:val="22"/>
                <w:szCs w:val="22"/>
              </w:rPr>
            </w:pPr>
          </w:p>
        </w:tc>
      </w:tr>
      <w:tr w:rsidR="005D6D2C" w14:paraId="6F389ABC" w14:textId="77777777" w:rsidTr="00AC3CDE">
        <w:tc>
          <w:tcPr>
            <w:tcW w:w="5565" w:type="dxa"/>
          </w:tcPr>
          <w:p w14:paraId="031806B8" w14:textId="77777777" w:rsidR="005D6D2C" w:rsidRDefault="005D6D2C" w:rsidP="00E5114A">
            <w:pPr>
              <w:jc w:val="both"/>
              <w:rPr>
                <w:sz w:val="22"/>
                <w:szCs w:val="22"/>
              </w:rPr>
            </w:pPr>
            <w:r>
              <w:rPr>
                <w:sz w:val="22"/>
                <w:szCs w:val="22"/>
              </w:rPr>
              <w:t>SLA1 SH31</w:t>
            </w:r>
          </w:p>
        </w:tc>
        <w:tc>
          <w:tcPr>
            <w:tcW w:w="1949" w:type="dxa"/>
          </w:tcPr>
          <w:p w14:paraId="4BC667A8" w14:textId="77777777" w:rsidR="005D6D2C" w:rsidRDefault="005D6D2C" w:rsidP="00E5114A">
            <w:pPr>
              <w:jc w:val="both"/>
              <w:rPr>
                <w:sz w:val="22"/>
                <w:szCs w:val="22"/>
              </w:rPr>
            </w:pPr>
            <w:r>
              <w:rPr>
                <w:sz w:val="22"/>
                <w:szCs w:val="22"/>
              </w:rPr>
              <w:t>928</w:t>
            </w:r>
          </w:p>
        </w:tc>
        <w:tc>
          <w:tcPr>
            <w:tcW w:w="1178" w:type="dxa"/>
          </w:tcPr>
          <w:p w14:paraId="15837552" w14:textId="77777777" w:rsidR="005D6D2C" w:rsidRDefault="005D6D2C" w:rsidP="00E5114A">
            <w:pPr>
              <w:jc w:val="both"/>
              <w:rPr>
                <w:sz w:val="22"/>
                <w:szCs w:val="22"/>
              </w:rPr>
            </w:pPr>
            <w:r>
              <w:rPr>
                <w:sz w:val="22"/>
                <w:szCs w:val="22"/>
              </w:rPr>
              <w:t>Cesareni</w:t>
            </w:r>
          </w:p>
        </w:tc>
      </w:tr>
    </w:tbl>
    <w:p w14:paraId="6995173B" w14:textId="77777777" w:rsidR="005D6D2C" w:rsidRDefault="005D6D2C" w:rsidP="00E5114A">
      <w:pPr>
        <w:jc w:val="both"/>
      </w:pPr>
    </w:p>
    <w:p w14:paraId="17A912DE" w14:textId="77777777" w:rsidR="005D6D2C" w:rsidRPr="005447F4" w:rsidRDefault="005D6D2C" w:rsidP="00E5114A">
      <w:pPr>
        <w:jc w:val="both"/>
      </w:pPr>
    </w:p>
    <w:p w14:paraId="4C459FB8" w14:textId="77777777" w:rsidR="005D6D2C" w:rsidRPr="005447F4" w:rsidRDefault="005D6D2C" w:rsidP="00E5114A">
      <w:pPr>
        <w:jc w:val="both"/>
      </w:pPr>
    </w:p>
    <w:p w14:paraId="260D4437" w14:textId="77777777" w:rsidR="005D6D2C" w:rsidRPr="009D4515" w:rsidRDefault="005D6D2C" w:rsidP="00E5114A">
      <w:pPr>
        <w:spacing w:line="360" w:lineRule="auto"/>
        <w:jc w:val="both"/>
      </w:pPr>
    </w:p>
    <w:p w14:paraId="3378BD8B" w14:textId="6A9AB993" w:rsidR="005D6D2C" w:rsidRDefault="005D6D2C" w:rsidP="00E5114A">
      <w:pPr>
        <w:jc w:val="both"/>
      </w:pPr>
      <w:r>
        <w:br w:type="page"/>
      </w:r>
    </w:p>
    <w:p w14:paraId="14F3B11B" w14:textId="77777777" w:rsidR="005503E4" w:rsidRDefault="005503E4" w:rsidP="00E5114A">
      <w:pPr>
        <w:pStyle w:val="Heading1"/>
        <w:spacing w:line="360" w:lineRule="auto"/>
        <w:jc w:val="both"/>
        <w:rPr>
          <w:lang w:val="en-GB"/>
        </w:rPr>
      </w:pPr>
      <w:bookmarkStart w:id="136" w:name="_Toc494222708"/>
      <w:r>
        <w:rPr>
          <w:lang w:val="en-GB"/>
        </w:rPr>
        <w:lastRenderedPageBreak/>
        <w:t>3. The minimal region and essential motifs required for the Arp2/3-independent nucleation activity of Las17.</w:t>
      </w:r>
      <w:bookmarkEnd w:id="136"/>
    </w:p>
    <w:p w14:paraId="63DE102E" w14:textId="77777777" w:rsidR="005503E4" w:rsidRDefault="005503E4" w:rsidP="00E5114A">
      <w:pPr>
        <w:pStyle w:val="Heading2"/>
        <w:jc w:val="both"/>
        <w:rPr>
          <w:lang w:val="en-GB"/>
        </w:rPr>
      </w:pPr>
      <w:bookmarkStart w:id="137" w:name="_Toc494222709"/>
      <w:r>
        <w:rPr>
          <w:lang w:val="en-GB"/>
        </w:rPr>
        <w:t>3.1 Introduction</w:t>
      </w:r>
      <w:bookmarkEnd w:id="137"/>
    </w:p>
    <w:p w14:paraId="2BE6EE94" w14:textId="77777777" w:rsidR="005116FD" w:rsidRPr="005116FD" w:rsidRDefault="005116FD" w:rsidP="00E5114A">
      <w:pPr>
        <w:jc w:val="both"/>
        <w:rPr>
          <w:lang w:val="en-GB"/>
        </w:rPr>
      </w:pPr>
    </w:p>
    <w:p w14:paraId="591F9777" w14:textId="62C38803" w:rsidR="005503E4" w:rsidRDefault="005503E4" w:rsidP="00E5114A">
      <w:pPr>
        <w:spacing w:line="360" w:lineRule="auto"/>
        <w:jc w:val="both"/>
        <w:rPr>
          <w:ins w:id="138" w:author="Joe Tyler" w:date="2017-07-30T13:36:00Z"/>
        </w:rPr>
      </w:pPr>
      <w:ins w:id="139" w:author="Joe Tyler" w:date="2017-07-30T13:36:00Z">
        <w:r>
          <w:t>Previous work in the lab demonstrated that the polyproline region of Las17 can promote actin filament formation in the absence of the Arp2/3 complex</w:t>
        </w:r>
      </w:ins>
      <w:r>
        <w:t xml:space="preserve"> </w:t>
      </w:r>
      <w:r>
        <w:fldChar w:fldCharType="begin" w:fldLock="1"/>
      </w:r>
      <w:r w:rsidR="004121BE">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fldChar w:fldCharType="separate"/>
      </w:r>
      <w:r w:rsidR="00143B78" w:rsidRPr="00143B78">
        <w:rPr>
          <w:noProof/>
        </w:rPr>
        <w:t xml:space="preserve">(Urbanek </w:t>
      </w:r>
      <w:r w:rsidR="00143B78" w:rsidRPr="00143B78">
        <w:rPr>
          <w:i/>
          <w:noProof/>
        </w:rPr>
        <w:t>et al.</w:t>
      </w:r>
      <w:r w:rsidR="00143B78" w:rsidRPr="00143B78">
        <w:rPr>
          <w:noProof/>
        </w:rPr>
        <w:t>, 2013)</w:t>
      </w:r>
      <w:r>
        <w:fldChar w:fldCharType="end"/>
      </w:r>
      <w:ins w:id="140" w:author="Joe Tyler" w:date="2017-07-30T13:36:00Z">
        <w:r>
          <w:t>. The sequence elements required for this activity as well as the mechanism by which Las17 promotes actin polymerisation</w:t>
        </w:r>
      </w:ins>
      <w:r>
        <w:t xml:space="preserve"> however,</w:t>
      </w:r>
      <w:ins w:id="141" w:author="Joe Tyler" w:date="2017-07-30T13:36:00Z">
        <w:r>
          <w:t xml:space="preserve"> </w:t>
        </w:r>
      </w:ins>
      <w:r>
        <w:t>remain unclear</w:t>
      </w:r>
      <w:ins w:id="142" w:author="Joe Tyler" w:date="2017-07-30T13:36:00Z">
        <w:r>
          <w:t xml:space="preserve">. A better understanding of the underlying mechanism </w:t>
        </w:r>
      </w:ins>
      <w:r>
        <w:t xml:space="preserve">could </w:t>
      </w:r>
      <w:ins w:id="143" w:author="Joe Tyler" w:date="2017-07-30T13:36:00Z">
        <w:r>
          <w:t xml:space="preserve">improve our </w:t>
        </w:r>
      </w:ins>
      <w:r>
        <w:t>interpretation</w:t>
      </w:r>
      <w:ins w:id="144" w:author="Joe Tyler" w:date="2017-07-30T13:36:00Z">
        <w:r>
          <w:t xml:space="preserve"> of potential functions in vivo a</w:t>
        </w:r>
      </w:ins>
      <w:r>
        <w:t>nd</w:t>
      </w:r>
      <w:ins w:id="145" w:author="Joe Tyler" w:date="2017-07-30T13:36:00Z">
        <w:r>
          <w:t xml:space="preserve"> </w:t>
        </w:r>
      </w:ins>
      <w:r>
        <w:t>may</w:t>
      </w:r>
      <w:ins w:id="146" w:author="Joe Tyler" w:date="2017-07-30T13:36:00Z">
        <w:r>
          <w:t xml:space="preserve"> highlight routes by which </w:t>
        </w:r>
      </w:ins>
      <w:r>
        <w:t xml:space="preserve">Las17 is </w:t>
      </w:r>
      <w:ins w:id="147" w:author="Joe Tyler" w:date="2017-07-30T13:36:00Z">
        <w:r>
          <w:t>regulated. The identification of novel actin binding motifs may have important implications for our understanding of the activities of a broad range of actin</w:t>
        </w:r>
      </w:ins>
      <w:r>
        <w:t>-</w:t>
      </w:r>
      <w:ins w:id="148" w:author="Joe Tyler" w:date="2017-07-30T13:36:00Z">
        <w:r>
          <w:t>binding proteins both in yeast and more generally.</w:t>
        </w:r>
      </w:ins>
    </w:p>
    <w:p w14:paraId="2C029982" w14:textId="77777777" w:rsidR="005503E4" w:rsidRDefault="005503E4" w:rsidP="00E5114A">
      <w:pPr>
        <w:jc w:val="both"/>
        <w:rPr>
          <w:ins w:id="149" w:author="Joe Tyler" w:date="2017-07-30T13:36:00Z"/>
        </w:rPr>
      </w:pPr>
    </w:p>
    <w:p w14:paraId="7AC7CB91" w14:textId="60DD2E8A" w:rsidR="005503E4" w:rsidRDefault="005503E4" w:rsidP="00E5114A">
      <w:pPr>
        <w:spacing w:line="360" w:lineRule="auto"/>
        <w:jc w:val="both"/>
      </w:pPr>
      <w:ins w:id="150" w:author="Joe Tyler" w:date="2017-07-30T13:36:00Z">
        <w:r>
          <w:t xml:space="preserve">The fragment of Las17 studied in </w:t>
        </w:r>
        <w:r w:rsidRPr="00774F2E">
          <w:t>Urbanek et al 2013</w:t>
        </w:r>
        <w:r>
          <w:rPr>
            <w:b/>
          </w:rPr>
          <w:t xml:space="preserve"> </w:t>
        </w:r>
        <w:r>
          <w:t xml:space="preserve">does not contain any previously defined actin binding motifs. </w:t>
        </w:r>
      </w:ins>
      <w:r>
        <w:t>In a pyrene assay it both increased the rate of total polymerisation and reduced the time taken before polymerisation was observed. A reduction in the ‘lag’ phase of polymerisation has been interpreted as a sign of filament nucleation (</w:t>
      </w:r>
      <w:r w:rsidRPr="00D46C3A">
        <w:t>e.g.</w:t>
      </w:r>
      <w:r>
        <w:rPr>
          <w:b/>
        </w:rPr>
        <w:t xml:space="preserve"> </w:t>
      </w:r>
      <w:r>
        <w:rPr>
          <w:b/>
        </w:rPr>
        <w:fldChar w:fldCharType="begin" w:fldLock="1"/>
      </w:r>
      <w:r w:rsidR="004121BE">
        <w:rPr>
          <w:b/>
        </w:rPr>
        <w:instrText>ADDIN CSL_CITATION { "citationItems" : [ { "id" : "ITEM-1",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1",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plainTextFormattedCitation" : "(Wagner et al., 2013)", "previouslyFormattedCitation" : "(Wagner &lt;i&gt;et al.&lt;/i&gt;, 2013)" }, "properties" : {  }, "schema" : "https://github.com/citation-style-language/schema/raw/master/csl-citation.json" }</w:instrText>
      </w:r>
      <w:r>
        <w:rPr>
          <w:b/>
        </w:rPr>
        <w:fldChar w:fldCharType="separate"/>
      </w:r>
      <w:r w:rsidR="00143B78" w:rsidRPr="00143B78">
        <w:rPr>
          <w:noProof/>
        </w:rPr>
        <w:t xml:space="preserve">(Wagner </w:t>
      </w:r>
      <w:r w:rsidR="00143B78" w:rsidRPr="00143B78">
        <w:rPr>
          <w:i/>
          <w:noProof/>
        </w:rPr>
        <w:t>et al.</w:t>
      </w:r>
      <w:r w:rsidR="00143B78" w:rsidRPr="00143B78">
        <w:rPr>
          <w:noProof/>
        </w:rPr>
        <w:t>, 2013)</w:t>
      </w:r>
      <w:r>
        <w:rPr>
          <w:b/>
        </w:rPr>
        <w:fldChar w:fldCharType="end"/>
      </w:r>
      <w:r>
        <w:rPr>
          <w:b/>
        </w:rPr>
        <w:t>)</w:t>
      </w:r>
      <w:r>
        <w:t>. Y</w:t>
      </w:r>
      <w:ins w:id="151" w:author="Joe Tyler" w:date="2017-07-30T13:36:00Z">
        <w:r>
          <w:t>east two</w:t>
        </w:r>
      </w:ins>
      <w:r>
        <w:t>-</w:t>
      </w:r>
      <w:ins w:id="152" w:author="Joe Tyler" w:date="2017-07-30T13:36:00Z">
        <w:r>
          <w:t>hybrid experiments identified actin</w:t>
        </w:r>
      </w:ins>
      <w:r>
        <w:t>-</w:t>
      </w:r>
      <w:ins w:id="153" w:author="Joe Tyler" w:date="2017-07-30T13:36:00Z">
        <w:r>
          <w:t xml:space="preserve">binding activity </w:t>
        </w:r>
      </w:ins>
      <w:r>
        <w:t>throughout the fragment including within the</w:t>
      </w:r>
      <w:ins w:id="154" w:author="Joe Tyler" w:date="2017-07-30T13:36:00Z">
        <w:r>
          <w:t xml:space="preserve"> C-terminal of the polyproline region</w:t>
        </w:r>
      </w:ins>
      <w:r>
        <w:t>. A short</w:t>
      </w:r>
      <w:ins w:id="155" w:author="Joe Tyler" w:date="2017-07-30T13:36:00Z">
        <w:r>
          <w:t xml:space="preserve"> peptide containing the two most C-termi</w:t>
        </w:r>
      </w:ins>
      <w:r>
        <w:t>n</w:t>
      </w:r>
      <w:ins w:id="156" w:author="Joe Tyler" w:date="2017-07-30T13:36:00Z">
        <w:r>
          <w:t>al proline tracts</w:t>
        </w:r>
      </w:ins>
      <w:r>
        <w:t xml:space="preserve"> from this region</w:t>
      </w:r>
      <w:ins w:id="157" w:author="Joe Tyler" w:date="2017-07-30T13:36:00Z">
        <w:r>
          <w:t xml:space="preserve"> was shown to promote actin polymerisation</w:t>
        </w:r>
      </w:ins>
      <w:r>
        <w:t xml:space="preserve">. This fragment had no effect on the lag phase however, suggesting that other regions within the polyproline fragment are important for this activity. </w:t>
      </w:r>
    </w:p>
    <w:p w14:paraId="5DD9747B" w14:textId="77777777" w:rsidR="005503E4" w:rsidRDefault="005503E4" w:rsidP="00E5114A">
      <w:pPr>
        <w:jc w:val="both"/>
        <w:rPr>
          <w:ins w:id="158" w:author="Joe Tyler" w:date="2017-07-30T13:36:00Z"/>
        </w:rPr>
      </w:pPr>
    </w:p>
    <w:p w14:paraId="7A5687CB" w14:textId="2D2F2A3A" w:rsidR="005503E4" w:rsidRDefault="005503E4" w:rsidP="00E5114A">
      <w:pPr>
        <w:spacing w:line="360" w:lineRule="auto"/>
        <w:jc w:val="both"/>
      </w:pPr>
      <w:r>
        <w:t xml:space="preserve">Regions outside of the polyproline fragment used by </w:t>
      </w:r>
      <w:ins w:id="159" w:author="Joe Tyler" w:date="2017-07-30T13:36:00Z">
        <w:r w:rsidRPr="00774F2E">
          <w:t>Urbanek et al 2013</w:t>
        </w:r>
      </w:ins>
      <w:r>
        <w:rPr>
          <w:b/>
        </w:rPr>
        <w:t xml:space="preserve"> </w:t>
      </w:r>
      <w:r w:rsidRPr="00A35EE4">
        <w:t xml:space="preserve">may </w:t>
      </w:r>
      <w:r>
        <w:t>also contribute to this Arp2/3 independent activity of Las17.</w:t>
      </w:r>
      <w:r>
        <w:rPr>
          <w:b/>
        </w:rPr>
        <w:t xml:space="preserve"> </w:t>
      </w:r>
      <w:r w:rsidRPr="00C47CBD">
        <w:t>The WCA domain of Las17 is i</w:t>
      </w:r>
      <w:ins w:id="160" w:author="Joe Tyler" w:date="2017-07-30T13:36:00Z">
        <w:r>
          <w:t xml:space="preserve">mmediately C-terminal to the </w:t>
        </w:r>
      </w:ins>
      <w:r>
        <w:t>polyproline fragment used and contains a</w:t>
      </w:r>
      <w:ins w:id="161" w:author="Joe Tyler" w:date="2017-07-30T13:36:00Z">
        <w:r>
          <w:t xml:space="preserve"> WH2 motif</w:t>
        </w:r>
      </w:ins>
      <w:r>
        <w:t>. WH2 motifs are</w:t>
      </w:r>
      <w:ins w:id="162" w:author="Joe Tyler" w:date="2017-07-30T13:36:00Z">
        <w:r>
          <w:t xml:space="preserve"> well characterized G actin binding site</w:t>
        </w:r>
      </w:ins>
      <w:r>
        <w:t>s</w:t>
      </w:r>
      <w:ins w:id="163" w:author="Joe Tyler" w:date="2017-07-30T13:36:00Z">
        <w:r>
          <w:t xml:space="preserve"> important for the activity of many actin nucleators</w:t>
        </w:r>
      </w:ins>
      <w:r>
        <w:t xml:space="preserve"> </w:t>
      </w:r>
      <w:r>
        <w:fldChar w:fldCharType="begin" w:fldLock="1"/>
      </w:r>
      <w:r w:rsidR="004121BE">
        <w:instrText>ADDIN CSL_CITATION { "citationItems" : [ { "id" : "ITEM-1",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1", "issue" : "6", "issued" : { "date-parts" : [ [ "2016" ] ] }, "page" : "478-490", "title" : "The WH2 Domain and Actin Nucleation: Necessary but Insufficient", "type" : "article-journal", "volume" : "41" }, "uris" : [ "http://www.mendeley.com/documents/?uuid=c6df2bae-5668-4580-a671-876d96fd331d" ] } ], "mendeley" : { "formattedCitation" : "(Dominguez, 2016)", "plainTextFormattedCitation" : "(Dominguez, 2016)", "previouslyFormattedCitation" : "(Dominguez, 2016)" }, "properties" : {  }, "schema" : "https://github.com/citation-style-language/schema/raw/master/csl-citation.json" }</w:instrText>
      </w:r>
      <w:r>
        <w:fldChar w:fldCharType="separate"/>
      </w:r>
      <w:r w:rsidR="00143B78" w:rsidRPr="00143B78">
        <w:rPr>
          <w:noProof/>
        </w:rPr>
        <w:t>(Dominguez, 2016)</w:t>
      </w:r>
      <w:r>
        <w:fldChar w:fldCharType="end"/>
      </w:r>
      <w:r>
        <w:t xml:space="preserve">. It is an important outstanding question as to whether the WCA domain can promote filament formation in the absence of the Arp2/3 complex. Additionally, the polyproline region of Las17 extends beyond the </w:t>
      </w:r>
      <w:r>
        <w:lastRenderedPageBreak/>
        <w:t>fragment used in the Urbanek study. By identifying the different regions involved it was hoped that key motifs required for this activity would be identified.</w:t>
      </w:r>
    </w:p>
    <w:p w14:paraId="3A3434D3" w14:textId="77777777" w:rsidR="00A929AB" w:rsidRPr="006A10BF" w:rsidRDefault="00A929AB" w:rsidP="00E5114A">
      <w:pPr>
        <w:spacing w:line="360" w:lineRule="auto"/>
        <w:jc w:val="both"/>
        <w:rPr>
          <w:ins w:id="164" w:author="Joe Tyler" w:date="2017-07-30T13:36:00Z"/>
          <w:b/>
        </w:rPr>
      </w:pPr>
    </w:p>
    <w:p w14:paraId="64A47346" w14:textId="77777777" w:rsidR="005503E4" w:rsidRDefault="005503E4" w:rsidP="00E5114A">
      <w:pPr>
        <w:jc w:val="both"/>
        <w:rPr>
          <w:ins w:id="165" w:author="Joe Tyler" w:date="2017-07-30T13:36:00Z"/>
        </w:rPr>
      </w:pPr>
    </w:p>
    <w:p w14:paraId="13E74070" w14:textId="77777777" w:rsidR="005503E4" w:rsidRPr="007160F0" w:rsidRDefault="005503E4" w:rsidP="00E5114A">
      <w:pPr>
        <w:jc w:val="both"/>
      </w:pPr>
      <w:r>
        <w:rPr>
          <w:noProof/>
        </w:rPr>
        <w:drawing>
          <wp:inline distT="0" distB="0" distL="0" distR="0" wp14:anchorId="0D548C01" wp14:editId="7F8BC1D3">
            <wp:extent cx="5309870" cy="168465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constructs.png"/>
                    <pic:cNvPicPr/>
                  </pic:nvPicPr>
                  <pic:blipFill>
                    <a:blip r:embed="rId35">
                      <a:extLst>
                        <a:ext uri="{28A0092B-C50C-407E-A947-70E740481C1C}">
                          <a14:useLocalDpi xmlns:a14="http://schemas.microsoft.com/office/drawing/2010/main" val="0"/>
                        </a:ext>
                      </a:extLst>
                    </a:blip>
                    <a:stretch>
                      <a:fillRect/>
                    </a:stretch>
                  </pic:blipFill>
                  <pic:spPr>
                    <a:xfrm>
                      <a:off x="0" y="0"/>
                      <a:ext cx="5309870" cy="1684655"/>
                    </a:xfrm>
                    <a:prstGeom prst="rect">
                      <a:avLst/>
                    </a:prstGeom>
                  </pic:spPr>
                </pic:pic>
              </a:graphicData>
            </a:graphic>
          </wp:inline>
        </w:drawing>
      </w:r>
    </w:p>
    <w:p w14:paraId="299FD3C4" w14:textId="77777777" w:rsidR="005503E4" w:rsidRDefault="005503E4" w:rsidP="00E5114A">
      <w:pPr>
        <w:jc w:val="both"/>
        <w:rPr>
          <w:rFonts w:asciiTheme="majorHAnsi" w:eastAsiaTheme="majorEastAsia" w:hAnsiTheme="majorHAnsi" w:cstheme="majorBidi"/>
          <w:color w:val="2F5496" w:themeColor="accent1" w:themeShade="BF"/>
          <w:sz w:val="32"/>
          <w:szCs w:val="32"/>
          <w:lang w:val="en-GB"/>
        </w:rPr>
      </w:pPr>
      <w:r>
        <w:rPr>
          <w:lang w:val="en-GB"/>
        </w:rPr>
        <w:br w:type="page"/>
      </w:r>
    </w:p>
    <w:p w14:paraId="738BE030" w14:textId="77777777" w:rsidR="005503E4" w:rsidRDefault="005503E4" w:rsidP="00E5114A">
      <w:pPr>
        <w:pStyle w:val="Heading2"/>
        <w:jc w:val="both"/>
        <w:rPr>
          <w:lang w:val="en-GB"/>
        </w:rPr>
      </w:pPr>
      <w:bookmarkStart w:id="166" w:name="_Toc494222710"/>
      <w:r>
        <w:rPr>
          <w:lang w:val="en-GB"/>
        </w:rPr>
        <w:lastRenderedPageBreak/>
        <w:t>3.2 Results</w:t>
      </w:r>
      <w:bookmarkEnd w:id="166"/>
    </w:p>
    <w:p w14:paraId="58249768" w14:textId="77777777" w:rsidR="005503E4" w:rsidRDefault="005503E4" w:rsidP="00E5114A">
      <w:pPr>
        <w:spacing w:line="360" w:lineRule="auto"/>
        <w:jc w:val="both"/>
        <w:rPr>
          <w:lang w:val="en-GB"/>
        </w:rPr>
      </w:pPr>
    </w:p>
    <w:p w14:paraId="0ED1684C" w14:textId="77777777" w:rsidR="005503E4" w:rsidRDefault="005503E4" w:rsidP="00E5114A">
      <w:pPr>
        <w:pStyle w:val="Heading3"/>
        <w:jc w:val="both"/>
        <w:rPr>
          <w:lang w:val="en-GB"/>
        </w:rPr>
      </w:pPr>
      <w:bookmarkStart w:id="167" w:name="_Toc494222711"/>
      <w:r>
        <w:rPr>
          <w:lang w:val="en-GB"/>
        </w:rPr>
        <w:t>3.2.1 Does the WCA domain influence Las17 mediated, Arp2/3 independent, actin polymerisation?</w:t>
      </w:r>
      <w:bookmarkEnd w:id="167"/>
    </w:p>
    <w:p w14:paraId="555B72D0" w14:textId="77777777" w:rsidR="005116FD" w:rsidRPr="005116FD" w:rsidRDefault="005116FD" w:rsidP="00E5114A">
      <w:pPr>
        <w:jc w:val="both"/>
        <w:rPr>
          <w:lang w:val="en-GB"/>
        </w:rPr>
      </w:pPr>
    </w:p>
    <w:p w14:paraId="129AD439" w14:textId="475A9ED1" w:rsidR="005503E4" w:rsidRDefault="005503E4" w:rsidP="00E5114A">
      <w:pPr>
        <w:spacing w:line="360" w:lineRule="auto"/>
        <w:jc w:val="both"/>
        <w:rPr>
          <w:lang w:val="en-GB"/>
        </w:rPr>
      </w:pPr>
      <w:r>
        <w:rPr>
          <w:lang w:val="en-GB"/>
        </w:rPr>
        <w:t>To test whether the WCA domain can contribute to the Arp2/3-independent effect of Las17, a construct was generated which contained both the polyproline region and the WCA domain,</w:t>
      </w:r>
      <w:r w:rsidRPr="00DA482F">
        <w:rPr>
          <w:lang w:val="en-GB"/>
        </w:rPr>
        <w:t xml:space="preserve"> </w:t>
      </w:r>
      <w:r>
        <w:rPr>
          <w:lang w:val="en-GB"/>
        </w:rPr>
        <w:t xml:space="preserve">termed the PPWCA. The PPWCA peptide was expressed </w:t>
      </w:r>
      <w:r w:rsidRPr="00FB12A6">
        <w:rPr>
          <w:lang w:val="en-GB"/>
        </w:rPr>
        <w:t>in</w:t>
      </w:r>
      <w:r w:rsidRPr="00FB12A6">
        <w:rPr>
          <w:i/>
          <w:lang w:val="en-GB"/>
        </w:rPr>
        <w:t xml:space="preserve"> E.</w:t>
      </w:r>
      <w:r w:rsidR="00FB12A6">
        <w:rPr>
          <w:i/>
          <w:lang w:val="en-GB"/>
        </w:rPr>
        <w:t xml:space="preserve"> </w:t>
      </w:r>
      <w:r w:rsidRPr="00FB12A6">
        <w:rPr>
          <w:i/>
          <w:lang w:val="en-GB"/>
        </w:rPr>
        <w:t>coli</w:t>
      </w:r>
      <w:r>
        <w:rPr>
          <w:lang w:val="en-GB"/>
        </w:rPr>
        <w:t xml:space="preserve">, purified and its effect on actin polymerisation determined in a pyrene assay. For comparison, the polyproline region (PP) and the WCA domain (WCA) alone were also tested. </w:t>
      </w:r>
    </w:p>
    <w:p w14:paraId="3EA94216" w14:textId="77777777" w:rsidR="0039296F" w:rsidRDefault="0039296F" w:rsidP="00E5114A">
      <w:pPr>
        <w:spacing w:line="360" w:lineRule="auto"/>
        <w:jc w:val="both"/>
        <w:rPr>
          <w:lang w:val="en-GB"/>
        </w:rPr>
      </w:pPr>
    </w:p>
    <w:p w14:paraId="58CC536A" w14:textId="49B26284" w:rsidR="005503E4" w:rsidRDefault="0039296F" w:rsidP="00E5114A">
      <w:pPr>
        <w:spacing w:line="360" w:lineRule="auto"/>
        <w:jc w:val="both"/>
        <w:rPr>
          <w:lang w:val="en-GB"/>
        </w:rPr>
      </w:pPr>
      <w:r>
        <w:rPr>
          <w:noProof/>
        </w:rPr>
        <w:drawing>
          <wp:inline distT="0" distB="0" distL="0" distR="0" wp14:anchorId="5B7A3ECA" wp14:editId="6E8486C0">
            <wp:extent cx="5309870" cy="269494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3.1.png"/>
                    <pic:cNvPicPr/>
                  </pic:nvPicPr>
                  <pic:blipFill>
                    <a:blip r:embed="rId36">
                      <a:extLst>
                        <a:ext uri="{28A0092B-C50C-407E-A947-70E740481C1C}">
                          <a14:useLocalDpi xmlns:a14="http://schemas.microsoft.com/office/drawing/2010/main" val="0"/>
                        </a:ext>
                      </a:extLst>
                    </a:blip>
                    <a:stretch>
                      <a:fillRect/>
                    </a:stretch>
                  </pic:blipFill>
                  <pic:spPr>
                    <a:xfrm>
                      <a:off x="0" y="0"/>
                      <a:ext cx="5309870" cy="2694940"/>
                    </a:xfrm>
                    <a:prstGeom prst="rect">
                      <a:avLst/>
                    </a:prstGeom>
                  </pic:spPr>
                </pic:pic>
              </a:graphicData>
            </a:graphic>
          </wp:inline>
        </w:drawing>
      </w:r>
    </w:p>
    <w:p w14:paraId="31A8F901" w14:textId="13057D70" w:rsidR="005503E4" w:rsidRDefault="0039296F" w:rsidP="00E5114A">
      <w:pPr>
        <w:spacing w:line="360" w:lineRule="auto"/>
        <w:jc w:val="both"/>
        <w:rPr>
          <w:lang w:val="en-GB"/>
        </w:rPr>
      </w:pPr>
      <w:r>
        <w:rPr>
          <w:noProof/>
        </w:rPr>
        <mc:AlternateContent>
          <mc:Choice Requires="wps">
            <w:drawing>
              <wp:inline distT="0" distB="0" distL="0" distR="0" wp14:anchorId="54A9FF16" wp14:editId="0749EB95">
                <wp:extent cx="5309870" cy="866775"/>
                <wp:effectExtent l="0" t="0" r="0" b="0"/>
                <wp:docPr id="211" name="Text Box 211"/>
                <wp:cNvGraphicFramePr/>
                <a:graphic xmlns:a="http://schemas.openxmlformats.org/drawingml/2006/main">
                  <a:graphicData uri="http://schemas.microsoft.com/office/word/2010/wordprocessingShape">
                    <wps:wsp>
                      <wps:cNvSpPr txBox="1"/>
                      <wps:spPr>
                        <a:xfrm>
                          <a:off x="0" y="0"/>
                          <a:ext cx="5309870" cy="866775"/>
                        </a:xfrm>
                        <a:prstGeom prst="rect">
                          <a:avLst/>
                        </a:prstGeom>
                        <a:noFill/>
                      </wps:spPr>
                      <wps:txbx>
                        <w:txbxContent>
                          <w:p w14:paraId="1FE14BCA" w14:textId="5C71F27E"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Fig 3.2. The WCA domain contributes positively to the Arp2/3 independent activity of Las17. (A) 3 µM actin induced to polymerise alone (black) or in the presence of 0.3 µM truncations of Las17: PP aa300-536 (yellow) PPWCA aa300-633 (orange) WCA aa536-633 (green) Representative trace of n=&gt;3 repeats (B) First 30 minutes of pyrene assay from (A). (C) Fold decrease in the lag phase before polymerisation can be observed.</w:t>
                            </w:r>
                          </w:p>
                        </w:txbxContent>
                      </wps:txbx>
                      <wps:bodyPr wrap="square" rtlCol="0">
                        <a:spAutoFit/>
                      </wps:bodyPr>
                    </wps:wsp>
                  </a:graphicData>
                </a:graphic>
              </wp:inline>
            </w:drawing>
          </mc:Choice>
          <mc:Fallback>
            <w:pict>
              <v:shape w14:anchorId="54A9FF16" id="Text Box 211" o:spid="_x0000_s1073" type="#_x0000_t202" style="width:418.1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" filled="f" stroked="f">
                <v:textbox style="mso-fit-shape-to-text:t">
                  <w:txbxContent>
                    <w:p w14:paraId="1FE14BCA" w14:textId="5C71F27E"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Fig 3.2. The WCA domain contributes positively to the Arp2/3 independent activity of Las17. (A) 3 µM actin induced to polymerise alone (black) or in the presence of 0.3 µM truncations of Las17: PP aa300-536 (yellow) PPWCA aa300-633 (orange) WCA aa536-633 (green) Representative trace of n=&gt;3 repeats (B) First 30 minutes of pyrene assay from (A). (C) Fold decrease in the lag phase before polymerisation can be observed.</w:t>
                      </w:r>
                    </w:p>
                  </w:txbxContent>
                </v:textbox>
                <w10:anchorlock/>
              </v:shape>
            </w:pict>
          </mc:Fallback>
        </mc:AlternateContent>
      </w:r>
    </w:p>
    <w:p w14:paraId="6D32530E" w14:textId="77777777" w:rsidR="0039296F" w:rsidRDefault="0039296F" w:rsidP="00E5114A">
      <w:pPr>
        <w:spacing w:line="360" w:lineRule="auto"/>
        <w:jc w:val="both"/>
        <w:rPr>
          <w:lang w:val="en-GB"/>
        </w:rPr>
      </w:pPr>
    </w:p>
    <w:p w14:paraId="3A6559A1" w14:textId="5564E7D2" w:rsidR="005503E4" w:rsidRDefault="005503E4" w:rsidP="00E5114A">
      <w:pPr>
        <w:spacing w:line="360" w:lineRule="auto"/>
        <w:jc w:val="both"/>
        <w:rPr>
          <w:lang w:val="en-GB"/>
        </w:rPr>
      </w:pPr>
      <w:r>
        <w:rPr>
          <w:lang w:val="en-GB"/>
        </w:rPr>
        <w:t xml:space="preserve">Actin alone (black) polymerised slowly and the WCA domain alone (green) had no effect on this. As previously reported </w:t>
      </w:r>
      <w:r>
        <w:rPr>
          <w:lang w:val="en-GB"/>
        </w:rPr>
        <w:fldChar w:fldCharType="begin" w:fldLock="1"/>
      </w:r>
      <w:r w:rsidR="004121BE">
        <w:rPr>
          <w:lang w:val="en-GB"/>
        </w:rPr>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rPr>
          <w:lang w:val="en-GB"/>
        </w:rPr>
        <w:fldChar w:fldCharType="separate"/>
      </w:r>
      <w:r w:rsidR="00143B78" w:rsidRPr="00143B78">
        <w:rPr>
          <w:noProof/>
          <w:lang w:val="en-GB"/>
        </w:rPr>
        <w:t xml:space="preserve">(Urbanek </w:t>
      </w:r>
      <w:r w:rsidR="00143B78" w:rsidRPr="00143B78">
        <w:rPr>
          <w:i/>
          <w:noProof/>
          <w:lang w:val="en-GB"/>
        </w:rPr>
        <w:t>et al.</w:t>
      </w:r>
      <w:r w:rsidR="00143B78" w:rsidRPr="00143B78">
        <w:rPr>
          <w:noProof/>
          <w:lang w:val="en-GB"/>
        </w:rPr>
        <w:t>, 2013)</w:t>
      </w:r>
      <w:r>
        <w:rPr>
          <w:lang w:val="en-GB"/>
        </w:rPr>
        <w:fldChar w:fldCharType="end"/>
      </w:r>
      <w:r>
        <w:rPr>
          <w:lang w:val="en-GB"/>
        </w:rPr>
        <w:t>, the polyproline region (yellow) of Las17 reduced the time taken before polymerisation was observed and promoted polymerisation. The PPWCA fragment (orange) had a greater effect on polymerisation than the PP fragment at later time points</w:t>
      </w:r>
      <w:r w:rsidRPr="00A32CD5">
        <w:rPr>
          <w:lang w:val="en-GB"/>
        </w:rPr>
        <w:t xml:space="preserve"> </w:t>
      </w:r>
      <w:r>
        <w:rPr>
          <w:lang w:val="en-GB"/>
        </w:rPr>
        <w:t>but did not decrease the lag-</w:t>
      </w:r>
      <w:r>
        <w:rPr>
          <w:lang w:val="en-GB"/>
        </w:rPr>
        <w:lastRenderedPageBreak/>
        <w:t>phase to the same extent (fig. 3.2.C). The WCA domain can therefore promote actin polymerisation, but not appear to contribute to filament nucleation.</w:t>
      </w:r>
    </w:p>
    <w:p w14:paraId="5D2C4D27" w14:textId="77777777" w:rsidR="005503E4" w:rsidRDefault="005503E4" w:rsidP="00E5114A">
      <w:pPr>
        <w:spacing w:line="360" w:lineRule="auto"/>
        <w:jc w:val="both"/>
        <w:rPr>
          <w:lang w:val="en-GB"/>
        </w:rPr>
      </w:pPr>
    </w:p>
    <w:p w14:paraId="0798BEF1" w14:textId="1C6F0A52" w:rsidR="005503E4" w:rsidRDefault="005503E4" w:rsidP="00E5114A">
      <w:pPr>
        <w:pStyle w:val="Heading3"/>
        <w:jc w:val="both"/>
        <w:rPr>
          <w:lang w:val="en-GB"/>
        </w:rPr>
      </w:pPr>
      <w:bookmarkStart w:id="168" w:name="_Toc494222712"/>
      <w:r>
        <w:rPr>
          <w:lang w:val="en-GB"/>
        </w:rPr>
        <w:t>3.2.2 The effect of Full Length Las17 on Actin Polymerisation</w:t>
      </w:r>
      <w:bookmarkEnd w:id="168"/>
    </w:p>
    <w:p w14:paraId="3050879B" w14:textId="77777777" w:rsidR="005116FD" w:rsidRPr="005116FD" w:rsidRDefault="005116FD" w:rsidP="00E5114A">
      <w:pPr>
        <w:jc w:val="both"/>
        <w:rPr>
          <w:lang w:val="en-GB"/>
        </w:rPr>
      </w:pPr>
    </w:p>
    <w:p w14:paraId="09E1DB00" w14:textId="77777777" w:rsidR="005503E4" w:rsidRDefault="005503E4" w:rsidP="00E5114A">
      <w:pPr>
        <w:spacing w:line="360" w:lineRule="auto"/>
        <w:jc w:val="both"/>
        <w:rPr>
          <w:lang w:val="en-GB"/>
        </w:rPr>
      </w:pPr>
      <w:r>
        <w:rPr>
          <w:lang w:val="en-GB"/>
        </w:rPr>
        <w:t xml:space="preserve">In order to examine the effect of full-length Las17 on actin polymerisation in the presence and absence of the Arp2/3 complex, attempts were made to purify full length Las17 from </w:t>
      </w:r>
      <w:r w:rsidRPr="00573225">
        <w:rPr>
          <w:i/>
          <w:lang w:val="en-GB"/>
        </w:rPr>
        <w:t>E. coli</w:t>
      </w:r>
      <w:r>
        <w:rPr>
          <w:lang w:val="en-GB"/>
        </w:rPr>
        <w:t xml:space="preserve">. Other fragments of Las17 used in this study had been expressed recombinantly in </w:t>
      </w:r>
      <w:r w:rsidRPr="00573225">
        <w:rPr>
          <w:i/>
          <w:lang w:val="en-GB"/>
        </w:rPr>
        <w:t>E. coli</w:t>
      </w:r>
      <w:r>
        <w:rPr>
          <w:lang w:val="en-GB"/>
        </w:rPr>
        <w:t xml:space="preserve"> and purified but this was not possible for the full-length protein. Instead a myc-tagged construct was expressed in yeast and purified. This construct was tested for activity in a pyrene assay.</w:t>
      </w:r>
    </w:p>
    <w:p w14:paraId="5C741DC4" w14:textId="77777777" w:rsidR="00612D10" w:rsidRDefault="00612D10" w:rsidP="00E5114A">
      <w:pPr>
        <w:spacing w:line="360" w:lineRule="auto"/>
        <w:jc w:val="both"/>
        <w:rPr>
          <w:lang w:val="en-GB"/>
        </w:rPr>
      </w:pPr>
    </w:p>
    <w:p w14:paraId="389B525C" w14:textId="5EC8FAE2" w:rsidR="005503E4" w:rsidRDefault="00612D10" w:rsidP="00E5114A">
      <w:pPr>
        <w:spacing w:line="360" w:lineRule="auto"/>
        <w:jc w:val="both"/>
        <w:rPr>
          <w:lang w:val="en-GB"/>
        </w:rPr>
      </w:pPr>
      <w:r>
        <w:rPr>
          <w:noProof/>
        </w:rPr>
        <w:drawing>
          <wp:inline distT="0" distB="0" distL="0" distR="0" wp14:anchorId="5F4DA537" wp14:editId="749A3F1C">
            <wp:extent cx="5309870" cy="282130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3.3.png"/>
                    <pic:cNvPicPr/>
                  </pic:nvPicPr>
                  <pic:blipFill>
                    <a:blip r:embed="rId37">
                      <a:extLst>
                        <a:ext uri="{28A0092B-C50C-407E-A947-70E740481C1C}">
                          <a14:useLocalDpi xmlns:a14="http://schemas.microsoft.com/office/drawing/2010/main" val="0"/>
                        </a:ext>
                      </a:extLst>
                    </a:blip>
                    <a:stretch>
                      <a:fillRect/>
                    </a:stretch>
                  </pic:blipFill>
                  <pic:spPr>
                    <a:xfrm>
                      <a:off x="0" y="0"/>
                      <a:ext cx="5309870" cy="2821305"/>
                    </a:xfrm>
                    <a:prstGeom prst="rect">
                      <a:avLst/>
                    </a:prstGeom>
                  </pic:spPr>
                </pic:pic>
              </a:graphicData>
            </a:graphic>
          </wp:inline>
        </w:drawing>
      </w:r>
    </w:p>
    <w:p w14:paraId="39B37893" w14:textId="00475754" w:rsidR="005503E4" w:rsidRDefault="00612D10" w:rsidP="00E5114A">
      <w:pPr>
        <w:spacing w:line="360" w:lineRule="auto"/>
        <w:jc w:val="both"/>
        <w:rPr>
          <w:lang w:val="en-GB"/>
        </w:rPr>
      </w:pPr>
      <w:r>
        <w:rPr>
          <w:noProof/>
        </w:rPr>
        <mc:AlternateContent>
          <mc:Choice Requires="wps">
            <w:drawing>
              <wp:inline distT="0" distB="0" distL="0" distR="0" wp14:anchorId="4BEDF301" wp14:editId="3CF9A1A7">
                <wp:extent cx="5520690" cy="866775"/>
                <wp:effectExtent l="0" t="0" r="0" b="0"/>
                <wp:docPr id="46" name="Text Box 46"/>
                <wp:cNvGraphicFramePr/>
                <a:graphic xmlns:a="http://schemas.openxmlformats.org/drawingml/2006/main">
                  <a:graphicData uri="http://schemas.microsoft.com/office/word/2010/wordprocessingShape">
                    <wps:wsp>
                      <wps:cNvSpPr txBox="1"/>
                      <wps:spPr>
                        <a:xfrm>
                          <a:off x="0" y="0"/>
                          <a:ext cx="5520690" cy="866775"/>
                        </a:xfrm>
                        <a:prstGeom prst="rect">
                          <a:avLst/>
                        </a:prstGeom>
                        <a:noFill/>
                      </wps:spPr>
                      <wps:txbx>
                        <w:txbxContent>
                          <w:p w14:paraId="0574F2C6" w14:textId="27347522"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Fig 3.3. Full-length Las17 has a greater effect in a pyrene assay than the shorter PPWCA fragment (A) 3 µM actin induced to polymerise alone (black) or in the presence of 0.3 µM truncations of Las17: PPWCA aa300-633 (orange) and the full-length protein (blue).</w:t>
                            </w:r>
                            <w:r w:rsidRPr="00B706AD">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3 repeats (B) Relative initial rate of actin polymerisation. (C) Fold decrease in the lag phase before polymerisation can be observed.</w:t>
                            </w:r>
                          </w:p>
                        </w:txbxContent>
                      </wps:txbx>
                      <wps:bodyPr wrap="square" rtlCol="0">
                        <a:spAutoFit/>
                      </wps:bodyPr>
                    </wps:wsp>
                  </a:graphicData>
                </a:graphic>
              </wp:inline>
            </w:drawing>
          </mc:Choice>
          <mc:Fallback>
            <w:pict>
              <v:shape w14:anchorId="4BEDF301" id="Text Box 46" o:spid="_x0000_s1074" type="#_x0000_t202" style="width:434.7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" filled="f" stroked="f">
                <v:textbox style="mso-fit-shape-to-text:t">
                  <w:txbxContent>
                    <w:p w14:paraId="0574F2C6" w14:textId="27347522"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Fig 3.3. Full-length Las17 has a greater effect in a pyrene assay than the shorter PPWCA fragment (A) 3 µM actin induced to polymerise alone (black) or in the presence of 0.3 µM truncations of Las17: PPWCA aa300-633 (orange) and the full-length protein (blue).</w:t>
                      </w:r>
                      <w:r w:rsidRPr="00B706AD">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3 repeats (B) Relative initial rate of actin polymerisation. (C) Fold decrease in the lag phase before polymerisation can be observed.</w:t>
                      </w:r>
                    </w:p>
                  </w:txbxContent>
                </v:textbox>
                <w10:anchorlock/>
              </v:shape>
            </w:pict>
          </mc:Fallback>
        </mc:AlternateContent>
      </w:r>
    </w:p>
    <w:p w14:paraId="3525817C" w14:textId="77777777" w:rsidR="005503E4" w:rsidRDefault="005503E4" w:rsidP="00E5114A">
      <w:pPr>
        <w:spacing w:line="360" w:lineRule="auto"/>
        <w:jc w:val="both"/>
        <w:rPr>
          <w:lang w:val="en-GB"/>
        </w:rPr>
      </w:pPr>
    </w:p>
    <w:p w14:paraId="7AE542F7" w14:textId="6F691D97" w:rsidR="005503E4" w:rsidRDefault="005503E4" w:rsidP="00E5114A">
      <w:pPr>
        <w:spacing w:line="360" w:lineRule="auto"/>
        <w:jc w:val="both"/>
        <w:rPr>
          <w:lang w:val="en-GB"/>
        </w:rPr>
      </w:pPr>
      <w:r>
        <w:rPr>
          <w:lang w:val="en-GB"/>
        </w:rPr>
        <w:t xml:space="preserve">Actin only, and actin in the presence of the PPWCA fragment, polymerised as expected. Full-length Las17 reduced the time taken before polymerisation was observed to the same extent as the PPWCA control. Additionally, it promoted rapid actin polymerisation relative to the positive control. This demonstrates that regions outside of the PPWCA can contribute to the Arp2/3-independent activity of Las17 but they do </w:t>
      </w:r>
      <w:r>
        <w:rPr>
          <w:lang w:val="en-GB"/>
        </w:rPr>
        <w:lastRenderedPageBreak/>
        <w:t>not further reduce the time taken before polymerisation is observed, suggesting they do not influence de novo filament nucleation.</w:t>
      </w:r>
      <w:r w:rsidR="00B706AD">
        <w:rPr>
          <w:lang w:val="en-GB"/>
        </w:rPr>
        <w:t xml:space="preserve"> </w:t>
      </w:r>
    </w:p>
    <w:p w14:paraId="48470487" w14:textId="77777777" w:rsidR="005503E4" w:rsidRDefault="005503E4" w:rsidP="00E5114A">
      <w:pPr>
        <w:spacing w:line="360" w:lineRule="auto"/>
        <w:jc w:val="both"/>
        <w:rPr>
          <w:lang w:val="en-GB"/>
        </w:rPr>
      </w:pPr>
    </w:p>
    <w:p w14:paraId="67858030" w14:textId="77777777" w:rsidR="005503E4" w:rsidRDefault="005503E4" w:rsidP="00E5114A">
      <w:pPr>
        <w:pStyle w:val="Heading3"/>
        <w:jc w:val="both"/>
        <w:rPr>
          <w:lang w:val="en-GB"/>
        </w:rPr>
      </w:pPr>
      <w:bookmarkStart w:id="169" w:name="_Toc494222713"/>
      <w:r>
        <w:rPr>
          <w:lang w:val="en-GB"/>
        </w:rPr>
        <w:t>3.2.3 Does the N-terminal of the polyproline region contribute to this additional activity?</w:t>
      </w:r>
      <w:bookmarkEnd w:id="169"/>
    </w:p>
    <w:p w14:paraId="6DF6121A" w14:textId="77777777" w:rsidR="005116FD" w:rsidRPr="005116FD" w:rsidRDefault="005116FD" w:rsidP="00E5114A">
      <w:pPr>
        <w:jc w:val="both"/>
        <w:rPr>
          <w:lang w:val="en-GB"/>
        </w:rPr>
      </w:pPr>
    </w:p>
    <w:p w14:paraId="0793A6C7" w14:textId="34366802" w:rsidR="005503E4" w:rsidRDefault="005503E4" w:rsidP="00E5114A">
      <w:pPr>
        <w:spacing w:line="360" w:lineRule="auto"/>
        <w:jc w:val="both"/>
        <w:rPr>
          <w:lang w:val="en-GB"/>
        </w:rPr>
      </w:pPr>
      <w:r>
        <w:rPr>
          <w:lang w:val="en-GB"/>
        </w:rPr>
        <w:t>The full polyproline region of Las17 starts 120 residues before the PP fragment tested in Urbanek et al 2013. To determine whether this extended polyproline region could be responsible for the</w:t>
      </w:r>
      <w:r w:rsidR="00573225">
        <w:rPr>
          <w:lang w:val="en-GB"/>
        </w:rPr>
        <w:t xml:space="preserve"> extra activity observed in fig </w:t>
      </w:r>
      <w:r>
        <w:rPr>
          <w:lang w:val="en-GB"/>
        </w:rPr>
        <w:t xml:space="preserve">3.3, a new fragment (180-633) was expressed in </w:t>
      </w:r>
      <w:r w:rsidRPr="00573225">
        <w:rPr>
          <w:i/>
          <w:lang w:val="en-GB"/>
        </w:rPr>
        <w:t>E. coli</w:t>
      </w:r>
      <w:r>
        <w:rPr>
          <w:lang w:val="en-GB"/>
        </w:rPr>
        <w:t>, purified and tested for activity in a pyrene assay. It was hypothesised that the additional proline motifs in this region may account for the additional effect of the full-length protein on actin polymerisation.</w:t>
      </w:r>
    </w:p>
    <w:p w14:paraId="4671E501" w14:textId="64C05AEA" w:rsidR="005503E4" w:rsidRDefault="00FD6362" w:rsidP="00E5114A">
      <w:pPr>
        <w:spacing w:line="360" w:lineRule="auto"/>
        <w:jc w:val="both"/>
        <w:rPr>
          <w:lang w:val="en-GB"/>
        </w:rPr>
      </w:pPr>
      <w:r>
        <w:rPr>
          <w:noProof/>
        </w:rPr>
        <w:drawing>
          <wp:inline distT="0" distB="0" distL="0" distR="0" wp14:anchorId="426CB4D3" wp14:editId="36C8E0F0">
            <wp:extent cx="5309870" cy="2943860"/>
            <wp:effectExtent l="0" t="0" r="0" b="254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3.4.png"/>
                    <pic:cNvPicPr/>
                  </pic:nvPicPr>
                  <pic:blipFill>
                    <a:blip r:embed="rId38">
                      <a:extLst>
                        <a:ext uri="{28A0092B-C50C-407E-A947-70E740481C1C}">
                          <a14:useLocalDpi xmlns:a14="http://schemas.microsoft.com/office/drawing/2010/main" val="0"/>
                        </a:ext>
                      </a:extLst>
                    </a:blip>
                    <a:stretch>
                      <a:fillRect/>
                    </a:stretch>
                  </pic:blipFill>
                  <pic:spPr>
                    <a:xfrm>
                      <a:off x="0" y="0"/>
                      <a:ext cx="5309870" cy="2943860"/>
                    </a:xfrm>
                    <a:prstGeom prst="rect">
                      <a:avLst/>
                    </a:prstGeom>
                  </pic:spPr>
                </pic:pic>
              </a:graphicData>
            </a:graphic>
          </wp:inline>
        </w:drawing>
      </w:r>
    </w:p>
    <w:p w14:paraId="1A6B207F" w14:textId="0C1D0A6D" w:rsidR="005503E4" w:rsidRDefault="00FD6362" w:rsidP="00E5114A">
      <w:pPr>
        <w:spacing w:line="360" w:lineRule="auto"/>
        <w:jc w:val="both"/>
        <w:rPr>
          <w:lang w:val="en-GB"/>
        </w:rPr>
      </w:pPr>
      <w:r>
        <w:rPr>
          <w:noProof/>
        </w:rPr>
        <mc:AlternateContent>
          <mc:Choice Requires="wps">
            <w:drawing>
              <wp:inline distT="0" distB="0" distL="0" distR="0" wp14:anchorId="5125AED2" wp14:editId="6321151C">
                <wp:extent cx="5195570" cy="866775"/>
                <wp:effectExtent l="0" t="0" r="0" b="0"/>
                <wp:docPr id="225" name="Text Box 225"/>
                <wp:cNvGraphicFramePr/>
                <a:graphic xmlns:a="http://schemas.openxmlformats.org/drawingml/2006/main">
                  <a:graphicData uri="http://schemas.microsoft.com/office/word/2010/wordprocessingShape">
                    <wps:wsp>
                      <wps:cNvSpPr txBox="1"/>
                      <wps:spPr>
                        <a:xfrm>
                          <a:off x="0" y="0"/>
                          <a:ext cx="5195570" cy="866775"/>
                        </a:xfrm>
                        <a:prstGeom prst="rect">
                          <a:avLst/>
                        </a:prstGeom>
                        <a:noFill/>
                      </wps:spPr>
                      <wps:txbx>
                        <w:txbxContent>
                          <w:p w14:paraId="6CA1F7E1" w14:textId="2F4A743B"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Fig 3.4. Residues 180-300 do not contribute to the Arp2/3-independent activity of Las17(A) 3 µM actin induced to polymerise alone (black) or in the presence of with 0.3 µM truncations of Las17: PPWCA aa300-633 (orange) and 180-633 (red). Representative trace of n=&gt;3 repeats (B) Relative initial rate of actin polymerisation. (C) Fold decrease in the lag phase before polymerisation can be observed.</w:t>
                            </w:r>
                          </w:p>
                        </w:txbxContent>
                      </wps:txbx>
                      <wps:bodyPr wrap="square" rtlCol="0">
                        <a:spAutoFit/>
                      </wps:bodyPr>
                    </wps:wsp>
                  </a:graphicData>
                </a:graphic>
              </wp:inline>
            </w:drawing>
          </mc:Choice>
          <mc:Fallback>
            <w:pict>
              <v:shape w14:anchorId="5125AED2" id="Text Box 225" o:spid="_x0000_s1075" type="#_x0000_t202" style="width:409.1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" filled="f" stroked="f">
                <v:textbox style="mso-fit-shape-to-text:t">
                  <w:txbxContent>
                    <w:p w14:paraId="6CA1F7E1" w14:textId="2F4A743B"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Fig 3.4. Residues 180-300 do not contribute to the Arp2/3-independent activity of Las17(A) 3 µM actin induced to polymerise alone (black) or in the presence of with 0.3 µM truncations of Las17: PPWCA aa300-633 (orange) and 180-633 (red). Representative trace of n=&gt;3 repeats (B) Relative initial rate of actin polymerisation. (C) Fold decrease in the lag phase before polymerisation can be observed.</w:t>
                      </w:r>
                    </w:p>
                  </w:txbxContent>
                </v:textbox>
                <w10:anchorlock/>
              </v:shape>
            </w:pict>
          </mc:Fallback>
        </mc:AlternateContent>
      </w:r>
    </w:p>
    <w:p w14:paraId="1ACA6668" w14:textId="77777777" w:rsidR="005503E4" w:rsidRDefault="005503E4" w:rsidP="00E5114A">
      <w:pPr>
        <w:spacing w:line="360" w:lineRule="auto"/>
        <w:jc w:val="both"/>
        <w:rPr>
          <w:lang w:val="en-GB"/>
        </w:rPr>
      </w:pPr>
    </w:p>
    <w:p w14:paraId="61C75515" w14:textId="77777777" w:rsidR="005503E4" w:rsidRDefault="005503E4" w:rsidP="00E5114A">
      <w:pPr>
        <w:spacing w:line="360" w:lineRule="auto"/>
        <w:jc w:val="both"/>
        <w:rPr>
          <w:lang w:val="en-GB"/>
        </w:rPr>
      </w:pPr>
      <w:r>
        <w:rPr>
          <w:lang w:val="en-GB"/>
        </w:rPr>
        <w:t xml:space="preserve">Actin only, and actin in the presence of the PPWCA positive control, polymerised as expected. The 180-633 fragment reduced the time before polymerisation was observed and increased the rate of polymerisation relative to the actin only control to the same extent as the shorter PPWCA fragment. This shows that the additional activity </w:t>
      </w:r>
      <w:r>
        <w:rPr>
          <w:lang w:val="en-GB"/>
        </w:rPr>
        <w:lastRenderedPageBreak/>
        <w:t>of the full-length protein is not due to the N-terminal portion of the polyproline region. The region aa1-180 must therefore be responsible for this additional activity.</w:t>
      </w:r>
    </w:p>
    <w:p w14:paraId="3717F466" w14:textId="77777777" w:rsidR="005503E4" w:rsidRDefault="005503E4" w:rsidP="00E5114A">
      <w:pPr>
        <w:spacing w:line="360" w:lineRule="auto"/>
        <w:jc w:val="both"/>
        <w:rPr>
          <w:lang w:val="en-GB"/>
        </w:rPr>
      </w:pPr>
    </w:p>
    <w:p w14:paraId="2D07CADE" w14:textId="77777777" w:rsidR="005503E4" w:rsidRDefault="005503E4" w:rsidP="00E5114A">
      <w:pPr>
        <w:pStyle w:val="Heading3"/>
        <w:jc w:val="both"/>
      </w:pPr>
      <w:bookmarkStart w:id="170" w:name="_Toc494222714"/>
      <w:r>
        <w:t>3.2.4 Are the C-terminal proline tracts together with the WCA domain sufficient for Arp2/3 independent activity of Las17?</w:t>
      </w:r>
      <w:bookmarkEnd w:id="170"/>
    </w:p>
    <w:p w14:paraId="6AEBAA6D" w14:textId="77777777" w:rsidR="005116FD" w:rsidRPr="005116FD" w:rsidRDefault="005116FD" w:rsidP="00E5114A">
      <w:pPr>
        <w:jc w:val="both"/>
      </w:pPr>
    </w:p>
    <w:p w14:paraId="1EFE6A03" w14:textId="0E7B0FB5" w:rsidR="005503E4" w:rsidRDefault="005503E4" w:rsidP="00E5114A">
      <w:pPr>
        <w:spacing w:line="360" w:lineRule="auto"/>
        <w:jc w:val="both"/>
      </w:pPr>
      <w:r>
        <w:t xml:space="preserve">Since the polyproline fragment used previously </w:t>
      </w:r>
      <w:r>
        <w:fldChar w:fldCharType="begin" w:fldLock="1"/>
      </w:r>
      <w:r w:rsidR="004121BE">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fldChar w:fldCharType="separate"/>
      </w:r>
      <w:r w:rsidR="00143B78" w:rsidRPr="00143B78">
        <w:rPr>
          <w:noProof/>
        </w:rPr>
        <w:t xml:space="preserve">(Urbanek </w:t>
      </w:r>
      <w:r w:rsidR="00143B78" w:rsidRPr="00143B78">
        <w:rPr>
          <w:i/>
          <w:noProof/>
        </w:rPr>
        <w:t>et al.</w:t>
      </w:r>
      <w:r w:rsidR="00143B78" w:rsidRPr="00143B78">
        <w:rPr>
          <w:noProof/>
        </w:rPr>
        <w:t>, 2013)</w:t>
      </w:r>
      <w:r>
        <w:fldChar w:fldCharType="end"/>
      </w:r>
      <w:r>
        <w:t xml:space="preserve"> was sufficient to explain all of the effect of Las17 on the lag phase in a pyrene assay (fig.3.2), it must contain the key motifs necessary for this activity. To determine the essential element within the polyproline region for the Arp2/3 independent activity of Las17, truncations were generated which included increasing numbers of the C terminal proline tracts.</w:t>
      </w:r>
      <w:r>
        <w:rPr>
          <w:b/>
        </w:rPr>
        <w:t xml:space="preserve"> </w:t>
      </w:r>
      <w:r>
        <w:t xml:space="preserve">These constructs were expressed in </w:t>
      </w:r>
      <w:r w:rsidRPr="00561440">
        <w:rPr>
          <w:i/>
        </w:rPr>
        <w:t>E.</w:t>
      </w:r>
      <w:r w:rsidR="00561440">
        <w:rPr>
          <w:i/>
        </w:rPr>
        <w:t xml:space="preserve"> </w:t>
      </w:r>
      <w:r w:rsidRPr="00561440">
        <w:rPr>
          <w:i/>
        </w:rPr>
        <w:t>coli</w:t>
      </w:r>
      <w:r>
        <w:t>, purified and the effect of these fragments on actin polymerisation was tested in a pyrene assay. These fragments were compared to a longer length of Las17 which contained both the polyproline region and the WCA domain, the PPWCA.</w:t>
      </w:r>
    </w:p>
    <w:p w14:paraId="2135B3E2" w14:textId="77777777" w:rsidR="005503E4" w:rsidRDefault="005503E4" w:rsidP="00E5114A">
      <w:pPr>
        <w:spacing w:line="360" w:lineRule="auto"/>
        <w:jc w:val="both"/>
      </w:pPr>
    </w:p>
    <w:p w14:paraId="2442A0D2" w14:textId="7266C429" w:rsidR="005503E4" w:rsidRDefault="00CF4713" w:rsidP="00E5114A">
      <w:pPr>
        <w:spacing w:line="360" w:lineRule="auto"/>
        <w:jc w:val="both"/>
      </w:pPr>
      <w:r>
        <w:rPr>
          <w:noProof/>
        </w:rPr>
        <w:drawing>
          <wp:inline distT="0" distB="0" distL="0" distR="0" wp14:anchorId="6B805FEA" wp14:editId="5995B731">
            <wp:extent cx="5309870" cy="252412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3.5.png"/>
                    <pic:cNvPicPr/>
                  </pic:nvPicPr>
                  <pic:blipFill>
                    <a:blip r:embed="rId39">
                      <a:extLst>
                        <a:ext uri="{28A0092B-C50C-407E-A947-70E740481C1C}">
                          <a14:useLocalDpi xmlns:a14="http://schemas.microsoft.com/office/drawing/2010/main" val="0"/>
                        </a:ext>
                      </a:extLst>
                    </a:blip>
                    <a:stretch>
                      <a:fillRect/>
                    </a:stretch>
                  </pic:blipFill>
                  <pic:spPr>
                    <a:xfrm>
                      <a:off x="0" y="0"/>
                      <a:ext cx="5309870" cy="2524125"/>
                    </a:xfrm>
                    <a:prstGeom prst="rect">
                      <a:avLst/>
                    </a:prstGeom>
                  </pic:spPr>
                </pic:pic>
              </a:graphicData>
            </a:graphic>
          </wp:inline>
        </w:drawing>
      </w:r>
    </w:p>
    <w:p w14:paraId="2B206937" w14:textId="6BBE7C0C" w:rsidR="005503E4" w:rsidRDefault="00CF4713" w:rsidP="00E5114A">
      <w:pPr>
        <w:spacing w:line="360" w:lineRule="auto"/>
        <w:jc w:val="both"/>
        <w:rPr>
          <w:b/>
        </w:rPr>
      </w:pPr>
      <w:r>
        <w:rPr>
          <w:b/>
          <w:noProof/>
        </w:rPr>
        <mc:AlternateContent>
          <mc:Choice Requires="wps">
            <w:drawing>
              <wp:inline distT="0" distB="0" distL="0" distR="0" wp14:anchorId="05A9D02C" wp14:editId="5F424998">
                <wp:extent cx="5309870" cy="866775"/>
                <wp:effectExtent l="0" t="0" r="0" b="0"/>
                <wp:docPr id="228" name="Text Box 228"/>
                <wp:cNvGraphicFramePr/>
                <a:graphic xmlns:a="http://schemas.openxmlformats.org/drawingml/2006/main">
                  <a:graphicData uri="http://schemas.microsoft.com/office/word/2010/wordprocessingShape">
                    <wps:wsp>
                      <wps:cNvSpPr txBox="1"/>
                      <wps:spPr>
                        <a:xfrm>
                          <a:off x="0" y="0"/>
                          <a:ext cx="5309870" cy="866775"/>
                        </a:xfrm>
                        <a:prstGeom prst="rect">
                          <a:avLst/>
                        </a:prstGeom>
                        <a:noFill/>
                      </wps:spPr>
                      <wps:txbx>
                        <w:txbxContent>
                          <w:p w14:paraId="1074E956" w14:textId="009CB99F"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 xml:space="preserve">Fig 3.5. The C-terminal proline tracts are insufficient for the Arp2/3-independent activity of Las17. (A) 3 µM actin induced to polymerise alone (black) or in the presence of 0.3 µM truncations of Las17: PPWCA aa300-633 (orange) aa490-633 (blue) aa460-633 (green) aa414-633 (yellow). Representative trace of n=&gt;3 repeats. (B Relative initial rate of actin polymerisation. (C) Fold decrease in the lag phase before polymerisation can be observed. </w:t>
                            </w:r>
                          </w:p>
                        </w:txbxContent>
                      </wps:txbx>
                      <wps:bodyPr wrap="square" rtlCol="0">
                        <a:spAutoFit/>
                      </wps:bodyPr>
                    </wps:wsp>
                  </a:graphicData>
                </a:graphic>
              </wp:inline>
            </w:drawing>
          </mc:Choice>
          <mc:Fallback>
            <w:pict>
              <v:shape w14:anchorId="05A9D02C" id="Text Box 228" o:spid="_x0000_s1076" type="#_x0000_t202" style="width:418.1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" filled="f" stroked="f">
                <v:textbox style="mso-fit-shape-to-text:t">
                  <w:txbxContent>
                    <w:p w14:paraId="1074E956" w14:textId="009CB99F"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 xml:space="preserve">Fig 3.5. The C-terminal proline tracts are insufficient for the Arp2/3-independent activity of Las17. (A) 3 µM actin induced to polymerise alone (black) or in the presence of 0.3 µM truncations of Las17: PPWCA aa300-633 (orange) aa490-633 (blue) aa460-633 (green) aa414-633 (yellow). Representative trace of n=&gt;3 repeats. (B Relative initial rate of actin polymerisation. (C) Fold decrease in the lag phase before polymerisation can be observed. </w:t>
                      </w:r>
                    </w:p>
                  </w:txbxContent>
                </v:textbox>
                <w10:anchorlock/>
              </v:shape>
            </w:pict>
          </mc:Fallback>
        </mc:AlternateContent>
      </w:r>
    </w:p>
    <w:p w14:paraId="5FA1B3FB" w14:textId="77777777" w:rsidR="00CF4713" w:rsidRPr="001E7E71" w:rsidRDefault="00CF4713" w:rsidP="00E5114A">
      <w:pPr>
        <w:spacing w:line="360" w:lineRule="auto"/>
        <w:jc w:val="both"/>
        <w:rPr>
          <w:b/>
        </w:rPr>
      </w:pPr>
    </w:p>
    <w:p w14:paraId="15711D0E" w14:textId="4985EEA4" w:rsidR="005503E4" w:rsidRPr="001C6749" w:rsidRDefault="00561440" w:rsidP="00E5114A">
      <w:pPr>
        <w:spacing w:line="360" w:lineRule="auto"/>
        <w:jc w:val="both"/>
      </w:pPr>
      <w:r>
        <w:t xml:space="preserve">As shown in fig </w:t>
      </w:r>
      <w:r w:rsidR="005503E4">
        <w:t>3.5, a</w:t>
      </w:r>
      <w:r w:rsidR="005503E4" w:rsidRPr="00AA72EA">
        <w:t xml:space="preserve">ctin </w:t>
      </w:r>
      <w:r w:rsidR="005503E4">
        <w:t>alone (black line) polymerised as expected</w:t>
      </w:r>
      <w:r w:rsidR="005503E4" w:rsidRPr="00733830">
        <w:t>.</w:t>
      </w:r>
      <w:r w:rsidR="005503E4">
        <w:rPr>
          <w:b/>
        </w:rPr>
        <w:t xml:space="preserve"> </w:t>
      </w:r>
      <w:r w:rsidR="005503E4">
        <w:t xml:space="preserve">In the presence of the PPWCA fragment the rate of total polymerisation was increased and lag decreased. In contrast, none of the shorter fragments had </w:t>
      </w:r>
      <w:del w:id="171" w:author="Ellen Allwood" w:date="2017-07-25T20:19:00Z">
        <w:r w:rsidR="005503E4" w:rsidDel="000341F3">
          <w:delText>a positive</w:delText>
        </w:r>
      </w:del>
      <w:r w:rsidR="005503E4">
        <w:t xml:space="preserve">any clear effect relative to </w:t>
      </w:r>
      <w:r w:rsidR="005503E4">
        <w:lastRenderedPageBreak/>
        <w:t>the actin only control. These results show that residues within the N terminal half of the polyproline region are necessary for the Arp2/3-independent activity of Las17.</w:t>
      </w:r>
    </w:p>
    <w:p w14:paraId="2F744CCC" w14:textId="77777777" w:rsidR="005503E4" w:rsidRDefault="005503E4" w:rsidP="00E5114A">
      <w:pPr>
        <w:spacing w:line="360" w:lineRule="auto"/>
        <w:jc w:val="both"/>
        <w:rPr>
          <w:rFonts w:cs="Helvetica Neue"/>
          <w:b/>
          <w:bCs/>
        </w:rPr>
      </w:pPr>
    </w:p>
    <w:p w14:paraId="1BB2F61E" w14:textId="77777777" w:rsidR="005503E4" w:rsidRDefault="005503E4" w:rsidP="00E5114A">
      <w:pPr>
        <w:pStyle w:val="Heading3"/>
        <w:jc w:val="both"/>
      </w:pPr>
      <w:bookmarkStart w:id="172" w:name="_Toc494222715"/>
      <w:r>
        <w:t>3.2.5 What effect does the region 300-422 have on actin polymerisation?</w:t>
      </w:r>
      <w:bookmarkEnd w:id="172"/>
    </w:p>
    <w:p w14:paraId="14216F0D" w14:textId="77777777" w:rsidR="005116FD" w:rsidRPr="005116FD" w:rsidRDefault="005116FD" w:rsidP="00E5114A">
      <w:pPr>
        <w:jc w:val="both"/>
      </w:pPr>
    </w:p>
    <w:p w14:paraId="3B98A5BB" w14:textId="214C44B6" w:rsidR="005503E4" w:rsidRDefault="005503E4" w:rsidP="00E5114A">
      <w:pPr>
        <w:spacing w:line="360" w:lineRule="auto"/>
        <w:jc w:val="both"/>
      </w:pPr>
      <w:r w:rsidRPr="00277359">
        <w:t>Since</w:t>
      </w:r>
      <w:r w:rsidR="00561440">
        <w:t xml:space="preserve"> the C terminal (aa414-633, fig </w:t>
      </w:r>
      <w:r>
        <w:t xml:space="preserve">3.5) of the polyproline region of Las17 was insufficient to promote actin polymerisation in the absence of the Arp2/3 complex, it was clear that the region </w:t>
      </w:r>
      <w:r w:rsidRPr="001A3B52">
        <w:t>aa300-414</w:t>
      </w:r>
      <w:r>
        <w:t xml:space="preserve"> must be necessary for this Las17 activity. To test whether the region was sufficient to promote actin nucleation on its own, a short </w:t>
      </w:r>
      <w:r w:rsidRPr="009C7643">
        <w:t>fragment</w:t>
      </w:r>
      <w:r w:rsidRPr="00E07A04">
        <w:rPr>
          <w:b/>
        </w:rPr>
        <w:t xml:space="preserve"> </w:t>
      </w:r>
      <w:r>
        <w:t>of Las17 (aa300-422) was generated and tested for activity in a pyrene assay. The activity of this fragment was compared to that of the longer polyproline fragments tested in Urbanek et al 2013.</w:t>
      </w:r>
    </w:p>
    <w:p w14:paraId="6F75B207" w14:textId="77777777" w:rsidR="00FB775D" w:rsidRDefault="00FB775D" w:rsidP="00E5114A">
      <w:pPr>
        <w:spacing w:line="360" w:lineRule="auto"/>
        <w:jc w:val="both"/>
      </w:pPr>
    </w:p>
    <w:p w14:paraId="113BAECE" w14:textId="243E1F65" w:rsidR="00FB775D" w:rsidRDefault="00FB775D" w:rsidP="00E5114A">
      <w:pPr>
        <w:spacing w:line="360" w:lineRule="auto"/>
        <w:jc w:val="both"/>
      </w:pPr>
      <w:r>
        <w:rPr>
          <w:noProof/>
        </w:rPr>
        <w:drawing>
          <wp:inline distT="0" distB="0" distL="0" distR="0" wp14:anchorId="7E471FAF" wp14:editId="454FC2CC">
            <wp:extent cx="5309870" cy="2943860"/>
            <wp:effectExtent l="0" t="0" r="0" b="254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3.7.png"/>
                    <pic:cNvPicPr/>
                  </pic:nvPicPr>
                  <pic:blipFill>
                    <a:blip r:embed="rId40">
                      <a:extLst>
                        <a:ext uri="{28A0092B-C50C-407E-A947-70E740481C1C}">
                          <a14:useLocalDpi xmlns:a14="http://schemas.microsoft.com/office/drawing/2010/main" val="0"/>
                        </a:ext>
                      </a:extLst>
                    </a:blip>
                    <a:stretch>
                      <a:fillRect/>
                    </a:stretch>
                  </pic:blipFill>
                  <pic:spPr>
                    <a:xfrm>
                      <a:off x="0" y="0"/>
                      <a:ext cx="5309870" cy="2943860"/>
                    </a:xfrm>
                    <a:prstGeom prst="rect">
                      <a:avLst/>
                    </a:prstGeom>
                  </pic:spPr>
                </pic:pic>
              </a:graphicData>
            </a:graphic>
          </wp:inline>
        </w:drawing>
      </w:r>
    </w:p>
    <w:p w14:paraId="6A1ABFB0" w14:textId="75219EDB" w:rsidR="005503E4" w:rsidRDefault="005503E4" w:rsidP="00E5114A">
      <w:pPr>
        <w:spacing w:line="360" w:lineRule="auto"/>
        <w:jc w:val="both"/>
      </w:pPr>
      <w:r w:rsidRPr="00A81108">
        <w:rPr>
          <w:noProof/>
        </w:rPr>
        <w:t xml:space="preserve"> </w:t>
      </w:r>
      <w:r w:rsidR="00626547">
        <w:rPr>
          <w:noProof/>
        </w:rPr>
        <mc:AlternateContent>
          <mc:Choice Requires="wps">
            <w:drawing>
              <wp:inline distT="0" distB="0" distL="0" distR="0" wp14:anchorId="25D81B37" wp14:editId="0CA92117">
                <wp:extent cx="4966970" cy="866775"/>
                <wp:effectExtent l="0" t="0" r="0" b="0"/>
                <wp:docPr id="236" name="Text Box 236"/>
                <wp:cNvGraphicFramePr/>
                <a:graphic xmlns:a="http://schemas.openxmlformats.org/drawingml/2006/main">
                  <a:graphicData uri="http://schemas.microsoft.com/office/word/2010/wordprocessingShape">
                    <wps:wsp>
                      <wps:cNvSpPr txBox="1"/>
                      <wps:spPr>
                        <a:xfrm>
                          <a:off x="0" y="0"/>
                          <a:ext cx="4966970" cy="866775"/>
                        </a:xfrm>
                        <a:prstGeom prst="rect">
                          <a:avLst/>
                        </a:prstGeom>
                        <a:noFill/>
                      </wps:spPr>
                      <wps:txbx>
                        <w:txbxContent>
                          <w:p w14:paraId="2C6FAA1B" w14:textId="49F2AAE9"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 xml:space="preserve">Fig 3.6. The N-terminal of the polyproline region is sufficient for the Arp2/3 independent reduction of the lag phase in the presence of Las17. (A) 3 µM actin induced to polymerise alone (black) or in the presence of 0.3 µM truncations of Las17: PP aa300-536 (orange) aa300-422 (red). Representative trace of n=&gt;3 repeats. (B) First 30 minutes of pyrene assay from fig 3.4.A. (C) Fold decrease in the lag phase before polymerisation can be observed. </w:t>
                            </w:r>
                          </w:p>
                        </w:txbxContent>
                      </wps:txbx>
                      <wps:bodyPr wrap="square" rtlCol="0">
                        <a:spAutoFit/>
                      </wps:bodyPr>
                    </wps:wsp>
                  </a:graphicData>
                </a:graphic>
              </wp:inline>
            </w:drawing>
          </mc:Choice>
          <mc:Fallback>
            <w:pict>
              <v:shape w14:anchorId="25D81B37" id="Text Box 236" o:spid="_x0000_s1077" type="#_x0000_t202" style="width:391.1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" filled="f" stroked="f">
                <v:textbox style="mso-fit-shape-to-text:t">
                  <w:txbxContent>
                    <w:p w14:paraId="2C6FAA1B" w14:textId="49F2AAE9"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rPr>
                        <w:t xml:space="preserve">Fig 3.6. The N-terminal of the polyproline region is sufficient for the Arp2/3 independent reduction of the lag phase in the presence of Las17. (A) 3 µM actin induced to polymerise alone (black) or in the presence of 0.3 µM truncations of Las17: PP aa300-536 (orange) aa300-422 (red). Representative trace of n=&gt;3 repeats. (B) First 30 minutes of pyrene assay from fig 3.4.A. (C) Fold decrease in the lag phase before polymerisation can be observed. </w:t>
                      </w:r>
                    </w:p>
                  </w:txbxContent>
                </v:textbox>
                <w10:anchorlock/>
              </v:shape>
            </w:pict>
          </mc:Fallback>
        </mc:AlternateContent>
      </w:r>
    </w:p>
    <w:p w14:paraId="1F38AB17" w14:textId="77777777" w:rsidR="005503E4" w:rsidRDefault="005503E4" w:rsidP="00E5114A">
      <w:pPr>
        <w:spacing w:line="360" w:lineRule="auto"/>
        <w:jc w:val="both"/>
      </w:pPr>
    </w:p>
    <w:p w14:paraId="5C085743" w14:textId="18F637E6" w:rsidR="005503E4" w:rsidRDefault="00561440" w:rsidP="00E5114A">
      <w:pPr>
        <w:spacing w:line="360" w:lineRule="auto"/>
        <w:jc w:val="both"/>
      </w:pPr>
      <w:r>
        <w:t xml:space="preserve">As shown in fig </w:t>
      </w:r>
      <w:r w:rsidR="005503E4">
        <w:t xml:space="preserve">3.6, the actin only control </w:t>
      </w:r>
      <w:r w:rsidR="005503E4" w:rsidRPr="008F21F9">
        <w:t>(black line)</w:t>
      </w:r>
      <w:r w:rsidR="005503E4">
        <w:t xml:space="preserve"> polymerised</w:t>
      </w:r>
      <w:r w:rsidR="005503E4">
        <w:rPr>
          <w:b/>
        </w:rPr>
        <w:t xml:space="preserve"> </w:t>
      </w:r>
      <w:r w:rsidR="005503E4">
        <w:t>as expected. The PP fragment (orange line) reduced the time taken before polymerisation was observed and increased the rate of total polymerisation. The short aa300-422 fragment</w:t>
      </w:r>
      <w:r w:rsidR="005503E4">
        <w:rPr>
          <w:b/>
        </w:rPr>
        <w:t xml:space="preserve"> </w:t>
      </w:r>
      <w:r w:rsidR="005503E4">
        <w:t xml:space="preserve">reduced the time taken before polymerisation was observed to a similar extent. This region is </w:t>
      </w:r>
      <w:r w:rsidR="005503E4">
        <w:lastRenderedPageBreak/>
        <w:t xml:space="preserve">therefore sufficient to explain the effect of Las17 on the lag phase of a pyrene assay in the absence of the Arp2/3 complex. </w:t>
      </w:r>
    </w:p>
    <w:p w14:paraId="4708913D" w14:textId="77777777" w:rsidR="005503E4" w:rsidRDefault="005503E4" w:rsidP="00E5114A">
      <w:pPr>
        <w:spacing w:line="360" w:lineRule="auto"/>
        <w:jc w:val="both"/>
      </w:pPr>
    </w:p>
    <w:p w14:paraId="2EB89A37" w14:textId="77777777" w:rsidR="005503E4" w:rsidRDefault="005503E4" w:rsidP="00E5114A">
      <w:pPr>
        <w:spacing w:line="360" w:lineRule="auto"/>
        <w:jc w:val="both"/>
      </w:pPr>
      <w:r>
        <w:t xml:space="preserve">The aa300-422 fragment has a complicated effect in a pyrene assay. After reducing the lag period, the initial increase in total polymerisation is slow relative even to the actin only control. After roughly 50 minutes this rate changes markedly and very rapid polymerisation is observed. This not easy to explain using a bulk assay alone and was described and further investigated in </w:t>
      </w:r>
      <w:r w:rsidRPr="001A3B52">
        <w:t>chapter 5.</w:t>
      </w:r>
      <w:r>
        <w:rPr>
          <w:b/>
        </w:rPr>
        <w:t xml:space="preserve"> </w:t>
      </w:r>
    </w:p>
    <w:p w14:paraId="7B010DA3" w14:textId="77777777" w:rsidR="005503E4" w:rsidRDefault="005503E4" w:rsidP="00E5114A">
      <w:pPr>
        <w:spacing w:line="360" w:lineRule="auto"/>
        <w:jc w:val="both"/>
      </w:pPr>
    </w:p>
    <w:p w14:paraId="7275285D" w14:textId="77777777" w:rsidR="005503E4" w:rsidRDefault="005503E4" w:rsidP="00E5114A">
      <w:pPr>
        <w:pStyle w:val="Heading3"/>
        <w:jc w:val="both"/>
      </w:pPr>
      <w:bookmarkStart w:id="173" w:name="_Toc494222716"/>
      <w:r>
        <w:t>3.2.6 Does the N-terminal of the polyproline region promote de novo filament formation?</w:t>
      </w:r>
      <w:bookmarkEnd w:id="173"/>
    </w:p>
    <w:p w14:paraId="61AE0616" w14:textId="77777777" w:rsidR="005116FD" w:rsidRPr="005116FD" w:rsidRDefault="005116FD" w:rsidP="00E5114A">
      <w:pPr>
        <w:jc w:val="both"/>
      </w:pPr>
    </w:p>
    <w:p w14:paraId="139A6542" w14:textId="77777777" w:rsidR="005503E4" w:rsidRDefault="005503E4" w:rsidP="00E5114A">
      <w:pPr>
        <w:spacing w:line="360" w:lineRule="auto"/>
        <w:jc w:val="both"/>
      </w:pPr>
      <w:r>
        <w:t xml:space="preserve">To confirm that the reduction in the lag phase observed in a pyrene assay really does correlate with an increase in filament formation, TIRF microscopy was used to allow for the direct visualisation of individual filaments. Rabbit muscle actin spiked with fluorescently labeled monomer was induced to polymerise by the addition of salt in the presence or absence of different fragments of Las17. </w:t>
      </w:r>
    </w:p>
    <w:p w14:paraId="252B56FE" w14:textId="77777777" w:rsidR="005503E4" w:rsidRDefault="005503E4" w:rsidP="00E5114A">
      <w:pPr>
        <w:spacing w:line="360" w:lineRule="auto"/>
        <w:jc w:val="both"/>
      </w:pPr>
    </w:p>
    <w:p w14:paraId="0AB502BA" w14:textId="2919D1D5" w:rsidR="005503E4" w:rsidRDefault="0023319D" w:rsidP="00E5114A">
      <w:pPr>
        <w:spacing w:line="360" w:lineRule="auto"/>
        <w:jc w:val="both"/>
      </w:pPr>
      <w:r w:rsidRPr="0023319D">
        <w:drawing>
          <wp:inline distT="0" distB="0" distL="0" distR="0" wp14:anchorId="5E93A09C" wp14:editId="4D99F2B6">
            <wp:extent cx="3878100" cy="3035886"/>
            <wp:effectExtent l="0" t="0" r="8255" b="1270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02340" cy="3054862"/>
                    </a:xfrm>
                    <a:prstGeom prst="rect">
                      <a:avLst/>
                    </a:prstGeom>
                  </pic:spPr>
                </pic:pic>
              </a:graphicData>
            </a:graphic>
          </wp:inline>
        </w:drawing>
      </w:r>
    </w:p>
    <w:p w14:paraId="5D3652BD" w14:textId="3E7DC943" w:rsidR="005503E4" w:rsidRDefault="00A5140A" w:rsidP="00E5114A">
      <w:pPr>
        <w:spacing w:line="360" w:lineRule="auto"/>
        <w:jc w:val="both"/>
      </w:pPr>
      <w:r>
        <w:rPr>
          <w:noProof/>
        </w:rPr>
        <mc:AlternateContent>
          <mc:Choice Requires="wps">
            <w:drawing>
              <wp:inline distT="0" distB="0" distL="0" distR="0" wp14:anchorId="28E4A911" wp14:editId="10F7C41C">
                <wp:extent cx="3860800" cy="707886"/>
                <wp:effectExtent l="0" t="0" r="0" b="0"/>
                <wp:docPr id="180" name="Text Box 180"/>
                <wp:cNvGraphicFramePr/>
                <a:graphic xmlns:a="http://schemas.openxmlformats.org/drawingml/2006/main">
                  <a:graphicData uri="http://schemas.microsoft.com/office/word/2010/wordprocessingShape">
                    <wps:wsp>
                      <wps:cNvSpPr txBox="1"/>
                      <wps:spPr>
                        <a:xfrm>
                          <a:off x="0" y="0"/>
                          <a:ext cx="3860800" cy="707886"/>
                        </a:xfrm>
                        <a:prstGeom prst="rect">
                          <a:avLst/>
                        </a:prstGeom>
                        <a:noFill/>
                      </wps:spPr>
                      <wps:txbx>
                        <w:txbxContent>
                          <w:p w14:paraId="05B13942" w14:textId="77777777" w:rsidR="00F410B7" w:rsidRDefault="00F410B7" w:rsidP="0023319D">
                            <w:pPr>
                              <w:pStyle w:val="NormalWeb"/>
                              <w:spacing w:before="0" w:beforeAutospacing="0" w:after="0" w:afterAutospacing="0"/>
                            </w:pPr>
                            <w:r>
                              <w:rPr>
                                <w:rFonts w:asciiTheme="minorHAnsi" w:hAnsi="Calibri" w:cstheme="minorBidi"/>
                                <w:color w:val="000000" w:themeColor="text1"/>
                                <w:kern w:val="24"/>
                                <w:sz w:val="20"/>
                                <w:szCs w:val="20"/>
                              </w:rPr>
                              <w:t>Fig 3.7. The aa300-422 fragment is sufficient to promote filament nucleation. Number of filaments observed after 10 minutes, relative to actin only control (black), in the presence of aa300-422 (1.63</w:t>
                            </w:r>
                            <w:r>
                              <w:rPr>
                                <w:rFonts w:ascii="Calibri" w:eastAsia="Times New Roman" w:hAnsi="Calibri"/>
                                <w:color w:val="000000"/>
                                <w:kern w:val="24"/>
                                <w:sz w:val="20"/>
                                <w:szCs w:val="20"/>
                              </w:rPr>
                              <w:t xml:space="preserve"> ± 0.25</w:t>
                            </w:r>
                            <w:r>
                              <w:rPr>
                                <w:rFonts w:asciiTheme="minorHAnsi" w:hAnsi="Calibri" w:cstheme="minorBidi"/>
                                <w:color w:val="000000" w:themeColor="text1"/>
                                <w:kern w:val="24"/>
                                <w:sz w:val="20"/>
                                <w:szCs w:val="20"/>
                              </w:rPr>
                              <w:t>, red) or 300-536 (1.43</w:t>
                            </w:r>
                            <w:r>
                              <w:rPr>
                                <w:rFonts w:ascii="Calibri" w:eastAsia="Times New Roman" w:hAnsi="Calibri"/>
                                <w:color w:val="000000"/>
                                <w:kern w:val="24"/>
                                <w:sz w:val="20"/>
                                <w:szCs w:val="20"/>
                              </w:rPr>
                              <w:t xml:space="preserve"> </w:t>
                            </w:r>
                            <w:r>
                              <w:rPr>
                                <w:rFonts w:ascii="Calibri" w:eastAsia="Times New Roman"/>
                                <w:color w:val="000000"/>
                                <w:kern w:val="24"/>
                                <w:sz w:val="20"/>
                                <w:szCs w:val="20"/>
                              </w:rPr>
                              <w:t>±</w:t>
                            </w:r>
                            <w:r>
                              <w:rPr>
                                <w:rFonts w:ascii="Calibri" w:eastAsia="Times New Roman"/>
                                <w:color w:val="000000"/>
                                <w:kern w:val="24"/>
                                <w:sz w:val="20"/>
                                <w:szCs w:val="20"/>
                              </w:rPr>
                              <w:t xml:space="preserve"> 0.39,</w:t>
                            </w:r>
                            <w:r>
                              <w:rPr>
                                <w:rFonts w:asciiTheme="minorHAnsi" w:hAnsi="Calibri" w:cstheme="minorBidi"/>
                                <w:color w:val="000000" w:themeColor="text1"/>
                                <w:kern w:val="24"/>
                                <w:sz w:val="20"/>
                                <w:szCs w:val="20"/>
                              </w:rPr>
                              <w:t xml:space="preserve"> orange) n=3.</w:t>
                            </w:r>
                          </w:p>
                        </w:txbxContent>
                      </wps:txbx>
                      <wps:bodyPr wrap="square" rtlCol="0">
                        <a:spAutoFit/>
                      </wps:bodyPr>
                    </wps:wsp>
                  </a:graphicData>
                </a:graphic>
              </wp:inline>
            </w:drawing>
          </mc:Choice>
          <mc:Fallback>
            <w:pict>
              <v:shape w14:anchorId="28E4A911" id="Text Box 180" o:spid="_x0000_s1078" type="#_x0000_t202" style="width:304pt;height:55.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" filled="f" stroked="f">
                <v:textbox style="mso-fit-shape-to-text:t">
                  <w:txbxContent>
                    <w:p w14:paraId="05B13942" w14:textId="77777777" w:rsidR="00F410B7" w:rsidRDefault="00F410B7" w:rsidP="0023319D">
                      <w:pPr>
                        <w:pStyle w:val="NormalWeb"/>
                        <w:spacing w:before="0" w:beforeAutospacing="0" w:after="0" w:afterAutospacing="0"/>
                      </w:pPr>
                      <w:r>
                        <w:rPr>
                          <w:rFonts w:asciiTheme="minorHAnsi" w:hAnsi="Calibri" w:cstheme="minorBidi"/>
                          <w:color w:val="000000" w:themeColor="text1"/>
                          <w:kern w:val="24"/>
                          <w:sz w:val="20"/>
                          <w:szCs w:val="20"/>
                        </w:rPr>
                        <w:t>Fig 3.7. The aa300-422 fragment is sufficient to promote filament nucleation. Number of filaments observed after 10 minutes, relative to actin only control (black), in the presence of aa300-422 (1.63</w:t>
                      </w:r>
                      <w:r>
                        <w:rPr>
                          <w:rFonts w:ascii="Calibri" w:eastAsia="Times New Roman" w:hAnsi="Calibri"/>
                          <w:color w:val="000000"/>
                          <w:kern w:val="24"/>
                          <w:sz w:val="20"/>
                          <w:szCs w:val="20"/>
                        </w:rPr>
                        <w:t xml:space="preserve"> ± 0.25</w:t>
                      </w:r>
                      <w:r>
                        <w:rPr>
                          <w:rFonts w:asciiTheme="minorHAnsi" w:hAnsi="Calibri" w:cstheme="minorBidi"/>
                          <w:color w:val="000000" w:themeColor="text1"/>
                          <w:kern w:val="24"/>
                          <w:sz w:val="20"/>
                          <w:szCs w:val="20"/>
                        </w:rPr>
                        <w:t>, red) or 300-536 (1.43</w:t>
                      </w:r>
                      <w:r>
                        <w:rPr>
                          <w:rFonts w:ascii="Calibri" w:eastAsia="Times New Roman" w:hAnsi="Calibri"/>
                          <w:color w:val="000000"/>
                          <w:kern w:val="24"/>
                          <w:sz w:val="20"/>
                          <w:szCs w:val="20"/>
                        </w:rPr>
                        <w:t xml:space="preserve"> </w:t>
                      </w:r>
                      <w:r>
                        <w:rPr>
                          <w:rFonts w:ascii="Calibri" w:eastAsia="Times New Roman"/>
                          <w:color w:val="000000"/>
                          <w:kern w:val="24"/>
                          <w:sz w:val="20"/>
                          <w:szCs w:val="20"/>
                        </w:rPr>
                        <w:t>±</w:t>
                      </w:r>
                      <w:r>
                        <w:rPr>
                          <w:rFonts w:ascii="Calibri" w:eastAsia="Times New Roman"/>
                          <w:color w:val="000000"/>
                          <w:kern w:val="24"/>
                          <w:sz w:val="20"/>
                          <w:szCs w:val="20"/>
                        </w:rPr>
                        <w:t xml:space="preserve"> 0.39,</w:t>
                      </w:r>
                      <w:r>
                        <w:rPr>
                          <w:rFonts w:asciiTheme="minorHAnsi" w:hAnsi="Calibri" w:cstheme="minorBidi"/>
                          <w:color w:val="000000" w:themeColor="text1"/>
                          <w:kern w:val="24"/>
                          <w:sz w:val="20"/>
                          <w:szCs w:val="20"/>
                        </w:rPr>
                        <w:t xml:space="preserve"> orange) n=3.</w:t>
                      </w:r>
                    </w:p>
                  </w:txbxContent>
                </v:textbox>
                <w10:anchorlock/>
              </v:shape>
            </w:pict>
          </mc:Fallback>
        </mc:AlternateContent>
      </w:r>
    </w:p>
    <w:p w14:paraId="07D7480B" w14:textId="692BAC3D" w:rsidR="00A5140A" w:rsidRDefault="00A5140A" w:rsidP="00E5114A">
      <w:pPr>
        <w:spacing w:line="360" w:lineRule="auto"/>
        <w:jc w:val="both"/>
        <w:rPr>
          <w:b/>
        </w:rPr>
      </w:pPr>
    </w:p>
    <w:p w14:paraId="28DB700F" w14:textId="7E42BC26" w:rsidR="00A5140A" w:rsidRDefault="00A5140A" w:rsidP="00E5114A">
      <w:pPr>
        <w:spacing w:line="360" w:lineRule="auto"/>
        <w:jc w:val="both"/>
        <w:rPr>
          <w:b/>
        </w:rPr>
      </w:pPr>
    </w:p>
    <w:p w14:paraId="2A9645AF" w14:textId="2C8BD853" w:rsidR="00A5140A" w:rsidRPr="006F5F80" w:rsidRDefault="00A5140A" w:rsidP="00E5114A">
      <w:pPr>
        <w:spacing w:line="360" w:lineRule="auto"/>
        <w:jc w:val="both"/>
        <w:rPr>
          <w:b/>
        </w:rPr>
      </w:pPr>
    </w:p>
    <w:p w14:paraId="08110D35" w14:textId="77777777" w:rsidR="005503E4" w:rsidRDefault="005503E4" w:rsidP="00E5114A">
      <w:pPr>
        <w:spacing w:line="360" w:lineRule="auto"/>
        <w:jc w:val="both"/>
      </w:pPr>
    </w:p>
    <w:p w14:paraId="113456FD" w14:textId="77777777" w:rsidR="005503E4" w:rsidRDefault="005503E4" w:rsidP="00E5114A">
      <w:pPr>
        <w:spacing w:line="360" w:lineRule="auto"/>
        <w:jc w:val="both"/>
      </w:pPr>
      <w:r>
        <w:t>In the presence of the aa300-422 fragment, 1.6-fold more filaments are observed than when actin polymerised on its own. As expected this fragment is sufficient to explain all of the additional filaments that form in the presence of the larger polyproline fragment, confirming that this is the minimal region required for the Arp2/3-independent filament nucleation activity of Las17. It is clear that this region of the protein is of fundamental importance in the activity of Las17 and it was therefore decided to look more closely within this region to determine the key sequence elements</w:t>
      </w:r>
      <w:ins w:id="174" w:author="Joe Tyler" w:date="2017-07-30T13:12:00Z">
        <w:r>
          <w:t>.</w:t>
        </w:r>
      </w:ins>
    </w:p>
    <w:p w14:paraId="1FF9EC3F" w14:textId="77777777" w:rsidR="005503E4" w:rsidRPr="00B1559B" w:rsidRDefault="005503E4" w:rsidP="00E5114A">
      <w:pPr>
        <w:spacing w:line="360" w:lineRule="auto"/>
        <w:jc w:val="both"/>
      </w:pPr>
    </w:p>
    <w:p w14:paraId="51E8F98A" w14:textId="77777777" w:rsidR="005503E4" w:rsidRDefault="005503E4" w:rsidP="00E5114A">
      <w:pPr>
        <w:pStyle w:val="Heading3"/>
        <w:jc w:val="both"/>
      </w:pPr>
      <w:bookmarkStart w:id="175" w:name="_Toc494222717"/>
      <w:r>
        <w:t>3.2.7 What sequence elements within the region 300-422 are important for the nucleation activity of Las17?</w:t>
      </w:r>
      <w:bookmarkEnd w:id="175"/>
    </w:p>
    <w:p w14:paraId="6C2C54F4" w14:textId="77777777" w:rsidR="005116FD" w:rsidRPr="005116FD" w:rsidRDefault="005116FD" w:rsidP="00E5114A">
      <w:pPr>
        <w:jc w:val="both"/>
      </w:pPr>
    </w:p>
    <w:p w14:paraId="71B9F600" w14:textId="424D9F68" w:rsidR="005503E4" w:rsidRDefault="005503E4" w:rsidP="00E5114A">
      <w:pPr>
        <w:spacing w:line="360" w:lineRule="auto"/>
        <w:jc w:val="both"/>
      </w:pPr>
      <w:r>
        <w:rPr>
          <w:rFonts w:cs="Helvetica Neue"/>
          <w:bCs/>
        </w:rPr>
        <w:t xml:space="preserve">To promote actin filament formation this fragment must be able to bind to actin. The region aa300-422 contains four proline tracts, each of which is flanked by arginine residues. In earlier studies into the effect of SH3-domain binding it was noticed that disrupting an SH3 binding site by mutating a pair of arginine residues (PWCA RR349,350AA) next to two of these proline tracts disrupted the Arp2/3-independent activity of Las17, even in the absence of SH3 domains (EGA, KRA lab, unpublished). It was therefore proposed that these proline tracts, and the residues that flank them, may be important for the Arp2/3 independent activity of Las17. </w:t>
      </w:r>
      <w:r>
        <w:t xml:space="preserve">As this work was being performed, Feliciano et al published a paper showing that two pairs of </w:t>
      </w:r>
      <w:r w:rsidRPr="000B6599">
        <w:t>arginine</w:t>
      </w:r>
      <w:r>
        <w:t>s</w:t>
      </w:r>
      <w:r w:rsidRPr="000B6599">
        <w:t xml:space="preserve"> </w:t>
      </w:r>
      <w:r>
        <w:t xml:space="preserve">were important for Arp2/3 activation by Las17 </w:t>
      </w:r>
      <w:r>
        <w:fldChar w:fldCharType="begin" w:fldLock="1"/>
      </w:r>
      <w:r w:rsidR="004121BE">
        <w:instrText>ADDIN CSL_CITATION { "citationItems" : [ { "id" : "ITEM-1", "itemData" : { "DOI" : "10.1111/tra.12259", "ISSN" : "16000854", "PMID" : "25615019", "abstract" : "During clathrin-mediated endocytosis (CME), actin assembly provides force to drive vesicle internalization. Members of the Wiskott-Aldrich syndrome protein (WASP) family play a fundamental role stimulating actin assembly. WASP family proteins contain a WH2 motif that binds globular actin (G-actin) and a central-acidic motif that binds the Arp2/3 complex thus promoting formation of branched actin filaments. Yeast WASP (Las17) is the strongest of five factors promoting Arp2/3-dependent actin polymerization during CME. It was suggested that this strong activity may be caused by a putative second G-actin binding motif in Las17. Here we describe the in vitro and in vivo characterization of such Las17 G-actin binding motif (LGM) and its dependence on a group of conserved arginine residues. Using the yeast two-hybrid system, GST-pull down, fluorescence polarization, and pyrene-actin polymerization assays we show that LGM binds G-actin and that it is necessary for normal Arp2/3-mediated actin polymerization in vitro. Live cell fluorescence microscopy experiments demonstrate LGM is required for normal dynamics of actin polymerization during CME. Further, LGM is necessary for normal dynamics of endocytic machinery components that are recruited at early, intermediate, and late stages of endocytosis, as well as for optimal endocytosis of native CME cargo. Both in vitro and in vivo experiments show LGM has relatively lower potency compared to the previously known Las17 G-actin binding motif, WH2. These results establish a second G-actin binding motif in Las17 and advance our knowledge on the mechanism of actin assembly during CME.", "author" : [ { "dropping-particle" : "", "family" : "Feliciano", "given" : "Daniel", "non-dropping-particle" : "", "parse-names" : false, "suffix" : "" }, { "dropping-particle" : "", "family" : "Tolsma", "given" : "Thomas O.", "non-dropping-particle" : "", "parse-names" : false, "suffix" : "" }, { "dropping-particle" : "", "family" : "Farrell", "given" : "Kristen B.", "non-dropping-particle" : "", "parse-names" : false, "suffix" : "" }, { "dropping-particle" : "", "family" : "Aradi", "given" : "Al", "non-dropping-particle" : "", "parse-names" : false, "suffix" : "" }, { "dropping-particle" : "", "family" : "Pietro", "given" : "Santiago M.", "non-dropping-particle" : "Di", "parse-names" : false, "suffix" : "" } ], "container-title" : "Traffic", "id" : "ITEM-1", "issue" : "4", "issued" : { "date-parts" : [ [ "2015" ] ] }, "page" : "379-397", "title" : "A second las17 monomeric actin-binding motif functions in Arp2/3-dependent actin polymerization during endocytosis", "type" : "article-journal", "volume" : "16" }, "uris" : [ "http://www.mendeley.com/documents/?uuid=af1108c4-a7ab-4221-90d7-4c4c509d5dea" ] } ], "mendeley" : { "formattedCitation" : "(Feliciano &lt;i&gt;et al.&lt;/i&gt;, 2015)", "plainTextFormattedCitation" : "(Feliciano et al., 2015)", "previouslyFormattedCitation" : "(Feliciano &lt;i&gt;et al.&lt;/i&gt;, 2015)" }, "properties" : {  }, "schema" : "https://github.com/citation-style-language/schema/raw/master/csl-citation.json" }</w:instrText>
      </w:r>
      <w:r>
        <w:fldChar w:fldCharType="separate"/>
      </w:r>
      <w:r w:rsidR="00143B78" w:rsidRPr="00143B78">
        <w:rPr>
          <w:noProof/>
        </w:rPr>
        <w:t xml:space="preserve">(Feliciano </w:t>
      </w:r>
      <w:r w:rsidR="00143B78" w:rsidRPr="00143B78">
        <w:rPr>
          <w:i/>
          <w:noProof/>
        </w:rPr>
        <w:t>et al.</w:t>
      </w:r>
      <w:r w:rsidR="00143B78" w:rsidRPr="00143B78">
        <w:rPr>
          <w:noProof/>
        </w:rPr>
        <w:t>, 2015)</w:t>
      </w:r>
      <w:r>
        <w:fldChar w:fldCharType="end"/>
      </w:r>
      <w:r>
        <w:t>. As these sites were included in our fragment, and included the arginine already mutated, we decided to investigate the effect of these mutations further in our system.</w:t>
      </w:r>
    </w:p>
    <w:p w14:paraId="5BBEF2EE" w14:textId="77777777" w:rsidR="00B9720A" w:rsidRDefault="00B9720A" w:rsidP="00E5114A">
      <w:pPr>
        <w:spacing w:line="360" w:lineRule="auto"/>
        <w:jc w:val="both"/>
      </w:pPr>
    </w:p>
    <w:p w14:paraId="477A696E" w14:textId="77777777" w:rsidR="00B9720A" w:rsidRDefault="00B9720A" w:rsidP="00E5114A">
      <w:pPr>
        <w:spacing w:line="360" w:lineRule="auto"/>
        <w:jc w:val="both"/>
      </w:pPr>
    </w:p>
    <w:p w14:paraId="061F5A29" w14:textId="77777777" w:rsidR="005503E4" w:rsidRDefault="005503E4" w:rsidP="00E5114A">
      <w:pPr>
        <w:spacing w:line="360" w:lineRule="auto"/>
        <w:jc w:val="both"/>
        <w:rPr>
          <w:rFonts w:cs="Helvetica Neue"/>
          <w:bCs/>
        </w:rPr>
      </w:pPr>
      <w:r w:rsidRPr="006061CB">
        <w:rPr>
          <w:rFonts w:cs="Helvetica Neue"/>
          <w:bCs/>
          <w:noProof/>
        </w:rPr>
        <w:lastRenderedPageBreak/>
        <mc:AlternateContent>
          <mc:Choice Requires="wpg">
            <w:drawing>
              <wp:inline distT="0" distB="0" distL="0" distR="0" wp14:anchorId="1DF300F8" wp14:editId="0E78E909">
                <wp:extent cx="6225541" cy="1733551"/>
                <wp:effectExtent l="0" t="0" r="0" b="0"/>
                <wp:docPr id="169" name="Group 1"/>
                <wp:cNvGraphicFramePr/>
                <a:graphic xmlns:a="http://schemas.openxmlformats.org/drawingml/2006/main">
                  <a:graphicData uri="http://schemas.microsoft.com/office/word/2010/wordprocessingGroup">
                    <wpg:wgp>
                      <wpg:cNvGrpSpPr/>
                      <wpg:grpSpPr>
                        <a:xfrm>
                          <a:off x="0" y="0"/>
                          <a:ext cx="6225541" cy="1733551"/>
                          <a:chOff x="-884790" y="0"/>
                          <a:chExt cx="8710694" cy="2425691"/>
                        </a:xfrm>
                      </wpg:grpSpPr>
                      <wpg:grpSp>
                        <wpg:cNvPr id="170" name="Group 170"/>
                        <wpg:cNvGrpSpPr/>
                        <wpg:grpSpPr>
                          <a:xfrm>
                            <a:off x="-884790" y="0"/>
                            <a:ext cx="8635172" cy="1666173"/>
                            <a:chOff x="-884790" y="0"/>
                            <a:chExt cx="8635172" cy="1666173"/>
                          </a:xfrm>
                        </wpg:grpSpPr>
                        <pic:pic xmlns:pic="http://schemas.openxmlformats.org/drawingml/2006/picture">
                          <pic:nvPicPr>
                            <pic:cNvPr id="171" name="Picture 171"/>
                            <pic:cNvPicPr/>
                          </pic:nvPicPr>
                          <pic:blipFill>
                            <a:blip r:embed="rId42">
                              <a:extLst>
                                <a:ext uri="{28A0092B-C50C-407E-A947-70E740481C1C}">
                                  <a14:useLocalDpi xmlns:a14="http://schemas.microsoft.com/office/drawing/2010/main" val="0"/>
                                </a:ext>
                              </a:extLst>
                            </a:blip>
                            <a:stretch>
                              <a:fillRect/>
                            </a:stretch>
                          </pic:blipFill>
                          <pic:spPr>
                            <a:xfrm>
                              <a:off x="438150" y="0"/>
                              <a:ext cx="5727700" cy="479425"/>
                            </a:xfrm>
                            <a:prstGeom prst="rect">
                              <a:avLst/>
                            </a:prstGeom>
                          </pic:spPr>
                        </pic:pic>
                        <wps:wsp>
                          <wps:cNvPr id="172" name="Rectangle 172"/>
                          <wps:cNvSpPr/>
                          <wps:spPr>
                            <a:xfrm>
                              <a:off x="-884790" y="479095"/>
                              <a:ext cx="8635172" cy="1187078"/>
                            </a:xfrm>
                            <a:prstGeom prst="rect">
                              <a:avLst/>
                            </a:prstGeom>
                          </wps:spPr>
                          <wps:txbx>
                            <w:txbxContent>
                              <w:p w14:paraId="20237068" w14:textId="77777777" w:rsidR="00F410B7" w:rsidRPr="00E178CD" w:rsidRDefault="00F410B7" w:rsidP="005503E4">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beforeAutospacing="0" w:after="0" w:afterAutospacing="0" w:line="360" w:lineRule="auto"/>
                                  <w:rPr>
                                    <w:sz w:val="28"/>
                                    <w:szCs w:val="28"/>
                                  </w:rPr>
                                </w:pPr>
                                <w:r w:rsidRPr="00E178CD">
                                  <w:rPr>
                                    <w:rFonts w:ascii="Courier" w:eastAsia="Calibri" w:hAnsi="Courier" w:cs="Courier"/>
                                    <w:color w:val="000000" w:themeColor="text1"/>
                                    <w:kern w:val="24"/>
                                    <w:sz w:val="28"/>
                                    <w:szCs w:val="28"/>
                                  </w:rPr>
                                  <w:t>aa338 GV</w:t>
                                </w:r>
                                <w:r w:rsidRPr="00E178CD">
                                  <w:rPr>
                                    <w:rFonts w:ascii="Courier" w:eastAsia="Calibri" w:hAnsi="Courier" w:cs="Courier"/>
                                    <w:b/>
                                    <w:bCs/>
                                    <w:color w:val="FC101B"/>
                                    <w:kern w:val="24"/>
                                    <w:sz w:val="28"/>
                                    <w:szCs w:val="28"/>
                                  </w:rPr>
                                  <w:t>R</w:t>
                                </w:r>
                                <w:r w:rsidRPr="00E178CD">
                                  <w:rPr>
                                    <w:rFonts w:ascii="Courier" w:eastAsia="Calibri" w:hAnsi="Courier" w:cs="Courier"/>
                                    <w:color w:val="000000" w:themeColor="text1"/>
                                    <w:kern w:val="24"/>
                                    <w:sz w:val="28"/>
                                    <w:szCs w:val="28"/>
                                  </w:rPr>
                                  <w:t>LPA</w:t>
                                </w:r>
                                <w:r w:rsidRPr="00E178CD">
                                  <w:rPr>
                                    <w:rFonts w:ascii="Courier" w:eastAsia="Calibri" w:hAnsi="Courier" w:cs="Courier"/>
                                    <w:b/>
                                    <w:bCs/>
                                    <w:color w:val="000000" w:themeColor="text1"/>
                                    <w:kern w:val="24"/>
                                    <w:sz w:val="28"/>
                                    <w:szCs w:val="28"/>
                                  </w:rPr>
                                  <w:t>PPPPP</w:t>
                                </w:r>
                                <w:r w:rsidRPr="00E178CD">
                                  <w:rPr>
                                    <w:rFonts w:ascii="Courier" w:eastAsia="Calibri" w:hAnsi="Courier" w:cs="Courier"/>
                                    <w:b/>
                                    <w:bCs/>
                                    <w:color w:val="FC101B"/>
                                    <w:kern w:val="24"/>
                                    <w:sz w:val="36"/>
                                    <w:szCs w:val="36"/>
                                  </w:rPr>
                                  <w:t>RR</w:t>
                                </w:r>
                                <w:r w:rsidRPr="00E178CD">
                                  <w:rPr>
                                    <w:rFonts w:ascii="Courier" w:eastAsia="Calibri" w:hAnsi="Courier" w:cs="Courier"/>
                                    <w:color w:val="000000" w:themeColor="text1"/>
                                    <w:kern w:val="24"/>
                                    <w:sz w:val="28"/>
                                    <w:szCs w:val="28"/>
                                  </w:rPr>
                                  <w:t>GPA</w:t>
                                </w:r>
                                <w:r w:rsidRPr="00E178CD">
                                  <w:rPr>
                                    <w:rFonts w:ascii="Courier" w:eastAsia="Calibri" w:hAnsi="Courier" w:cs="Courier"/>
                                    <w:b/>
                                    <w:bCs/>
                                    <w:color w:val="000000" w:themeColor="text1"/>
                                    <w:kern w:val="24"/>
                                    <w:sz w:val="28"/>
                                    <w:szCs w:val="28"/>
                                  </w:rPr>
                                  <w:t>PPPPP</w:t>
                                </w:r>
                                <w:r w:rsidRPr="00E178CD">
                                  <w:rPr>
                                    <w:rFonts w:ascii="Courier" w:eastAsia="Calibri" w:hAnsi="Courier" w:cs="Courier"/>
                                    <w:color w:val="000000" w:themeColor="text1"/>
                                    <w:kern w:val="24"/>
                                    <w:sz w:val="28"/>
                                    <w:szCs w:val="28"/>
                                  </w:rPr>
                                  <w:t>H</w:t>
                                </w:r>
                                <w:r w:rsidRPr="00E178CD">
                                  <w:rPr>
                                    <w:rFonts w:ascii="Courier" w:eastAsia="Calibri" w:hAnsi="Courier" w:cs="Courier"/>
                                    <w:b/>
                                    <w:bCs/>
                                    <w:color w:val="FC101B"/>
                                    <w:kern w:val="24"/>
                                    <w:sz w:val="28"/>
                                    <w:szCs w:val="28"/>
                                  </w:rPr>
                                  <w:t>R</w:t>
                                </w:r>
                                <w:r w:rsidRPr="00E178CD">
                                  <w:rPr>
                                    <w:rFonts w:ascii="Courier" w:eastAsia="Calibri" w:hAnsi="Courier" w:cs="Courier"/>
                                    <w:color w:val="000000"/>
                                    <w:kern w:val="24"/>
                                    <w:sz w:val="28"/>
                                    <w:szCs w:val="28"/>
                                  </w:rPr>
                                  <w:t>HV</w:t>
                                </w:r>
                                <w:r w:rsidRPr="00E178CD">
                                  <w:rPr>
                                    <w:rFonts w:ascii="Courier" w:eastAsia="Calibri" w:hAnsi="Courier" w:cs="Courier"/>
                                    <w:b/>
                                    <w:bCs/>
                                    <w:color w:val="FC101B"/>
                                    <w:kern w:val="24"/>
                                    <w:sz w:val="28"/>
                                    <w:szCs w:val="28"/>
                                  </w:rPr>
                                  <w:t xml:space="preserve"> </w:t>
                                </w:r>
                                <w:r w:rsidRPr="00E178CD">
                                  <w:rPr>
                                    <w:rFonts w:ascii="Courier" w:eastAsia="Calibri" w:hAnsi="Courier" w:cs="Courier"/>
                                    <w:b/>
                                    <w:bCs/>
                                    <w:color w:val="000000" w:themeColor="text1"/>
                                    <w:kern w:val="24"/>
                                    <w:sz w:val="28"/>
                                    <w:szCs w:val="28"/>
                                  </w:rPr>
                                  <w:t>(</w:t>
                                </w:r>
                                <w:r w:rsidRPr="00E178CD">
                                  <w:rPr>
                                    <w:rFonts w:ascii="Courier" w:eastAsia="Calibri" w:hAnsi="Courier" w:cs="Courier"/>
                                    <w:color w:val="000000"/>
                                    <w:kern w:val="24"/>
                                    <w:sz w:val="28"/>
                                    <w:szCs w:val="28"/>
                                  </w:rPr>
                                  <w:t xml:space="preserve">Site A </w:t>
                                </w:r>
                                <w:r w:rsidRPr="00E178CD">
                                  <w:rPr>
                                    <w:rFonts w:ascii="Courier" w:eastAsia="Calibri" w:hAnsi="Courier" w:cs="Courier"/>
                                    <w:b/>
                                    <w:bCs/>
                                    <w:color w:val="FF0000"/>
                                    <w:kern w:val="24"/>
                                    <w:sz w:val="28"/>
                                    <w:szCs w:val="28"/>
                                  </w:rPr>
                                  <w:t>RR</w:t>
                                </w:r>
                                <w:r w:rsidRPr="00E178CD">
                                  <w:rPr>
                                    <w:rFonts w:ascii="Courier" w:eastAsia="Calibri" w:hAnsi="Courier" w:cs="Courier"/>
                                    <w:b/>
                                    <w:bCs/>
                                    <w:color w:val="000000" w:themeColor="text1"/>
                                    <w:kern w:val="24"/>
                                    <w:sz w:val="28"/>
                                    <w:szCs w:val="28"/>
                                  </w:rPr>
                                  <w:t>:</w:t>
                                </w:r>
                                <w:r w:rsidRPr="00E178CD">
                                  <w:rPr>
                                    <w:rFonts w:ascii="Courier" w:eastAsia="Calibri" w:hAnsi="Courier" w:cs="Courier"/>
                                    <w:color w:val="000000"/>
                                    <w:kern w:val="24"/>
                                    <w:sz w:val="28"/>
                                    <w:szCs w:val="28"/>
                                  </w:rPr>
                                  <w:t>349,350)</w:t>
                                </w:r>
                              </w:p>
                              <w:p w14:paraId="0A9BFBA9" w14:textId="77777777" w:rsidR="00F410B7" w:rsidRPr="00E178CD" w:rsidRDefault="00F410B7" w:rsidP="005503E4">
                                <w:pPr>
                                  <w:pStyle w:val="NormalWeb"/>
                                  <w:spacing w:before="0" w:beforeAutospacing="0" w:after="0" w:afterAutospacing="0" w:line="360" w:lineRule="auto"/>
                                  <w:rPr>
                                    <w:sz w:val="28"/>
                                    <w:szCs w:val="28"/>
                                  </w:rPr>
                                </w:pPr>
                                <w:r w:rsidRPr="00E178CD">
                                  <w:rPr>
                                    <w:rFonts w:ascii="Courier" w:eastAsia="Calibri" w:hAnsi="Courier" w:cs="Courier"/>
                                    <w:color w:val="000000" w:themeColor="text1"/>
                                    <w:kern w:val="24"/>
                                    <w:sz w:val="28"/>
                                    <w:szCs w:val="28"/>
                                    <w:lang w:val="fi-FI"/>
                                  </w:rPr>
                                  <w:t>aa371</w:t>
                                </w:r>
                                <w:r w:rsidRPr="00E178CD">
                                  <w:rPr>
                                    <w:rFonts w:ascii="Courier" w:eastAsia="Calibri" w:hAnsi="Courier" w:cs="Courier"/>
                                    <w:color w:val="000000" w:themeColor="text1"/>
                                    <w:kern w:val="24"/>
                                    <w:sz w:val="28"/>
                                    <w:szCs w:val="28"/>
                                  </w:rPr>
                                  <w:t xml:space="preserve"> GGNSLLPQATG</w:t>
                                </w:r>
                                <w:r w:rsidRPr="00E178CD">
                                  <w:rPr>
                                    <w:rFonts w:ascii="Courier" w:eastAsia="Calibri" w:hAnsi="Courier" w:cs="Courier"/>
                                    <w:b/>
                                    <w:bCs/>
                                    <w:color w:val="FC101B"/>
                                    <w:kern w:val="24"/>
                                    <w:sz w:val="36"/>
                                    <w:szCs w:val="36"/>
                                  </w:rPr>
                                  <w:t>RR</w:t>
                                </w:r>
                                <w:r w:rsidRPr="00E178CD">
                                  <w:rPr>
                                    <w:rFonts w:ascii="Courier" w:eastAsia="Calibri" w:hAnsi="Courier" w:cs="Courier"/>
                                    <w:color w:val="000000" w:themeColor="text1"/>
                                    <w:kern w:val="24"/>
                                    <w:sz w:val="28"/>
                                    <w:szCs w:val="28"/>
                                  </w:rPr>
                                  <w:t>GPA</w:t>
                                </w:r>
                                <w:r w:rsidRPr="00E178CD">
                                  <w:rPr>
                                    <w:rFonts w:ascii="Courier" w:eastAsia="Calibri" w:hAnsi="Courier" w:cs="Courier"/>
                                    <w:b/>
                                    <w:bCs/>
                                    <w:color w:val="000000" w:themeColor="text1"/>
                                    <w:kern w:val="24"/>
                                    <w:sz w:val="28"/>
                                    <w:szCs w:val="28"/>
                                  </w:rPr>
                                  <w:t>PPPPP</w:t>
                                </w:r>
                                <w:r w:rsidRPr="00E178CD">
                                  <w:rPr>
                                    <w:rFonts w:ascii="Courier" w:eastAsia="Calibri" w:hAnsi="Courier" w:cs="Courier"/>
                                    <w:b/>
                                    <w:bCs/>
                                    <w:color w:val="FC101B"/>
                                    <w:kern w:val="24"/>
                                    <w:sz w:val="28"/>
                                    <w:szCs w:val="28"/>
                                  </w:rPr>
                                  <w:t>R</w:t>
                                </w:r>
                                <w:r w:rsidRPr="00E178CD">
                                  <w:rPr>
                                    <w:rFonts w:ascii="Courier" w:eastAsia="Calibri" w:hAnsi="Courier" w:cs="Courier"/>
                                    <w:color w:val="000000" w:themeColor="text1"/>
                                    <w:kern w:val="24"/>
                                    <w:sz w:val="28"/>
                                    <w:szCs w:val="28"/>
                                  </w:rPr>
                                  <w:t>AS</w:t>
                                </w:r>
                                <w:r w:rsidRPr="00E178CD">
                                  <w:rPr>
                                    <w:rFonts w:ascii="Courier" w:eastAsia="Calibri" w:hAnsi="Courier" w:cs="Courier"/>
                                    <w:b/>
                                    <w:bCs/>
                                    <w:color w:val="FF0000"/>
                                    <w:kern w:val="24"/>
                                    <w:sz w:val="28"/>
                                    <w:szCs w:val="28"/>
                                  </w:rPr>
                                  <w:t>R</w:t>
                                </w:r>
                                <w:r w:rsidRPr="00E178CD">
                                  <w:rPr>
                                    <w:rFonts w:ascii="Courier" w:eastAsia="Calibri" w:hAnsi="Courier" w:cs="Courier"/>
                                    <w:color w:val="000000" w:themeColor="text1"/>
                                    <w:kern w:val="24"/>
                                    <w:sz w:val="28"/>
                                    <w:szCs w:val="28"/>
                                  </w:rPr>
                                  <w:t xml:space="preserve"> (</w:t>
                                </w:r>
                                <w:r w:rsidRPr="00E178CD">
                                  <w:rPr>
                                    <w:rFonts w:ascii="Courier" w:eastAsia="Calibri" w:hAnsi="Courier" w:cs="Courier"/>
                                    <w:color w:val="000000"/>
                                    <w:kern w:val="24"/>
                                    <w:sz w:val="28"/>
                                    <w:szCs w:val="28"/>
                                  </w:rPr>
                                  <w:t xml:space="preserve">Site B </w:t>
                                </w:r>
                                <w:r w:rsidRPr="00E178CD">
                                  <w:rPr>
                                    <w:rFonts w:ascii="Courier" w:eastAsia="Calibri" w:hAnsi="Courier" w:cs="Courier"/>
                                    <w:b/>
                                    <w:bCs/>
                                    <w:color w:val="FF0000"/>
                                    <w:kern w:val="24"/>
                                    <w:sz w:val="28"/>
                                    <w:szCs w:val="28"/>
                                  </w:rPr>
                                  <w:t>RR</w:t>
                                </w:r>
                                <w:r w:rsidRPr="00E178CD">
                                  <w:rPr>
                                    <w:rFonts w:ascii="Courier" w:eastAsia="Calibri" w:hAnsi="Courier" w:cs="Courier"/>
                                    <w:b/>
                                    <w:bCs/>
                                    <w:color w:val="000000" w:themeColor="text1"/>
                                    <w:kern w:val="24"/>
                                    <w:sz w:val="28"/>
                                    <w:szCs w:val="28"/>
                                  </w:rPr>
                                  <w:t>:</w:t>
                                </w:r>
                                <w:r w:rsidRPr="00E178CD">
                                  <w:rPr>
                                    <w:rFonts w:ascii="Courier" w:eastAsia="Calibri" w:hAnsi="Courier" w:cs="Courier"/>
                                    <w:color w:val="000000" w:themeColor="text1"/>
                                    <w:kern w:val="24"/>
                                    <w:sz w:val="28"/>
                                    <w:szCs w:val="28"/>
                                  </w:rPr>
                                  <w:t>382,383)</w:t>
                                </w:r>
                              </w:p>
                            </w:txbxContent>
                          </wps:txbx>
                          <wps:bodyPr wrap="square">
                            <a:spAutoFit/>
                          </wps:bodyPr>
                        </wps:wsp>
                      </wpg:grpSp>
                      <wps:wsp>
                        <wps:cNvPr id="173" name="Text Box 173"/>
                        <wps:cNvSpPr txBox="1"/>
                        <wps:spPr>
                          <a:xfrm>
                            <a:off x="-810017" y="1864140"/>
                            <a:ext cx="8635921" cy="561551"/>
                          </a:xfrm>
                          <a:prstGeom prst="rect">
                            <a:avLst/>
                          </a:prstGeom>
                          <a:noFill/>
                        </wps:spPr>
                        <wps:txbx>
                          <w:txbxContent>
                            <w:p w14:paraId="5C5C3832"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lang w:val="en-GB"/>
                                </w:rPr>
                                <w:t xml:space="preserve">Fig 3.8 Schematic of position of aa300-422 within full-length Las17, with arginine pairs highlighted. Sequence adjacent to each pair highlighted below. </w:t>
                              </w:r>
                            </w:p>
                          </w:txbxContent>
                        </wps:txbx>
                        <wps:bodyPr wrap="square" rtlCol="0">
                          <a:spAutoFit/>
                        </wps:bodyPr>
                      </wps:wsp>
                    </wpg:wgp>
                  </a:graphicData>
                </a:graphic>
              </wp:inline>
            </w:drawing>
          </mc:Choice>
          <mc:Fallback>
            <w:pict>
              <v:group w14:anchorId="1DF300F8" id="_x0000_s1079" style="width:490.2pt;height:136.5pt;mso-position-horizontal-relative:char;mso-position-vertical-relative:line" coordorigin="-884790" coordsize="8710694,24256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">
                <v:group id="Group 170" o:spid="_x0000_s1080" style="position:absolute;left:-884790;width:8635172;height:1666173" coordorigin="-884790" coordsize="8635172,166617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wukhxgAAANwAAAAPAAAAZHJzL2Rvd25yZXYueG1sRI9Pa8JAEMXvhX6HZQq9&#10;1U0srSW6ioiKByn4B4q3ITsmwexsyK5J/PadQ6G3Gd6b934zWwyuVh21ofJsIB0loIhzbysuDJxP&#10;m7cvUCEiW6w9k4EHBVjMn59mmFnf84G6YyyUhHDI0EAZY5NpHfKSHIaRb4hFu/rWYZS1LbRtsZdw&#10;V+txknxqhxVLQ4kNrUrKb8e7M7DtsV++p+tuf7uuHpfTx/fPPiVjXl+G5RRUpCH+m/+ud1bwJ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PC6SHGAAAA3AAA&#10;AA8AAAAAAAAAAAAAAAAAqQIAAGRycy9kb3ducmV2LnhtbFBLBQYAAAAABAAEAPoAAACcAwAAAAA=&#10;">
                  <v:shape id="Picture 171" o:spid="_x0000_s1081" type="#_x0000_t75" style="position:absolute;left:438150;width:5727700;height:4794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i0&#10;iirGAAAA3AAAAA8AAABkcnMvZG93bnJldi54bWxEj0FrwkAQhe9C/8Myhd50Yw9VUjehtBU8BNQk&#10;9Dxkp0lqdjZkVxP99W6h0NsM731v3mzSyXTiQoNrLStYLiIQxJXVLdcKymI7X4NwHlljZ5kUXMlB&#10;mjzMNhhrO/KRLrmvRQhhF6OCxvs+ltJVDRl0C9sTB+3bDgZ9WIda6gHHEG46+RxFL9Jgy+FCgz29&#10;N1Sd8rMJNSj7LLKy8qeV+bFn+bG/fR32Sj09Tm+vIDxN/t/8R+904FZL+H0mTCCTO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OLSKKsYAAADcAAAADwAAAAAAAAAAAAAAAACc&#10;AgAAZHJzL2Rvd25yZXYueG1sUEsFBgAAAAAEAAQA9wAAAI8DAAAAAA==&#10;">
                    <v:imagedata r:id="rId43" o:title=""/>
                  </v:shape>
                  <v:rect id="Rectangle 172" o:spid="_x0000_s1082" style="position:absolute;left:-884790;top:479095;width:8635172;height:11870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8P1rwwAA&#10;ANwAAAAPAAAAZHJzL2Rvd25yZXYueG1sRE/NasJAEL4XfIdlhF5Ks2koWtOsIraF1JvRBxiz0ySa&#10;nQ3ZbUzf3hUK3ubj+51sNZpWDNS7xrKClygGQVxa3XCl4LD/en4D4TyyxtYyKfgjB6vl5CHDVNsL&#10;72gofCVCCLsUFdTed6mUrqzJoItsRxy4H9sb9AH2ldQ9XkK4aWUSxzNpsOHQUGNHm5rKc/FrFHxv&#10;X7eHTS5P50Xz8ZTPi1geZ59KPU7H9TsIT6O/i//duQ7z5wncngkXyOUV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8P1rwwAAANwAAAAPAAAAAAAAAAAAAAAAAJcCAABkcnMvZG93&#10;bnJldi54bWxQSwUGAAAAAAQABAD1AAAAhwMAAAAA&#10;" filled="f" stroked="f">
                    <v:textbox style="mso-fit-shape-to-text:t">
                      <w:txbxContent>
                        <w:p w14:paraId="20237068" w14:textId="77777777" w:rsidR="00F410B7" w:rsidRPr="00E178CD" w:rsidRDefault="00F410B7" w:rsidP="005503E4">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beforeAutospacing="0" w:after="0" w:afterAutospacing="0" w:line="360" w:lineRule="auto"/>
                            <w:rPr>
                              <w:sz w:val="28"/>
                              <w:szCs w:val="28"/>
                            </w:rPr>
                          </w:pPr>
                          <w:r w:rsidRPr="00E178CD">
                            <w:rPr>
                              <w:rFonts w:ascii="Courier" w:eastAsia="Calibri" w:hAnsi="Courier" w:cs="Courier"/>
                              <w:color w:val="000000" w:themeColor="text1"/>
                              <w:kern w:val="24"/>
                              <w:sz w:val="28"/>
                              <w:szCs w:val="28"/>
                            </w:rPr>
                            <w:t>aa338 GV</w:t>
                          </w:r>
                          <w:r w:rsidRPr="00E178CD">
                            <w:rPr>
                              <w:rFonts w:ascii="Courier" w:eastAsia="Calibri" w:hAnsi="Courier" w:cs="Courier"/>
                              <w:b/>
                              <w:bCs/>
                              <w:color w:val="FC101B"/>
                              <w:kern w:val="24"/>
                              <w:sz w:val="28"/>
                              <w:szCs w:val="28"/>
                            </w:rPr>
                            <w:t>R</w:t>
                          </w:r>
                          <w:r w:rsidRPr="00E178CD">
                            <w:rPr>
                              <w:rFonts w:ascii="Courier" w:eastAsia="Calibri" w:hAnsi="Courier" w:cs="Courier"/>
                              <w:color w:val="000000" w:themeColor="text1"/>
                              <w:kern w:val="24"/>
                              <w:sz w:val="28"/>
                              <w:szCs w:val="28"/>
                            </w:rPr>
                            <w:t>LPA</w:t>
                          </w:r>
                          <w:r w:rsidRPr="00E178CD">
                            <w:rPr>
                              <w:rFonts w:ascii="Courier" w:eastAsia="Calibri" w:hAnsi="Courier" w:cs="Courier"/>
                              <w:b/>
                              <w:bCs/>
                              <w:color w:val="000000" w:themeColor="text1"/>
                              <w:kern w:val="24"/>
                              <w:sz w:val="28"/>
                              <w:szCs w:val="28"/>
                            </w:rPr>
                            <w:t>PPPPP</w:t>
                          </w:r>
                          <w:r w:rsidRPr="00E178CD">
                            <w:rPr>
                              <w:rFonts w:ascii="Courier" w:eastAsia="Calibri" w:hAnsi="Courier" w:cs="Courier"/>
                              <w:b/>
                              <w:bCs/>
                              <w:color w:val="FC101B"/>
                              <w:kern w:val="24"/>
                              <w:sz w:val="36"/>
                              <w:szCs w:val="36"/>
                            </w:rPr>
                            <w:t>RR</w:t>
                          </w:r>
                          <w:r w:rsidRPr="00E178CD">
                            <w:rPr>
                              <w:rFonts w:ascii="Courier" w:eastAsia="Calibri" w:hAnsi="Courier" w:cs="Courier"/>
                              <w:color w:val="000000" w:themeColor="text1"/>
                              <w:kern w:val="24"/>
                              <w:sz w:val="28"/>
                              <w:szCs w:val="28"/>
                            </w:rPr>
                            <w:t>GPA</w:t>
                          </w:r>
                          <w:r w:rsidRPr="00E178CD">
                            <w:rPr>
                              <w:rFonts w:ascii="Courier" w:eastAsia="Calibri" w:hAnsi="Courier" w:cs="Courier"/>
                              <w:b/>
                              <w:bCs/>
                              <w:color w:val="000000" w:themeColor="text1"/>
                              <w:kern w:val="24"/>
                              <w:sz w:val="28"/>
                              <w:szCs w:val="28"/>
                            </w:rPr>
                            <w:t>PPPPP</w:t>
                          </w:r>
                          <w:r w:rsidRPr="00E178CD">
                            <w:rPr>
                              <w:rFonts w:ascii="Courier" w:eastAsia="Calibri" w:hAnsi="Courier" w:cs="Courier"/>
                              <w:color w:val="000000" w:themeColor="text1"/>
                              <w:kern w:val="24"/>
                              <w:sz w:val="28"/>
                              <w:szCs w:val="28"/>
                            </w:rPr>
                            <w:t>H</w:t>
                          </w:r>
                          <w:r w:rsidRPr="00E178CD">
                            <w:rPr>
                              <w:rFonts w:ascii="Courier" w:eastAsia="Calibri" w:hAnsi="Courier" w:cs="Courier"/>
                              <w:b/>
                              <w:bCs/>
                              <w:color w:val="FC101B"/>
                              <w:kern w:val="24"/>
                              <w:sz w:val="28"/>
                              <w:szCs w:val="28"/>
                            </w:rPr>
                            <w:t>R</w:t>
                          </w:r>
                          <w:r w:rsidRPr="00E178CD">
                            <w:rPr>
                              <w:rFonts w:ascii="Courier" w:eastAsia="Calibri" w:hAnsi="Courier" w:cs="Courier"/>
                              <w:color w:val="000000"/>
                              <w:kern w:val="24"/>
                              <w:sz w:val="28"/>
                              <w:szCs w:val="28"/>
                            </w:rPr>
                            <w:t>HV</w:t>
                          </w:r>
                          <w:r w:rsidRPr="00E178CD">
                            <w:rPr>
                              <w:rFonts w:ascii="Courier" w:eastAsia="Calibri" w:hAnsi="Courier" w:cs="Courier"/>
                              <w:b/>
                              <w:bCs/>
                              <w:color w:val="FC101B"/>
                              <w:kern w:val="24"/>
                              <w:sz w:val="28"/>
                              <w:szCs w:val="28"/>
                            </w:rPr>
                            <w:t xml:space="preserve"> </w:t>
                          </w:r>
                          <w:r w:rsidRPr="00E178CD">
                            <w:rPr>
                              <w:rFonts w:ascii="Courier" w:eastAsia="Calibri" w:hAnsi="Courier" w:cs="Courier"/>
                              <w:b/>
                              <w:bCs/>
                              <w:color w:val="000000" w:themeColor="text1"/>
                              <w:kern w:val="24"/>
                              <w:sz w:val="28"/>
                              <w:szCs w:val="28"/>
                            </w:rPr>
                            <w:t>(</w:t>
                          </w:r>
                          <w:r w:rsidRPr="00E178CD">
                            <w:rPr>
                              <w:rFonts w:ascii="Courier" w:eastAsia="Calibri" w:hAnsi="Courier" w:cs="Courier"/>
                              <w:color w:val="000000"/>
                              <w:kern w:val="24"/>
                              <w:sz w:val="28"/>
                              <w:szCs w:val="28"/>
                            </w:rPr>
                            <w:t xml:space="preserve">Site A </w:t>
                          </w:r>
                          <w:r w:rsidRPr="00E178CD">
                            <w:rPr>
                              <w:rFonts w:ascii="Courier" w:eastAsia="Calibri" w:hAnsi="Courier" w:cs="Courier"/>
                              <w:b/>
                              <w:bCs/>
                              <w:color w:val="FF0000"/>
                              <w:kern w:val="24"/>
                              <w:sz w:val="28"/>
                              <w:szCs w:val="28"/>
                            </w:rPr>
                            <w:t>RR</w:t>
                          </w:r>
                          <w:r w:rsidRPr="00E178CD">
                            <w:rPr>
                              <w:rFonts w:ascii="Courier" w:eastAsia="Calibri" w:hAnsi="Courier" w:cs="Courier"/>
                              <w:b/>
                              <w:bCs/>
                              <w:color w:val="000000" w:themeColor="text1"/>
                              <w:kern w:val="24"/>
                              <w:sz w:val="28"/>
                              <w:szCs w:val="28"/>
                            </w:rPr>
                            <w:t>:</w:t>
                          </w:r>
                          <w:r w:rsidRPr="00E178CD">
                            <w:rPr>
                              <w:rFonts w:ascii="Courier" w:eastAsia="Calibri" w:hAnsi="Courier" w:cs="Courier"/>
                              <w:color w:val="000000"/>
                              <w:kern w:val="24"/>
                              <w:sz w:val="28"/>
                              <w:szCs w:val="28"/>
                            </w:rPr>
                            <w:t>349,350)</w:t>
                          </w:r>
                        </w:p>
                        <w:p w14:paraId="0A9BFBA9" w14:textId="77777777" w:rsidR="00F410B7" w:rsidRPr="00E178CD" w:rsidRDefault="00F410B7" w:rsidP="005503E4">
                          <w:pPr>
                            <w:pStyle w:val="NormalWeb"/>
                            <w:spacing w:before="0" w:beforeAutospacing="0" w:after="0" w:afterAutospacing="0" w:line="360" w:lineRule="auto"/>
                            <w:rPr>
                              <w:sz w:val="28"/>
                              <w:szCs w:val="28"/>
                            </w:rPr>
                          </w:pPr>
                          <w:r w:rsidRPr="00E178CD">
                            <w:rPr>
                              <w:rFonts w:ascii="Courier" w:eastAsia="Calibri" w:hAnsi="Courier" w:cs="Courier"/>
                              <w:color w:val="000000" w:themeColor="text1"/>
                              <w:kern w:val="24"/>
                              <w:sz w:val="28"/>
                              <w:szCs w:val="28"/>
                              <w:lang w:val="fi-FI"/>
                            </w:rPr>
                            <w:t>aa371</w:t>
                          </w:r>
                          <w:r w:rsidRPr="00E178CD">
                            <w:rPr>
                              <w:rFonts w:ascii="Courier" w:eastAsia="Calibri" w:hAnsi="Courier" w:cs="Courier"/>
                              <w:color w:val="000000" w:themeColor="text1"/>
                              <w:kern w:val="24"/>
                              <w:sz w:val="28"/>
                              <w:szCs w:val="28"/>
                            </w:rPr>
                            <w:t xml:space="preserve"> GGNSLLPQATG</w:t>
                          </w:r>
                          <w:r w:rsidRPr="00E178CD">
                            <w:rPr>
                              <w:rFonts w:ascii="Courier" w:eastAsia="Calibri" w:hAnsi="Courier" w:cs="Courier"/>
                              <w:b/>
                              <w:bCs/>
                              <w:color w:val="FC101B"/>
                              <w:kern w:val="24"/>
                              <w:sz w:val="36"/>
                              <w:szCs w:val="36"/>
                            </w:rPr>
                            <w:t>RR</w:t>
                          </w:r>
                          <w:r w:rsidRPr="00E178CD">
                            <w:rPr>
                              <w:rFonts w:ascii="Courier" w:eastAsia="Calibri" w:hAnsi="Courier" w:cs="Courier"/>
                              <w:color w:val="000000" w:themeColor="text1"/>
                              <w:kern w:val="24"/>
                              <w:sz w:val="28"/>
                              <w:szCs w:val="28"/>
                            </w:rPr>
                            <w:t>GPA</w:t>
                          </w:r>
                          <w:r w:rsidRPr="00E178CD">
                            <w:rPr>
                              <w:rFonts w:ascii="Courier" w:eastAsia="Calibri" w:hAnsi="Courier" w:cs="Courier"/>
                              <w:b/>
                              <w:bCs/>
                              <w:color w:val="000000" w:themeColor="text1"/>
                              <w:kern w:val="24"/>
                              <w:sz w:val="28"/>
                              <w:szCs w:val="28"/>
                            </w:rPr>
                            <w:t>PPPPP</w:t>
                          </w:r>
                          <w:r w:rsidRPr="00E178CD">
                            <w:rPr>
                              <w:rFonts w:ascii="Courier" w:eastAsia="Calibri" w:hAnsi="Courier" w:cs="Courier"/>
                              <w:b/>
                              <w:bCs/>
                              <w:color w:val="FC101B"/>
                              <w:kern w:val="24"/>
                              <w:sz w:val="28"/>
                              <w:szCs w:val="28"/>
                            </w:rPr>
                            <w:t>R</w:t>
                          </w:r>
                          <w:r w:rsidRPr="00E178CD">
                            <w:rPr>
                              <w:rFonts w:ascii="Courier" w:eastAsia="Calibri" w:hAnsi="Courier" w:cs="Courier"/>
                              <w:color w:val="000000" w:themeColor="text1"/>
                              <w:kern w:val="24"/>
                              <w:sz w:val="28"/>
                              <w:szCs w:val="28"/>
                            </w:rPr>
                            <w:t>AS</w:t>
                          </w:r>
                          <w:r w:rsidRPr="00E178CD">
                            <w:rPr>
                              <w:rFonts w:ascii="Courier" w:eastAsia="Calibri" w:hAnsi="Courier" w:cs="Courier"/>
                              <w:b/>
                              <w:bCs/>
                              <w:color w:val="FF0000"/>
                              <w:kern w:val="24"/>
                              <w:sz w:val="28"/>
                              <w:szCs w:val="28"/>
                            </w:rPr>
                            <w:t>R</w:t>
                          </w:r>
                          <w:r w:rsidRPr="00E178CD">
                            <w:rPr>
                              <w:rFonts w:ascii="Courier" w:eastAsia="Calibri" w:hAnsi="Courier" w:cs="Courier"/>
                              <w:color w:val="000000" w:themeColor="text1"/>
                              <w:kern w:val="24"/>
                              <w:sz w:val="28"/>
                              <w:szCs w:val="28"/>
                            </w:rPr>
                            <w:t xml:space="preserve"> (</w:t>
                          </w:r>
                          <w:r w:rsidRPr="00E178CD">
                            <w:rPr>
                              <w:rFonts w:ascii="Courier" w:eastAsia="Calibri" w:hAnsi="Courier" w:cs="Courier"/>
                              <w:color w:val="000000"/>
                              <w:kern w:val="24"/>
                              <w:sz w:val="28"/>
                              <w:szCs w:val="28"/>
                            </w:rPr>
                            <w:t xml:space="preserve">Site B </w:t>
                          </w:r>
                          <w:r w:rsidRPr="00E178CD">
                            <w:rPr>
                              <w:rFonts w:ascii="Courier" w:eastAsia="Calibri" w:hAnsi="Courier" w:cs="Courier"/>
                              <w:b/>
                              <w:bCs/>
                              <w:color w:val="FF0000"/>
                              <w:kern w:val="24"/>
                              <w:sz w:val="28"/>
                              <w:szCs w:val="28"/>
                            </w:rPr>
                            <w:t>RR</w:t>
                          </w:r>
                          <w:r w:rsidRPr="00E178CD">
                            <w:rPr>
                              <w:rFonts w:ascii="Courier" w:eastAsia="Calibri" w:hAnsi="Courier" w:cs="Courier"/>
                              <w:b/>
                              <w:bCs/>
                              <w:color w:val="000000" w:themeColor="text1"/>
                              <w:kern w:val="24"/>
                              <w:sz w:val="28"/>
                              <w:szCs w:val="28"/>
                            </w:rPr>
                            <w:t>:</w:t>
                          </w:r>
                          <w:r w:rsidRPr="00E178CD">
                            <w:rPr>
                              <w:rFonts w:ascii="Courier" w:eastAsia="Calibri" w:hAnsi="Courier" w:cs="Courier"/>
                              <w:color w:val="000000" w:themeColor="text1"/>
                              <w:kern w:val="24"/>
                              <w:sz w:val="28"/>
                              <w:szCs w:val="28"/>
                            </w:rPr>
                            <w:t>382,383)</w:t>
                          </w:r>
                        </w:p>
                      </w:txbxContent>
                    </v:textbox>
                  </v:rect>
                </v:group>
                <v:shape id="Text Box 173" o:spid="_x0000_s1083" type="#_x0000_t202" style="position:absolute;left:-810017;top:1864140;width:8635921;height:5615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AF/zwAAA&#10;ANwAAAAPAAAAZHJzL2Rvd25yZXYueG1sRE9Na8JAEL0X/A/LCL3VjUprSV1F1IIHL9V4H7LTbGh2&#10;NmRHE/99t1DwNo/3Ocv14Bt1oy7WgQ1MJxko4jLYmisDxfnz5R1UFGSLTWAycKcI69XoaYm5DT1/&#10;0e0klUohHHM04ETaXOtYOvIYJ6ElTtx36DxKgl2lbYd9CveNnmXZm/ZYc2pw2NLWUflzunoDInYz&#10;vRd7Hw+X4bjrXVa+YmHM83jYfIASGuQh/ncfbJq/mMPfM+kCvf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2AF/zwAAAANwAAAAPAAAAAAAAAAAAAAAAAJcCAABkcnMvZG93bnJl&#10;di54bWxQSwUGAAAAAAQABAD1AAAAhAMAAAAA&#10;" filled="f" stroked="f">
                  <v:textbox style="mso-fit-shape-to-text:t">
                    <w:txbxContent>
                      <w:p w14:paraId="5C5C3832"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lang w:val="en-GB"/>
                          </w:rPr>
                          <w:t xml:space="preserve">Fig 3.8 Schematic of position of aa300-422 within full-length Las17, with arginine pairs highlighted. Sequence adjacent to each pair highlighted below. </w:t>
                        </w:r>
                      </w:p>
                    </w:txbxContent>
                  </v:textbox>
                </v:shape>
                <w10:anchorlock/>
              </v:group>
            </w:pict>
          </mc:Fallback>
        </mc:AlternateContent>
      </w:r>
    </w:p>
    <w:p w14:paraId="7BD2899E" w14:textId="77777777" w:rsidR="005503E4" w:rsidRPr="00287125" w:rsidRDefault="005503E4"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ourier" w:hAnsi="Courier" w:cs="Courier"/>
          <w:b/>
          <w:bCs/>
          <w:color w:val="000000" w:themeColor="text1"/>
          <w:sz w:val="22"/>
          <w:szCs w:val="22"/>
        </w:rPr>
      </w:pPr>
      <w:r>
        <w:rPr>
          <w:rFonts w:cs="Courier"/>
          <w:b/>
          <w:sz w:val="22"/>
          <w:szCs w:val="22"/>
        </w:rPr>
        <w:t xml:space="preserve">                                 </w:t>
      </w:r>
    </w:p>
    <w:p w14:paraId="56F6717A" w14:textId="77777777" w:rsidR="005503E4" w:rsidRDefault="005503E4" w:rsidP="00E5114A">
      <w:pPr>
        <w:spacing w:line="360" w:lineRule="auto"/>
        <w:jc w:val="both"/>
        <w:rPr>
          <w:rFonts w:cs="Helvetica Neue"/>
          <w:bCs/>
        </w:rPr>
      </w:pPr>
    </w:p>
    <w:p w14:paraId="1C5B39FB" w14:textId="77777777" w:rsidR="005503E4" w:rsidRDefault="005503E4" w:rsidP="00E5114A">
      <w:pPr>
        <w:spacing w:line="360" w:lineRule="auto"/>
        <w:jc w:val="both"/>
        <w:rPr>
          <w:rFonts w:cs="Helvetica Neue"/>
          <w:bCs/>
        </w:rPr>
      </w:pPr>
      <w:r>
        <w:rPr>
          <w:rFonts w:cs="Helvetica Neue"/>
          <w:bCs/>
        </w:rPr>
        <w:t xml:space="preserve">To determine whether these arginine pairs contribute to the Arp2/3 independent activity of Las17 each pair was disrupted by mutation to alanines, either separately or together. The pairs can also be referred to as site A (RR349,350) and site B (RR382,283). These constructs were expressed in </w:t>
      </w:r>
      <w:r w:rsidRPr="00561440">
        <w:rPr>
          <w:rFonts w:cs="Helvetica Neue"/>
          <w:bCs/>
          <w:i/>
        </w:rPr>
        <w:t>E. coli</w:t>
      </w:r>
      <w:r>
        <w:rPr>
          <w:rFonts w:cs="Helvetica Neue"/>
          <w:bCs/>
        </w:rPr>
        <w:t>, purified and then tested for activity in a pyrene polymerisation assay.</w:t>
      </w:r>
    </w:p>
    <w:p w14:paraId="72CC170A" w14:textId="04E28EA6" w:rsidR="005503E4" w:rsidRDefault="00B74233" w:rsidP="00E5114A">
      <w:pPr>
        <w:spacing w:line="360" w:lineRule="auto"/>
        <w:jc w:val="both"/>
      </w:pPr>
      <w:r>
        <w:rPr>
          <w:noProof/>
        </w:rPr>
        <w:lastRenderedPageBreak/>
        <w:drawing>
          <wp:inline distT="0" distB="0" distL="0" distR="0" wp14:anchorId="02871F5F" wp14:editId="00DDD754">
            <wp:extent cx="5309870" cy="580136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3.9.png"/>
                    <pic:cNvPicPr/>
                  </pic:nvPicPr>
                  <pic:blipFill>
                    <a:blip r:embed="rId44">
                      <a:extLst>
                        <a:ext uri="{28A0092B-C50C-407E-A947-70E740481C1C}">
                          <a14:useLocalDpi xmlns:a14="http://schemas.microsoft.com/office/drawing/2010/main" val="0"/>
                        </a:ext>
                      </a:extLst>
                    </a:blip>
                    <a:stretch>
                      <a:fillRect/>
                    </a:stretch>
                  </pic:blipFill>
                  <pic:spPr>
                    <a:xfrm>
                      <a:off x="0" y="0"/>
                      <a:ext cx="5309870" cy="5801360"/>
                    </a:xfrm>
                    <a:prstGeom prst="rect">
                      <a:avLst/>
                    </a:prstGeom>
                  </pic:spPr>
                </pic:pic>
              </a:graphicData>
            </a:graphic>
          </wp:inline>
        </w:drawing>
      </w:r>
    </w:p>
    <w:p w14:paraId="1A9CD811" w14:textId="20992AA7" w:rsidR="005503E4" w:rsidRDefault="00B74233" w:rsidP="00E5114A">
      <w:pPr>
        <w:spacing w:line="360" w:lineRule="auto"/>
        <w:jc w:val="both"/>
      </w:pPr>
      <w:r>
        <w:rPr>
          <w:noProof/>
        </w:rPr>
        <mc:AlternateContent>
          <mc:Choice Requires="wps">
            <w:drawing>
              <wp:inline distT="0" distB="0" distL="0" distR="0" wp14:anchorId="2F0614CC" wp14:editId="39DA2309">
                <wp:extent cx="5300345" cy="1021715"/>
                <wp:effectExtent l="0" t="0" r="0" b="0"/>
                <wp:docPr id="621" name="Text Box 621"/>
                <wp:cNvGraphicFramePr/>
                <a:graphic xmlns:a="http://schemas.openxmlformats.org/drawingml/2006/main">
                  <a:graphicData uri="http://schemas.microsoft.com/office/word/2010/wordprocessingShape">
                    <wps:wsp>
                      <wps:cNvSpPr txBox="1"/>
                      <wps:spPr>
                        <a:xfrm>
                          <a:off x="0" y="0"/>
                          <a:ext cx="5300345" cy="1021715"/>
                        </a:xfrm>
                        <a:prstGeom prst="rect">
                          <a:avLst/>
                        </a:prstGeom>
                        <a:noFill/>
                      </wps:spPr>
                      <wps:txbx>
                        <w:txbxContent>
                          <w:p w14:paraId="005A10D7" w14:textId="65E48616" w:rsidR="00F410B7" w:rsidRDefault="00F410B7" w:rsidP="00010F4B">
                            <w:pPr>
                              <w:pStyle w:val="NormalWeb"/>
                              <w:spacing w:before="0" w:beforeAutospacing="0" w:after="0" w:afterAutospacing="0"/>
                            </w:pPr>
                            <w:r>
                              <w:rPr>
                                <w:rFonts w:asciiTheme="minorHAnsi" w:hAnsi="Calibri" w:cstheme="minorBidi"/>
                                <w:color w:val="000000" w:themeColor="text1"/>
                                <w:kern w:val="24"/>
                                <w:sz w:val="20"/>
                                <w:szCs w:val="20"/>
                              </w:rPr>
                              <w:t xml:space="preserve">Fig 3.9. The arginine pairs RR349,350 and RR382,383 contribute to the Arp2/3 independent activity of Las17 (A) 3 µM actin induced to polymerise alone (black) or in the presence of 0.3 µM fargments of Las17: PPWCA aa300-633 (orange) PPWCA aa300-633 RR349,350AA (yellow) PPWCA aa300-633 RR382,383AA (green) PPWCA aa300-633 RRRR349,350,382,383AAAA (blue) Representative trace of n=&gt;3 repeats. (B) Relative initial rate of actin polymerisation. (C) Fold decrease in the lag phase before polymerisation can be observed. </w:t>
                            </w:r>
                          </w:p>
                        </w:txbxContent>
                      </wps:txbx>
                      <wps:bodyPr wrap="square" rtlCol="0">
                        <a:spAutoFit/>
                      </wps:bodyPr>
                    </wps:wsp>
                  </a:graphicData>
                </a:graphic>
              </wp:inline>
            </w:drawing>
          </mc:Choice>
          <mc:Fallback>
            <w:pict>
              <v:shape w14:anchorId="2F0614CC" id="Text Box 621" o:spid="_x0000_s1084" type="#_x0000_t202" style="width:417.35pt;height:80.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" filled="f" stroked="f">
                <v:textbox style="mso-fit-shape-to-text:t">
                  <w:txbxContent>
                    <w:p w14:paraId="005A10D7" w14:textId="65E48616" w:rsidR="00F410B7" w:rsidRDefault="00F410B7" w:rsidP="00010F4B">
                      <w:pPr>
                        <w:pStyle w:val="NormalWeb"/>
                        <w:spacing w:before="0" w:beforeAutospacing="0" w:after="0" w:afterAutospacing="0"/>
                      </w:pPr>
                      <w:r>
                        <w:rPr>
                          <w:rFonts w:asciiTheme="minorHAnsi" w:hAnsi="Calibri" w:cstheme="minorBidi"/>
                          <w:color w:val="000000" w:themeColor="text1"/>
                          <w:kern w:val="24"/>
                          <w:sz w:val="20"/>
                          <w:szCs w:val="20"/>
                        </w:rPr>
                        <w:t xml:space="preserve">Fig 3.9. The arginine pairs RR349,350 and RR382,383 contribute to the Arp2/3 independent activity of Las17 (A) 3 µM actin induced to polymerise alone (black) or in the presence of 0.3 µM fargments of Las17: PPWCA aa300-633 (orange) PPWCA aa300-633 RR349,350AA (yellow) PPWCA aa300-633 RR382,383AA (green) PPWCA aa300-633 RRRR349,350,382,383AAAA (blue) Representative trace of n=&gt;3 repeats. (B) Relative initial rate of actin polymerisation. (C) Fold decrease in the lag phase before polymerisation can be observed. </w:t>
                      </w:r>
                    </w:p>
                  </w:txbxContent>
                </v:textbox>
                <w10:anchorlock/>
              </v:shape>
            </w:pict>
          </mc:Fallback>
        </mc:AlternateContent>
      </w:r>
    </w:p>
    <w:p w14:paraId="0E19BA5A" w14:textId="77777777" w:rsidR="005503E4" w:rsidRPr="00E45B5F" w:rsidRDefault="005503E4" w:rsidP="00E5114A">
      <w:pPr>
        <w:spacing w:line="360" w:lineRule="auto"/>
        <w:jc w:val="both"/>
        <w:rPr>
          <w:rFonts w:cs="Helvetica Neue"/>
          <w:bCs/>
        </w:rPr>
      </w:pPr>
    </w:p>
    <w:p w14:paraId="2F1BEE0F" w14:textId="61EA118A" w:rsidR="005503E4" w:rsidRDefault="005503E4" w:rsidP="00E5114A">
      <w:pPr>
        <w:spacing w:line="360" w:lineRule="auto"/>
        <w:jc w:val="both"/>
      </w:pPr>
      <w:r>
        <w:t xml:space="preserve">The actin only control </w:t>
      </w:r>
      <w:r w:rsidRPr="00D97C04">
        <w:t>(black line)</w:t>
      </w:r>
      <w:r>
        <w:t xml:space="preserve"> polymerised as expected. The wildtype PPWCA fragment </w:t>
      </w:r>
      <w:r w:rsidRPr="00F82CCD">
        <w:t>(orange</w:t>
      </w:r>
      <w:r>
        <w:t xml:space="preserve"> line</w:t>
      </w:r>
      <w:r w:rsidRPr="00F82CCD">
        <w:t>)</w:t>
      </w:r>
      <w:r>
        <w:rPr>
          <w:b/>
        </w:rPr>
        <w:t xml:space="preserve"> </w:t>
      </w:r>
      <w:r w:rsidRPr="00DB6BF5">
        <w:t>increased the r</w:t>
      </w:r>
      <w:r>
        <w:t xml:space="preserve">ate of total actin polymerisation and decreased the time before polymerisation was observed. The quadruple mutant </w:t>
      </w:r>
      <w:r w:rsidRPr="00D97C04">
        <w:t>(blue line)</w:t>
      </w:r>
      <w:r>
        <w:rPr>
          <w:b/>
        </w:rPr>
        <w:t xml:space="preserve"> </w:t>
      </w:r>
      <w:r>
        <w:t xml:space="preserve">had a smaller effect on the rate of total polymerisation relative to the wildtype and did not reduce the time before polymerisation was observed. The two double mutants </w:t>
      </w:r>
      <w:r w:rsidRPr="00D97C04">
        <w:t xml:space="preserve">(yellow </w:t>
      </w:r>
      <w:r w:rsidRPr="00D97C04">
        <w:lastRenderedPageBreak/>
        <w:t>line, green line)</w:t>
      </w:r>
      <w:r>
        <w:rPr>
          <w:b/>
        </w:rPr>
        <w:t xml:space="preserve"> </w:t>
      </w:r>
      <w:r w:rsidRPr="00DB6BF5">
        <w:t>had intermediate effects,</w:t>
      </w:r>
      <w:r>
        <w:rPr>
          <w:b/>
        </w:rPr>
        <w:t xml:space="preserve"> </w:t>
      </w:r>
      <w:r>
        <w:t>increasing the lag phase and reducing the rate of total polymerisation relative to the wildtype control but to a lesser extent than the quadruple mutant. The arginine pairs are therefore important for the Arp2/3-independent activity of Las17 as well as for the Arp2/3-dependent activity shown by Feliciano an</w:t>
      </w:r>
      <w:r w:rsidR="00561440">
        <w:t>d</w:t>
      </w:r>
      <w:r>
        <w:t xml:space="preserve"> colleagues </w:t>
      </w:r>
      <w:r>
        <w:fldChar w:fldCharType="begin" w:fldLock="1"/>
      </w:r>
      <w:r w:rsidR="004121BE">
        <w:instrText>ADDIN CSL_CITATION { "citationItems" : [ { "id" : "ITEM-1", "itemData" : { "DOI" : "10.1111/tra.12259", "ISSN" : "16000854", "PMID" : "25615019", "abstract" : "During clathrin-mediated endocytosis (CME), actin assembly provides force to drive vesicle internalization. Members of the Wiskott-Aldrich syndrome protein (WASP) family play a fundamental role stimulating actin assembly. WASP family proteins contain a WH2 motif that binds globular actin (G-actin) and a central-acidic motif that binds the Arp2/3 complex thus promoting formation of branched actin filaments. Yeast WASP (Las17) is the strongest of five factors promoting Arp2/3-dependent actin polymerization during CME. It was suggested that this strong activity may be caused by a putative second G-actin binding motif in Las17. Here we describe the in vitro and in vivo characterization of such Las17 G-actin binding motif (LGM) and its dependence on a group of conserved arginine residues. Using the yeast two-hybrid system, GST-pull down, fluorescence polarization, and pyrene-actin polymerization assays we show that LGM binds G-actin and that it is necessary for normal Arp2/3-mediated actin polymerization in vitro. Live cell fluorescence microscopy experiments demonstrate LGM is required for normal dynamics of actin polymerization during CME. Further, LGM is necessary for normal dynamics of endocytic machinery components that are recruited at early, intermediate, and late stages of endocytosis, as well as for optimal endocytosis of native CME cargo. Both in vitro and in vivo experiments show LGM has relatively lower potency compared to the previously known Las17 G-actin binding motif, WH2. These results establish a second G-actin binding motif in Las17 and advance our knowledge on the mechanism of actin assembly during CME.", "author" : [ { "dropping-particle" : "", "family" : "Feliciano", "given" : "Daniel", "non-dropping-particle" : "", "parse-names" : false, "suffix" : "" }, { "dropping-particle" : "", "family" : "Tolsma", "given" : "Thomas O.", "non-dropping-particle" : "", "parse-names" : false, "suffix" : "" }, { "dropping-particle" : "", "family" : "Farrell", "given" : "Kristen B.", "non-dropping-particle" : "", "parse-names" : false, "suffix" : "" }, { "dropping-particle" : "", "family" : "Aradi", "given" : "Al", "non-dropping-particle" : "", "parse-names" : false, "suffix" : "" }, { "dropping-particle" : "", "family" : "Pietro", "given" : "Santiago M.", "non-dropping-particle" : "Di", "parse-names" : false, "suffix" : "" } ], "container-title" : "Traffic", "id" : "ITEM-1", "issue" : "4", "issued" : { "date-parts" : [ [ "2015" ] ] }, "page" : "379-397", "title" : "A second las17 monomeric actin-binding motif functions in Arp2/3-dependent actin polymerization during endocytosis", "type" : "article-journal", "volume" : "16" }, "uris" : [ "http://www.mendeley.com/documents/?uuid=af1108c4-a7ab-4221-90d7-4c4c509d5dea" ] } ], "mendeley" : { "formattedCitation" : "(Feliciano &lt;i&gt;et al.&lt;/i&gt;, 2015)", "plainTextFormattedCitation" : "(Feliciano et al., 2015)", "previouslyFormattedCitation" : "(Feliciano &lt;i&gt;et al.&lt;/i&gt;, 2015)" }, "properties" : {  }, "schema" : "https://github.com/citation-style-language/schema/raw/master/csl-citation.json" }</w:instrText>
      </w:r>
      <w:r>
        <w:fldChar w:fldCharType="separate"/>
      </w:r>
      <w:r w:rsidR="00143B78" w:rsidRPr="00143B78">
        <w:rPr>
          <w:noProof/>
        </w:rPr>
        <w:t xml:space="preserve">(Feliciano </w:t>
      </w:r>
      <w:r w:rsidR="00143B78" w:rsidRPr="00143B78">
        <w:rPr>
          <w:i/>
          <w:noProof/>
        </w:rPr>
        <w:t>et al.</w:t>
      </w:r>
      <w:r w:rsidR="00143B78" w:rsidRPr="00143B78">
        <w:rPr>
          <w:noProof/>
        </w:rPr>
        <w:t>, 2015)</w:t>
      </w:r>
      <w:r>
        <w:fldChar w:fldCharType="end"/>
      </w:r>
      <w:r>
        <w:t xml:space="preserve">. </w:t>
      </w:r>
    </w:p>
    <w:p w14:paraId="5D889129" w14:textId="77777777" w:rsidR="005503E4" w:rsidRDefault="005503E4" w:rsidP="00E5114A">
      <w:pPr>
        <w:jc w:val="both"/>
      </w:pPr>
    </w:p>
    <w:p w14:paraId="5B35B852" w14:textId="77777777" w:rsidR="005503E4" w:rsidRDefault="005503E4" w:rsidP="00E5114A">
      <w:pPr>
        <w:pStyle w:val="Heading3"/>
        <w:jc w:val="both"/>
      </w:pPr>
      <w:bookmarkStart w:id="176" w:name="_Toc494222718"/>
      <w:r>
        <w:t>3.2.8 G-actin binding in the N-terminal of the polyproline region</w:t>
      </w:r>
      <w:bookmarkEnd w:id="176"/>
    </w:p>
    <w:p w14:paraId="36ED073E" w14:textId="77777777" w:rsidR="005503E4" w:rsidRDefault="005503E4" w:rsidP="00E5114A">
      <w:pPr>
        <w:spacing w:line="360" w:lineRule="auto"/>
        <w:jc w:val="both"/>
      </w:pPr>
    </w:p>
    <w:p w14:paraId="3E3BAD1D" w14:textId="77777777" w:rsidR="005503E4" w:rsidRDefault="005503E4" w:rsidP="00E5114A">
      <w:pPr>
        <w:pStyle w:val="Heading4"/>
        <w:jc w:val="both"/>
      </w:pPr>
      <w:r>
        <w:t>3.2.8.1 To what extent do the two pairs of arginines contribute to binding?</w:t>
      </w:r>
    </w:p>
    <w:p w14:paraId="2991D48C" w14:textId="77777777" w:rsidR="005116FD" w:rsidRPr="005116FD" w:rsidRDefault="005116FD" w:rsidP="00E5114A">
      <w:pPr>
        <w:jc w:val="both"/>
      </w:pPr>
    </w:p>
    <w:p w14:paraId="126D1857" w14:textId="77777777" w:rsidR="005503E4" w:rsidRDefault="005503E4" w:rsidP="00E5114A">
      <w:pPr>
        <w:spacing w:line="360" w:lineRule="auto"/>
        <w:jc w:val="both"/>
      </w:pPr>
      <w:r>
        <w:t xml:space="preserve">Feliciano et al confirmed that this region of Las17 can bind to actin and that mutating both arginine pairs ablates this interaction. Wildtype binding was demonstrated in a fluorescence anisotropy binding assay whereas the effect of mutation was investigated in a potentially less sensitive pull-down experiment. To further investigate G-actin binding in this region a microscale thermophoresis binding assay was performed. Purified rabbit muscle actin was covalently labelled using a labelling kit from </w:t>
      </w:r>
      <w:r w:rsidRPr="00EB14EA">
        <w:t>nanotemper technologies</w:t>
      </w:r>
      <w:r>
        <w:rPr>
          <w:b/>
        </w:rPr>
        <w:t xml:space="preserve">. </w:t>
      </w:r>
      <w:r>
        <w:t xml:space="preserve">The concentration of this labelled actin was kept constant across a series of capillaries whilst the concentration of Las17 aa300-422 wild type and </w:t>
      </w:r>
      <w:r w:rsidRPr="007A4346">
        <w:t>RRRR349,350,382,383AAAA</w:t>
      </w:r>
      <w:r>
        <w:t xml:space="preserve"> was varied. </w:t>
      </w:r>
    </w:p>
    <w:p w14:paraId="7E4B7D2C" w14:textId="77777777" w:rsidR="005503E4" w:rsidRDefault="005503E4" w:rsidP="00E5114A">
      <w:pPr>
        <w:spacing w:line="360" w:lineRule="auto"/>
        <w:jc w:val="both"/>
      </w:pPr>
    </w:p>
    <w:p w14:paraId="310DEA56" w14:textId="77777777" w:rsidR="005503E4" w:rsidRPr="00BF630A" w:rsidRDefault="005503E4" w:rsidP="00E5114A">
      <w:pPr>
        <w:spacing w:line="360" w:lineRule="auto"/>
        <w:jc w:val="both"/>
        <w:rPr>
          <w:b/>
        </w:rPr>
      </w:pPr>
      <w:r w:rsidRPr="005E1035">
        <w:rPr>
          <w:b/>
          <w:noProof/>
          <w:u w:val="single"/>
        </w:rPr>
        <w:lastRenderedPageBreak/>
        <mc:AlternateContent>
          <mc:Choice Requires="wpg">
            <w:drawing>
              <wp:inline distT="0" distB="0" distL="0" distR="0" wp14:anchorId="7B958E79" wp14:editId="3387A85A">
                <wp:extent cx="5309870" cy="3879640"/>
                <wp:effectExtent l="0" t="0" r="0" b="0"/>
                <wp:docPr id="148" name="Group 1"/>
                <wp:cNvGraphicFramePr/>
                <a:graphic xmlns:a="http://schemas.openxmlformats.org/drawingml/2006/main">
                  <a:graphicData uri="http://schemas.microsoft.com/office/word/2010/wordprocessingGroup">
                    <wpg:wgp>
                      <wpg:cNvGrpSpPr/>
                      <wpg:grpSpPr>
                        <a:xfrm>
                          <a:off x="0" y="0"/>
                          <a:ext cx="5309870" cy="3879640"/>
                          <a:chOff x="0" y="0"/>
                          <a:chExt cx="7406640" cy="5411940"/>
                        </a:xfrm>
                      </wpg:grpSpPr>
                      <wps:wsp>
                        <wps:cNvPr id="149" name="Rectangle 149"/>
                        <wps:cNvSpPr/>
                        <wps:spPr>
                          <a:xfrm>
                            <a:off x="0" y="4418959"/>
                            <a:ext cx="7405754" cy="992981"/>
                          </a:xfrm>
                          <a:prstGeom prst="rect">
                            <a:avLst/>
                          </a:prstGeom>
                        </wps:spPr>
                        <wps:txbx>
                          <w:txbxContent>
                            <w:p w14:paraId="23C51E73" w14:textId="6BAFBCC3"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 xml:space="preserve">Fig 3.10. Binding of the aa300-422 fragment of Las17 to actin is weakened but not ablated by the </w:t>
                              </w:r>
                              <w:r>
                                <w:rPr>
                                  <w:rFonts w:asciiTheme="minorHAnsi" w:hAnsi="Calibri" w:cstheme="minorBidi"/>
                                  <w:color w:val="000000" w:themeColor="text1"/>
                                  <w:kern w:val="24"/>
                                  <w:sz w:val="20"/>
                                  <w:szCs w:val="20"/>
                                </w:rPr>
                                <w:t>RRRR349,350,382,383AAAA mutation.</w:t>
                              </w:r>
                              <w:r>
                                <w:rPr>
                                  <w:rFonts w:ascii="Calibri" w:eastAsia="Times New Roman" w:hAnsi="Calibri"/>
                                  <w:color w:val="000000"/>
                                  <w:kern w:val="24"/>
                                  <w:sz w:val="20"/>
                                  <w:szCs w:val="20"/>
                                </w:rPr>
                                <w:t xml:space="preserve"> Actin (1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response amplitude= 23.3,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response amplitude=12.1, blue).</w:t>
                              </w:r>
                            </w:p>
                          </w:txbxContent>
                        </wps:txbx>
                        <wps:bodyPr wrap="square">
                          <a:spAutoFit/>
                        </wps:bodyPr>
                      </wps:wsp>
                      <pic:pic xmlns:pic="http://schemas.openxmlformats.org/drawingml/2006/picture">
                        <pic:nvPicPr>
                          <pic:cNvPr id="150" name="Picture 150"/>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7406640" cy="4419600"/>
                          </a:xfrm>
                          <a:prstGeom prst="rect">
                            <a:avLst/>
                          </a:prstGeom>
                        </pic:spPr>
                      </pic:pic>
                    </wpg:wgp>
                  </a:graphicData>
                </a:graphic>
              </wp:inline>
            </w:drawing>
          </mc:Choice>
          <mc:Fallback>
            <w:pict>
              <v:group w14:anchorId="7B958E79" id="_x0000_s1085" style="width:418.1pt;height:305.5pt;mso-position-horizontal-relative:char;mso-position-vertical-relative:line" coordsize="7406640,54119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">
                <v:rect id="Rectangle 149" o:spid="_x0000_s1086" style="position:absolute;top:4418959;width:7405754;height:9929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OKWnwwAA&#10;ANwAAAAPAAAAZHJzL2Rvd25yZXYueG1sRE/NasJAEL4X+g7LFHopurGIralrKFEhemvqA4zZaZKa&#10;nQ3ZNYlv3y0I3ubj+51VMppG9NS52rKC2TQCQVxYXXOp4Pi9m7yDcB5ZY2OZFFzJQbJ+fFhhrO3A&#10;X9TnvhQhhF2MCirv21hKV1Rk0E1tSxy4H9sZ9AF2pdQdDiHcNPI1ihbSYM2hocKW0oqKc34xCvaH&#10;+eGYZvL3vKw3L9lbHsnTYqvU89P4+QHC0+jv4ps702H+fAn/z4QL5Po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OKWnwwAAANwAAAAPAAAAAAAAAAAAAAAAAJcCAABkcnMvZG93&#10;bnJldi54bWxQSwUGAAAAAAQABAD1AAAAhwMAAAAA&#10;" filled="f" stroked="f">
                  <v:textbox style="mso-fit-shape-to-text:t">
                    <w:txbxContent>
                      <w:p w14:paraId="23C51E73" w14:textId="6BAFBCC3"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 xml:space="preserve">Fig 3.10. Binding of the aa300-422 fragment of Las17 to actin is weakened but not ablated by the </w:t>
                        </w:r>
                        <w:r>
                          <w:rPr>
                            <w:rFonts w:asciiTheme="minorHAnsi" w:hAnsi="Calibri" w:cstheme="minorBidi"/>
                            <w:color w:val="000000" w:themeColor="text1"/>
                            <w:kern w:val="24"/>
                            <w:sz w:val="20"/>
                            <w:szCs w:val="20"/>
                          </w:rPr>
                          <w:t>RRRR349,350,382,383AAAA mutation.</w:t>
                        </w:r>
                        <w:r>
                          <w:rPr>
                            <w:rFonts w:ascii="Calibri" w:eastAsia="Times New Roman" w:hAnsi="Calibri"/>
                            <w:color w:val="000000"/>
                            <w:kern w:val="24"/>
                            <w:sz w:val="20"/>
                            <w:szCs w:val="20"/>
                          </w:rPr>
                          <w:t xml:space="preserve"> Actin (1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response amplitude= 23.3,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response amplitude=12.1, blue).</w:t>
                        </w:r>
                      </w:p>
                    </w:txbxContent>
                  </v:textbox>
                </v:rect>
                <v:shape id="Picture 150" o:spid="_x0000_s1087" type="#_x0000_t75" style="position:absolute;width:7406640;height:4419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OF&#10;KA/EAAAA3AAAAA8AAABkcnMvZG93bnJldi54bWxEj09rwzAMxe+Dfgejwm6rs8BCyeqWLVAou6z/&#10;2FnEWpItloPtNtm3nw6F3iTe03s/rTaT69WVQuw8G3heZKCIa287bgycT9unJaiYkC32nsnAH0XY&#10;rGcPKyytH/lA12NqlIRwLNFAm9JQah3rlhzGhR+IRfv2wWGSNTTaBhwl3PU6z7JCO+xYGlocqGqp&#10;/j1enIH882tPRXX4uJwLPeZF9UPh/WTM43x6ewWVaEp38+16ZwX/RfDlGZlAr/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OFKA/EAAAA3AAAAA8AAAAAAAAAAAAAAAAAnAIA&#10;AGRycy9kb3ducmV2LnhtbFBLBQYAAAAABAAEAPcAAACNAwAAAAA=&#10;">
                  <v:imagedata r:id="rId46" o:title=""/>
                  <v:path arrowok="t"/>
                </v:shape>
                <w10:anchorlock/>
              </v:group>
            </w:pict>
          </mc:Fallback>
        </mc:AlternateContent>
      </w:r>
      <w:r>
        <w:rPr>
          <w:b/>
          <w:u w:val="single"/>
        </w:rPr>
        <w:t xml:space="preserve"> </w:t>
      </w:r>
    </w:p>
    <w:p w14:paraId="7DE3A7B3" w14:textId="77777777" w:rsidR="005503E4" w:rsidRDefault="005503E4" w:rsidP="00E5114A">
      <w:pPr>
        <w:spacing w:line="360" w:lineRule="auto"/>
        <w:jc w:val="both"/>
      </w:pPr>
    </w:p>
    <w:p w14:paraId="21A582A7" w14:textId="77777777" w:rsidR="005503E4" w:rsidRDefault="005503E4" w:rsidP="00E5114A">
      <w:pPr>
        <w:spacing w:line="360" w:lineRule="auto"/>
        <w:jc w:val="both"/>
      </w:pPr>
      <w:r>
        <w:t xml:space="preserve">The wildtype </w:t>
      </w:r>
      <w:r w:rsidRPr="00EB14EA">
        <w:t>aa300-422 fragment</w:t>
      </w:r>
      <w:r>
        <w:t xml:space="preserve"> showed tight G-actin binding that was reduced by the quadruple mutation. Though binding was reduced, it was not abolished suggesting that, although the two arginine pairs contribute to G actin binding, residual binding remains in the fragment. Interestingly there was a greater </w:t>
      </w:r>
      <w:r w:rsidRPr="009D23F1">
        <w:t>(almost double)</w:t>
      </w:r>
      <w:r>
        <w:t xml:space="preserve"> amplitude of response for the wild-type than for the mutant. This suggests that other factors than just the strength of G actin binding change when the four arginines are mutated.</w:t>
      </w:r>
    </w:p>
    <w:p w14:paraId="659207A0" w14:textId="77777777" w:rsidR="005503E4" w:rsidRDefault="005503E4" w:rsidP="00E5114A">
      <w:pPr>
        <w:spacing w:line="360" w:lineRule="auto"/>
        <w:jc w:val="both"/>
      </w:pPr>
    </w:p>
    <w:p w14:paraId="2E3B5F7D" w14:textId="77777777" w:rsidR="005503E4" w:rsidRDefault="005503E4" w:rsidP="00E5114A">
      <w:pPr>
        <w:pStyle w:val="Heading4"/>
        <w:jc w:val="both"/>
      </w:pPr>
      <w:r>
        <w:t>3.2.8.2 What causes the differences in the amplitude of response?</w:t>
      </w:r>
    </w:p>
    <w:p w14:paraId="5A93D9BF" w14:textId="77777777" w:rsidR="005116FD" w:rsidRPr="005116FD" w:rsidRDefault="005116FD" w:rsidP="00E5114A">
      <w:pPr>
        <w:jc w:val="both"/>
      </w:pPr>
    </w:p>
    <w:p w14:paraId="36CB1A7F" w14:textId="030F18A8" w:rsidR="005503E4" w:rsidRPr="00E76C99" w:rsidRDefault="005503E4" w:rsidP="00E5114A">
      <w:pPr>
        <w:spacing w:line="360" w:lineRule="auto"/>
        <w:jc w:val="both"/>
        <w:rPr>
          <w:color w:val="000000" w:themeColor="text1"/>
        </w:rPr>
      </w:pPr>
      <w:r>
        <w:rPr>
          <w:color w:val="000000" w:themeColor="text1"/>
        </w:rPr>
        <w:t>To determine whether the change in the amplitude of response may be linked to actin polymerisation, the previous MST experiment was repeated at a three-fold lower actin concentration (5</w:t>
      </w:r>
      <w:r w:rsidR="00561440">
        <w:rPr>
          <w:color w:val="000000" w:themeColor="text1"/>
        </w:rPr>
        <w:t xml:space="preserve">0 </w:t>
      </w:r>
      <w:r>
        <w:rPr>
          <w:color w:val="000000" w:themeColor="text1"/>
        </w:rPr>
        <w:t>nM). Since nucleation is heavily dependent upon monomer concentration, t</w:t>
      </w:r>
      <w:r w:rsidRPr="009D23F1">
        <w:rPr>
          <w:color w:val="000000" w:themeColor="text1"/>
        </w:rPr>
        <w:t xml:space="preserve">his concentration of actin should be </w:t>
      </w:r>
      <w:r>
        <w:rPr>
          <w:color w:val="000000" w:themeColor="text1"/>
        </w:rPr>
        <w:t>too low</w:t>
      </w:r>
      <w:r w:rsidRPr="009D23F1">
        <w:rPr>
          <w:color w:val="000000" w:themeColor="text1"/>
        </w:rPr>
        <w:t xml:space="preserve"> to support </w:t>
      </w:r>
      <w:r>
        <w:rPr>
          <w:color w:val="000000" w:themeColor="text1"/>
        </w:rPr>
        <w:t>filament formation</w:t>
      </w:r>
      <w:r w:rsidRPr="009D23F1">
        <w:rPr>
          <w:color w:val="000000" w:themeColor="text1"/>
        </w:rPr>
        <w:t>.</w:t>
      </w:r>
      <w:r>
        <w:rPr>
          <w:b/>
          <w:color w:val="000000" w:themeColor="text1"/>
        </w:rPr>
        <w:t xml:space="preserve"> </w:t>
      </w:r>
    </w:p>
    <w:p w14:paraId="28C45D0B" w14:textId="77777777" w:rsidR="005503E4" w:rsidRDefault="005503E4" w:rsidP="00E5114A">
      <w:pPr>
        <w:spacing w:line="360" w:lineRule="auto"/>
        <w:jc w:val="both"/>
      </w:pPr>
    </w:p>
    <w:p w14:paraId="10323FD9" w14:textId="77777777" w:rsidR="005503E4" w:rsidRDefault="005503E4" w:rsidP="00E5114A">
      <w:pPr>
        <w:spacing w:line="360" w:lineRule="auto"/>
        <w:jc w:val="both"/>
        <w:rPr>
          <w:b/>
        </w:rPr>
      </w:pPr>
      <w:r w:rsidRPr="00A575E9">
        <w:rPr>
          <w:b/>
          <w:noProof/>
        </w:rPr>
        <w:lastRenderedPageBreak/>
        <mc:AlternateContent>
          <mc:Choice Requires="wpg">
            <w:drawing>
              <wp:inline distT="0" distB="0" distL="0" distR="0" wp14:anchorId="7652583D" wp14:editId="50100A4E">
                <wp:extent cx="5309870" cy="4043562"/>
                <wp:effectExtent l="0" t="0" r="0" b="0"/>
                <wp:docPr id="159" name="Group 1"/>
                <wp:cNvGraphicFramePr/>
                <a:graphic xmlns:a="http://schemas.openxmlformats.org/drawingml/2006/main">
                  <a:graphicData uri="http://schemas.microsoft.com/office/word/2010/wordprocessingGroup">
                    <wpg:wgp>
                      <wpg:cNvGrpSpPr/>
                      <wpg:grpSpPr>
                        <a:xfrm>
                          <a:off x="0" y="0"/>
                          <a:ext cx="5309870" cy="4043562"/>
                          <a:chOff x="0" y="0"/>
                          <a:chExt cx="7405750" cy="5639449"/>
                        </a:xfrm>
                      </wpg:grpSpPr>
                      <wps:wsp>
                        <wps:cNvPr id="160" name="Rectangle 160"/>
                        <wps:cNvSpPr/>
                        <wps:spPr>
                          <a:xfrm>
                            <a:off x="0" y="4430581"/>
                            <a:ext cx="7405750" cy="1208868"/>
                          </a:xfrm>
                          <a:prstGeom prst="rect">
                            <a:avLst/>
                          </a:prstGeom>
                        </wps:spPr>
                        <wps:txbx>
                          <w:txbxContent>
                            <w:p w14:paraId="68ADCA01" w14:textId="7212C35C"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 xml:space="preserve">Fig 3.11. Binding of the aa300-422 fragment of Las17 to actin is weakened but not ablated by the </w:t>
                              </w:r>
                              <w:r>
                                <w:rPr>
                                  <w:rFonts w:asciiTheme="minorHAnsi" w:hAnsi="Calibri" w:cstheme="minorBidi"/>
                                  <w:color w:val="000000" w:themeColor="text1"/>
                                  <w:kern w:val="24"/>
                                  <w:sz w:val="20"/>
                                  <w:szCs w:val="20"/>
                                </w:rPr>
                                <w:t>RRRR349,350,382,383AAAA mutation, lower actin concentration removes large variation in amplitude of response.</w:t>
                              </w:r>
                              <w:r>
                                <w:rPr>
                                  <w:rFonts w:ascii="Calibri" w:eastAsia="Times New Roman" w:hAnsi="Calibri"/>
                                  <w:color w:val="000000"/>
                                  <w:kern w:val="24"/>
                                  <w:sz w:val="20"/>
                                  <w:szCs w:val="20"/>
                                </w:rPr>
                                <w:t xml:space="preserve"> Actin (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9.6 nM ± 4.5 nM, response amplitude=13.6,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Kd=95 nM ± 13.5 nM response amplitude=12.1, blue).</w:t>
                              </w:r>
                            </w:p>
                          </w:txbxContent>
                        </wps:txbx>
                        <wps:bodyPr wrap="square">
                          <a:spAutoFit/>
                        </wps:bodyPr>
                      </wps:wsp>
                      <pic:pic xmlns:pic="http://schemas.openxmlformats.org/drawingml/2006/picture">
                        <pic:nvPicPr>
                          <pic:cNvPr id="161" name="Picture 16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7345680" cy="4431792"/>
                          </a:xfrm>
                          <a:prstGeom prst="rect">
                            <a:avLst/>
                          </a:prstGeom>
                        </pic:spPr>
                      </pic:pic>
                    </wpg:wgp>
                  </a:graphicData>
                </a:graphic>
              </wp:inline>
            </w:drawing>
          </mc:Choice>
          <mc:Fallback>
            <w:pict>
              <v:group w14:anchorId="7652583D" id="_x0000_s1088" style="width:418.1pt;height:318.4pt;mso-position-horizontal-relative:char;mso-position-vertical-relative:line" coordsize="7405750,563944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">
                <v:rect id="Rectangle 160" o:spid="_x0000_s1089" style="position:absolute;top:4430581;width:7405750;height:12088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t1BaxgAA&#10;ANwAAAAPAAAAZHJzL2Rvd25yZXYueG1sRI/BbsJADETvlfiHlZG4VLApqlJIWRCirZRya8oHmKyb&#10;BLLeKLuF8Pf4UKk3WzOeeV5tBteqC/Wh8WzgaZaAIi69bbgycPj+mC5AhYhssfVMBm4UYLMePaww&#10;s/7KX3QpYqUkhEOGBuoYu0zrUNbkMMx8Ryzaj+8dRln7StserxLuWj1PklQ7bFgaauxoV1N5Ln6d&#10;gc/98/6wy/XpvGzeHvOXItHH9N2YyXjYvoKKNMR/8991bgU/FXx5RibQ6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t1BaxgAAANwAAAAPAAAAAAAAAAAAAAAAAJcCAABkcnMv&#10;ZG93bnJldi54bWxQSwUGAAAAAAQABAD1AAAAigMAAAAA&#10;" filled="f" stroked="f">
                  <v:textbox style="mso-fit-shape-to-text:t">
                    <w:txbxContent>
                      <w:p w14:paraId="68ADCA01" w14:textId="7212C35C"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 xml:space="preserve">Fig 3.11. Binding of the aa300-422 fragment of Las17 to actin is weakened but not ablated by the </w:t>
                        </w:r>
                        <w:r>
                          <w:rPr>
                            <w:rFonts w:asciiTheme="minorHAnsi" w:hAnsi="Calibri" w:cstheme="minorBidi"/>
                            <w:color w:val="000000" w:themeColor="text1"/>
                            <w:kern w:val="24"/>
                            <w:sz w:val="20"/>
                            <w:szCs w:val="20"/>
                          </w:rPr>
                          <w:t>RRRR349,350,382,383AAAA mutation, lower actin concentration removes large variation in amplitude of response.</w:t>
                        </w:r>
                        <w:r>
                          <w:rPr>
                            <w:rFonts w:ascii="Calibri" w:eastAsia="Times New Roman" w:hAnsi="Calibri"/>
                            <w:color w:val="000000"/>
                            <w:kern w:val="24"/>
                            <w:sz w:val="20"/>
                            <w:szCs w:val="20"/>
                          </w:rPr>
                          <w:t xml:space="preserve"> Actin (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9.6 nM ± 4.5 nM, response amplitude=13.6,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Kd=95 nM ± 13.5 nM response amplitude=12.1, blue).</w:t>
                        </w:r>
                      </w:p>
                    </w:txbxContent>
                  </v:textbox>
                </v:rect>
                <v:shape id="Picture 161" o:spid="_x0000_s1090" type="#_x0000_t75" style="position:absolute;width:7345680;height:443179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UO&#10;7vHEAAAA3AAAAA8AAABkcnMvZG93bnJldi54bWxET01rwkAQvRf8D8sIvdVNSpQSXUMVSqUgUtuD&#10;3obsmIRmZ8PuxsR/3xUKvc3jfc6qGE0rruR8Y1lBOktAEJdWN1wp+P56e3oB4QOyxtYyKbiRh2I9&#10;eVhhru3An3Q9hkrEEPY5KqhD6HIpfVmTQT+zHXHkLtYZDBG6SmqHQww3rXxOkoU02HBsqLGjbU3l&#10;z7E3Csb3y/5wCB9Dxuf5pp+fT96VmVKP0/F1CSLQGP7Ff+6djvMXKdyfiRfI9S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UO7vHEAAAA3AAAAA8AAAAAAAAAAAAAAAAAnAIA&#10;AGRycy9kb3ducmV2LnhtbFBLBQYAAAAABAAEAPcAAACNAwAAAAA=&#10;">
                  <v:imagedata r:id="rId48" o:title=""/>
                  <v:path arrowok="t"/>
                </v:shape>
                <w10:anchorlock/>
              </v:group>
            </w:pict>
          </mc:Fallback>
        </mc:AlternateContent>
      </w:r>
    </w:p>
    <w:p w14:paraId="392176AE" w14:textId="77777777" w:rsidR="00010F4B" w:rsidRDefault="00010F4B" w:rsidP="00E5114A">
      <w:pPr>
        <w:spacing w:line="360" w:lineRule="auto"/>
        <w:jc w:val="both"/>
        <w:rPr>
          <w:color w:val="000000" w:themeColor="text1"/>
        </w:rPr>
      </w:pPr>
    </w:p>
    <w:p w14:paraId="72C81AEE" w14:textId="57054E0A" w:rsidR="005503E4" w:rsidRDefault="005503E4" w:rsidP="00E5114A">
      <w:pPr>
        <w:spacing w:line="360" w:lineRule="auto"/>
        <w:jc w:val="both"/>
        <w:rPr>
          <w:b/>
        </w:rPr>
      </w:pPr>
      <w:r>
        <w:rPr>
          <w:color w:val="000000" w:themeColor="text1"/>
        </w:rPr>
        <w:t xml:space="preserve">At these lower actin concentrations, the two-fold increase in the amplitude of response was no longer observed for the wild-type fragment of Las17. Both fragments produce the same amplitude of response and we can assume that the same process </w:t>
      </w:r>
      <w:r w:rsidR="00D97C04">
        <w:rPr>
          <w:color w:val="000000" w:themeColor="text1"/>
        </w:rPr>
        <w:t>is being observed and that the K</w:t>
      </w:r>
      <w:r>
        <w:rPr>
          <w:color w:val="000000" w:themeColor="text1"/>
        </w:rPr>
        <w:t>ds calculated will be comparable.</w:t>
      </w:r>
      <w:r>
        <w:rPr>
          <w:b/>
        </w:rPr>
        <w:t xml:space="preserve"> </w:t>
      </w:r>
      <w:r>
        <w:t>The w</w:t>
      </w:r>
      <w:r w:rsidRPr="00EB14EA">
        <w:t xml:space="preserve">ildtype </w:t>
      </w:r>
      <w:r>
        <w:t xml:space="preserve">aa300-422 fragment bound to actin with a Kd of </w:t>
      </w:r>
      <w:r w:rsidRPr="00EB14EA">
        <w:t>9.6 nM ± 4.5 nM</w:t>
      </w:r>
      <w:r>
        <w:t xml:space="preserve">, a far tighter interaction than binding detected by Feliciano and colleagues </w:t>
      </w:r>
      <w:r>
        <w:fldChar w:fldCharType="begin" w:fldLock="1"/>
      </w:r>
      <w:r w:rsidR="004121BE">
        <w:instrText>ADDIN CSL_CITATION { "citationItems" : [ { "id" : "ITEM-1", "itemData" : { "DOI" : "10.1111/tra.12259", "ISSN" : "16000854", "PMID" : "25615019", "abstract" : "During clathrin-mediated endocytosis (CME), actin assembly provides force to drive vesicle internalization. Members of the Wiskott-Aldrich syndrome protein (WASP) family play a fundamental role stimulating actin assembly. WASP family proteins contain a WH2 motif that binds globular actin (G-actin) and a central-acidic motif that binds the Arp2/3 complex thus promoting formation of branched actin filaments. Yeast WASP (Las17) is the strongest of five factors promoting Arp2/3-dependent actin polymerization during CME. It was suggested that this strong activity may be caused by a putative second G-actin binding motif in Las17. Here we describe the in vitro and in vivo characterization of such Las17 G-actin binding motif (LGM) and its dependence on a group of conserved arginine residues. Using the yeast two-hybrid system, GST-pull down, fluorescence polarization, and pyrene-actin polymerization assays we show that LGM binds G-actin and that it is necessary for normal Arp2/3-mediated actin polymerization in vitro. Live cell fluorescence microscopy experiments demonstrate LGM is required for normal dynamics of actin polymerization during CME. Further, LGM is necessary for normal dynamics of endocytic machinery components that are recruited at early, intermediate, and late stages of endocytosis, as well as for optimal endocytosis of native CME cargo. Both in vitro and in vivo experiments show LGM has relatively lower potency compared to the previously known Las17 G-actin binding motif, WH2. These results establish a second G-actin binding motif in Las17 and advance our knowledge on the mechanism of actin assembly during CME.", "author" : [ { "dropping-particle" : "", "family" : "Feliciano", "given" : "Daniel", "non-dropping-particle" : "", "parse-names" : false, "suffix" : "" }, { "dropping-particle" : "", "family" : "Tolsma", "given" : "Thomas O.", "non-dropping-particle" : "", "parse-names" : false, "suffix" : "" }, { "dropping-particle" : "", "family" : "Farrell", "given" : "Kristen B.", "non-dropping-particle" : "", "parse-names" : false, "suffix" : "" }, { "dropping-particle" : "", "family" : "Aradi", "given" : "Al", "non-dropping-particle" : "", "parse-names" : false, "suffix" : "" }, { "dropping-particle" : "", "family" : "Pietro", "given" : "Santiago M.", "non-dropping-particle" : "Di", "parse-names" : false, "suffix" : "" } ], "container-title" : "Traffic", "id" : "ITEM-1", "issue" : "4", "issued" : { "date-parts" : [ [ "2015" ] ] }, "page" : "379-397", "title" : "A second las17 monomeric actin-binding motif functions in Arp2/3-dependent actin polymerization during endocytosis", "type" : "article-journal", "volume" : "16" }, "uris" : [ "http://www.mendeley.com/documents/?uuid=af1108c4-a7ab-4221-90d7-4c4c509d5dea" ] } ], "mendeley" : { "formattedCitation" : "(Feliciano &lt;i&gt;et al.&lt;/i&gt;, 2015)", "plainTextFormattedCitation" : "(Feliciano et al., 2015)", "previouslyFormattedCitation" : "(Feliciano &lt;i&gt;et al.&lt;/i&gt;, 2015)" }, "properties" : {  }, "schema" : "https://github.com/citation-style-language/schema/raw/master/csl-citation.json" }</w:instrText>
      </w:r>
      <w:r>
        <w:fldChar w:fldCharType="separate"/>
      </w:r>
      <w:r w:rsidR="00143B78" w:rsidRPr="00143B78">
        <w:rPr>
          <w:noProof/>
        </w:rPr>
        <w:t xml:space="preserve">(Feliciano </w:t>
      </w:r>
      <w:r w:rsidR="00143B78" w:rsidRPr="00143B78">
        <w:rPr>
          <w:i/>
          <w:noProof/>
        </w:rPr>
        <w:t>et al.</w:t>
      </w:r>
      <w:r w:rsidR="00143B78" w:rsidRPr="00143B78">
        <w:rPr>
          <w:noProof/>
        </w:rPr>
        <w:t>, 2015)</w:t>
      </w:r>
      <w:r>
        <w:fldChar w:fldCharType="end"/>
      </w:r>
      <w:r>
        <w:t xml:space="preserve">. The aa300-422 fragment with the quadruple mutation bound to actin with a Kd of </w:t>
      </w:r>
      <w:r w:rsidRPr="008C2F52">
        <w:t>95 nM ± 13.5 nM</w:t>
      </w:r>
      <w:r>
        <w:t>, a 10-fold weaker interaction than that observed for the wildtype fragment.</w:t>
      </w:r>
    </w:p>
    <w:p w14:paraId="01BE1806" w14:textId="77777777" w:rsidR="005503E4" w:rsidRDefault="005503E4" w:rsidP="00E5114A">
      <w:pPr>
        <w:spacing w:line="360" w:lineRule="auto"/>
        <w:jc w:val="both"/>
        <w:rPr>
          <w:b/>
        </w:rPr>
      </w:pPr>
    </w:p>
    <w:p w14:paraId="74AC3F85" w14:textId="7FC6C13C" w:rsidR="005503E4" w:rsidRPr="009D7B66" w:rsidRDefault="005503E4" w:rsidP="00E5114A">
      <w:pPr>
        <w:spacing w:line="360" w:lineRule="auto"/>
        <w:jc w:val="both"/>
        <w:rPr>
          <w:b/>
        </w:rPr>
      </w:pPr>
      <w:r>
        <w:rPr>
          <w:color w:val="000000" w:themeColor="text1"/>
        </w:rPr>
        <w:t xml:space="preserve">To test more directly whether this response was polymerisation dependent, MST experiments were repeated at the relatively high actin concentration of 150 nM in the presence of an excess of latrunculin A. Latrunculin A is a natural toxin which binds to G-actin and blocks polymerisation </w:t>
      </w:r>
      <w:r>
        <w:rPr>
          <w:color w:val="000000" w:themeColor="text1"/>
        </w:rPr>
        <w:fldChar w:fldCharType="begin" w:fldLock="1"/>
      </w:r>
      <w:r w:rsidR="004121BE">
        <w:rPr>
          <w:color w:val="000000" w:themeColor="text1"/>
        </w:rPr>
        <w:instrText>ADDIN CSL_CITATION { "citationItems" : [ { "id" : "ITEM-1", "itemData" : { "DOI" : "10.1016/0014-5793(87)81513-2", "ISBN" : "ISSN~~0014-5793", "ISSN" : "00145793", "PMID" : "3556584", "abstract" : "Latrunculin A, a toxin purified from the red sea sponge Latrunculia magnifica, was found previously to induce striking reversible changes in the morphology of mammalian cells in culture and to disrupt the organization of their microfilaments. We now provide evidence that latrunculin A affects the polymerization of pureactin in vitro in a manner consistent with the formation of a 1:1 molar complex between latrunculin A and G-actin. The equilibrium dissociation constant (Kd) for the reaction in vitro is about 0.2 ??M whereas the effects of the drug on cultured cells are detectable at concentrations in the medium of 0.1-1 ??M. ?? 1987.", "author" : [ { "dropping-particle" : "", "family" : "Coue", "given" : "Martine", "non-dropping-particle" : "", "parse-names" : false, "suffix" : "" }, { "dropping-particle" : "", "family" : "Brenner", "given" : "Stephen L.", "non-dropping-particle" : "", "parse-names" : false, "suffix" : "" }, { "dropping-particle" : "", "family" : "Spector", "given" : "Ilan", "non-dropping-particle" : "", "parse-names" : false, "suffix" : "" }, { "dropping-particle" : "", "family" : "Korn", "given" : "Edward D.", "non-dropping-particle" : "", "parse-names" : false, "suffix" : "" } ], "container-title" : "FEBS Letters", "id" : "ITEM-1", "issue" : "2", "issued" : { "date-parts" : [ [ "1987" ] ] }, "page" : "316-318", "title" : "Inhibition of actin polymerization by latrunculin A", "type" : "article-journal", "volume" : "213" }, "uris" : [ "http://www.mendeley.com/documents/?uuid=04e8f8ba-4940-471f-a669-f614fffb1782" ] } ], "mendeley" : { "formattedCitation" : "(Coue &lt;i&gt;et al.&lt;/i&gt;, 1987)", "plainTextFormattedCitation" : "(Coue et al., 1987)", "previouslyFormattedCitation" : "(Coue &lt;i&gt;et al.&lt;/i&gt;, 1987)" }, "properties" : {  }, "schema" : "https://github.com/citation-style-language/schema/raw/master/csl-citation.json" }</w:instrText>
      </w:r>
      <w:r>
        <w:rPr>
          <w:color w:val="000000" w:themeColor="text1"/>
        </w:rPr>
        <w:fldChar w:fldCharType="separate"/>
      </w:r>
      <w:r w:rsidR="00143B78" w:rsidRPr="00143B78">
        <w:rPr>
          <w:noProof/>
          <w:color w:val="000000" w:themeColor="text1"/>
        </w:rPr>
        <w:t xml:space="preserve">(Coue </w:t>
      </w:r>
      <w:r w:rsidR="00143B78" w:rsidRPr="00143B78">
        <w:rPr>
          <w:i/>
          <w:noProof/>
          <w:color w:val="000000" w:themeColor="text1"/>
        </w:rPr>
        <w:t>et al.</w:t>
      </w:r>
      <w:r w:rsidR="00143B78" w:rsidRPr="00143B78">
        <w:rPr>
          <w:noProof/>
          <w:color w:val="000000" w:themeColor="text1"/>
        </w:rPr>
        <w:t>, 1987)</w:t>
      </w:r>
      <w:r>
        <w:rPr>
          <w:color w:val="000000" w:themeColor="text1"/>
        </w:rPr>
        <w:fldChar w:fldCharType="end"/>
      </w:r>
      <w:r>
        <w:rPr>
          <w:color w:val="000000" w:themeColor="text1"/>
        </w:rPr>
        <w:t xml:space="preserve">. </w:t>
      </w:r>
    </w:p>
    <w:p w14:paraId="0F0DCB01" w14:textId="77777777" w:rsidR="005503E4" w:rsidRDefault="005503E4" w:rsidP="00E5114A">
      <w:pPr>
        <w:spacing w:line="360" w:lineRule="auto"/>
        <w:jc w:val="both"/>
        <w:rPr>
          <w:color w:val="000000" w:themeColor="text1"/>
        </w:rPr>
      </w:pPr>
    </w:p>
    <w:p w14:paraId="1F31AF52" w14:textId="77777777" w:rsidR="005503E4" w:rsidRPr="00A9039E" w:rsidRDefault="005503E4" w:rsidP="00E5114A">
      <w:pPr>
        <w:spacing w:line="360" w:lineRule="auto"/>
        <w:jc w:val="both"/>
        <w:rPr>
          <w:color w:val="000000" w:themeColor="text1"/>
        </w:rPr>
      </w:pPr>
      <w:r w:rsidRPr="00E515B5">
        <w:rPr>
          <w:b/>
          <w:noProof/>
          <w:color w:val="000000" w:themeColor="text1"/>
        </w:rPr>
        <w:lastRenderedPageBreak/>
        <mc:AlternateContent>
          <mc:Choice Requires="wpg">
            <w:drawing>
              <wp:inline distT="0" distB="0" distL="0" distR="0" wp14:anchorId="12682CC7" wp14:editId="418A8AFC">
                <wp:extent cx="5309873" cy="4107791"/>
                <wp:effectExtent l="0" t="0" r="0" b="0"/>
                <wp:docPr id="163" name="Group 1"/>
                <wp:cNvGraphicFramePr/>
                <a:graphic xmlns:a="http://schemas.openxmlformats.org/drawingml/2006/main">
                  <a:graphicData uri="http://schemas.microsoft.com/office/word/2010/wordprocessingGroup">
                    <wpg:wgp>
                      <wpg:cNvGrpSpPr/>
                      <wpg:grpSpPr>
                        <a:xfrm>
                          <a:off x="0" y="0"/>
                          <a:ext cx="5309873" cy="4107791"/>
                          <a:chOff x="0" y="0"/>
                          <a:chExt cx="7406644" cy="5730286"/>
                        </a:xfrm>
                      </wpg:grpSpPr>
                      <pic:pic xmlns:pic="http://schemas.openxmlformats.org/drawingml/2006/picture">
                        <pic:nvPicPr>
                          <pic:cNvPr id="164" name="Picture 164"/>
                          <pic:cNvPicPr>
                            <a:picLocks noChangeAspect="1"/>
                          </pic:cNvPicPr>
                        </pic:nvPicPr>
                        <pic:blipFill rotWithShape="1">
                          <a:blip r:embed="rId49">
                            <a:extLst>
                              <a:ext uri="{28A0092B-C50C-407E-A947-70E740481C1C}">
                                <a14:useLocalDpi xmlns:a14="http://schemas.microsoft.com/office/drawing/2010/main" val="0"/>
                              </a:ext>
                            </a:extLst>
                          </a:blip>
                          <a:srcRect t="835" b="1"/>
                          <a:stretch/>
                        </pic:blipFill>
                        <pic:spPr>
                          <a:xfrm>
                            <a:off x="0" y="0"/>
                            <a:ext cx="7406640" cy="4521708"/>
                          </a:xfrm>
                          <a:prstGeom prst="rect">
                            <a:avLst/>
                          </a:prstGeom>
                        </pic:spPr>
                      </pic:pic>
                      <wps:wsp>
                        <wps:cNvPr id="165" name="Rectangle 165"/>
                        <wps:cNvSpPr/>
                        <wps:spPr>
                          <a:xfrm>
                            <a:off x="890" y="4521152"/>
                            <a:ext cx="7405754" cy="1209134"/>
                          </a:xfrm>
                          <a:prstGeom prst="rect">
                            <a:avLst/>
                          </a:prstGeom>
                        </wps:spPr>
                        <wps:txbx>
                          <w:txbxContent>
                            <w:p w14:paraId="127CE9E4" w14:textId="55B58874"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 xml:space="preserve">Fig 3.12. Binding of the aa300-422 fragment of Las17 to actin is weakened but not ablated by the </w:t>
                              </w:r>
                              <w:r>
                                <w:rPr>
                                  <w:rFonts w:asciiTheme="minorHAnsi" w:hAnsi="Calibri" w:cstheme="minorBidi"/>
                                  <w:color w:val="000000" w:themeColor="text1"/>
                                  <w:kern w:val="24"/>
                                  <w:sz w:val="20"/>
                                  <w:szCs w:val="20"/>
                                </w:rPr>
                                <w:t>RRRR349,350,382,383AAAA mutation, latrunculin A removes large variation in amplitude of response.</w:t>
                              </w:r>
                              <w:r>
                                <w:rPr>
                                  <w:rFonts w:ascii="Calibri" w:eastAsia="Times New Roman" w:hAnsi="Calibri"/>
                                  <w:color w:val="000000"/>
                                  <w:kern w:val="24"/>
                                  <w:sz w:val="20"/>
                                  <w:szCs w:val="20"/>
                                </w:rPr>
                                <w:t xml:space="preserve"> Actin (1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EC50=29.2 nM ± 4.3 nM, response amplitude=16.7,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EC50=102.6 nM ± 14 nM response amplitude=14, blue).</w:t>
                              </w:r>
                            </w:p>
                          </w:txbxContent>
                        </wps:txbx>
                        <wps:bodyPr wrap="square">
                          <a:spAutoFit/>
                        </wps:bodyPr>
                      </wps:wsp>
                    </wpg:wgp>
                  </a:graphicData>
                </a:graphic>
              </wp:inline>
            </w:drawing>
          </mc:Choice>
          <mc:Fallback>
            <w:pict>
              <v:group w14:anchorId="12682CC7" id="_x0000_s1091" style="width:418.1pt;height:323.45pt;mso-position-horizontal-relative:char;mso-position-vertical-relative:line" coordsize="7406644,573028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&#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">
                <v:shape id="Picture 164" o:spid="_x0000_s1092" type="#_x0000_t75" style="position:absolute;width:7406640;height:4521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9&#10;kNfAAAAA3AAAAA8AAABkcnMvZG93bnJldi54bWxET9uKwjAQfRf2H8Is+Kap670aRYQFqU/b7QcM&#10;zdgWm0lpsrX9+40g+DaHc539sTe16Kh1lWUFs2kEgji3uuJCQfb7PdmAcB5ZY22ZFAzk4Hj4GO0x&#10;1vbBP9SlvhAhhF2MCkrvm1hKl5dk0E1tQxy4m20N+gDbQuoWHyHc1PIrilbSYMWhocSGziXl9/TP&#10;KNjeFusEu1RfO8vLfD4k2ZAlSo0/+9MOhKfev8Uv90WH+asFPJ8JF8jD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X2Q18AAAADcAAAADwAAAAAAAAAAAAAAAACcAgAAZHJz&#10;L2Rvd25yZXYueG1sUEsFBgAAAAAEAAQA9wAAAIkDAAAAAA==&#10;">
                  <v:imagedata r:id="rId50" o:title="" croptop="547f" cropbottom="1f"/>
                  <v:path arrowok="t"/>
                </v:shape>
                <v:rect id="Rectangle 165" o:spid="_x0000_s1093" style="position:absolute;left:890;top:4521152;width:7405754;height:12091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wPPCwwAA&#10;ANwAAAAPAAAAZHJzL2Rvd25yZXYueG1sRE/NasJAEL4XfIdlBC9FN0obNbqKaAupN6MPMGbHJJqd&#10;DdlV07fvFgq9zcf3O8t1Z2rxoNZVlhWMRxEI4tzqigsFp+PncAbCeWSNtWVS8E0O1qveyxITbZ98&#10;oEfmCxFC2CWooPS+SaR0eUkG3cg2xIG72NagD7AtpG7xGcJNLSdRFEuDFYeGEhvalpTfsrtR8LV/&#10;25+2qbze5tXuNZ1mkTzHH0oN+t1mAcJT5//Ff+5Uh/nxO/w+Ey6Qq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wPPCwwAAANwAAAAPAAAAAAAAAAAAAAAAAJcCAABkcnMvZG93&#10;bnJldi54bWxQSwUGAAAAAAQABAD1AAAAhwMAAAAA&#10;" filled="f" stroked="f">
                  <v:textbox style="mso-fit-shape-to-text:t">
                    <w:txbxContent>
                      <w:p w14:paraId="127CE9E4" w14:textId="55B58874"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 xml:space="preserve">Fig 3.12. Binding of the aa300-422 fragment of Las17 to actin is weakened but not ablated by the </w:t>
                        </w:r>
                        <w:r>
                          <w:rPr>
                            <w:rFonts w:asciiTheme="minorHAnsi" w:hAnsi="Calibri" w:cstheme="minorBidi"/>
                            <w:color w:val="000000" w:themeColor="text1"/>
                            <w:kern w:val="24"/>
                            <w:sz w:val="20"/>
                            <w:szCs w:val="20"/>
                          </w:rPr>
                          <w:t>RRRR349,350,382,383AAAA mutation, latrunculin A removes large variation in amplitude of response.</w:t>
                        </w:r>
                        <w:r>
                          <w:rPr>
                            <w:rFonts w:ascii="Calibri" w:eastAsia="Times New Roman" w:hAnsi="Calibri"/>
                            <w:color w:val="000000"/>
                            <w:kern w:val="24"/>
                            <w:sz w:val="20"/>
                            <w:szCs w:val="20"/>
                          </w:rPr>
                          <w:t xml:space="preserve"> Actin (1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EC50=29.2 nM ± 4.3 nM, response amplitude=16.7,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EC50=102.6 nM ± 14 nM response amplitude=14, blue).</w:t>
                        </w:r>
                      </w:p>
                    </w:txbxContent>
                  </v:textbox>
                </v:rect>
                <w10:anchorlock/>
              </v:group>
            </w:pict>
          </mc:Fallback>
        </mc:AlternateContent>
      </w:r>
      <w:r>
        <w:rPr>
          <w:color w:val="000000" w:themeColor="text1"/>
        </w:rPr>
        <w:br w:type="textWrapping" w:clear="all"/>
      </w:r>
    </w:p>
    <w:p w14:paraId="501F9AFB" w14:textId="77777777" w:rsidR="005503E4" w:rsidRDefault="005503E4" w:rsidP="00E5114A">
      <w:pPr>
        <w:spacing w:line="360" w:lineRule="auto"/>
        <w:jc w:val="both"/>
      </w:pPr>
      <w:r>
        <w:rPr>
          <w:color w:val="000000" w:themeColor="text1"/>
        </w:rPr>
        <w:t xml:space="preserve">Again, the large variation in the amplitude of response is no longer observed. This strongly suggests that it is dependent upon actin polymerisation. </w:t>
      </w:r>
    </w:p>
    <w:p w14:paraId="67895FE1" w14:textId="77777777" w:rsidR="005503E4" w:rsidRDefault="005503E4" w:rsidP="00E5114A">
      <w:pPr>
        <w:spacing w:line="360" w:lineRule="auto"/>
        <w:jc w:val="both"/>
      </w:pPr>
    </w:p>
    <w:p w14:paraId="1C302CA2" w14:textId="77777777" w:rsidR="005503E4" w:rsidRDefault="005503E4" w:rsidP="00E5114A">
      <w:pPr>
        <w:pStyle w:val="Heading4"/>
        <w:jc w:val="both"/>
      </w:pPr>
      <w:r>
        <w:t>3.2.8.3 To what extent do the individual pairs of arginines contribute to binding?</w:t>
      </w:r>
    </w:p>
    <w:p w14:paraId="75155AE3" w14:textId="77777777" w:rsidR="005116FD" w:rsidRPr="005116FD" w:rsidRDefault="005116FD" w:rsidP="00E5114A">
      <w:pPr>
        <w:jc w:val="both"/>
      </w:pPr>
    </w:p>
    <w:p w14:paraId="7F2CF9EC" w14:textId="4AC77E28" w:rsidR="005503E4" w:rsidRDefault="005503E4" w:rsidP="00E5114A">
      <w:pPr>
        <w:spacing w:line="360" w:lineRule="auto"/>
        <w:jc w:val="both"/>
        <w:rPr>
          <w:color w:val="000000" w:themeColor="text1"/>
        </w:rPr>
      </w:pPr>
      <w:r>
        <w:t>The</w:t>
      </w:r>
      <w:r w:rsidRPr="00A70AA4">
        <w:t xml:space="preserve"> </w:t>
      </w:r>
      <w:r>
        <w:t xml:space="preserve">two arginine pairs are both adjacent to proline tracts, they are not however equivalent. </w:t>
      </w:r>
      <w:r w:rsidRPr="008C2F52">
        <w:t>RR349,350 (site A)</w:t>
      </w:r>
      <w:r>
        <w:t xml:space="preserve"> is flanked on each side by a proline tract whereas RR382,383</w:t>
      </w:r>
      <w:r>
        <w:rPr>
          <w:b/>
        </w:rPr>
        <w:t xml:space="preserve"> </w:t>
      </w:r>
      <w:r w:rsidRPr="008C2F52">
        <w:t>(site B)</w:t>
      </w:r>
      <w:r>
        <w:t xml:space="preserve"> is flanked by only a single tract (</w:t>
      </w:r>
      <w:r w:rsidRPr="008C2F52">
        <w:t>fig 3.8)</w:t>
      </w:r>
      <w:r>
        <w:t>. To investigate whether each site made an equivalent contribution to G-actin binding</w:t>
      </w:r>
      <w:r>
        <w:rPr>
          <w:color w:val="000000" w:themeColor="text1"/>
        </w:rPr>
        <w:t xml:space="preserve"> we repeated MST experiments at the low actin concentration (</w:t>
      </w:r>
      <w:r w:rsidR="00561440">
        <w:rPr>
          <w:color w:val="000000" w:themeColor="text1"/>
        </w:rPr>
        <w:t>50 nM</w:t>
      </w:r>
      <w:r>
        <w:rPr>
          <w:color w:val="000000" w:themeColor="text1"/>
        </w:rPr>
        <w:t xml:space="preserve">) using fragments of Las17 in which each arginine pair had been mutated separately. The strength of binding observed with these double mutants was then compared to that seen for the wild-type or the quadruple mutant fragments. </w:t>
      </w:r>
    </w:p>
    <w:p w14:paraId="7B7CBFFA" w14:textId="77777777" w:rsidR="005503E4" w:rsidRDefault="005503E4" w:rsidP="00E5114A">
      <w:pPr>
        <w:spacing w:line="360" w:lineRule="auto"/>
        <w:jc w:val="both"/>
        <w:rPr>
          <w:color w:val="000000" w:themeColor="text1"/>
        </w:rPr>
      </w:pPr>
    </w:p>
    <w:p w14:paraId="7BDDD3BA" w14:textId="77777777" w:rsidR="005503E4" w:rsidRDefault="005503E4" w:rsidP="00E5114A">
      <w:pPr>
        <w:spacing w:line="360" w:lineRule="auto"/>
        <w:jc w:val="both"/>
        <w:rPr>
          <w:color w:val="000000" w:themeColor="text1"/>
        </w:rPr>
      </w:pPr>
      <w:r w:rsidRPr="00A96916">
        <w:rPr>
          <w:noProof/>
          <w:color w:val="000000" w:themeColor="text1"/>
        </w:rPr>
        <w:lastRenderedPageBreak/>
        <mc:AlternateContent>
          <mc:Choice Requires="wpg">
            <w:drawing>
              <wp:inline distT="0" distB="0" distL="0" distR="0" wp14:anchorId="7B02C454" wp14:editId="3432C21A">
                <wp:extent cx="5309870" cy="4272958"/>
                <wp:effectExtent l="0" t="0" r="0" b="0"/>
                <wp:docPr id="166" name="Group 1"/>
                <wp:cNvGraphicFramePr/>
                <a:graphic xmlns:a="http://schemas.openxmlformats.org/drawingml/2006/main">
                  <a:graphicData uri="http://schemas.microsoft.com/office/word/2010/wordprocessingGroup">
                    <wpg:wgp>
                      <wpg:cNvGrpSpPr/>
                      <wpg:grpSpPr>
                        <a:xfrm>
                          <a:off x="0" y="0"/>
                          <a:ext cx="5309870" cy="4272958"/>
                          <a:chOff x="0" y="0"/>
                          <a:chExt cx="7485888" cy="6024344"/>
                        </a:xfrm>
                      </wpg:grpSpPr>
                      <pic:pic xmlns:pic="http://schemas.openxmlformats.org/drawingml/2006/picture">
                        <pic:nvPicPr>
                          <pic:cNvPr id="167" name="Picture 16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7485888" cy="4584192"/>
                          </a:xfrm>
                          <a:prstGeom prst="rect">
                            <a:avLst/>
                          </a:prstGeom>
                        </pic:spPr>
                      </pic:pic>
                      <wps:wsp>
                        <wps:cNvPr id="168" name="Rectangle 168"/>
                        <wps:cNvSpPr/>
                        <wps:spPr>
                          <a:xfrm>
                            <a:off x="0" y="4583852"/>
                            <a:ext cx="7405318" cy="1440492"/>
                          </a:xfrm>
                          <a:prstGeom prst="rect">
                            <a:avLst/>
                          </a:prstGeom>
                        </wps:spPr>
                        <wps:txbx>
                          <w:txbxContent>
                            <w:p w14:paraId="05D17A7E" w14:textId="3D77A7FB"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Fig 3.13. The two separate RR pairs contribute differently to G-actin binding activity of the aa300-422 fragment</w:t>
                              </w:r>
                              <w:r>
                                <w:rPr>
                                  <w:rFonts w:asciiTheme="minorHAnsi" w:hAnsi="Calibri" w:cstheme="minorBidi"/>
                                  <w:color w:val="000000" w:themeColor="text1"/>
                                  <w:kern w:val="24"/>
                                  <w:sz w:val="20"/>
                                  <w:szCs w:val="20"/>
                                </w:rPr>
                                <w:t>.</w:t>
                              </w:r>
                              <w:r>
                                <w:rPr>
                                  <w:rFonts w:ascii="Calibri" w:eastAsia="Times New Roman" w:hAnsi="Calibri"/>
                                  <w:color w:val="000000"/>
                                  <w:kern w:val="24"/>
                                  <w:sz w:val="20"/>
                                  <w:szCs w:val="20"/>
                                </w:rPr>
                                <w:t xml:space="preserve"> Actin (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9.6 nM ± 4.5 nM, response amplitude=13.6, orange),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Kd=95 nM ± 13.5 nM response amplitude=12.1, blue), </w:t>
                              </w:r>
                              <w:r>
                                <w:rPr>
                                  <w:rFonts w:asciiTheme="minorHAnsi" w:hAnsi="Calibri" w:cstheme="minorBidi"/>
                                  <w:color w:val="000000" w:themeColor="text1"/>
                                  <w:kern w:val="24"/>
                                  <w:sz w:val="20"/>
                                  <w:szCs w:val="20"/>
                                </w:rPr>
                                <w:t>RR382,383AA</w:t>
                              </w:r>
                              <w:r>
                                <w:rPr>
                                  <w:rFonts w:ascii="Calibri" w:eastAsia="Times New Roman" w:hAnsi="Calibri"/>
                                  <w:color w:val="000000"/>
                                  <w:kern w:val="24"/>
                                  <w:sz w:val="20"/>
                                  <w:szCs w:val="20"/>
                                </w:rPr>
                                <w:t xml:space="preserve"> (Kd=7 nM ± 2.8 nM response amplitude=12.8, green), </w:t>
                              </w:r>
                              <w:r>
                                <w:rPr>
                                  <w:rFonts w:asciiTheme="minorHAnsi" w:hAnsi="Calibri" w:cstheme="minorBidi"/>
                                  <w:color w:val="000000" w:themeColor="text1"/>
                                  <w:kern w:val="24"/>
                                  <w:sz w:val="20"/>
                                  <w:szCs w:val="20"/>
                                </w:rPr>
                                <w:t>RR349,350AA</w:t>
                              </w:r>
                              <w:r>
                                <w:rPr>
                                  <w:rFonts w:ascii="Calibri" w:eastAsia="Times New Roman" w:hAnsi="Calibri"/>
                                  <w:color w:val="000000"/>
                                  <w:kern w:val="24"/>
                                  <w:sz w:val="20"/>
                                  <w:szCs w:val="20"/>
                                </w:rPr>
                                <w:t xml:space="preserve"> (Kd=60.1 nM ± 6.1 nM response amplitude=13.3, yellow) .</w:t>
                              </w:r>
                            </w:p>
                          </w:txbxContent>
                        </wps:txbx>
                        <wps:bodyPr wrap="square">
                          <a:spAutoFit/>
                        </wps:bodyPr>
                      </wps:wsp>
                    </wpg:wgp>
                  </a:graphicData>
                </a:graphic>
              </wp:inline>
            </w:drawing>
          </mc:Choice>
          <mc:Fallback>
            <w:pict>
              <v:group w14:anchorId="7B02C454" id="_x0000_s1094" style="width:418.1pt;height:336.45pt;mso-position-horizontal-relative:char;mso-position-vertical-relative:line" coordsize="7485888,602434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">
                <v:shape id="Picture 167" o:spid="_x0000_s1095" type="#_x0000_t75" style="position:absolute;width:7485888;height:458419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os&#10;bWPDAAAA3AAAAA8AAABkcnMvZG93bnJldi54bWxETz1vwjAQ3SvxH6xD6lYcGEJJMQhRVW0XCoTu&#10;p/iII+JzsA2k/75GqtTtnt7nzZe9bcWVfGgcKxiPMhDEldMN1woO5dvTM4gQkTW2jknBDwVYLgYP&#10;cyy0u/GOrvtYixTCoUAFJsaukDJUhiyGkeuIE3d03mJM0NdSe7ylcNvKSZbl0mLDqcFgR2tD1Wl/&#10;sQq+Du/nfJubcjrb+POnvLyOJ9+lUo/DfvUCIlIf/8V/7g+d5udTuD+TLpCL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ixtY8MAAADcAAAADwAAAAAAAAAAAAAAAACcAgAA&#10;ZHJzL2Rvd25yZXYueG1sUEsFBgAAAAAEAAQA9wAAAIwDAAAAAA==&#10;">
                  <v:imagedata r:id="rId52" o:title=""/>
                  <v:path arrowok="t"/>
                </v:shape>
                <v:rect id="Rectangle 168" o:spid="_x0000_s1096" style="position:absolute;top:4583852;width:7405318;height:144049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wVxcxgAA&#10;ANwAAAAPAAAAZHJzL2Rvd25yZXYueG1sRI/BbsJADETvlfiHlZG4VLApqlJIWRCirZRya8oHmKyb&#10;BLLeKLuF8Pf4UKk3WzOeeV5tBteqC/Wh8WzgaZaAIi69bbgycPj+mC5AhYhssfVMBm4UYLMePaww&#10;s/7KX3QpYqUkhEOGBuoYu0zrUNbkMMx8Ryzaj+8dRln7StserxLuWj1PklQ7bFgaauxoV1N5Ln6d&#10;gc/98/6wy/XpvGzeHvOXItHH9N2YyXjYvoKKNMR/8991bgU/FVp5RibQ6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6wVxcxgAAANwAAAAPAAAAAAAAAAAAAAAAAJcCAABkcnMv&#10;ZG93bnJldi54bWxQSwUGAAAAAAQABAD1AAAAigMAAAAA&#10;" filled="f" stroked="f">
                  <v:textbox style="mso-fit-shape-to-text:t">
                    <w:txbxContent>
                      <w:p w14:paraId="05D17A7E" w14:textId="3D77A7FB"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Fig 3.13. The two separate RR pairs contribute differently to G-actin binding activity of the aa300-422 fragment</w:t>
                        </w:r>
                        <w:r>
                          <w:rPr>
                            <w:rFonts w:asciiTheme="minorHAnsi" w:hAnsi="Calibri" w:cstheme="minorBidi"/>
                            <w:color w:val="000000" w:themeColor="text1"/>
                            <w:kern w:val="24"/>
                            <w:sz w:val="20"/>
                            <w:szCs w:val="20"/>
                          </w:rPr>
                          <w:t>.</w:t>
                        </w:r>
                        <w:r>
                          <w:rPr>
                            <w:rFonts w:ascii="Calibri" w:eastAsia="Times New Roman" w:hAnsi="Calibri"/>
                            <w:color w:val="000000"/>
                            <w:kern w:val="24"/>
                            <w:sz w:val="20"/>
                            <w:szCs w:val="20"/>
                          </w:rPr>
                          <w:t xml:space="preserve"> Actin (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9.6 nM ± 4.5 nM, response amplitude=13.6, orange),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Kd=95 nM ± 13.5 nM response amplitude=12.1, blue), </w:t>
                        </w:r>
                        <w:r>
                          <w:rPr>
                            <w:rFonts w:asciiTheme="minorHAnsi" w:hAnsi="Calibri" w:cstheme="minorBidi"/>
                            <w:color w:val="000000" w:themeColor="text1"/>
                            <w:kern w:val="24"/>
                            <w:sz w:val="20"/>
                            <w:szCs w:val="20"/>
                          </w:rPr>
                          <w:t>RR382,383AA</w:t>
                        </w:r>
                        <w:r>
                          <w:rPr>
                            <w:rFonts w:ascii="Calibri" w:eastAsia="Times New Roman" w:hAnsi="Calibri"/>
                            <w:color w:val="000000"/>
                            <w:kern w:val="24"/>
                            <w:sz w:val="20"/>
                            <w:szCs w:val="20"/>
                          </w:rPr>
                          <w:t xml:space="preserve"> (Kd=7 nM ± 2.8 nM response amplitude=12.8, green), </w:t>
                        </w:r>
                        <w:r>
                          <w:rPr>
                            <w:rFonts w:asciiTheme="minorHAnsi" w:hAnsi="Calibri" w:cstheme="minorBidi"/>
                            <w:color w:val="000000" w:themeColor="text1"/>
                            <w:kern w:val="24"/>
                            <w:sz w:val="20"/>
                            <w:szCs w:val="20"/>
                          </w:rPr>
                          <w:t>RR349,350AA</w:t>
                        </w:r>
                        <w:r>
                          <w:rPr>
                            <w:rFonts w:ascii="Calibri" w:eastAsia="Times New Roman" w:hAnsi="Calibri"/>
                            <w:color w:val="000000"/>
                            <w:kern w:val="24"/>
                            <w:sz w:val="20"/>
                            <w:szCs w:val="20"/>
                          </w:rPr>
                          <w:t xml:space="preserve"> (Kd=60.1 nM ± 6.1 nM response amplitude=13.3, yellow) .</w:t>
                        </w:r>
                      </w:p>
                    </w:txbxContent>
                  </v:textbox>
                </v:rect>
                <w10:anchorlock/>
              </v:group>
            </w:pict>
          </mc:Fallback>
        </mc:AlternateContent>
      </w:r>
    </w:p>
    <w:p w14:paraId="081074CB" w14:textId="77777777" w:rsidR="005503E4" w:rsidRDefault="005503E4" w:rsidP="00E5114A">
      <w:pPr>
        <w:spacing w:line="360" w:lineRule="auto"/>
        <w:jc w:val="both"/>
        <w:rPr>
          <w:color w:val="000000" w:themeColor="text1"/>
        </w:rPr>
      </w:pPr>
    </w:p>
    <w:p w14:paraId="7A5D4AB6" w14:textId="77777777" w:rsidR="005503E4" w:rsidRDefault="005503E4" w:rsidP="00E5114A">
      <w:pPr>
        <w:spacing w:line="360" w:lineRule="auto"/>
        <w:jc w:val="both"/>
        <w:rPr>
          <w:color w:val="000000" w:themeColor="text1"/>
        </w:rPr>
      </w:pPr>
      <w:r>
        <w:rPr>
          <w:color w:val="000000" w:themeColor="text1"/>
        </w:rPr>
        <w:t>As expected the wildtype fragment binds actin tightly. Disrupting both site A and site B together (RRRR mutant) weakens this binding this. The RR349,350AA mutation has a similar effect on G-actin binding as disrupting both sites</w:t>
      </w:r>
      <w:r>
        <w:rPr>
          <w:b/>
          <w:color w:val="000000" w:themeColor="text1"/>
        </w:rPr>
        <w:t xml:space="preserve"> </w:t>
      </w:r>
      <w:r>
        <w:rPr>
          <w:color w:val="000000" w:themeColor="text1"/>
        </w:rPr>
        <w:t>together. The RR382,383AA mutation appears to have no effect on the strength of binding relative to wild-type. This demonstrates that the two arginine pairs are not equivalent to each other and do not contribute to the same extent to G-actin binding.</w:t>
      </w:r>
    </w:p>
    <w:p w14:paraId="68082672" w14:textId="77777777" w:rsidR="005503E4" w:rsidRDefault="005503E4" w:rsidP="00E5114A">
      <w:pPr>
        <w:spacing w:line="360" w:lineRule="auto"/>
        <w:jc w:val="both"/>
        <w:rPr>
          <w:color w:val="000000" w:themeColor="text1"/>
        </w:rPr>
      </w:pPr>
    </w:p>
    <w:p w14:paraId="1BB7C6D9" w14:textId="7E382A9B" w:rsidR="005503E4" w:rsidRDefault="005503E4" w:rsidP="00E5114A">
      <w:pPr>
        <w:spacing w:line="360" w:lineRule="auto"/>
        <w:jc w:val="both"/>
        <w:rPr>
          <w:color w:val="000000" w:themeColor="text1"/>
        </w:rPr>
      </w:pPr>
      <w:r>
        <w:rPr>
          <w:color w:val="000000" w:themeColor="text1"/>
        </w:rPr>
        <w:t xml:space="preserve"> Interestingly, when this experiment was repeated at the higher actin concentration of 1</w:t>
      </w:r>
      <w:r w:rsidR="00561440">
        <w:rPr>
          <w:color w:val="000000" w:themeColor="text1"/>
        </w:rPr>
        <w:t>50 nM</w:t>
      </w:r>
      <w:r>
        <w:rPr>
          <w:color w:val="000000" w:themeColor="text1"/>
        </w:rPr>
        <w:t>, the increased amplitude of response observed for the wildtype was not seen for either double mutant (fig</w:t>
      </w:r>
      <w:r w:rsidR="00B22389">
        <w:rPr>
          <w:color w:val="000000" w:themeColor="text1"/>
        </w:rPr>
        <w:t xml:space="preserve"> </w:t>
      </w:r>
      <w:r>
        <w:rPr>
          <w:color w:val="000000" w:themeColor="text1"/>
        </w:rPr>
        <w:t>3.14). This further suggests that, although both arginine pairs contribute differently to the actin binding activity of the fragment, both are necessary for efficient filament formation.</w:t>
      </w:r>
    </w:p>
    <w:p w14:paraId="745427BB" w14:textId="77777777" w:rsidR="005503E4" w:rsidRDefault="005503E4" w:rsidP="00E5114A">
      <w:pPr>
        <w:spacing w:line="360" w:lineRule="auto"/>
        <w:jc w:val="both"/>
        <w:rPr>
          <w:color w:val="000000" w:themeColor="text1"/>
        </w:rPr>
      </w:pPr>
    </w:p>
    <w:p w14:paraId="5B8513EA" w14:textId="77777777" w:rsidR="005503E4" w:rsidRDefault="005503E4" w:rsidP="00E5114A">
      <w:pPr>
        <w:spacing w:line="360" w:lineRule="auto"/>
        <w:jc w:val="both"/>
        <w:rPr>
          <w:color w:val="000000" w:themeColor="text1"/>
        </w:rPr>
      </w:pPr>
      <w:r w:rsidRPr="00600A0B">
        <w:rPr>
          <w:noProof/>
          <w:color w:val="000000" w:themeColor="text1"/>
        </w:rPr>
        <w:lastRenderedPageBreak/>
        <mc:AlternateContent>
          <mc:Choice Requires="wpg">
            <w:drawing>
              <wp:inline distT="0" distB="0" distL="0" distR="0" wp14:anchorId="1A4D3564" wp14:editId="1F05FDEB">
                <wp:extent cx="5309870" cy="4201622"/>
                <wp:effectExtent l="0" t="0" r="0" b="0"/>
                <wp:docPr id="175" name="Group 1"/>
                <wp:cNvGraphicFramePr/>
                <a:graphic xmlns:a="http://schemas.openxmlformats.org/drawingml/2006/main">
                  <a:graphicData uri="http://schemas.microsoft.com/office/word/2010/wordprocessingGroup">
                    <wpg:wgp>
                      <wpg:cNvGrpSpPr/>
                      <wpg:grpSpPr>
                        <a:xfrm>
                          <a:off x="0" y="0"/>
                          <a:ext cx="5309870" cy="4201622"/>
                          <a:chOff x="0" y="0"/>
                          <a:chExt cx="7405750" cy="5860164"/>
                        </a:xfrm>
                      </wpg:grpSpPr>
                      <pic:pic xmlns:pic="http://schemas.openxmlformats.org/drawingml/2006/picture">
                        <pic:nvPicPr>
                          <pic:cNvPr id="176" name="Picture 17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7394448" cy="4651248"/>
                          </a:xfrm>
                          <a:prstGeom prst="rect">
                            <a:avLst/>
                          </a:prstGeom>
                        </pic:spPr>
                      </pic:pic>
                      <wps:wsp>
                        <wps:cNvPr id="177" name="Rectangle 177"/>
                        <wps:cNvSpPr/>
                        <wps:spPr>
                          <a:xfrm>
                            <a:off x="0" y="4651239"/>
                            <a:ext cx="7405750" cy="1208925"/>
                          </a:xfrm>
                          <a:prstGeom prst="rect">
                            <a:avLst/>
                          </a:prstGeom>
                        </wps:spPr>
                        <wps:txbx>
                          <w:txbxContent>
                            <w:p w14:paraId="6221ABFA" w14:textId="2D49E658"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Fig 3.14. wt aa300-422 fragment leads to large increase in amplitude of response relative to all three mutant fragments</w:t>
                              </w:r>
                              <w:r>
                                <w:rPr>
                                  <w:rFonts w:asciiTheme="minorHAnsi" w:hAnsi="Calibri" w:cstheme="minorBidi"/>
                                  <w:color w:val="000000" w:themeColor="text1"/>
                                  <w:kern w:val="24"/>
                                  <w:sz w:val="20"/>
                                  <w:szCs w:val="20"/>
                                </w:rPr>
                                <w:t>.</w:t>
                              </w:r>
                              <w:r>
                                <w:rPr>
                                  <w:rFonts w:ascii="Calibri" w:eastAsia="Times New Roman" w:hAnsi="Calibri"/>
                                  <w:color w:val="000000"/>
                                  <w:kern w:val="24"/>
                                  <w:sz w:val="20"/>
                                  <w:szCs w:val="20"/>
                                </w:rPr>
                                <w:t xml:space="preserve"> Actin (1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response amplitude= 23.3,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response amplitude=12.1, blue)</w:t>
                              </w:r>
                              <w:r>
                                <w:rPr>
                                  <w:rFonts w:asciiTheme="minorHAnsi" w:hAnsi="Calibri" w:cstheme="minorBidi"/>
                                  <w:color w:val="000000" w:themeColor="text1"/>
                                  <w:kern w:val="24"/>
                                  <w:sz w:val="20"/>
                                  <w:szCs w:val="20"/>
                                </w:rPr>
                                <w:t xml:space="preserve"> RR382,383AA</w:t>
                              </w:r>
                              <w:r>
                                <w:rPr>
                                  <w:rFonts w:ascii="Calibri" w:eastAsia="Times New Roman" w:hAnsi="Calibri"/>
                                  <w:color w:val="000000"/>
                                  <w:kern w:val="24"/>
                                  <w:sz w:val="20"/>
                                  <w:szCs w:val="20"/>
                                </w:rPr>
                                <w:t xml:space="preserve"> (response amplitude=14.6, green), </w:t>
                              </w:r>
                              <w:r>
                                <w:rPr>
                                  <w:rFonts w:asciiTheme="minorHAnsi" w:hAnsi="Calibri" w:cstheme="minorBidi"/>
                                  <w:color w:val="000000" w:themeColor="text1"/>
                                  <w:kern w:val="24"/>
                                  <w:sz w:val="20"/>
                                  <w:szCs w:val="20"/>
                                </w:rPr>
                                <w:t>RR349,350AA</w:t>
                              </w:r>
                              <w:r>
                                <w:rPr>
                                  <w:rFonts w:ascii="Calibri" w:eastAsia="Times New Roman" w:hAnsi="Calibri"/>
                                  <w:color w:val="000000"/>
                                  <w:kern w:val="24"/>
                                  <w:sz w:val="20"/>
                                  <w:szCs w:val="20"/>
                                </w:rPr>
                                <w:t xml:space="preserve"> (response amplitude=12.9, yellow).</w:t>
                              </w:r>
                            </w:p>
                          </w:txbxContent>
                        </wps:txbx>
                        <wps:bodyPr wrap="square">
                          <a:spAutoFit/>
                        </wps:bodyPr>
                      </wps:wsp>
                    </wpg:wgp>
                  </a:graphicData>
                </a:graphic>
              </wp:inline>
            </w:drawing>
          </mc:Choice>
          <mc:Fallback>
            <w:pict>
              <v:group w14:anchorId="1A4D3564" id="_x0000_s1097" style="width:418.1pt;height:330.85pt;mso-position-horizontal-relative:char;mso-position-vertical-relative:line" coordsize="7405750,58601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">
                <v:shape id="Picture 176" o:spid="_x0000_s1098" type="#_x0000_t75" style="position:absolute;width:7394448;height:46512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x&#10;HgbEAAAA3AAAAA8AAABkcnMvZG93bnJldi54bWxET0trAjEQvhf8D2EK3mq2HrSsRukDHxeh2op6&#10;GzazD9xMwia6q7++KRR6m4/vOdN5Z2pxpcZXlhU8DxIQxJnVFRcKvr8WTy8gfEDWWFsmBTfyMJ/1&#10;HqaYatvylq67UIgYwj5FBWUILpXSZyUZ9APriCOX28ZgiLAppG6wjeGmlsMkGUmDFceGEh29l5Sd&#10;dxejYHHPusMpl+1xs/xwb25/yD/NSqn+Y/c6ARGoC//iP/dax/njEfw+Ey+Qs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xHgbEAAAA3AAAAA8AAAAAAAAAAAAAAAAAnAIA&#10;AGRycy9kb3ducmV2LnhtbFBLBQYAAAAABAAEAPcAAACNAwAAAAA=&#10;">
                  <v:imagedata r:id="rId54" o:title=""/>
                  <v:path arrowok="t"/>
                </v:shape>
                <v:rect id="Rectangle 177" o:spid="_x0000_s1099" style="position:absolute;top:4651239;width:7405750;height:1208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h17zwwAA&#10;ANwAAAAPAAAAZHJzL2Rvd25yZXYueG1sRE/NasJAEL4LfYdlCr2IbipiaupGirYQvZnmAabZaZIm&#10;OxuyW41v3y0I3ubj+53NdjSdONPgGssKnucRCOLS6oYrBcXnx+wFhPPIGjvLpOBKDrbpw2SDibYX&#10;PtE595UIIewSVFB73ydSurImg25ue+LAfdvBoA9wqKQe8BLCTScXUbSSBhsODTX2tKupbPNfo+Bw&#10;XB6LXSZ/2nWzn2ZxHsmv1btST4/j2ysIT6O/i2/uTIf5cQz/z4QLZP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h17zwwAAANwAAAAPAAAAAAAAAAAAAAAAAJcCAABkcnMvZG93&#10;bnJldi54bWxQSwUGAAAAAAQABAD1AAAAhwMAAAAA&#10;" filled="f" stroked="f">
                  <v:textbox style="mso-fit-shape-to-text:t">
                    <w:txbxContent>
                      <w:p w14:paraId="6221ABFA" w14:textId="2D49E658" w:rsidR="00F410B7" w:rsidRDefault="00F410B7" w:rsidP="005503E4">
                        <w:pPr>
                          <w:pStyle w:val="NormalWeb"/>
                          <w:spacing w:before="0" w:beforeAutospacing="0" w:after="0" w:afterAutospacing="0"/>
                        </w:pPr>
                        <w:r>
                          <w:rPr>
                            <w:rFonts w:ascii="Calibri" w:eastAsia="Times New Roman" w:hAnsi="Calibri"/>
                            <w:color w:val="000000"/>
                            <w:kern w:val="24"/>
                            <w:sz w:val="20"/>
                            <w:szCs w:val="20"/>
                          </w:rPr>
                          <w:t>Fig 3.14. wt aa300-422 fragment leads to large increase in amplitude of response relative to all three mutant fragments</w:t>
                        </w:r>
                        <w:r>
                          <w:rPr>
                            <w:rFonts w:asciiTheme="minorHAnsi" w:hAnsi="Calibri" w:cstheme="minorBidi"/>
                            <w:color w:val="000000" w:themeColor="text1"/>
                            <w:kern w:val="24"/>
                            <w:sz w:val="20"/>
                            <w:szCs w:val="20"/>
                          </w:rPr>
                          <w:t>.</w:t>
                        </w:r>
                        <w:r>
                          <w:rPr>
                            <w:rFonts w:ascii="Calibri" w:eastAsia="Times New Roman" w:hAnsi="Calibri"/>
                            <w:color w:val="000000"/>
                            <w:kern w:val="24"/>
                            <w:sz w:val="20"/>
                            <w:szCs w:val="20"/>
                          </w:rPr>
                          <w:t xml:space="preserve"> Actin (1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response amplitude= 23.3, orange), or </w:t>
                        </w:r>
                        <w:r>
                          <w:rPr>
                            <w:rFonts w:asciiTheme="minorHAnsi" w:hAnsi="Calibri" w:cstheme="minorBidi"/>
                            <w:color w:val="000000" w:themeColor="text1"/>
                            <w:kern w:val="24"/>
                            <w:sz w:val="20"/>
                            <w:szCs w:val="20"/>
                          </w:rPr>
                          <w:t>RRRR349,350,382,383AAAA</w:t>
                        </w:r>
                        <w:r>
                          <w:rPr>
                            <w:rFonts w:ascii="Calibri" w:eastAsia="Times New Roman" w:hAnsi="Calibri"/>
                            <w:color w:val="000000"/>
                            <w:kern w:val="24"/>
                            <w:sz w:val="20"/>
                            <w:szCs w:val="20"/>
                          </w:rPr>
                          <w:t xml:space="preserve"> (response amplitude=12.1, blue)</w:t>
                        </w:r>
                        <w:r>
                          <w:rPr>
                            <w:rFonts w:asciiTheme="minorHAnsi" w:hAnsi="Calibri" w:cstheme="minorBidi"/>
                            <w:color w:val="000000" w:themeColor="text1"/>
                            <w:kern w:val="24"/>
                            <w:sz w:val="20"/>
                            <w:szCs w:val="20"/>
                          </w:rPr>
                          <w:t xml:space="preserve"> RR382,383AA</w:t>
                        </w:r>
                        <w:r>
                          <w:rPr>
                            <w:rFonts w:ascii="Calibri" w:eastAsia="Times New Roman" w:hAnsi="Calibri"/>
                            <w:color w:val="000000"/>
                            <w:kern w:val="24"/>
                            <w:sz w:val="20"/>
                            <w:szCs w:val="20"/>
                          </w:rPr>
                          <w:t xml:space="preserve"> (response amplitude=14.6, green), </w:t>
                        </w:r>
                        <w:r>
                          <w:rPr>
                            <w:rFonts w:asciiTheme="minorHAnsi" w:hAnsi="Calibri" w:cstheme="minorBidi"/>
                            <w:color w:val="000000" w:themeColor="text1"/>
                            <w:kern w:val="24"/>
                            <w:sz w:val="20"/>
                            <w:szCs w:val="20"/>
                          </w:rPr>
                          <w:t>RR349,350AA</w:t>
                        </w:r>
                        <w:r>
                          <w:rPr>
                            <w:rFonts w:ascii="Calibri" w:eastAsia="Times New Roman" w:hAnsi="Calibri"/>
                            <w:color w:val="000000"/>
                            <w:kern w:val="24"/>
                            <w:sz w:val="20"/>
                            <w:szCs w:val="20"/>
                          </w:rPr>
                          <w:t xml:space="preserve"> (response amplitude=12.9, yellow).</w:t>
                        </w:r>
                      </w:p>
                    </w:txbxContent>
                  </v:textbox>
                </v:rect>
                <w10:anchorlock/>
              </v:group>
            </w:pict>
          </mc:Fallback>
        </mc:AlternateContent>
      </w:r>
    </w:p>
    <w:p w14:paraId="1B59CFE7" w14:textId="77777777" w:rsidR="005503E4" w:rsidRDefault="005503E4" w:rsidP="00E5114A">
      <w:pPr>
        <w:spacing w:line="360" w:lineRule="auto"/>
        <w:jc w:val="both"/>
      </w:pPr>
    </w:p>
    <w:p w14:paraId="5F8986DD" w14:textId="77777777" w:rsidR="005503E4" w:rsidRDefault="005503E4" w:rsidP="00E5114A">
      <w:pPr>
        <w:spacing w:line="360" w:lineRule="auto"/>
        <w:jc w:val="both"/>
        <w:rPr>
          <w:color w:val="000000" w:themeColor="text1"/>
        </w:rPr>
      </w:pPr>
    </w:p>
    <w:p w14:paraId="3A07C419" w14:textId="77777777" w:rsidR="005503E4" w:rsidRDefault="005503E4" w:rsidP="00E5114A">
      <w:pPr>
        <w:jc w:val="both"/>
        <w:rPr>
          <w:lang w:val="en-GB"/>
        </w:rPr>
      </w:pPr>
    </w:p>
    <w:p w14:paraId="56FAB791" w14:textId="77777777" w:rsidR="005503E4" w:rsidRDefault="005503E4" w:rsidP="00E5114A">
      <w:pPr>
        <w:jc w:val="both"/>
        <w:rPr>
          <w:rFonts w:asciiTheme="majorHAnsi" w:eastAsiaTheme="majorEastAsia" w:hAnsiTheme="majorHAnsi" w:cstheme="majorBidi"/>
          <w:color w:val="2F5496" w:themeColor="accent1" w:themeShade="BF"/>
          <w:sz w:val="32"/>
          <w:szCs w:val="32"/>
        </w:rPr>
      </w:pPr>
      <w:r>
        <w:br w:type="page"/>
      </w:r>
    </w:p>
    <w:p w14:paraId="6B611043" w14:textId="77777777" w:rsidR="005503E4" w:rsidRDefault="005503E4" w:rsidP="00E5114A">
      <w:pPr>
        <w:pStyle w:val="Heading2"/>
        <w:jc w:val="both"/>
        <w:rPr>
          <w:lang w:val="en-GB"/>
        </w:rPr>
      </w:pPr>
      <w:bookmarkStart w:id="177" w:name="_Toc494222719"/>
      <w:r>
        <w:lastRenderedPageBreak/>
        <w:t xml:space="preserve">3.3 </w:t>
      </w:r>
      <w:r>
        <w:rPr>
          <w:lang w:val="en-GB"/>
        </w:rPr>
        <w:t>Discussion</w:t>
      </w:r>
      <w:bookmarkEnd w:id="177"/>
    </w:p>
    <w:p w14:paraId="4F4CA2E3" w14:textId="77777777" w:rsidR="005116FD" w:rsidRPr="005116FD" w:rsidRDefault="005116FD" w:rsidP="00E5114A">
      <w:pPr>
        <w:jc w:val="both"/>
        <w:rPr>
          <w:lang w:val="en-GB"/>
        </w:rPr>
      </w:pPr>
    </w:p>
    <w:p w14:paraId="43BA526C" w14:textId="53045AE3" w:rsidR="005503E4" w:rsidRDefault="005503E4" w:rsidP="00E5114A">
      <w:pPr>
        <w:spacing w:line="360" w:lineRule="auto"/>
        <w:jc w:val="both"/>
        <w:rPr>
          <w:lang w:val="en-GB"/>
        </w:rPr>
      </w:pPr>
      <w:r>
        <w:rPr>
          <w:lang w:val="en-GB"/>
        </w:rPr>
        <w:t>This chapter has focussed on the minimal region of Las17 necessary for the Arp2/3-independent actin filament nucleation activity identified by Urbanek et al 2013. The N-terminal region of the polyproline fragment used in that study has been identified as the minimal component for the reduction in the lag-phase observed in a pyrene assay. Actin-binding activity within this region has been further characterised and a mechanism by which it may be directly regulated in vivo suggested. The contribution of the C-terminal proline tracts to this activity was explored whilst the WCA domain and the N-terminal WH1 domain have been shown to further influence actin polymerisation dynamics in vitro.</w:t>
      </w:r>
    </w:p>
    <w:p w14:paraId="691FA043" w14:textId="77777777" w:rsidR="00C20DEC" w:rsidRDefault="00C20DEC" w:rsidP="00E5114A">
      <w:pPr>
        <w:spacing w:line="360" w:lineRule="auto"/>
        <w:jc w:val="both"/>
        <w:rPr>
          <w:lang w:val="en-GB"/>
        </w:rPr>
      </w:pPr>
    </w:p>
    <w:p w14:paraId="5DF8CB34" w14:textId="77777777" w:rsidR="005503E4" w:rsidRDefault="005503E4" w:rsidP="00E5114A">
      <w:pPr>
        <w:pStyle w:val="Heading3"/>
        <w:jc w:val="both"/>
        <w:rPr>
          <w:lang w:val="en-GB"/>
        </w:rPr>
      </w:pPr>
      <w:bookmarkStart w:id="178" w:name="_Toc494222720"/>
      <w:r>
        <w:t xml:space="preserve">3.3.1 </w:t>
      </w:r>
      <w:r>
        <w:rPr>
          <w:lang w:val="en-GB"/>
        </w:rPr>
        <w:t>The WCA domain promotes polymerisation, but not nucleation.</w:t>
      </w:r>
      <w:bookmarkEnd w:id="178"/>
    </w:p>
    <w:p w14:paraId="4492E913" w14:textId="77777777" w:rsidR="00C20DEC" w:rsidRPr="00C20DEC" w:rsidRDefault="00C20DEC" w:rsidP="00E5114A">
      <w:pPr>
        <w:jc w:val="both"/>
        <w:rPr>
          <w:lang w:val="en-GB"/>
        </w:rPr>
      </w:pPr>
    </w:p>
    <w:p w14:paraId="2C987F28" w14:textId="77777777" w:rsidR="005503E4" w:rsidRDefault="005503E4" w:rsidP="00E5114A">
      <w:pPr>
        <w:spacing w:line="360" w:lineRule="auto"/>
        <w:jc w:val="both"/>
        <w:rPr>
          <w:lang w:val="en-GB"/>
        </w:rPr>
      </w:pPr>
      <w:r>
        <w:rPr>
          <w:lang w:val="en-GB"/>
        </w:rPr>
        <w:t>The WCA domain of Las17 contains a WH2 motif and is required for the activation of the Arp2/3 complex. WH</w:t>
      </w:r>
      <w:r w:rsidRPr="007E484B">
        <w:rPr>
          <w:lang w:val="en-GB"/>
        </w:rPr>
        <w:t xml:space="preserve">2 motifs are </w:t>
      </w:r>
      <w:r>
        <w:rPr>
          <w:lang w:val="en-GB"/>
        </w:rPr>
        <w:t>abundant actin binding sequences found in a wide array of actin binding proteins many of which promote filament formation. It was therefore predicted that the WCA domain may contribute to filament nucleation by Las17. In contrast however, the WCA domain was shown to inhibit the effect of the polyproline region on the lag phase of a pyrene assay (fig3.2).</w:t>
      </w:r>
    </w:p>
    <w:p w14:paraId="7152DF45" w14:textId="77777777" w:rsidR="005503E4" w:rsidRDefault="005503E4" w:rsidP="00E5114A">
      <w:pPr>
        <w:spacing w:line="360" w:lineRule="auto"/>
        <w:jc w:val="both"/>
        <w:rPr>
          <w:lang w:val="en-GB"/>
        </w:rPr>
      </w:pPr>
    </w:p>
    <w:p w14:paraId="134C4DAF" w14:textId="77777777" w:rsidR="005503E4" w:rsidRDefault="005503E4" w:rsidP="00E5114A">
      <w:pPr>
        <w:spacing w:line="360" w:lineRule="auto"/>
        <w:jc w:val="both"/>
        <w:rPr>
          <w:lang w:val="en-GB"/>
        </w:rPr>
      </w:pPr>
      <w:r>
        <w:rPr>
          <w:lang w:val="en-GB"/>
        </w:rPr>
        <w:t xml:space="preserve">The PPWCA fragment had a smaller effect on the lag phase before polymerisation was observed relative to the PP fragment, suggesting that the presence of the WCA domain inhibits filament nucleation by Las17. At later time-points, the PPWCA fragment led to a rapid increase in total actin polymerisation, relative to the PP fragment alone. Together these activities lead to an unusually shaped pyrene trace that may indicate that this fragment has additional effects on actin polymerisation beyond promoting initial filament formation. This idea is investigated further in </w:t>
      </w:r>
      <w:r w:rsidRPr="007160F0">
        <w:rPr>
          <w:lang w:val="en-GB"/>
        </w:rPr>
        <w:t>chapter 4.</w:t>
      </w:r>
      <w:r>
        <w:rPr>
          <w:lang w:val="en-GB"/>
        </w:rPr>
        <w:t xml:space="preserve"> </w:t>
      </w:r>
    </w:p>
    <w:p w14:paraId="67DE9C4E" w14:textId="77777777" w:rsidR="000310B2" w:rsidRDefault="000310B2" w:rsidP="00E5114A">
      <w:pPr>
        <w:spacing w:line="360" w:lineRule="auto"/>
        <w:jc w:val="both"/>
        <w:rPr>
          <w:lang w:val="en-GB"/>
        </w:rPr>
      </w:pPr>
    </w:p>
    <w:p w14:paraId="714CF08A" w14:textId="77777777" w:rsidR="005503E4" w:rsidRDefault="005503E4" w:rsidP="00E5114A">
      <w:pPr>
        <w:spacing w:line="360" w:lineRule="auto"/>
        <w:jc w:val="both"/>
        <w:rPr>
          <w:lang w:val="en-GB"/>
        </w:rPr>
      </w:pPr>
    </w:p>
    <w:p w14:paraId="4BE42E2A" w14:textId="77777777" w:rsidR="00164532" w:rsidRDefault="00164532" w:rsidP="00E5114A">
      <w:pPr>
        <w:spacing w:line="360" w:lineRule="auto"/>
        <w:jc w:val="both"/>
        <w:rPr>
          <w:lang w:val="en-GB"/>
        </w:rPr>
      </w:pPr>
    </w:p>
    <w:p w14:paraId="2FB4C04A" w14:textId="77777777" w:rsidR="005503E4" w:rsidRDefault="005503E4" w:rsidP="00E5114A">
      <w:pPr>
        <w:jc w:val="both"/>
      </w:pPr>
    </w:p>
    <w:p w14:paraId="4441AEEC" w14:textId="77777777" w:rsidR="005503E4" w:rsidRDefault="005503E4" w:rsidP="00E5114A">
      <w:pPr>
        <w:jc w:val="both"/>
      </w:pPr>
    </w:p>
    <w:p w14:paraId="26E07DFC" w14:textId="77777777" w:rsidR="005503E4" w:rsidRDefault="005503E4" w:rsidP="00E5114A">
      <w:pPr>
        <w:pStyle w:val="Heading3"/>
        <w:jc w:val="both"/>
        <w:rPr>
          <w:lang w:val="en-GB"/>
        </w:rPr>
      </w:pPr>
      <w:bookmarkStart w:id="179" w:name="_Toc494222721"/>
      <w:r>
        <w:lastRenderedPageBreak/>
        <w:t xml:space="preserve">3.3.2 </w:t>
      </w:r>
      <w:r>
        <w:rPr>
          <w:lang w:val="en-GB"/>
        </w:rPr>
        <w:t>The WH1 domain promotes polymerisation, but not nucleation.</w:t>
      </w:r>
      <w:bookmarkEnd w:id="179"/>
    </w:p>
    <w:p w14:paraId="248A012B" w14:textId="77777777" w:rsidR="00C15A33" w:rsidRPr="00C15A33" w:rsidRDefault="00C15A33" w:rsidP="00E5114A">
      <w:pPr>
        <w:jc w:val="both"/>
        <w:rPr>
          <w:lang w:val="en-GB"/>
        </w:rPr>
      </w:pPr>
    </w:p>
    <w:p w14:paraId="0D4DF5C1" w14:textId="77777777" w:rsidR="005503E4" w:rsidRPr="00084D76" w:rsidRDefault="005503E4" w:rsidP="00E5114A">
      <w:pPr>
        <w:spacing w:line="360" w:lineRule="auto"/>
        <w:jc w:val="both"/>
        <w:rPr>
          <w:b/>
          <w:lang w:val="en-GB"/>
        </w:rPr>
      </w:pPr>
      <w:r>
        <w:rPr>
          <w:lang w:val="en-GB"/>
        </w:rPr>
        <w:t>The PP and PPWCA fragments used in this study contain 8 of the 9 proline tracts of Las17. These 8 tracts are relatively evenly spaced within the region aa300-536, except for P3 and P4 which are immediately adjacent to one another. It is hypothesised that this even spacing may be important for allowing Las17 to bind to equivalent sites along the length of a filament. Amino acid 300 therefore seemed an appropriate N-terminal limit for studying this portion of the polyproline region. The polyproline region does however extend outside of this region and the first proline tract (P1 aa185-190) is not present in these shorter constructs. The spacing between this tract and the next is much greater than between any of the other 8 tracts. This tract also varies from P2-9 in that consists of 6 rather than 5 consecutive prolines</w:t>
      </w:r>
    </w:p>
    <w:p w14:paraId="02D9B25A" w14:textId="77777777" w:rsidR="005503E4" w:rsidRDefault="005503E4" w:rsidP="00E5114A">
      <w:pPr>
        <w:spacing w:line="360" w:lineRule="auto"/>
        <w:jc w:val="both"/>
        <w:rPr>
          <w:lang w:val="en-GB"/>
        </w:rPr>
      </w:pPr>
    </w:p>
    <w:p w14:paraId="749BD3E0" w14:textId="77777777" w:rsidR="005503E4" w:rsidRDefault="005503E4" w:rsidP="00E5114A">
      <w:pPr>
        <w:spacing w:line="360" w:lineRule="auto"/>
        <w:jc w:val="both"/>
        <w:rPr>
          <w:lang w:val="en-GB"/>
        </w:rPr>
      </w:pPr>
      <w:r>
        <w:rPr>
          <w:lang w:val="en-GB"/>
        </w:rPr>
        <w:t>To examine whether the N-terminal region could contribute to the Arp2/3-independent activity of Las17, a full-length protein was purified from yeast and tested in a pyrene assay (fig3.3). Full length Las17 promoted actin polymerisation to a greater extent than the shorter PPWCA fragment but had no additional effect on the lag phase. Therefore, the N-terminal of Las17 can influence actin polymerisation but does not appear to promote de novo filament formation.</w:t>
      </w:r>
    </w:p>
    <w:p w14:paraId="191C2686" w14:textId="77777777" w:rsidR="005503E4" w:rsidRDefault="005503E4" w:rsidP="00E5114A">
      <w:pPr>
        <w:spacing w:line="360" w:lineRule="auto"/>
        <w:jc w:val="both"/>
        <w:rPr>
          <w:lang w:val="en-GB"/>
        </w:rPr>
      </w:pPr>
    </w:p>
    <w:p w14:paraId="67FEADAE" w14:textId="77777777" w:rsidR="005503E4" w:rsidRDefault="005503E4" w:rsidP="00E5114A">
      <w:pPr>
        <w:spacing w:line="360" w:lineRule="auto"/>
        <w:jc w:val="both"/>
        <w:rPr>
          <w:lang w:val="en-GB"/>
        </w:rPr>
      </w:pPr>
      <w:r>
        <w:rPr>
          <w:lang w:val="en-GB"/>
        </w:rPr>
        <w:t>It was initially hypothesised that the extended N-terminal polyproline region may be responsible for this increase in activity. To test this an extended PPWCA construct (aa180-633) was generated and tested for activity in a pyrene assay (fig3.4).</w:t>
      </w:r>
      <w:r w:rsidRPr="00177425">
        <w:rPr>
          <w:lang w:val="en-GB"/>
        </w:rPr>
        <w:t xml:space="preserve"> </w:t>
      </w:r>
      <w:r>
        <w:rPr>
          <w:lang w:val="en-GB"/>
        </w:rPr>
        <w:t>No additional activity was observed relative to the PPWCA control, indicating the first proline tract does not positively contribute.</w:t>
      </w:r>
      <w:r w:rsidRPr="00820060">
        <w:rPr>
          <w:lang w:val="en-GB"/>
        </w:rPr>
        <w:t xml:space="preserve"> </w:t>
      </w:r>
      <w:r>
        <w:rPr>
          <w:lang w:val="en-GB"/>
        </w:rPr>
        <w:t>Unfortunately attempts to purify PPWCA from yeast to control for potential post-translational modification were unsuccessful. It was therefore concluded that either amino acids 1-180 or post-translational modification of the protein purified from yeast</w:t>
      </w:r>
      <w:r w:rsidRPr="00084D76">
        <w:rPr>
          <w:lang w:val="en-GB"/>
        </w:rPr>
        <w:t xml:space="preserve"> </w:t>
      </w:r>
      <w:r>
        <w:rPr>
          <w:lang w:val="en-GB"/>
        </w:rPr>
        <w:t xml:space="preserve">promoted the additional Arp2/3-independent activity of Las17. </w:t>
      </w:r>
    </w:p>
    <w:p w14:paraId="3059E599" w14:textId="77777777" w:rsidR="005503E4" w:rsidRDefault="005503E4" w:rsidP="00E5114A">
      <w:pPr>
        <w:spacing w:line="360" w:lineRule="auto"/>
        <w:jc w:val="both"/>
        <w:rPr>
          <w:lang w:val="en-GB"/>
        </w:rPr>
      </w:pPr>
    </w:p>
    <w:p w14:paraId="03C9DBF4" w14:textId="0AE70708" w:rsidR="005503E4" w:rsidRDefault="005503E4" w:rsidP="00E5114A">
      <w:pPr>
        <w:spacing w:line="360" w:lineRule="auto"/>
        <w:jc w:val="both"/>
        <w:rPr>
          <w:lang w:val="en-GB"/>
        </w:rPr>
      </w:pPr>
      <w:r>
        <w:rPr>
          <w:lang w:val="en-GB"/>
        </w:rPr>
        <w:t xml:space="preserve">Analysis of the Las17 sequence identified a potential WH2 motif (aa105-120) </w:t>
      </w:r>
      <w:r w:rsidRPr="00695B48">
        <w:rPr>
          <w:lang w:val="en-GB"/>
        </w:rPr>
        <w:t>within the N-terminal region</w:t>
      </w:r>
      <w:r>
        <w:rPr>
          <w:lang w:val="en-GB"/>
        </w:rPr>
        <w:t xml:space="preserve"> that might be a candidate for the source of the additional activity</w:t>
      </w:r>
      <w:r w:rsidR="000310B2">
        <w:rPr>
          <w:lang w:val="en-GB"/>
        </w:rPr>
        <w:t xml:space="preserve"> </w:t>
      </w:r>
      <w:r w:rsidR="000310B2">
        <w:rPr>
          <w:lang w:val="en-GB"/>
        </w:rPr>
        <w:lastRenderedPageBreak/>
        <w:t>(fig 3.15)</w:t>
      </w:r>
      <w:r>
        <w:rPr>
          <w:lang w:val="en-GB"/>
        </w:rPr>
        <w:t>. It will be interesting in the future to determine whether the site is able to bind to an actin monomer and to determine whether this activity influences actin polymerisation. If this site is an N-terminal WH2 motif, we would predict that mutating isoleucine 110 to an aspartate would disrupt any binding activity at this site</w:t>
      </w:r>
      <w:r w:rsidR="000310B2">
        <w:rPr>
          <w:lang w:val="en-GB"/>
        </w:rPr>
        <w:t xml:space="preserve"> (reasoning discussed in chapter 6)</w:t>
      </w:r>
      <w:r>
        <w:rPr>
          <w:lang w:val="en-GB"/>
        </w:rPr>
        <w:t>. Potential N-terminal WH2 motifs can also be identified in human WAVE 1,2 and 3 although these are more speculative.</w:t>
      </w:r>
    </w:p>
    <w:p w14:paraId="7207CA0C" w14:textId="77777777" w:rsidR="005503E4" w:rsidRPr="000C1D7C" w:rsidRDefault="005503E4" w:rsidP="00E511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ourier" w:hAnsi="Courier" w:cs="Courier"/>
          <w:color w:val="000000" w:themeColor="text1"/>
          <w:sz w:val="22"/>
          <w:szCs w:val="22"/>
        </w:rPr>
      </w:pPr>
      <w:r w:rsidRPr="004D2662">
        <w:rPr>
          <w:rFonts w:ascii="Courier" w:hAnsi="Courier" w:cs="Courier"/>
          <w:noProof/>
          <w:color w:val="000000" w:themeColor="text1"/>
          <w:sz w:val="22"/>
          <w:szCs w:val="22"/>
        </w:rPr>
        <mc:AlternateContent>
          <mc:Choice Requires="wpg">
            <w:drawing>
              <wp:inline distT="0" distB="0" distL="0" distR="0" wp14:anchorId="43EAE9E0" wp14:editId="261B177C">
                <wp:extent cx="5309870" cy="3260281"/>
                <wp:effectExtent l="0" t="0" r="0" b="0"/>
                <wp:docPr id="207" name="Group 1"/>
                <wp:cNvGraphicFramePr/>
                <a:graphic xmlns:a="http://schemas.openxmlformats.org/drawingml/2006/main">
                  <a:graphicData uri="http://schemas.microsoft.com/office/word/2010/wordprocessingGroup">
                    <wpg:wgp>
                      <wpg:cNvGrpSpPr/>
                      <wpg:grpSpPr>
                        <a:xfrm>
                          <a:off x="0" y="0"/>
                          <a:ext cx="5309870" cy="3260281"/>
                          <a:chOff x="0" y="0"/>
                          <a:chExt cx="9589008" cy="5888034"/>
                        </a:xfrm>
                      </wpg:grpSpPr>
                      <pic:pic xmlns:pic="http://schemas.openxmlformats.org/drawingml/2006/picture">
                        <pic:nvPicPr>
                          <pic:cNvPr id="208" name="Picture 208"/>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9589008" cy="5163312"/>
                          </a:xfrm>
                          <a:prstGeom prst="rect">
                            <a:avLst/>
                          </a:prstGeom>
                        </pic:spPr>
                      </pic:pic>
                      <wps:wsp>
                        <wps:cNvPr id="209" name="Text Box 209"/>
                        <wps:cNvSpPr txBox="1"/>
                        <wps:spPr>
                          <a:xfrm>
                            <a:off x="0" y="5163254"/>
                            <a:ext cx="8216365" cy="724780"/>
                          </a:xfrm>
                          <a:prstGeom prst="rect">
                            <a:avLst/>
                          </a:prstGeom>
                          <a:noFill/>
                        </wps:spPr>
                        <wps:txbx>
                          <w:txbxContent>
                            <w:p w14:paraId="70CD7A22"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lang w:val="en-GB"/>
                                </w:rPr>
                                <w:t xml:space="preserve">Fig 3.15 Alignment of WH2 motifs of a number of WASp family proteins. Potential WH2 motifs from Las17 and WAVE3 included for comparison. </w:t>
                              </w:r>
                            </w:p>
                          </w:txbxContent>
                        </wps:txbx>
                        <wps:bodyPr wrap="square" rtlCol="0">
                          <a:spAutoFit/>
                        </wps:bodyPr>
                      </wps:wsp>
                    </wpg:wgp>
                  </a:graphicData>
                </a:graphic>
              </wp:inline>
            </w:drawing>
          </mc:Choice>
          <mc:Fallback>
            <w:pict>
              <v:group w14:anchorId="43EAE9E0" id="_x0000_s1100" style="width:418.1pt;height:256.7pt;mso-position-horizontal-relative:char;mso-position-vertical-relative:line" coordsize="9589008,588803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6K4EJuuuG6btEgEREAEREAEREAEREIGSCcwOf4uX7NO7ewyJz32G4iIg&#10;AiIgAiIgAiIgAiIgAiIgAiIgAiIgAiIgAiIgAiIgAj2TwDbY7G8qVJ+eiVVbLQIiIAIiIAIiIAIi&#10;IAIi0JMI9OpJG6ttFQEREAEREAEREAEREIEGCExA23ENtM9r+nVeBZWL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LRi6C8AAEAASURBV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">
                <v:shape id="Picture 208" o:spid="_x0000_s1101" type="#_x0000_t75" style="position:absolute;width:9589008;height:51633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zH&#10;ulK9AAAA3AAAAA8AAABkcnMvZG93bnJldi54bWxET0sKwjAQ3QveIYzgTlMFtVSjSEFwoYLVAwzN&#10;2FabSWmi1tubheDy8f6rTWdq8aLWVZYVTMYRCOLc6ooLBdfLbhSDcB5ZY22ZFHzIwWbd760w0fbN&#10;Z3plvhAhhF2CCkrvm0RKl5dk0I1tQxy4m20N+gDbQuoW3yHc1HIaRXNpsOLQUGJDaUn5I3saBWl8&#10;5+chu+nrpMPjYpamJE+ZUsNBt12C8NT5v/jn3msF0yisDWfCEZDrLwA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XMe6Ur0AAADcAAAADwAAAAAAAAAAAAAAAACcAgAAZHJzL2Rv&#10;d25yZXYueG1sUEsFBgAAAAAEAAQA9wAAAIYDAAAAAA==&#10;">
                  <v:imagedata r:id="rId56" o:title=""/>
                  <v:path arrowok="t"/>
                </v:shape>
                <v:shape id="Text Box 209" o:spid="_x0000_s1102" type="#_x0000_t202" style="position:absolute;top:5163254;width:8216365;height:724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y3oYwgAA&#10;ANwAAAAPAAAAZHJzL2Rvd25yZXYueG1sRI9BawIxFITvhf6H8AreaqJgsVujSG3BQy/q9v7YvG6W&#10;bl6WzdNd/31TEDwOM/MNs9qMoVUX6lMT2cJsakARV9E1XFsoT5/PS1BJkB22kcnClRJs1o8PKyxc&#10;HPhAl6PUKkM4FWjBi3SF1qnyFDBNY0ecvZ/YB5Qs+1q7HocMD62eG/OiAzacFzx29O6p+j2egwUR&#10;t51dy4+Q9t/j127wplpgae3kady+gRIa5R6+tffOwty8wv+ZfAT0+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TLehjCAAAA3AAAAA8AAAAAAAAAAAAAAAAAlwIAAGRycy9kb3du&#10;cmV2LnhtbFBLBQYAAAAABAAEAPUAAACGAwAAAAA=&#10;" filled="f" stroked="f">
                  <v:textbox style="mso-fit-shape-to-text:t">
                    <w:txbxContent>
                      <w:p w14:paraId="70CD7A22"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20"/>
                            <w:szCs w:val="20"/>
                            <w:lang w:val="en-GB"/>
                          </w:rPr>
                          <w:t xml:space="preserve">Fig 3.15 Alignment of WH2 motifs of a number of WASp family proteins. Potential WH2 motifs from Las17 and WAVE3 included for comparison. </w:t>
                        </w:r>
                      </w:p>
                    </w:txbxContent>
                  </v:textbox>
                </v:shape>
                <w10:anchorlock/>
              </v:group>
            </w:pict>
          </mc:Fallback>
        </mc:AlternateContent>
      </w:r>
    </w:p>
    <w:p w14:paraId="2FDF2738" w14:textId="77777777" w:rsidR="005503E4" w:rsidRDefault="005503E4" w:rsidP="00E5114A">
      <w:pPr>
        <w:jc w:val="both"/>
      </w:pPr>
    </w:p>
    <w:p w14:paraId="1EF068BC" w14:textId="77777777" w:rsidR="005503E4" w:rsidRDefault="005503E4" w:rsidP="00E5114A">
      <w:pPr>
        <w:pStyle w:val="Heading3"/>
        <w:jc w:val="both"/>
      </w:pPr>
      <w:bookmarkStart w:id="180" w:name="_Toc494222722"/>
      <w:r>
        <w:t>3.3.3 Minimal component and key motifs for Arp2/3 independent activity</w:t>
      </w:r>
      <w:bookmarkEnd w:id="180"/>
    </w:p>
    <w:p w14:paraId="07EEC287" w14:textId="4BC78055" w:rsidR="005503E4" w:rsidRDefault="005503E4" w:rsidP="00E5114A">
      <w:pPr>
        <w:spacing w:before="240" w:line="360" w:lineRule="auto"/>
        <w:jc w:val="both"/>
      </w:pPr>
      <w:r>
        <w:t>Regions outside the polyproline fragment 300-536 have no additional positive effect on the reduction in the lag phase observed in a pyrene assay. Additionally, the C-terminal half of the polyproline region was shown to be insufficient to promote filament formation indicating</w:t>
      </w:r>
      <w:r w:rsidRPr="000C3DAD">
        <w:t xml:space="preserve"> </w:t>
      </w:r>
      <w:r>
        <w:t>that the region 300-414 was essential for this activity. A short fragment of Las17 containing this region (aa300-422) was shown to be sufficient to explain this reduction (fig</w:t>
      </w:r>
      <w:r w:rsidR="00B22389">
        <w:t xml:space="preserve"> </w:t>
      </w:r>
      <w:r>
        <w:t>3.6). This region must therefore be able to interact directly with actin and must contain the key motifs involved in actin filament nucleation.</w:t>
      </w:r>
      <w:r w:rsidRPr="00AC5908">
        <w:t xml:space="preserve"> </w:t>
      </w:r>
      <w:r>
        <w:t xml:space="preserve">It has been known for </w:t>
      </w:r>
      <w:r w:rsidRPr="005D29BE">
        <w:t>some time</w:t>
      </w:r>
      <w:r>
        <w:t xml:space="preserve"> that the N-terminal of the polyproline region of Las17 is capable of binding to actin </w:t>
      </w:r>
      <w:r>
        <w:fldChar w:fldCharType="begin" w:fldLock="1"/>
      </w:r>
      <w:r w:rsidR="004121BE">
        <w:instrText>ADDIN CSL_CITATION { "citationItems" : [ { "id" : "ITEM-1", "itemData" : { "DOI" : "10.1091/mbc.E08", "ISBN" : "0037-1017 (Print)\\r0037-1017 (Linking)", "ISSN" : "00371017", "PMID" : "20496754", "abstract" : "Syndecans function as receptors for extracellular matrix (ECM) with integrins in cell spreading. However, the molecular mechanism of their specific involvement in cell migration or in wound healing has not been elucidated yet. Here, we report that a synthetic peptide, PEP75, which contains the syndecan-binding sequence of the laminin \u03b13LG4 module, induces keratinocyte migration in in vitro and in vivo. Soluble PEP75 induced the clustering of syndecan-4 and conformation-modified integrin \u03b21 colocalized with syndecan-4 in soluble PEP75-induced clusters. Treatment of cells in solution with PEP75 resulted in the exposure of the P4G11 antibody epitope of integrin \u03b21 in immunostaining as well as in flow cytometry and augmented integrin \u03b21\u2013dependent cell adhesion to ECM. Pulldown assays demonstrated that PEP75 bound to syndecan-4, but not to integrin \u03b21. A siRNA study revealed a role for syndecan-4 in PEP75-induced up-regulation of P4G11 antibody binding and migration of HaCaT cells. We conclude that binding of soluble PEP75 to syndecan-4 induces the coupling of integrin \u03b21, which is associated with integrin \u03b21-conformational changes and activation, and leads to keratinocyte migration. To activate integrin function through syndecans could be a novel therapeutic approach for chronic wound.", "author" : [ { "dropping-particle" : "", "family" : "Robertson", "given" : "Alastair S.", "non-dropping-particle" : "", "parse-names" : false, "suffix" : "" }, { "dropping-particle" : "", "family" : "Allwood", "given" : "Ellen G.", "non-dropping-particle" : "", "parse-names" : false, "suffix" : "" }, { "dropping-particle" : "", "family" : "Smith", "given" : "Adam P.C.", "non-dropping-particle" : "", "parse-names" : false, "suffix" : "" }, { "dropping-particle" : "", "family" : "Gardiner", "given" : "Fiona C.", "non-dropping-particle" : "", "parse-names" : false, "suffix" : "" }, { "dropping-particle" : "", "family" : "Costa", "given" : "Rosaria", "non-dropping-particle" : "", "parse-names" : false, "suffix" : "" }, { "dropping-particle" : "", "family" : "Winder", "given" : "Steve J.", "non-dropping-particle" : "", "parse-names" : false, "suffix" : "" }, { "dropping-particle" : "", "family" : "Ayscough", "given" : "Kathryn R.", "non-dropping-particle" : "", "parse-names" : false, "suffix" : "" } ], "container-title" : "Molecular Biology of the Cell", "id" : "ITEM-1", "issued" : { "date-parts" : [ [ "2009" ] ] }, "page" : "1618\u20131628", "title" : "The WASP Homologue Las17 Activates the Novel Actin-regulatory Activity of Ysc84 to Promote Endocytosis in Yeast", "type" : "article-journal", "volume" : "20" }, "uris" : [ "http://www.mendeley.com/documents/?uuid=bb2b9fef-636a-4657-a032-f3863bba08ef" ] } ], "mendeley" : { "formattedCitation" : "(Robertson &lt;i&gt;et al.&lt;/i&gt;, 2009)", "plainTextFormattedCitation" : "(Robertson et al., 2009)", "previouslyFormattedCitation" : "(Robertson &lt;i&gt;et al.&lt;/i&gt;, 2009)" }, "properties" : {  }, "schema" : "https://github.com/citation-style-language/schema/raw/master/csl-citation.json" }</w:instrText>
      </w:r>
      <w:r>
        <w:fldChar w:fldCharType="separate"/>
      </w:r>
      <w:r w:rsidR="00143B78" w:rsidRPr="00143B78">
        <w:rPr>
          <w:noProof/>
        </w:rPr>
        <w:t xml:space="preserve">(Robertson </w:t>
      </w:r>
      <w:r w:rsidR="00143B78" w:rsidRPr="00143B78">
        <w:rPr>
          <w:i/>
          <w:noProof/>
        </w:rPr>
        <w:t>et al.</w:t>
      </w:r>
      <w:r w:rsidR="00143B78" w:rsidRPr="00143B78">
        <w:rPr>
          <w:noProof/>
        </w:rPr>
        <w:t>, 2009)</w:t>
      </w:r>
      <w:r>
        <w:fldChar w:fldCharType="end"/>
      </w:r>
      <w:r>
        <w:t xml:space="preserve"> and so we set out to identify the key motifs involved in this interaction as well as the mechanism by which this may promote filament formation.</w:t>
      </w:r>
    </w:p>
    <w:p w14:paraId="14FF204E" w14:textId="7312D047" w:rsidR="005503E4" w:rsidRDefault="005503E4" w:rsidP="00E5114A">
      <w:pPr>
        <w:spacing w:before="240" w:line="360" w:lineRule="auto"/>
        <w:jc w:val="both"/>
      </w:pPr>
      <w:r>
        <w:rPr>
          <w:rFonts w:cs="Helvetica Neue"/>
          <w:bCs/>
        </w:rPr>
        <w:lastRenderedPageBreak/>
        <w:t>The region of Las17 aa300-422 contains the two arginine pairs identified by Feliciano et al 2015 as being important for G-actin binding and Arp2/3 complex activation by Las17</w:t>
      </w:r>
      <w:r>
        <w:t>. We were able to show that the same arginine pairs are involved in the Arp2/3-independent activity of Las17 (fig</w:t>
      </w:r>
      <w:r w:rsidR="00B22389">
        <w:t xml:space="preserve"> </w:t>
      </w:r>
      <w:r>
        <w:t>3.</w:t>
      </w:r>
      <w:r w:rsidR="00B22389">
        <w:t>9</w:t>
      </w:r>
      <w:r>
        <w:t xml:space="preserve">), highlighting a potential mechanistic link between these two functions that will be examined further in </w:t>
      </w:r>
      <w:r w:rsidRPr="00164532">
        <w:t>chapter 4</w:t>
      </w:r>
      <w:r>
        <w:t xml:space="preserve">. The quadruple mutant does not reduce the lag phase relative to the actin only control supporting the conclusion that this region is the essential component for the Arp2/3-independent activity of Las17. In keeping with the hypothesis that the PPWCA fragment influences actin polymerisation beyond promoting de novo filament formation, the curve shape observed for the wildtype PPWCA fragment </w:t>
      </w:r>
      <w:r w:rsidRPr="000310B2">
        <w:t>in fig 3.2.</w:t>
      </w:r>
      <w:r>
        <w:rPr>
          <w:b/>
        </w:rPr>
        <w:t xml:space="preserve"> </w:t>
      </w:r>
      <w:r>
        <w:t>is still observed in the presence of the RR mutations.</w:t>
      </w:r>
    </w:p>
    <w:p w14:paraId="6164A33E" w14:textId="77777777" w:rsidR="00E57C75" w:rsidRDefault="00E57C75" w:rsidP="00E5114A">
      <w:pPr>
        <w:spacing w:before="240" w:line="360" w:lineRule="auto"/>
        <w:jc w:val="both"/>
      </w:pPr>
    </w:p>
    <w:p w14:paraId="1A870B02" w14:textId="77777777" w:rsidR="005503E4" w:rsidRPr="00D46C3A" w:rsidRDefault="005503E4" w:rsidP="00E5114A">
      <w:pPr>
        <w:pStyle w:val="Heading3"/>
        <w:jc w:val="both"/>
      </w:pPr>
      <w:bookmarkStart w:id="181" w:name="_Toc494222723"/>
      <w:r>
        <w:t>3.3.4 Actin binding in the region 300-422</w:t>
      </w:r>
      <w:bookmarkEnd w:id="181"/>
    </w:p>
    <w:p w14:paraId="49BE07D2" w14:textId="30FF60FA" w:rsidR="005503E4" w:rsidRDefault="005503E4" w:rsidP="00E5114A">
      <w:pPr>
        <w:spacing w:before="240" w:line="360" w:lineRule="auto"/>
        <w:jc w:val="both"/>
        <w:rPr>
          <w:rFonts w:cs="Helvetica Neue"/>
          <w:bCs/>
        </w:rPr>
      </w:pPr>
      <w:r>
        <w:t xml:space="preserve">The pairs of arginines identified as necessary for the Arp2/3 dependent and independent activity of Las17 are both adjacent to at least one proline tract. </w:t>
      </w:r>
      <w:r>
        <w:rPr>
          <w:rFonts w:cs="Helvetica Neue"/>
          <w:bCs/>
        </w:rPr>
        <w:t>In pull-down experiments,</w:t>
      </w:r>
      <w:r w:rsidRPr="00612EE0">
        <w:t xml:space="preserve"> Feliciano </w:t>
      </w:r>
      <w:r>
        <w:t>and colleagues</w:t>
      </w:r>
      <w:r>
        <w:rPr>
          <w:rFonts w:cs="Helvetica Neue"/>
          <w:bCs/>
        </w:rPr>
        <w:t xml:space="preserve"> had demonstrated that mutating both pairs of arginines to glycines completely abolished actin binding at this site. </w:t>
      </w:r>
      <w:r w:rsidRPr="00804474">
        <w:t>Tracts of prolines form discrete secondary structures which can ext</w:t>
      </w:r>
      <w:r>
        <w:t xml:space="preserve">end beyond the tract itself. </w:t>
      </w:r>
      <w:r w:rsidRPr="00164532">
        <w:t>Feliciano et al 2015</w:t>
      </w:r>
      <w:r>
        <w:rPr>
          <w:b/>
        </w:rPr>
        <w:t xml:space="preserve"> </w:t>
      </w:r>
      <w:r>
        <w:t>demonstrated that disrupting these tracts also reduced G-actin binding in the region.</w:t>
      </w:r>
      <w:r w:rsidRPr="00935F0E">
        <w:t xml:space="preserve"> </w:t>
      </w:r>
      <w:r>
        <w:t xml:space="preserve">Alanine residues are more readily incorporated into a proline helix than glycine residues </w:t>
      </w:r>
      <w:r>
        <w:fldChar w:fldCharType="begin" w:fldLock="1"/>
      </w:r>
      <w:r w:rsidR="004121BE">
        <w:instrText>ADDIN CSL_CITATION { "citationItems" : [ { "id" : "ITEM-1", "itemData" : { "DOI" : "10.1021/bi3002924", "ISBN" : "1520-4995 (Electronic)\\r0006-2960 (Linking)", "ISSN" : "00062960", "PMID" : "22667692", "abstract" : "Type II polyproline helices (PPII) are a fundamental secondary structure of proteins, common in globular and nonglobular regions and important in cellular signaling. We developed a propensity scale for PPII using a host-guest system of sequence Ac-GPPXPPGY-NH2, where X represents any amino acid. We found that proline has the highest PPII propensity, but most other amino acids display significant PPII propensities. The PPII propensity of leucine was the highest among all non-proline residues. Alanine and residues with linear side chains displayed the next highest PPII propensities. Three classes of residues displayed lower PPII propensities: beta-branched amino acids (Thr, Val, Ile); short amino acids with polar side chains (Asn, protonated Asp, Ser, Thr, Cys), and aromatic amino acids (Phe, Trp, Tyr). Tert-leucine particularly disfavored PPII. The basis of the low PPII propensities of aromatic amino acids was significant cis-trans isomerism, with proline-rich peptides containing aromatic residues exhibiting 45%-60% cis amide bond, due to Pro-cis-Pro-aromatic and aromatic-cis-Pro amide bonds.", "author" : [ { "dropping-particle" : "", "family" : "Brown", "given" : "Alaina M", "non-dropping-particle" : "", "parse-names" : false, "suffix" : "" }, { "dropping-particle" : "", "family" : "Zondlo", "given" : "Neal J", "non-dropping-particle" : "", "parse-names" : false, "suffix" : "" } ], "container-title" : "Biochemistry", "id" : "ITEM-1", "issue" : "25", "issued" : { "date-parts" : [ [ "2012" ] ] }, "page" : "5041-5051", "title" : "A propensity scale for type II polyproline helices (PPII): Aromatic amino acids in proline-rich sequences strongly disfavor PPII due to proline-aromatic interactions", "type" : "article-journal", "volume" : "51" }, "uris" : [ "http://www.mendeley.com/documents/?uuid=9ad6be83-b0d4-4700-8f69-90269e0420f1" ] } ], "mendeley" : { "formattedCitation" : "(Brown and Zondlo, 2012)", "plainTextFormattedCitation" : "(Brown and Zondlo, 2012)", "previouslyFormattedCitation" : "(Brown and Zondlo, 2012)" }, "properties" : {  }, "schema" : "https://github.com/citation-style-language/schema/raw/master/csl-citation.json" }</w:instrText>
      </w:r>
      <w:r>
        <w:fldChar w:fldCharType="separate"/>
      </w:r>
      <w:r w:rsidR="00143B78" w:rsidRPr="00143B78">
        <w:rPr>
          <w:noProof/>
        </w:rPr>
        <w:t>(Brown and Zondlo, 2012)</w:t>
      </w:r>
      <w:r>
        <w:fldChar w:fldCharType="end"/>
      </w:r>
      <w:r>
        <w:t xml:space="preserve">. By mutating the arginine pairs to glycines it is possible that Feliciano and colleagues may have disrupted a conformation dependent upon the adjacent proline tracts. </w:t>
      </w:r>
    </w:p>
    <w:p w14:paraId="27369908" w14:textId="6225713F" w:rsidR="00164532" w:rsidRDefault="005503E4" w:rsidP="00E5114A">
      <w:pPr>
        <w:spacing w:before="240" w:line="360" w:lineRule="auto"/>
        <w:jc w:val="both"/>
        <w:rPr>
          <w:rFonts w:cs="Helvetica Neue"/>
          <w:bCs/>
        </w:rPr>
      </w:pPr>
      <w:r>
        <w:rPr>
          <w:rFonts w:cs="Helvetica Neue"/>
          <w:bCs/>
        </w:rPr>
        <w:t>By microscale thermophoresis, we could show that mutating both arginine pairs to alanines weakened G-actin binding but did</w:t>
      </w:r>
      <w:r w:rsidR="00B22389">
        <w:rPr>
          <w:rFonts w:cs="Helvetica Neue"/>
          <w:bCs/>
        </w:rPr>
        <w:t xml:space="preserve"> not abolish it entirely (fig3.13</w:t>
      </w:r>
      <w:r>
        <w:rPr>
          <w:rFonts w:cs="Helvetica Neue"/>
          <w:bCs/>
        </w:rPr>
        <w:t xml:space="preserve">). The difference between the results here and those of Feliciano et al may be explained by the different mutations made and the different conditions used. However, it is unusual that </w:t>
      </w:r>
      <w:r w:rsidRPr="00612EE0">
        <w:t xml:space="preserve">Feliciano </w:t>
      </w:r>
      <w:r>
        <w:t>and colleagues demonstrated wild-type G-actin binding by fluorescence anisotropy but examined the effect of mutation by pull-down. I</w:t>
      </w:r>
      <w:r>
        <w:rPr>
          <w:rFonts w:cs="Helvetica Neue"/>
          <w:bCs/>
        </w:rPr>
        <w:t xml:space="preserve">t is possible that residual binding was not observed in the potentially less sensitive pull-down </w:t>
      </w:r>
      <w:r>
        <w:rPr>
          <w:rFonts w:cs="Helvetica Neue"/>
          <w:bCs/>
        </w:rPr>
        <w:lastRenderedPageBreak/>
        <w:t>experiment. Residual binding demonstrates that additional residues in the 300-422 fragment contribute to the interaction with G-actin</w:t>
      </w:r>
    </w:p>
    <w:p w14:paraId="5A960ED9" w14:textId="77777777" w:rsidR="000310B2" w:rsidRPr="00FA39DF" w:rsidRDefault="000310B2" w:rsidP="00E5114A">
      <w:pPr>
        <w:spacing w:before="240" w:line="360" w:lineRule="auto"/>
        <w:jc w:val="both"/>
        <w:rPr>
          <w:rFonts w:cs="Helvetica Neue"/>
          <w:bCs/>
        </w:rPr>
      </w:pPr>
    </w:p>
    <w:p w14:paraId="7967DEEE" w14:textId="77777777" w:rsidR="005503E4" w:rsidRPr="00FA39DF" w:rsidRDefault="005503E4" w:rsidP="00E5114A">
      <w:pPr>
        <w:pStyle w:val="Heading3"/>
        <w:jc w:val="both"/>
      </w:pPr>
      <w:bookmarkStart w:id="182" w:name="_Toc494222724"/>
      <w:r>
        <w:t>3.3.5 Do the arginine pairs function as one or as distinct actin binding sites?</w:t>
      </w:r>
      <w:bookmarkEnd w:id="182"/>
    </w:p>
    <w:p w14:paraId="20E053AA" w14:textId="74998AD0" w:rsidR="005503E4" w:rsidRPr="004A6765" w:rsidRDefault="005503E4" w:rsidP="00E5114A">
      <w:pPr>
        <w:spacing w:before="240" w:line="360" w:lineRule="auto"/>
        <w:jc w:val="both"/>
      </w:pPr>
      <w:r>
        <w:t xml:space="preserve">MST binding assays showed that the two pairs of arginines make markedly different contributions towards the strength of G-actin binding. The </w:t>
      </w:r>
      <w:r w:rsidRPr="00164532">
        <w:t>RR382,383</w:t>
      </w:r>
      <w:r w:rsidR="00164532">
        <w:t>AA</w:t>
      </w:r>
      <w:r w:rsidRPr="00164532">
        <w:t xml:space="preserve"> </w:t>
      </w:r>
      <w:r>
        <w:t xml:space="preserve">mutation led to a very small decrease in actin binding relative to the quadruple mutant. In contrast, Mutation of </w:t>
      </w:r>
      <w:r w:rsidRPr="00164532">
        <w:t>RR349,350</w:t>
      </w:r>
      <w:r>
        <w:t xml:space="preserve"> reduced binding to almost the same extent as the quadruple mutant. </w:t>
      </w:r>
      <w:r w:rsidRPr="00164532">
        <w:t>RR349,350</w:t>
      </w:r>
      <w:r>
        <w:t xml:space="preserve"> therefore contributes most of the G-actin binding activity that is lost when both sites are mutated. </w:t>
      </w:r>
    </w:p>
    <w:p w14:paraId="58F65655" w14:textId="77777777" w:rsidR="005503E4" w:rsidRDefault="005503E4" w:rsidP="00E5114A">
      <w:pPr>
        <w:spacing w:line="360" w:lineRule="auto"/>
        <w:jc w:val="both"/>
      </w:pPr>
    </w:p>
    <w:p w14:paraId="7D5ACFD8" w14:textId="51766EBA" w:rsidR="005503E4" w:rsidRDefault="005503E4" w:rsidP="00E5114A">
      <w:pPr>
        <w:spacing w:line="360" w:lineRule="auto"/>
        <w:jc w:val="both"/>
        <w:rPr>
          <w:color w:val="000000" w:themeColor="text1"/>
        </w:rPr>
      </w:pPr>
      <w:r>
        <w:rPr>
          <w:color w:val="000000" w:themeColor="text1"/>
        </w:rPr>
        <w:t>This is interesting considering the pyrene polymerisation assays previously described in which both mutants had relatively similar effects on polymerisation. In fact, though the mutation RR382,383AA</w:t>
      </w:r>
      <w:r>
        <w:rPr>
          <w:b/>
          <w:color w:val="000000" w:themeColor="text1"/>
        </w:rPr>
        <w:t xml:space="preserve"> </w:t>
      </w:r>
      <w:r>
        <w:rPr>
          <w:color w:val="000000" w:themeColor="text1"/>
        </w:rPr>
        <w:t>had no effect on G actin binding, it appears to have a slightly larger effect than the RR349,350AA mutation on the ability of Las17 to promote actin pol</w:t>
      </w:r>
      <w:r w:rsidR="000310B2">
        <w:rPr>
          <w:color w:val="000000" w:themeColor="text1"/>
        </w:rPr>
        <w:t>ymerisation (fig</w:t>
      </w:r>
      <w:r w:rsidR="00B22389">
        <w:rPr>
          <w:color w:val="000000" w:themeColor="text1"/>
        </w:rPr>
        <w:t xml:space="preserve"> </w:t>
      </w:r>
      <w:r w:rsidR="000310B2">
        <w:rPr>
          <w:color w:val="000000" w:themeColor="text1"/>
        </w:rPr>
        <w:t>3.9</w:t>
      </w:r>
      <w:r>
        <w:rPr>
          <w:color w:val="000000" w:themeColor="text1"/>
        </w:rPr>
        <w:t xml:space="preserve">). </w:t>
      </w:r>
      <w:r w:rsidRPr="00164532">
        <w:rPr>
          <w:color w:val="000000" w:themeColor="text1"/>
        </w:rPr>
        <w:t>RR349,350</w:t>
      </w:r>
      <w:r>
        <w:rPr>
          <w:b/>
          <w:color w:val="000000" w:themeColor="text1"/>
        </w:rPr>
        <w:t xml:space="preserve"> </w:t>
      </w:r>
      <w:r>
        <w:rPr>
          <w:color w:val="000000" w:themeColor="text1"/>
        </w:rPr>
        <w:t xml:space="preserve">is responsible for tight G actin binding with mutation of </w:t>
      </w:r>
      <w:r w:rsidRPr="00164532">
        <w:rPr>
          <w:color w:val="000000" w:themeColor="text1"/>
        </w:rPr>
        <w:t xml:space="preserve">RR382,283 </w:t>
      </w:r>
      <w:r>
        <w:rPr>
          <w:color w:val="000000" w:themeColor="text1"/>
        </w:rPr>
        <w:t xml:space="preserve">having little to no effect. Both however are clearly important for Las17 activity. </w:t>
      </w:r>
    </w:p>
    <w:p w14:paraId="1FE490ED" w14:textId="77777777" w:rsidR="005503E4" w:rsidRDefault="005503E4" w:rsidP="00E5114A">
      <w:pPr>
        <w:spacing w:line="360" w:lineRule="auto"/>
        <w:jc w:val="both"/>
        <w:rPr>
          <w:color w:val="000000" w:themeColor="text1"/>
        </w:rPr>
      </w:pPr>
    </w:p>
    <w:p w14:paraId="1E988687" w14:textId="77777777" w:rsidR="005503E4" w:rsidRDefault="005503E4" w:rsidP="00E5114A">
      <w:pPr>
        <w:spacing w:line="360" w:lineRule="auto"/>
        <w:jc w:val="both"/>
        <w:rPr>
          <w:color w:val="000000" w:themeColor="text1"/>
        </w:rPr>
      </w:pPr>
      <w:r>
        <w:rPr>
          <w:color w:val="000000" w:themeColor="text1"/>
        </w:rPr>
        <w:t xml:space="preserve">It is possible that </w:t>
      </w:r>
      <w:r w:rsidRPr="00164532">
        <w:rPr>
          <w:color w:val="000000" w:themeColor="text1"/>
        </w:rPr>
        <w:t>RR349,350</w:t>
      </w:r>
      <w:r>
        <w:rPr>
          <w:b/>
          <w:color w:val="000000" w:themeColor="text1"/>
        </w:rPr>
        <w:t xml:space="preserve"> </w:t>
      </w:r>
      <w:r>
        <w:rPr>
          <w:color w:val="000000" w:themeColor="text1"/>
        </w:rPr>
        <w:t xml:space="preserve">is responsible for tight G actin binding whilst </w:t>
      </w:r>
      <w:r w:rsidRPr="00164532">
        <w:rPr>
          <w:color w:val="000000" w:themeColor="text1"/>
        </w:rPr>
        <w:t>RR382,383</w:t>
      </w:r>
      <w:r>
        <w:rPr>
          <w:color w:val="000000" w:themeColor="text1"/>
        </w:rPr>
        <w:t xml:space="preserve"> is important to correctly orientate the monomer to allow nucleation to occur. However, since both sites are similar in sequence it is perhaps hard to imagine both binding a single actin monomer at separate sites. Since we have shown that the </w:t>
      </w:r>
      <w:r w:rsidRPr="00D70A7E">
        <w:rPr>
          <w:color w:val="000000" w:themeColor="text1"/>
        </w:rPr>
        <w:t xml:space="preserve">wild-type aa300-422 fragment </w:t>
      </w:r>
      <w:r>
        <w:rPr>
          <w:color w:val="000000" w:themeColor="text1"/>
        </w:rPr>
        <w:t xml:space="preserve">is sufficient to promote actin nucleation on its own it seems likely that it can bind to at least two actin monomers at once. It is tempting therefore to suggest that </w:t>
      </w:r>
      <w:r w:rsidRPr="00164532">
        <w:rPr>
          <w:color w:val="000000" w:themeColor="text1"/>
        </w:rPr>
        <w:t>RR349,359</w:t>
      </w:r>
      <w:r>
        <w:rPr>
          <w:b/>
          <w:color w:val="000000" w:themeColor="text1"/>
        </w:rPr>
        <w:t xml:space="preserve"> </w:t>
      </w:r>
      <w:r>
        <w:rPr>
          <w:color w:val="000000" w:themeColor="text1"/>
        </w:rPr>
        <w:t xml:space="preserve">and </w:t>
      </w:r>
      <w:r w:rsidRPr="00164532">
        <w:rPr>
          <w:color w:val="000000" w:themeColor="text1"/>
        </w:rPr>
        <w:t>RR382,383</w:t>
      </w:r>
      <w:r>
        <w:rPr>
          <w:b/>
          <w:color w:val="000000" w:themeColor="text1"/>
        </w:rPr>
        <w:t xml:space="preserve"> </w:t>
      </w:r>
      <w:r>
        <w:rPr>
          <w:color w:val="000000" w:themeColor="text1"/>
        </w:rPr>
        <w:t>contribute to two separate binding sites with different affinities for G actin.</w:t>
      </w:r>
    </w:p>
    <w:p w14:paraId="5C6DA5E2" w14:textId="77777777" w:rsidR="005503E4" w:rsidRDefault="005503E4" w:rsidP="00E5114A">
      <w:pPr>
        <w:spacing w:line="360" w:lineRule="auto"/>
        <w:jc w:val="both"/>
        <w:rPr>
          <w:color w:val="000000" w:themeColor="text1"/>
        </w:rPr>
      </w:pPr>
    </w:p>
    <w:p w14:paraId="416F55A2" w14:textId="77777777" w:rsidR="00164532" w:rsidRDefault="00164532" w:rsidP="00E5114A">
      <w:pPr>
        <w:spacing w:line="360" w:lineRule="auto"/>
        <w:jc w:val="both"/>
        <w:rPr>
          <w:color w:val="000000" w:themeColor="text1"/>
        </w:rPr>
      </w:pPr>
    </w:p>
    <w:p w14:paraId="6734FC4B" w14:textId="77777777" w:rsidR="00164532" w:rsidRDefault="00164532" w:rsidP="00E5114A">
      <w:pPr>
        <w:spacing w:line="360" w:lineRule="auto"/>
        <w:jc w:val="both"/>
        <w:rPr>
          <w:color w:val="000000" w:themeColor="text1"/>
        </w:rPr>
      </w:pPr>
    </w:p>
    <w:p w14:paraId="7581BBD2" w14:textId="77777777" w:rsidR="005503E4" w:rsidRDefault="005503E4" w:rsidP="00E5114A">
      <w:pPr>
        <w:pStyle w:val="Heading3"/>
        <w:jc w:val="both"/>
      </w:pPr>
      <w:bookmarkStart w:id="183" w:name="_Toc494222725"/>
      <w:r>
        <w:lastRenderedPageBreak/>
        <w:t>3.3.6 Model of Nucleation</w:t>
      </w:r>
      <w:bookmarkEnd w:id="183"/>
    </w:p>
    <w:p w14:paraId="5D5BA529" w14:textId="77777777" w:rsidR="00C15A33" w:rsidRPr="00C15A33" w:rsidRDefault="00C15A33" w:rsidP="00E5114A">
      <w:pPr>
        <w:jc w:val="both"/>
      </w:pPr>
    </w:p>
    <w:p w14:paraId="0D0F56A3" w14:textId="5CD8707B" w:rsidR="005503E4" w:rsidRPr="00F625EE" w:rsidRDefault="005503E4" w:rsidP="00E5114A">
      <w:pPr>
        <w:spacing w:line="360" w:lineRule="auto"/>
        <w:jc w:val="both"/>
        <w:rPr>
          <w:color w:val="000000" w:themeColor="text1"/>
        </w:rPr>
      </w:pPr>
      <w:r>
        <w:rPr>
          <w:color w:val="000000" w:themeColor="text1"/>
        </w:rPr>
        <w:t xml:space="preserve">Combining the data presented in this chapter, we propose a model in which Las17 binds an actin monomer tightly at </w:t>
      </w:r>
      <w:r w:rsidRPr="004761A0">
        <w:rPr>
          <w:color w:val="000000" w:themeColor="text1"/>
        </w:rPr>
        <w:t>site A</w:t>
      </w:r>
      <w:r w:rsidR="00B22389">
        <w:rPr>
          <w:color w:val="000000" w:themeColor="text1"/>
        </w:rPr>
        <w:t xml:space="preserve"> (fig 3.13</w:t>
      </w:r>
      <w:r w:rsidR="004761A0" w:rsidRPr="004761A0">
        <w:rPr>
          <w:color w:val="000000" w:themeColor="text1"/>
        </w:rPr>
        <w:t>)</w:t>
      </w:r>
      <w:r>
        <w:rPr>
          <w:color w:val="000000" w:themeColor="text1"/>
        </w:rPr>
        <w:t xml:space="preserve">. Weak G actin binding at </w:t>
      </w:r>
      <w:r w:rsidRPr="004761A0">
        <w:rPr>
          <w:color w:val="000000" w:themeColor="text1"/>
        </w:rPr>
        <w:t>site B</w:t>
      </w:r>
      <w:r>
        <w:rPr>
          <w:color w:val="000000" w:themeColor="text1"/>
        </w:rPr>
        <w:t xml:space="preserve"> then stabilizes the formation of an actin dimer. Tight G actin binding at </w:t>
      </w:r>
      <w:r w:rsidRPr="004761A0">
        <w:rPr>
          <w:color w:val="000000" w:themeColor="text1"/>
        </w:rPr>
        <w:t>site A</w:t>
      </w:r>
      <w:r>
        <w:rPr>
          <w:b/>
          <w:color w:val="000000" w:themeColor="text1"/>
        </w:rPr>
        <w:t xml:space="preserve"> </w:t>
      </w:r>
      <w:r w:rsidRPr="00893442">
        <w:rPr>
          <w:color w:val="000000" w:themeColor="text1"/>
        </w:rPr>
        <w:t>may even</w:t>
      </w:r>
      <w:r>
        <w:rPr>
          <w:color w:val="000000" w:themeColor="text1"/>
        </w:rPr>
        <w:t xml:space="preserve"> promote binding at </w:t>
      </w:r>
      <w:r w:rsidRPr="00164532">
        <w:rPr>
          <w:color w:val="000000" w:themeColor="text1"/>
        </w:rPr>
        <w:t>RR382,383</w:t>
      </w:r>
      <w:r w:rsidRPr="00437D73">
        <w:rPr>
          <w:color w:val="000000" w:themeColor="text1"/>
        </w:rPr>
        <w:t>,</w:t>
      </w:r>
      <w:r>
        <w:rPr>
          <w:b/>
          <w:color w:val="000000" w:themeColor="text1"/>
        </w:rPr>
        <w:t xml:space="preserve"> </w:t>
      </w:r>
      <w:r>
        <w:rPr>
          <w:color w:val="000000" w:themeColor="text1"/>
        </w:rPr>
        <w:t>by increasing the area a second actin monomer could interact with. Investigation of the stoichiometry of this interaction will be important to further test this model. In the future, it will be important to further characterise the binding site to identify fully the contribution of different flanking residues and of the proline tracts themselves. There is an additional proline tract in the aa300-422 fragment (</w:t>
      </w:r>
      <w:r w:rsidR="004761A0">
        <w:rPr>
          <w:color w:val="000000" w:themeColor="text1"/>
        </w:rPr>
        <w:t>‘C?’</w:t>
      </w:r>
      <w:r>
        <w:rPr>
          <w:color w:val="000000" w:themeColor="text1"/>
        </w:rPr>
        <w:t xml:space="preserve"> fig</w:t>
      </w:r>
      <w:r w:rsidR="00B22389">
        <w:rPr>
          <w:color w:val="000000" w:themeColor="text1"/>
        </w:rPr>
        <w:t xml:space="preserve"> </w:t>
      </w:r>
      <w:r>
        <w:rPr>
          <w:color w:val="000000" w:themeColor="text1"/>
        </w:rPr>
        <w:t>3.16) that is flanked on each side by a single arginine. It will be interesting to determine whether this site also contributes to G-actin binding in the region.</w:t>
      </w:r>
    </w:p>
    <w:p w14:paraId="207B5BB2" w14:textId="77777777" w:rsidR="005503E4" w:rsidRDefault="005503E4" w:rsidP="00E5114A">
      <w:pPr>
        <w:spacing w:line="360" w:lineRule="auto"/>
        <w:jc w:val="both"/>
        <w:rPr>
          <w:color w:val="000000" w:themeColor="text1"/>
        </w:rPr>
      </w:pPr>
    </w:p>
    <w:p w14:paraId="37798326" w14:textId="77777777" w:rsidR="005503E4" w:rsidRPr="00F625EE" w:rsidRDefault="005503E4" w:rsidP="00E5114A">
      <w:pPr>
        <w:spacing w:line="360" w:lineRule="auto"/>
        <w:jc w:val="both"/>
        <w:rPr>
          <w:color w:val="000000" w:themeColor="text1"/>
        </w:rPr>
      </w:pPr>
      <w:r w:rsidRPr="00AD792E">
        <w:rPr>
          <w:noProof/>
          <w:color w:val="000000" w:themeColor="text1"/>
        </w:rPr>
        <mc:AlternateContent>
          <mc:Choice Requires="wpg">
            <w:drawing>
              <wp:inline distT="0" distB="0" distL="0" distR="0" wp14:anchorId="7860B31B" wp14:editId="30C40274">
                <wp:extent cx="4594627" cy="2861382"/>
                <wp:effectExtent l="0" t="0" r="0" b="0"/>
                <wp:docPr id="53" name="Group 53"/>
                <wp:cNvGraphicFramePr/>
                <a:graphic xmlns:a="http://schemas.openxmlformats.org/drawingml/2006/main">
                  <a:graphicData uri="http://schemas.microsoft.com/office/word/2010/wordprocessingGroup">
                    <wpg:wgp>
                      <wpg:cNvGrpSpPr/>
                      <wpg:grpSpPr>
                        <a:xfrm>
                          <a:off x="0" y="0"/>
                          <a:ext cx="4594627" cy="2861382"/>
                          <a:chOff x="0" y="0"/>
                          <a:chExt cx="4594627" cy="2861382"/>
                        </a:xfrm>
                      </wpg:grpSpPr>
                      <wpg:grpSp>
                        <wpg:cNvPr id="54" name="Group 54"/>
                        <wpg:cNvGrpSpPr/>
                        <wpg:grpSpPr>
                          <a:xfrm>
                            <a:off x="0" y="0"/>
                            <a:ext cx="4409106" cy="1705549"/>
                            <a:chOff x="0" y="0"/>
                            <a:chExt cx="4409106" cy="1705549"/>
                          </a:xfrm>
                        </wpg:grpSpPr>
                        <wps:wsp>
                          <wps:cNvPr id="55" name="Shape 281"/>
                          <wps:cNvSpPr/>
                          <wps:spPr>
                            <a:xfrm>
                              <a:off x="2520800" y="47856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6" name="Shape 281"/>
                          <wps:cNvSpPr/>
                          <wps:spPr>
                            <a:xfrm>
                              <a:off x="3425521" y="46524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7" name="Shape 281"/>
                          <wps:cNvSpPr/>
                          <wps:spPr>
                            <a:xfrm>
                              <a:off x="467418" y="47041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cNvPr id="58" name="Group 58"/>
                          <wpg:cNvGrpSpPr/>
                          <wpg:grpSpPr>
                            <a:xfrm>
                              <a:off x="0" y="13638"/>
                              <a:ext cx="1106300" cy="464925"/>
                              <a:chOff x="0" y="13638"/>
                              <a:chExt cx="1106300" cy="464925"/>
                            </a:xfrm>
                          </wpg:grpSpPr>
                          <wpg:grpSp>
                            <wpg:cNvPr id="59" name="Group 59"/>
                            <wpg:cNvGrpSpPr/>
                            <wpg:grpSpPr>
                              <a:xfrm>
                                <a:off x="0" y="46319"/>
                                <a:ext cx="1106300" cy="432244"/>
                                <a:chOff x="0" y="46319"/>
                                <a:chExt cx="1106300" cy="432244"/>
                              </a:xfrm>
                            </wpg:grpSpPr>
                            <wpg:grpSp>
                              <wpg:cNvPr id="60" name="Group 60"/>
                              <wpg:cNvGrpSpPr/>
                              <wpg:grpSpPr>
                                <a:xfrm>
                                  <a:off x="1394" y="117801"/>
                                  <a:ext cx="1104906" cy="360762"/>
                                  <a:chOff x="1394" y="117801"/>
                                  <a:chExt cx="1104906" cy="360762"/>
                                </a:xfrm>
                              </wpg:grpSpPr>
                              <pic:pic xmlns:pic="http://schemas.openxmlformats.org/drawingml/2006/picture">
                                <pic:nvPicPr>
                                  <pic:cNvPr id="61" name="Picture 61"/>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1394" y="117801"/>
                                    <a:ext cx="1104906" cy="360762"/>
                                  </a:xfrm>
                                  <a:prstGeom prst="rect">
                                    <a:avLst/>
                                  </a:prstGeom>
                                </pic:spPr>
                              </pic:pic>
                              <wps:wsp>
                                <wps:cNvPr id="62" name="Text Box 62"/>
                                <wps:cNvSpPr txBox="1"/>
                                <wps:spPr>
                                  <a:xfrm>
                                    <a:off x="425457" y="259534"/>
                                    <a:ext cx="174919" cy="215444"/>
                                  </a:xfrm>
                                  <a:prstGeom prst="rect">
                                    <a:avLst/>
                                  </a:prstGeom>
                                  <a:noFill/>
                                </wps:spPr>
                                <wps:txbx>
                                  <w:txbxContent>
                                    <w:p w14:paraId="68FC6EBB"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63" name="Text Box 63"/>
                                <wps:cNvSpPr txBox="1"/>
                                <wps:spPr>
                                  <a:xfrm>
                                    <a:off x="561054" y="259534"/>
                                    <a:ext cx="174919" cy="215444"/>
                                  </a:xfrm>
                                  <a:prstGeom prst="rect">
                                    <a:avLst/>
                                  </a:prstGeom>
                                  <a:noFill/>
                                </wps:spPr>
                                <wps:txbx>
                                  <w:txbxContent>
                                    <w:p w14:paraId="6926ABD9"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64" name="Text Box 64"/>
                                <wps:cNvSpPr txBox="1"/>
                                <wps:spPr>
                                  <a:xfrm>
                                    <a:off x="871570" y="259534"/>
                                    <a:ext cx="174919" cy="215444"/>
                                  </a:xfrm>
                                  <a:prstGeom prst="rect">
                                    <a:avLst/>
                                  </a:prstGeom>
                                  <a:noFill/>
                                </wps:spPr>
                                <wps:txbx>
                                  <w:txbxContent>
                                    <w:p w14:paraId="698F85D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65" name="Text Box 65"/>
                                <wps:cNvSpPr txBox="1"/>
                                <wps:spPr>
                                  <a:xfrm>
                                    <a:off x="110534" y="254969"/>
                                    <a:ext cx="174919" cy="215444"/>
                                  </a:xfrm>
                                  <a:prstGeom prst="rect">
                                    <a:avLst/>
                                  </a:prstGeom>
                                  <a:noFill/>
                                </wps:spPr>
                                <wps:txbx>
                                  <w:txbxContent>
                                    <w:p w14:paraId="670F2AB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66" name="Rectangle 66"/>
                              <wps:cNvSpPr/>
                              <wps:spPr>
                                <a:xfrm>
                                  <a:off x="0" y="46319"/>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67" name="Text Box 67"/>
                            <wps:cNvSpPr txBox="1"/>
                            <wps:spPr>
                              <a:xfrm>
                                <a:off x="445418" y="13638"/>
                                <a:ext cx="174919" cy="215444"/>
                              </a:xfrm>
                              <a:prstGeom prst="rect">
                                <a:avLst/>
                              </a:prstGeom>
                              <a:noFill/>
                            </wps:spPr>
                            <wps:txbx>
                              <w:txbxContent>
                                <w:p w14:paraId="0FCAC280"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g:grpSp>
                        <wps:wsp>
                          <wps:cNvPr id="68" name="Shape 281"/>
                          <wps:cNvSpPr/>
                          <wps:spPr>
                            <a:xfrm>
                              <a:off x="2122117" y="47856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cNvPr id="69" name="Group 69"/>
                          <wpg:cNvGrpSpPr/>
                          <wpg:grpSpPr>
                            <a:xfrm>
                              <a:off x="1654699" y="21788"/>
                              <a:ext cx="1106300" cy="464925"/>
                              <a:chOff x="1654699" y="21788"/>
                              <a:chExt cx="1106300" cy="464925"/>
                            </a:xfrm>
                          </wpg:grpSpPr>
                          <wpg:grpSp>
                            <wpg:cNvPr id="70" name="Group 70"/>
                            <wpg:cNvGrpSpPr/>
                            <wpg:grpSpPr>
                              <a:xfrm>
                                <a:off x="1654699" y="54469"/>
                                <a:ext cx="1106300" cy="432244"/>
                                <a:chOff x="1654699" y="54469"/>
                                <a:chExt cx="1106300" cy="432244"/>
                              </a:xfrm>
                            </wpg:grpSpPr>
                            <wpg:grpSp>
                              <wpg:cNvPr id="71" name="Group 71"/>
                              <wpg:cNvGrpSpPr/>
                              <wpg:grpSpPr>
                                <a:xfrm>
                                  <a:off x="1656093" y="125951"/>
                                  <a:ext cx="1104906" cy="360762"/>
                                  <a:chOff x="1656093" y="125951"/>
                                  <a:chExt cx="1104906" cy="360762"/>
                                </a:xfrm>
                              </wpg:grpSpPr>
                              <pic:pic xmlns:pic="http://schemas.openxmlformats.org/drawingml/2006/picture">
                                <pic:nvPicPr>
                                  <pic:cNvPr id="72" name="Picture 72"/>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1656093" y="125951"/>
                                    <a:ext cx="1104906" cy="360762"/>
                                  </a:xfrm>
                                  <a:prstGeom prst="rect">
                                    <a:avLst/>
                                  </a:prstGeom>
                                </pic:spPr>
                              </pic:pic>
                              <wps:wsp>
                                <wps:cNvPr id="73" name="Text Box 73"/>
                                <wps:cNvSpPr txBox="1"/>
                                <wps:spPr>
                                  <a:xfrm>
                                    <a:off x="2080156" y="267684"/>
                                    <a:ext cx="174919" cy="215444"/>
                                  </a:xfrm>
                                  <a:prstGeom prst="rect">
                                    <a:avLst/>
                                  </a:prstGeom>
                                  <a:noFill/>
                                </wps:spPr>
                                <wps:txbx>
                                  <w:txbxContent>
                                    <w:p w14:paraId="0965174B"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74" name="Text Box 74"/>
                                <wps:cNvSpPr txBox="1"/>
                                <wps:spPr>
                                  <a:xfrm>
                                    <a:off x="2215753" y="267684"/>
                                    <a:ext cx="174919" cy="215444"/>
                                  </a:xfrm>
                                  <a:prstGeom prst="rect">
                                    <a:avLst/>
                                  </a:prstGeom>
                                  <a:noFill/>
                                </wps:spPr>
                                <wps:txbx>
                                  <w:txbxContent>
                                    <w:p w14:paraId="2D3939D8"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75" name="Text Box 75"/>
                                <wps:cNvSpPr txBox="1"/>
                                <wps:spPr>
                                  <a:xfrm>
                                    <a:off x="2526269" y="267684"/>
                                    <a:ext cx="174919" cy="215444"/>
                                  </a:xfrm>
                                  <a:prstGeom prst="rect">
                                    <a:avLst/>
                                  </a:prstGeom>
                                  <a:noFill/>
                                </wps:spPr>
                                <wps:txbx>
                                  <w:txbxContent>
                                    <w:p w14:paraId="76F0175A"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76" name="Text Box 76"/>
                                <wps:cNvSpPr txBox="1"/>
                                <wps:spPr>
                                  <a:xfrm>
                                    <a:off x="1765233" y="263119"/>
                                    <a:ext cx="174919" cy="215444"/>
                                  </a:xfrm>
                                  <a:prstGeom prst="rect">
                                    <a:avLst/>
                                  </a:prstGeom>
                                  <a:noFill/>
                                </wps:spPr>
                                <wps:txbx>
                                  <w:txbxContent>
                                    <w:p w14:paraId="302353C0"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77" name="Rectangle 77"/>
                              <wps:cNvSpPr/>
                              <wps:spPr>
                                <a:xfrm>
                                  <a:off x="1654699" y="54469"/>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78" name="Text Box 78"/>
                            <wps:cNvSpPr txBox="1"/>
                            <wps:spPr>
                              <a:xfrm>
                                <a:off x="2100117" y="21788"/>
                                <a:ext cx="174919" cy="215444"/>
                              </a:xfrm>
                              <a:prstGeom prst="rect">
                                <a:avLst/>
                              </a:prstGeom>
                              <a:noFill/>
                            </wps:spPr>
                            <wps:txbx>
                              <w:txbxContent>
                                <w:p w14:paraId="708C86C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s:wsp>
                            <wps:cNvPr id="79" name="Text Box 79"/>
                            <wps:cNvSpPr txBox="1"/>
                            <wps:spPr>
                              <a:xfrm>
                                <a:off x="2454750" y="22938"/>
                                <a:ext cx="174919" cy="215444"/>
                              </a:xfrm>
                              <a:prstGeom prst="rect">
                                <a:avLst/>
                              </a:prstGeom>
                              <a:noFill/>
                            </wps:spPr>
                            <wps:txbx>
                              <w:txbxContent>
                                <w:p w14:paraId="131F589C"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B</w:t>
                                  </w:r>
                                </w:p>
                              </w:txbxContent>
                            </wps:txbx>
                            <wps:bodyPr wrap="square" rtlCol="0">
                              <a:spAutoFit/>
                            </wps:bodyPr>
                          </wps:wsp>
                        </wpg:grpSp>
                        <wps:wsp>
                          <wps:cNvPr id="80" name="Right Arrow 80"/>
                          <wps:cNvSpPr/>
                          <wps:spPr>
                            <a:xfrm>
                              <a:off x="1239871" y="196620"/>
                              <a:ext cx="302653" cy="14175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Shape 281"/>
                          <wps:cNvSpPr/>
                          <wps:spPr>
                            <a:xfrm>
                              <a:off x="4168907" y="47041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82" name="Shape 281"/>
                          <wps:cNvSpPr/>
                          <wps:spPr>
                            <a:xfrm>
                              <a:off x="3770224" y="47041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cNvPr id="83" name="Group 83"/>
                          <wpg:cNvGrpSpPr/>
                          <wpg:grpSpPr>
                            <a:xfrm>
                              <a:off x="3302806" y="13638"/>
                              <a:ext cx="1106300" cy="464925"/>
                              <a:chOff x="3302806" y="13638"/>
                              <a:chExt cx="1106300" cy="464925"/>
                            </a:xfrm>
                          </wpg:grpSpPr>
                          <wpg:grpSp>
                            <wpg:cNvPr id="84" name="Group 84"/>
                            <wpg:cNvGrpSpPr/>
                            <wpg:grpSpPr>
                              <a:xfrm>
                                <a:off x="3302806" y="46319"/>
                                <a:ext cx="1106300" cy="432244"/>
                                <a:chOff x="3302806" y="46319"/>
                                <a:chExt cx="1106300" cy="432244"/>
                              </a:xfrm>
                            </wpg:grpSpPr>
                            <wpg:grpSp>
                              <wpg:cNvPr id="85" name="Group 85"/>
                              <wpg:cNvGrpSpPr/>
                              <wpg:grpSpPr>
                                <a:xfrm>
                                  <a:off x="3304200" y="117801"/>
                                  <a:ext cx="1104906" cy="360762"/>
                                  <a:chOff x="3304200" y="117801"/>
                                  <a:chExt cx="1104906" cy="360762"/>
                                </a:xfrm>
                              </wpg:grpSpPr>
                              <pic:pic xmlns:pic="http://schemas.openxmlformats.org/drawingml/2006/picture">
                                <pic:nvPicPr>
                                  <pic:cNvPr id="86" name="Picture 86"/>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3304200" y="117801"/>
                                    <a:ext cx="1104906" cy="360762"/>
                                  </a:xfrm>
                                  <a:prstGeom prst="rect">
                                    <a:avLst/>
                                  </a:prstGeom>
                                </pic:spPr>
                              </pic:pic>
                              <wps:wsp>
                                <wps:cNvPr id="87" name="Text Box 87"/>
                                <wps:cNvSpPr txBox="1"/>
                                <wps:spPr>
                                  <a:xfrm>
                                    <a:off x="3728263" y="259534"/>
                                    <a:ext cx="174919" cy="215444"/>
                                  </a:xfrm>
                                  <a:prstGeom prst="rect">
                                    <a:avLst/>
                                  </a:prstGeom>
                                  <a:noFill/>
                                </wps:spPr>
                                <wps:txbx>
                                  <w:txbxContent>
                                    <w:p w14:paraId="21A5C062"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88" name="Text Box 88"/>
                                <wps:cNvSpPr txBox="1"/>
                                <wps:spPr>
                                  <a:xfrm>
                                    <a:off x="3863860" y="259534"/>
                                    <a:ext cx="174919" cy="215444"/>
                                  </a:xfrm>
                                  <a:prstGeom prst="rect">
                                    <a:avLst/>
                                  </a:prstGeom>
                                  <a:noFill/>
                                </wps:spPr>
                                <wps:txbx>
                                  <w:txbxContent>
                                    <w:p w14:paraId="12D9F6ED"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89" name="Text Box 89"/>
                                <wps:cNvSpPr txBox="1"/>
                                <wps:spPr>
                                  <a:xfrm>
                                    <a:off x="4174376" y="259534"/>
                                    <a:ext cx="174919" cy="215444"/>
                                  </a:xfrm>
                                  <a:prstGeom prst="rect">
                                    <a:avLst/>
                                  </a:prstGeom>
                                  <a:noFill/>
                                </wps:spPr>
                                <wps:txbx>
                                  <w:txbxContent>
                                    <w:p w14:paraId="672927B5"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90" name="Text Box 90"/>
                                <wps:cNvSpPr txBox="1"/>
                                <wps:spPr>
                                  <a:xfrm>
                                    <a:off x="3413340" y="254969"/>
                                    <a:ext cx="174919" cy="215444"/>
                                  </a:xfrm>
                                  <a:prstGeom prst="rect">
                                    <a:avLst/>
                                  </a:prstGeom>
                                  <a:noFill/>
                                </wps:spPr>
                                <wps:txbx>
                                  <w:txbxContent>
                                    <w:p w14:paraId="65F27C43"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91" name="Rectangle 91"/>
                              <wps:cNvSpPr/>
                              <wps:spPr>
                                <a:xfrm>
                                  <a:off x="3302806" y="46319"/>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92" name="Text Box 92"/>
                            <wps:cNvSpPr txBox="1"/>
                            <wps:spPr>
                              <a:xfrm>
                                <a:off x="3748224" y="13638"/>
                                <a:ext cx="174919" cy="215444"/>
                              </a:xfrm>
                              <a:prstGeom prst="rect">
                                <a:avLst/>
                              </a:prstGeom>
                              <a:noFill/>
                            </wps:spPr>
                            <wps:txbx>
                              <w:txbxContent>
                                <w:p w14:paraId="709B7EC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s:wsp>
                            <wps:cNvPr id="93" name="Text Box 93"/>
                            <wps:cNvSpPr txBox="1"/>
                            <wps:spPr>
                              <a:xfrm>
                                <a:off x="4102857" y="14788"/>
                                <a:ext cx="174919" cy="215444"/>
                              </a:xfrm>
                              <a:prstGeom prst="rect">
                                <a:avLst/>
                              </a:prstGeom>
                              <a:noFill/>
                            </wps:spPr>
                            <wps:txbx>
                              <w:txbxContent>
                                <w:p w14:paraId="35E0BA9F"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B</w:t>
                                  </w:r>
                                </w:p>
                              </w:txbxContent>
                            </wps:txbx>
                            <wps:bodyPr wrap="square" rtlCol="0">
                              <a:spAutoFit/>
                            </wps:bodyPr>
                          </wps:wsp>
                        </wpg:grpSp>
                        <wps:wsp>
                          <wps:cNvPr id="94" name="Right Arrow 94"/>
                          <wps:cNvSpPr/>
                          <wps:spPr>
                            <a:xfrm>
                              <a:off x="2891521" y="196620"/>
                              <a:ext cx="302653" cy="14175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2905178" y="3397"/>
                              <a:ext cx="174919" cy="215444"/>
                            </a:xfrm>
                            <a:prstGeom prst="rect">
                              <a:avLst/>
                            </a:prstGeom>
                            <a:noFill/>
                          </wps:spPr>
                          <wps:txbx>
                            <w:txbxContent>
                              <w:p w14:paraId="64537ADA"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w:t>
                                </w:r>
                              </w:p>
                            </w:txbxContent>
                          </wps:txbx>
                          <wps:bodyPr wrap="square" rtlCol="0">
                            <a:spAutoFit/>
                          </wps:bodyPr>
                        </wps:wsp>
                        <wps:wsp>
                          <wps:cNvPr id="96" name="Text Box 96"/>
                          <wps:cNvSpPr txBox="1"/>
                          <wps:spPr>
                            <a:xfrm>
                              <a:off x="3331704" y="0"/>
                              <a:ext cx="333035" cy="215444"/>
                            </a:xfrm>
                            <a:prstGeom prst="rect">
                              <a:avLst/>
                            </a:prstGeom>
                            <a:noFill/>
                          </wps:spPr>
                          <wps:txbx>
                            <w:txbxContent>
                              <w:p w14:paraId="29B89D05"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C?</w:t>
                                </w:r>
                              </w:p>
                            </w:txbxContent>
                          </wps:txbx>
                          <wps:bodyPr wrap="square" rtlCol="0">
                            <a:spAutoFit/>
                          </wps:bodyPr>
                        </wps:wsp>
                        <wps:wsp>
                          <wps:cNvPr id="97" name="Right Arrow 97"/>
                          <wps:cNvSpPr/>
                          <wps:spPr>
                            <a:xfrm rot="7012248">
                              <a:off x="3252699" y="918795"/>
                              <a:ext cx="396080" cy="154524"/>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Right Arrow 98"/>
                          <wps:cNvSpPr/>
                          <wps:spPr>
                            <a:xfrm rot="4176250">
                              <a:off x="2540360" y="926793"/>
                              <a:ext cx="424529" cy="138528"/>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9" name="Group 99"/>
                          <wpg:cNvGrpSpPr/>
                          <wpg:grpSpPr>
                            <a:xfrm>
                              <a:off x="2564341" y="1273305"/>
                              <a:ext cx="1106300" cy="432244"/>
                              <a:chOff x="2564341" y="1273305"/>
                              <a:chExt cx="1106300" cy="432244"/>
                            </a:xfrm>
                          </wpg:grpSpPr>
                          <wpg:grpSp>
                            <wpg:cNvPr id="100" name="Group 100"/>
                            <wpg:cNvGrpSpPr/>
                            <wpg:grpSpPr>
                              <a:xfrm>
                                <a:off x="2565735" y="1344787"/>
                                <a:ext cx="1104906" cy="360762"/>
                                <a:chOff x="2565735" y="1344787"/>
                                <a:chExt cx="1104906" cy="360762"/>
                              </a:xfrm>
                            </wpg:grpSpPr>
                            <pic:pic xmlns:pic="http://schemas.openxmlformats.org/drawingml/2006/picture">
                              <pic:nvPicPr>
                                <pic:cNvPr id="101" name="Picture 101"/>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2565735" y="1344787"/>
                                  <a:ext cx="1104906" cy="360762"/>
                                </a:xfrm>
                                <a:prstGeom prst="rect">
                                  <a:avLst/>
                                </a:prstGeom>
                              </pic:spPr>
                            </pic:pic>
                            <wps:wsp>
                              <wps:cNvPr id="102" name="Text Box 102"/>
                              <wps:cNvSpPr txBox="1"/>
                              <wps:spPr>
                                <a:xfrm>
                                  <a:off x="2989798" y="1486520"/>
                                  <a:ext cx="174919" cy="215444"/>
                                </a:xfrm>
                                <a:prstGeom prst="rect">
                                  <a:avLst/>
                                </a:prstGeom>
                                <a:noFill/>
                              </wps:spPr>
                              <wps:txbx>
                                <w:txbxContent>
                                  <w:p w14:paraId="223BF4A4"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103" name="Text Box 103"/>
                              <wps:cNvSpPr txBox="1"/>
                              <wps:spPr>
                                <a:xfrm>
                                  <a:off x="3125395" y="1486520"/>
                                  <a:ext cx="174919" cy="215444"/>
                                </a:xfrm>
                                <a:prstGeom prst="rect">
                                  <a:avLst/>
                                </a:prstGeom>
                                <a:noFill/>
                              </wps:spPr>
                              <wps:txbx>
                                <w:txbxContent>
                                  <w:p w14:paraId="3173FD16"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104" name="Text Box 104"/>
                              <wps:cNvSpPr txBox="1"/>
                              <wps:spPr>
                                <a:xfrm>
                                  <a:off x="3435911" y="1486520"/>
                                  <a:ext cx="174919" cy="215444"/>
                                </a:xfrm>
                                <a:prstGeom prst="rect">
                                  <a:avLst/>
                                </a:prstGeom>
                                <a:noFill/>
                              </wps:spPr>
                              <wps:txbx>
                                <w:txbxContent>
                                  <w:p w14:paraId="0B4976C0"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105" name="Text Box 105"/>
                              <wps:cNvSpPr txBox="1"/>
                              <wps:spPr>
                                <a:xfrm>
                                  <a:off x="2674875" y="1481955"/>
                                  <a:ext cx="174919" cy="215444"/>
                                </a:xfrm>
                                <a:prstGeom prst="rect">
                                  <a:avLst/>
                                </a:prstGeom>
                                <a:noFill/>
                              </wps:spPr>
                              <wps:txbx>
                                <w:txbxContent>
                                  <w:p w14:paraId="41D175CC"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106" name="Rectangle 106"/>
                            <wps:cNvSpPr/>
                            <wps:spPr>
                              <a:xfrm>
                                <a:off x="2564341" y="1273305"/>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07" name="Group 107"/>
                          <wpg:cNvGrpSpPr/>
                          <wpg:grpSpPr>
                            <a:xfrm>
                              <a:off x="1562342" y="1233527"/>
                              <a:ext cx="597136" cy="463872"/>
                              <a:chOff x="1562342" y="1233527"/>
                              <a:chExt cx="597136" cy="463872"/>
                            </a:xfrm>
                          </wpg:grpSpPr>
                          <wps:wsp>
                            <wps:cNvPr id="108" name="Shape 281"/>
                            <wps:cNvSpPr/>
                            <wps:spPr>
                              <a:xfrm>
                                <a:off x="1862695" y="148800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09" name="Shape 281"/>
                            <wps:cNvSpPr/>
                            <wps:spPr>
                              <a:xfrm>
                                <a:off x="1562342" y="123352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10" name="Shape 281"/>
                            <wps:cNvSpPr/>
                            <wps:spPr>
                              <a:xfrm>
                                <a:off x="1952677" y="123352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11" name="Shape 281"/>
                            <wps:cNvSpPr/>
                            <wps:spPr>
                              <a:xfrm>
                                <a:off x="1759295" y="123352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12" name="Shape 281"/>
                            <wps:cNvSpPr/>
                            <wps:spPr>
                              <a:xfrm>
                                <a:off x="1665742" y="148800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113" name="Plus 113"/>
                          <wps:cNvSpPr/>
                          <wps:spPr>
                            <a:xfrm>
                              <a:off x="2276401" y="1402905"/>
                              <a:ext cx="181095" cy="217802"/>
                            </a:xfrm>
                            <a:prstGeom prst="mathPl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14" name="Text Box 114"/>
                        <wps:cNvSpPr txBox="1"/>
                        <wps:spPr>
                          <a:xfrm>
                            <a:off x="11197" y="1839667"/>
                            <a:ext cx="4583430" cy="1021715"/>
                          </a:xfrm>
                          <a:prstGeom prst="rect">
                            <a:avLst/>
                          </a:prstGeom>
                          <a:noFill/>
                        </wps:spPr>
                        <wps:txbx>
                          <w:txbxContent>
                            <w:p w14:paraId="0780FA06" w14:textId="77777777" w:rsidR="00F410B7" w:rsidRPr="00F625EE" w:rsidRDefault="00F410B7" w:rsidP="005503E4">
                              <w:pPr>
                                <w:pStyle w:val="NormalWeb"/>
                                <w:spacing w:before="0" w:beforeAutospacing="0" w:after="0" w:afterAutospacing="0"/>
                              </w:pPr>
                              <w:r>
                                <w:rPr>
                                  <w:rFonts w:asciiTheme="minorHAnsi" w:hAnsi="Calibri" w:cstheme="minorBidi"/>
                                  <w:color w:val="000000" w:themeColor="text1"/>
                                  <w:kern w:val="24"/>
                                  <w:sz w:val="20"/>
                                  <w:szCs w:val="20"/>
                                  <w:lang w:val="en-GB"/>
                                </w:rPr>
                                <w:t>Fig. 3.16 Schematic of model of filament formation in the presence of Las17 aa300-422. Initial tight binding at RR349,350 is followed by (and potentially promotes) binding at RR382,383 (site B), allowing the formation and stabilisation of an actin dimer or trimer. This can then elongate to form a filament proper. The first proline tract in the region (P</w:t>
                              </w:r>
                              <w:r>
                                <w:rPr>
                                  <w:rFonts w:asciiTheme="minorHAnsi" w:hAnsi="Calibri" w:cstheme="minorBidi"/>
                                  <w:color w:val="000000" w:themeColor="text1"/>
                                  <w:kern w:val="24"/>
                                  <w:sz w:val="20"/>
                                  <w:szCs w:val="20"/>
                                  <w:vertAlign w:val="subscript"/>
                                  <w:lang w:val="en-GB"/>
                                </w:rPr>
                                <w:t>2</w:t>
                              </w:r>
                              <w:r>
                                <w:rPr>
                                  <w:rFonts w:asciiTheme="minorHAnsi" w:hAnsi="Calibri" w:cstheme="minorBidi"/>
                                  <w:color w:val="000000" w:themeColor="text1"/>
                                  <w:kern w:val="24"/>
                                  <w:sz w:val="20"/>
                                  <w:szCs w:val="20"/>
                                  <w:lang w:val="en-GB"/>
                                </w:rPr>
                                <w:t>) could potentially contribute to G-actin binding in a similar manner, although this has not yet been tested.</w:t>
                              </w:r>
                            </w:p>
                          </w:txbxContent>
                        </wps:txbx>
                        <wps:bodyPr wrap="square" rtlCol="0">
                          <a:spAutoFit/>
                        </wps:bodyPr>
                      </wps:wsp>
                    </wpg:wgp>
                  </a:graphicData>
                </a:graphic>
              </wp:inline>
            </w:drawing>
          </mc:Choice>
          <mc:Fallback>
            <w:pict>
              <v:group w14:anchorId="7860B31B" id="Group 53" o:spid="_x0000_s1103" style="width:361.8pt;height:225.3pt;mso-position-horizontal-relative:char;mso-position-vertical-relative:line" coordsize="4594627,286138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&#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">
                <v:group id="Group 54" o:spid="_x0000_s1104" style="position:absolute;width:4409106;height:1705549" coordsize="4409106,17055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shape id="Shape 281" o:spid="_x0000_s1105" style="position:absolute;left:2520800;top:47856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8S/IwgAA&#10;ANsAAAAPAAAAZHJzL2Rvd25yZXYueG1sRI9Pi8IwFMTvgt8hPMGbpgpdtGuUxX8se7N68fZo3rZl&#10;m5fYRK3f3iwIHoeZ+Q2zWHWmETdqfW1ZwWScgCAurK65VHA67kYzED4ga2wsk4IHeVgt+70FZtre&#10;+UC3PJQiQthnqKAKwWVS+qIig35sHXH0fm1rMETZllK3eI9w08hpknxIgzXHhQodrSsq/vKrUVDP&#10;j7tNk2wdbdMLX39St5ebs1LDQff1CSJQF97hV/tbK0hT+P8Sf4BcP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vxL8jCAAAA2w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06" style="position:absolute;left:3425521;top:46524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I7G/wgAA&#10;ANsAAAAPAAAAZHJzL2Rvd25yZXYueG1sRI9Pi8IwFMTvC36H8ARva6pQWatRxH/I3rZ68fZonm2x&#10;eYlN1PrtzcLCHoeZ+Q0zX3amEQ9qfW1ZwWiYgCAurK65VHA67j6/QPiArLGxTApe5GG56H3MMdP2&#10;yT/0yEMpIoR9hgqqEFwmpS8qMuiH1hFH72JbgyHKtpS6xWeEm0aOk2QiDdYcFyp0tK6ouOZ3o6Ce&#10;HnebJtk62qY3vn+nbi83Z6UG/W41AxGoC//hv/ZBK0gn8Psl/gC5e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sjsb/CAAAA2w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07" style="position:absolute;left:467418;top:47041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bxQkxAAA&#10;ANsAAAAPAAAAZHJzL2Rvd25yZXYueG1sRI9Ba8JAFITvgv9heUJvurGQalNXkZqU4k3tpbdH9jUJ&#10;zb7dZtck/ffdguBxmJlvmM1uNK3oqfONZQXLRQKCuLS64UrBx6WYr0H4gKyxtUwKfsnDbjudbDDT&#10;duAT9edQiQhhn6GCOgSXSenLmgz6hXXE0fuyncEQZVdJ3eEQ4aaVj0nyJA02HBdqdPRaU/l9vhoF&#10;zfOlOLRJ7ihPf/h6TN2bPHwq9TAb9y8gAo3hHr6137WCdAX/X+IPkN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G8UJMQAAADb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id="Group 58" o:spid="_x0000_s1108" style="position:absolute;top:13638;width:1106300;height:464925" coordorigin=",13638" coordsize="1106300,4649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group id="Group 59" o:spid="_x0000_s1109" style="position:absolute;top:46319;width:1106300;height:432244" coordorigin=",46319" coordsize="1106300,4322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bdJHxQAAANsAAAAPAAAAZHJzL2Rvd25yZXYueG1sRI9Pa8JAFMTvQr/D8gq9&#10;1U1aUmp0FZG29CAFk4J4e2SfSTD7NmS3+fPtXaHgcZiZ3zCrzWga0VPnassK4nkEgriwuuZSwW/+&#10;+fwOwnlkjY1lUjCRg836YbbCVNuBD9RnvhQBwi5FBZX3bSqlKyoy6Oa2JQ7e2XYGfZBdKXWHQ4Cb&#10;Rr5E0Zs0WHNYqLClXUXFJfszCr4GHLav8Ue/v5x30ylPfo77mJR6ehy3SxCeRn8P/7e/tYJkAb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6m3SR8UAAADbAAAA&#10;DwAAAAAAAAAAAAAAAACpAgAAZHJzL2Rvd25yZXYueG1sUEsFBgAAAAAEAAQA+gAAAJsDAAAAAA==&#10;">
                      <v:group id="Group 60" o:spid="_x0000_s1110" style="position:absolute;left:1394;top:117801;width:1104906;height:360762" coordorigin="1394,117801" coordsize="1104906,3607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shape id="Picture 61" o:spid="_x0000_s1111" type="#_x0000_t75" style="position:absolute;left:1394;top:117801;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Wd&#10;IsLFAAAA2wAAAA8AAABkcnMvZG93bnJldi54bWxEj0Frg0AUhO+B/oflFXpL1rSNtCYbEaHgoYQk&#10;7cHjw31RiftW3K3af98tBHIcZuYbZpfOphMjDa61rGC9ikAQV1a3XCv4/vpYvoFwHlljZ5kU/JKD&#10;dP+w2GGi7cQnGs++FgHCLkEFjfd9IqWrGjLoVrYnDt7FDgZ9kEMt9YBTgJtOPkdRLA22HBYa7Clv&#10;qLqef4yC98n3n5yNL+PxUF5ei67MN5tSqafHOduC8DT7e/jWLrSCeA3/X8IPkPs/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lnSLCxQAAANsAAAAPAAAAAAAAAAAAAAAAAJwC&#10;AABkcnMvZG93bnJldi54bWxQSwUGAAAAAAQABAD3AAAAjgMAAAAA&#10;">
                          <v:imagedata r:id="rId58" o:title="" croptop="-6607f" cropbottom="953f" cropleft="30629f" cropright="22265f"/>
                        </v:shape>
                        <v:shape id="Text Box 62" o:spid="_x0000_s1112" type="#_x0000_t202" style="position:absolute;left:425457;top:25953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Gy+pwQAA&#10;ANsAAAAPAAAAZHJzL2Rvd25yZXYueG1sRI9Ba8JAFITvgv9heYI33SgoJbqK1BY89KKN90f2mQ3N&#10;vg3Zp4n/vlsoeBxm5htmux98ox7UxTqwgcU8A0VcBltzZaD4/py9gYqCbLEJTAaeFGG/G4+2mNvQ&#10;85keF6lUgnDM0YATaXOtY+nIY5yHljh5t9B5lCS7StsO+wT3jV5m2Vp7rDktOGzp3VH5c7l7AyL2&#10;sHgWHz6ersPXsXdZucLCmOlkOGxACQ3yCv+3T9bAegl/X9IP0L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RsvqcEAAADbAAAADwAAAAAAAAAAAAAAAACXAgAAZHJzL2Rvd25y&#10;ZXYueG1sUEsFBgAAAAAEAAQA9QAAAIUDAAAAAA==&#10;" filled="f" stroked="f">
                          <v:textbox style="mso-fit-shape-to-text:t">
                            <w:txbxContent>
                              <w:p w14:paraId="68FC6EBB"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63" o:spid="_x0000_s1113" type="#_x0000_t202" style="position:absolute;left:561054;top:25953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V4oywgAA&#10;ANsAAAAPAAAAZHJzL2Rvd25yZXYueG1sRI/NasMwEITvhb6D2EBujZyWhuBENqE/kEMvTZz7Ym0s&#10;E2tlrG3svH1UKPQ4zMw3zLacfKeuNMQ2sIHlIgNFXAfbcmOgOn4+rUFFQbbYBSYDN4pQFo8PW8xt&#10;GPmbrgdpVIJwzNGAE+lzrWPtyGNchJ44eecweJQkh0bbAccE951+zrKV9thyWnDY05uj+nL48QZE&#10;7G55qz583J+mr/fRZfUrVsbMZ9NuA0pokv/wX3tvDaxe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JXijLCAAAA2wAAAA8AAAAAAAAAAAAAAAAAlwIAAGRycy9kb3du&#10;cmV2LnhtbFBLBQYAAAAABAAEAPUAAACGAwAAAAA=&#10;" filled="f" stroked="f">
                          <v:textbox style="mso-fit-shape-to-text:t">
                            <w:txbxContent>
                              <w:p w14:paraId="6926ABD9"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64" o:spid="_x0000_s1114" type="#_x0000_t202" style="position:absolute;left:871570;top:25953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vhJGwgAA&#10;ANsAAAAPAAAAZHJzL2Rvd25yZXYueG1sRI/NasMwEITvhb6D2EBujZzShuBENqE/kEMvTZz7Ym0s&#10;E2tlrG3svH1UKPQ4zMw3zLacfKeuNMQ2sIHlIgNFXAfbcmOgOn4+rUFFQbbYBSYDN4pQFo8PW8xt&#10;GPmbrgdpVIJwzNGAE+lzrWPtyGNchJ44eecweJQkh0bbAccE951+zrKV9thyWnDY05uj+nL48QZE&#10;7G55qz583J+mr/fRZfUrVsbMZ9NuA0pokv/wX3tvDaxe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EkbCAAAA2wAAAA8AAAAAAAAAAAAAAAAAlwIAAGRycy9kb3du&#10;cmV2LnhtbFBLBQYAAAAABAAEAPUAAACGAwAAAAA=&#10;" filled="f" stroked="f">
                          <v:textbox style="mso-fit-shape-to-text:t">
                            <w:txbxContent>
                              <w:p w14:paraId="698F85D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65" o:spid="_x0000_s1115" type="#_x0000_t202" style="position:absolute;left:110534;top:254969;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8rfdwQAA&#10;ANsAAAAPAAAAZHJzL2Rvd25yZXYueG1sRI9Ba8JAFITvQv/D8gredGNBKdFVpFbw4EUb74/sMxua&#10;fRuyTxP/vVsoeBxm5htmtRl8o+7UxTqwgdk0A0VcBltzZaD42U8+QUVBttgEJgMPirBZv41WmNvQ&#10;84nuZ6lUgnDM0YATaXOtY+nIY5yGljh519B5lCS7StsO+wT3jf7IsoX2WHNacNjSl6Py93zzBkTs&#10;dvYovn08XIbjrndZOcfCmPH7sF2CEhrkFf5vH6yBxRz+vqQfoN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vK33cEAAADbAAAADwAAAAAAAAAAAAAAAACXAgAAZHJzL2Rvd25y&#10;ZXYueG1sUEsFBgAAAAAEAAQA9QAAAIUDAAAAAA==&#10;" filled="f" stroked="f">
                          <v:textbox style="mso-fit-shape-to-text:t">
                            <w:txbxContent>
                              <w:p w14:paraId="670F2AB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66" o:spid="_x0000_s1116" style="position:absolute;top:46319;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Tw1nvwAA&#10;ANsAAAAPAAAAZHJzL2Rvd25yZXYueG1sRI9Pi8IwFMTvgt8hvIW9abqiRapRpCB6XP/dH83bpmzz&#10;UpvYdr/9RhA8DjPzG2a9HWwtOmp95VjB1zQBQVw4XXGp4HrZT5YgfEDWWDsmBX/kYbsZj9aYadfz&#10;ibpzKEWEsM9QgQmhyaT0hSGLfuoa4uj9uNZiiLItpW6xj3Bby1mSpNJixXHBYEO5oeL3/LAK9NAv&#10;nMnv8xxld7PJAXf0jUp9fgy7FYhAQ3iHX+2jVpCm8PwSf4Dc/A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BPDWe/AAAA2wAAAA8AAAAAAAAAAAAAAAAAlwIAAGRycy9kb3ducmV2&#10;LnhtbFBLBQYAAAAABAAEAPUAAACDAwAAAAA=&#10;" fillcolor="red" stroked="f" strokeweight="1pt"/>
                    </v:group>
                    <v:shape id="Text Box 67" o:spid="_x0000_s1117" type="#_x0000_t202" style="position:absolute;left:445418;top:13638;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IwxwgAA&#10;ANsAAAAPAAAAZHJzL2Rvd25yZXYueG1sRI9Pa8JAFMTvBb/D8gq91Y2Cf0hdRbSCBy9qvD+yr9nQ&#10;7NuQfTXx23eFQo/DzPyGWW0G36g7dbEObGAyzkARl8HWXBkorof3JagoyBabwGTgQRE269HLCnMb&#10;ej7T/SKVShCOORpwIm2udSwdeYzj0BIn7yt0HiXJrtK2wz7BfaOnWTbXHmtOCw5b2jkqvy8/3oCI&#10;3U4exaePx9tw2vcuK2dYGPP2Omw/QAkN8h/+ax+tgfkCnl/SD9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1sjDHCAAAA2wAAAA8AAAAAAAAAAAAAAAAAlwIAAGRycy9kb3du&#10;cmV2LnhtbFBLBQYAAAAABAAEAPUAAACGAwAAAAA=&#10;" filled="f" stroked="f">
                      <v:textbox style="mso-fit-shape-to-text:t">
                        <w:txbxContent>
                          <w:p w14:paraId="0FCAC280"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group>
                  <v:shape id="Shape 281" o:spid="_x0000_s1118" style="position:absolute;left:2122117;top:47856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nErrvwAA&#10;ANsAAAAPAAAAZHJzL2Rvd25yZXYueG1sRE/LisIwFN0P+A/hCu7G1AFlrMYivhjcTXXj7tJc22Jz&#10;k2lSrX9vFgMuD+e9zHrTiDu1vrasYDJOQBAXVtdcKjif9p/fIHxA1thYJgVP8pCtBh9LTLV98C/d&#10;81CKGMI+RQVVCC6V0hcVGfRj64gjd7WtwRBhW0rd4iOGm0Z+JclMGqw5NlToaFNRccs7o6Cen/bb&#10;Jtk52k3/uDtO3UFuL0qNhv16ASJQH97if/ePVjCLY+OX+APk6g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ucSuu/AAAA2w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id="Group 69" o:spid="_x0000_s1119" style="position:absolute;left:1654699;top:21788;width:1106300;height:464925" coordorigin="1654699,21788" coordsize="1106300,4649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group id="Group 70" o:spid="_x0000_s1120" style="position:absolute;left:1654699;top:54469;width:1106300;height:432244" coordorigin="1654699,54469" coordsize="1106300,4322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4ie6wwAAANsAAAAPAAAAZHJzL2Rvd25yZXYueG1sRE/LasJAFN0L/YfhFroz&#10;k7RoS3QUCW3pQgSTQnF3yVyTYOZOyEzz+HtnUejycN7b/WRaMVDvGssKkigGQVxa3XCl4Lv4WL6B&#10;cB5ZY2uZFMzkYL97WGwx1XbkMw25r0QIYZeigtr7LpXSlTUZdJHtiAN3tb1BH2BfSd3jGMJNK5/j&#10;eC0NNhwaauwoq6m85b9GweeI4+EleR+Ot2s2X4rV6eeYkFJPj9NhA8LT5P/Ff+4vreA1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DDiJ7rDAAAA2wAAAA8A&#10;AAAAAAAAAAAAAAAAqQIAAGRycy9kb3ducmV2LnhtbFBLBQYAAAAABAAEAPoAAACZAwAAAAA=&#10;">
                      <v:group id="Group 71" o:spid="_x0000_s1121" style="position:absolute;left:1656093;top:125951;width:1104906;height:360762" coordorigin="1656093,125951" coordsize="1104906,3607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Picture 72" o:spid="_x0000_s1122" type="#_x0000_t75" style="position:absolute;left:1656093;top:125951;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CW&#10;KmjEAAAA2wAAAA8AAABkcnMvZG93bnJldi54bWxEj0trwzAQhO+F/Aexgd4auWnzcqyEYCj4UEpe&#10;Bx8Xa/2g1spYqu3++6pQ6HGYmW+Y5DiZVgzUu8aygudFBIK4sLrhSsH99va0BeE8ssbWMin4JgfH&#10;w+whwVjbkS80XH0lAoRdjApq77tYSlfUZNAtbEccvNL2Bn2QfSV1j2OAm1Yuo2gtDTYcFmrsKK2p&#10;+Lx+GQW70XfvfBpehvNHXr5mbZ6uVrlSj/PptAfhafL/4b92phVslvD7JfwAefg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CWKmjEAAAA2wAAAA8AAAAAAAAAAAAAAAAAnAIA&#10;AGRycy9kb3ducmV2LnhtbFBLBQYAAAAABAAEAPcAAACNAwAAAAA=&#10;">
                          <v:imagedata r:id="rId58" o:title="" croptop="-6607f" cropbottom="953f" cropleft="30629f" cropright="22265f"/>
                        </v:shape>
                        <v:shape id="Text Box 73" o:spid="_x0000_s1123" type="#_x0000_t202" style="position:absolute;left:2080156;top:26768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jhzvwgAA&#10;ANsAAAAPAAAAZHJzL2Rvd25yZXYueG1sRI9Ba8JAFITvBf/D8oTe6kaltaSuImrBg5dqvD+yr9nQ&#10;7NuQfZr477uFgsdhZr5hluvBN+pGXawDG5hOMlDEZbA1VwaK8+fLO6goyBabwGTgThHWq9HTEnMb&#10;ev6i20kqlSAcczTgRNpc61g68hgnoSVO3nfoPEqSXaVth32C+0bPsuxNe6w5LThsaeuo/DldvQER&#10;u5nei72Ph8tw3PUuK1+xMOZ5PGw+QAkN8gj/tw/WwGI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eOHO/CAAAA2wAAAA8AAAAAAAAAAAAAAAAAlwIAAGRycy9kb3du&#10;cmV2LnhtbFBLBQYAAAAABAAEAPUAAACGAwAAAAA=&#10;" filled="f" stroked="f">
                          <v:textbox style="mso-fit-shape-to-text:t">
                            <w:txbxContent>
                              <w:p w14:paraId="0965174B"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74" o:spid="_x0000_s1124" type="#_x0000_t202" style="position:absolute;left:2215753;top:26768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Z4SbwgAA&#10;ANsAAAAPAAAAZHJzL2Rvd25yZXYueG1sRI9Ba8JAFITvBf/D8oTe6kaxtaSuImrBg5dqvD+yr9nQ&#10;7NuQfZr477uFgsdhZr5hluvBN+pGXawDG5hOMlDEZbA1VwaK8+fLO6goyBabwGTgThHWq9HTEnMb&#10;ev6i20kqlSAcczTgRNpc61g68hgnoSVO3nfoPEqSXaVth32C+0bPsuxNe6w5LThsaeuo/DldvQER&#10;u5nei72Ph8tw3PUuK1+xMOZ5PGw+QAkN8gj/tw/WwGI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hnhJvCAAAA2wAAAA8AAAAAAAAAAAAAAAAAlwIAAGRycy9kb3du&#10;cmV2LnhtbFBLBQYAAAAABAAEAPUAAACGAwAAAAA=&#10;" filled="f" stroked="f">
                          <v:textbox style="mso-fit-shape-to-text:t">
                            <w:txbxContent>
                              <w:p w14:paraId="2D3939D8"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75" o:spid="_x0000_s1125" type="#_x0000_t202" style="position:absolute;left:2526269;top:26768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KyEAwQAA&#10;ANsAAAAPAAAAZHJzL2Rvd25yZXYueG1sRI9Ba8JAFITvBf/D8gre6kbBKqmriFbw0Isa74/sazY0&#10;+zZkX038992C4HGYmW+Y1WbwjbpRF+vABqaTDBRxGWzNlYHicnhbgoqCbLEJTAbuFGGzHr2sMLeh&#10;5xPdzlKpBOGYowEn0uZax9KRxzgJLXHyvkPnUZLsKm077BPcN3qWZe/aY81pwWFLO0flz/nXGxCx&#10;2+m9+PTxeB2+9r3LyjkWxoxfh+0HKKFBnuFH+2gNLOb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ByshAMEAAADbAAAADwAAAAAAAAAAAAAAAACXAgAAZHJzL2Rvd25y&#10;ZXYueG1sUEsFBgAAAAAEAAQA9QAAAIUDAAAAAA==&#10;" filled="f" stroked="f">
                          <v:textbox style="mso-fit-shape-to-text:t">
                            <w:txbxContent>
                              <w:p w14:paraId="76F0175A"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76" o:spid="_x0000_s1126" type="#_x0000_t202" style="position:absolute;left:1765233;top:263119;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b93wgAA&#10;ANsAAAAPAAAAZHJzL2Rvd25yZXYueG1sRI9Pa8JAFMTvBb/D8gq91Y2Cf0hdRbSCBy9qvD+yr9nQ&#10;7NuQfTXx23eFQo/DzPyGWW0G36g7dbEObGAyzkARl8HWXBkorof3JagoyBabwGTgQRE269HLCnMb&#10;ej7T/SKVShCOORpwIm2udSwdeYzj0BIn7yt0HiXJrtK2wz7BfaOnWTbXHmtOCw5b2jkqvy8/3oCI&#10;3U4exaePx9tw2vcuK2dYGPP2Omw/QAkN8h/+ax+tgcUcnl/SD9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f5v3fCAAAA2wAAAA8AAAAAAAAAAAAAAAAAlwIAAGRycy9kb3du&#10;cmV2LnhtbFBLBQYAAAAABAAEAPUAAACGAwAAAAA=&#10;" filled="f" stroked="f">
                          <v:textbox style="mso-fit-shape-to-text:t">
                            <w:txbxContent>
                              <w:p w14:paraId="302353C0"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77" o:spid="_x0000_s1127" style="position:absolute;left:1654699;top:54469;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2j4hwAAA&#10;ANsAAAAPAAAAZHJzL2Rvd25yZXYueG1sRI9bi8IwFITfBf9DOMK+aeqyXqhGkYK4j+vt/dAcm2Jz&#10;Upts2/33G0HwcZiZb5j1treVaKnxpWMF00kCgjh3uuRCweW8Hy9B+ICssXJMCv7Iw3YzHKwx1a7j&#10;I7WnUIgIYZ+iAhNCnUrpc0MW/cTVxNG7ucZiiLIppG6wi3Bbyc8kmUuLJccFgzVlhvL76dcq0H03&#10;cyZ7fGUo26tNDrijH1TqY9TvViAC9eEdfrW/tYLFAp5f4g+Qm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2j4hwAAAANsAAAAPAAAAAAAAAAAAAAAAAJcCAABkcnMvZG93bnJl&#10;di54bWxQSwUGAAAAAAQABAD1AAAAhAMAAAAA&#10;" fillcolor="red" stroked="f" strokeweight="1pt"/>
                    </v:group>
                    <v:shape id="Text Box 78" o:spid="_x0000_s1128" type="#_x0000_t202" style="position:absolute;left:2100117;top:21788;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Ko6evgAA&#10;ANsAAAAPAAAAZHJzL2Rvd25yZXYueG1sRE9Na8JAEL0X/A/LCL3VjQVbia4iVsFDL2q8D9kxG8zO&#10;huxo4r/vHgoeH+97uR58ox7UxTqwgekkA0VcBltzZaA47z/moKIgW2wCk4EnRVivRm9LzG3o+UiP&#10;k1QqhXDM0YATaXOtY+nIY5yEljhx19B5lAS7StsO+xTuG/2ZZV/aY82pwWFLW0fl7XT3BkTsZvos&#10;dj4eLsPvT++ycoaFMe/jYbMAJTTIS/zvPlgD32ls+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6SqOnr4AAADbAAAADwAAAAAAAAAAAAAAAACXAgAAZHJzL2Rvd25yZXYu&#10;eG1sUEsFBgAAAAAEAAQA9QAAAIIDAAAAAA==&#10;" filled="f" stroked="f">
                      <v:textbox style="mso-fit-shape-to-text:t">
                        <w:txbxContent>
                          <w:p w14:paraId="708C86C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shape id="Text Box 79" o:spid="_x0000_s1129" type="#_x0000_t202" style="position:absolute;left:2454750;top:22938;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isFwgAA&#10;ANsAAAAPAAAAZHJzL2Rvd25yZXYueG1sRI9Ba8JAFITvBf/D8oTe6kbB1qauImrBg5dqvD+yr9nQ&#10;7NuQfZr477uFgsdhZr5hluvBN+pGXawDG5hOMlDEZbA1VwaK8+fLAlQUZItNYDJwpwjr1ehpibkN&#10;PX/R7SSVShCOORpwIm2udSwdeYyT0BIn7zt0HiXJrtK2wz7BfaNnWfaqPdacFhy2tHVU/pyu3oCI&#10;3Uzvxd7Hw2U47nqXlXMsjHkeD5sPUEKDPML/7YM18PY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ZmKwXCAAAA2wAAAA8AAAAAAAAAAAAAAAAAlwIAAGRycy9kb3du&#10;cmV2LnhtbFBLBQYAAAAABAAEAPUAAACGAwAAAAA=&#10;" filled="f" stroked="f">
                      <v:textbox style="mso-fit-shape-to-text:t">
                        <w:txbxContent>
                          <w:p w14:paraId="131F589C"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B</w:t>
                            </w:r>
                          </w:p>
                        </w:txbxContent>
                      </v:textbox>
                    </v:shape>
                  </v:group>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0" o:spid="_x0000_s1130" type="#_x0000_t13" style="position:absolute;left:1239871;top:196620;width:302653;height:1417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GM2XwAAA&#10;ANsAAAAPAAAAZHJzL2Rvd25yZXYueG1sRE9La8JAEL4X/A/LCN7qxkclpK4iAUsvBY3S85CdJqHZ&#10;2ZDdJum/7xyEHj++9/44uVYN1IfGs4HVMgFFXHrbcGXgfjs/p6BCRLbYeiYDvxTgeJg97TGzfuQr&#10;DUWslIRwyNBAHWOXaR3KmhyGpe+IhfvyvcMosK+07XGUcNfqdZLstMOGpaHGjvKayu/ix0nJ9u0j&#10;/RxeLsnYbYo8D2OD55Mxi/l0egUVaYr/4of73RpIZb18kR+gD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GM2XwAAAANsAAAAPAAAAAAAAAAAAAAAAAJcCAABkcnMvZG93bnJl&#10;di54bWxQSwUGAAAAAAQABAD1AAAAhAMAAAAA&#10;" adj="16541" fillcolor="black [3213]" strokecolor="black [3213]" strokeweight="1pt"/>
                  <v:shape id="Shape 281" o:spid="_x0000_s1131" style="position:absolute;left:4168907;top:47041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qgWMwwAA&#10;ANsAAAAPAAAAZHJzL2Rvd25yZXYueG1sRI/Ni8IwFMTvC/4P4Qne1lRB0a5pWfxC9ubHxdujeduW&#10;bV5iE7X+90ZY8DjMzG+YRd6ZRtyo9bVlBaNhAoK4sLrmUsHpuPmcgfABWWNjmRQ8yEOe9T4WmGp7&#10;5z3dDqEUEcI+RQVVCC6V0hcVGfRD64ij92tbgyHKtpS6xXuEm0aOk2QqDdYcFyp0tKyo+DtcjYJ6&#10;ftysmmTtaD258PVn4rZydVZq0O++v0AE6sI7/N/eaQWzEby+xB8gs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qgWMwwAAANs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32" style="position:absolute;left:3770224;top:47041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eJv7wwAA&#10;ANsAAAAPAAAAZHJzL2Rvd25yZXYueG1sRI9Ba8JAFITvBf/D8oTe6kYhRaOriBopvVW9eHtkn0kw&#10;+3abXZP477uFQo/DzHzDrDaDaURHra8tK5hOEhDEhdU1lwou5/xtDsIHZI2NZVLwJA+b9ehlhZm2&#10;PX9RdwqliBD2GSqoQnCZlL6oyKCfWEccvZttDYYo21LqFvsIN42cJcm7NFhzXKjQ0a6i4n56GAX1&#10;4pzvm+Tg6JB+8+MzdUe5vyr1Oh62SxCBhvAf/mt/aAXzGfx+iT9Ar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eJv7wwAAANs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id="Group 83" o:spid="_x0000_s1133" style="position:absolute;left:3302806;top:13638;width:1106300;height:464925" coordorigin="3302806,13638" coordsize="1106300,4649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15cnqxAAAANsAAAAP&#10;AAAAAAAAAAAAAAAAAKkCAABkcnMvZG93bnJldi54bWxQSwUGAAAAAAQABAD6AAAAmgMAAAAA&#10;">
                    <v:group id="Group 84" o:spid="_x0000_s1134" style="position:absolute;left:3302806;top:46319;width:1106300;height:432244" coordorigin="3302806,46319" coordsize="1106300,4322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6DFGexAAAANsAAAAPAAAAZHJzL2Rvd25yZXYueG1sRI9Bi8IwFITvwv6H8IS9&#10;adpdXaQaRcRdPIigLoi3R/Nsi81LaWJb/70RBI/DzHzDzBadKUVDtSssK4iHEQji1OqCMwX/x9/B&#10;BITzyBpLy6TgTg4W84/eDBNtW95Tc/CZCBB2CSrIva8SKV2ak0E3tBVx8C62NuiDrDOpa2wD3JTy&#10;K4p+pMGCw0KOFa1ySq+Hm1Hw12K7/I7XzfZ6Wd3Px/HutI1Jqc9+t5yC8NT5d/jV3mgFkxE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6DFGexAAAANsAAAAP&#10;AAAAAAAAAAAAAAAAAKkCAABkcnMvZG93bnJldi54bWxQSwUGAAAAAAQABAD6AAAAmgMAAAAA&#10;">
                      <v:group id="Group 85" o:spid="_x0000_s1135" style="position:absolute;left:3304200;top:117801;width:1104906;height:360762" coordorigin="3304200,117801" coordsize="1104906,3607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shape id="Picture 86" o:spid="_x0000_s1136" type="#_x0000_t75" style="position:absolute;left:3304200;top:117801;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p4&#10;XEzDAAAA2wAAAA8AAABkcnMvZG93bnJldi54bWxEj0uLwkAQhO8L/oehBW/rxCcaHUUEwYMs6+OQ&#10;Y5Npk2CmJ2TGJP57R1jYY1FVX1HrbWdK0VDtCssKRsMIBHFqdcGZgtv18L0A4TyyxtIyKXiRg+2m&#10;97XGWNuWz9RcfCYChF2MCnLvq1hKl+Zk0A1tRRy8u60N+iDrTOoa2wA3pRxH0VwaLDgs5FjRPqf0&#10;cXkaBcvWVyfeNZPm9ye5T49lsp/NEqUG/W63AuGp8//hv/ZRK1jM4fMl/AC5e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nhcTMMAAADbAAAADwAAAAAAAAAAAAAAAACcAgAA&#10;ZHJzL2Rvd25yZXYueG1sUEsFBgAAAAAEAAQA9wAAAIwDAAAAAA==&#10;">
                          <v:imagedata r:id="rId58" o:title="" croptop="-6607f" cropbottom="953f" cropleft="30629f" cropright="22265f"/>
                        </v:shape>
                        <v:shape id="Text Box 87" o:spid="_x0000_s1137" type="#_x0000_t202" style="position:absolute;left:3728263;top:25953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GrLwgAA&#10;ANsAAAAPAAAAZHJzL2Rvd25yZXYueG1sRI9Pa8JAFMTvhX6H5RV6qxuFVomuIv4BD72o8f7IvmZD&#10;s29D9mnit3eFQo/DzPyGWawG36gbdbEObGA8ykARl8HWXBkozvuPGagoyBabwGTgThFWy9eXBeY2&#10;9Hyk20kqlSAcczTgRNpc61g68hhHoSVO3k/oPEqSXaVth32C+0ZPsuxLe6w5LThsaeOo/D1dvQER&#10;ux7fi52Ph8vwve1dVn5iYcz727CegxIa5D/81z5YA7Mp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1gasvCAAAA2wAAAA8AAAAAAAAAAAAAAAAAlwIAAGRycy9kb3du&#10;cmV2LnhtbFBLBQYAAAAABAAEAPUAAACGAwAAAAA=&#10;" filled="f" stroked="f">
                          <v:textbox style="mso-fit-shape-to-text:t">
                            <w:txbxContent>
                              <w:p w14:paraId="21A5C062"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88" o:spid="_x0000_s1138" type="#_x0000_t202" style="position:absolute;left:3863860;top:25953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65vgAA&#10;ANsAAAAPAAAAZHJzL2Rvd25yZXYueG1sRE9Li8IwEL4v+B/CCN7WVMFFqlHEB3jYy7r1PjRjU2wm&#10;pRlt/ffmsLDHj++93g6+UU/qYh3YwGyagSIug625MlD8nj6XoKIgW2wCk4EXRdhuRh9rzG3o+Yee&#10;F6lUCuGYowEn0uZax9KRxzgNLXHibqHzKAl2lbYd9incN3qeZV/aY82pwWFLe0fl/fLwBkTsbvYq&#10;jj6er8P3oXdZucDCmMl42K1ACQ3yL/5zn62BZRqbvqQfoD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P/+ub4AAADbAAAADwAAAAAAAAAAAAAAAACXAgAAZHJzL2Rvd25yZXYu&#10;eG1sUEsFBgAAAAAEAAQA9QAAAIIDAAAAAA==&#10;" filled="f" stroked="f">
                          <v:textbox style="mso-fit-shape-to-text:t">
                            <w:txbxContent>
                              <w:p w14:paraId="12D9F6ED"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89" o:spid="_x0000_s1139" type="#_x0000_t202" style="position:absolute;left:4174376;top:259534;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s1siwgAA&#10;ANsAAAAPAAAAZHJzL2Rvd25yZXYueG1sRI/NasMwEITvhb6D2EBujZxCS+JENqE/kEMvTZz7Ym0s&#10;E2tlrG3svH1UKPQ4zMw3zLacfKeuNMQ2sIHlIgNFXAfbcmOgOn4+rUBFQbbYBSYDN4pQFo8PW8xt&#10;GPmbrgdpVIJwzNGAE+lzrWPtyGNchJ44eecweJQkh0bbAccE951+zrJX7bHltOCwpzdH9eXw4w2I&#10;2N3yVn34uD9NX++jy+oXrIyZz6bdBpTQJP/hv/beGlit4f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OzWyLCAAAA2wAAAA8AAAAAAAAAAAAAAAAAlwIAAGRycy9kb3du&#10;cmV2LnhtbFBLBQYAAAAABAAEAPUAAACGAwAAAAA=&#10;" filled="f" stroked="f">
                          <v:textbox style="mso-fit-shape-to-text:t">
                            <w:txbxContent>
                              <w:p w14:paraId="672927B5"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90" o:spid="_x0000_s1140" type="#_x0000_t202" style="position:absolute;left:3413340;top:254969;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UGRivgAA&#10;ANsAAAAPAAAAZHJzL2Rvd25yZXYueG1sRE9Na8JAEL0X/A/LCL3VjQVLja4iVsFDL2q8D9kxG8zO&#10;huxo4r/vHgoeH+97uR58ox7UxTqwgekkA0VcBltzZaA47z++QUVBttgEJgNPirBejd6WmNvQ85Ee&#10;J6lUCuGYowEn0uZax9KRxzgJLXHirqHzKAl2lbYd9incN/ozy760x5pTg8OWto7K2+nuDYjYzfRZ&#10;7Hw8XIbfn95l5QwLY97Hw2YBSmiQl/jffbAG5ml9+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p1BkYr4AAADbAAAADwAAAAAAAAAAAAAAAACXAgAAZHJzL2Rvd25yZXYu&#10;eG1sUEsFBgAAAAAEAAQA9QAAAIIDAAAAAA==&#10;" filled="f" stroked="f">
                          <v:textbox style="mso-fit-shape-to-text:t">
                            <w:txbxContent>
                              <w:p w14:paraId="65F27C43"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91" o:spid="_x0000_s1141" style="position:absolute;left:3302806;top:46319;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c+U0wQAA&#10;ANsAAAAPAAAAZHJzL2Rvd25yZXYueG1sRI/BasMwEETvhfyD2EJujeySlNaNbIwhJMcmae+LtbVM&#10;rZVjqbbz91Ug0OMwM2+YbTHbTow0+NaxgnSVgCCunW65UfB53j29gvABWWPnmBRcyUORLx62mGk3&#10;8ZHGU2hEhLDPUIEJoc+k9LUhi37leuLofbvBYohyaKQecIpw28nnJHmRFluOCwZ7qgzVP6dfq0DP&#10;08aZ6rKuUI5fNtljSR+o1PJxLt9BBJrDf/jePmgFbyncvsQfIPM/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nPlNMEAAADbAAAADwAAAAAAAAAAAAAAAACXAgAAZHJzL2Rvd25y&#10;ZXYueG1sUEsFBgAAAAAEAAQA9QAAAIUDAAAAAA==&#10;" fillcolor="red" stroked="f" strokeweight="1pt"/>
                    </v:group>
                    <v:shape id="Text Box 92" o:spid="_x0000_s1142" type="#_x0000_t202" style="position:absolute;left:3748224;top:13638;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zl+OwgAA&#10;ANsAAAAPAAAAZHJzL2Rvd25yZXYueG1sRI9Pa8JAFMTvBb/D8gq91Y1Ci6auIv4BD72o8f7IvmZD&#10;s29D9mnit3eFQo/DzPyGWawG36gbdbEObGAyzkARl8HWXBkozvv3GagoyBabwGTgThFWy9HLAnMb&#10;ej7S7SSVShCOORpwIm2udSwdeYzj0BIn7yd0HiXJrtK2wz7BfaOnWfapPdacFhy2tHFU/p6u3oCI&#10;XU/uxc7Hw2X43vYuKz+wMObtdVh/gRIa5D/81z5YA/Mp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jOX47CAAAA2wAAAA8AAAAAAAAAAAAAAAAAlwIAAGRycy9kb3du&#10;cmV2LnhtbFBLBQYAAAAABAAEAPUAAACGAwAAAAA=&#10;" filled="f" stroked="f">
                      <v:textbox style="mso-fit-shape-to-text:t">
                        <w:txbxContent>
                          <w:p w14:paraId="709B7ECE"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shape id="Text Box 93" o:spid="_x0000_s1143" type="#_x0000_t202" style="position:absolute;left:4102857;top:14788;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gvoVwgAA&#10;ANsAAAAPAAAAZHJzL2Rvd25yZXYueG1sRI9Ba8JAFITvBf/D8oTe6kalxaauImrBg5dqvD+yr9nQ&#10;7NuQfZr477uFgsdhZr5hluvBN+pGXawDG5hOMlDEZbA1VwaK8+fLAlQUZItNYDJwpwjr1ehpibkN&#10;PX/R7SSVShCOORpwIm2udSwdeYyT0BIn7zt0HiXJrtK2wz7BfaNnWfamPdacFhy2tHVU/pyu3oCI&#10;3Uzvxd7Hw2U47nqXla9YGPM8HjYfoIQGeYT/2wdr4H0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eC+hXCAAAA2wAAAA8AAAAAAAAAAAAAAAAAlwIAAGRycy9kb3du&#10;cmV2LnhtbFBLBQYAAAAABAAEAPUAAACGAwAAAAA=&#10;" filled="f" stroked="f">
                      <v:textbox style="mso-fit-shape-to-text:t">
                        <w:txbxContent>
                          <w:p w14:paraId="35E0BA9F"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B</w:t>
                            </w:r>
                          </w:p>
                        </w:txbxContent>
                      </v:textbox>
                    </v:shape>
                  </v:group>
                  <v:shape id="Right Arrow 94" o:spid="_x0000_s1144" type="#_x0000_t13" style="position:absolute;left:2891521;top:196620;width:302653;height:1417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l1JwQAA&#10;ANsAAAAPAAAAZHJzL2Rvd25yZXYueG1sRI/NisIwFIX3A75DuMLsxlTHEa1GkYLiZmCs4vrSXNti&#10;c1Oa2Na3NwOCy8P5+TirTW8q0VLjSssKxqMIBHFmdcm5gvNp9zUH4TyyxsoyKXiQg8168LHCWNuO&#10;j9SmPhdhhF2MCgrv61hKlxVk0I1sTRy8q20M+iCbXOoGuzBuKjmJopk0WHIgFFhTUlB2S+8mQKb7&#10;3/ml/fmLuvo7TRLXlbjbKvU57LdLEJ56/w6/2getYDGF/y/hB8j1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PpdScEAAADbAAAADwAAAAAAAAAAAAAAAACXAgAAZHJzL2Rvd25y&#10;ZXYueG1sUEsFBgAAAAAEAAQA9QAAAIUDAAAAAA==&#10;" adj="16541" fillcolor="black [3213]" strokecolor="black [3213]" strokeweight="1pt"/>
                  <v:shape id="Text Box 95" o:spid="_x0000_s1145" type="#_x0000_t202" style="position:absolute;left:2905178;top:3397;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J8f6wQAA&#10;ANsAAAAPAAAAZHJzL2Rvd25yZXYueG1sRI9Ba8JAFITvBf/D8gre6kbBoqmriFbw0Isa74/sazY0&#10;+zZkX038992C4HGYmW+Y1WbwjbpRF+vABqaTDBRxGWzNlYHicnhbgIqCbLEJTAbuFGGzHr2sMLeh&#10;5xPdzlKpBOGYowEn0uZax9KRxzgJLXHyvkPnUZLsKm077BPcN3qWZe/aY81pwWFLO0flz/nXGxCx&#10;2+m9+PTxeB2+9r3LyjkWxoxfh+0HKKFBnuFH+2gNLOf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tyfH+sEAAADbAAAADwAAAAAAAAAAAAAAAACXAgAAZHJzL2Rvd25y&#10;ZXYueG1sUEsFBgAAAAAEAAQA9QAAAIUDAAAAAA==&#10;" filled="f" stroked="f">
                    <v:textbox style="mso-fit-shape-to-text:t">
                      <w:txbxContent>
                        <w:p w14:paraId="64537ADA"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w:t>
                          </w:r>
                        </w:p>
                      </w:txbxContent>
                    </v:textbox>
                  </v:shape>
                  <v:shape id="Text Box 96" o:spid="_x0000_s1146" type="#_x0000_t202" style="position:absolute;left:3331704;width:333035;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9VmNwQAA&#10;ANsAAAAPAAAAZHJzL2Rvd25yZXYueG1sRI9Ba8JAFITvBf/D8gq91Y2CoqmriFbw4EWN90f2NRua&#10;fRuyryb++65Q6HGYmW+Y1WbwjbpTF+vABibjDBRxGWzNlYHienhfgIqCbLEJTAYeFGGzHr2sMLeh&#10;5zPdL1KpBOGYowEn0uZax9KRxzgOLXHyvkLnUZLsKm077BPcN3qaZXPtsea04LClnaPy+/LjDYjY&#10;7eRRfPp4vA2nfe+ycoaFMW+vw/YDlNAg/+G/9tEaWM7h+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VZjcEAAADbAAAADwAAAAAAAAAAAAAAAACXAgAAZHJzL2Rvd25y&#10;ZXYueG1sUEsFBgAAAAAEAAQA9QAAAIUDAAAAAA==&#10;" filled="f" stroked="f">
                    <v:textbox style="mso-fit-shape-to-text:t">
                      <w:txbxContent>
                        <w:p w14:paraId="29B89D05"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C?</w:t>
                          </w:r>
                        </w:p>
                      </w:txbxContent>
                    </v:textbox>
                  </v:shape>
                  <v:shape id="Right Arrow 97" o:spid="_x0000_s1147" type="#_x0000_t13" style="position:absolute;left:3252699;top:918795;width:396080;height:154524;rotation:7659245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2PKPwgAA&#10;ANsAAAAPAAAAZHJzL2Rvd25yZXYueG1sRI/NigIxEITvC75DaGFva0YPq45GEdlFLwv+HTw2k3Yy&#10;OOmMk6jx7c2C4LGoqq+o6TzaWtyo9ZVjBf1eBoK4cLriUsFh//s1AuEDssbaMSl4kIf5rPMxxVy7&#10;O2/ptgulSBD2OSowITS5lL4wZNH3XEOcvJNrLYYk21LqFu8Jbms5yLJvabHitGCwoaWh4ry7WgWD&#10;TX94iXiMer/+2+BxZX4Wp6jUZzcuJiACxfAOv9prrWA8hP8v6QfI2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PY8o/CAAAA2wAAAA8AAAAAAAAAAAAAAAAAlwIAAGRycy9kb3du&#10;cmV2LnhtbFBLBQYAAAAABAAEAPUAAACGAwAAAAA=&#10;" adj="17387" fillcolor="black [3213]" strokecolor="black [3213]" strokeweight="1pt"/>
                  <v:shape id="Right Arrow 98" o:spid="_x0000_s1148" type="#_x0000_t13" style="position:absolute;left:2540360;top:926793;width:424529;height:138528;rotation:4561579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jIffwgAA&#10;ANsAAAAPAAAAZHJzL2Rvd25yZXYueG1sRE/LagIxFN0X/IdwBTdFM3VR2tEoKhWkC2l9re9MrpPB&#10;yc2QpM70782i0OXhvOfL3jbiTj7UjhW8TDIQxKXTNVcKTsft+A1EiMgaG8ek4JcCLBeDpznm2nX8&#10;TfdDrEQK4ZCjAhNjm0sZSkMWw8S1xIm7Om8xJugrqT12Kdw2cpplr9JizanBYEsbQ+Xt8GMVPPvi&#10;WpjjeU2muOw+tvuv2H2ulBoN+9UMRKQ+/ov/3Dut4D2NTV/SD5CL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iMh9/CAAAA2wAAAA8AAAAAAAAAAAAAAAAAlwIAAGRycy9kb3du&#10;cmV2LnhtbFBLBQYAAAAABAAEAPUAAACGAwAAAAA=&#10;" adj="18076" fillcolor="black [3213]" strokecolor="black [3213]" strokeweight="1pt"/>
                  <v:group id="Group 99" o:spid="_x0000_s1149" style="position:absolute;left:2564341;top:1273305;width:1106300;height:432244" coordorigin="2564341,1273305" coordsize="1106300,4322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1GjdxAAAANsAAAAPAAAAZHJzL2Rvd25yZXYueG1sRI9Bi8IwFITvwv6H8IS9&#10;adpdlLUaRcRdPIigLoi3R/Nsi81LaWJb/70RBI/DzHzDzBadKUVDtSssK4iHEQji1OqCMwX/x9/B&#10;DwjnkTWWlknBnRws5h+9GSbatryn5uAzESDsElSQe18lUro0J4NuaCvi4F1sbdAHWWdS19gGuCnl&#10;VxSNpcGCw0KOFa1ySq+Hm1Hw12K7/I7XzfZ6Wd3Px9HutI1Jqc9+t5yC8NT5d/jV3mgFkwk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R1GjdxAAAANsAAAAP&#10;AAAAAAAAAAAAAAAAAKkCAABkcnMvZG93bnJldi54bWxQSwUGAAAAAAQABAD6AAAAmgMAAAAA&#10;">
                    <v:group id="Group 100" o:spid="_x0000_s1150" style="position:absolute;left:2565735;top:1344787;width:1104906;height:360762" coordorigin="2565735,1344787" coordsize="1104906,3607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xJpcxgAAANwAAAAPAAAAZHJzL2Rvd25yZXYueG1sRI9Pa8JAEMXvQr/DMoXe&#10;dBNLS0ndiEiVHqRQLYi3ITv5g9nZkF2T+O07h0JvM7w37/1mtZ5cqwbqQ+PZQLpIQBEX3jZcGfg5&#10;7eZvoEJEtth6JgN3CrDOH2YrzKwf+ZuGY6yUhHDI0EAdY5dpHYqaHIaF74hFK33vMMraV9r2OEq4&#10;a/UySV61w4alocaOtjUV1+PNGdiPOG6e04/hcC2398vp5et8SMmYp8dp8w4q0hT/zX/Xn1bwE8GX&#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vEmlzGAAAA3AAA&#10;AA8AAAAAAAAAAAAAAAAAqQIAAGRycy9kb3ducmV2LnhtbFBLBQYAAAAABAAEAPoAAACcAwAAAAA=&#10;">
                      <v:shape id="Picture 101" o:spid="_x0000_s1151" type="#_x0000_t75" style="position:absolute;left:2565735;top:1344787;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PS&#10;uwfDAAAA3AAAAA8AAABkcnMvZG93bnJldi54bWxET01rg0AQvRf6H5Yp5NasSWNobVYJgYKHEhrb&#10;g8fBnajUnRV3o+bfdwOB3ubxPmeXzaYTIw2utaxgtYxAEFdWt1wr+Pn+eH4F4Tyyxs4yKbiSgyx9&#10;fNhhou3EJxoLX4sQwi5BBY33fSKlqxoy6Ja2Jw7c2Q4GfYBDLfWAUwg3nVxH0VYabDk0NNjToaHq&#10;t7gYBW+T7z95P76MX8fyvMm78hDHpVKLp3n/DsLT7P/Fd3euw/xoBbdnwgUy/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9K7B8MAAADcAAAADwAAAAAAAAAAAAAAAACcAgAA&#10;ZHJzL2Rvd25yZXYueG1sUEsFBgAAAAAEAAQA9wAAAIwDAAAAAA==&#10;">
                        <v:imagedata r:id="rId58" o:title="" croptop="-6607f" cropbottom="953f" cropleft="30629f" cropright="22265f"/>
                      </v:shape>
                      <v:shape id="Text Box 102" o:spid="_x0000_s1152" type="#_x0000_t202" style="position:absolute;left:2989798;top:1486520;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SokVwAAA&#10;ANwAAAAPAAAAZHJzL2Rvd25yZXYueG1sRE9NawIxEL0X+h/CCL3VRMEiq1HEVvDQS3W9D5vpZulm&#10;smym7vrvm4LgbR7vc9bbMbTqSn1qIluYTQ0o4iq6hmsL5fnwugSVBNlhG5ks3CjBdvP8tMbCxYG/&#10;6HqSWuUQTgVa8CJdoXWqPAVM09gRZ+479gElw77Wrschh4dWz4150wEbzg0eO9p7qn5Ov8GCiNvN&#10;buVHSMfL+Pk+eFMtsLT2ZTLuVqCERnmI7+6jy/PNHP6fyRfozR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SokVwAAAANwAAAAPAAAAAAAAAAAAAAAAAJcCAABkcnMvZG93bnJl&#10;di54bWxQSwUGAAAAAAQABAD1AAAAhAMAAAAA&#10;" filled="f" stroked="f">
                        <v:textbox style="mso-fit-shape-to-text:t">
                          <w:txbxContent>
                            <w:p w14:paraId="223BF4A4"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103" o:spid="_x0000_s1153" type="#_x0000_t202" style="position:absolute;left:3125395;top:1486520;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BiyOwAAA&#10;ANwAAAAPAAAAZHJzL2Rvd25yZXYueG1sRE9NawIxEL0X+h/CFLzVRKWlbI0irYKHXmq392EzbhY3&#10;k2Uzuuu/bwqCt3m8z1mux9CqC/WpiWxhNjWgiKvoGq4tlD+75zdQSZAdtpHJwpUSrFePD0ssXBz4&#10;my4HqVUO4VSgBS/SFVqnylPANI0dceaOsQ8oGfa1dj0OOTy0em7Mqw7YcG7w2NGHp+p0OAcLIm4z&#10;u5bbkPa/49fn4E31gqW1k6dx8w5KaJS7+ObeuzzfLOD/mXyBXv0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uBiyOwAAAANwAAAAPAAAAAAAAAAAAAAAAAJcCAABkcnMvZG93bnJl&#10;di54bWxQSwUGAAAAAAQABAD1AAAAhAMAAAAA&#10;" filled="f" stroked="f">
                        <v:textbox style="mso-fit-shape-to-text:t">
                          <w:txbxContent>
                            <w:p w14:paraId="3173FD16"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104" o:spid="_x0000_s1154" type="#_x0000_t202" style="position:absolute;left:3435911;top:1486520;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77T6wAAA&#10;ANwAAAAPAAAAZHJzL2Rvd25yZXYueG1sRE9NawIxEL0X+h/CFLzVRLGlbI0irYKHXmq392EzbhY3&#10;k2Uzuuu/bwqCt3m8z1mux9CqC/WpiWxhNjWgiKvoGq4tlD+75zdQSZAdtpHJwpUSrFePD0ssXBz4&#10;my4HqVUO4VSgBS/SFVqnylPANI0dceaOsQ8oGfa1dj0OOTy0em7Mqw7YcG7w2NGHp+p0OAcLIm4z&#10;u5bbkPa/49fn4E31gqW1k6dx8w5KaJS7+ObeuzzfLOD/mXyBXv0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77T6wAAAANwAAAAPAAAAAAAAAAAAAAAAAJcCAABkcnMvZG93bnJl&#10;di54bWxQSwUGAAAAAAQABAD1AAAAhAMAAAAA&#10;" filled="f" stroked="f">
                        <v:textbox style="mso-fit-shape-to-text:t">
                          <w:txbxContent>
                            <w:p w14:paraId="0B4976C0"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105" o:spid="_x0000_s1155" type="#_x0000_t202" style="position:absolute;left:2674875;top:1481955;width:174919;height:215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oxFhwAAA&#10;ANwAAAAPAAAAZHJzL2Rvd25yZXYueG1sRE9Na8JAEL0X+h+WEXprdi1YJHUVsRY89FJN70N2mg3N&#10;zobsaOK/7xYEb/N4n7PaTKFTFxpSG9nCvDCgiOvoWm4sVKeP5yWoJMgOu8hk4UoJNuvHhxWWLo78&#10;RZejNCqHcCrRghfpS61T7SlgKmJPnLmfOASUDIdGuwHHHB46/WLMqw7Ycm7w2NPOU/17PAcLIm47&#10;v1b7kA7f0+f76E29wMrap9m0fQMlNMldfHMfXJ5vFvD/TL5Ar/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OoxFhwAAAANwAAAAPAAAAAAAAAAAAAAAAAJcCAABkcnMvZG93bnJl&#10;di54bWxQSwUGAAAAAAQABAD1AAAAhAMAAAAA&#10;" filled="f" stroked="f">
                        <v:textbox style="mso-fit-shape-to-text:t">
                          <w:txbxContent>
                            <w:p w14:paraId="41D175CC" w14:textId="77777777" w:rsidR="00F410B7" w:rsidRDefault="00F410B7" w:rsidP="005503E4">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106" o:spid="_x0000_s1156" style="position:absolute;left:2564341;top:1273305;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JPvlvgAA&#10;ANwAAAAPAAAAZHJzL2Rvd25yZXYueG1sRE/JasMwEL0X+g9iCrnVUksTihslBENJj1nvgzWxTKyR&#10;aym28/dRIJDbPN468+XoGtFTF2rPGj4yBYK49KbmSsNh//v+DSJEZIONZ9JwpQDLxevLHHPjB95S&#10;v4uVSCEcctRgY2xzKUNpyWHIfEucuJPvHMYEu0qaDocU7hr5qdRMOqw5NVhsqbBUnncXp8GMw9Tb&#10;4v+rQNkfnVrjijao9eRtXP2AiDTGp/jh/jNpvprB/Zl0gVzc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ST75b4AAADcAAAADwAAAAAAAAAAAAAAAACXAgAAZHJzL2Rvd25yZXYu&#10;eG1sUEsFBgAAAAAEAAQA9QAAAIIDAAAAAA==&#10;" fillcolor="red" stroked="f" strokeweight="1pt"/>
                  </v:group>
                  <v:group id="Group 107" o:spid="_x0000_s1157" style="position:absolute;left:1562342;top:1233527;width:597136;height:463872" coordorigin="1562342,1233527"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ELQIoxAAAANwAAAAP&#10;AAAAAAAAAAAAAAAAAKkCAABkcnMvZG93bnJldi54bWxQSwUGAAAAAAQABAD6AAAAmgMAAAAA&#10;">
                    <v:shape id="Shape 281" o:spid="_x0000_s1158" style="position:absolute;left:1862695;top:148800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5sqMxAAA&#10;ANwAAAAPAAAAZHJzL2Rvd25yZXYueG1sRI/NbgIxDITvlXiHyEi9lYRKVO2WgBB/QtwKvfRmbdzd&#10;VTdO2ARY3h4fKnGzNeOZz9N571t1oS41gS2MRwYUcRlcw5WF7+Pm5R1UysgO28Bk4UYJ5rPB0xQL&#10;F678RZdDrpSEcCrQQp1zLLROZU0e0yhEYtF+Q+cxy9pV2nV4lXDf6ldj3rTHhqWhxkjLmsq/w9lb&#10;aD6Om1Vr1pHWkxOf95O41asfa5+H/eITVKY+P8z/1zsn+EZo5RmZQM/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ObKj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59" style="position:absolute;left:1562342;top:123352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qm8XwgAA&#10;ANwAAAAPAAAAZHJzL2Rvd25yZXYueG1sRE9Na8JAEL0L/Q/LFHozuxUsJnUVqaYUb2ovvQ3ZaRLM&#10;zq7ZNab/visUepvH+5zlerSdGKgPrWMNz5kCQVw503Kt4fNUThcgQkQ22DkmDT8UYL16mCyxMO7G&#10;BxqOsRYphEOBGpoYfSFlqBqyGDLniRP37XqLMcG+lqbHWwq3nZwp9SIttpwaGvT01lB1Pl6thjY/&#10;ldtO7Tzt5he+7uf+XW6/tH56HDevICKN8V/85/4wab7K4f5MukCu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Oqbxf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60" style="position:absolute;left:1952677;top:123352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SVBXxAAA&#10;ANwAAAAPAAAAZHJzL2Rvd25yZXYueG1sRI9Pb8IwDMXvk/gOkZF2GymTQKMQEOKfpt0GXLhZjWkr&#10;Gic0Acq3nw9Iu9l6z+/9PFt0rlF3amPt2cBwkIEiLrytuTRwPGw/vkDFhGyx8UwGnhRhMe+9zTC3&#10;/sG/dN+nUkkIxxwNVCmFXOtYVOQwDnwgFu3sW4dJ1rbUtsWHhLtGf2bZWDusWRoqDLSqqLjsb85A&#10;PTls1022CbQZXfn2Mwo7vT4Z897vllNQibr0b35df1vBHwq+PCMT6P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0lQV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61" style="position:absolute;left:1759295;top:123352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BfXMwAAA&#10;ANwAAAAPAAAAZHJzL2Rvd25yZXYueG1sRE9Li8IwEL4L/ocwgjdNu6C41SjiC/Gm7sXb0IxtsZlk&#10;m6jdf78RBG/z8T1ntmhNLR7U+MqygnSYgCDOra64UPBz3g4mIHxA1lhbJgV/5GEx73ZmmGn75CM9&#10;TqEQMYR9hgrKEFwmpc9LMuiH1hFH7mobgyHCppC6wWcMN7X8SpKxNFhxbCjR0aqk/Ha6GwXV93m7&#10;rpONo83ol++HkdvJ9UWpfq9dTkEEasNH/HbvdZyfpvB6Jl4g5/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YBfXM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162" style="position:absolute;left:1665742;top:148800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12u7wgAA&#10;ANwAAAAPAAAAZHJzL2Rvd25yZXYueG1sRE9Na8JAEL0X/A/LCL3VjYEUja4ixpTiTe2ltyE7JsHs&#10;7JpdNf33XaHQ2zze5yzXg+nEnXrfWlYwnSQgiCurW64VfJ3KtxkIH5A1dpZJwQ95WK9GL0vMtX3w&#10;ge7HUIsYwj5HBU0ILpfSVw0Z9BPriCN3tr3BEGFfS93jI4abTqZJ8i4NthwbGnS0bai6HG9GQTs/&#10;lUWX7Bztsivf9pn7kMW3Uq/jYbMAEWgI/+I/96eO86cpPJ+JF8jV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jXa7v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Plus 113" o:spid="_x0000_s1163" style="position:absolute;left:2276401;top:1402905;width:181095;height:217802;visibility:visible;mso-wrap-style:square;v-text-anchor:middle" coordsize="181095,2178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R11NwQAA&#10;ANwAAAAPAAAAZHJzL2Rvd25yZXYueG1sRE9NawIxEL0X/A9hhN5qdltadDWKVlp7dVW8Dptxs7iZ&#10;LEnU9d83QqG3ebzPmS1624or+dA4VpCPMhDEldMN1wr2u6+XMYgQkTW2jknBnQIs5oOnGRba3XhL&#10;1zLWIoVwKFCBibErpAyVIYth5DrixJ2ctxgT9LXUHm8p3LbyNcs+pMWGU4PBjj4NVefyYhUcTtrd&#10;vw/rLpfv5tiufLYpJ3ulnof9cgoiUh//xX/uH53m52/weCZdIO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kddTcEAAADcAAAADwAAAAAAAAAAAAAAAACXAgAAZHJzL2Rvd25y&#10;ZXYueG1sUEsFBgAAAAAEAAQA9QAAAIUDAAAAAA==&#10;" path="m24004,87604l69251,87604,69251,28870,111844,28870,111844,87604,157091,87604,157091,130198,111844,130198,111844,188932,69251,188932,69251,130198,24004,130198,24004,87604xe" fillcolor="black [3213]" strokecolor="black [3213]" strokeweight="1pt">
                    <v:stroke joinstyle="miter"/>
                    <v:path arrowok="t" o:connecttype="custom" o:connectlocs="24004,87604;69251,87604;69251,28870;111844,28870;111844,87604;157091,87604;157091,130198;111844,130198;111844,188932;69251,188932;69251,130198;24004,130198;24004,87604" o:connectangles="0,0,0,0,0,0,0,0,0,0,0,0,0"/>
                  </v:shape>
                </v:group>
                <v:shape id="Text Box 114" o:spid="_x0000_s1164" type="#_x0000_t202" style="position:absolute;left:11197;top:1839667;width:4583430;height:102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NiInwAAA&#10;ANwAAAAPAAAAZHJzL2Rvd25yZXYueG1sRE9La8JAEL4X+h+WKfRWN5FWSnQV8QEeetHG+5CdZkOz&#10;syE7mvjvXaHQ23x8z1msRt+qK/WxCWwgn2SgiKtgG64NlN/7t09QUZAttoHJwI0irJbPTwssbBj4&#10;SNeT1CqFcCzQgBPpCq1j5chjnISOOHE/ofcoCfa1tj0OKdy3epplM+2x4dTgsKONo+r3dPEGROw6&#10;v5U7Hw/n8Ws7uKz6wNKY15dxPQclNMq/+M99sGl+/g6PZ9IFenk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kNiInwAAAANwAAAAPAAAAAAAAAAAAAAAAAJcCAABkcnMvZG93bnJl&#10;di54bWxQSwUGAAAAAAQABAD1AAAAhAMAAAAA&#10;" filled="f" stroked="f">
                  <v:textbox style="mso-fit-shape-to-text:t">
                    <w:txbxContent>
                      <w:p w14:paraId="0780FA06" w14:textId="77777777" w:rsidR="00F410B7" w:rsidRPr="00F625EE" w:rsidRDefault="00F410B7" w:rsidP="005503E4">
                        <w:pPr>
                          <w:pStyle w:val="NormalWeb"/>
                          <w:spacing w:before="0" w:beforeAutospacing="0" w:after="0" w:afterAutospacing="0"/>
                        </w:pPr>
                        <w:r>
                          <w:rPr>
                            <w:rFonts w:asciiTheme="minorHAnsi" w:hAnsi="Calibri" w:cstheme="minorBidi"/>
                            <w:color w:val="000000" w:themeColor="text1"/>
                            <w:kern w:val="24"/>
                            <w:sz w:val="20"/>
                            <w:szCs w:val="20"/>
                            <w:lang w:val="en-GB"/>
                          </w:rPr>
                          <w:t>Fig. 3.16 Schematic of model of filament formation in the presence of Las17 aa300-422. Initial tight binding at RR349,350 is followed by (and potentially promotes) binding at RR382,383 (site B), allowing the formation and stabilisation of an actin dimer or trimer. This can then elongate to form a filament proper. The first proline tract in the region (P</w:t>
                        </w:r>
                        <w:r>
                          <w:rPr>
                            <w:rFonts w:asciiTheme="minorHAnsi" w:hAnsi="Calibri" w:cstheme="minorBidi"/>
                            <w:color w:val="000000" w:themeColor="text1"/>
                            <w:kern w:val="24"/>
                            <w:sz w:val="20"/>
                            <w:szCs w:val="20"/>
                            <w:vertAlign w:val="subscript"/>
                            <w:lang w:val="en-GB"/>
                          </w:rPr>
                          <w:t>2</w:t>
                        </w:r>
                        <w:r>
                          <w:rPr>
                            <w:rFonts w:asciiTheme="minorHAnsi" w:hAnsi="Calibri" w:cstheme="minorBidi"/>
                            <w:color w:val="000000" w:themeColor="text1"/>
                            <w:kern w:val="24"/>
                            <w:sz w:val="20"/>
                            <w:szCs w:val="20"/>
                            <w:lang w:val="en-GB"/>
                          </w:rPr>
                          <w:t>) could potentially contribute to G-actin binding in a similar manner, although this has not yet been tested.</w:t>
                        </w:r>
                      </w:p>
                    </w:txbxContent>
                  </v:textbox>
                </v:shape>
                <w10:anchorlock/>
              </v:group>
            </w:pict>
          </mc:Fallback>
        </mc:AlternateContent>
      </w:r>
    </w:p>
    <w:p w14:paraId="1FDC0E3B" w14:textId="77777777" w:rsidR="00C15A33" w:rsidRDefault="00C15A33" w:rsidP="00E5114A">
      <w:pPr>
        <w:jc w:val="both"/>
      </w:pPr>
    </w:p>
    <w:p w14:paraId="4BA90738" w14:textId="77777777" w:rsidR="005503E4" w:rsidRDefault="005503E4" w:rsidP="00E5114A">
      <w:pPr>
        <w:pStyle w:val="Heading3"/>
        <w:jc w:val="both"/>
      </w:pPr>
      <w:bookmarkStart w:id="184" w:name="_Toc494222726"/>
      <w:r>
        <w:t>3.3.7 Change in the amplitude of response</w:t>
      </w:r>
      <w:bookmarkEnd w:id="184"/>
    </w:p>
    <w:p w14:paraId="2E86D4F3" w14:textId="77777777" w:rsidR="005503E4" w:rsidRPr="00F8635C" w:rsidRDefault="005503E4" w:rsidP="00E5114A">
      <w:pPr>
        <w:spacing w:before="240" w:line="360" w:lineRule="auto"/>
        <w:jc w:val="both"/>
        <w:rPr>
          <w:color w:val="000000" w:themeColor="text1"/>
        </w:rPr>
      </w:pPr>
      <w:r>
        <w:t>MST measures the ability of a fluorescently labelled molecule to move away from a site of heating. One Las17 molecule binding to one labelled actin at the same site and in the same way should produce the same amplitude of response. However, a two-fold larger response is observed in the presence of wild-type Las17 relative to the mutant fragments. T</w:t>
      </w:r>
      <w:r>
        <w:rPr>
          <w:color w:val="000000" w:themeColor="text1"/>
        </w:rPr>
        <w:t xml:space="preserve">his larger amplitude of response must be due to a different process being observed. Although the amplitude of response does not necessarily scale linearly with </w:t>
      </w:r>
      <w:r>
        <w:rPr>
          <w:color w:val="000000" w:themeColor="text1"/>
        </w:rPr>
        <w:lastRenderedPageBreak/>
        <w:t xml:space="preserve">the size of the fluorescent molecule observed, it is interesting that the change in response almost double for the wildtype than for the mutant fragments. The smaller amplitude observed for the three mutants can be assumed to represent one Las17 molecule binding to one actin molecule whereas the larger response observed for the wildtype likely derives from an additional effect. </w:t>
      </w:r>
    </w:p>
    <w:p w14:paraId="05A42D72" w14:textId="77777777" w:rsidR="005503E4" w:rsidRDefault="005503E4" w:rsidP="00E5114A">
      <w:pPr>
        <w:spacing w:line="360" w:lineRule="auto"/>
        <w:jc w:val="both"/>
        <w:rPr>
          <w:b/>
          <w:color w:val="000000" w:themeColor="text1"/>
        </w:rPr>
      </w:pPr>
    </w:p>
    <w:p w14:paraId="0670269D" w14:textId="6F0B4CCC" w:rsidR="00C15A33" w:rsidRDefault="005503E4" w:rsidP="00E5114A">
      <w:pPr>
        <w:spacing w:line="360" w:lineRule="auto"/>
        <w:jc w:val="both"/>
        <w:rPr>
          <w:color w:val="000000" w:themeColor="text1"/>
        </w:rPr>
      </w:pPr>
      <w:r>
        <w:rPr>
          <w:color w:val="000000" w:themeColor="text1"/>
        </w:rPr>
        <w:t xml:space="preserve">Since the increase in amplitude is only observed for the wild-type fragment it was hypothesized that it may be due to the nucleation activity of Las17. In agreement with this it was no longer observed in the presence of latrunculin A or when the concentration of actin was reduced three-fold. An obvious explanation therefore is that it is due to polymerisation. An alternative possibility is that it derives from the association of Las17 with more than one actin monomer, in a polymerisation dependent manner. This would fit with the proposal made in section </w:t>
      </w:r>
      <w:r w:rsidRPr="004761A0">
        <w:rPr>
          <w:color w:val="000000" w:themeColor="text1"/>
        </w:rPr>
        <w:t>3.3.6</w:t>
      </w:r>
      <w:r>
        <w:rPr>
          <w:b/>
          <w:color w:val="000000" w:themeColor="text1"/>
        </w:rPr>
        <w:t>.</w:t>
      </w:r>
      <w:r>
        <w:rPr>
          <w:color w:val="000000" w:themeColor="text1"/>
        </w:rPr>
        <w:t>, that tight binding at one site may promote the association of an actin monomer at a second site. Further study into this effect may reveal stoichiometric information about the interaction between Las17 and actin.</w:t>
      </w:r>
      <w:r w:rsidRPr="00F8635C">
        <w:rPr>
          <w:color w:val="000000" w:themeColor="text1"/>
        </w:rPr>
        <w:t xml:space="preserve"> </w:t>
      </w:r>
      <w:r>
        <w:rPr>
          <w:color w:val="000000" w:themeColor="text1"/>
        </w:rPr>
        <w:t xml:space="preserve">Since it is possible to follow a single capillary over time, it should be possible to determine between polymerisation or a binding event between Las17 and two actin monomers. </w:t>
      </w:r>
    </w:p>
    <w:p w14:paraId="1F8E125E" w14:textId="77777777" w:rsidR="00C15A33" w:rsidRDefault="00C15A33" w:rsidP="00E5114A">
      <w:pPr>
        <w:jc w:val="both"/>
        <w:rPr>
          <w:color w:val="000000" w:themeColor="text1"/>
        </w:rPr>
      </w:pPr>
      <w:r>
        <w:rPr>
          <w:color w:val="000000" w:themeColor="text1"/>
        </w:rPr>
        <w:br w:type="page"/>
      </w:r>
    </w:p>
    <w:p w14:paraId="14B7ECFC" w14:textId="77777777" w:rsidR="005503E4" w:rsidRDefault="005503E4" w:rsidP="00E5114A">
      <w:pPr>
        <w:spacing w:line="360" w:lineRule="auto"/>
        <w:jc w:val="both"/>
        <w:rPr>
          <w:color w:val="000000" w:themeColor="text1"/>
        </w:rPr>
      </w:pPr>
    </w:p>
    <w:p w14:paraId="1786115B" w14:textId="77777777" w:rsidR="005503E4" w:rsidRPr="00C7065C" w:rsidRDefault="005503E4" w:rsidP="00E5114A">
      <w:pPr>
        <w:spacing w:line="360" w:lineRule="auto"/>
        <w:jc w:val="both"/>
        <w:rPr>
          <w:lang w:val="en-GB"/>
        </w:rPr>
      </w:pPr>
    </w:p>
    <w:p w14:paraId="2E18E704" w14:textId="77777777" w:rsidR="0015712E" w:rsidRPr="00661747" w:rsidRDefault="0015712E" w:rsidP="00E5114A">
      <w:pPr>
        <w:pStyle w:val="Heading1"/>
        <w:jc w:val="both"/>
      </w:pPr>
      <w:bookmarkStart w:id="185" w:name="_Toc494222727"/>
      <w:r>
        <w:rPr>
          <w:lang w:val="en-GB"/>
        </w:rPr>
        <w:t>4. The minimal region and essential motifs required for the Arp2/3-dependent nucleation activity of Las17.</w:t>
      </w:r>
      <w:bookmarkEnd w:id="185"/>
    </w:p>
    <w:p w14:paraId="0C63566E" w14:textId="77777777" w:rsidR="0015712E" w:rsidRDefault="0015712E" w:rsidP="00E5114A">
      <w:pPr>
        <w:spacing w:line="360" w:lineRule="auto"/>
        <w:jc w:val="both"/>
        <w:rPr>
          <w:lang w:val="en-GB"/>
        </w:rPr>
      </w:pPr>
    </w:p>
    <w:p w14:paraId="59F7627F" w14:textId="77777777" w:rsidR="0015712E" w:rsidRDefault="0015712E" w:rsidP="00E5114A">
      <w:pPr>
        <w:pStyle w:val="Heading2"/>
        <w:jc w:val="both"/>
        <w:rPr>
          <w:lang w:val="en-GB"/>
        </w:rPr>
      </w:pPr>
      <w:bookmarkStart w:id="186" w:name="_Toc494222728"/>
      <w:r>
        <w:rPr>
          <w:lang w:val="en-GB"/>
        </w:rPr>
        <w:t>4.1 Introduction</w:t>
      </w:r>
      <w:bookmarkEnd w:id="186"/>
    </w:p>
    <w:p w14:paraId="1ABF89B5" w14:textId="77777777" w:rsidR="004761A0" w:rsidRPr="004761A0" w:rsidRDefault="004761A0" w:rsidP="004761A0">
      <w:pPr>
        <w:rPr>
          <w:lang w:val="en-GB"/>
        </w:rPr>
      </w:pPr>
    </w:p>
    <w:p w14:paraId="028A863F" w14:textId="52717B83" w:rsidR="0015712E" w:rsidRDefault="0015712E" w:rsidP="00E5114A">
      <w:pPr>
        <w:spacing w:line="360" w:lineRule="auto"/>
        <w:jc w:val="both"/>
      </w:pPr>
      <w:r>
        <w:t xml:space="preserve">WASp family proteins bind to and activate the Arp2/3 complex via C-terminal WCA domains. Much of the functional diversity within this family derives from the differential localization and regulation of the various family members </w:t>
      </w:r>
      <w:r>
        <w:fldChar w:fldCharType="begin" w:fldLock="1"/>
      </w:r>
      <w:r w:rsidR="004121BE">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fldChar w:fldCharType="separate"/>
      </w:r>
      <w:r w:rsidR="00143B78" w:rsidRPr="00143B78">
        <w:rPr>
          <w:noProof/>
        </w:rPr>
        <w:t>(Campellone and Welch, 2010)</w:t>
      </w:r>
      <w:r>
        <w:fldChar w:fldCharType="end"/>
      </w:r>
      <w:r>
        <w:t xml:space="preserve">. For example, different WASp family members localize to and activate the Arp2/3 complex at different locations within the cell. There is a growing body of work however demonstrating that different WASp proteins can directly influence the identity of the actin-network generated. </w:t>
      </w:r>
    </w:p>
    <w:p w14:paraId="174CC5C7" w14:textId="77777777" w:rsidR="0015712E" w:rsidRDefault="0015712E" w:rsidP="00E5114A">
      <w:pPr>
        <w:spacing w:line="360" w:lineRule="auto"/>
        <w:jc w:val="both"/>
      </w:pPr>
    </w:p>
    <w:p w14:paraId="774C212F" w14:textId="1EA3B162" w:rsidR="0015712E" w:rsidRDefault="0015712E" w:rsidP="00E5114A">
      <w:pPr>
        <w:spacing w:line="360" w:lineRule="auto"/>
        <w:jc w:val="both"/>
      </w:pPr>
      <w:r>
        <w:t>The WCA domains of WASp/N-WASp are sufficient to achieve potent</w:t>
      </w:r>
      <w:r w:rsidRPr="00EB12EE">
        <w:t xml:space="preserve"> </w:t>
      </w:r>
      <w:r>
        <w:t>activation of the Arp2/3 complex in a pyrene assay.</w:t>
      </w:r>
      <w:r w:rsidRPr="006603C2">
        <w:t xml:space="preserve"> </w:t>
      </w:r>
      <w:r>
        <w:t>The polyproline region of WASp/N-WASp was shown to make only a minimal contribution to this activity. In the same experiments, the WCA domain of SCAR/WAVE was shown to be a relatively weak activator of the Arp2/3 complex and the polyproline region is required to promote actin polymerisation to the same extent as WASp/N-WASp</w:t>
      </w:r>
      <w:r>
        <w:fldChar w:fldCharType="begin" w:fldLock="1"/>
      </w:r>
      <w:r w:rsidR="004121BE">
        <w:instrText>ADDIN CSL_CITATION { "citationItems" : [ { "id" : "ITEM-1", "itemData" : { "DOI" : "10.1091/mbc.E02", "ISBN" : "1059-1524 (Print)\\r1059-1524 (Linking)", "ISSN" : "1059-1524", "PMID" : "14517332",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WCAbeads was not affected by the depletion or addback of VASP and profilin. Our results suggest that recruitment of factors, including profilin, by the proline-rich regions of WASP and Scar1 and the EVH1 domain of WASP stimulates cellular actin-based motility. INTRODUCTION", "author" : [ { "dropping-particle" : "", "family" : "Yarar", "given" : "Defne", "non-dropping-particle" : "", "parse-names" : false, "suffix" : "" }, { "dropping-particle" : "", "family" : "D\u2019Alessio", "given" : "Joseph A.", "non-dropping-particle" : "", "parse-names" : false, "suffix" : "" }, { "dropping-particle" : "", "family" : "Jeng", "given" : "Robert L.", "non-dropping-particle" : "", "parse-names" : false, "suffix" : "" }, { "dropping-particle" : "", "family" : "Welch", "given" : "Matthew D.", "non-dropping-particle" : "", "parse-names" : false, "suffix" : "" } ], "container-title" : "Molecular Biology of the Cell", "id" : "ITEM-1", "issue" : "November", "issued" : { "date-parts" : [ [ "2002" ] ] }, "page" : "4045-4059", "title" : "Motility Determinants in WASP Family Proteins", "type" : "article-journal", "volume" : "13" }, "uris" : [ "http://www.mendeley.com/documents/?uuid=85a30df3-30e3-41c0-a6c1-ff1b2d3f7e6a" ] } ], "mendeley" : { "formattedCitation" : "(Yarar, Joseph A. D\u2019Alessio, &lt;i&gt;et al.&lt;/i&gt;, 2002)", "plainTextFormattedCitation" : "(Yarar, Joseph A. D\u2019Alessio, et al., 2002)", "previouslyFormattedCitation" : "(Yarar, Joseph A. D\u2019Alessio, &lt;i&gt;et al.&lt;/i&gt;, 2002)" }, "properties" : {  }, "schema" : "https://github.com/citation-style-language/schema/raw/master/csl-citation.json" }</w:instrText>
      </w:r>
      <w:r>
        <w:fldChar w:fldCharType="separate"/>
      </w:r>
      <w:r w:rsidR="004121BE" w:rsidRPr="004121BE">
        <w:rPr>
          <w:noProof/>
        </w:rPr>
        <w:t xml:space="preserve">(Yarar, Joseph A. D’Alessio, </w:t>
      </w:r>
      <w:r w:rsidR="004121BE" w:rsidRPr="004121BE">
        <w:rPr>
          <w:i/>
          <w:noProof/>
        </w:rPr>
        <w:t>et al.</w:t>
      </w:r>
      <w:r w:rsidR="004121BE" w:rsidRPr="004121BE">
        <w:rPr>
          <w:noProof/>
        </w:rPr>
        <w:t>, 2002)</w:t>
      </w:r>
      <w:r>
        <w:fldChar w:fldCharType="end"/>
      </w:r>
      <w:r>
        <w:t>. Similarly, full-length Las17 has been shown to promote polymerisation to a much greater extent than the WCA domain alone</w:t>
      </w:r>
      <w:r w:rsidR="0074203D">
        <w:t xml:space="preserve"> </w:t>
      </w:r>
      <w:r>
        <w:fldChar w:fldCharType="begin" w:fldLock="1"/>
      </w:r>
      <w:r w:rsidR="004121BE">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mendeley" : { "formattedCitation" : "(Rodal &lt;i&gt;et al.&lt;/i&gt;, 2003)", "plainTextFormattedCitation" : "(Rodal et al., 2003)", "previouslyFormattedCitation" : "(Rodal &lt;i&gt;et al.&lt;/i&gt;, 2003)" }, "properties" : {  }, "schema" : "https://github.com/citation-style-language/schema/raw/master/csl-citation.json" }</w:instrText>
      </w:r>
      <w:r>
        <w:fldChar w:fldCharType="separate"/>
      </w:r>
      <w:r w:rsidR="00143B78" w:rsidRPr="00143B78">
        <w:rPr>
          <w:noProof/>
        </w:rPr>
        <w:t xml:space="preserve">(Rodal </w:t>
      </w:r>
      <w:r w:rsidR="00143B78" w:rsidRPr="00143B78">
        <w:rPr>
          <w:i/>
          <w:noProof/>
        </w:rPr>
        <w:t>et al.</w:t>
      </w:r>
      <w:r w:rsidR="00143B78" w:rsidRPr="00143B78">
        <w:rPr>
          <w:noProof/>
        </w:rPr>
        <w:t>, 2003)</w:t>
      </w:r>
      <w:r>
        <w:fldChar w:fldCharType="end"/>
      </w:r>
      <w:r>
        <w:t>. The additional sequence elements that contribute to the activation of the Arp2/3 complex are however unknown as is the way in which this variation in the minimal component amongst WASp-family proteins is incorporated into a common mechanism of complex activation.</w:t>
      </w:r>
    </w:p>
    <w:p w14:paraId="3EA1FA44" w14:textId="77777777" w:rsidR="0015712E" w:rsidRDefault="0015712E" w:rsidP="00E5114A">
      <w:pPr>
        <w:spacing w:line="360" w:lineRule="auto"/>
        <w:jc w:val="both"/>
      </w:pPr>
    </w:p>
    <w:p w14:paraId="670AD5A6" w14:textId="4A2410B3" w:rsidR="0015712E" w:rsidRDefault="0015712E" w:rsidP="00E5114A">
      <w:pPr>
        <w:spacing w:line="360" w:lineRule="auto"/>
        <w:jc w:val="both"/>
        <w:rPr>
          <w:lang w:val="en-GB"/>
        </w:rPr>
      </w:pPr>
      <w:r>
        <w:rPr>
          <w:lang w:val="en-GB"/>
        </w:rPr>
        <w:t>Full length WASp and N-WASp are auto-inhibited due to an intramolecular interaction</w:t>
      </w:r>
      <w:r w:rsidRPr="00DE201A">
        <w:rPr>
          <w:lang w:val="en-GB"/>
        </w:rPr>
        <w:t xml:space="preserve"> </w:t>
      </w:r>
      <w:r>
        <w:rPr>
          <w:lang w:val="en-GB"/>
        </w:rPr>
        <w:t>between the N-terminal of the protein and the WCA domain. This binding blocks association with the Arp2/3 complex meaning that these proteins are not constitutively active</w:t>
      </w:r>
      <w:r w:rsidR="0074203D">
        <w:rPr>
          <w:lang w:val="en-GB"/>
        </w:rPr>
        <w:t xml:space="preserve"> </w:t>
      </w:r>
      <w:r>
        <w:rPr>
          <w:lang w:val="en-GB"/>
        </w:rPr>
        <w:fldChar w:fldCharType="begin" w:fldLock="1"/>
      </w:r>
      <w:r w:rsidR="004121BE">
        <w:rPr>
          <w:lang w:val="en-GB"/>
        </w:rPr>
        <w:instrText>ADDIN CSL_CITATION { "citationItems" : [ { "id" : "ITEM-1", "itemData" : { "DOI" : "10.1146/annurev.biochem.77.060407.135452", "ISBN" : "1545-4509 (Electronic)\\n0066-4154 (Linking)", "ISSN" : "0066-4154", "PMID" : "20533885", "abstract" : "The proteins of the Wiskott-Aldrich syndrome protein (WASP) family are activators of the ubiquitous actin nucleation factor, the Arp2/3 complex. WASP family proteins contain a C-terminal VCA domain that binds and activates the Arp2/3 complex in response to numerous inputs, including Rho family GTPases, phosphoinositide lipids, SH3 domain-containing proteins, kinases, and phosphatases. In the archetypal members of the family, WASP and N-WASP, these signals are integrated through two levels of regulation, an allosteric autoinhibitory interaction, in which the VCA is sequestered from the Arp2/3 complex, and dimerization/oligomerization, in which multi-VCA complexes are better activators of the Arp2/3 complex than monomers. Here, we review the structural, biochemical, and biophysical details of these mechanisms and illustrate how they work together to control WASP activity in response to multiple inputs. These regulatory principles, derived from studies of WASP and N-WASP, are likely to apply broadly across the family.", "author" : [ { "dropping-particle" : "", "family" : "Padrick", "given" : "Shae B.", "non-dropping-particle" : "", "parse-names" : false, "suffix" : "" }, { "dropping-particle" : "", "family" : "Rosen", "given" : "Michael K.", "non-dropping-particle" : "", "parse-names" : false, "suffix" : "" } ], "container-title" : "Annual Review of Biochemistry", "id" : "ITEM-1", "issue" : "1", "issued" : { "date-parts" : [ [ "2010" ] ] }, "page" : "707-735", "title" : "Physical Mechanisms of Signal Integration by WASP Family Proteins", "type" : "article-journal", "volume" : "79" }, "uris" : [ "http://www.mendeley.com/documents/?uuid=332ec940-f06e-43b0-83b9-e2d7451d997e" ] } ], "mendeley" : { "formattedCitation" : "(Padrick and Rosen, 2010)", "plainTextFormattedCitation" : "(Padrick and Rosen, 2010)", "previouslyFormattedCitation" : "(Padrick and Rosen, 2010)" }, "properties" : {  }, "schema" : "https://github.com/citation-style-language/schema/raw/master/csl-citation.json" }</w:instrText>
      </w:r>
      <w:r>
        <w:rPr>
          <w:lang w:val="en-GB"/>
        </w:rPr>
        <w:fldChar w:fldCharType="separate"/>
      </w:r>
      <w:r w:rsidR="00143B78" w:rsidRPr="00143B78">
        <w:rPr>
          <w:noProof/>
          <w:lang w:val="en-GB"/>
        </w:rPr>
        <w:t>(Padrick and Rosen, 2010)</w:t>
      </w:r>
      <w:r>
        <w:rPr>
          <w:lang w:val="en-GB"/>
        </w:rPr>
        <w:fldChar w:fldCharType="end"/>
      </w:r>
      <w:r>
        <w:rPr>
          <w:lang w:val="en-GB"/>
        </w:rPr>
        <w:t xml:space="preserve">. Inhibition must be released to allow </w:t>
      </w:r>
      <w:r>
        <w:rPr>
          <w:lang w:val="en-GB"/>
        </w:rPr>
        <w:lastRenderedPageBreak/>
        <w:t>the activation of the Arp2/3 complex, providing an additional level of control over when and where the complex becomes activated. This autoinhibition has not been observed for Las17 but by better characterising the contribution of the N-terminal of the protein to the NPF activity of Las17 it was hoped that additional mechanisms of regulation would become clear.</w:t>
      </w:r>
    </w:p>
    <w:p w14:paraId="2BE7A2AE" w14:textId="77777777" w:rsidR="0074203D" w:rsidRDefault="0074203D" w:rsidP="00E5114A">
      <w:pPr>
        <w:spacing w:line="360" w:lineRule="auto"/>
        <w:jc w:val="both"/>
        <w:rPr>
          <w:lang w:val="en-GB"/>
        </w:rPr>
      </w:pPr>
    </w:p>
    <w:p w14:paraId="25B31E11" w14:textId="77777777" w:rsidR="0015712E" w:rsidRDefault="0015712E" w:rsidP="00E5114A">
      <w:pPr>
        <w:jc w:val="both"/>
        <w:rPr>
          <w:rFonts w:asciiTheme="majorHAnsi" w:eastAsiaTheme="majorEastAsia" w:hAnsiTheme="majorHAnsi" w:cstheme="majorBidi"/>
          <w:color w:val="2F5496" w:themeColor="accent1" w:themeShade="BF"/>
          <w:sz w:val="32"/>
          <w:szCs w:val="32"/>
          <w:lang w:val="en-GB"/>
        </w:rPr>
      </w:pPr>
      <w:r w:rsidRPr="00B07F00">
        <w:rPr>
          <w:noProof/>
        </w:rPr>
        <mc:AlternateContent>
          <mc:Choice Requires="wpg">
            <w:drawing>
              <wp:inline distT="0" distB="0" distL="0" distR="0" wp14:anchorId="4078C7E0" wp14:editId="7498ABDF">
                <wp:extent cx="6469380" cy="1403956"/>
                <wp:effectExtent l="0" t="0" r="0" b="0"/>
                <wp:docPr id="115" name="Group 1"/>
                <wp:cNvGraphicFramePr/>
                <a:graphic xmlns:a="http://schemas.openxmlformats.org/drawingml/2006/main">
                  <a:graphicData uri="http://schemas.microsoft.com/office/word/2010/wordprocessingGroup">
                    <wpg:wgp>
                      <wpg:cNvGrpSpPr/>
                      <wpg:grpSpPr>
                        <a:xfrm>
                          <a:off x="0" y="0"/>
                          <a:ext cx="6469380" cy="1403956"/>
                          <a:chOff x="0" y="0"/>
                          <a:chExt cx="7626096" cy="1943356"/>
                        </a:xfrm>
                      </wpg:grpSpPr>
                      <pic:pic xmlns:pic="http://schemas.openxmlformats.org/drawingml/2006/picture">
                        <pic:nvPicPr>
                          <pic:cNvPr id="119" name="Picture 119"/>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7626096" cy="1517904"/>
                          </a:xfrm>
                          <a:prstGeom prst="rect">
                            <a:avLst/>
                          </a:prstGeom>
                        </pic:spPr>
                      </pic:pic>
                      <wps:wsp>
                        <wps:cNvPr id="120" name="Text Box 120"/>
                        <wps:cNvSpPr txBox="1"/>
                        <wps:spPr>
                          <a:xfrm>
                            <a:off x="0" y="1517870"/>
                            <a:ext cx="6961417" cy="425486"/>
                          </a:xfrm>
                          <a:prstGeom prst="rect">
                            <a:avLst/>
                          </a:prstGeom>
                          <a:noFill/>
                        </wps:spPr>
                        <wps:txbx>
                          <w:txbxContent>
                            <w:p w14:paraId="2FF76C14" w14:textId="77777777"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 xml:space="preserve">Fig4.1. Schematic of Las17 and constructs referenced in chapter 4. </w:t>
                              </w:r>
                            </w:p>
                          </w:txbxContent>
                        </wps:txbx>
                        <wps:bodyPr wrap="square" rtlCol="0">
                          <a:noAutofit/>
                        </wps:bodyPr>
                      </wps:wsp>
                    </wpg:wgp>
                  </a:graphicData>
                </a:graphic>
              </wp:inline>
            </w:drawing>
          </mc:Choice>
          <mc:Fallback>
            <w:pict>
              <v:group w14:anchorId="4078C7E0" id="_x0000_s1165" style="width:509.4pt;height:110.55pt;mso-position-horizontal-relative:char;mso-position-vertical-relative:line" coordsize="7626096,194335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">
                <v:shape id="Picture 119" o:spid="_x0000_s1166" type="#_x0000_t75" style="position:absolute;width:7626096;height:15179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gH&#10;pyTEAAAA3AAAAA8AAABkcnMvZG93bnJldi54bWxET01rwkAQvQv+h2UKvYhu7EE0dZUaKBSKVKOl&#10;PQ7ZMRvMzobs1sR/3xUEb/N4n7Nc97YWF2p95VjBdJKAIC6crrhUcDy8j+cgfEDWWDsmBVfysF4N&#10;B0tMtet4T5c8lCKGsE9RgQmhSaX0hSGLfuIa4sidXGsxRNiWUrfYxXBby5ckmUmLFccGgw1lhopz&#10;/mcVjL6uv1n9Gb53P1mXb7tsn5hio9TzU//2CiJQHx7iu/tDx/nTBdyeiRfI1T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gHpyTEAAAA3AAAAA8AAAAAAAAAAAAAAAAAnAIA&#10;AGRycy9kb3ducmV2LnhtbFBLBQYAAAAABAAEAPcAAACNAwAAAAA=&#10;">
                  <v:imagedata r:id="rId60" o:title=""/>
                  <v:path arrowok="t"/>
                </v:shape>
                <v:shape id="Text Box 120" o:spid="_x0000_s1167" type="#_x0000_t202" style="position:absolute;top:1517870;width:6961417;height:4254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5UOAxAAA&#10;ANwAAAAPAAAAZHJzL2Rvd25yZXYueG1sRI9Ba8JAEIXvQv/DMoXedLdSpY2uUloETxa1FbwN2TEJ&#10;ZmdDdjXx33cOgrcZ3pv3vpkve1+rK7WxCmzhdWRAEefBVVxY+N2vhu+gYkJ2WAcmCzeKsFw8DeaY&#10;udDxlq67VCgJ4ZihhTKlJtM65iV5jKPQEIt2Cq3HJGtbaNdiJ+G+1mNjptpjxdJQYkNfJeXn3cVb&#10;+Nucjoc381N8+0nThd5o9h/a2pfn/nMGKlGfHub79doJ/ljw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VDgMQAAADcAAAADwAAAAAAAAAAAAAAAACXAgAAZHJzL2Rv&#10;d25yZXYueG1sUEsFBgAAAAAEAAQA9QAAAIgDAAAAAA==&#10;" filled="f" stroked="f">
                  <v:textbox>
                    <w:txbxContent>
                      <w:p w14:paraId="2FF76C14" w14:textId="77777777"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 xml:space="preserve">Fig4.1. Schematic of Las17 and constructs referenced in chapter 4. </w:t>
                        </w:r>
                      </w:p>
                    </w:txbxContent>
                  </v:textbox>
                </v:shape>
                <w10:anchorlock/>
              </v:group>
            </w:pict>
          </mc:Fallback>
        </mc:AlternateContent>
      </w:r>
      <w:r w:rsidRPr="00B07F00">
        <w:rPr>
          <w:lang w:val="en-GB"/>
        </w:rPr>
        <w:t xml:space="preserve"> </w:t>
      </w:r>
      <w:r>
        <w:rPr>
          <w:lang w:val="en-GB"/>
        </w:rPr>
        <w:br w:type="page"/>
      </w:r>
    </w:p>
    <w:p w14:paraId="63954711" w14:textId="77777777" w:rsidR="0015712E" w:rsidRDefault="0015712E" w:rsidP="00E5114A">
      <w:pPr>
        <w:pStyle w:val="Heading2"/>
        <w:jc w:val="both"/>
      </w:pPr>
      <w:bookmarkStart w:id="187" w:name="_Toc494222729"/>
      <w:r>
        <w:lastRenderedPageBreak/>
        <w:t>4.2 Results</w:t>
      </w:r>
      <w:bookmarkEnd w:id="187"/>
    </w:p>
    <w:p w14:paraId="70D44FA8" w14:textId="77777777" w:rsidR="0015712E" w:rsidRPr="00661747" w:rsidRDefault="0015712E" w:rsidP="00E5114A">
      <w:pPr>
        <w:jc w:val="both"/>
      </w:pPr>
    </w:p>
    <w:p w14:paraId="1C00E33C" w14:textId="77777777" w:rsidR="0015712E" w:rsidRDefault="0015712E" w:rsidP="00E5114A">
      <w:pPr>
        <w:pStyle w:val="Heading3"/>
        <w:jc w:val="both"/>
      </w:pPr>
      <w:bookmarkStart w:id="188" w:name="_Toc494222730"/>
      <w:r>
        <w:t>4.2.1 Contribution of the polyproline region to Arp2/3 activation</w:t>
      </w:r>
      <w:bookmarkEnd w:id="188"/>
    </w:p>
    <w:p w14:paraId="691A2A5E" w14:textId="77777777" w:rsidR="0015712E" w:rsidRPr="00661747" w:rsidRDefault="0015712E" w:rsidP="00E5114A">
      <w:pPr>
        <w:jc w:val="both"/>
      </w:pPr>
    </w:p>
    <w:p w14:paraId="2BD8537B" w14:textId="14866130" w:rsidR="0015712E" w:rsidRDefault="0015712E" w:rsidP="00E5114A">
      <w:pPr>
        <w:spacing w:line="360" w:lineRule="auto"/>
        <w:jc w:val="both"/>
        <w:rPr>
          <w:lang w:val="en-GB"/>
        </w:rPr>
      </w:pPr>
      <w:r>
        <w:rPr>
          <w:lang w:val="en-GB"/>
        </w:rPr>
        <w:t xml:space="preserve">To investigate whether polyproline region of Las17 can contribute to the activation of the Arp2/3 complex, the PPWCA fragment used in </w:t>
      </w:r>
      <w:r w:rsidRPr="0074203D">
        <w:rPr>
          <w:lang w:val="en-GB"/>
        </w:rPr>
        <w:t xml:space="preserve">chapter </w:t>
      </w:r>
      <w:r w:rsidR="0074203D" w:rsidRPr="0074203D">
        <w:rPr>
          <w:lang w:val="en-GB"/>
        </w:rPr>
        <w:t>3</w:t>
      </w:r>
      <w:r w:rsidR="0074203D">
        <w:rPr>
          <w:b/>
          <w:lang w:val="en-GB"/>
        </w:rPr>
        <w:t xml:space="preserve"> </w:t>
      </w:r>
      <w:r>
        <w:rPr>
          <w:lang w:val="en-GB"/>
        </w:rPr>
        <w:t>was tested in a pyrene assay with the Arp2/3 complex. Additionally, the WCA domain and the polyproline region alone were tested for comparison.</w:t>
      </w:r>
    </w:p>
    <w:p w14:paraId="1EA77CD7" w14:textId="77777777" w:rsidR="00D6402F" w:rsidRDefault="00D6402F" w:rsidP="00E5114A">
      <w:pPr>
        <w:spacing w:line="360" w:lineRule="auto"/>
        <w:jc w:val="both"/>
        <w:rPr>
          <w:lang w:val="en-GB"/>
        </w:rPr>
      </w:pPr>
    </w:p>
    <w:p w14:paraId="25076EC6" w14:textId="76FCD782" w:rsidR="0015712E" w:rsidRDefault="00E33983" w:rsidP="00E5114A">
      <w:pPr>
        <w:spacing w:line="360" w:lineRule="auto"/>
        <w:jc w:val="both"/>
        <w:rPr>
          <w:lang w:val="en-GB"/>
        </w:rPr>
      </w:pPr>
      <w:r>
        <w:rPr>
          <w:noProof/>
        </w:rPr>
        <w:drawing>
          <wp:inline distT="0" distB="0" distL="0" distR="0" wp14:anchorId="5CE490CF" wp14:editId="69789C8A">
            <wp:extent cx="5309870" cy="2998470"/>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 name="4.2.png"/>
                    <pic:cNvPicPr/>
                  </pic:nvPicPr>
                  <pic:blipFill>
                    <a:blip r:embed="rId61">
                      <a:extLst>
                        <a:ext uri="{28A0092B-C50C-407E-A947-70E740481C1C}">
                          <a14:useLocalDpi xmlns:a14="http://schemas.microsoft.com/office/drawing/2010/main" val="0"/>
                        </a:ext>
                      </a:extLst>
                    </a:blip>
                    <a:stretch>
                      <a:fillRect/>
                    </a:stretch>
                  </pic:blipFill>
                  <pic:spPr>
                    <a:xfrm>
                      <a:off x="0" y="0"/>
                      <a:ext cx="5309870" cy="2998470"/>
                    </a:xfrm>
                    <a:prstGeom prst="rect">
                      <a:avLst/>
                    </a:prstGeom>
                  </pic:spPr>
                </pic:pic>
              </a:graphicData>
            </a:graphic>
          </wp:inline>
        </w:drawing>
      </w:r>
    </w:p>
    <w:p w14:paraId="29317AA6" w14:textId="3EC9D4BF" w:rsidR="0015712E" w:rsidRDefault="00927AF0" w:rsidP="00E5114A">
      <w:pPr>
        <w:spacing w:line="360" w:lineRule="auto"/>
        <w:jc w:val="both"/>
        <w:rPr>
          <w:lang w:val="en-GB"/>
        </w:rPr>
      </w:pPr>
      <w:r>
        <w:rPr>
          <w:noProof/>
        </w:rPr>
        <mc:AlternateContent>
          <mc:Choice Requires="wps">
            <w:drawing>
              <wp:inline distT="0" distB="0" distL="0" distR="0" wp14:anchorId="5FF37F2C" wp14:editId="2EDCA015">
                <wp:extent cx="5271135" cy="1021715"/>
                <wp:effectExtent l="0" t="0" r="0" b="0"/>
                <wp:docPr id="122" name="Text Box 122"/>
                <wp:cNvGraphicFramePr/>
                <a:graphic xmlns:a="http://schemas.openxmlformats.org/drawingml/2006/main">
                  <a:graphicData uri="http://schemas.microsoft.com/office/word/2010/wordprocessingShape">
                    <wps:wsp>
                      <wps:cNvSpPr txBox="1"/>
                      <wps:spPr>
                        <a:xfrm>
                          <a:off x="0" y="0"/>
                          <a:ext cx="5271135" cy="1021715"/>
                        </a:xfrm>
                        <a:prstGeom prst="rect">
                          <a:avLst/>
                        </a:prstGeom>
                        <a:noFill/>
                      </wps:spPr>
                      <wps:txbx>
                        <w:txbxContent>
                          <w:p w14:paraId="3870CD67" w14:textId="7277F8E0" w:rsidR="00F410B7" w:rsidRDefault="00F410B7" w:rsidP="00E33983">
                            <w:pPr>
                              <w:pStyle w:val="NormalWeb"/>
                              <w:spacing w:before="0" w:beforeAutospacing="0" w:after="0" w:afterAutospacing="0"/>
                            </w:pPr>
                            <w:r>
                              <w:rPr>
                                <w:rFonts w:asciiTheme="minorHAnsi" w:hAnsi="Calibri" w:cstheme="minorBidi"/>
                                <w:color w:val="000000" w:themeColor="text1"/>
                                <w:kern w:val="24"/>
                                <w:sz w:val="20"/>
                                <w:szCs w:val="20"/>
                              </w:rPr>
                              <w:t xml:space="preserve">Fig 4.2. The polyproline region of Las17 promotes activation of the Arp2/3 complex in the presence of the WCA domain (A) 3 µM actin induced to polymerise alone (black) or in the presence of 5 nM Arp2/3 (grey) with 0.3 µM truncations of Las17: PPWCA aa300-633 (orange) PP aa300-536 (yellow) WCA aa536-633 (green) Representative trace of n=&gt;3 repeats. (B) Fold decrease in the lag phase before polymerisation can be observed. </w:t>
                            </w:r>
                          </w:p>
                          <w:p w14:paraId="2D84F279" w14:textId="531A47D4" w:rsidR="00F410B7" w:rsidRDefault="00F410B7" w:rsidP="0015712E">
                            <w:pPr>
                              <w:pStyle w:val="NormalWeb"/>
                              <w:spacing w:before="0" w:beforeAutospacing="0" w:after="0" w:afterAutospacing="0"/>
                            </w:pPr>
                          </w:p>
                        </w:txbxContent>
                      </wps:txbx>
                      <wps:bodyPr wrap="square" rtlCol="0">
                        <a:spAutoFit/>
                      </wps:bodyPr>
                    </wps:wsp>
                  </a:graphicData>
                </a:graphic>
              </wp:inline>
            </w:drawing>
          </mc:Choice>
          <mc:Fallback>
            <w:pict>
              <v:shape w14:anchorId="5FF37F2C" id="Text Box 122" o:spid="_x0000_s1168" type="#_x0000_t202" style="width:415.05pt;height:80.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" filled="f" stroked="f">
                <v:textbox style="mso-fit-shape-to-text:t">
                  <w:txbxContent>
                    <w:p w14:paraId="3870CD67" w14:textId="7277F8E0" w:rsidR="00F410B7" w:rsidRDefault="00F410B7" w:rsidP="00E33983">
                      <w:pPr>
                        <w:pStyle w:val="NormalWeb"/>
                        <w:spacing w:before="0" w:beforeAutospacing="0" w:after="0" w:afterAutospacing="0"/>
                      </w:pPr>
                      <w:r>
                        <w:rPr>
                          <w:rFonts w:asciiTheme="minorHAnsi" w:hAnsi="Calibri" w:cstheme="minorBidi"/>
                          <w:color w:val="000000" w:themeColor="text1"/>
                          <w:kern w:val="24"/>
                          <w:sz w:val="20"/>
                          <w:szCs w:val="20"/>
                        </w:rPr>
                        <w:t xml:space="preserve">Fig 4.2. The polyproline region of Las17 promotes activation of the Arp2/3 complex in the presence of the WCA domain (A) 3 µM actin induced to polymerise alone (black) or in the presence of 5 nM Arp2/3 (grey) with 0.3 µM truncations of Las17: PPWCA aa300-633 (orange) PP aa300-536 (yellow) WCA aa536-633 (green) Representative trace of n=&gt;3 repeats. (B) Fold decrease in the lag phase before polymerisation can be observed. </w:t>
                      </w:r>
                    </w:p>
                    <w:p w14:paraId="2D84F279" w14:textId="531A47D4" w:rsidR="00F410B7" w:rsidRDefault="00F410B7" w:rsidP="0015712E">
                      <w:pPr>
                        <w:pStyle w:val="NormalWeb"/>
                        <w:spacing w:before="0" w:beforeAutospacing="0" w:after="0" w:afterAutospacing="0"/>
                      </w:pPr>
                    </w:p>
                  </w:txbxContent>
                </v:textbox>
                <w10:anchorlock/>
              </v:shape>
            </w:pict>
          </mc:Fallback>
        </mc:AlternateContent>
      </w:r>
    </w:p>
    <w:p w14:paraId="6A3AE82D" w14:textId="77777777" w:rsidR="0015712E" w:rsidRDefault="0015712E" w:rsidP="00E5114A">
      <w:pPr>
        <w:spacing w:line="360" w:lineRule="auto"/>
        <w:jc w:val="both"/>
        <w:rPr>
          <w:lang w:val="en-GB"/>
        </w:rPr>
      </w:pPr>
    </w:p>
    <w:p w14:paraId="70E9F730" w14:textId="77777777" w:rsidR="0015712E" w:rsidRDefault="0015712E" w:rsidP="00E5114A">
      <w:pPr>
        <w:spacing w:line="360" w:lineRule="auto"/>
        <w:jc w:val="both"/>
        <w:rPr>
          <w:lang w:val="en-GB"/>
        </w:rPr>
      </w:pPr>
      <w:r>
        <w:rPr>
          <w:lang w:val="en-GB"/>
        </w:rPr>
        <w:t>Actin alone (black) and actin with just the Arp2/3 complex (grey) polymerised slowly. The WCA domain alone did activate the complex but only after a lag period similar to actin polymerising alone. As expected the polyproline fragment (yellow) was unable to activate the Arp2/3 complex but did reduce the lag phase. In contrast, the PPWCA of Las17 (orange) led to the immediate and rapid accumulation of F-actin indicating that the Arp2/3 complex was potently activated. The polyproline region of Las17 therefore contributes to the NPF activity of the WCA domain of Las17.</w:t>
      </w:r>
    </w:p>
    <w:p w14:paraId="5ABCDB68" w14:textId="77777777" w:rsidR="0015712E" w:rsidRDefault="0015712E" w:rsidP="00E5114A">
      <w:pPr>
        <w:spacing w:line="360" w:lineRule="auto"/>
        <w:jc w:val="both"/>
      </w:pPr>
    </w:p>
    <w:p w14:paraId="1A39FF13" w14:textId="77777777" w:rsidR="0015712E" w:rsidRDefault="0015712E" w:rsidP="00E5114A">
      <w:pPr>
        <w:pStyle w:val="Heading3"/>
        <w:jc w:val="both"/>
        <w:rPr>
          <w:lang w:val="en-GB"/>
        </w:rPr>
      </w:pPr>
      <w:bookmarkStart w:id="189" w:name="_Toc494222731"/>
      <w:r>
        <w:rPr>
          <w:lang w:val="en-GB"/>
        </w:rPr>
        <w:lastRenderedPageBreak/>
        <w:t>4.2.2 Effect of N-terminal of Las17 on the Activation of the Arp2/3 Complex</w:t>
      </w:r>
      <w:bookmarkEnd w:id="189"/>
    </w:p>
    <w:p w14:paraId="3DFB2AA8" w14:textId="77777777" w:rsidR="0015712E" w:rsidRPr="00661747" w:rsidRDefault="0015712E" w:rsidP="00E5114A">
      <w:pPr>
        <w:jc w:val="both"/>
        <w:rPr>
          <w:lang w:val="en-GB"/>
        </w:rPr>
      </w:pPr>
    </w:p>
    <w:p w14:paraId="67A0560E" w14:textId="4BEE8861" w:rsidR="0015712E" w:rsidRDefault="0015712E" w:rsidP="00E5114A">
      <w:pPr>
        <w:spacing w:line="360" w:lineRule="auto"/>
        <w:jc w:val="both"/>
        <w:rPr>
          <w:lang w:val="en-GB"/>
        </w:rPr>
      </w:pPr>
      <w:r>
        <w:rPr>
          <w:lang w:val="en-GB"/>
        </w:rPr>
        <w:t xml:space="preserve">To investigate whether regions N-terminal to the PPWCA fragment contribute to the NPF activity of Las17, the full-length protein as well as the extended PP fragment (180-633) used in </w:t>
      </w:r>
      <w:r w:rsidR="00B47680">
        <w:rPr>
          <w:lang w:val="en-GB"/>
        </w:rPr>
        <w:t>fig</w:t>
      </w:r>
      <w:r w:rsidR="00F43433">
        <w:rPr>
          <w:lang w:val="en-GB"/>
        </w:rPr>
        <w:t xml:space="preserve"> </w:t>
      </w:r>
      <w:r w:rsidR="00B47680">
        <w:rPr>
          <w:lang w:val="en-GB"/>
        </w:rPr>
        <w:t>3.3/3.4</w:t>
      </w:r>
      <w:r>
        <w:rPr>
          <w:b/>
          <w:lang w:val="en-GB"/>
        </w:rPr>
        <w:t xml:space="preserve"> </w:t>
      </w:r>
      <w:r>
        <w:rPr>
          <w:lang w:val="en-GB"/>
        </w:rPr>
        <w:t>were tested in a pyrene assay in the presence of the Arp2/3 complex.</w:t>
      </w:r>
    </w:p>
    <w:p w14:paraId="7F939C9C" w14:textId="77777777" w:rsidR="00945E9D" w:rsidRPr="00F1008D" w:rsidRDefault="00945E9D" w:rsidP="00E5114A">
      <w:pPr>
        <w:spacing w:line="360" w:lineRule="auto"/>
        <w:jc w:val="both"/>
        <w:rPr>
          <w:lang w:val="en-GB"/>
        </w:rPr>
      </w:pPr>
    </w:p>
    <w:p w14:paraId="0D124DED" w14:textId="3BA39C05" w:rsidR="0015712E" w:rsidRDefault="006E6855" w:rsidP="00E5114A">
      <w:pPr>
        <w:spacing w:line="360" w:lineRule="auto"/>
        <w:jc w:val="both"/>
        <w:rPr>
          <w:lang w:val="en-GB"/>
        </w:rPr>
      </w:pPr>
      <w:r>
        <w:rPr>
          <w:noProof/>
        </w:rPr>
        <w:drawing>
          <wp:inline distT="0" distB="0" distL="0" distR="0" wp14:anchorId="0EA54176" wp14:editId="6A1C8822">
            <wp:extent cx="5309870" cy="2232025"/>
            <wp:effectExtent l="0" t="0" r="0" b="3175"/>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4.3.png"/>
                    <pic:cNvPicPr/>
                  </pic:nvPicPr>
                  <pic:blipFill>
                    <a:blip r:embed="rId62">
                      <a:extLst>
                        <a:ext uri="{28A0092B-C50C-407E-A947-70E740481C1C}">
                          <a14:useLocalDpi xmlns:a14="http://schemas.microsoft.com/office/drawing/2010/main" val="0"/>
                        </a:ext>
                      </a:extLst>
                    </a:blip>
                    <a:stretch>
                      <a:fillRect/>
                    </a:stretch>
                  </pic:blipFill>
                  <pic:spPr>
                    <a:xfrm>
                      <a:off x="0" y="0"/>
                      <a:ext cx="5309870" cy="2232025"/>
                    </a:xfrm>
                    <a:prstGeom prst="rect">
                      <a:avLst/>
                    </a:prstGeom>
                  </pic:spPr>
                </pic:pic>
              </a:graphicData>
            </a:graphic>
          </wp:inline>
        </w:drawing>
      </w:r>
    </w:p>
    <w:p w14:paraId="5D8103A4" w14:textId="2E322110" w:rsidR="0015712E" w:rsidRDefault="006E6855" w:rsidP="00E5114A">
      <w:pPr>
        <w:spacing w:line="360" w:lineRule="auto"/>
        <w:jc w:val="both"/>
        <w:rPr>
          <w:lang w:val="en-GB"/>
        </w:rPr>
      </w:pPr>
      <w:r>
        <w:rPr>
          <w:noProof/>
        </w:rPr>
        <mc:AlternateContent>
          <mc:Choice Requires="wps">
            <w:drawing>
              <wp:inline distT="0" distB="0" distL="0" distR="0" wp14:anchorId="08632A51" wp14:editId="0B4EDE4B">
                <wp:extent cx="5532824" cy="553998"/>
                <wp:effectExtent l="0" t="0" r="0" b="0"/>
                <wp:docPr id="126" name="Text Box 126"/>
                <wp:cNvGraphicFramePr/>
                <a:graphic xmlns:a="http://schemas.openxmlformats.org/drawingml/2006/main">
                  <a:graphicData uri="http://schemas.microsoft.com/office/word/2010/wordprocessingShape">
                    <wps:wsp>
                      <wps:cNvSpPr txBox="1"/>
                      <wps:spPr>
                        <a:xfrm>
                          <a:off x="0" y="0"/>
                          <a:ext cx="5532824" cy="553998"/>
                        </a:xfrm>
                        <a:prstGeom prst="rect">
                          <a:avLst/>
                        </a:prstGeom>
                        <a:noFill/>
                      </wps:spPr>
                      <wps:txbx>
                        <w:txbxContent>
                          <w:p w14:paraId="3854F46F" w14:textId="352652C9" w:rsidR="00F410B7" w:rsidRDefault="00F410B7" w:rsidP="001E00C8">
                            <w:pPr>
                              <w:pStyle w:val="NormalWeb"/>
                              <w:spacing w:before="0" w:beforeAutospacing="0" w:after="0" w:afterAutospacing="0"/>
                            </w:pPr>
                            <w:r>
                              <w:rPr>
                                <w:rFonts w:asciiTheme="minorHAnsi" w:hAnsi="Calibri" w:cstheme="minorBidi"/>
                                <w:color w:val="000000" w:themeColor="text1"/>
                                <w:kern w:val="24"/>
                                <w:sz w:val="20"/>
                                <w:szCs w:val="20"/>
                              </w:rPr>
                              <w:t xml:space="preserve">Fig 4.3. Residues aa180-300 inhibit the NPF activity of Las17 (A) 3 µM actin induced to polymerise alone (black) or in the presence of with 5 nM Arp2/3 (grey) with 0.3 µM truncations of Las17: PPWCA aa300-633 (orange), the full-length protein (blue) or aa180-633 (red). Representative trace of n=3 repeats. (B) Fold decrease in the lag phase before polymerisation can be observed. </w:t>
                            </w:r>
                          </w:p>
                          <w:p w14:paraId="7BF7CB9D" w14:textId="79CC93F4" w:rsidR="00F410B7" w:rsidRDefault="00F410B7" w:rsidP="0015712E">
                            <w:pPr>
                              <w:pStyle w:val="NormalWeb"/>
                              <w:spacing w:before="0" w:beforeAutospacing="0" w:after="0" w:afterAutospacing="0"/>
                            </w:pPr>
                          </w:p>
                        </w:txbxContent>
                      </wps:txbx>
                      <wps:bodyPr wrap="square" rtlCol="0">
                        <a:spAutoFit/>
                      </wps:bodyPr>
                    </wps:wsp>
                  </a:graphicData>
                </a:graphic>
              </wp:inline>
            </w:drawing>
          </mc:Choice>
          <mc:Fallback>
            <w:pict>
              <v:shape w14:anchorId="08632A51" id="Text Box 126" o:spid="_x0000_s1169" type="#_x0000_t202" style="width:435.65pt;height:43.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" filled="f" stroked="f">
                <v:textbox style="mso-fit-shape-to-text:t">
                  <w:txbxContent>
                    <w:p w14:paraId="3854F46F" w14:textId="352652C9" w:rsidR="00F410B7" w:rsidRDefault="00F410B7" w:rsidP="001E00C8">
                      <w:pPr>
                        <w:pStyle w:val="NormalWeb"/>
                        <w:spacing w:before="0" w:beforeAutospacing="0" w:after="0" w:afterAutospacing="0"/>
                      </w:pPr>
                      <w:r>
                        <w:rPr>
                          <w:rFonts w:asciiTheme="minorHAnsi" w:hAnsi="Calibri" w:cstheme="minorBidi"/>
                          <w:color w:val="000000" w:themeColor="text1"/>
                          <w:kern w:val="24"/>
                          <w:sz w:val="20"/>
                          <w:szCs w:val="20"/>
                        </w:rPr>
                        <w:t xml:space="preserve">Fig 4.3. Residues aa180-300 inhibit the NPF activity of Las17 (A) 3 µM actin induced to polymerise alone (black) or in the presence of with 5 nM Arp2/3 (grey) with 0.3 µM truncations of Las17: PPWCA aa300-633 (orange), the full-length protein (blue) or aa180-633 (red). Representative trace of n=3 repeats. (B) Fold decrease in the lag phase before polymerisation can be observed. </w:t>
                      </w:r>
                    </w:p>
                    <w:p w14:paraId="7BF7CB9D" w14:textId="79CC93F4" w:rsidR="00F410B7" w:rsidRDefault="00F410B7" w:rsidP="0015712E">
                      <w:pPr>
                        <w:pStyle w:val="NormalWeb"/>
                        <w:spacing w:before="0" w:beforeAutospacing="0" w:after="0" w:afterAutospacing="0"/>
                      </w:pPr>
                    </w:p>
                  </w:txbxContent>
                </v:textbox>
                <w10:anchorlock/>
              </v:shape>
            </w:pict>
          </mc:Fallback>
        </mc:AlternateContent>
      </w:r>
    </w:p>
    <w:p w14:paraId="397596B3" w14:textId="77777777" w:rsidR="0015712E" w:rsidRDefault="0015712E" w:rsidP="00E5114A">
      <w:pPr>
        <w:spacing w:line="360" w:lineRule="auto"/>
        <w:jc w:val="both"/>
        <w:rPr>
          <w:lang w:val="en-GB"/>
        </w:rPr>
      </w:pPr>
      <w:r>
        <w:rPr>
          <w:lang w:val="en-GB"/>
        </w:rPr>
        <w:t xml:space="preserve">Actin polymerising alone (black) or in the presence of just the Arp2/3 complex (grey) polymerised slowly. The presence of the PPWCA of Las17 (orange) led to rapid polymerisation indicating that the Arp2/3 complex had been potently activated. Both full length Las17 (blue) and the 180-633 fragment (red) reduced the time before polymerisation was observed and led to rapid actin polymerisation. However, neither protein activated the complex to the same extent as the PPWCA. This suggests that the Arp2/3-dependent activity of Las17 is inhibited by an N-terminal portion of the protein within the region aa180-300. </w:t>
      </w:r>
    </w:p>
    <w:p w14:paraId="6F232EFC" w14:textId="77777777" w:rsidR="0015712E" w:rsidRPr="00527975" w:rsidRDefault="0015712E" w:rsidP="00E5114A">
      <w:pPr>
        <w:spacing w:line="360" w:lineRule="auto"/>
        <w:jc w:val="both"/>
        <w:rPr>
          <w:lang w:val="en-GB"/>
        </w:rPr>
      </w:pPr>
    </w:p>
    <w:p w14:paraId="33CE7135" w14:textId="77777777" w:rsidR="0015712E" w:rsidRDefault="0015712E" w:rsidP="00E5114A">
      <w:pPr>
        <w:pStyle w:val="Heading3"/>
        <w:jc w:val="both"/>
      </w:pPr>
      <w:bookmarkStart w:id="190" w:name="_Toc494222732"/>
      <w:r>
        <w:t>4.2.3 What is the effect of increasing numbers of proline tracts on the Arp2/3 dependent activity of Las17?</w:t>
      </w:r>
      <w:bookmarkEnd w:id="190"/>
    </w:p>
    <w:p w14:paraId="11D9DB3E" w14:textId="77777777" w:rsidR="0015712E" w:rsidRPr="00661747" w:rsidRDefault="0015712E" w:rsidP="00E5114A">
      <w:pPr>
        <w:jc w:val="both"/>
      </w:pPr>
    </w:p>
    <w:p w14:paraId="6DBC9CF5" w14:textId="68D326CE" w:rsidR="0015712E" w:rsidRPr="000417AA" w:rsidRDefault="0015712E" w:rsidP="00E5114A">
      <w:pPr>
        <w:spacing w:line="360" w:lineRule="auto"/>
        <w:jc w:val="both"/>
        <w:rPr>
          <w:rFonts w:cs="Helvetica Neue"/>
          <w:bCs/>
        </w:rPr>
      </w:pPr>
      <w:r>
        <w:rPr>
          <w:rFonts w:cs="Helvetica Neue"/>
          <w:bCs/>
        </w:rPr>
        <w:t xml:space="preserve">To investigate the contribution of the polyproline region to the NPF activity of Las17 further, the truncated fragment used in </w:t>
      </w:r>
      <w:r w:rsidRPr="00B47680">
        <w:rPr>
          <w:rFonts w:cs="Helvetica Neue"/>
          <w:bCs/>
        </w:rPr>
        <w:t>fig</w:t>
      </w:r>
      <w:r w:rsidR="00945E9D">
        <w:rPr>
          <w:rFonts w:cs="Helvetica Neue"/>
          <w:bCs/>
        </w:rPr>
        <w:t xml:space="preserve"> </w:t>
      </w:r>
      <w:r w:rsidRPr="00B47680">
        <w:rPr>
          <w:rFonts w:cs="Helvetica Neue"/>
          <w:bCs/>
        </w:rPr>
        <w:t>3.5</w:t>
      </w:r>
      <w:r>
        <w:rPr>
          <w:rFonts w:cs="Helvetica Neue"/>
          <w:bCs/>
        </w:rPr>
        <w:t xml:space="preserve"> which contained all four of the C-</w:t>
      </w:r>
      <w:r>
        <w:rPr>
          <w:rFonts w:cs="Helvetica Neue"/>
          <w:bCs/>
        </w:rPr>
        <w:lastRenderedPageBreak/>
        <w:t xml:space="preserve">terminal proline tracts, aa414-633, </w:t>
      </w:r>
      <w:r w:rsidRPr="00736021">
        <w:t>w</w:t>
      </w:r>
      <w:r>
        <w:t>as tested in a pyrene polymerisation assay in the presence of the Arp2/3 complex.</w:t>
      </w:r>
    </w:p>
    <w:p w14:paraId="77DE4F1F" w14:textId="77777777" w:rsidR="0015712E" w:rsidRDefault="0015712E" w:rsidP="00E5114A">
      <w:pPr>
        <w:spacing w:line="360" w:lineRule="auto"/>
        <w:jc w:val="both"/>
      </w:pPr>
    </w:p>
    <w:p w14:paraId="268E5CA9" w14:textId="3CC4D864" w:rsidR="0015712E" w:rsidRDefault="00956D5F" w:rsidP="00E5114A">
      <w:pPr>
        <w:spacing w:line="360" w:lineRule="auto"/>
        <w:jc w:val="both"/>
      </w:pPr>
      <w:r>
        <w:rPr>
          <w:noProof/>
        </w:rPr>
        <w:drawing>
          <wp:inline distT="0" distB="0" distL="0" distR="0" wp14:anchorId="66AE57E8" wp14:editId="22D814CD">
            <wp:extent cx="5309870" cy="2616200"/>
            <wp:effectExtent l="0" t="0" r="0" b="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 name="4.4.png"/>
                    <pic:cNvPicPr/>
                  </pic:nvPicPr>
                  <pic:blipFill>
                    <a:blip r:embed="rId63">
                      <a:extLst>
                        <a:ext uri="{28A0092B-C50C-407E-A947-70E740481C1C}">
                          <a14:useLocalDpi xmlns:a14="http://schemas.microsoft.com/office/drawing/2010/main" val="0"/>
                        </a:ext>
                      </a:extLst>
                    </a:blip>
                    <a:stretch>
                      <a:fillRect/>
                    </a:stretch>
                  </pic:blipFill>
                  <pic:spPr>
                    <a:xfrm>
                      <a:off x="0" y="0"/>
                      <a:ext cx="5309870" cy="2616200"/>
                    </a:xfrm>
                    <a:prstGeom prst="rect">
                      <a:avLst/>
                    </a:prstGeom>
                  </pic:spPr>
                </pic:pic>
              </a:graphicData>
            </a:graphic>
          </wp:inline>
        </w:drawing>
      </w:r>
    </w:p>
    <w:p w14:paraId="3E8597BC" w14:textId="3694E0EB" w:rsidR="0015712E" w:rsidRDefault="000529FF" w:rsidP="00E5114A">
      <w:pPr>
        <w:spacing w:line="360" w:lineRule="auto"/>
        <w:jc w:val="both"/>
        <w:rPr>
          <w:rFonts w:cs="Helvetica Neue"/>
          <w:bCs/>
        </w:rPr>
      </w:pPr>
      <w:r>
        <w:rPr>
          <w:rFonts w:cs="Helvetica Neue"/>
          <w:bCs/>
          <w:noProof/>
        </w:rPr>
        <mc:AlternateContent>
          <mc:Choice Requires="wps">
            <w:drawing>
              <wp:inline distT="0" distB="0" distL="0" distR="0" wp14:anchorId="0885599D" wp14:editId="09D5F1F0">
                <wp:extent cx="5525135" cy="711835"/>
                <wp:effectExtent l="0" t="0" r="0" b="0"/>
                <wp:docPr id="128" name="Text Box 128"/>
                <wp:cNvGraphicFramePr/>
                <a:graphic xmlns:a="http://schemas.openxmlformats.org/drawingml/2006/main">
                  <a:graphicData uri="http://schemas.microsoft.com/office/word/2010/wordprocessingShape">
                    <wps:wsp>
                      <wps:cNvSpPr txBox="1"/>
                      <wps:spPr>
                        <a:xfrm>
                          <a:off x="0" y="0"/>
                          <a:ext cx="5525135" cy="711835"/>
                        </a:xfrm>
                        <a:prstGeom prst="rect">
                          <a:avLst/>
                        </a:prstGeom>
                        <a:noFill/>
                      </wps:spPr>
                      <wps:txbx>
                        <w:txbxContent>
                          <w:p w14:paraId="1C2642B0" w14:textId="1F0C4F8C"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Fig 4.4 The C-terminal proline tracts are insufficient for the Arp2/3 dependent activity of Las17. (A) 3 µM actin induced to polymerise</w:t>
                            </w:r>
                            <w:r w:rsidRPr="0083079B">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alone (black) or in the presence of 5nM Arp2/3 (grey) with 0.3 µM truncations of Las17: PPWCA aa300-633 (orange) and aa414-633 (yellow).</w:t>
                            </w:r>
                            <w:r w:rsidRPr="009456B3">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3 repeats. (B) Fold decrease in the lag phase before polymerisation can be observed.</w:t>
                            </w:r>
                          </w:p>
                        </w:txbxContent>
                      </wps:txbx>
                      <wps:bodyPr wrap="square" rtlCol="0">
                        <a:spAutoFit/>
                      </wps:bodyPr>
                    </wps:wsp>
                  </a:graphicData>
                </a:graphic>
              </wp:inline>
            </w:drawing>
          </mc:Choice>
          <mc:Fallback>
            <w:pict>
              <v:shape w14:anchorId="0885599D" id="Text Box 128" o:spid="_x0000_s1170" type="#_x0000_t202" style="width:435.05pt;height:56.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" filled="f" stroked="f">
                <v:textbox style="mso-fit-shape-to-text:t">
                  <w:txbxContent>
                    <w:p w14:paraId="1C2642B0" w14:textId="1F0C4F8C"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Fig 4.4 The C-terminal proline tracts are insufficient for the Arp2/3 dependent activity of Las17. (A) 3 µM actin induced to polymerise</w:t>
                      </w:r>
                      <w:r w:rsidRPr="0083079B">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alone (black) or in the presence of 5nM Arp2/3 (grey) with 0.3 µM truncations of Las17: PPWCA aa300-633 (orange) and aa414-633 (yellow).</w:t>
                      </w:r>
                      <w:r w:rsidRPr="009456B3">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3 repeats. (B) Fold decrease in the lag phase before polymerisation can be observed.</w:t>
                      </w:r>
                    </w:p>
                  </w:txbxContent>
                </v:textbox>
                <w10:anchorlock/>
              </v:shape>
            </w:pict>
          </mc:Fallback>
        </mc:AlternateContent>
      </w:r>
    </w:p>
    <w:p w14:paraId="024B2F41" w14:textId="77777777" w:rsidR="0074203D" w:rsidRDefault="0074203D" w:rsidP="00E5114A">
      <w:pPr>
        <w:spacing w:line="360" w:lineRule="auto"/>
        <w:jc w:val="both"/>
        <w:rPr>
          <w:rFonts w:cs="Helvetica Neue"/>
          <w:bCs/>
        </w:rPr>
      </w:pPr>
    </w:p>
    <w:p w14:paraId="261AE70F" w14:textId="1A42A9FC" w:rsidR="0015712E" w:rsidRDefault="0015712E" w:rsidP="00E5114A">
      <w:pPr>
        <w:spacing w:line="360" w:lineRule="auto"/>
        <w:jc w:val="both"/>
        <w:rPr>
          <w:rFonts w:cs="Helvetica Neue"/>
          <w:bCs/>
        </w:rPr>
      </w:pPr>
      <w:r>
        <w:rPr>
          <w:rFonts w:cs="Helvetica Neue"/>
          <w:bCs/>
        </w:rPr>
        <w:t xml:space="preserve">Both actin only </w:t>
      </w:r>
      <w:r w:rsidRPr="00381D78">
        <w:rPr>
          <w:rFonts w:cs="Helvetica Neue"/>
          <w:bCs/>
        </w:rPr>
        <w:t>(black line)</w:t>
      </w:r>
      <w:r>
        <w:rPr>
          <w:rFonts w:cs="Helvetica Neue"/>
          <w:bCs/>
        </w:rPr>
        <w:t xml:space="preserve"> and actin polymerising in the presence of just Arp2/3 </w:t>
      </w:r>
      <w:r w:rsidRPr="00381D78">
        <w:rPr>
          <w:rFonts w:cs="Helvetica Neue"/>
          <w:bCs/>
        </w:rPr>
        <w:t>(</w:t>
      </w:r>
      <w:r>
        <w:rPr>
          <w:rFonts w:cs="Helvetica Neue"/>
          <w:bCs/>
        </w:rPr>
        <w:t>grey</w:t>
      </w:r>
      <w:r w:rsidRPr="00381D78">
        <w:rPr>
          <w:rFonts w:cs="Helvetica Neue"/>
          <w:bCs/>
        </w:rPr>
        <w:t xml:space="preserve"> line)</w:t>
      </w:r>
      <w:r>
        <w:rPr>
          <w:rFonts w:cs="Helvetica Neue"/>
          <w:bCs/>
        </w:rPr>
        <w:t xml:space="preserve"> polymerised as expected. In the presence of the PPWCA </w:t>
      </w:r>
      <w:r w:rsidRPr="00381D78">
        <w:rPr>
          <w:rFonts w:cs="Helvetica Neue"/>
          <w:bCs/>
        </w:rPr>
        <w:t>(orange line)</w:t>
      </w:r>
      <w:r>
        <w:rPr>
          <w:rFonts w:cs="Helvetica Neue"/>
          <w:b/>
          <w:bCs/>
        </w:rPr>
        <w:t xml:space="preserve"> </w:t>
      </w:r>
      <w:r>
        <w:rPr>
          <w:rFonts w:cs="Helvetica Neue"/>
          <w:bCs/>
        </w:rPr>
        <w:t>polymerisation occurs very rapidly showing that the complex has been activated. The shorter aa414-633 fragment increased the rate of polymerisation suggesting that the complex was activated. This activity is similar to that of the WCA domain alone (fig</w:t>
      </w:r>
      <w:r w:rsidR="00F43433">
        <w:rPr>
          <w:rFonts w:cs="Helvetica Neue"/>
          <w:bCs/>
        </w:rPr>
        <w:t xml:space="preserve"> </w:t>
      </w:r>
      <w:r>
        <w:rPr>
          <w:rFonts w:cs="Helvetica Neue"/>
          <w:bCs/>
        </w:rPr>
        <w:t xml:space="preserve">4.1). This fragment did not promote polymerisation to the same extent as the PPWCA fragment, demonstrating that the region aa300-414 contributes to Arp2/3 complex activation. </w:t>
      </w:r>
    </w:p>
    <w:p w14:paraId="711EE32B" w14:textId="77777777" w:rsidR="0015712E" w:rsidRPr="005515F5" w:rsidRDefault="0015712E" w:rsidP="00E5114A">
      <w:pPr>
        <w:spacing w:line="360" w:lineRule="auto"/>
        <w:jc w:val="both"/>
        <w:rPr>
          <w:rFonts w:cs="Helvetica Neue"/>
          <w:bCs/>
        </w:rPr>
      </w:pPr>
    </w:p>
    <w:p w14:paraId="48FDD5B7" w14:textId="77777777" w:rsidR="0015712E" w:rsidRDefault="0015712E" w:rsidP="00E5114A">
      <w:pPr>
        <w:pStyle w:val="Heading3"/>
        <w:jc w:val="both"/>
      </w:pPr>
      <w:bookmarkStart w:id="191" w:name="_Toc494222733"/>
      <w:r>
        <w:t>4.2.4 What effect do the arginine pairs</w:t>
      </w:r>
      <w:r w:rsidRPr="00EF634B">
        <w:t xml:space="preserve"> have on Arp2/3 activation?</w:t>
      </w:r>
      <w:bookmarkEnd w:id="191"/>
    </w:p>
    <w:p w14:paraId="4CFCB94D" w14:textId="77777777" w:rsidR="0015712E" w:rsidRPr="00661747" w:rsidRDefault="0015712E" w:rsidP="00E5114A">
      <w:pPr>
        <w:jc w:val="both"/>
      </w:pPr>
    </w:p>
    <w:p w14:paraId="165DA76D" w14:textId="4F88B20C" w:rsidR="0015712E" w:rsidRPr="009E4A92" w:rsidRDefault="0015712E" w:rsidP="00E5114A">
      <w:pPr>
        <w:spacing w:line="360" w:lineRule="auto"/>
        <w:jc w:val="both"/>
      </w:pPr>
      <w:r>
        <w:t xml:space="preserve">At this time Feliciano and colleagues </w:t>
      </w:r>
      <w:r>
        <w:fldChar w:fldCharType="begin" w:fldLock="1"/>
      </w:r>
      <w:r w:rsidR="004121BE">
        <w:instrText>ADDIN CSL_CITATION { "citationItems" : [ { "id" : "ITEM-1", "itemData" : { "DOI" : "10.1111/tra.12259", "ISSN" : "16000854", "PMID" : "25615019", "abstract" : "During clathrin-mediated endocytosis (CME), actin assembly provides force to drive vesicle internalization. Members of the Wiskott-Aldrich syndrome protein (WASP) family play a fundamental role stimulating actin assembly. WASP family proteins contain a WH2 motif that binds globular actin (G-actin) and a central-acidic motif that binds the Arp2/3 complex thus promoting formation of branched actin filaments. Yeast WASP (Las17) is the strongest of five factors promoting Arp2/3-dependent actin polymerization during CME. It was suggested that this strong activity may be caused by a putative second G-actin binding motif in Las17. Here we describe the in vitro and in vivo characterization of such Las17 G-actin binding motif (LGM) and its dependence on a group of conserved arginine residues. Using the yeast two-hybrid system, GST-pull down, fluorescence polarization, and pyrene-actin polymerization assays we show that LGM binds G-actin and that it is necessary for normal Arp2/3-mediated actin polymerization in vitro. Live cell fluorescence microscopy experiments demonstrate LGM is required for normal dynamics of actin polymerization during CME. Further, LGM is necessary for normal dynamics of endocytic machinery components that are recruited at early, intermediate, and late stages of endocytosis, as well as for optimal endocytosis of native CME cargo. Both in vitro and in vivo experiments show LGM has relatively lower potency compared to the previously known Las17 G-actin binding motif, WH2. These results establish a second G-actin binding motif in Las17 and advance our knowledge on the mechanism of actin assembly during CME.", "author" : [ { "dropping-particle" : "", "family" : "Feliciano", "given" : "Daniel", "non-dropping-particle" : "", "parse-names" : false, "suffix" : "" }, { "dropping-particle" : "", "family" : "Tolsma", "given" : "Thomas O.", "non-dropping-particle" : "", "parse-names" : false, "suffix" : "" }, { "dropping-particle" : "", "family" : "Farrell", "given" : "Kristen B.", "non-dropping-particle" : "", "parse-names" : false, "suffix" : "" }, { "dropping-particle" : "", "family" : "Aradi", "given" : "Al", "non-dropping-particle" : "", "parse-names" : false, "suffix" : "" }, { "dropping-particle" : "", "family" : "Pietro", "given" : "Santiago M.", "non-dropping-particle" : "Di", "parse-names" : false, "suffix" : "" } ], "container-title" : "Traffic", "id" : "ITEM-1", "issue" : "4", "issued" : { "date-parts" : [ [ "2015" ] ] }, "page" : "379-397", "title" : "A second las17 monomeric actin-binding motif functions in Arp2/3-dependent actin polymerization during endocytosis", "type" : "article-journal", "volume" : "16" }, "uris" : [ "http://www.mendeley.com/documents/?uuid=af1108c4-a7ab-4221-90d7-4c4c509d5dea" ] } ], "mendeley" : { "formattedCitation" : "(Feliciano &lt;i&gt;et al.&lt;/i&gt;, 2015)", "plainTextFormattedCitation" : "(Feliciano et al., 2015)", "previouslyFormattedCitation" : "(Feliciano &lt;i&gt;et al.&lt;/i&gt;, 2015)" }, "properties" : {  }, "schema" : "https://github.com/citation-style-language/schema/raw/master/csl-citation.json" }</w:instrText>
      </w:r>
      <w:r>
        <w:fldChar w:fldCharType="separate"/>
      </w:r>
      <w:r w:rsidR="00143B78" w:rsidRPr="00143B78">
        <w:rPr>
          <w:noProof/>
        </w:rPr>
        <w:t xml:space="preserve">(Feliciano </w:t>
      </w:r>
      <w:r w:rsidR="00143B78" w:rsidRPr="00143B78">
        <w:rPr>
          <w:i/>
          <w:noProof/>
        </w:rPr>
        <w:t>et al.</w:t>
      </w:r>
      <w:r w:rsidR="00143B78" w:rsidRPr="00143B78">
        <w:rPr>
          <w:noProof/>
        </w:rPr>
        <w:t>, 2015)</w:t>
      </w:r>
      <w:r>
        <w:fldChar w:fldCharType="end"/>
      </w:r>
      <w:r>
        <w:t xml:space="preserve"> demonstrated that two pairs of arginines within this region are essential for the NPF activity of Las17. Since they only investigated the effect of the quadruple mutant in which both pairs of arginines have been disrupted by mutation, we wanted to investigate the effect of </w:t>
      </w:r>
      <w:r>
        <w:lastRenderedPageBreak/>
        <w:t xml:space="preserve">disrupting the two sites separately. The mutant fragments from </w:t>
      </w:r>
      <w:r w:rsidRPr="0074203D">
        <w:t>chapter 3</w:t>
      </w:r>
      <w:r>
        <w:t xml:space="preserve"> were therefore tested in a pyrene assay in the presence of the Arp2/3 complex.</w:t>
      </w:r>
    </w:p>
    <w:p w14:paraId="21ECBC05" w14:textId="42E5110C" w:rsidR="0015712E" w:rsidRPr="00A15F44" w:rsidRDefault="00670082" w:rsidP="00E5114A">
      <w:pPr>
        <w:spacing w:line="360" w:lineRule="auto"/>
        <w:jc w:val="both"/>
      </w:pPr>
      <w:r>
        <w:rPr>
          <w:noProof/>
        </w:rPr>
        <w:drawing>
          <wp:inline distT="0" distB="0" distL="0" distR="0" wp14:anchorId="68CBDC9A" wp14:editId="44EB1ED4">
            <wp:extent cx="4163304" cy="3187368"/>
            <wp:effectExtent l="0" t="0" r="254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4.5.png"/>
                    <pic:cNvPicPr/>
                  </pic:nvPicPr>
                  <pic:blipFill>
                    <a:blip r:embed="rId64">
                      <a:extLst>
                        <a:ext uri="{28A0092B-C50C-407E-A947-70E740481C1C}">
                          <a14:useLocalDpi xmlns:a14="http://schemas.microsoft.com/office/drawing/2010/main" val="0"/>
                        </a:ext>
                      </a:extLst>
                    </a:blip>
                    <a:stretch>
                      <a:fillRect/>
                    </a:stretch>
                  </pic:blipFill>
                  <pic:spPr>
                    <a:xfrm>
                      <a:off x="0" y="0"/>
                      <a:ext cx="4169633" cy="3192213"/>
                    </a:xfrm>
                    <a:prstGeom prst="rect">
                      <a:avLst/>
                    </a:prstGeom>
                  </pic:spPr>
                </pic:pic>
              </a:graphicData>
            </a:graphic>
          </wp:inline>
        </w:drawing>
      </w:r>
    </w:p>
    <w:p w14:paraId="11F5C0DE" w14:textId="6B7D569F" w:rsidR="0015712E" w:rsidRDefault="003E225D" w:rsidP="00E5114A">
      <w:pPr>
        <w:spacing w:line="360" w:lineRule="auto"/>
        <w:jc w:val="both"/>
      </w:pPr>
      <w:r>
        <w:rPr>
          <w:noProof/>
        </w:rPr>
        <mc:AlternateContent>
          <mc:Choice Requires="wps">
            <w:drawing>
              <wp:inline distT="0" distB="0" distL="0" distR="0" wp14:anchorId="4271059A" wp14:editId="175DAFC1">
                <wp:extent cx="5585460" cy="866775"/>
                <wp:effectExtent l="0" t="0" r="0" b="0"/>
                <wp:docPr id="131" name="Text Box 131"/>
                <wp:cNvGraphicFramePr/>
                <a:graphic xmlns:a="http://schemas.openxmlformats.org/drawingml/2006/main">
                  <a:graphicData uri="http://schemas.microsoft.com/office/word/2010/wordprocessingShape">
                    <wps:wsp>
                      <wps:cNvSpPr txBox="1"/>
                      <wps:spPr>
                        <a:xfrm>
                          <a:off x="0" y="0"/>
                          <a:ext cx="5585460" cy="866775"/>
                        </a:xfrm>
                        <a:prstGeom prst="rect">
                          <a:avLst/>
                        </a:prstGeom>
                        <a:noFill/>
                      </wps:spPr>
                      <wps:txbx>
                        <w:txbxContent>
                          <w:p w14:paraId="6022FC4B" w14:textId="2612E695"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Fig 4.5 The arginine pairs RR349,350 and RR382,383 contribute to the Arp2/3 dependent activity of Las17 (A) 3 µM actin induced to polymerise</w:t>
                            </w:r>
                            <w:r w:rsidRPr="0083079B">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alone (black) or in the presence of 5 nM Arp2/3 (grey) with 0.3 µM truncations of Las17: PPWCA aa300-633 (orange) PPWCA aa300-633 RR349,350AA (yellow) PPWCA aa300-633 RR382,383AA (green) PPWCA aa300-633 RRRR349,350,382,383AAAA (blue).</w:t>
                            </w:r>
                            <w:r w:rsidRPr="009456B3">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3 repeats.</w:t>
                            </w:r>
                          </w:p>
                        </w:txbxContent>
                      </wps:txbx>
                      <wps:bodyPr wrap="square" rtlCol="0">
                        <a:spAutoFit/>
                      </wps:bodyPr>
                    </wps:wsp>
                  </a:graphicData>
                </a:graphic>
              </wp:inline>
            </w:drawing>
          </mc:Choice>
          <mc:Fallback>
            <w:pict>
              <v:shape w14:anchorId="4271059A" id="Text Box 131" o:spid="_x0000_s1171" type="#_x0000_t202" style="width:439.8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" filled="f" stroked="f">
                <v:textbox style="mso-fit-shape-to-text:t">
                  <w:txbxContent>
                    <w:p w14:paraId="6022FC4B" w14:textId="2612E695"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Fig 4.5 The arginine pairs RR349,350 and RR382,383 contribute to the Arp2/3 dependent activity of Las17 (A) 3 µM actin induced to polymerise</w:t>
                      </w:r>
                      <w:r w:rsidRPr="0083079B">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alone (black) or in the presence of 5 nM Arp2/3 (grey) with 0.3 µM truncations of Las17: PPWCA aa300-633 (orange) PPWCA aa300-633 RR349,350AA (yellow) PPWCA aa300-633 RR382,383AA (green) PPWCA aa300-633 RRRR349,350,382,383AAAA (blue).</w:t>
                      </w:r>
                      <w:r w:rsidRPr="009456B3">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3 repeats.</w:t>
                      </w:r>
                    </w:p>
                  </w:txbxContent>
                </v:textbox>
                <w10:anchorlock/>
              </v:shape>
            </w:pict>
          </mc:Fallback>
        </mc:AlternateContent>
      </w:r>
    </w:p>
    <w:p w14:paraId="1BF4CF34" w14:textId="77777777" w:rsidR="0015712E" w:rsidRDefault="0015712E" w:rsidP="00E5114A">
      <w:pPr>
        <w:spacing w:line="360" w:lineRule="auto"/>
        <w:jc w:val="both"/>
      </w:pPr>
    </w:p>
    <w:p w14:paraId="19BDCD78" w14:textId="77777777" w:rsidR="0015712E" w:rsidRDefault="0015712E" w:rsidP="00E5114A">
      <w:pPr>
        <w:spacing w:line="360" w:lineRule="auto"/>
        <w:jc w:val="both"/>
      </w:pPr>
      <w:r>
        <w:t xml:space="preserve">Actin polymerising on its own </w:t>
      </w:r>
      <w:r w:rsidRPr="0074203D">
        <w:t>(black line)</w:t>
      </w:r>
      <w:r>
        <w:rPr>
          <w:b/>
        </w:rPr>
        <w:t xml:space="preserve"> </w:t>
      </w:r>
      <w:r>
        <w:t xml:space="preserve">and in the presence of Arp2/3 </w:t>
      </w:r>
      <w:r w:rsidRPr="0074203D">
        <w:t>(grey line)</w:t>
      </w:r>
      <w:r>
        <w:rPr>
          <w:b/>
        </w:rPr>
        <w:t xml:space="preserve"> </w:t>
      </w:r>
      <w:r>
        <w:t>polymerised as expected. In the presence of the wild</w:t>
      </w:r>
      <w:r w:rsidRPr="007A6361">
        <w:t xml:space="preserve">type </w:t>
      </w:r>
      <w:r>
        <w:t>PP</w:t>
      </w:r>
      <w:r w:rsidRPr="007A6361">
        <w:t xml:space="preserve">WCA </w:t>
      </w:r>
      <w:r>
        <w:t xml:space="preserve">fragment </w:t>
      </w:r>
      <w:r w:rsidRPr="007A6361">
        <w:t>(orange line)</w:t>
      </w:r>
      <w:r>
        <w:rPr>
          <w:b/>
        </w:rPr>
        <w:t xml:space="preserve"> </w:t>
      </w:r>
      <w:r w:rsidRPr="007A6361">
        <w:t>rapid actin polymerisation was observed, demonstrating that the Arp2/3 complex was</w:t>
      </w:r>
      <w:r>
        <w:rPr>
          <w:b/>
        </w:rPr>
        <w:t xml:space="preserve"> </w:t>
      </w:r>
      <w:r>
        <w:t xml:space="preserve">activated as expected. Mutating both pairs of arginines </w:t>
      </w:r>
      <w:r w:rsidRPr="0074203D">
        <w:t>(blue line)</w:t>
      </w:r>
      <w:r>
        <w:t xml:space="preserve"> markedly reduced the ability of Las17 to activate the Arp2/3 complex.</w:t>
      </w:r>
      <w:r w:rsidRPr="00A25FE7">
        <w:t xml:space="preserve"> </w:t>
      </w:r>
      <w:r>
        <w:t xml:space="preserve">The amount of time taken before polymerisation was observed was increased and the rate of polymerisation was decreased. Disrupting the two sites separately </w:t>
      </w:r>
      <w:r w:rsidRPr="0074203D">
        <w:t xml:space="preserve">(Green and yellow lines) </w:t>
      </w:r>
      <w:r>
        <w:t xml:space="preserve">also reduced activation of the Arp2/3 complex, increasing the amount of time taken until polymerisation was observed. Both pairs of arginines contribute to this activity. </w:t>
      </w:r>
    </w:p>
    <w:p w14:paraId="21802453" w14:textId="77777777" w:rsidR="0015712E" w:rsidRDefault="0015712E" w:rsidP="00E5114A">
      <w:pPr>
        <w:spacing w:line="360" w:lineRule="auto"/>
        <w:jc w:val="both"/>
      </w:pPr>
    </w:p>
    <w:p w14:paraId="4BFE52AD" w14:textId="77777777" w:rsidR="0015712E" w:rsidRDefault="0015712E" w:rsidP="00E5114A">
      <w:pPr>
        <w:spacing w:line="360" w:lineRule="auto"/>
        <w:jc w:val="both"/>
      </w:pPr>
      <w:r>
        <w:t xml:space="preserve">Interestingly all fragments still activated the Arp2/3 complex. This residual activity appeared to be greater than that observed for the WCA domain alone or for the 414-633 fragment. Additionally, in chapter 3 it was shown that mutating both pairs of </w:t>
      </w:r>
      <w:r>
        <w:lastRenderedPageBreak/>
        <w:t>arginines was not sufficient to disrupt all actin binding activity in this region. We therefore concluded that other residues within this region may contribute to this effect.</w:t>
      </w:r>
    </w:p>
    <w:p w14:paraId="76B69E78" w14:textId="77777777" w:rsidR="0015712E" w:rsidRDefault="0015712E" w:rsidP="00E5114A">
      <w:pPr>
        <w:spacing w:line="360" w:lineRule="auto"/>
        <w:jc w:val="both"/>
      </w:pPr>
    </w:p>
    <w:p w14:paraId="56EA69D0" w14:textId="77777777" w:rsidR="0015712E" w:rsidRDefault="0015712E" w:rsidP="00E5114A">
      <w:pPr>
        <w:pStyle w:val="Heading3"/>
        <w:jc w:val="both"/>
      </w:pPr>
      <w:bookmarkStart w:id="192" w:name="_Toc494222734"/>
      <w:r>
        <w:t>4.2.5 Other potential sites contributing to 300-422 activity.</w:t>
      </w:r>
      <w:bookmarkEnd w:id="192"/>
    </w:p>
    <w:p w14:paraId="79EA3317" w14:textId="77777777" w:rsidR="0015712E" w:rsidRPr="00661747" w:rsidRDefault="0015712E" w:rsidP="00E5114A">
      <w:pPr>
        <w:jc w:val="both"/>
      </w:pPr>
    </w:p>
    <w:p w14:paraId="125FE877" w14:textId="5E0DE465" w:rsidR="0054787F" w:rsidRDefault="00B47680" w:rsidP="00E5114A">
      <w:pPr>
        <w:spacing w:line="360" w:lineRule="auto"/>
        <w:jc w:val="both"/>
      </w:pPr>
      <w:r w:rsidRPr="00B47680">
        <w:t>In fig</w:t>
      </w:r>
      <w:r w:rsidR="0054787F">
        <w:t xml:space="preserve"> </w:t>
      </w:r>
      <w:r w:rsidRPr="00B47680">
        <w:t>3.13</w:t>
      </w:r>
      <w:r w:rsidR="0015712E">
        <w:rPr>
          <w:b/>
        </w:rPr>
        <w:t xml:space="preserve"> </w:t>
      </w:r>
      <w:r w:rsidR="0015712E">
        <w:t xml:space="preserve">it was demonstrated that the arginine pair at </w:t>
      </w:r>
      <w:r w:rsidR="0015712E" w:rsidRPr="00B47680">
        <w:t xml:space="preserve">site A </w:t>
      </w:r>
      <w:r w:rsidR="0015712E">
        <w:t>contributes greatly to the G-actin binding activity of the aa300-422 region of Las17</w:t>
      </w:r>
      <w:r>
        <w:t xml:space="preserve"> (fig 3.8 for schematic and sequence)</w:t>
      </w:r>
      <w:r w:rsidR="0015712E">
        <w:t>. This pair of arginines is interesting as it is flanked on both sides by a proline tract, both of which are flanked on either side by either a single arginine or an arginine between</w:t>
      </w:r>
      <w:r w:rsidR="008675F3">
        <w:t xml:space="preserve"> two histidines</w:t>
      </w:r>
      <w:r w:rsidR="0015712E">
        <w:t xml:space="preserve">. It was hypothesised that these flanking residues may also contribute to the G-actin binding observed in the region and may therefore contribute to the ability of Las17 to activate the Arp2/3 complex. To test this, point mutations were introduced to change both histidine 359 and arginine 360 to alanines. This construct was expressed in </w:t>
      </w:r>
      <w:r w:rsidR="0054787F" w:rsidRPr="0054787F">
        <w:rPr>
          <w:i/>
        </w:rPr>
        <w:t>E. coli</w:t>
      </w:r>
      <w:r w:rsidR="0015712E">
        <w:t>, purified and tested for its ability to activate the A</w:t>
      </w:r>
      <w:r w:rsidR="0054787F">
        <w:t>rp2/3 complex in a pyrene assay.</w:t>
      </w:r>
    </w:p>
    <w:p w14:paraId="0DBEDE37" w14:textId="4ABAB6BD" w:rsidR="0015712E" w:rsidRDefault="00C63BC5" w:rsidP="00E5114A">
      <w:pPr>
        <w:spacing w:line="360" w:lineRule="auto"/>
        <w:jc w:val="both"/>
      </w:pPr>
      <w:r>
        <w:rPr>
          <w:noProof/>
        </w:rPr>
        <w:drawing>
          <wp:inline distT="0" distB="0" distL="0" distR="0" wp14:anchorId="78015AD5" wp14:editId="535307A4">
            <wp:extent cx="5309870" cy="3472180"/>
            <wp:effectExtent l="0" t="0" r="0" b="762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 name="4.6.png"/>
                    <pic:cNvPicPr/>
                  </pic:nvPicPr>
                  <pic:blipFill>
                    <a:blip r:embed="rId65">
                      <a:extLst>
                        <a:ext uri="{28A0092B-C50C-407E-A947-70E740481C1C}">
                          <a14:useLocalDpi xmlns:a14="http://schemas.microsoft.com/office/drawing/2010/main" val="0"/>
                        </a:ext>
                      </a:extLst>
                    </a:blip>
                    <a:stretch>
                      <a:fillRect/>
                    </a:stretch>
                  </pic:blipFill>
                  <pic:spPr>
                    <a:xfrm>
                      <a:off x="0" y="0"/>
                      <a:ext cx="5309870" cy="3472180"/>
                    </a:xfrm>
                    <a:prstGeom prst="rect">
                      <a:avLst/>
                    </a:prstGeom>
                  </pic:spPr>
                </pic:pic>
              </a:graphicData>
            </a:graphic>
          </wp:inline>
        </w:drawing>
      </w:r>
    </w:p>
    <w:p w14:paraId="6E5F9EDF" w14:textId="478FFD0D" w:rsidR="0015712E" w:rsidRPr="00892B27" w:rsidRDefault="00C63BC5" w:rsidP="00E5114A">
      <w:pPr>
        <w:spacing w:line="360" w:lineRule="auto"/>
        <w:jc w:val="both"/>
      </w:pPr>
      <w:r>
        <w:rPr>
          <w:noProof/>
        </w:rPr>
        <mc:AlternateContent>
          <mc:Choice Requires="wps">
            <w:drawing>
              <wp:inline distT="0" distB="0" distL="0" distR="0" wp14:anchorId="79EBBFC0" wp14:editId="03E0A2BC">
                <wp:extent cx="5727700" cy="711835"/>
                <wp:effectExtent l="0" t="0" r="0" b="0"/>
                <wp:docPr id="134" name="Text Box 134"/>
                <wp:cNvGraphicFramePr/>
                <a:graphic xmlns:a="http://schemas.openxmlformats.org/drawingml/2006/main">
                  <a:graphicData uri="http://schemas.microsoft.com/office/word/2010/wordprocessingShape">
                    <wps:wsp>
                      <wps:cNvSpPr txBox="1"/>
                      <wps:spPr>
                        <a:xfrm>
                          <a:off x="0" y="0"/>
                          <a:ext cx="5727700" cy="711835"/>
                        </a:xfrm>
                        <a:prstGeom prst="rect">
                          <a:avLst/>
                        </a:prstGeom>
                        <a:noFill/>
                      </wps:spPr>
                      <wps:txbx>
                        <w:txbxContent>
                          <w:p w14:paraId="5BF1D251" w14:textId="1DA6FFD8"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Fig 4.6 The residues HR359,360 contributes to the Arp2/3 dependent activity of Las17 (A) 3 µM actin induced to polymerise alone (black) or in the presence of 5nM Arp2/3 (grey) with 0.3 µM truncations of Las17: PPWCA aa300-633 (orange) PPWCA aa300-633 HR359,360AA (blue)</w:t>
                            </w:r>
                            <w:r w:rsidRPr="009456B3">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2 repeats.</w:t>
                            </w:r>
                          </w:p>
                        </w:txbxContent>
                      </wps:txbx>
                      <wps:bodyPr wrap="square" rtlCol="0">
                        <a:spAutoFit/>
                      </wps:bodyPr>
                    </wps:wsp>
                  </a:graphicData>
                </a:graphic>
              </wp:inline>
            </w:drawing>
          </mc:Choice>
          <mc:Fallback>
            <w:pict>
              <v:shape w14:anchorId="79EBBFC0" id="Text Box 134" o:spid="_x0000_s1172" type="#_x0000_t202" style="width:451pt;height:56.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" filled="f" stroked="f">
                <v:textbox style="mso-fit-shape-to-text:t">
                  <w:txbxContent>
                    <w:p w14:paraId="5BF1D251" w14:textId="1DA6FFD8"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Fig 4.6 The residues HR359,360 contributes to the Arp2/3 dependent activity of Las17 (A) 3 µM actin induced to polymerise alone (black) or in the presence of 5nM Arp2/3 (grey) with 0.3 µM truncations of Las17: PPWCA aa300-633 (orange) PPWCA aa300-633 HR359,360AA (blue)</w:t>
                      </w:r>
                      <w:r w:rsidRPr="009456B3">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2 repeats.</w:t>
                      </w:r>
                    </w:p>
                  </w:txbxContent>
                </v:textbox>
                <w10:anchorlock/>
              </v:shape>
            </w:pict>
          </mc:Fallback>
        </mc:AlternateContent>
      </w:r>
    </w:p>
    <w:p w14:paraId="196088AA" w14:textId="77777777" w:rsidR="0074203D" w:rsidRDefault="0074203D" w:rsidP="00E5114A">
      <w:pPr>
        <w:spacing w:line="360" w:lineRule="auto"/>
        <w:jc w:val="both"/>
      </w:pPr>
    </w:p>
    <w:p w14:paraId="655EC85F" w14:textId="77777777" w:rsidR="0015712E" w:rsidRDefault="0015712E" w:rsidP="00E5114A">
      <w:pPr>
        <w:spacing w:line="360" w:lineRule="auto"/>
        <w:jc w:val="both"/>
      </w:pPr>
      <w:r>
        <w:t xml:space="preserve">Actin polymerising on its own </w:t>
      </w:r>
      <w:r w:rsidRPr="0074203D">
        <w:t>(black line)</w:t>
      </w:r>
      <w:r>
        <w:rPr>
          <w:b/>
        </w:rPr>
        <w:t xml:space="preserve"> </w:t>
      </w:r>
      <w:r>
        <w:t xml:space="preserve">and in the presence of Arp2/3 </w:t>
      </w:r>
      <w:r w:rsidRPr="0074203D">
        <w:t>(grey line)</w:t>
      </w:r>
      <w:r>
        <w:rPr>
          <w:b/>
        </w:rPr>
        <w:t xml:space="preserve"> </w:t>
      </w:r>
      <w:r>
        <w:t>polymerised as expected. The wild-type PPWCA fragment</w:t>
      </w:r>
      <w:r>
        <w:rPr>
          <w:b/>
        </w:rPr>
        <w:t xml:space="preserve"> </w:t>
      </w:r>
      <w:r>
        <w:t xml:space="preserve">activated the Arp2/3 complex leading to rapid increase in total F-actin. In the presence of the H359A R360A mutant PPWCA, rapid polymerisation was still observed, suggesting that the Arp2/3 complex was still activated. However, this activation was delayed and the polymerisation rate once it became activated appears slightly slower. More repeats would be needed to confirm this however as, due to time constraints, it was only repeated twice. </w:t>
      </w:r>
    </w:p>
    <w:p w14:paraId="0039CBFE" w14:textId="77777777" w:rsidR="0015712E" w:rsidRDefault="0015712E" w:rsidP="00E5114A">
      <w:pPr>
        <w:spacing w:line="360" w:lineRule="auto"/>
        <w:jc w:val="both"/>
      </w:pPr>
    </w:p>
    <w:p w14:paraId="44537CD4" w14:textId="77777777" w:rsidR="0015712E" w:rsidRDefault="0015712E" w:rsidP="00E5114A">
      <w:pPr>
        <w:pStyle w:val="Heading3"/>
        <w:jc w:val="both"/>
      </w:pPr>
      <w:bookmarkStart w:id="193" w:name="_Toc494222735"/>
      <w:r>
        <w:t>4.2.6 SH3 competitive binding.</w:t>
      </w:r>
      <w:bookmarkEnd w:id="193"/>
    </w:p>
    <w:p w14:paraId="51E8BBA4" w14:textId="77777777" w:rsidR="0015712E" w:rsidRPr="00661747" w:rsidRDefault="0015712E" w:rsidP="00E5114A">
      <w:pPr>
        <w:jc w:val="both"/>
      </w:pPr>
    </w:p>
    <w:p w14:paraId="687356A5" w14:textId="74B3838F" w:rsidR="0015712E" w:rsidRDefault="0015712E" w:rsidP="00E5114A">
      <w:pPr>
        <w:spacing w:line="360" w:lineRule="auto"/>
        <w:jc w:val="both"/>
        <w:rPr>
          <w:color w:val="000000" w:themeColor="text1"/>
        </w:rPr>
      </w:pPr>
      <w:r>
        <w:rPr>
          <w:color w:val="000000" w:themeColor="text1"/>
        </w:rPr>
        <w:t>Proline tracts (especially when flanked by arginines) are well known binding sites for SH3 domain containing proteins. Several such proteins are known to bind to Las17 and to be important in the regulation of its activity</w:t>
      </w:r>
      <w:r w:rsidR="0074203D">
        <w:rPr>
          <w:color w:val="000000" w:themeColor="text1"/>
        </w:rPr>
        <w:t xml:space="preserve"> </w:t>
      </w:r>
      <w:r>
        <w:rPr>
          <w:color w:val="000000" w:themeColor="text1"/>
        </w:rPr>
        <w:fldChar w:fldCharType="begin" w:fldLock="1"/>
      </w:r>
      <w:r w:rsidR="004121BE">
        <w:rPr>
          <w:color w:val="000000" w:themeColor="text1"/>
        </w:rPr>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id" : "ITEM-2",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2",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Rodal &lt;i&gt;et al.&lt;/i&gt;, 2003; Feliciano and Di Pietro, 2012)", "plainTextFormattedCitation" : "(Rodal et al., 2003; Feliciano and Di Pietro, 2012)", "previouslyFormattedCitation" : "(Rodal &lt;i&gt;et al.&lt;/i&gt;, 2003; Feliciano and Di Pietro, 2012)" }, "properties" : {  }, "schema" : "https://github.com/citation-style-language/schema/raw/master/csl-citation.json" }</w:instrText>
      </w:r>
      <w:r>
        <w:rPr>
          <w:color w:val="000000" w:themeColor="text1"/>
        </w:rPr>
        <w:fldChar w:fldCharType="separate"/>
      </w:r>
      <w:r w:rsidR="00143B78" w:rsidRPr="00143B78">
        <w:rPr>
          <w:noProof/>
          <w:color w:val="000000" w:themeColor="text1"/>
        </w:rPr>
        <w:t xml:space="preserve">(Rodal </w:t>
      </w:r>
      <w:r w:rsidR="00143B78" w:rsidRPr="00143B78">
        <w:rPr>
          <w:i/>
          <w:noProof/>
          <w:color w:val="000000" w:themeColor="text1"/>
        </w:rPr>
        <w:t>et al.</w:t>
      </w:r>
      <w:r w:rsidR="00143B78" w:rsidRPr="00143B78">
        <w:rPr>
          <w:noProof/>
          <w:color w:val="000000" w:themeColor="text1"/>
        </w:rPr>
        <w:t>, 2003; Feliciano and Di Pietro, 2012)</w:t>
      </w:r>
      <w:r>
        <w:rPr>
          <w:color w:val="000000" w:themeColor="text1"/>
        </w:rPr>
        <w:fldChar w:fldCharType="end"/>
      </w:r>
      <w:r>
        <w:rPr>
          <w:color w:val="000000" w:themeColor="text1"/>
        </w:rPr>
        <w:t xml:space="preserve">. One such protein is Sla1 which is proposed to bind to Las17 and hold it in an inactive conformation. We now know that the sites at which Sla1 interacts with Las17 are vitally important for both its Arp2/3-dependent and independent effects on actin polymerisation. This allows us to propose a new model in which binding of Sla1 regulates Las17 activity by directly blocking G actin binding in the region aa300-422. To test this, MST experiments were repeated in the presence of a constant concentration of Sla1 SH3-1. </w:t>
      </w:r>
    </w:p>
    <w:p w14:paraId="2BCFF081" w14:textId="77777777" w:rsidR="0015712E" w:rsidRDefault="0015712E" w:rsidP="00E5114A">
      <w:pPr>
        <w:spacing w:line="360" w:lineRule="auto"/>
        <w:jc w:val="both"/>
        <w:rPr>
          <w:color w:val="000000" w:themeColor="text1"/>
        </w:rPr>
      </w:pPr>
    </w:p>
    <w:p w14:paraId="634A424D" w14:textId="77777777" w:rsidR="0015712E" w:rsidRDefault="0015712E" w:rsidP="00E5114A">
      <w:pPr>
        <w:spacing w:line="360" w:lineRule="auto"/>
        <w:jc w:val="both"/>
        <w:rPr>
          <w:color w:val="000000" w:themeColor="text1"/>
        </w:rPr>
      </w:pPr>
    </w:p>
    <w:p w14:paraId="32DE8214" w14:textId="77777777" w:rsidR="0015712E" w:rsidRPr="00676129" w:rsidRDefault="0015712E" w:rsidP="00E5114A">
      <w:pPr>
        <w:spacing w:line="360" w:lineRule="auto"/>
        <w:jc w:val="both"/>
        <w:rPr>
          <w:color w:val="000000" w:themeColor="text1"/>
        </w:rPr>
      </w:pPr>
      <w:r w:rsidRPr="00C67EFD">
        <w:rPr>
          <w:noProof/>
          <w:color w:val="000000" w:themeColor="text1"/>
        </w:rPr>
        <w:lastRenderedPageBreak/>
        <mc:AlternateContent>
          <mc:Choice Requires="wpg">
            <w:drawing>
              <wp:inline distT="0" distB="0" distL="0" distR="0" wp14:anchorId="1EC6C248" wp14:editId="4A180006">
                <wp:extent cx="5309870" cy="3881741"/>
                <wp:effectExtent l="0" t="0" r="0" b="0"/>
                <wp:docPr id="190" name="Group 1"/>
                <wp:cNvGraphicFramePr/>
                <a:graphic xmlns:a="http://schemas.openxmlformats.org/drawingml/2006/main">
                  <a:graphicData uri="http://schemas.microsoft.com/office/word/2010/wordprocessingGroup">
                    <wpg:wgp>
                      <wpg:cNvGrpSpPr/>
                      <wpg:grpSpPr>
                        <a:xfrm>
                          <a:off x="0" y="0"/>
                          <a:ext cx="5309870" cy="3881741"/>
                          <a:chOff x="0" y="0"/>
                          <a:chExt cx="6626352" cy="4844625"/>
                        </a:xfrm>
                      </wpg:grpSpPr>
                      <wps:wsp>
                        <wps:cNvPr id="191" name="Rectangle 191"/>
                        <wps:cNvSpPr/>
                        <wps:spPr>
                          <a:xfrm>
                            <a:off x="0" y="3956216"/>
                            <a:ext cx="6626352" cy="888409"/>
                          </a:xfrm>
                          <a:prstGeom prst="rect">
                            <a:avLst/>
                          </a:prstGeom>
                        </wps:spPr>
                        <wps:txbx>
                          <w:txbxContent>
                            <w:p w14:paraId="13A2FF35" w14:textId="734A6197" w:rsidR="00F410B7" w:rsidRDefault="00F410B7" w:rsidP="0015712E">
                              <w:pPr>
                                <w:pStyle w:val="NormalWeb"/>
                                <w:spacing w:before="0" w:beforeAutospacing="0" w:after="0" w:afterAutospacing="0"/>
                              </w:pPr>
                              <w:r>
                                <w:rPr>
                                  <w:rFonts w:ascii="Calibri" w:eastAsia="Times New Roman" w:hAnsi="Calibri"/>
                                  <w:color w:val="000000"/>
                                  <w:kern w:val="24"/>
                                  <w:sz w:val="20"/>
                                  <w:szCs w:val="20"/>
                                </w:rPr>
                                <w:t>Fig 4.7</w:t>
                              </w:r>
                              <w:r>
                                <w:rPr>
                                  <w:rFonts w:asciiTheme="minorHAnsi" w:hAnsi="Calibri" w:cstheme="minorBidi"/>
                                  <w:color w:val="000000" w:themeColor="text1"/>
                                  <w:kern w:val="24"/>
                                  <w:sz w:val="20"/>
                                  <w:szCs w:val="20"/>
                                </w:rPr>
                                <w:t>.</w:t>
                              </w:r>
                              <w:r>
                                <w:rPr>
                                  <w:rFonts w:ascii="Calibri" w:eastAsia="Times New Roman" w:hAnsi="Calibri"/>
                                  <w:color w:val="000000"/>
                                  <w:kern w:val="24"/>
                                  <w:sz w:val="20"/>
                                  <w:szCs w:val="20"/>
                                </w:rPr>
                                <w:t xml:space="preserve"> Sh3 1 of Sla1 can disrupt G-actin binding of the region aa300-422 of Las17. Actin (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ildtype</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76.9 nM ± 37 nM, response amplitude= 16.7, green) or wildtype in the presence of 10 </w:t>
                              </w:r>
                              <w:r>
                                <w:rPr>
                                  <w:rFonts w:asciiTheme="minorHAnsi" w:hAnsi="Calibri" w:cstheme="minorBidi"/>
                                  <w:color w:val="000000" w:themeColor="text1"/>
                                  <w:kern w:val="24"/>
                                  <w:sz w:val="20"/>
                                  <w:szCs w:val="20"/>
                                  <w:lang w:val="en-GB"/>
                                </w:rPr>
                                <w:t xml:space="preserve">10 </w:t>
                              </w:r>
                              <w:r>
                                <w:rPr>
                                  <w:rFonts w:asciiTheme="minorHAnsi" w:hAnsi="Calibri" w:cstheme="minorBidi"/>
                                  <w:color w:val="000000" w:themeColor="text1"/>
                                  <w:kern w:val="24"/>
                                  <w:sz w:val="20"/>
                                  <w:szCs w:val="20"/>
                                </w:rPr>
                                <w:t>µM SH3 1 Sla1</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Kd=743.2 nM ± 182 nM, response amplitude=28.7, red)</w:t>
                              </w:r>
                            </w:p>
                          </w:txbxContent>
                        </wps:txbx>
                        <wps:bodyPr wrap="square">
                          <a:spAutoFit/>
                        </wps:bodyPr>
                      </wps:wsp>
                      <pic:pic xmlns:pic="http://schemas.openxmlformats.org/drawingml/2006/picture">
                        <pic:nvPicPr>
                          <pic:cNvPr id="192" name="Picture 19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6626352" cy="3956304"/>
                          </a:xfrm>
                          <a:prstGeom prst="rect">
                            <a:avLst/>
                          </a:prstGeom>
                        </pic:spPr>
                      </pic:pic>
                    </wpg:wgp>
                  </a:graphicData>
                </a:graphic>
              </wp:inline>
            </w:drawing>
          </mc:Choice>
          <mc:Fallback>
            <w:pict>
              <v:group w14:anchorId="1EC6C248" id="_x0000_s1173" style="width:418.1pt;height:305.65pt;mso-position-horizontal-relative:char;mso-position-vertical-relative:line" coordsize="6626352,48446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">
                <v:rect id="Rectangle 191" o:spid="_x0000_s1174" style="position:absolute;top:3956216;width:6626352;height:8884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LoXmwwAA&#10;ANwAAAAPAAAAZHJzL2Rvd25yZXYueG1sRE/NasJAEL4LfYdlCr2IbiJia+oairYQc2vqA4zZaZKa&#10;nQ3ZrYlv3y0I3ubj+51NOppWXKh3jWUF8TwCQVxa3XCl4Pj1MXsB4TyyxtYyKbiSg3T7MNlgou3A&#10;n3QpfCVCCLsEFdTed4mUrqzJoJvbjjhw37Y36APsK6l7HEK4aeUiilbSYMOhocaOdjWV5+LXKDjk&#10;y/y4y+TPed3sp9lzEcnT6l2pp8fx7RWEp9HfxTd3psP8dQz/z4QL5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LoXmwwAAANwAAAAPAAAAAAAAAAAAAAAAAJcCAABkcnMvZG93&#10;bnJldi54bWxQSwUGAAAAAAQABAD1AAAAhwMAAAAA&#10;" filled="f" stroked="f">
                  <v:textbox style="mso-fit-shape-to-text:t">
                    <w:txbxContent>
                      <w:p w14:paraId="13A2FF35" w14:textId="734A6197" w:rsidR="00F410B7" w:rsidRDefault="00F410B7" w:rsidP="0015712E">
                        <w:pPr>
                          <w:pStyle w:val="NormalWeb"/>
                          <w:spacing w:before="0" w:beforeAutospacing="0" w:after="0" w:afterAutospacing="0"/>
                        </w:pPr>
                        <w:r>
                          <w:rPr>
                            <w:rFonts w:ascii="Calibri" w:eastAsia="Times New Roman" w:hAnsi="Calibri"/>
                            <w:color w:val="000000"/>
                            <w:kern w:val="24"/>
                            <w:sz w:val="20"/>
                            <w:szCs w:val="20"/>
                          </w:rPr>
                          <w:t>Fig 4.7</w:t>
                        </w:r>
                        <w:r>
                          <w:rPr>
                            <w:rFonts w:asciiTheme="minorHAnsi" w:hAnsi="Calibri" w:cstheme="minorBidi"/>
                            <w:color w:val="000000" w:themeColor="text1"/>
                            <w:kern w:val="24"/>
                            <w:sz w:val="20"/>
                            <w:szCs w:val="20"/>
                          </w:rPr>
                          <w:t>.</w:t>
                        </w:r>
                        <w:r>
                          <w:rPr>
                            <w:rFonts w:ascii="Calibri" w:eastAsia="Times New Roman" w:hAnsi="Calibri"/>
                            <w:color w:val="000000"/>
                            <w:kern w:val="24"/>
                            <w:sz w:val="20"/>
                            <w:szCs w:val="20"/>
                          </w:rPr>
                          <w:t xml:space="preserve"> Sh3 1 of Sla1 can disrupt G-actin binding of the region aa300-422 of Las17. Actin (50 nM) incubated with a varying concentration of Las17 aa300-422 fragment</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wildtype</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76.9 nM ± 37 nM, response amplitude= 16.7, green) or wildtype in the presence of 10 </w:t>
                        </w:r>
                        <w:r>
                          <w:rPr>
                            <w:rFonts w:asciiTheme="minorHAnsi" w:hAnsi="Calibri" w:cstheme="minorBidi"/>
                            <w:color w:val="000000" w:themeColor="text1"/>
                            <w:kern w:val="24"/>
                            <w:sz w:val="20"/>
                            <w:szCs w:val="20"/>
                            <w:lang w:val="en-GB"/>
                          </w:rPr>
                          <w:t xml:space="preserve">10 </w:t>
                        </w:r>
                        <w:r>
                          <w:rPr>
                            <w:rFonts w:asciiTheme="minorHAnsi" w:hAnsi="Calibri" w:cstheme="minorBidi"/>
                            <w:color w:val="000000" w:themeColor="text1"/>
                            <w:kern w:val="24"/>
                            <w:sz w:val="20"/>
                            <w:szCs w:val="20"/>
                          </w:rPr>
                          <w:t>µM SH3 1 Sla1</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Kd=743.2 nM ± 182 nM, response amplitude=28.7, red)</w:t>
                        </w:r>
                      </w:p>
                    </w:txbxContent>
                  </v:textbox>
                </v:rect>
                <v:shape id="Picture 192" o:spid="_x0000_s1175" type="#_x0000_t75" style="position:absolute;width:6626352;height:39563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lb&#10;BiHCAAAA3AAAAA8AAABkcnMvZG93bnJldi54bWxET91qwjAUvh/4DuEIu5upDtzsTIsIQ/HG6XyA&#10;Y3PWdmtOQpLZ+vZGGOzufHy/Z1kOphMX8qG1rGA6yUAQV1a3XCs4fb4/vYIIEVljZ5kUXClAWYwe&#10;lphr2/OBLsdYixTCIUcFTYwulzJUDRkME+uIE/dlvcGYoK+l9tincNPJWZbNpcGWU0ODjtYNVT/H&#10;X6PAnVc9fXxnZ7/p5tI9v+ztZieVehwPqzcQkYb4L/5zb3Wav5jB/Zl0gSxu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ZWwYhwgAAANwAAAAPAAAAAAAAAAAAAAAAAJwCAABk&#10;cnMvZG93bnJldi54bWxQSwUGAAAAAAQABAD3AAAAiwMAAAAA&#10;">
                  <v:imagedata r:id="rId67" o:title=""/>
                  <v:path arrowok="t"/>
                </v:shape>
                <w10:anchorlock/>
              </v:group>
            </w:pict>
          </mc:Fallback>
        </mc:AlternateContent>
      </w:r>
    </w:p>
    <w:p w14:paraId="1D3107A5" w14:textId="77777777" w:rsidR="0015712E" w:rsidRDefault="0015712E" w:rsidP="00E5114A">
      <w:pPr>
        <w:spacing w:line="360" w:lineRule="auto"/>
        <w:jc w:val="both"/>
      </w:pPr>
    </w:p>
    <w:p w14:paraId="7CFEF844" w14:textId="77777777" w:rsidR="0015712E" w:rsidRPr="00333D34" w:rsidRDefault="0015712E" w:rsidP="00E5114A">
      <w:pPr>
        <w:spacing w:line="360" w:lineRule="auto"/>
        <w:jc w:val="both"/>
        <w:rPr>
          <w:color w:val="000000" w:themeColor="text1"/>
        </w:rPr>
      </w:pPr>
      <w:r>
        <w:t xml:space="preserve">Las17 alone binds tightly to G-actin. In the presence of Sla1 </w:t>
      </w:r>
      <w:r w:rsidRPr="00E70B90">
        <w:t>(red line) this</w:t>
      </w:r>
      <w:r>
        <w:rPr>
          <w:b/>
        </w:rPr>
        <w:t xml:space="preserve"> </w:t>
      </w:r>
      <w:r>
        <w:t xml:space="preserve">interaction is reduced. Sla1 SH3-1 can therefore disrupt G-actin binding in this region in Las17. </w:t>
      </w:r>
      <w:r>
        <w:rPr>
          <w:color w:val="000000" w:themeColor="text1"/>
        </w:rPr>
        <w:t>A control was performed to investigate whether Sla1 SH3-1 could bind G actin and no interaction was detected. The increase in response amplitude makes it impossible to directly compare Kds in the presence or absence of Sla1, however there is a clear inhibition of G-actin binding. The change in the amplitude suggests that, in this assay, Las17 may bind both actin and Sla1 SH31 simultaneously.</w:t>
      </w:r>
    </w:p>
    <w:p w14:paraId="5C8732CD" w14:textId="77777777" w:rsidR="0015712E" w:rsidRDefault="0015712E" w:rsidP="00E5114A">
      <w:pPr>
        <w:jc w:val="both"/>
      </w:pPr>
    </w:p>
    <w:p w14:paraId="49B4C41B" w14:textId="77777777" w:rsidR="0015712E" w:rsidRDefault="0015712E" w:rsidP="00E5114A">
      <w:pPr>
        <w:jc w:val="both"/>
      </w:pPr>
    </w:p>
    <w:p w14:paraId="36D40D49" w14:textId="77777777" w:rsidR="0015712E" w:rsidRDefault="0015712E" w:rsidP="00E5114A">
      <w:pPr>
        <w:pStyle w:val="Heading3"/>
        <w:jc w:val="both"/>
      </w:pPr>
      <w:bookmarkStart w:id="194" w:name="_Toc494222736"/>
      <w:r>
        <w:t>4.2.7 Activation of the Arp2/3 complex in TIRFm</w:t>
      </w:r>
      <w:bookmarkEnd w:id="194"/>
    </w:p>
    <w:p w14:paraId="000E7C52" w14:textId="77777777" w:rsidR="0015712E" w:rsidRPr="00661747" w:rsidRDefault="0015712E" w:rsidP="00E5114A">
      <w:pPr>
        <w:jc w:val="both"/>
      </w:pPr>
    </w:p>
    <w:p w14:paraId="46C3FE40" w14:textId="4B119044" w:rsidR="0015712E" w:rsidRDefault="0015712E" w:rsidP="00E5114A">
      <w:pPr>
        <w:spacing w:line="360" w:lineRule="auto"/>
        <w:jc w:val="both"/>
      </w:pPr>
      <w:r>
        <w:t>To better understand how the N-terminal part of the polyproline region contributes to the activation of the Arp2/3 complex, Arp2/3 complex activation was observed directly in a TIRFm single filament assay. It was the intention that the observation of branch junction formation would allow determination of differences in branching efficiencies directly. Therefore, 1</w:t>
      </w:r>
      <w:r>
        <w:rPr>
          <w:rFonts w:ascii="Calibri" w:hAnsi="Calibri"/>
        </w:rPr>
        <w:t>µ</w:t>
      </w:r>
      <w:r>
        <w:t xml:space="preserve">M actin rabbit muscle actin was spiked with </w:t>
      </w:r>
      <w:r w:rsidRPr="0074203D">
        <w:t xml:space="preserve">alexa </w:t>
      </w:r>
      <w:r w:rsidR="0074203D" w:rsidRPr="0074203D">
        <w:t xml:space="preserve">488 </w:t>
      </w:r>
      <w:r w:rsidRPr="0074203D">
        <w:t>labelled monomer</w:t>
      </w:r>
      <w:r>
        <w:t xml:space="preserve"> and induced to polymerise by the addition of salt in the presence of the Arp2/3 complex and the PPWCA of Las17 or mammalian WASp.</w:t>
      </w:r>
    </w:p>
    <w:p w14:paraId="67FDBA63" w14:textId="77777777" w:rsidR="0015712E" w:rsidRDefault="0015712E" w:rsidP="00E5114A">
      <w:pPr>
        <w:spacing w:line="360" w:lineRule="auto"/>
        <w:jc w:val="both"/>
      </w:pPr>
    </w:p>
    <w:p w14:paraId="0BE446FA" w14:textId="311F3EC3" w:rsidR="0015712E" w:rsidRDefault="0015712E" w:rsidP="00E5114A">
      <w:pPr>
        <w:spacing w:line="360" w:lineRule="auto"/>
        <w:jc w:val="both"/>
      </w:pPr>
      <w:r>
        <w:t xml:space="preserve"> As a positive control, the activation of the Arp2/3 complex by a PPWCA fragment of WASp was first observed. In the presence of WASp, the formation of branch junctions was readily observed </w:t>
      </w:r>
      <w:r w:rsidRPr="00440C23">
        <w:t>(movie</w:t>
      </w:r>
      <w:r w:rsidR="00440C23" w:rsidRPr="00440C23">
        <w:t xml:space="preserve"> 1</w:t>
      </w:r>
      <w:r w:rsidRPr="00440C23">
        <w:t>).</w:t>
      </w:r>
      <w:r>
        <w:t xml:space="preserve"> Additionally, at later time points, large clusters of F-actin could be observed forming</w:t>
      </w:r>
      <w:r>
        <w:rPr>
          <w:b/>
        </w:rPr>
        <w:t xml:space="preserve">. </w:t>
      </w:r>
      <w:r>
        <w:t xml:space="preserve">These clusters have been observed previously and are thought to form due to the requirement for a mother filament </w:t>
      </w:r>
      <w:r>
        <w:fldChar w:fldCharType="begin" w:fldLock="1"/>
      </w:r>
      <w:r w:rsidR="004121BE">
        <w:instrText>ADDIN CSL_CITATION { "citationItems" : [ { "id" : "ITEM-1", "itemData" : { "DOI" : "10.1073/pnas.0508269103", "ISBN" : "0027-8424", "ISSN" : "0027-8424", "PMID" : "16549794", "abstract" : "The cellular cytoskeleton is a complex dynamical network that constantly remodels as cells divide and move. This reorganization process occurs not only at the cell membrane, but also in the cell interior (bulk). During locomotion, regulated actin assembly near the plasma membrane produces lamellipodia and filopodia. Therefore, most in vitro experiments explore phenomena taking place in the vicinity of a surface. To understand how the molecular machinery of a cell self-organizes in a more general way, we studied bulk polymerization of actin in the presence of actin-related protein 2/3 complex and a nucleation promoting factor as a model for actin assembly in the cell interior separate from membranes. Bulk polymerization of actin in the presence of the verprolin homology, cofilin homology, and acidic region, domain of Wiskott-Aldrich syndrome protein, and actin-related protein 2/3 complex results in spontaneous formation of diffuse aster-like structures. In the presence of fascin these asters transition into stars with bundles of actin filaments growing from the surface, similar to star-like structures recently observed in vivo. The transition from asters to stars depends on the ratio [fascin]/[G actin]. The polarity of the actin filaments during the transition is preserved, as in the transition from lamellipodia to filopodia. Capping protein inhibits star formation. Based on these experiments and kinetic Monte Carlo simulations, we propose a model for the spontaneous self-assembly of asters and their transition into stars. This mechanism may apply to the transition from lamellipodia to filopodia in vivo.", "author" : [ { "dropping-particle" : "", "family" : "Haviv", "given" : "L.", "non-dropping-particle" : "", "parse-names" : false, "suffix" : "" }, { "dropping-particle" : "", "family" : "Brill-Karniely", "given" : "Y.", "non-dropping-particle" : "", "parse-names" : false, "suffix" : "" }, { "dropping-particle" : "", "family" : "Mahaffy", "given" : "R.", "non-dropping-particle" : "", "parse-names" : false, "suffix" : "" }, { "dropping-particle" : "", "family" : "Backouche", "given" : "F.", "non-dropping-particle" : "", "parse-names" : false, "suffix" : "" }, { "dropping-particle" : "", "family" : "Ben-Shaul", "given" : "A.", "non-dropping-particle" : "", "parse-names" : false, "suffix" : "" }, { "dropping-particle" : "", "family" : "Pollard", "given" : "T. D.", "non-dropping-particle" : "", "parse-names" : false, "suffix" : "" }, { "dropping-particle" : "", "family" : "Bernheim-Groswasser", "given" : "A.", "non-dropping-particle" : "", "parse-names" : false, "suffix" : "" } ], "container-title" : "Proceedings of the National Academy of Sciences", "id" : "ITEM-1", "issue" : "13", "issued" : { "date-parts" : [ [ "2006" ] ] }, "page" : "4906-4911", "title" : "Reconstitution of the transition from lamellipodium to filopodium in a membrane-free system", "type" : "article-journal", "volume" : "103" }, "uris" : [ "http://www.mendeley.com/documents/?uuid=b3ffbda3-b2f7-4cc6-9015-5eaed32fd894" ] } ], "mendeley" : { "formattedCitation" : "(Haviv &lt;i&gt;et al.&lt;/i&gt;, 2006)", "plainTextFormattedCitation" : "(Haviv et al., 2006)", "previouslyFormattedCitation" : "(Haviv &lt;i&gt;et al.&lt;/i&gt;, 2006)" }, "properties" : {  }, "schema" : "https://github.com/citation-style-language/schema/raw/master/csl-citation.json" }</w:instrText>
      </w:r>
      <w:r>
        <w:fldChar w:fldCharType="separate"/>
      </w:r>
      <w:r w:rsidR="00143B78" w:rsidRPr="00143B78">
        <w:rPr>
          <w:noProof/>
        </w:rPr>
        <w:t xml:space="preserve">(Haviv </w:t>
      </w:r>
      <w:r w:rsidR="00143B78" w:rsidRPr="00143B78">
        <w:rPr>
          <w:i/>
          <w:noProof/>
        </w:rPr>
        <w:t>et al.</w:t>
      </w:r>
      <w:r w:rsidR="00143B78" w:rsidRPr="00143B78">
        <w:rPr>
          <w:noProof/>
        </w:rPr>
        <w:t>, 2006)</w:t>
      </w:r>
      <w:r>
        <w:fldChar w:fldCharType="end"/>
      </w:r>
      <w:r>
        <w:t>.</w:t>
      </w:r>
    </w:p>
    <w:p w14:paraId="4F83A495" w14:textId="77777777" w:rsidR="0015712E" w:rsidRDefault="0015712E" w:rsidP="00E5114A">
      <w:pPr>
        <w:spacing w:line="360" w:lineRule="auto"/>
        <w:jc w:val="both"/>
      </w:pPr>
    </w:p>
    <w:p w14:paraId="084DD813" w14:textId="4AFCB482" w:rsidR="0015712E" w:rsidRDefault="00C748DC" w:rsidP="00E5114A">
      <w:pPr>
        <w:spacing w:line="360" w:lineRule="auto"/>
        <w:jc w:val="both"/>
      </w:pPr>
      <w:r w:rsidRPr="00C748DC">
        <w:rPr>
          <w:noProof/>
        </w:rPr>
        <mc:AlternateContent>
          <mc:Choice Requires="wpg">
            <w:drawing>
              <wp:inline distT="0" distB="0" distL="0" distR="0" wp14:anchorId="5BA5C3C7" wp14:editId="168E95D9">
                <wp:extent cx="5309870" cy="5567946"/>
                <wp:effectExtent l="0" t="0" r="0" b="0"/>
                <wp:docPr id="605" name="Group 1"/>
                <wp:cNvGraphicFramePr/>
                <a:graphic xmlns:a="http://schemas.openxmlformats.org/drawingml/2006/main">
                  <a:graphicData uri="http://schemas.microsoft.com/office/word/2010/wordprocessingGroup">
                    <wpg:wgp>
                      <wpg:cNvGrpSpPr/>
                      <wpg:grpSpPr>
                        <a:xfrm>
                          <a:off x="0" y="0"/>
                          <a:ext cx="5309870" cy="5567946"/>
                          <a:chOff x="0" y="0"/>
                          <a:chExt cx="7508071" cy="7873011"/>
                        </a:xfrm>
                      </wpg:grpSpPr>
                      <pic:pic xmlns:pic="http://schemas.openxmlformats.org/drawingml/2006/picture">
                        <pic:nvPicPr>
                          <pic:cNvPr id="606" name="Picture 606"/>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1" y="0"/>
                            <a:ext cx="3543515" cy="3543515"/>
                          </a:xfrm>
                          <a:prstGeom prst="rect">
                            <a:avLst/>
                          </a:prstGeom>
                        </pic:spPr>
                      </pic:pic>
                      <pic:pic xmlns:pic="http://schemas.openxmlformats.org/drawingml/2006/picture">
                        <pic:nvPicPr>
                          <pic:cNvPr id="607" name="Picture 607"/>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3543516" y="214"/>
                            <a:ext cx="3543301" cy="3543301"/>
                          </a:xfrm>
                          <a:prstGeom prst="rect">
                            <a:avLst/>
                          </a:prstGeom>
                        </pic:spPr>
                      </pic:pic>
                      <pic:pic xmlns:pic="http://schemas.openxmlformats.org/drawingml/2006/picture">
                        <pic:nvPicPr>
                          <pic:cNvPr id="608" name="Picture 608"/>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3543514"/>
                            <a:ext cx="3543514" cy="3543514"/>
                          </a:xfrm>
                          <a:prstGeom prst="rect">
                            <a:avLst/>
                          </a:prstGeom>
                        </pic:spPr>
                      </pic:pic>
                      <wps:wsp>
                        <wps:cNvPr id="609" name="Text Box 609"/>
                        <wps:cNvSpPr txBox="1"/>
                        <wps:spPr>
                          <a:xfrm>
                            <a:off x="0" y="7086466"/>
                            <a:ext cx="7508071" cy="786545"/>
                          </a:xfrm>
                          <a:prstGeom prst="rect">
                            <a:avLst/>
                          </a:prstGeom>
                          <a:noFill/>
                        </wps:spPr>
                        <wps:txbx>
                          <w:txbxContent>
                            <w:p w14:paraId="2EE60FE6" w14:textId="77777777" w:rsidR="00F410B7" w:rsidRDefault="00F410B7" w:rsidP="00C748DC">
                              <w:pPr>
                                <w:pStyle w:val="NormalWeb"/>
                                <w:spacing w:before="0" w:beforeAutospacing="0" w:after="0" w:afterAutospacing="0"/>
                              </w:pPr>
                              <w:r>
                                <w:rPr>
                                  <w:rFonts w:asciiTheme="minorHAnsi" w:hAnsi="Calibri" w:cstheme="minorBidi"/>
                                  <w:color w:val="000000" w:themeColor="text1"/>
                                  <w:kern w:val="24"/>
                                  <w:sz w:val="20"/>
                                  <w:szCs w:val="20"/>
                                  <w:lang w:val="en-GB"/>
                                </w:rPr>
                                <w:t>Fig 4.8 WASp activates the Arp2/3 complex leading to the formation of star shaped clusters of F-actin. Actin (20% labelled) induced to polymerise by the addition of salt in the presence of the Arp2/3 complex and aa300-430 (‘ppWCA’) of WASp. Visualised by TIRFm.</w:t>
                              </w:r>
                            </w:p>
                          </w:txbxContent>
                        </wps:txbx>
                        <wps:bodyPr wrap="square" rtlCol="0">
                          <a:spAutoFit/>
                        </wps:bodyPr>
                      </wps:wsp>
                      <pic:pic xmlns:pic="http://schemas.openxmlformats.org/drawingml/2006/picture">
                        <pic:nvPicPr>
                          <pic:cNvPr id="610" name="Picture 61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3543514" y="3502817"/>
                            <a:ext cx="3584211" cy="3584211"/>
                          </a:xfrm>
                          <a:prstGeom prst="rect">
                            <a:avLst/>
                          </a:prstGeom>
                        </pic:spPr>
                      </pic:pic>
                    </wpg:wgp>
                  </a:graphicData>
                </a:graphic>
              </wp:inline>
            </w:drawing>
          </mc:Choice>
          <mc:Fallback>
            <w:pict>
              <v:group w14:anchorId="5BA5C3C7" id="_x0000_s1176" style="width:418.1pt;height:438.4pt;mso-position-horizontal-relative:char;mso-position-vertical-relative:line" coordsize="7508071,7873011"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">
                <v:shape id="Picture 606" o:spid="_x0000_s1177" type="#_x0000_t75" style="position:absolute;left:1;width:3543515;height:35435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bK&#10;FcbDAAAA3AAAAA8AAABkcnMvZG93bnJldi54bWxEj0FrwkAUhO9C/8PyBG+6sUiQ1FVEEDSXalp6&#10;fmSfSTD7Ns1us+m/dwsFj8PMfMNsdqNpxUC9aywrWC4SEMSl1Q1XCj4/jvM1COeRNbaWScEvOdht&#10;XyYbzLQNfKWh8JWIEHYZKqi97zIpXVmTQbewHXH0brY36KPsK6l7DBFuWvmaJKk02HBcqLGjQ03l&#10;vfgxCopzHr6/Vuk592F90YcwvOe3QanZdNy/gfA0+mf4v33SCtIkhb8z8QjI7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1soVxsMAAADcAAAADwAAAAAAAAAAAAAAAACcAgAA&#10;ZHJzL2Rvd25yZXYueG1sUEsFBgAAAAAEAAQA9wAAAIwDAAAAAA==&#10;">
                  <v:imagedata r:id="rId72" o:title=""/>
                  <v:path arrowok="t"/>
                </v:shape>
                <v:shape id="Picture 607" o:spid="_x0000_s1178" type="#_x0000_t75" style="position:absolute;left:3543516;top:214;width:3543301;height:35433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9g&#10;DRzEAAAA3AAAAA8AAABkcnMvZG93bnJldi54bWxEj0FrAjEUhO+F/ofwCr2UmrXg2l2NIsKWHq16&#10;8PjcPDeLm5clibr9940g9DjMzDfMfDnYTlzJh9axgvEoA0FcO91yo2C/q94/QYSIrLFzTAp+KcBy&#10;8fw0x1K7G//QdRsbkSAcSlRgYuxLKUNtyGIYuZ44eSfnLcYkfSO1x1uC205+ZFkuLbacFgz2tDZU&#10;n7cXq6AyTVHR/sut3/LjZXLYFIXzhVKvL8NqBiLSEP/Dj/a3VpBnU7ifSUdALv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9gDRzEAAAA3AAAAA8AAAAAAAAAAAAAAAAAnAIA&#10;AGRycy9kb3ducmV2LnhtbFBLBQYAAAAABAAEAPcAAACNAwAAAAA=&#10;">
                  <v:imagedata r:id="rId73" o:title=""/>
                  <v:path arrowok="t"/>
                </v:shape>
                <v:shape id="Picture 608" o:spid="_x0000_s1179" type="#_x0000_t75" style="position:absolute;top:3543514;width:3543514;height:35435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ok&#10;SqXEAAAA3AAAAA8AAABkcnMvZG93bnJldi54bWxEj92KwkAMRu8XfIchgnfr1NUVqY6igqB7s/jz&#10;AKET22on0+2MWt9+cyF4Gb58JzmzResqdacmlJ4NDPoJKOLM25JzA6fj5nMCKkRki5VnMvCkAIt5&#10;52OGqfUP3tP9EHMlEA4pGihirFOtQ1aQw9D3NbFkZ984jDI2ubYNPgTuKv2VJGPtsGS5UGBN64Ky&#10;6+HmhHJ5DkZZ/bv6252P7Y8fbr9XbmRMr9sup6AitfG9/GpvrYFxIt+KjIiAnv8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okSqXEAAAA3AAAAA8AAAAAAAAAAAAAAAAAnAIA&#10;AGRycy9kb3ducmV2LnhtbFBLBQYAAAAABAAEAPcAAACNAwAAAAA=&#10;">
                  <v:imagedata r:id="rId74" o:title=""/>
                  <v:path arrowok="t"/>
                </v:shape>
                <v:shape id="Text Box 609" o:spid="_x0000_s1180" type="#_x0000_t202" style="position:absolute;top:7086466;width:7508071;height:7865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RNYBwwAA&#10;ANwAAAAPAAAAZHJzL2Rvd25yZXYueG1sRI9PawIxFMTvQr9DeEJvmliotKtRpH/AQy/V7f2xeW4W&#10;Ny/L5tVdv31TEDwOM/MbZr0dQ6su1KcmsoXF3IAirqJruLZQHj9nL6CSIDtsI5OFKyXYbh4mayxc&#10;HPibLgepVYZwKtCCF+kKrVPlKWCax444e6fYB5Qs+1q7HocMD61+MmapAzacFzx29OapOh9+gwUR&#10;t1tcy4+Q9j/j1/vgTfWMpbWP03G3AiU0yj18a++dhaV5hf8z+Qjo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RNYBwwAAANwAAAAPAAAAAAAAAAAAAAAAAJcCAABkcnMvZG93&#10;bnJldi54bWxQSwUGAAAAAAQABAD1AAAAhwMAAAAA&#10;" filled="f" stroked="f">
                  <v:textbox style="mso-fit-shape-to-text:t">
                    <w:txbxContent>
                      <w:p w14:paraId="2EE60FE6" w14:textId="77777777" w:rsidR="00F410B7" w:rsidRDefault="00F410B7" w:rsidP="00C748DC">
                        <w:pPr>
                          <w:pStyle w:val="NormalWeb"/>
                          <w:spacing w:before="0" w:beforeAutospacing="0" w:after="0" w:afterAutospacing="0"/>
                        </w:pPr>
                        <w:r>
                          <w:rPr>
                            <w:rFonts w:asciiTheme="minorHAnsi" w:hAnsi="Calibri" w:cstheme="minorBidi"/>
                            <w:color w:val="000000" w:themeColor="text1"/>
                            <w:kern w:val="24"/>
                            <w:sz w:val="20"/>
                            <w:szCs w:val="20"/>
                            <w:lang w:val="en-GB"/>
                          </w:rPr>
                          <w:t>Fig 4.8 WASp activates the Arp2/3 complex leading to the formation of star shaped clusters of F-actin. Actin (20% labelled) induced to polymerise by the addition of salt in the presence of the Arp2/3 complex and aa300-430 (‘ppWCA’) of WASp. Visualised by TIRFm.</w:t>
                        </w:r>
                      </w:p>
                    </w:txbxContent>
                  </v:textbox>
                </v:shape>
                <v:shape id="Picture 610" o:spid="_x0000_s1181" type="#_x0000_t75" style="position:absolute;left:3543514;top:3502817;width:3584211;height:35842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Dp&#10;/fnBAAAA3AAAAA8AAABkcnMvZG93bnJldi54bWxET8tqAjEU3Qv9h3AL3WnGLlRGo9hSpYLg8wMu&#10;k+tkcHIzJKkz9evNQnB5OO/ZorO1uJEPlWMFw0EGgrhwuuJSwfm06k9AhIissXZMCv4pwGL+1pth&#10;rl3LB7odYylSCIccFZgYm1zKUBiyGAauIU7cxXmLMUFfSu2xTeG2lp9ZNpIWK04NBhv6NlRcj39W&#10;wXqzvY93+7jKDj/GbNv1l7/4TqmP9245BRGpiy/x0/2rFYyGaX46k46AnD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Dp/fnBAAAA3AAAAA8AAAAAAAAAAAAAAAAAnAIAAGRy&#10;cy9kb3ducmV2LnhtbFBLBQYAAAAABAAEAPcAAACKAwAAAAA=&#10;">
                  <v:imagedata r:id="rId75" o:title=""/>
                  <v:path arrowok="t"/>
                </v:shape>
                <w10:anchorlock/>
              </v:group>
            </w:pict>
          </mc:Fallback>
        </mc:AlternateContent>
      </w:r>
    </w:p>
    <w:p w14:paraId="150FF4E7" w14:textId="77777777" w:rsidR="004D769C" w:rsidRDefault="004D769C" w:rsidP="00E5114A">
      <w:pPr>
        <w:spacing w:line="360" w:lineRule="auto"/>
        <w:jc w:val="both"/>
      </w:pPr>
    </w:p>
    <w:p w14:paraId="2D67129E" w14:textId="77777777" w:rsidR="0015712E" w:rsidRDefault="0015712E" w:rsidP="00E5114A">
      <w:pPr>
        <w:spacing w:line="360" w:lineRule="auto"/>
        <w:jc w:val="both"/>
      </w:pPr>
      <w:r>
        <w:t>In the presence of the PPWCA of Las17 however, branch junctions were observed much less frequently.</w:t>
      </w:r>
      <w:r w:rsidRPr="00E15DA0">
        <w:t xml:space="preserve"> </w:t>
      </w:r>
      <w:r>
        <w:t xml:space="preserve">This was extremely unexpected as both fragments led to a </w:t>
      </w:r>
      <w:r w:rsidRPr="006F4875">
        <w:t>similar activation of the complex in a pyrene assay (AH</w:t>
      </w:r>
      <w:r>
        <w:t>, KA lab,</w:t>
      </w:r>
      <w:r w:rsidRPr="006F4875">
        <w:t xml:space="preserve"> unpublished). </w:t>
      </w:r>
      <w:r>
        <w:t xml:space="preserve">Although </w:t>
      </w:r>
      <w:r>
        <w:lastRenderedPageBreak/>
        <w:t>branches could be observed forming, far fewer branches than expected were seen. Large clusters of F-actin were still observed, however they appeared different in structure, potentially due to constraints deriving from the Arp2/3-independent activities of Las17.</w:t>
      </w:r>
    </w:p>
    <w:p w14:paraId="6641F656" w14:textId="77777777" w:rsidR="0015712E" w:rsidRDefault="0015712E" w:rsidP="00E5114A">
      <w:pPr>
        <w:spacing w:line="360" w:lineRule="auto"/>
        <w:jc w:val="both"/>
      </w:pPr>
    </w:p>
    <w:p w14:paraId="0B943143" w14:textId="77777777" w:rsidR="0015712E" w:rsidRDefault="0015712E" w:rsidP="00E5114A">
      <w:pPr>
        <w:spacing w:line="360" w:lineRule="auto"/>
        <w:jc w:val="both"/>
      </w:pPr>
      <w:r w:rsidRPr="008F2E0B">
        <w:rPr>
          <w:noProof/>
        </w:rPr>
        <mc:AlternateContent>
          <mc:Choice Requires="wpg">
            <w:drawing>
              <wp:inline distT="0" distB="0" distL="0" distR="0" wp14:anchorId="2604B87A" wp14:editId="1E25E149">
                <wp:extent cx="5310103" cy="2193817"/>
                <wp:effectExtent l="0" t="0" r="0" b="0"/>
                <wp:docPr id="141" name="Group 1"/>
                <wp:cNvGraphicFramePr/>
                <a:graphic xmlns:a="http://schemas.openxmlformats.org/drawingml/2006/main">
                  <a:graphicData uri="http://schemas.microsoft.com/office/word/2010/wordprocessingGroup">
                    <wpg:wgp>
                      <wpg:cNvGrpSpPr/>
                      <wpg:grpSpPr>
                        <a:xfrm>
                          <a:off x="0" y="0"/>
                          <a:ext cx="5310103" cy="2193817"/>
                          <a:chOff x="0" y="0"/>
                          <a:chExt cx="8433799" cy="3484445"/>
                        </a:xfrm>
                      </wpg:grpSpPr>
                      <pic:pic xmlns:pic="http://schemas.openxmlformats.org/drawingml/2006/picture">
                        <pic:nvPicPr>
                          <pic:cNvPr id="142" name="Picture 142"/>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341630" y="0"/>
                            <a:ext cx="2108200" cy="2108200"/>
                          </a:xfrm>
                          <a:prstGeom prst="rect">
                            <a:avLst/>
                          </a:prstGeom>
                        </pic:spPr>
                      </pic:pic>
                      <pic:pic xmlns:pic="http://schemas.openxmlformats.org/drawingml/2006/picture">
                        <pic:nvPicPr>
                          <pic:cNvPr id="143" name="Picture 143"/>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2773680" y="0"/>
                            <a:ext cx="2108200" cy="2108200"/>
                          </a:xfrm>
                          <a:prstGeom prst="rect">
                            <a:avLst/>
                          </a:prstGeom>
                        </pic:spPr>
                      </pic:pic>
                      <pic:pic xmlns:pic="http://schemas.openxmlformats.org/drawingml/2006/picture">
                        <pic:nvPicPr>
                          <pic:cNvPr id="144" name="Picture 144"/>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4926330" y="0"/>
                            <a:ext cx="3507099" cy="2108200"/>
                          </a:xfrm>
                          <a:prstGeom prst="rect">
                            <a:avLst/>
                          </a:prstGeom>
                        </pic:spPr>
                      </pic:pic>
                      <wps:wsp>
                        <wps:cNvPr id="145" name="Text Box 223"/>
                        <wps:cNvSpPr txBox="1"/>
                        <wps:spPr>
                          <a:xfrm>
                            <a:off x="2449614" y="0"/>
                            <a:ext cx="653535" cy="440746"/>
                          </a:xfrm>
                          <a:prstGeom prst="rect">
                            <a:avLst/>
                          </a:prstGeom>
                          <a:noFill/>
                        </wps:spPr>
                        <wps:txbx>
                          <w:txbxContent>
                            <w:p w14:paraId="20399EEC" w14:textId="77777777" w:rsidR="00F410B7" w:rsidRDefault="00F410B7" w:rsidP="0015712E">
                              <w:pPr>
                                <w:pStyle w:val="NormalWeb"/>
                                <w:spacing w:before="0" w:beforeAutospacing="0" w:after="0" w:afterAutospacing="0"/>
                              </w:pPr>
                              <w:r>
                                <w:rPr>
                                  <w:rFonts w:ascii="Calibri" w:eastAsia="Times New Roman" w:hAnsi="Calibri"/>
                                  <w:color w:val="000000"/>
                                  <w:kern w:val="24"/>
                                </w:rPr>
                                <w:t>B.</w:t>
                              </w:r>
                            </w:p>
                          </w:txbxContent>
                        </wps:txbx>
                        <wps:bodyPr wrap="square" rtlCol="0">
                          <a:spAutoFit/>
                        </wps:bodyPr>
                      </wps:wsp>
                      <wps:wsp>
                        <wps:cNvPr id="146" name="Text Box 223"/>
                        <wps:cNvSpPr txBox="1"/>
                        <wps:spPr>
                          <a:xfrm>
                            <a:off x="0" y="0"/>
                            <a:ext cx="581929" cy="440746"/>
                          </a:xfrm>
                          <a:prstGeom prst="rect">
                            <a:avLst/>
                          </a:prstGeom>
                          <a:noFill/>
                        </wps:spPr>
                        <wps:txbx>
                          <w:txbxContent>
                            <w:p w14:paraId="57084362" w14:textId="77777777" w:rsidR="00F410B7" w:rsidRDefault="00F410B7" w:rsidP="0015712E">
                              <w:pPr>
                                <w:pStyle w:val="NormalWeb"/>
                                <w:spacing w:before="0" w:beforeAutospacing="0" w:after="0" w:afterAutospacing="0"/>
                              </w:pPr>
                              <w:r>
                                <w:rPr>
                                  <w:rFonts w:ascii="Calibri" w:eastAsia="Times New Roman" w:hAnsi="Calibri"/>
                                  <w:color w:val="000000"/>
                                  <w:kern w:val="24"/>
                                </w:rPr>
                                <w:t>A.</w:t>
                              </w:r>
                            </w:p>
                          </w:txbxContent>
                        </wps:txbx>
                        <wps:bodyPr wrap="square" rtlCol="0">
                          <a:spAutoFit/>
                        </wps:bodyPr>
                      </wps:wsp>
                      <wps:wsp>
                        <wps:cNvPr id="147" name="Text Box 147"/>
                        <wps:cNvSpPr txBox="1"/>
                        <wps:spPr>
                          <a:xfrm>
                            <a:off x="290830" y="2107744"/>
                            <a:ext cx="8142969" cy="1376701"/>
                          </a:xfrm>
                          <a:prstGeom prst="rect">
                            <a:avLst/>
                          </a:prstGeom>
                          <a:noFill/>
                        </wps:spPr>
                        <wps:txbx>
                          <w:txbxContent>
                            <w:p w14:paraId="77C3F112" w14:textId="5DFD6B42"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ig 4.9 Las17 activates the Arp2/3 complex leading to the formation of clusters of F-actin, individual branching was observed only infrequently. Actin (20% labelled) induced to polymerise by the addition of salt in the presence of the Arp2/3 complex and aa300-633. Visualised by TIRFm. (A.) Representative image of F-actin cluster. (B) Representative images of branch junction.</w:t>
                              </w:r>
                            </w:p>
                          </w:txbxContent>
                        </wps:txbx>
                        <wps:bodyPr wrap="square" rtlCol="0">
                          <a:spAutoFit/>
                        </wps:bodyPr>
                      </wps:wsp>
                    </wpg:wgp>
                  </a:graphicData>
                </a:graphic>
              </wp:inline>
            </w:drawing>
          </mc:Choice>
          <mc:Fallback>
            <w:pict>
              <v:group w14:anchorId="2604B87A" id="_x0000_s1182" style="width:418.1pt;height:172.75pt;mso-position-horizontal-relative:char;mso-position-vertical-relative:line" coordsize="8433799,348444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">
                <v:shape id="Picture 142" o:spid="_x0000_s1183" type="#_x0000_t75" style="position:absolute;left:341630;width:2108200;height:210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Pp&#10;ePfEAAAA3AAAAA8AAABkcnMvZG93bnJldi54bWxET01rwkAQvRf8D8sIvdWNEqSkriJFseRkYyse&#10;p9kxCc3OxuyaxP76bqHgbR7vcxarwdSio9ZVlhVMJxEI4tzqigsFH4ft0zMI55E11pZJwY0crJaj&#10;hwUm2vb8Tl3mCxFC2CWooPS+SaR0eUkG3cQ2xIE729agD7AtpG6xD+GmlrMomkuDFYeGEht6LSn/&#10;zq5GwU/xuTtt4rTPjt3XPj31l3h6TJV6HA/rFxCeBn8X/7vfdJgfz+DvmXCBXP4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PpePfEAAAA3AAAAA8AAAAAAAAAAAAAAAAAnAIA&#10;AGRycy9kb3ducmV2LnhtbFBLBQYAAAAABAAEAPcAAACNAwAAAAA=&#10;">
                  <v:imagedata r:id="rId79" o:title=""/>
                  <v:path arrowok="t"/>
                </v:shape>
                <v:shape id="Picture 143" o:spid="_x0000_s1184" type="#_x0000_t75" style="position:absolute;left:2773680;width:2108200;height:210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pr&#10;kmnCAAAA3AAAAA8AAABkcnMvZG93bnJldi54bWxET9tqwkAQfRf6D8sUfNNNbyLRNQRBKHkoJO0H&#10;DNkxm5qdTbOriX69Wyj0bQ7nOttssp240OBbxwqelgkI4trplhsFX5+HxRqED8gaO8ek4Eoest3D&#10;bIupdiOXdKlCI2II+xQVmBD6VEpfG7Lol64njtzRDRZDhEMj9YBjDLedfE6SlbTYcmww2NPeUH2q&#10;zlZBIdc383Gi3P+86bqqvot9Wa6Umj9O+QZEoCn8i//c7zrOf32B32fiBXJ3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qa5JpwgAAANwAAAAPAAAAAAAAAAAAAAAAAJwCAABk&#10;cnMvZG93bnJldi54bWxQSwUGAAAAAAQABAD3AAAAiwMAAAAA&#10;">
                  <v:imagedata r:id="rId80" o:title=""/>
                  <v:path arrowok="t"/>
                </v:shape>
                <v:shape id="Picture 144" o:spid="_x0000_s1185" type="#_x0000_t75" style="position:absolute;left:4926330;width:3507099;height:2108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TI&#10;OWjCAAAA3AAAAA8AAABkcnMvZG93bnJldi54bWxET01rwkAQvQv9D8sUehHd2GopqRspgtCDBRML&#10;XofsNAnJzIbsqum/dwsFb/N4n7PejNypCw2+cWJgMU9AkZTONlIZ+D7uZm+gfECx2DkhA7/kYZM9&#10;TNaYWneVnC5FqFQMEZ+igTqEPtXalzUx+rnrSSL34wbGEOFQaTvgNYZzp5+T5FUzNhIbauxpW1PZ&#10;Fmc2cKo6N7Jvc054f1jkdrr6ejkb8/Q4fryDCjSGu/jf/Wnj/OUS/p6JF+jsB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0yDlowgAAANwAAAAPAAAAAAAAAAAAAAAAAJwCAABk&#10;cnMvZG93bnJldi54bWxQSwUGAAAAAAQABAD3AAAAiwMAAAAA&#10;">
                  <v:imagedata r:id="rId81" o:title=""/>
                  <v:path arrowok="t"/>
                </v:shape>
                <v:shape id="Text Box 223" o:spid="_x0000_s1186" type="#_x0000_t202" style="position:absolute;left:2449614;width:653535;height:4407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yaihwAAA&#10;ANwAAAAPAAAAZHJzL2Rvd25yZXYueG1sRE9Na8JAEL0X/A/LFHqrG0VFUlcRreDBixrvQ3aaDc3O&#10;huzUxH/fFQq9zeN9zmoz+EbdqYt1YAOTcQaKuAy25spAcT28L0FFQbbYBCYDD4qwWY9eVpjb0POZ&#10;7hepVArhmKMBJ9LmWsfSkcc4Di1x4r5C51ES7CptO+xTuG/0NMsW2mPNqcFhSztH5fflxxsQsdvJ&#10;o/j08XgbTvveZeUcC2PeXoftByihQf7Ff+6jTfNnc3g+ky7Q6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yaihwAAAANwAAAAPAAAAAAAAAAAAAAAAAJcCAABkcnMvZG93bnJl&#10;di54bWxQSwUGAAAAAAQABAD1AAAAhAMAAAAA&#10;" filled="f" stroked="f">
                  <v:textbox style="mso-fit-shape-to-text:t">
                    <w:txbxContent>
                      <w:p w14:paraId="20399EEC" w14:textId="77777777" w:rsidR="00F410B7" w:rsidRDefault="00F410B7" w:rsidP="0015712E">
                        <w:pPr>
                          <w:pStyle w:val="NormalWeb"/>
                          <w:spacing w:before="0" w:beforeAutospacing="0" w:after="0" w:afterAutospacing="0"/>
                        </w:pPr>
                        <w:r>
                          <w:rPr>
                            <w:rFonts w:ascii="Calibri" w:eastAsia="Times New Roman" w:hAnsi="Calibri"/>
                            <w:color w:val="000000"/>
                            <w:kern w:val="24"/>
                          </w:rPr>
                          <w:t>B.</w:t>
                        </w:r>
                      </w:p>
                    </w:txbxContent>
                  </v:textbox>
                </v:shape>
                <v:shape id="Text Box 223" o:spid="_x0000_s1187" type="#_x0000_t202" style="position:absolute;width:581929;height:4407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GzbWwAAA&#10;ANwAAAAPAAAAZHJzL2Rvd25yZXYueG1sRE9Na8JAEL0X/A/LFLzVjcWKpK4itoIHL2q8D9lpNjQ7&#10;G7JTE/+9KxS8zeN9znI9+EZdqYt1YAPTSQaKuAy25spAcd69LUBFQbbYBCYDN4qwXo1elpjb0POR&#10;riepVArhmKMBJ9LmWsfSkcc4CS1x4n5C51ES7CptO+xTuG/0e5bNtceaU4PDlraOyt/TnzcgYjfT&#10;W/Ht4/4yHL56l5UfWBgzfh02n6CEBnmK/917m+bP5vB4Jl2gV3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oGzbWwAAAANwAAAAPAAAAAAAAAAAAAAAAAJcCAABkcnMvZG93bnJl&#10;di54bWxQSwUGAAAAAAQABAD1AAAAhAMAAAAA&#10;" filled="f" stroked="f">
                  <v:textbox style="mso-fit-shape-to-text:t">
                    <w:txbxContent>
                      <w:p w14:paraId="57084362" w14:textId="77777777" w:rsidR="00F410B7" w:rsidRDefault="00F410B7" w:rsidP="0015712E">
                        <w:pPr>
                          <w:pStyle w:val="NormalWeb"/>
                          <w:spacing w:before="0" w:beforeAutospacing="0" w:after="0" w:afterAutospacing="0"/>
                        </w:pPr>
                        <w:r>
                          <w:rPr>
                            <w:rFonts w:ascii="Calibri" w:eastAsia="Times New Roman" w:hAnsi="Calibri"/>
                            <w:color w:val="000000"/>
                            <w:kern w:val="24"/>
                          </w:rPr>
                          <w:t>A.</w:t>
                        </w:r>
                      </w:p>
                    </w:txbxContent>
                  </v:textbox>
                </v:shape>
                <v:shape id="Text Box 147" o:spid="_x0000_s1188" type="#_x0000_t202" style="position:absolute;left:290830;top:2107744;width:8142969;height:13767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V5NNwAAA&#10;ANwAAAAPAAAAZHJzL2Rvd25yZXYueG1sRE9Na8JAEL0X/A/LCL3VjWJrSV1F1IIHL9V4H7LTbGh2&#10;NmRHE/99t1DwNo/3Ocv14Bt1oy7WgQ1MJxko4jLYmisDxfnz5R1UFGSLTWAycKcI69XoaYm5DT1/&#10;0e0klUohHHM04ETaXOtYOvIYJ6ElTtx36DxKgl2lbYd9CveNnmXZm/ZYc2pw2NLWUflzunoDInYz&#10;vRd7Hw+X4bjrXVa+YmHM83jYfIASGuQh/ncfbJo/X8DfM+kCvf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HV5NNwAAAANwAAAAPAAAAAAAAAAAAAAAAAJcCAABkcnMvZG93bnJl&#10;di54bWxQSwUGAAAAAAQABAD1AAAAhAMAAAAA&#10;" filled="f" stroked="f">
                  <v:textbox style="mso-fit-shape-to-text:t">
                    <w:txbxContent>
                      <w:p w14:paraId="77C3F112" w14:textId="5DFD6B42"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ig 4.9 Las17 activates the Arp2/3 complex leading to the formation of clusters of F-actin, individual branching was observed only infrequently. Actin (20% labelled) induced to polymerise by the addition of salt in the presence of the Arp2/3 complex and aa300-633. Visualised by TIRFm. (A.) Representative image of F-actin cluster. (B) Representative images of branch junction.</w:t>
                        </w:r>
                      </w:p>
                    </w:txbxContent>
                  </v:textbox>
                </v:shape>
                <w10:anchorlock/>
              </v:group>
            </w:pict>
          </mc:Fallback>
        </mc:AlternateContent>
      </w:r>
    </w:p>
    <w:p w14:paraId="4F32A005" w14:textId="2CB534B9" w:rsidR="0015712E" w:rsidRDefault="0015712E" w:rsidP="00E5114A">
      <w:pPr>
        <w:spacing w:line="360" w:lineRule="auto"/>
        <w:jc w:val="both"/>
      </w:pPr>
      <w:r>
        <w:t xml:space="preserve">Analysis of a movie </w:t>
      </w:r>
      <w:r w:rsidRPr="00440C23">
        <w:t>(movie 2)</w:t>
      </w:r>
      <w:r>
        <w:t xml:space="preserve"> of one of these Las17+Arp2/3 clusters forming suggested that filaments associated with the cluster were elongating at a faster rate than would be expected for the concentration of actin present in the assay. To confirm this, estimations were made for the rates of elongation of filaments associated to the cluster. As a control rates of elongation were also calculated for filaments polymerising adjacent but not connected to the cluster</w:t>
      </w:r>
      <w:r w:rsidR="00440C23">
        <w:t>.</w:t>
      </w:r>
    </w:p>
    <w:p w14:paraId="6431C0FF" w14:textId="77777777" w:rsidR="0015712E" w:rsidRDefault="0015712E" w:rsidP="00E5114A">
      <w:pPr>
        <w:spacing w:line="360" w:lineRule="auto"/>
        <w:jc w:val="both"/>
      </w:pPr>
    </w:p>
    <w:p w14:paraId="63C5E707" w14:textId="7CA5C7AA" w:rsidR="0015712E" w:rsidRPr="00B77D11" w:rsidRDefault="00EA77A0" w:rsidP="00E5114A">
      <w:pPr>
        <w:spacing w:line="360" w:lineRule="auto"/>
        <w:jc w:val="both"/>
      </w:pPr>
      <w:r w:rsidRPr="00EA77A0">
        <w:rPr>
          <w:noProof/>
        </w:rPr>
        <w:lastRenderedPageBreak/>
        <mc:AlternateContent>
          <mc:Choice Requires="wpg">
            <w:drawing>
              <wp:inline distT="0" distB="0" distL="0" distR="0" wp14:anchorId="7EE9D00C" wp14:editId="6ADF4FF9">
                <wp:extent cx="3160762" cy="3706840"/>
                <wp:effectExtent l="0" t="0" r="0" b="0"/>
                <wp:docPr id="602" name="Group 1"/>
                <wp:cNvGraphicFramePr/>
                <a:graphic xmlns:a="http://schemas.openxmlformats.org/drawingml/2006/main">
                  <a:graphicData uri="http://schemas.microsoft.com/office/word/2010/wordprocessingGroup">
                    <wpg:wgp>
                      <wpg:cNvGrpSpPr/>
                      <wpg:grpSpPr>
                        <a:xfrm>
                          <a:off x="0" y="0"/>
                          <a:ext cx="3160762" cy="3706840"/>
                          <a:chOff x="0" y="0"/>
                          <a:chExt cx="3160762" cy="3706840"/>
                        </a:xfrm>
                      </wpg:grpSpPr>
                      <pic:pic xmlns:pic="http://schemas.openxmlformats.org/drawingml/2006/picture">
                        <pic:nvPicPr>
                          <pic:cNvPr id="603" name="Picture 603"/>
                          <pic:cNvPicPr/>
                        </pic:nvPicPr>
                        <pic:blipFill>
                          <a:blip r:embed="rId82"/>
                          <a:stretch>
                            <a:fillRect/>
                          </a:stretch>
                        </pic:blipFill>
                        <pic:spPr>
                          <a:xfrm>
                            <a:off x="0" y="0"/>
                            <a:ext cx="3160762" cy="2685147"/>
                          </a:xfrm>
                          <a:prstGeom prst="rect">
                            <a:avLst/>
                          </a:prstGeom>
                        </pic:spPr>
                      </pic:pic>
                      <wps:wsp>
                        <wps:cNvPr id="604" name="Text Box 604"/>
                        <wps:cNvSpPr txBox="1"/>
                        <wps:spPr>
                          <a:xfrm>
                            <a:off x="0" y="2685125"/>
                            <a:ext cx="3160395" cy="1021715"/>
                          </a:xfrm>
                          <a:prstGeom prst="rect">
                            <a:avLst/>
                          </a:prstGeom>
                          <a:noFill/>
                        </wps:spPr>
                        <wps:txbx>
                          <w:txbxContent>
                            <w:p w14:paraId="5E8A5CE4" w14:textId="37CC0ABB" w:rsidR="00F410B7" w:rsidRDefault="00F410B7" w:rsidP="00EA77A0">
                              <w:pPr>
                                <w:pStyle w:val="NormalWeb"/>
                                <w:spacing w:before="0" w:beforeAutospacing="0" w:after="0" w:afterAutospacing="0"/>
                              </w:pPr>
                              <w:r>
                                <w:rPr>
                                  <w:rFonts w:asciiTheme="minorHAnsi" w:hAnsi="Calibri" w:cstheme="minorBidi"/>
                                  <w:color w:val="000000" w:themeColor="text1"/>
                                  <w:kern w:val="24"/>
                                  <w:sz w:val="20"/>
                                  <w:szCs w:val="20"/>
                                  <w:lang w:val="en-GB"/>
                                </w:rPr>
                                <w:t>Fig 4.10 rough estimation of filament growth rate from movie 2. Calculated by measuring growth of at least 10 individual filaments per condition over time. Meant only as a rough demonstration of rapid elongation. Actin only = filaments adjacent to but not touching cluster. Cluster = rapidly extending filaments in contact with the cluster.</w:t>
                              </w:r>
                            </w:p>
                          </w:txbxContent>
                        </wps:txbx>
                        <wps:bodyPr wrap="square" rtlCol="0">
                          <a:spAutoFit/>
                        </wps:bodyPr>
                      </wps:wsp>
                    </wpg:wgp>
                  </a:graphicData>
                </a:graphic>
              </wp:inline>
            </w:drawing>
          </mc:Choice>
          <mc:Fallback>
            <w:pict>
              <v:group w14:anchorId="7EE9D00C" id="_x0000_s1189" style="width:248.9pt;height:291.9pt;mso-position-horizontal-relative:char;mso-position-vertical-relative:line" coordsize="3160762,37068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">
                <v:shape id="Picture 603" o:spid="_x0000_s1190" type="#_x0000_t75" style="position:absolute;width:3160762;height:26851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ZZ&#10;sE7FAAAA3AAAAA8AAABkcnMvZG93bnJldi54bWxEj0FrwkAUhO8F/8PyBG91kwpBo6toQVBKS6te&#10;vD2yz2ww+zZk1yT9991CocdhZr5hVpvB1qKj1leOFaTTBARx4XTFpYLLef88B+EDssbaMSn4Jg+b&#10;9ehphbl2PX9RdwqliBD2OSowITS5lL4wZNFPXUMcvZtrLYYo21LqFvsIt7V8SZJMWqw4Lhhs6NVQ&#10;cT89rIJrb44+nTXd/H3xeUg/3nbZxQ5KTcbDdgki0BD+w3/tg1aQJTP4PROPgFz/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WbBOxQAAANwAAAAPAAAAAAAAAAAAAAAAAJwC&#10;AABkcnMvZG93bnJldi54bWxQSwUGAAAAAAQABAD3AAAAjgMAAAAA&#10;">
                  <v:imagedata r:id="rId83" o:title=""/>
                </v:shape>
                <v:shape id="Text Box 604" o:spid="_x0000_s1191" type="#_x0000_t202" style="position:absolute;top:2685125;width:3160395;height:102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RXmfwgAA&#10;ANwAAAAPAAAAZHJzL2Rvd25yZXYueG1sRI9BawIxFITvBf9DeAVvNbFYka1RxFbw0Et1vT82r5ul&#10;m5dl8+qu/94UCj0OM/MNs96OoVVX6lMT2cJ8ZkARV9E1XFsoz4enFagkyA7byGThRgm2m8nDGgsX&#10;B/6k60lqlSGcCrTgRbpC61R5CphmsSPO3lfsA0qWfa1dj0OGh1Y/G7PUARvOCx472nuqvk8/wYKI&#10;281v5XtIx8v48TZ4U71gae30cdy9ghIa5T/81z46C0uzgN8z+Qjo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FFeZ/CAAAA3AAAAA8AAAAAAAAAAAAAAAAAlwIAAGRycy9kb3du&#10;cmV2LnhtbFBLBQYAAAAABAAEAPUAAACGAwAAAAA=&#10;" filled="f" stroked="f">
                  <v:textbox style="mso-fit-shape-to-text:t">
                    <w:txbxContent>
                      <w:p w14:paraId="5E8A5CE4" w14:textId="37CC0ABB" w:rsidR="00F410B7" w:rsidRDefault="00F410B7" w:rsidP="00EA77A0">
                        <w:pPr>
                          <w:pStyle w:val="NormalWeb"/>
                          <w:spacing w:before="0" w:beforeAutospacing="0" w:after="0" w:afterAutospacing="0"/>
                        </w:pPr>
                        <w:r>
                          <w:rPr>
                            <w:rFonts w:asciiTheme="minorHAnsi" w:hAnsi="Calibri" w:cstheme="minorBidi"/>
                            <w:color w:val="000000" w:themeColor="text1"/>
                            <w:kern w:val="24"/>
                            <w:sz w:val="20"/>
                            <w:szCs w:val="20"/>
                            <w:lang w:val="en-GB"/>
                          </w:rPr>
                          <w:t>Fig 4.10 rough estimation of filament growth rate from movie 2. Calculated by measuring growth of at least 10 individual filaments per condition over time. Meant only as a rough demonstration of rapid elongation. Actin only = filaments adjacent to but not touching cluster. Cluster = rapidly extending filaments in contact with the cluster.</w:t>
                        </w:r>
                      </w:p>
                    </w:txbxContent>
                  </v:textbox>
                </v:shape>
                <w10:anchorlock/>
              </v:group>
            </w:pict>
          </mc:Fallback>
        </mc:AlternateContent>
      </w:r>
    </w:p>
    <w:p w14:paraId="3A3CE311" w14:textId="77777777" w:rsidR="0015712E" w:rsidRDefault="0015712E" w:rsidP="00E5114A">
      <w:pPr>
        <w:spacing w:line="360" w:lineRule="auto"/>
        <w:jc w:val="both"/>
      </w:pPr>
    </w:p>
    <w:p w14:paraId="4CDFCFC1" w14:textId="77777777" w:rsidR="0015712E" w:rsidRDefault="0015712E" w:rsidP="00E5114A">
      <w:pPr>
        <w:spacing w:line="360" w:lineRule="auto"/>
        <w:jc w:val="both"/>
        <w:rPr>
          <w:lang w:val="en-GB"/>
        </w:rPr>
      </w:pPr>
      <w:r>
        <w:rPr>
          <w:lang w:val="en-GB"/>
        </w:rPr>
        <w:t>Filaments adjacent to but not in contact with the cluster (actin only) polymerised at an average rate consistent with the concentration of actin in the assay (12 subunits/s) as expected. Filaments growing directly out of the cluster however (cluster) grew 10-fold faster than would otherwise be expected. This suggests that Las17 is directly influencing the rate of elongation of individual filaments.</w:t>
      </w:r>
    </w:p>
    <w:p w14:paraId="4131EB04" w14:textId="77777777" w:rsidR="0015712E" w:rsidRDefault="0015712E" w:rsidP="00E5114A">
      <w:pPr>
        <w:spacing w:line="360" w:lineRule="auto"/>
        <w:jc w:val="both"/>
        <w:rPr>
          <w:lang w:val="en-GB"/>
        </w:rPr>
      </w:pPr>
    </w:p>
    <w:p w14:paraId="3311D25E" w14:textId="77777777" w:rsidR="0015712E" w:rsidRDefault="0015712E" w:rsidP="00E5114A">
      <w:pPr>
        <w:pStyle w:val="Heading3"/>
        <w:jc w:val="both"/>
        <w:rPr>
          <w:lang w:val="en-GB"/>
        </w:rPr>
      </w:pPr>
      <w:bookmarkStart w:id="195" w:name="_Toc494222737"/>
      <w:r>
        <w:rPr>
          <w:lang w:val="en-GB"/>
        </w:rPr>
        <w:t>4.2.8 Clusters in the absence of the Arp2/3 complex</w:t>
      </w:r>
      <w:bookmarkEnd w:id="195"/>
    </w:p>
    <w:p w14:paraId="4DC038CA" w14:textId="77777777" w:rsidR="0015712E" w:rsidRPr="00661747" w:rsidRDefault="0015712E" w:rsidP="00E5114A">
      <w:pPr>
        <w:jc w:val="both"/>
        <w:rPr>
          <w:lang w:val="en-GB"/>
        </w:rPr>
      </w:pPr>
    </w:p>
    <w:p w14:paraId="624F72A6" w14:textId="77777777" w:rsidR="0015712E" w:rsidRDefault="0015712E" w:rsidP="00E5114A">
      <w:pPr>
        <w:spacing w:line="360" w:lineRule="auto"/>
        <w:jc w:val="both"/>
        <w:rPr>
          <w:lang w:val="en-GB"/>
        </w:rPr>
      </w:pPr>
      <w:r>
        <w:rPr>
          <w:lang w:val="en-GB"/>
        </w:rPr>
        <w:t>We therefore wanted to investigate the effect of the PPWCA fragment of Las17 in the absence of the Arp2/3 complex, to see whether an effect on the rate of filament elongation would be observed.</w:t>
      </w:r>
    </w:p>
    <w:p w14:paraId="1CEE3F45" w14:textId="77777777" w:rsidR="0015712E" w:rsidRDefault="0015712E" w:rsidP="00E5114A">
      <w:pPr>
        <w:spacing w:line="360" w:lineRule="auto"/>
        <w:jc w:val="both"/>
        <w:rPr>
          <w:lang w:val="en-GB"/>
        </w:rPr>
      </w:pPr>
    </w:p>
    <w:p w14:paraId="7AFE024B" w14:textId="2CBEA598" w:rsidR="0015712E" w:rsidRDefault="004D3B8F" w:rsidP="00E5114A">
      <w:pPr>
        <w:spacing w:line="360" w:lineRule="auto"/>
        <w:jc w:val="both"/>
        <w:rPr>
          <w:lang w:val="en-GB"/>
        </w:rPr>
      </w:pPr>
      <w:r w:rsidRPr="004D3B8F">
        <w:rPr>
          <w:noProof/>
        </w:rPr>
        <w:lastRenderedPageBreak/>
        <mc:AlternateContent>
          <mc:Choice Requires="wpg">
            <w:drawing>
              <wp:inline distT="0" distB="0" distL="0" distR="0" wp14:anchorId="28E37643" wp14:editId="1F1446EE">
                <wp:extent cx="5435600" cy="6035834"/>
                <wp:effectExtent l="0" t="0" r="0" b="0"/>
                <wp:docPr id="611" name="Group 1"/>
                <wp:cNvGraphicFramePr/>
                <a:graphic xmlns:a="http://schemas.openxmlformats.org/drawingml/2006/main">
                  <a:graphicData uri="http://schemas.microsoft.com/office/word/2010/wordprocessingGroup">
                    <wpg:wgp>
                      <wpg:cNvGrpSpPr/>
                      <wpg:grpSpPr>
                        <a:xfrm>
                          <a:off x="0" y="0"/>
                          <a:ext cx="5435600" cy="6035834"/>
                          <a:chOff x="-234498" y="1"/>
                          <a:chExt cx="10137890" cy="11257114"/>
                        </a:xfrm>
                      </wpg:grpSpPr>
                      <pic:pic xmlns:pic="http://schemas.openxmlformats.org/drawingml/2006/picture">
                        <pic:nvPicPr>
                          <pic:cNvPr id="612" name="Picture 61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5097111" y="2"/>
                            <a:ext cx="4806281" cy="4806281"/>
                          </a:xfrm>
                          <a:prstGeom prst="rect">
                            <a:avLst/>
                          </a:prstGeom>
                        </pic:spPr>
                      </pic:pic>
                      <pic:pic xmlns:pic="http://schemas.openxmlformats.org/drawingml/2006/picture">
                        <pic:nvPicPr>
                          <pic:cNvPr id="613" name="Picture 613"/>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290830" y="4790240"/>
                            <a:ext cx="4806281" cy="4806281"/>
                          </a:xfrm>
                          <a:prstGeom prst="rect">
                            <a:avLst/>
                          </a:prstGeom>
                        </pic:spPr>
                      </pic:pic>
                      <wps:wsp>
                        <wps:cNvPr id="614" name="Text Box 223"/>
                        <wps:cNvSpPr txBox="1"/>
                        <wps:spPr>
                          <a:xfrm>
                            <a:off x="-234498" y="4737"/>
                            <a:ext cx="581507" cy="517541"/>
                          </a:xfrm>
                          <a:prstGeom prst="rect">
                            <a:avLst/>
                          </a:prstGeom>
                          <a:noFill/>
                        </wps:spPr>
                        <wps:txbx>
                          <w:txbxContent>
                            <w:p w14:paraId="53DCD68E" w14:textId="77777777" w:rsidR="00F410B7" w:rsidRDefault="00F410B7" w:rsidP="004D3B8F">
                              <w:pPr>
                                <w:pStyle w:val="NormalWeb"/>
                                <w:spacing w:before="0" w:beforeAutospacing="0" w:after="0" w:afterAutospacing="0"/>
                              </w:pPr>
                              <w:r>
                                <w:rPr>
                                  <w:rFonts w:ascii="Calibri" w:eastAsia="Times New Roman" w:hAnsi="Calibri"/>
                                  <w:color w:val="000000"/>
                                  <w:kern w:val="24"/>
                                </w:rPr>
                                <w:t>A.</w:t>
                              </w:r>
                            </w:p>
                          </w:txbxContent>
                        </wps:txbx>
                        <wps:bodyPr wrap="square" rtlCol="0">
                          <a:spAutoFit/>
                        </wps:bodyPr>
                      </wps:wsp>
                      <wps:wsp>
                        <wps:cNvPr id="615" name="Text Box 223"/>
                        <wps:cNvSpPr txBox="1"/>
                        <wps:spPr>
                          <a:xfrm>
                            <a:off x="-188309" y="4907888"/>
                            <a:ext cx="581507" cy="517541"/>
                          </a:xfrm>
                          <a:prstGeom prst="rect">
                            <a:avLst/>
                          </a:prstGeom>
                          <a:noFill/>
                        </wps:spPr>
                        <wps:txbx>
                          <w:txbxContent>
                            <w:p w14:paraId="5A1FF334" w14:textId="77777777" w:rsidR="00F410B7" w:rsidRDefault="00F410B7" w:rsidP="004D3B8F">
                              <w:pPr>
                                <w:pStyle w:val="NormalWeb"/>
                                <w:spacing w:before="0" w:beforeAutospacing="0" w:after="0" w:afterAutospacing="0"/>
                              </w:pPr>
                              <w:r>
                                <w:rPr>
                                  <w:rFonts w:ascii="Calibri" w:eastAsia="Times New Roman" w:hAnsi="Calibri"/>
                                  <w:color w:val="000000"/>
                                  <w:kern w:val="24"/>
                                </w:rPr>
                                <w:t>B.</w:t>
                              </w:r>
                            </w:p>
                          </w:txbxContent>
                        </wps:txbx>
                        <wps:bodyPr wrap="square" rtlCol="0">
                          <a:spAutoFit/>
                        </wps:bodyPr>
                      </wps:wsp>
                      <wps:wsp>
                        <wps:cNvPr id="616" name="Text Box 616"/>
                        <wps:cNvSpPr txBox="1"/>
                        <wps:spPr>
                          <a:xfrm>
                            <a:off x="290829" y="9640539"/>
                            <a:ext cx="9612046" cy="1616576"/>
                          </a:xfrm>
                          <a:prstGeom prst="rect">
                            <a:avLst/>
                          </a:prstGeom>
                          <a:noFill/>
                        </wps:spPr>
                        <wps:txbx>
                          <w:txbxContent>
                            <w:p w14:paraId="16C20821" w14:textId="2D87397B" w:rsidR="00F410B7" w:rsidRDefault="00F410B7" w:rsidP="004D3B8F">
                              <w:pPr>
                                <w:pStyle w:val="NormalWeb"/>
                                <w:spacing w:before="0" w:beforeAutospacing="0" w:after="0" w:afterAutospacing="0"/>
                              </w:pPr>
                              <w:r>
                                <w:rPr>
                                  <w:rFonts w:asciiTheme="minorHAnsi" w:hAnsi="Calibri" w:cstheme="minorBidi"/>
                                  <w:color w:val="000000" w:themeColor="text1"/>
                                  <w:kern w:val="24"/>
                                  <w:sz w:val="20"/>
                                  <w:szCs w:val="20"/>
                                  <w:lang w:val="en-GB"/>
                                </w:rPr>
                                <w:t>F</w:t>
                              </w:r>
                              <w:r w:rsidR="006041CF">
                                <w:rPr>
                                  <w:rFonts w:asciiTheme="minorHAnsi" w:hAnsi="Calibri" w:cstheme="minorBidi"/>
                                  <w:color w:val="000000" w:themeColor="text1"/>
                                  <w:kern w:val="24"/>
                                  <w:sz w:val="20"/>
                                  <w:szCs w:val="20"/>
                                  <w:lang w:val="en-GB"/>
                                </w:rPr>
                                <w:t>ig 4.11</w:t>
                              </w:r>
                              <w:r>
                                <w:rPr>
                                  <w:rFonts w:asciiTheme="minorHAnsi" w:hAnsi="Calibri" w:cstheme="minorBidi"/>
                                  <w:color w:val="000000" w:themeColor="text1"/>
                                  <w:kern w:val="24"/>
                                  <w:sz w:val="20"/>
                                  <w:szCs w:val="20"/>
                                  <w:lang w:val="en-GB"/>
                                </w:rPr>
                                <w:t xml:space="preserve"> In the absence of the Arp2/3 complex, the ppWCA of Las17 promotes the formation </w:t>
                              </w:r>
                              <w:r w:rsidR="00AD4EF0">
                                <w:rPr>
                                  <w:rFonts w:asciiTheme="minorHAnsi" w:hAnsi="Calibri" w:cstheme="minorBidi"/>
                                  <w:color w:val="000000" w:themeColor="text1"/>
                                  <w:kern w:val="24"/>
                                  <w:sz w:val="20"/>
                                  <w:szCs w:val="20"/>
                                  <w:lang w:val="en-GB"/>
                                </w:rPr>
                                <w:t>of dense</w:t>
                              </w:r>
                              <w:r>
                                <w:rPr>
                                  <w:rFonts w:asciiTheme="minorHAnsi" w:hAnsi="Calibri" w:cstheme="minorBidi"/>
                                  <w:color w:val="000000" w:themeColor="text1"/>
                                  <w:kern w:val="24"/>
                                  <w:sz w:val="20"/>
                                  <w:szCs w:val="20"/>
                                  <w:lang w:val="en-GB"/>
                                </w:rPr>
                                <w:t xml:space="preserve"> F-actin structures. Actin (20% labelled) induced to polymerise by the addition of salt in the presence or absence of Las17 aa300-633. Visualised by TIRFm. (A) Representative images of clusters that form in the presence of Las17 ppWCA. (B) Representative image of actin polymerised in the absence of Las17, at 30mins.</w:t>
                              </w:r>
                            </w:p>
                          </w:txbxContent>
                        </wps:txbx>
                        <wps:bodyPr wrap="square" rtlCol="0">
                          <a:spAutoFit/>
                        </wps:bodyPr>
                      </wps:wsp>
                      <pic:pic xmlns:pic="http://schemas.openxmlformats.org/drawingml/2006/picture">
                        <pic:nvPicPr>
                          <pic:cNvPr id="617" name="Picture 61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5097111" y="4800059"/>
                            <a:ext cx="4806281" cy="4806281"/>
                          </a:xfrm>
                          <a:prstGeom prst="rect">
                            <a:avLst/>
                          </a:prstGeom>
                        </pic:spPr>
                      </pic:pic>
                      <pic:pic xmlns:pic="http://schemas.openxmlformats.org/drawingml/2006/picture">
                        <pic:nvPicPr>
                          <pic:cNvPr id="618" name="Picture 618"/>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290830" y="1"/>
                            <a:ext cx="4806281" cy="4806281"/>
                          </a:xfrm>
                          <a:prstGeom prst="rect">
                            <a:avLst/>
                          </a:prstGeom>
                        </pic:spPr>
                      </pic:pic>
                    </wpg:wgp>
                  </a:graphicData>
                </a:graphic>
              </wp:inline>
            </w:drawing>
          </mc:Choice>
          <mc:Fallback>
            <w:pict>
              <v:group w14:anchorId="28E37643" id="_x0000_s1192" style="width:428pt;height:475.25pt;mso-position-horizontal-relative:char;mso-position-vertical-relative:line" coordorigin="-234498,1" coordsize="10137890,11257114"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">
                <v:shape id="Picture 612" o:spid="_x0000_s1193" type="#_x0000_t75" style="position:absolute;left:5097111;top:2;width:4806281;height:48062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Fa&#10;qjvBAAAA3AAAAA8AAABkcnMvZG93bnJldi54bWxEj0GLwjAUhO8L/ofwBG9rWllkqUYRZdGr3dXz&#10;M3k2xealNKnWf28WFvY4zMw3zHI9uEbcqQu1ZwX5NANBrL2puVLw8/31/gkiRGSDjWdS8KQA69Xo&#10;bYmF8Q8+0r2MlUgQDgUqsDG2hZRBW3IYpr4lTt7Vdw5jkl0lTYePBHeNnGXZXDqsOS1YbGlrSd/K&#10;3inoP8611ns/HC670rl9fpK9zZWajIfNAkSkIf6H/9oHo2Cez+D3TDoCcvUC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FaqjvBAAAA3AAAAA8AAAAAAAAAAAAAAAAAnAIAAGRy&#10;cy9kb3ducmV2LnhtbFBLBQYAAAAABAAEAPcAAACKAwAAAAA=&#10;">
                  <v:imagedata r:id="rId88" o:title=""/>
                  <v:path arrowok="t"/>
                </v:shape>
                <v:shape id="Picture 613" o:spid="_x0000_s1194" type="#_x0000_t75" style="position:absolute;left:290830;top:4790240;width:4806281;height:48062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tW&#10;nYDGAAAA3AAAAA8AAABkcnMvZG93bnJldi54bWxEj11rwjAUhu8H+w/hDHY3U+cQqUYZwjY3mGL9&#10;uj02x7asOSlJZuu/X4SBly/vx8M7mXWmFmdyvrKsoN9LQBDnVldcKNhu3p5GIHxA1lhbJgUX8jCb&#10;3t9NMNW25TWds1CIOMI+RQVlCE0qpc9LMuh7tiGO3sk6gyFKV0jtsI3jppbPSTKUBiuOhBIbmpeU&#10;/2S/JkISt/98ny8/ji/Fd7vYZavD1+Ck1OND9zoGEagLt/B/e6EVDPsDuJ6JR0BO/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y1adgMYAAADcAAAADwAAAAAAAAAAAAAAAACc&#10;AgAAZHJzL2Rvd25yZXYueG1sUEsFBgAAAAAEAAQA9wAAAI8DAAAAAA==&#10;">
                  <v:imagedata r:id="rId89" o:title=""/>
                  <v:path arrowok="t"/>
                </v:shape>
                <v:shape id="Text Box 223" o:spid="_x0000_s1195" type="#_x0000_t202" style="position:absolute;left:-234498;top:4737;width:581507;height:5175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nO9CwgAA&#10;ANwAAAAPAAAAZHJzL2Rvd25yZXYueG1sRI9Pa8JAFMTvQr/D8gRvuklppURXkf4BD72o6f2RfWaD&#10;2bch+2rit3cLBY/DzPyGWW9H36or9bEJbCBfZKCIq2Abrg2Up6/5G6goyBbbwGTgRhG2m6fJGgsb&#10;Bj7Q9Si1ShCOBRpwIl2hdawceYyL0BEn7xx6j5JkX2vb45DgvtXPWbbUHhtOCw47endUXY6/3oCI&#10;3eW38tPH/c/4/TG4rHrF0pjZdNytQAmN8gj/t/fWwDJ/gb8z6Qjo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Sc70LCAAAA3AAAAA8AAAAAAAAAAAAAAAAAlwIAAGRycy9kb3du&#10;cmV2LnhtbFBLBQYAAAAABAAEAPUAAACGAwAAAAA=&#10;" filled="f" stroked="f">
                  <v:textbox style="mso-fit-shape-to-text:t">
                    <w:txbxContent>
                      <w:p w14:paraId="53DCD68E" w14:textId="77777777" w:rsidR="00F410B7" w:rsidRDefault="00F410B7" w:rsidP="004D3B8F">
                        <w:pPr>
                          <w:pStyle w:val="NormalWeb"/>
                          <w:spacing w:before="0" w:beforeAutospacing="0" w:after="0" w:afterAutospacing="0"/>
                        </w:pPr>
                        <w:r>
                          <w:rPr>
                            <w:rFonts w:ascii="Calibri" w:eastAsia="Times New Roman" w:hAnsi="Calibri"/>
                            <w:color w:val="000000"/>
                            <w:kern w:val="24"/>
                          </w:rPr>
                          <w:t>A.</w:t>
                        </w:r>
                      </w:p>
                    </w:txbxContent>
                  </v:textbox>
                </v:shape>
                <v:shape id="Text Box 223" o:spid="_x0000_s1196" type="#_x0000_t202" style="position:absolute;left:-188309;top:4907888;width:581507;height:5175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0ErZwgAA&#10;ANwAAAAPAAAAZHJzL2Rvd25yZXYueG1sRI/BasMwEETvhf6D2EJvjexCQnAjm5C2kEMuTZz7Ym0t&#10;E2tlrG3s/H1UKPQ4zMwbZlPNvldXGmMX2EC+yEARN8F23BqoT58va1BRkC32gcnAjSJU5ePDBgsb&#10;Jv6i61FalSAcCzTgRIZC69g48hgXYSBO3ncYPUqSY6vtiFOC+16/ZtlKe+w4LTgcaOeouRx/vAER&#10;u81v9YeP+/N8eJ9c1iyxNub5ad6+gRKa5T/8195bA6t8Cb9n0hHQ5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vQStnCAAAA3AAAAA8AAAAAAAAAAAAAAAAAlwIAAGRycy9kb3du&#10;cmV2LnhtbFBLBQYAAAAABAAEAPUAAACGAwAAAAA=&#10;" filled="f" stroked="f">
                  <v:textbox style="mso-fit-shape-to-text:t">
                    <w:txbxContent>
                      <w:p w14:paraId="5A1FF334" w14:textId="77777777" w:rsidR="00F410B7" w:rsidRDefault="00F410B7" w:rsidP="004D3B8F">
                        <w:pPr>
                          <w:pStyle w:val="NormalWeb"/>
                          <w:spacing w:before="0" w:beforeAutospacing="0" w:after="0" w:afterAutospacing="0"/>
                        </w:pPr>
                        <w:r>
                          <w:rPr>
                            <w:rFonts w:ascii="Calibri" w:eastAsia="Times New Roman" w:hAnsi="Calibri"/>
                            <w:color w:val="000000"/>
                            <w:kern w:val="24"/>
                          </w:rPr>
                          <w:t>B.</w:t>
                        </w:r>
                      </w:p>
                    </w:txbxContent>
                  </v:textbox>
                </v:shape>
                <v:shape id="Text Box 616" o:spid="_x0000_s1197" type="#_x0000_t202" style="position:absolute;left:290829;top:9640539;width:9612046;height:1616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AtSuwgAA&#10;ANwAAAAPAAAAZHJzL2Rvd25yZXYueG1sRI9Ba8JAFITvQv/D8oTedBOhoURXEVvBQy+18f7IvmZD&#10;s29D9tXEf98VhB6HmfmG2ewm36krDbENbCBfZqCI62BbbgxUX8fFK6goyBa7wGTgRhF226fZBksb&#10;Rv6k61kalSAcSzTgRPpS61g78hiXoSdO3ncYPEqSQ6PtgGOC+06vsqzQHltOCw57Ojiqf86/3oCI&#10;3ee36t3H02X6eBtdVr9gZczzfNqvQQlN8h9+tE/WQJEXcD+TjoDe/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sC1K7CAAAA3AAAAA8AAAAAAAAAAAAAAAAAlwIAAGRycy9kb3du&#10;cmV2LnhtbFBLBQYAAAAABAAEAPUAAACGAwAAAAA=&#10;" filled="f" stroked="f">
                  <v:textbox style="mso-fit-shape-to-text:t">
                    <w:txbxContent>
                      <w:p w14:paraId="16C20821" w14:textId="2D87397B" w:rsidR="00F410B7" w:rsidRDefault="00F410B7" w:rsidP="004D3B8F">
                        <w:pPr>
                          <w:pStyle w:val="NormalWeb"/>
                          <w:spacing w:before="0" w:beforeAutospacing="0" w:after="0" w:afterAutospacing="0"/>
                        </w:pPr>
                        <w:r>
                          <w:rPr>
                            <w:rFonts w:asciiTheme="minorHAnsi" w:hAnsi="Calibri" w:cstheme="minorBidi"/>
                            <w:color w:val="000000" w:themeColor="text1"/>
                            <w:kern w:val="24"/>
                            <w:sz w:val="20"/>
                            <w:szCs w:val="20"/>
                            <w:lang w:val="en-GB"/>
                          </w:rPr>
                          <w:t>F</w:t>
                        </w:r>
                        <w:r w:rsidR="006041CF">
                          <w:rPr>
                            <w:rFonts w:asciiTheme="minorHAnsi" w:hAnsi="Calibri" w:cstheme="minorBidi"/>
                            <w:color w:val="000000" w:themeColor="text1"/>
                            <w:kern w:val="24"/>
                            <w:sz w:val="20"/>
                            <w:szCs w:val="20"/>
                            <w:lang w:val="en-GB"/>
                          </w:rPr>
                          <w:t>ig 4.11</w:t>
                        </w:r>
                        <w:r>
                          <w:rPr>
                            <w:rFonts w:asciiTheme="minorHAnsi" w:hAnsi="Calibri" w:cstheme="minorBidi"/>
                            <w:color w:val="000000" w:themeColor="text1"/>
                            <w:kern w:val="24"/>
                            <w:sz w:val="20"/>
                            <w:szCs w:val="20"/>
                            <w:lang w:val="en-GB"/>
                          </w:rPr>
                          <w:t xml:space="preserve"> In the absence of the Arp2/3 complex, the ppWCA of Las17 promotes the formation </w:t>
                        </w:r>
                        <w:r w:rsidR="00AD4EF0">
                          <w:rPr>
                            <w:rFonts w:asciiTheme="minorHAnsi" w:hAnsi="Calibri" w:cstheme="minorBidi"/>
                            <w:color w:val="000000" w:themeColor="text1"/>
                            <w:kern w:val="24"/>
                            <w:sz w:val="20"/>
                            <w:szCs w:val="20"/>
                            <w:lang w:val="en-GB"/>
                          </w:rPr>
                          <w:t>of dense</w:t>
                        </w:r>
                        <w:r>
                          <w:rPr>
                            <w:rFonts w:asciiTheme="minorHAnsi" w:hAnsi="Calibri" w:cstheme="minorBidi"/>
                            <w:color w:val="000000" w:themeColor="text1"/>
                            <w:kern w:val="24"/>
                            <w:sz w:val="20"/>
                            <w:szCs w:val="20"/>
                            <w:lang w:val="en-GB"/>
                          </w:rPr>
                          <w:t xml:space="preserve"> F-actin structures. Actin (20% labelled) induced to polymerise by the addition of salt in the presence or absence of Las17 aa300-633. Visualised by TIRFm. (A) Representative images of clusters that form in the presence of Las17 ppWCA. (B) Representative image of actin polymerised in the absence of Las17, at 30mins.</w:t>
                        </w:r>
                      </w:p>
                    </w:txbxContent>
                  </v:textbox>
                </v:shape>
                <v:shape id="Picture 617" o:spid="_x0000_s1198" type="#_x0000_t75" style="position:absolute;left:5097111;top:4800059;width:4806281;height:48062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Qk&#10;bHvGAAAA3AAAAA8AAABkcnMvZG93bnJldi54bWxEj0FrwkAUhO9C/8PyCl5EN4ZqJXUjVVpoBQ9V&#10;oddH9pmEZN+mu6um/75bEDwOM/MNs1z1phUXcr62rGA6SUAQF1bXXCo4Ht7HCxA+IGtsLZOCX/Kw&#10;yh8GS8y0vfIXXfahFBHCPkMFVQhdJqUvKjLoJ7Yjjt7JOoMhSldK7fAa4aaVaZLMpcGa40KFHW0q&#10;Kpr92ShIZ6U7eWdHT7O35tOk6+129/2j1PCxf30BEagP9/Ct/aEVzKfP8H8mHgGZ/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1CRse8YAAADcAAAADwAAAAAAAAAAAAAAAACc&#10;AgAAZHJzL2Rvd25yZXYueG1sUEsFBgAAAAAEAAQA9wAAAI8DAAAAAA==&#10;">
                  <v:imagedata r:id="rId90" o:title=""/>
                  <v:path arrowok="t"/>
                </v:shape>
                <v:shape id="Picture 618" o:spid="_x0000_s1199" type="#_x0000_t75" style="position:absolute;left:290830;top:1;width:4806281;height:48062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v+&#10;Z4bEAAAA3AAAAA8AAABkcnMvZG93bnJldi54bWxET01rwkAQvRf8D8sIvZS6MS22pG6CKIKexFho&#10;j0N2mkSzsyG7TVJ/vXsoeHy872U2mkb01LnasoL5LAJBXFhdc6ng87R9fgfhPLLGxjIp+CMHWTp5&#10;WGKi7cBH6nNfihDCLkEFlfdtIqUrKjLoZrYlDtyP7Qz6ALtS6g6HEG4aGUfRQhqsOTRU2NK6ouKS&#10;/xoF9fc137jzYf9q375e9v1TH+P6oNTjdFx9gPA0+rv4373TChbzsDacCUdAp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v+Z4bEAAAA3AAAAA8AAAAAAAAAAAAAAAAAnAIA&#10;AGRycy9kb3ducmV2LnhtbFBLBQYAAAAABAAEAPcAAACNAwAAAAA=&#10;">
                  <v:imagedata r:id="rId91" o:title=""/>
                  <v:path arrowok="t"/>
                </v:shape>
                <w10:anchorlock/>
              </v:group>
            </w:pict>
          </mc:Fallback>
        </mc:AlternateContent>
      </w:r>
    </w:p>
    <w:p w14:paraId="7DAAFB57" w14:textId="77777777" w:rsidR="0015712E" w:rsidRDefault="0015712E" w:rsidP="00E5114A">
      <w:pPr>
        <w:spacing w:line="360" w:lineRule="auto"/>
        <w:jc w:val="both"/>
        <w:rPr>
          <w:lang w:val="en-GB"/>
        </w:rPr>
      </w:pPr>
      <w:r>
        <w:rPr>
          <w:lang w:val="en-GB"/>
        </w:rPr>
        <w:t xml:space="preserve">Actin polymerising on its own eventually led to the formation of a dense, homogenous actin meshwork across the slide. In the presence of PPWCA but the absence of Arp2/3, clusters were observed. Intriguingly, the clusters that formed had a different structure to those that formed in the presence of the Arp2/3 complex, many containing tight loops or rings of actin. Unfortunately, a movie of one of these structures forming was not recorded. </w:t>
      </w:r>
    </w:p>
    <w:p w14:paraId="237941CD" w14:textId="77777777" w:rsidR="0015712E" w:rsidRDefault="0015712E" w:rsidP="00E5114A">
      <w:pPr>
        <w:spacing w:line="360" w:lineRule="auto"/>
        <w:jc w:val="both"/>
        <w:rPr>
          <w:lang w:val="en-GB"/>
        </w:rPr>
      </w:pPr>
    </w:p>
    <w:p w14:paraId="7DDE1F6C" w14:textId="19DD4F41" w:rsidR="0015712E" w:rsidRDefault="0015712E" w:rsidP="00E5114A">
      <w:pPr>
        <w:spacing w:line="360" w:lineRule="auto"/>
        <w:jc w:val="both"/>
        <w:rPr>
          <w:lang w:val="en-GB"/>
        </w:rPr>
      </w:pPr>
      <w:r>
        <w:rPr>
          <w:lang w:val="en-GB"/>
        </w:rPr>
        <w:t xml:space="preserve">The formation of clusters was surprising as they had not been seen in the presence of either of the shorter fragments of Las17 used </w:t>
      </w:r>
      <w:r w:rsidR="007F4A0F">
        <w:rPr>
          <w:lang w:val="en-GB"/>
        </w:rPr>
        <w:t xml:space="preserve">in a similar assay (fig3.7). In </w:t>
      </w:r>
      <w:r>
        <w:rPr>
          <w:lang w:val="en-GB"/>
        </w:rPr>
        <w:t xml:space="preserve">fig3.2 the addition of the WCA domain was shown to change the effect of Las17 in a pyrene assay. </w:t>
      </w:r>
      <w:r>
        <w:rPr>
          <w:lang w:val="en-GB"/>
        </w:rPr>
        <w:lastRenderedPageBreak/>
        <w:t>This led to the hypothesis that the PPWCA may influence actin polymerisation beyond promoting filament formation. The formation of these clusters, and the potential effect on filament elongation, may explain the unusual effect of the PPWCA in a pyrene assay.</w:t>
      </w:r>
    </w:p>
    <w:p w14:paraId="4D687D27" w14:textId="77777777" w:rsidR="0015712E" w:rsidRDefault="0015712E" w:rsidP="00E5114A">
      <w:pPr>
        <w:spacing w:line="360" w:lineRule="auto"/>
        <w:jc w:val="both"/>
        <w:rPr>
          <w:lang w:val="en-GB"/>
        </w:rPr>
      </w:pPr>
    </w:p>
    <w:p w14:paraId="3C961204" w14:textId="77777777" w:rsidR="0015712E" w:rsidRDefault="0015712E" w:rsidP="00E5114A">
      <w:pPr>
        <w:pStyle w:val="Heading3"/>
        <w:jc w:val="both"/>
      </w:pPr>
      <w:bookmarkStart w:id="196" w:name="_Toc494222738"/>
      <w:r>
        <w:t>4.2.9 To what extent does actin binding at the WH2 motif contribute to the effect of the WCA domain?</w:t>
      </w:r>
      <w:bookmarkEnd w:id="196"/>
    </w:p>
    <w:p w14:paraId="643DFCEA" w14:textId="77777777" w:rsidR="0015712E" w:rsidRPr="00661747" w:rsidRDefault="0015712E" w:rsidP="00E5114A">
      <w:pPr>
        <w:jc w:val="both"/>
      </w:pPr>
    </w:p>
    <w:p w14:paraId="391C9891" w14:textId="6A91D256" w:rsidR="0015712E" w:rsidRDefault="0015712E" w:rsidP="00E5114A">
      <w:pPr>
        <w:spacing w:line="360" w:lineRule="auto"/>
        <w:jc w:val="both"/>
        <w:rPr>
          <w:lang w:val="en-GB"/>
        </w:rPr>
      </w:pPr>
      <w:r>
        <w:rPr>
          <w:lang w:val="en-GB"/>
        </w:rPr>
        <w:t xml:space="preserve">It was hypothesised that the additional effect of the WCA domain on actin polymerisation was due to the actin binding activity in this region. To investigate this further, we disrupted actin binding at the WH2 motif by mutation. Changing residue isoleucine to an aspartate has previously been shown by pull down to ablate G-actin binding by the </w:t>
      </w:r>
      <w:r w:rsidRPr="00EB4899">
        <w:rPr>
          <w:lang w:val="en-GB"/>
        </w:rPr>
        <w:t>WCA domain</w:t>
      </w:r>
      <w:r>
        <w:rPr>
          <w:lang w:val="en-GB"/>
        </w:rPr>
        <w:t xml:space="preserve"> </w:t>
      </w:r>
      <w:r w:rsidRPr="007F4A0F">
        <w:rPr>
          <w:lang w:val="en-GB"/>
        </w:rPr>
        <w:t>(</w:t>
      </w:r>
      <w:r w:rsidR="007F4A0F" w:rsidRPr="007F4A0F">
        <w:rPr>
          <w:lang w:val="en-GB"/>
        </w:rPr>
        <w:t xml:space="preserve">Adam Smith </w:t>
      </w:r>
      <w:r w:rsidRPr="007F4A0F">
        <w:rPr>
          <w:lang w:val="en-GB"/>
        </w:rPr>
        <w:t>thesis</w:t>
      </w:r>
      <w:r w:rsidR="007F4A0F" w:rsidRPr="007F4A0F">
        <w:rPr>
          <w:lang w:val="en-GB"/>
        </w:rPr>
        <w:t xml:space="preserve"> KA lab</w:t>
      </w:r>
      <w:r w:rsidRPr="007F4A0F">
        <w:rPr>
          <w:lang w:val="en-GB"/>
        </w:rPr>
        <w:t>).</w:t>
      </w:r>
      <w:r>
        <w:rPr>
          <w:lang w:val="en-GB"/>
        </w:rPr>
        <w:t xml:space="preserve"> The I555D mutation was therefore introduced into the PPWCA construct. This construct was expressed and purified and its ability to promote polymerisation was tested in a pyrene assay. It was expected that the loss of a G-actin binding motif would reduce the effect of Las17 on actin polymerisation.</w:t>
      </w:r>
    </w:p>
    <w:p w14:paraId="1915BA4F" w14:textId="76888D00" w:rsidR="0015712E" w:rsidRDefault="00056F8C" w:rsidP="00E5114A">
      <w:pPr>
        <w:spacing w:line="360" w:lineRule="auto"/>
        <w:jc w:val="both"/>
        <w:rPr>
          <w:lang w:val="en-GB"/>
        </w:rPr>
      </w:pPr>
      <w:r>
        <w:rPr>
          <w:noProof/>
        </w:rPr>
        <w:drawing>
          <wp:inline distT="0" distB="0" distL="0" distR="0" wp14:anchorId="6F963E38" wp14:editId="3031AAEE">
            <wp:extent cx="5309870" cy="2678430"/>
            <wp:effectExtent l="0" t="0" r="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 name="4.12.png"/>
                    <pic:cNvPicPr/>
                  </pic:nvPicPr>
                  <pic:blipFill>
                    <a:blip r:embed="rId92">
                      <a:extLst>
                        <a:ext uri="{28A0092B-C50C-407E-A947-70E740481C1C}">
                          <a14:useLocalDpi xmlns:a14="http://schemas.microsoft.com/office/drawing/2010/main" val="0"/>
                        </a:ext>
                      </a:extLst>
                    </a:blip>
                    <a:stretch>
                      <a:fillRect/>
                    </a:stretch>
                  </pic:blipFill>
                  <pic:spPr>
                    <a:xfrm>
                      <a:off x="0" y="0"/>
                      <a:ext cx="5309870" cy="2678430"/>
                    </a:xfrm>
                    <a:prstGeom prst="rect">
                      <a:avLst/>
                    </a:prstGeom>
                  </pic:spPr>
                </pic:pic>
              </a:graphicData>
            </a:graphic>
          </wp:inline>
        </w:drawing>
      </w:r>
    </w:p>
    <w:p w14:paraId="7199350C" w14:textId="2FDFBF54" w:rsidR="0015712E" w:rsidRPr="00D9305A" w:rsidRDefault="00C63BC5" w:rsidP="00E5114A">
      <w:pPr>
        <w:spacing w:line="360" w:lineRule="auto"/>
        <w:jc w:val="both"/>
        <w:rPr>
          <w:lang w:val="en-GB"/>
        </w:rPr>
      </w:pPr>
      <w:r>
        <w:rPr>
          <w:noProof/>
        </w:rPr>
        <mc:AlternateContent>
          <mc:Choice Requires="wps">
            <w:drawing>
              <wp:inline distT="0" distB="0" distL="0" distR="0" wp14:anchorId="35BBC678" wp14:editId="60B29193">
                <wp:extent cx="5255895" cy="866775"/>
                <wp:effectExtent l="0" t="0" r="0" b="0"/>
                <wp:docPr id="174" name="Text Box 174"/>
                <wp:cNvGraphicFramePr/>
                <a:graphic xmlns:a="http://schemas.openxmlformats.org/drawingml/2006/main">
                  <a:graphicData uri="http://schemas.microsoft.com/office/word/2010/wordprocessingShape">
                    <wps:wsp>
                      <wps:cNvSpPr txBox="1"/>
                      <wps:spPr>
                        <a:xfrm>
                          <a:off x="0" y="0"/>
                          <a:ext cx="5255895" cy="866775"/>
                        </a:xfrm>
                        <a:prstGeom prst="rect">
                          <a:avLst/>
                        </a:prstGeom>
                        <a:noFill/>
                      </wps:spPr>
                      <wps:txbx>
                        <w:txbxContent>
                          <w:p w14:paraId="74CB1673" w14:textId="5BC778E2"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 xml:space="preserve">Fig 4.12 G-actin binding explains some, but not all, of the additional effect of the WCA on the Arp2/3 independent activity of Las17 (A) 3 µM actin induced to polymerise alone (black) or in the presence of 0.3 µM truncations of Las17: PPWCA aa300-633 (orange) PPWCA I555D aa300-633 (green). Representative trace of n=&gt;3 repeats. (B) Relative initial rate of actin polymerisation. (C) Fold decrease in the lag phase before polymerisation can be observed. </w:t>
                            </w:r>
                          </w:p>
                        </w:txbxContent>
                      </wps:txbx>
                      <wps:bodyPr wrap="square" rtlCol="0">
                        <a:spAutoFit/>
                      </wps:bodyPr>
                    </wps:wsp>
                  </a:graphicData>
                </a:graphic>
              </wp:inline>
            </w:drawing>
          </mc:Choice>
          <mc:Fallback>
            <w:pict>
              <v:shape w14:anchorId="35BBC678" id="Text Box 174" o:spid="_x0000_s1200" type="#_x0000_t202" style="width:413.85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" filled="f" stroked="f">
                <v:textbox style="mso-fit-shape-to-text:t">
                  <w:txbxContent>
                    <w:p w14:paraId="74CB1673" w14:textId="5BC778E2"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rPr>
                        <w:t xml:space="preserve">Fig 4.12 G-actin binding explains some, but not all, of the additional effect of the WCA on the Arp2/3 independent activity of Las17 (A) 3 µM actin induced to polymerise alone (black) or in the presence of 0.3 µM truncations of Las17: PPWCA aa300-633 (orange) PPWCA I555D aa300-633 (green). Representative trace of n=&gt;3 repeats. (B) Relative initial rate of actin polymerisation. (C) Fold decrease in the lag phase before polymerisation can be observed. </w:t>
                      </w:r>
                    </w:p>
                  </w:txbxContent>
                </v:textbox>
                <w10:anchorlock/>
              </v:shape>
            </w:pict>
          </mc:Fallback>
        </mc:AlternateContent>
      </w:r>
    </w:p>
    <w:p w14:paraId="1D951116" w14:textId="77777777" w:rsidR="0015712E" w:rsidRDefault="0015712E" w:rsidP="00E5114A">
      <w:pPr>
        <w:spacing w:line="360" w:lineRule="auto"/>
        <w:jc w:val="both"/>
      </w:pPr>
      <w:r>
        <w:rPr>
          <w:lang w:val="en-GB"/>
        </w:rPr>
        <w:t>Actin alone polymerised slowly.</w:t>
      </w:r>
      <w:r w:rsidRPr="00B7044D">
        <w:t xml:space="preserve"> </w:t>
      </w:r>
      <w:r>
        <w:t>In the presence of wildtype</w:t>
      </w:r>
      <w:r>
        <w:rPr>
          <w:b/>
        </w:rPr>
        <w:t xml:space="preserve"> </w:t>
      </w:r>
      <w:r>
        <w:t>PPWCA</w:t>
      </w:r>
      <w:r>
        <w:rPr>
          <w:b/>
        </w:rPr>
        <w:t xml:space="preserve"> </w:t>
      </w:r>
      <w:r w:rsidRPr="000473FD">
        <w:t>(orange line)</w:t>
      </w:r>
      <w:r>
        <w:rPr>
          <w:b/>
        </w:rPr>
        <w:t xml:space="preserve"> </w:t>
      </w:r>
      <w:r>
        <w:t xml:space="preserve">the rate of polymerisation was increased and the time taken until polymerisation could be </w:t>
      </w:r>
      <w:r>
        <w:lastRenderedPageBreak/>
        <w:t>observed was reduced as expected. Unexpectedly, at early time points the PPWCA I555D fragment (green) led to rapid actin polymerisation relative to even the wildtype control. The curve shape is altered when actin binding is disrupted. This further suggests that the curve</w:t>
      </w:r>
      <w:r w:rsidRPr="00DB1DE7">
        <w:t xml:space="preserve"> </w:t>
      </w:r>
      <w:r>
        <w:t>shape depends upon the actin binding activity of the WCA domain.</w:t>
      </w:r>
    </w:p>
    <w:p w14:paraId="7ABD390D" w14:textId="77777777" w:rsidR="0015712E" w:rsidRDefault="0015712E" w:rsidP="00E5114A">
      <w:pPr>
        <w:jc w:val="both"/>
      </w:pPr>
    </w:p>
    <w:p w14:paraId="41EE8CE0" w14:textId="77777777" w:rsidR="0015712E" w:rsidRDefault="0015712E" w:rsidP="00E5114A">
      <w:pPr>
        <w:spacing w:line="360" w:lineRule="auto"/>
        <w:jc w:val="both"/>
      </w:pPr>
      <w:r>
        <w:t>We then tested this PPWCA I555D fragment in a TIRFm assay.</w:t>
      </w:r>
    </w:p>
    <w:p w14:paraId="779F3BBF" w14:textId="77777777" w:rsidR="0015712E" w:rsidRDefault="0015712E" w:rsidP="00E5114A">
      <w:pPr>
        <w:spacing w:line="360" w:lineRule="auto"/>
        <w:jc w:val="both"/>
      </w:pPr>
    </w:p>
    <w:p w14:paraId="32C40E71" w14:textId="77777777" w:rsidR="0015712E" w:rsidRDefault="0015712E" w:rsidP="00E5114A">
      <w:pPr>
        <w:spacing w:line="360" w:lineRule="auto"/>
        <w:jc w:val="both"/>
      </w:pPr>
      <w:r w:rsidRPr="002739E4">
        <w:rPr>
          <w:noProof/>
        </w:rPr>
        <mc:AlternateContent>
          <mc:Choice Requires="wpg">
            <w:drawing>
              <wp:inline distT="0" distB="0" distL="0" distR="0" wp14:anchorId="46B28130" wp14:editId="4912FB9C">
                <wp:extent cx="5309870" cy="3317373"/>
                <wp:effectExtent l="0" t="0" r="0" b="0"/>
                <wp:docPr id="186" name="Group 1"/>
                <wp:cNvGraphicFramePr/>
                <a:graphic xmlns:a="http://schemas.openxmlformats.org/drawingml/2006/main">
                  <a:graphicData uri="http://schemas.microsoft.com/office/word/2010/wordprocessingGroup">
                    <wpg:wgp>
                      <wpg:cNvGrpSpPr/>
                      <wpg:grpSpPr>
                        <a:xfrm>
                          <a:off x="0" y="0"/>
                          <a:ext cx="5309870" cy="3317373"/>
                          <a:chOff x="0" y="0"/>
                          <a:chExt cx="6210300" cy="3880222"/>
                        </a:xfrm>
                      </wpg:grpSpPr>
                      <pic:pic xmlns:pic="http://schemas.openxmlformats.org/drawingml/2006/picture">
                        <pic:nvPicPr>
                          <pic:cNvPr id="187" name="Picture 187"/>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3162300" y="0"/>
                            <a:ext cx="3048000" cy="3048000"/>
                          </a:xfrm>
                          <a:prstGeom prst="rect">
                            <a:avLst/>
                          </a:prstGeom>
                        </pic:spPr>
                      </pic:pic>
                      <pic:pic xmlns:pic="http://schemas.openxmlformats.org/drawingml/2006/picture">
                        <pic:nvPicPr>
                          <pic:cNvPr id="188" name="Picture 188"/>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38100" y="0"/>
                            <a:ext cx="3048000" cy="3048000"/>
                          </a:xfrm>
                          <a:prstGeom prst="rect">
                            <a:avLst/>
                          </a:prstGeom>
                        </pic:spPr>
                      </pic:pic>
                      <wps:wsp>
                        <wps:cNvPr id="189" name="Text Box 189"/>
                        <wps:cNvSpPr txBox="1"/>
                        <wps:spPr>
                          <a:xfrm>
                            <a:off x="0" y="3047612"/>
                            <a:ext cx="6172423" cy="832610"/>
                          </a:xfrm>
                          <a:prstGeom prst="rect">
                            <a:avLst/>
                          </a:prstGeom>
                          <a:noFill/>
                        </wps:spPr>
                        <wps:txbx>
                          <w:txbxContent>
                            <w:p w14:paraId="6E9A566F" w14:textId="28DFF668"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ig 4.13 In the absence of the Arp2/3 complex, the ppWCA I555D fragment of Las17 does not promote the formation of dense F-actin structures. Actin (20% labelled) induced to polymerise by the addition of</w:t>
                              </w:r>
                              <w:r w:rsidR="00AD4EF0">
                                <w:rPr>
                                  <w:rFonts w:asciiTheme="minorHAnsi" w:hAnsi="Calibri" w:cstheme="minorBidi"/>
                                  <w:color w:val="000000" w:themeColor="text1"/>
                                  <w:kern w:val="24"/>
                                  <w:sz w:val="20"/>
                                  <w:szCs w:val="20"/>
                                  <w:lang w:val="en-GB"/>
                                </w:rPr>
                                <w:t xml:space="preserve"> salt in the presence</w:t>
                              </w:r>
                              <w:r>
                                <w:rPr>
                                  <w:rFonts w:asciiTheme="minorHAnsi" w:hAnsi="Calibri" w:cstheme="minorBidi"/>
                                  <w:color w:val="000000" w:themeColor="text1"/>
                                  <w:kern w:val="24"/>
                                  <w:sz w:val="20"/>
                                  <w:szCs w:val="20"/>
                                  <w:lang w:val="en-GB"/>
                                </w:rPr>
                                <w:t xml:space="preserve"> of Las17 aa300-633 I555D. Visualised by TIRFm. Representative images after polymerising for 30 minutes (n=2).</w:t>
                              </w:r>
                            </w:p>
                          </w:txbxContent>
                        </wps:txbx>
                        <wps:bodyPr wrap="square" rtlCol="0">
                          <a:spAutoFit/>
                        </wps:bodyPr>
                      </wps:wsp>
                    </wpg:wgp>
                  </a:graphicData>
                </a:graphic>
              </wp:inline>
            </w:drawing>
          </mc:Choice>
          <mc:Fallback>
            <w:pict>
              <v:group w14:anchorId="46B28130" id="_x0000_s1201" style="width:418.1pt;height:261.2pt;mso-position-horizontal-relative:char;mso-position-vertical-relative:line" coordsize="6210300,3880222"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">
                <v:shape id="Picture 187" o:spid="_x0000_s1202" type="#_x0000_t75" style="position:absolute;left:3162300;width:3048000;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Oa&#10;TaXEAAAA3AAAAA8AAABkcnMvZG93bnJldi54bWxET0trwkAQvgv9D8sUvOmmilHSbKTUB/agbW2p&#10;1yE7JqHZ2ZBdNf57Vyj0Nh/fc9J5Z2pxptZVlhU8DSMQxLnVFRcKvr9WgxkI55E11pZJwZUczLOH&#10;XoqJthf+pPPeFyKEsEtQQel9k0jp8pIMuqFtiAN3tK1BH2BbSN3iJYSbWo6iKJYGKw4NJTb0WlL+&#10;uz8ZBePtx9uhm0zGy/c4phh3Pwt7WivVf+xenkF46vy/+M+90WH+bAr3Z8IFMrs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OaTaXEAAAA3AAAAA8AAAAAAAAAAAAAAAAAnAIA&#10;AGRycy9kb3ducmV2LnhtbFBLBQYAAAAABAAEAPcAAACNAwAAAAA=&#10;">
                  <v:imagedata r:id="rId95" o:title=""/>
                  <v:path arrowok="t"/>
                </v:shape>
                <v:shape id="Picture 188" o:spid="_x0000_s1203" type="#_x0000_t75" style="position:absolute;left:38100;width:3048000;height:304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T9&#10;62bBAAAA3AAAAA8AAABkcnMvZG93bnJldi54bWxEj0GLwkAMhe/C/ochC15knVrUleoosiB4Ves9&#10;dmJbtpPpdma1/ntzELzlkfe9vKw2vWvUjbpQezYwGSegiAtvay4N5Kfd1wJUiMgWG89k4EEBNuuP&#10;wQoz6+98oNsxlkpCOGRooIqxzbQORUUOw9i3xLK7+s5hFNmV2nZ4l3DX6DRJ5tphzXKhwpZ+Kip+&#10;j//OwPR8Dt9pkiO1p7/ZbiRcur8YM/zst0tQkfr4Nr/ovZX6C2krz8gEev0E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T962bBAAAA3AAAAA8AAAAAAAAAAAAAAAAAnAIAAGRy&#10;cy9kb3ducmV2LnhtbFBLBQYAAAAABAAEAPcAAACKAwAAAAA=&#10;">
                  <v:imagedata r:id="rId96" o:title=""/>
                  <v:path arrowok="t"/>
                </v:shape>
                <v:shape id="Text Box 189" o:spid="_x0000_s1204" type="#_x0000_t202" style="position:absolute;top:3047612;width:6172423;height:832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Rg+wAAA&#10;ANwAAAAPAAAAZHJzL2Rvd25yZXYueG1sRE9Na8JAEL0X/A/LFLzVjQWLpq4itoIHL2q8D9lpNjQ7&#10;G7JTE/+9KxS8zeN9znI9+EZdqYt1YAPTSQaKuAy25spAcd69zUFFQbbYBCYDN4qwXo1elpjb0POR&#10;riepVArhmKMBJ9LmWsfSkcc4CS1x4n5C51ES7CptO+xTuG/0e5Z9aI81pwaHLW0dlb+nP29AxG6m&#10;t+Lbx/1lOHz1LitnWBgzfh02n6CEBnmK/917m+bPF/B4Jl2gV3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Rg+wAAAANwAAAAPAAAAAAAAAAAAAAAAAJcCAABkcnMvZG93bnJl&#10;di54bWxQSwUGAAAAAAQABAD1AAAAhAMAAAAA&#10;" filled="f" stroked="f">
                  <v:textbox style="mso-fit-shape-to-text:t">
                    <w:txbxContent>
                      <w:p w14:paraId="6E9A566F" w14:textId="28DFF668"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ig 4.13 In the absence of the Arp2/3 complex, the ppWCA I555D fragment of Las17 does not promote the formation of dense F-actin structures. Actin (20% labelled) induced to polymerise by the addition of</w:t>
                        </w:r>
                        <w:r w:rsidR="00AD4EF0">
                          <w:rPr>
                            <w:rFonts w:asciiTheme="minorHAnsi" w:hAnsi="Calibri" w:cstheme="minorBidi"/>
                            <w:color w:val="000000" w:themeColor="text1"/>
                            <w:kern w:val="24"/>
                            <w:sz w:val="20"/>
                            <w:szCs w:val="20"/>
                            <w:lang w:val="en-GB"/>
                          </w:rPr>
                          <w:t xml:space="preserve"> salt in the presence</w:t>
                        </w:r>
                        <w:r>
                          <w:rPr>
                            <w:rFonts w:asciiTheme="minorHAnsi" w:hAnsi="Calibri" w:cstheme="minorBidi"/>
                            <w:color w:val="000000" w:themeColor="text1"/>
                            <w:kern w:val="24"/>
                            <w:sz w:val="20"/>
                            <w:szCs w:val="20"/>
                            <w:lang w:val="en-GB"/>
                          </w:rPr>
                          <w:t xml:space="preserve"> of Las17 aa300-633 I555D. Visualised by TIRFm. Representative images after polymerising for 30 minutes (n=2).</w:t>
                        </w:r>
                      </w:p>
                    </w:txbxContent>
                  </v:textbox>
                </v:shape>
                <w10:anchorlock/>
              </v:group>
            </w:pict>
          </mc:Fallback>
        </mc:AlternateContent>
      </w:r>
    </w:p>
    <w:p w14:paraId="266AC8DD" w14:textId="77777777" w:rsidR="0015712E" w:rsidRDefault="0015712E" w:rsidP="00E5114A">
      <w:pPr>
        <w:spacing w:line="360" w:lineRule="auto"/>
        <w:jc w:val="both"/>
      </w:pPr>
    </w:p>
    <w:p w14:paraId="69A88885" w14:textId="77777777" w:rsidR="0015712E" w:rsidRDefault="0015712E" w:rsidP="00E5114A">
      <w:pPr>
        <w:spacing w:line="360" w:lineRule="auto"/>
        <w:jc w:val="both"/>
      </w:pPr>
      <w:r>
        <w:t xml:space="preserve">The introduction of this single point mutation appeared to completely abolish the formation of clusters </w:t>
      </w:r>
      <w:r w:rsidRPr="0074203D">
        <w:t>(n=2).</w:t>
      </w:r>
      <w:r w:rsidRPr="00D654A1">
        <w:rPr>
          <w:b/>
        </w:rPr>
        <w:t xml:space="preserve"> </w:t>
      </w:r>
      <w:r>
        <w:t xml:space="preserve">In the presence of PPWCA I555D actin polymerises to form a homogenous arrangement of filament like those seen in the presence of different lengths of Las17 polyproline region or actin polymerising alone. This strongly suggests that actin binding within the WH2 motif is necessary for the formation of clusters in the absence of the Arp2/3 complex. </w:t>
      </w:r>
    </w:p>
    <w:p w14:paraId="018A460A" w14:textId="77777777" w:rsidR="0015712E" w:rsidRPr="008D3F8F" w:rsidRDefault="0015712E" w:rsidP="00E5114A">
      <w:pPr>
        <w:spacing w:line="360" w:lineRule="auto"/>
        <w:jc w:val="both"/>
      </w:pPr>
    </w:p>
    <w:p w14:paraId="30AD9A71" w14:textId="77777777" w:rsidR="0015712E" w:rsidRDefault="0015712E" w:rsidP="00E5114A">
      <w:pPr>
        <w:jc w:val="both"/>
        <w:rPr>
          <w:rFonts w:asciiTheme="majorHAnsi" w:eastAsiaTheme="majorEastAsia" w:hAnsiTheme="majorHAnsi" w:cstheme="majorBidi"/>
          <w:color w:val="2F5496" w:themeColor="accent1" w:themeShade="BF"/>
          <w:sz w:val="32"/>
          <w:szCs w:val="32"/>
        </w:rPr>
      </w:pPr>
      <w:r>
        <w:br w:type="page"/>
      </w:r>
    </w:p>
    <w:p w14:paraId="0F0AAC5C" w14:textId="69120AB5" w:rsidR="0015712E" w:rsidRDefault="0015712E" w:rsidP="00E5114A">
      <w:pPr>
        <w:pStyle w:val="Heading2"/>
        <w:jc w:val="both"/>
      </w:pPr>
      <w:bookmarkStart w:id="197" w:name="_Toc494222739"/>
      <w:r>
        <w:lastRenderedPageBreak/>
        <w:t xml:space="preserve">4.3 </w:t>
      </w:r>
      <w:bookmarkEnd w:id="197"/>
      <w:r w:rsidR="007F4A0F">
        <w:t>Discussion</w:t>
      </w:r>
    </w:p>
    <w:p w14:paraId="5676EB8C" w14:textId="77777777" w:rsidR="00F217E9" w:rsidRPr="00F217E9" w:rsidRDefault="00F217E9" w:rsidP="00F217E9"/>
    <w:p w14:paraId="2782F318" w14:textId="63EDD06D" w:rsidR="0015712E" w:rsidRDefault="0015712E" w:rsidP="00E5114A">
      <w:pPr>
        <w:spacing w:line="360" w:lineRule="auto"/>
        <w:jc w:val="both"/>
      </w:pPr>
      <w:r>
        <w:t xml:space="preserve">Full-length Las17 is a more potent activator of the Arp2/3 complex than the WCA domain alone </w:t>
      </w:r>
      <w:r>
        <w:fldChar w:fldCharType="begin" w:fldLock="1"/>
      </w:r>
      <w:r w:rsidR="004121BE">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mendeley" : { "formattedCitation" : "(Rodal &lt;i&gt;et al.&lt;/i&gt;, 2003)", "plainTextFormattedCitation" : "(Rodal et al., 2003)", "previouslyFormattedCitation" : "(Rodal &lt;i&gt;et al.&lt;/i&gt;, 2003)" }, "properties" : {  }, "schema" : "https://github.com/citation-style-language/schema/raw/master/csl-citation.json" }</w:instrText>
      </w:r>
      <w:r>
        <w:fldChar w:fldCharType="separate"/>
      </w:r>
      <w:r w:rsidR="00143B78" w:rsidRPr="00143B78">
        <w:rPr>
          <w:noProof/>
        </w:rPr>
        <w:t xml:space="preserve">(Rodal </w:t>
      </w:r>
      <w:r w:rsidR="00143B78" w:rsidRPr="00143B78">
        <w:rPr>
          <w:i/>
          <w:noProof/>
        </w:rPr>
        <w:t>et al.</w:t>
      </w:r>
      <w:r w:rsidR="00143B78" w:rsidRPr="00143B78">
        <w:rPr>
          <w:noProof/>
        </w:rPr>
        <w:t>, 2003)</w:t>
      </w:r>
      <w:r>
        <w:fldChar w:fldCharType="end"/>
      </w:r>
      <w:r>
        <w:t>. This has previously led to the assumption that the protein is not autoinhibited. In this chapter, we demonstrate that compared to the PPWCA fragment, the Arp2/3-dependent activity of the full-length protein is somewhat inhibited. This inhibition is mapped to residues aa180-300. In addition, the contribution of the polyproline region to the Arp2/3-dependent activity of Las17 is mapped and the role of key residues is explored. This corroborates and expands upon work by Feliciano et al 2015. An unexpected potential effect of Las17 on the elongation rate of individual filaments was identified and the role of actin binding in the WCA domain probed.</w:t>
      </w:r>
    </w:p>
    <w:p w14:paraId="65B49B3F" w14:textId="77777777" w:rsidR="0015712E" w:rsidRDefault="0015712E" w:rsidP="00E5114A">
      <w:pPr>
        <w:spacing w:line="360" w:lineRule="auto"/>
        <w:jc w:val="both"/>
      </w:pPr>
    </w:p>
    <w:p w14:paraId="5CB4B8EF" w14:textId="77777777" w:rsidR="0015712E" w:rsidRDefault="0015712E" w:rsidP="00E5114A">
      <w:pPr>
        <w:pStyle w:val="Heading3"/>
        <w:jc w:val="both"/>
      </w:pPr>
      <w:bookmarkStart w:id="198" w:name="_Toc494222740"/>
      <w:r>
        <w:t>4.3.1 Autoinhibition</w:t>
      </w:r>
      <w:bookmarkEnd w:id="198"/>
    </w:p>
    <w:p w14:paraId="1C278058" w14:textId="77777777" w:rsidR="0015712E" w:rsidRPr="00661747" w:rsidRDefault="0015712E" w:rsidP="00E5114A">
      <w:pPr>
        <w:jc w:val="both"/>
      </w:pPr>
    </w:p>
    <w:p w14:paraId="32736971" w14:textId="18EDD61D" w:rsidR="0015712E" w:rsidRDefault="0015712E" w:rsidP="00E5114A">
      <w:pPr>
        <w:spacing w:line="360" w:lineRule="auto"/>
        <w:jc w:val="both"/>
      </w:pPr>
      <w:r>
        <w:t xml:space="preserve">As discussed in </w:t>
      </w:r>
      <w:r w:rsidR="00E57C75" w:rsidRPr="00E57C75">
        <w:t>1.9</w:t>
      </w:r>
      <w:r w:rsidRPr="00E57C75">
        <w:t>,</w:t>
      </w:r>
      <w:r>
        <w:t xml:space="preserve"> there are two mechanisms by which the WCA domains of WASp family proteins are sequestered in an inactive state. This inhibition is essential to control when and where the Arp2/3 complex is activated. SCAR/WAVE and WASH proteins form multimeric complexes that inhibit the association of the WCA domain with the Arp2/3 complex </w:t>
      </w:r>
      <w:r>
        <w:fldChar w:fldCharType="begin" w:fldLock="1"/>
      </w:r>
      <w:r w:rsidR="004121BE">
        <w:instrText>ADDIN CSL_CITATION { "citationItems" : [ { "id" : "ITEM-1", "itemData" : { "DOI" : "10.1073/pnas.0913293107", "ISBN" : "1091-6490 (Electronic)\\r0027-8424 (Linking)", "ISSN" : "0027-8424", "PMID" : "20498093", "abstract" : "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 "author" : [ { "dropping-particle" : "", "family" : "Jia", "given" : "Da", "non-dropping-particle" : "", "parse-names" : false, "suffix" : "" }, { "dropping-particle" : "", "family" : "Gomez", "given" : "Timothy S", "non-dropping-particle" : "", "parse-names" : false, "suffix" : "" }, { "dropping-particle" : "", "family" : "Metlagel", "given" : "Zoltan", "non-dropping-particle" : "", "parse-names" : false, "suffix" : "" }, { "dropping-particle" : "", "family" : "Umetani", "given" : "Junko", "non-dropping-particle" : "", "parse-names" : false, "suffix" : "" }, { "dropping-particle" : "", "family" : "Otwinowski", "given" : "Zbyszek", "non-dropping-particle" : "", "parse-names" : false, "suffix" : "" }, { "dropping-particle" : "", "family" : "Rosen", "given" : "Michael K.", "non-dropping-particle" : "", "parse-names" : false, "suffix" : "" }, { "dropping-particle" : "", "family" : "Billadeau", "given" : "Daniel D.", "non-dropping-particle" : "", "parse-names" : false, "suffix" : "" } ], "container-title" : "Proceedings of the National Academy of Sciences", "id" : "ITEM-1", "issue" : "23", "issued" : { "date-parts" : [ [ "2010" ] ] }, "page" : "10442-10447", "title" : "WASH and WAVE actin regulators of the Wiskott-Aldrich syndrome protein (WASP) family are controlled by analogous structurally related complexes", "type" : "article-journal", "volume" : "107" }, "uris" : [ "http://www.mendeley.com/documents/?uuid=847c5ae2-0138-44bd-bd53-e0e1ea28e8ab" ] } ], "mendeley" : { "formattedCitation" : "(Jia &lt;i&gt;et al.&lt;/i&gt;, 2010)", "plainTextFormattedCitation" : "(Jia et al., 2010)", "previouslyFormattedCitation" : "(Jia &lt;i&gt;et al.&lt;/i&gt;, 2010)" }, "properties" : {  }, "schema" : "https://github.com/citation-style-language/schema/raw/master/csl-citation.json" }</w:instrText>
      </w:r>
      <w:r>
        <w:fldChar w:fldCharType="separate"/>
      </w:r>
      <w:r w:rsidR="00143B78" w:rsidRPr="00143B78">
        <w:rPr>
          <w:noProof/>
        </w:rPr>
        <w:t xml:space="preserve">(Jia </w:t>
      </w:r>
      <w:r w:rsidR="00143B78" w:rsidRPr="00143B78">
        <w:rPr>
          <w:i/>
          <w:noProof/>
        </w:rPr>
        <w:t>et al.</w:t>
      </w:r>
      <w:r w:rsidR="00143B78" w:rsidRPr="00143B78">
        <w:rPr>
          <w:noProof/>
        </w:rPr>
        <w:t>, 2010)</w:t>
      </w:r>
      <w:r>
        <w:fldChar w:fldCharType="end"/>
      </w:r>
      <w:r>
        <w:t xml:space="preserve">. Therefore, when these proteins are purified in the absence of other members of the complex they are constitutively active. In contrast, mammalian WASp and N-WASp proteins are inhibited by intramolecular interactions between the WCA domain and an N-terminal regulatory GTPase Binding Domain (GBD) </w:t>
      </w:r>
      <w:r>
        <w:fldChar w:fldCharType="begin" w:fldLock="1"/>
      </w:r>
      <w:r w:rsidR="004121BE">
        <w:instrText>ADDIN CSL_CITATION { "citationItems" : [ { "id" : "ITEM-1", "itemData" : { "DOI" : "10.1146/annurev.biochem.77.060407.135452", "ISBN" : "1545-4509 (Electronic)\\n0066-4154 (Linking)", "ISSN" : "0066-4154", "PMID" : "20533885", "abstract" : "The proteins of the Wiskott-Aldrich syndrome protein (WASP) family are activators of the ubiquitous actin nucleation factor, the Arp2/3 complex. WASP family proteins contain a C-terminal VCA domain that binds and activates the Arp2/3 complex in response to numerous inputs, including Rho family GTPases, phosphoinositide lipids, SH3 domain-containing proteins, kinases, and phosphatases. In the archetypal members of the family, WASP and N-WASP, these signals are integrated through two levels of regulation, an allosteric autoinhibitory interaction, in which the VCA is sequestered from the Arp2/3 complex, and dimerization/oligomerization, in which multi-VCA complexes are better activators of the Arp2/3 complex than monomers. Here, we review the structural, biochemical, and biophysical details of these mechanisms and illustrate how they work together to control WASP activity in response to multiple inputs. These regulatory principles, derived from studies of WASP and N-WASP, are likely to apply broadly across the family.", "author" : [ { "dropping-particle" : "", "family" : "Padrick", "given" : "Shae B.", "non-dropping-particle" : "", "parse-names" : false, "suffix" : "" }, { "dropping-particle" : "", "family" : "Rosen", "given" : "Michael K.", "non-dropping-particle" : "", "parse-names" : false, "suffix" : "" } ], "container-title" : "Annual Review of Biochemistry", "id" : "ITEM-1", "issue" : "1", "issued" : { "date-parts" : [ [ "2010" ] ] }, "page" : "707-735", "title" : "Physical Mechanisms of Signal Integration by WASP Family Proteins", "type" : "article-journal", "volume" : "79" }, "uris" : [ "http://www.mendeley.com/documents/?uuid=332ec940-f06e-43b0-83b9-e2d7451d997e" ] } ], "mendeley" : { "formattedCitation" : "(Padrick and Rosen, 2010)", "plainTextFormattedCitation" : "(Padrick and Rosen, 2010)", "previouslyFormattedCitation" : "(Padrick and Rosen, 2010)" }, "properties" : {  }, "schema" : "https://github.com/citation-style-language/schema/raw/master/csl-citation.json" }</w:instrText>
      </w:r>
      <w:r>
        <w:fldChar w:fldCharType="separate"/>
      </w:r>
      <w:r w:rsidR="00143B78" w:rsidRPr="00143B78">
        <w:rPr>
          <w:noProof/>
        </w:rPr>
        <w:t>(Padrick and Rosen, 2010)</w:t>
      </w:r>
      <w:r>
        <w:fldChar w:fldCharType="end"/>
      </w:r>
      <w:r>
        <w:t>. Therefore, when full-length mammalian WASp/N-WASp is purified the protein is not expected to be constitutively active.</w:t>
      </w:r>
    </w:p>
    <w:p w14:paraId="10A0D3BE" w14:textId="77777777" w:rsidR="0015712E" w:rsidRDefault="0015712E" w:rsidP="00E5114A">
      <w:pPr>
        <w:spacing w:line="360" w:lineRule="auto"/>
        <w:jc w:val="both"/>
      </w:pPr>
    </w:p>
    <w:p w14:paraId="04E7E2A3" w14:textId="0388BB5B" w:rsidR="0015712E" w:rsidRDefault="0015712E" w:rsidP="00E5114A">
      <w:pPr>
        <w:spacing w:line="360" w:lineRule="auto"/>
        <w:jc w:val="both"/>
      </w:pPr>
      <w:r>
        <w:t xml:space="preserve">Las17 does not contain an obvious GBD domain </w:t>
      </w:r>
      <w:r>
        <w:fldChar w:fldCharType="begin" w:fldLock="1"/>
      </w:r>
      <w:r w:rsidR="004121BE">
        <w:instrText>ADDIN CSL_CITATION { "citationItems" : [ { "id" : "ITEM-1", "itemData" : { "author" : [ { "dropping-particle" : "", "family" : "Li", "given" : "R", "non-dropping-particle" : "", "parse-names" : false, "suffix" : "" } ], "container-title" : "J.Cell Biol.", "id" : "ITEM-1", "issue" : "3", "issued" : { "date-parts" : [ [ "1997" ] ] }, "page" : "649-658", "title" : "Bee1, a yeast protein with homology to wiscott-aldrich syndrome protein, is critical for the assemble of cortical actin cytoskeleton.", "type" : "article-journal", "volume" : "136" }, "uris" : [ "http://www.mendeley.com/documents/?uuid=6dc4cfda-67dd-4fdf-bbc6-cf219728f34c" ] } ], "mendeley" : { "formattedCitation" : "(Li, 1997)", "plainTextFormattedCitation" : "(Li, 1997)", "previouslyFormattedCitation" : "(Li, 1997)" }, "properties" : {  }, "schema" : "https://github.com/citation-style-language/schema/raw/master/csl-citation.json" }</w:instrText>
      </w:r>
      <w:r>
        <w:fldChar w:fldCharType="separate"/>
      </w:r>
      <w:r w:rsidR="00143B78" w:rsidRPr="00143B78">
        <w:rPr>
          <w:noProof/>
        </w:rPr>
        <w:t>(Li, 1997)</w:t>
      </w:r>
      <w:r>
        <w:fldChar w:fldCharType="end"/>
      </w:r>
      <w:r>
        <w:t xml:space="preserve">. Instead it is thought to be held inactive through interactions with multiple proteins mediated through the polyproline region in an analogous mechanism to SCAR/WAVE and WASH </w:t>
      </w:r>
      <w:r>
        <w:fldChar w:fldCharType="begin" w:fldLock="1"/>
      </w:r>
      <w:r w:rsidR="004121BE">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id" : "ITEM-2",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2",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Rodal &lt;i&gt;et al.&lt;/i&gt;, 2003; Feliciano and Di Pietro, 2012)", "plainTextFormattedCitation" : "(Rodal et al., 2003; Feliciano and Di Pietro, 2012)", "previouslyFormattedCitation" : "(Rodal &lt;i&gt;et al.&lt;/i&gt;, 2003; Feliciano and Di Pietro, 2012)" }, "properties" : {  }, "schema" : "https://github.com/citation-style-language/schema/raw/master/csl-citation.json" }</w:instrText>
      </w:r>
      <w:r>
        <w:fldChar w:fldCharType="separate"/>
      </w:r>
      <w:r w:rsidR="00143B78" w:rsidRPr="00143B78">
        <w:rPr>
          <w:noProof/>
        </w:rPr>
        <w:t xml:space="preserve">(Rodal </w:t>
      </w:r>
      <w:r w:rsidR="00143B78" w:rsidRPr="00143B78">
        <w:rPr>
          <w:i/>
          <w:noProof/>
        </w:rPr>
        <w:t>et al.</w:t>
      </w:r>
      <w:r w:rsidR="00143B78" w:rsidRPr="00143B78">
        <w:rPr>
          <w:noProof/>
        </w:rPr>
        <w:t>, 2003; Feliciano and Di Pietro, 2012)</w:t>
      </w:r>
      <w:r>
        <w:fldChar w:fldCharType="end"/>
      </w:r>
      <w:r>
        <w:t xml:space="preserve">. The demonstration that full length Las17 is in fact inhibited relative to the shorter PPWCA fragment was therefore surprising and raises questions about the full mechanism by which Las17 may be regulated in vivo. Interestingly, residues aa180-300 have been shown to be sufficient for this inhibition </w:t>
      </w:r>
      <w:r>
        <w:lastRenderedPageBreak/>
        <w:t xml:space="preserve">raising the possibility of the existence of a previously unidentified regulatory domain within this region. </w:t>
      </w:r>
    </w:p>
    <w:p w14:paraId="4EEE4D0C" w14:textId="77777777" w:rsidR="0015712E" w:rsidRDefault="0015712E" w:rsidP="00E5114A">
      <w:pPr>
        <w:spacing w:line="360" w:lineRule="auto"/>
        <w:jc w:val="both"/>
      </w:pPr>
    </w:p>
    <w:p w14:paraId="270EAA4A" w14:textId="77777777" w:rsidR="0015712E" w:rsidRDefault="0015712E" w:rsidP="00E5114A">
      <w:pPr>
        <w:spacing w:line="360" w:lineRule="auto"/>
        <w:jc w:val="both"/>
      </w:pPr>
      <w:r>
        <w:t xml:space="preserve">The region of Las17 that aa180-300 interacts with is so far unclear. Autoinhibition in WASp/N-WASp depends upon an intramolecular interaction between the GBD and the WCA domain. However, both the WCA domain and the N-terminal of the polyproline region of Las17 are necessary for potent Arp2/3 activation suggesting that an interaction with either of these two sites may explain the inhibition. It will be important in future to identify mechanisms by which this inhibition may be released in vivo. </w:t>
      </w:r>
    </w:p>
    <w:p w14:paraId="78A7A60E" w14:textId="77777777" w:rsidR="0015712E" w:rsidRDefault="0015712E" w:rsidP="00E5114A">
      <w:pPr>
        <w:spacing w:line="360" w:lineRule="auto"/>
        <w:jc w:val="both"/>
      </w:pPr>
    </w:p>
    <w:p w14:paraId="529A6ABC" w14:textId="77777777" w:rsidR="0015712E" w:rsidRDefault="0015712E" w:rsidP="00E5114A">
      <w:pPr>
        <w:pStyle w:val="Heading3"/>
        <w:jc w:val="both"/>
        <w:rPr>
          <w:lang w:val="en-GB"/>
        </w:rPr>
      </w:pPr>
      <w:bookmarkStart w:id="199" w:name="_Toc494222741"/>
      <w:r>
        <w:t>4.3.2 Contribution of the arginine residues to Arp2/3 complex activation</w:t>
      </w:r>
      <w:r w:rsidRPr="00240E3C">
        <w:rPr>
          <w:lang w:val="en-GB"/>
        </w:rPr>
        <w:t xml:space="preserve"> </w:t>
      </w:r>
      <w:r>
        <w:rPr>
          <w:lang w:val="en-GB"/>
        </w:rPr>
        <w:t>and implications for regulation.</w:t>
      </w:r>
      <w:bookmarkEnd w:id="199"/>
    </w:p>
    <w:p w14:paraId="08FD8DAF" w14:textId="77777777" w:rsidR="0015712E" w:rsidRPr="00661747" w:rsidRDefault="0015712E" w:rsidP="00E5114A">
      <w:pPr>
        <w:jc w:val="both"/>
        <w:rPr>
          <w:lang w:val="en-GB"/>
        </w:rPr>
      </w:pPr>
    </w:p>
    <w:p w14:paraId="02312ED2" w14:textId="77777777" w:rsidR="0015712E" w:rsidRDefault="0015712E" w:rsidP="00E5114A">
      <w:pPr>
        <w:spacing w:line="360" w:lineRule="auto"/>
        <w:jc w:val="both"/>
      </w:pPr>
      <w:r>
        <w:t>In agreement with Feliciano et al 2015 the two pairs of arginines discussed in chapter 3 are shown to be important for the NPF activity. As seen in the absence of the Arp2/3 complex, disrupting the arginine pairs individually gives an intermediate response highlighting the separate importance of each site. In addition, we were able to show that histidine 359 and arginine 360 also contribute to the NPF activity. This is in agreement with the prediction made in chapter 3 that other acidic residues within the N-terminal of the polyproline region may contribute to actin binding in the region.</w:t>
      </w:r>
    </w:p>
    <w:p w14:paraId="33DDE344" w14:textId="77777777" w:rsidR="0015712E" w:rsidRDefault="0015712E" w:rsidP="00E5114A">
      <w:pPr>
        <w:jc w:val="both"/>
      </w:pPr>
    </w:p>
    <w:p w14:paraId="62646B4A" w14:textId="77777777" w:rsidR="0015712E" w:rsidRDefault="0015712E" w:rsidP="00E5114A">
      <w:pPr>
        <w:pStyle w:val="Heading3"/>
        <w:jc w:val="both"/>
      </w:pPr>
      <w:bookmarkStart w:id="200" w:name="_Toc494222742"/>
      <w:r>
        <w:t>4.3.3 Implication for regulation of the NPF activity of Las17</w:t>
      </w:r>
      <w:bookmarkEnd w:id="200"/>
    </w:p>
    <w:p w14:paraId="7BD85CB6" w14:textId="77777777" w:rsidR="0074203D" w:rsidRPr="0074203D" w:rsidRDefault="0074203D" w:rsidP="00E5114A">
      <w:pPr>
        <w:jc w:val="both"/>
      </w:pPr>
    </w:p>
    <w:p w14:paraId="4174E095" w14:textId="77777777" w:rsidR="0015712E" w:rsidRDefault="0015712E" w:rsidP="00E5114A">
      <w:pPr>
        <w:spacing w:line="360" w:lineRule="auto"/>
        <w:jc w:val="both"/>
      </w:pPr>
      <w:r>
        <w:t xml:space="preserve">It has been previously thought that binding of SH3 domain containing proteins inhibits the NPF activity of Las17 by sequestering the WCA domain, blocking the activation of the Arp2/3 complex. The demonstration that G-actin binding in the polyproline region directly contributes to Arp2/3 complex activation by Las17 led an alternative model to be suggested. In this model SH3 domain binding inhibits the activation of the Arp2/3 complex by Las17 by directly blocking G-actin binding within the N-terminal of the polyproline region. In agreement with this we were able to show that an SH3 domain from Sla1 can directly inhibit actin binding in this region. It is still unclear whether sequestration of the WCA domain contributes to the inhibition of Las17 in vivo. It is </w:t>
      </w:r>
      <w:r>
        <w:lastRenderedPageBreak/>
        <w:t>possible that a combination of mechanisms is involved in the inhibition of Las17, perhaps allowing for the levels of Las17 NPF activity to be controlled.</w:t>
      </w:r>
    </w:p>
    <w:p w14:paraId="3BD880C8" w14:textId="77777777" w:rsidR="0015712E" w:rsidRDefault="0015712E" w:rsidP="00E5114A">
      <w:pPr>
        <w:spacing w:line="360" w:lineRule="auto"/>
        <w:jc w:val="both"/>
      </w:pPr>
    </w:p>
    <w:p w14:paraId="7BD14B86" w14:textId="77777777" w:rsidR="0015712E" w:rsidRDefault="0015712E" w:rsidP="00E5114A">
      <w:pPr>
        <w:pStyle w:val="Heading3"/>
        <w:jc w:val="both"/>
      </w:pPr>
      <w:bookmarkStart w:id="201" w:name="_Toc494222743"/>
      <w:r>
        <w:t>4.3.4 Contribution of the polyproline region to Arp2/3 activation</w:t>
      </w:r>
      <w:bookmarkEnd w:id="201"/>
    </w:p>
    <w:p w14:paraId="274B4FD6" w14:textId="254F14B8" w:rsidR="0015712E" w:rsidRPr="00B60F4E" w:rsidRDefault="0015712E" w:rsidP="00E5114A">
      <w:pPr>
        <w:spacing w:before="240" w:line="360" w:lineRule="auto"/>
        <w:jc w:val="both"/>
      </w:pPr>
      <w:r>
        <w:t>The polyproline region of Las17 is necessary to efficiently activate the Arp2/3 complex</w:t>
      </w:r>
      <w:r w:rsidRPr="005D29BE">
        <w:t>.</w:t>
      </w:r>
      <w:r>
        <w:t xml:space="preserve"> This is also true for SCAR/WAVE proteins but not for WASp/N-WASp </w:t>
      </w:r>
      <w:r>
        <w:fldChar w:fldCharType="begin" w:fldLock="1"/>
      </w:r>
      <w:r w:rsidR="004121BE">
        <w:instrText>ADDIN CSL_CITATION { "citationItems" : [ { "id" : "ITEM-1", "itemData" : { "DOI" : "10.1091/mbc.E02", "ISBN" : "1059-1524 (Print)\\r1059-1524 (Linking)", "ISSN" : "1059-1524", "PMID" : "14517332",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WCAbeads was not affected by the depletion or addback of VASP and profilin. Our results suggest that recruitment of factors, including profilin, by the proline-rich regions of WASP and Scar1 and the EVH1 domain of WASP stimulates cellular actin-based motility. INTRODUCTION", "author" : [ { "dropping-particle" : "", "family" : "Yarar", "given" : "Defne", "non-dropping-particle" : "", "parse-names" : false, "suffix" : "" }, { "dropping-particle" : "", "family" : "D\u2019Alessio", "given" : "Joseph A.", "non-dropping-particle" : "", "parse-names" : false, "suffix" : "" }, { "dropping-particle" : "", "family" : "Jeng", "given" : "Robert L.", "non-dropping-particle" : "", "parse-names" : false, "suffix" : "" }, { "dropping-particle" : "", "family" : "Welch", "given" : "Matthew D.", "non-dropping-particle" : "", "parse-names" : false, "suffix" : "" } ], "container-title" : "Molecular Biology of the Cell", "id" : "ITEM-1", "issue" : "November", "issued" : { "date-parts" : [ [ "2002" ] ] }, "page" : "4045-4059", "title" : "Motility Determinants in WASP Family Proteins", "type" : "article-journal", "volume" : "13" }, "uris" : [ "http://www.mendeley.com/documents/?uuid=85a30df3-30e3-41c0-a6c1-ff1b2d3f7e6a" ] } ], "mendeley" : { "formattedCitation" : "(Yarar, Joseph A. D\u2019Alessio, &lt;i&gt;et al.&lt;/i&gt;, 2002)", "plainTextFormattedCitation" : "(Yarar, Joseph A. D\u2019Alessio, et al., 2002)", "previouslyFormattedCitation" : "(Yarar, Joseph A. D\u2019Alessio, &lt;i&gt;et al.&lt;/i&gt;, 2002)" }, "properties" : {  }, "schema" : "https://github.com/citation-style-language/schema/raw/master/csl-citation.json" }</w:instrText>
      </w:r>
      <w:r>
        <w:fldChar w:fldCharType="separate"/>
      </w:r>
      <w:r w:rsidR="004121BE" w:rsidRPr="004121BE">
        <w:rPr>
          <w:noProof/>
        </w:rPr>
        <w:t xml:space="preserve">(Yarar, Joseph A. D’Alessio, </w:t>
      </w:r>
      <w:r w:rsidR="004121BE" w:rsidRPr="004121BE">
        <w:rPr>
          <w:i/>
          <w:noProof/>
        </w:rPr>
        <w:t>et al.</w:t>
      </w:r>
      <w:r w:rsidR="004121BE" w:rsidRPr="004121BE">
        <w:rPr>
          <w:noProof/>
        </w:rPr>
        <w:t>, 2002)</w:t>
      </w:r>
      <w:r>
        <w:fldChar w:fldCharType="end"/>
      </w:r>
      <w:r>
        <w:t xml:space="preserve">. WASp family proteins are thought to activate the Arp2/3 complex in the same way and the WCA domains of different WASp proteins </w:t>
      </w:r>
      <w:r>
        <w:rPr>
          <w:lang w:val="en-GB"/>
        </w:rPr>
        <w:t xml:space="preserve">promote the adoption of the active conformation of the complex to </w:t>
      </w:r>
      <w:r w:rsidRPr="004E792C">
        <w:rPr>
          <w:lang w:val="en-GB"/>
        </w:rPr>
        <w:t xml:space="preserve">the same </w:t>
      </w:r>
      <w:r>
        <w:rPr>
          <w:lang w:val="en-GB"/>
        </w:rPr>
        <w:t>extent</w:t>
      </w:r>
      <w:r>
        <w:rPr>
          <w:b/>
          <w:lang w:val="en-GB"/>
        </w:rPr>
        <w:t xml:space="preserve"> </w:t>
      </w:r>
      <w:r>
        <w:rPr>
          <w:b/>
          <w:lang w:val="en-GB"/>
        </w:rPr>
        <w:fldChar w:fldCharType="begin" w:fldLock="1"/>
      </w:r>
      <w:r w:rsidR="004121BE">
        <w:rPr>
          <w:b/>
          <w:lang w:val="en-GB"/>
        </w:rPr>
        <w:instrText>ADDIN CSL_CITATION { "citationItems" : [ { "id" : "ITEM-1",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1",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mendeley" : { "formattedCitation" : "(Rodnick-Smith, Luan, &lt;i&gt;et al.&lt;/i&gt;, 2016)", "plainTextFormattedCitation" : "(Rodnick-Smith, Luan, et al., 2016)", "previouslyFormattedCitation" : "(Rodnick-Smith, Luan, &lt;i&gt;et al.&lt;/i&gt;, 2016)" }, "properties" : {  }, "schema" : "https://github.com/citation-style-language/schema/raw/master/csl-citation.json" }</w:instrText>
      </w:r>
      <w:r>
        <w:rPr>
          <w:b/>
          <w:lang w:val="en-GB"/>
        </w:rPr>
        <w:fldChar w:fldCharType="separate"/>
      </w:r>
      <w:r w:rsidR="00143B78" w:rsidRPr="00143B78">
        <w:rPr>
          <w:noProof/>
          <w:lang w:val="en-GB"/>
        </w:rPr>
        <w:t xml:space="preserve">(Rodnick-Smith, Luan, </w:t>
      </w:r>
      <w:r w:rsidR="00143B78" w:rsidRPr="00143B78">
        <w:rPr>
          <w:i/>
          <w:noProof/>
          <w:lang w:val="en-GB"/>
        </w:rPr>
        <w:t>et al.</w:t>
      </w:r>
      <w:r w:rsidR="00143B78" w:rsidRPr="00143B78">
        <w:rPr>
          <w:noProof/>
          <w:lang w:val="en-GB"/>
        </w:rPr>
        <w:t>, 2016)</w:t>
      </w:r>
      <w:r>
        <w:rPr>
          <w:b/>
          <w:lang w:val="en-GB"/>
        </w:rPr>
        <w:fldChar w:fldCharType="end"/>
      </w:r>
      <w:r>
        <w:rPr>
          <w:lang w:val="en-GB"/>
        </w:rPr>
        <w:t>.</w:t>
      </w:r>
      <w:r>
        <w:t xml:space="preserve"> The variable dependency upon the polyproline region therefore raises questions about our understanding of this mechanism. Concurrent to this study, Feliciano and colleagues demonstrated that two pairs of arginines within the N-terminal of the polyproline region are required for the Arp2/3 dependent activity of Las17. Since these residues are important for G-actin binding, they suggested </w:t>
      </w:r>
      <w:r>
        <w:rPr>
          <w:lang w:val="en-GB"/>
        </w:rPr>
        <w:t xml:space="preserve">this region may feed actin monomers to the WH2 motif, promoting the activation of the Arp2/3 complex (fig4.12). </w:t>
      </w:r>
    </w:p>
    <w:p w14:paraId="0F429DD6" w14:textId="77777777" w:rsidR="0015712E" w:rsidRDefault="0015712E" w:rsidP="00E5114A">
      <w:pPr>
        <w:spacing w:before="240" w:line="360" w:lineRule="auto"/>
        <w:jc w:val="both"/>
        <w:rPr>
          <w:lang w:val="en-GB"/>
        </w:rPr>
      </w:pPr>
      <w:r w:rsidRPr="00602EF1">
        <w:rPr>
          <w:b/>
          <w:noProof/>
        </w:rPr>
        <mc:AlternateContent>
          <mc:Choice Requires="wpg">
            <w:drawing>
              <wp:inline distT="0" distB="0" distL="0" distR="0" wp14:anchorId="784B5C18" wp14:editId="7E190F68">
                <wp:extent cx="5727700" cy="3368146"/>
                <wp:effectExtent l="0" t="0" r="12700" b="0"/>
                <wp:docPr id="193" name="Group 1"/>
                <wp:cNvGraphicFramePr/>
                <a:graphic xmlns:a="http://schemas.openxmlformats.org/drawingml/2006/main">
                  <a:graphicData uri="http://schemas.microsoft.com/office/word/2010/wordprocessingGroup">
                    <wpg:wgp>
                      <wpg:cNvGrpSpPr/>
                      <wpg:grpSpPr>
                        <a:xfrm>
                          <a:off x="0" y="0"/>
                          <a:ext cx="5727700" cy="3368146"/>
                          <a:chOff x="0" y="0"/>
                          <a:chExt cx="6050136" cy="3557789"/>
                        </a:xfrm>
                      </wpg:grpSpPr>
                      <wpg:grpSp>
                        <wpg:cNvPr id="194" name="Group 194"/>
                        <wpg:cNvGrpSpPr/>
                        <wpg:grpSpPr>
                          <a:xfrm>
                            <a:off x="92782" y="0"/>
                            <a:ext cx="5914264" cy="2954840"/>
                            <a:chOff x="92782" y="0"/>
                            <a:chExt cx="5914264" cy="2954840"/>
                          </a:xfrm>
                        </wpg:grpSpPr>
                        <wps:wsp>
                          <wps:cNvPr id="195" name="Shape 281"/>
                          <wps:cNvSpPr/>
                          <wps:spPr>
                            <a:xfrm>
                              <a:off x="1139321" y="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96" name="Shape 281"/>
                          <wps:cNvSpPr/>
                          <wps:spPr>
                            <a:xfrm>
                              <a:off x="1498525" y="42734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97" name="Shape 281"/>
                          <wps:cNvSpPr/>
                          <wps:spPr>
                            <a:xfrm>
                              <a:off x="1716644" y="2470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198" name="Shape 281"/>
                          <wps:cNvSpPr/>
                          <wps:spPr>
                            <a:xfrm>
                              <a:off x="1820045" y="36267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cNvPr id="199" name="Group 199"/>
                          <wpg:cNvGrpSpPr/>
                          <wpg:grpSpPr>
                            <a:xfrm>
                              <a:off x="92782" y="1278030"/>
                              <a:ext cx="3059136" cy="611892"/>
                              <a:chOff x="92782" y="1278030"/>
                              <a:chExt cx="3059136" cy="611892"/>
                            </a:xfrm>
                          </wpg:grpSpPr>
                          <pic:pic xmlns:pic="http://schemas.openxmlformats.org/drawingml/2006/picture">
                            <pic:nvPicPr>
                              <pic:cNvPr id="200" name="Picture 200"/>
                              <pic:cNvPicPr/>
                            </pic:nvPicPr>
                            <pic:blipFill rotWithShape="1">
                              <a:blip r:embed="rId57">
                                <a:extLst>
                                  <a:ext uri="{28A0092B-C50C-407E-A947-70E740481C1C}">
                                    <a14:useLocalDpi xmlns:a14="http://schemas.microsoft.com/office/drawing/2010/main" val="0"/>
                                  </a:ext>
                                </a:extLst>
                              </a:blip>
                              <a:srcRect l="46590" t="-10597"/>
                              <a:stretch/>
                            </pic:blipFill>
                            <pic:spPr>
                              <a:xfrm>
                                <a:off x="92782" y="1522623"/>
                                <a:ext cx="3059136" cy="367299"/>
                              </a:xfrm>
                              <a:prstGeom prst="rect">
                                <a:avLst/>
                              </a:prstGeom>
                            </pic:spPr>
                          </pic:pic>
                          <wps:wsp>
                            <wps:cNvPr id="201" name="Shape 281"/>
                            <wps:cNvSpPr/>
                            <wps:spPr>
                              <a:xfrm>
                                <a:off x="2359512" y="131322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02" name="Shape 281"/>
                            <wps:cNvSpPr/>
                            <wps:spPr>
                              <a:xfrm>
                                <a:off x="554524" y="127803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204" name="Oval 204"/>
                          <wps:cNvSpPr/>
                          <wps:spPr>
                            <a:xfrm>
                              <a:off x="2026846" y="1830235"/>
                              <a:ext cx="1614487" cy="642938"/>
                            </a:xfrm>
                            <a:prstGeom prst="ellipse">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2FB44F" w14:textId="77777777" w:rsidR="00F410B7" w:rsidRDefault="00F410B7" w:rsidP="0015712E">
                                <w:pPr>
                                  <w:pStyle w:val="NormalWeb"/>
                                  <w:spacing w:before="0" w:beforeAutospacing="0" w:after="0" w:afterAutospacing="0"/>
                                  <w:jc w:val="center"/>
                                </w:pPr>
                                <w:r>
                                  <w:rPr>
                                    <w:rFonts w:asciiTheme="minorHAnsi" w:hAnsi="Calibri" w:cstheme="minorBidi"/>
                                    <w:color w:val="FFFFFF" w:themeColor="light1"/>
                                    <w:kern w:val="24"/>
                                    <w:sz w:val="36"/>
                                    <w:szCs w:val="36"/>
                                    <w:lang w:val="en-GB"/>
                                  </w:rPr>
                                  <w:t>Arp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Curved Up Arrow 205"/>
                          <wps:cNvSpPr/>
                          <wps:spPr>
                            <a:xfrm rot="5400000">
                              <a:off x="1293524" y="1471946"/>
                              <a:ext cx="1038201" cy="720760"/>
                            </a:xfrm>
                            <a:prstGeom prst="curvedUpArrow">
                              <a:avLst>
                                <a:gd name="adj1" fmla="val 25000"/>
                                <a:gd name="adj2" fmla="val 50000"/>
                                <a:gd name="adj3" fmla="val 25164"/>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 name="Curved Up Arrow 206"/>
                          <wps:cNvSpPr/>
                          <wps:spPr>
                            <a:xfrm rot="1886751">
                              <a:off x="268022" y="2006002"/>
                              <a:ext cx="1949401" cy="690849"/>
                            </a:xfrm>
                            <a:prstGeom prst="curvedUpArrow">
                              <a:avLst>
                                <a:gd name="adj1" fmla="val 25000"/>
                                <a:gd name="adj2" fmla="val 50000"/>
                                <a:gd name="adj3" fmla="val 25164"/>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0" name="Curved Down Arrow 250"/>
                          <wps:cNvSpPr/>
                          <wps:spPr>
                            <a:xfrm>
                              <a:off x="929994" y="941696"/>
                              <a:ext cx="1429518" cy="371529"/>
                            </a:xfrm>
                            <a:prstGeom prst="curvedDownArrow">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51" name="Group 251"/>
                          <wpg:cNvGrpSpPr/>
                          <wpg:grpSpPr>
                            <a:xfrm>
                              <a:off x="3142252" y="1751348"/>
                              <a:ext cx="546217" cy="1203492"/>
                              <a:chOff x="3142252" y="1751348"/>
                              <a:chExt cx="546217" cy="1203492"/>
                            </a:xfrm>
                          </wpg:grpSpPr>
                          <wpg:grpSp>
                            <wpg:cNvPr id="252" name="Group 252"/>
                            <wpg:cNvGrpSpPr/>
                            <wpg:grpSpPr>
                              <a:xfrm rot="5863801">
                                <a:off x="3157965" y="1925351"/>
                                <a:ext cx="597136" cy="463872"/>
                                <a:chOff x="3157965" y="1925351"/>
                                <a:chExt cx="597136" cy="463872"/>
                              </a:xfrm>
                            </wpg:grpSpPr>
                            <wps:wsp>
                              <wps:cNvPr id="253" name="Shape 281"/>
                              <wps:cNvSpPr/>
                              <wps:spPr>
                                <a:xfrm>
                                  <a:off x="3458318" y="217982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54" name="Shape 281"/>
                              <wps:cNvSpPr/>
                              <wps:spPr>
                                <a:xfrm>
                                  <a:off x="3157965" y="192535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55" name="Shape 281"/>
                              <wps:cNvSpPr/>
                              <wps:spPr>
                                <a:xfrm>
                                  <a:off x="3548300" y="192535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56" name="Shape 281"/>
                              <wps:cNvSpPr/>
                              <wps:spPr>
                                <a:xfrm>
                                  <a:off x="3354918" y="192535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57" name="Shape 281"/>
                              <wps:cNvSpPr/>
                              <wps:spPr>
                                <a:xfrm>
                                  <a:off x="3261365" y="217982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258" name="Shape 281"/>
                            <wps:cNvSpPr/>
                            <wps:spPr>
                              <a:xfrm rot="5776985">
                                <a:off x="3177949" y="233717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59" name="Shape 281"/>
                            <wps:cNvSpPr/>
                            <wps:spPr>
                              <a:xfrm rot="5776985">
                                <a:off x="3422546" y="244940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60" name="Shape 281"/>
                            <wps:cNvSpPr/>
                            <wps:spPr>
                              <a:xfrm rot="5776985">
                                <a:off x="3160750" y="254067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61" name="Shape 281"/>
                            <wps:cNvSpPr/>
                            <wps:spPr>
                              <a:xfrm rot="5776985">
                                <a:off x="3405346" y="265491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62" name="Shape 281"/>
                            <wps:cNvSpPr/>
                            <wps:spPr>
                              <a:xfrm rot="5776985">
                                <a:off x="3143550" y="274674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63" name="Shape 281"/>
                            <wps:cNvSpPr/>
                            <wps:spPr>
                              <a:xfrm rot="5776985">
                                <a:off x="3274720" y="175005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264" name="Shape 281"/>
                          <wps:cNvSpPr/>
                          <wps:spPr>
                            <a:xfrm>
                              <a:off x="1427056" y="12239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65" name="Right Arrow 265"/>
                          <wps:cNvSpPr/>
                          <wps:spPr>
                            <a:xfrm rot="7594778">
                              <a:off x="533693" y="727749"/>
                              <a:ext cx="892629" cy="134652"/>
                            </a:xfrm>
                            <a:prstGeom prst="rightArrow">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6" name="Right Arrow 266"/>
                          <wps:cNvSpPr/>
                          <wps:spPr>
                            <a:xfrm rot="3826330">
                              <a:off x="1824227" y="791431"/>
                              <a:ext cx="892629" cy="134652"/>
                            </a:xfrm>
                            <a:prstGeom prst="rightArrow">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7" name="Right Arrow 267"/>
                          <wps:cNvSpPr/>
                          <wps:spPr>
                            <a:xfrm>
                              <a:off x="3207423" y="1636436"/>
                              <a:ext cx="510401" cy="12358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68" name="Group 268"/>
                          <wpg:cNvGrpSpPr/>
                          <wpg:grpSpPr>
                            <a:xfrm>
                              <a:off x="3869514" y="1115380"/>
                              <a:ext cx="2137532" cy="1203492"/>
                              <a:chOff x="3869514" y="1115380"/>
                              <a:chExt cx="2137532" cy="1203492"/>
                            </a:xfrm>
                          </wpg:grpSpPr>
                          <wps:wsp>
                            <wps:cNvPr id="269" name="Oval 269"/>
                            <wps:cNvSpPr/>
                            <wps:spPr>
                              <a:xfrm>
                                <a:off x="3869514" y="1419463"/>
                                <a:ext cx="1614487" cy="642938"/>
                              </a:xfrm>
                              <a:prstGeom prst="ellipse">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3B5C2C" w14:textId="77777777" w:rsidR="00F410B7" w:rsidRDefault="00F410B7" w:rsidP="0015712E">
                                  <w:pPr>
                                    <w:pStyle w:val="NormalWeb"/>
                                    <w:spacing w:before="0" w:beforeAutospacing="0" w:after="0" w:afterAutospacing="0"/>
                                    <w:jc w:val="center"/>
                                  </w:pPr>
                                  <w:r>
                                    <w:rPr>
                                      <w:rFonts w:asciiTheme="minorHAnsi" w:hAnsi="Calibri" w:cstheme="minorBidi"/>
                                      <w:color w:val="FFFFFF" w:themeColor="light1"/>
                                      <w:kern w:val="24"/>
                                      <w:sz w:val="36"/>
                                      <w:szCs w:val="36"/>
                                      <w:lang w:val="en-GB"/>
                                    </w:rPr>
                                    <w:t>Arp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70" name="Group 270"/>
                            <wpg:cNvGrpSpPr/>
                            <wpg:grpSpPr>
                              <a:xfrm>
                                <a:off x="4937784" y="1115380"/>
                                <a:ext cx="546217" cy="1203492"/>
                                <a:chOff x="4937784" y="1115380"/>
                                <a:chExt cx="546217" cy="1203492"/>
                              </a:xfrm>
                            </wpg:grpSpPr>
                            <wpg:grpSp>
                              <wpg:cNvPr id="271" name="Group 271"/>
                              <wpg:cNvGrpSpPr/>
                              <wpg:grpSpPr>
                                <a:xfrm rot="5863801">
                                  <a:off x="4953497" y="1289383"/>
                                  <a:ext cx="597136" cy="463872"/>
                                  <a:chOff x="4953497" y="1289383"/>
                                  <a:chExt cx="597136" cy="463872"/>
                                </a:xfrm>
                              </wpg:grpSpPr>
                              <wps:wsp>
                                <wps:cNvPr id="272" name="Shape 281"/>
                                <wps:cNvSpPr/>
                                <wps:spPr>
                                  <a:xfrm>
                                    <a:off x="5253850" y="154385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73" name="Shape 281"/>
                                <wps:cNvSpPr/>
                                <wps:spPr>
                                  <a:xfrm>
                                    <a:off x="4953497" y="128938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74" name="Shape 281"/>
                                <wps:cNvSpPr/>
                                <wps:spPr>
                                  <a:xfrm>
                                    <a:off x="5343832" y="128938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75" name="Shape 281"/>
                                <wps:cNvSpPr/>
                                <wps:spPr>
                                  <a:xfrm>
                                    <a:off x="5150450" y="128938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76" name="Shape 281"/>
                                <wps:cNvSpPr/>
                                <wps:spPr>
                                  <a:xfrm>
                                    <a:off x="5056897" y="154385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277" name="Shape 281"/>
                              <wps:cNvSpPr/>
                              <wps:spPr>
                                <a:xfrm rot="5776985">
                                  <a:off x="4973481" y="170120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78" name="Shape 281"/>
                              <wps:cNvSpPr/>
                              <wps:spPr>
                                <a:xfrm rot="5776985">
                                  <a:off x="5218078" y="181343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79" name="Shape 281"/>
                              <wps:cNvSpPr/>
                              <wps:spPr>
                                <a:xfrm rot="5776985">
                                  <a:off x="4956282" y="190471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80" name="Shape 281"/>
                              <wps:cNvSpPr/>
                              <wps:spPr>
                                <a:xfrm rot="5776985">
                                  <a:off x="5200878" y="201894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81" name="Shape 281"/>
                              <wps:cNvSpPr/>
                              <wps:spPr>
                                <a:xfrm rot="5776985">
                                  <a:off x="4939082" y="211077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82" name="Shape 281"/>
                              <wps:cNvSpPr/>
                              <wps:spPr>
                                <a:xfrm rot="5776985">
                                  <a:off x="5070252" y="111408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grpSp>
                            <wpg:cNvPr id="283" name="Group 283"/>
                            <wpg:cNvGrpSpPr/>
                            <wpg:grpSpPr>
                              <a:xfrm rot="2540804">
                                <a:off x="5315092" y="1397345"/>
                                <a:ext cx="463872" cy="704507"/>
                                <a:chOff x="5315092" y="1397345"/>
                                <a:chExt cx="463872" cy="704507"/>
                              </a:xfrm>
                            </wpg:grpSpPr>
                            <wpg:grpSp>
                              <wpg:cNvPr id="284" name="Group 284"/>
                              <wpg:cNvGrpSpPr/>
                              <wpg:grpSpPr>
                                <a:xfrm rot="5863801">
                                  <a:off x="5248460" y="1571348"/>
                                  <a:ext cx="597136" cy="463872"/>
                                  <a:chOff x="5248461" y="1571348"/>
                                  <a:chExt cx="597136" cy="463872"/>
                                </a:xfrm>
                              </wpg:grpSpPr>
                              <wps:wsp>
                                <wps:cNvPr id="285" name="Shape 281"/>
                                <wps:cNvSpPr/>
                                <wps:spPr>
                                  <a:xfrm>
                                    <a:off x="5248461" y="157134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86" name="Shape 281"/>
                                <wps:cNvSpPr/>
                                <wps:spPr>
                                  <a:xfrm>
                                    <a:off x="5638796" y="157134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87" name="Shape 281"/>
                                <wps:cNvSpPr/>
                                <wps:spPr>
                                  <a:xfrm>
                                    <a:off x="5445414" y="157134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88" name="Shape 281"/>
                                <wps:cNvSpPr/>
                                <wps:spPr>
                                  <a:xfrm>
                                    <a:off x="5351861" y="182582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289" name="Shape 281"/>
                              <wps:cNvSpPr/>
                              <wps:spPr>
                                <a:xfrm rot="5776985">
                                  <a:off x="5365216" y="139604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290" name="Shape 281"/>
                            <wps:cNvSpPr/>
                            <wps:spPr>
                              <a:xfrm rot="8404605">
                                <a:off x="5800245" y="153389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291" name="Shape 281"/>
                            <wps:cNvSpPr/>
                            <wps:spPr>
                              <a:xfrm rot="8404605">
                                <a:off x="5714451" y="130209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grpSp>
                      <wps:wsp>
                        <wps:cNvPr id="292" name="Text Box 292"/>
                        <wps:cNvSpPr txBox="1"/>
                        <wps:spPr>
                          <a:xfrm>
                            <a:off x="0" y="2970209"/>
                            <a:ext cx="6050136" cy="587580"/>
                          </a:xfrm>
                          <a:prstGeom prst="rect">
                            <a:avLst/>
                          </a:prstGeom>
                          <a:noFill/>
                        </wps:spPr>
                        <wps:txbx>
                          <w:txbxContent>
                            <w:p w14:paraId="2646EE43" w14:textId="33FEDFE8"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w:t>
                              </w:r>
                              <w:r w:rsidR="006041CF">
                                <w:rPr>
                                  <w:rFonts w:asciiTheme="minorHAnsi" w:hAnsi="Calibri" w:cstheme="minorBidi"/>
                                  <w:color w:val="000000" w:themeColor="text1"/>
                                  <w:kern w:val="24"/>
                                  <w:sz w:val="20"/>
                                  <w:szCs w:val="20"/>
                                  <w:lang w:val="en-GB"/>
                                </w:rPr>
                                <w:t>ig. 4.14</w:t>
                              </w:r>
                              <w:r>
                                <w:rPr>
                                  <w:rFonts w:asciiTheme="minorHAnsi" w:hAnsi="Calibri" w:cstheme="minorBidi"/>
                                  <w:color w:val="000000" w:themeColor="text1"/>
                                  <w:kern w:val="24"/>
                                  <w:sz w:val="20"/>
                                  <w:szCs w:val="20"/>
                                  <w:lang w:val="en-GB"/>
                                </w:rPr>
                                <w:t xml:space="preserve">. Rough schematic of model suggested in Feliciano et al 2015, G-actin binding in the N-terminal of the polyproline region feeds actin monomers to the Arp2/3 complex, either directly or via the WH2 motif, promoting the activation of the complex. Adapted from </w:t>
                              </w:r>
                              <w:r>
                                <w:rPr>
                                  <w:rFonts w:asciiTheme="minorHAnsi" w:hAnsi="Calibri" w:cstheme="minorBidi"/>
                                  <w:color w:val="000000" w:themeColor="text1"/>
                                  <w:kern w:val="24"/>
                                  <w:sz w:val="20"/>
                                  <w:szCs w:val="20"/>
                                  <w:lang w:val="en-GB"/>
                                </w:rPr>
                                <w:fldChar w:fldCharType="begin" w:fldLock="1"/>
                              </w:r>
                              <w:r>
                                <w:rPr>
                                  <w:rFonts w:asciiTheme="minorHAnsi" w:hAnsi="Calibri" w:cstheme="minorBidi"/>
                                  <w:color w:val="000000" w:themeColor="text1"/>
                                  <w:kern w:val="24"/>
                                  <w:sz w:val="20"/>
                                  <w:szCs w:val="20"/>
                                  <w:lang w:val="en-GB"/>
                                </w:rPr>
                                <w:instrText>ADDIN CSL_CITATION { "citationItems" : [ { "id" : "ITEM-1", "itemData" : { "DOI" : "10.1111/tra.12259", "ISSN" : "16000854", "PMID" : "25615019", "abstract" : "During clathrin-mediated endocytosis (CME), actin assembly provides force to drive vesicle internalization. Members of the Wiskott-Aldrich syndrome protein (WASP) family play a fundamental role stimulating actin assembly. WASP family proteins contain a WH2 motif that binds globular actin (G-actin) and a central-acidic motif that binds the Arp2/3 complex thus promoting formation of branched actin filaments. Yeast WASP (Las17) is the strongest of five factors promoting Arp2/3-dependent actin polymerization during CME. It was suggested that this strong activity may be caused by a putative second G-actin binding motif in Las17. Here we describe the in vitro and in vivo characterization of such Las17 G-actin binding motif (LGM) and its dependence on a group of conserved arginine residues. Using the yeast two-hybrid system, GST-pull down, fluorescence polarization, and pyrene-actin polymerization assays we show that LGM binds G-actin and that it is necessary for normal Arp2/3-mediated actin polymerization in vitro. Live cell fluorescence microscopy experiments demonstrate LGM is required for normal dynamics of actin polymerization during CME. Further, LGM is necessary for normal dynamics of endocytic machinery components that are recruited at early, intermediate, and late stages of endocytosis, as well as for optimal endocytosis of native CME cargo. Both in vitro and in vivo experiments show LGM has relatively lower potency compared to the previously known Las17 G-actin binding motif, WH2. These results establish a second G-actin binding motif in Las17 and advance our knowledge on the mechanism of actin assembly during CME.", "author" : [ { "dropping-particle" : "", "family" : "Feliciano", "given" : "Daniel", "non-dropping-particle" : "", "parse-names" : false, "suffix" : "" }, { "dropping-particle" : "", "family" : "Tolsma", "given" : "Thomas O.", "non-dropping-particle" : "", "parse-names" : false, "suffix" : "" }, { "dropping-particle" : "", "family" : "Farrell", "given" : "Kristen B.", "non-dropping-particle" : "", "parse-names" : false, "suffix" : "" }, { "dropping-particle" : "", "family" : "Aradi", "given" : "Al", "non-dropping-particle" : "", "parse-names" : false, "suffix" : "" }, { "dropping-particle" : "", "family" : "Pietro", "given" : "Santiago M.", "non-dropping-particle" : "Di", "parse-names" : false, "suffix" : "" } ], "container-title" : "Traffic", "id" : "ITEM-1", "issue" : "4", "issued" : { "date-parts" : [ [ "2015" ] ] }, "page" : "379-397", "title" : "A second las17 monomeric actin-binding motif functions in Arp2/3-dependent actin polymerization during endocytosis", "type" : "article-journal", "volume" : "16" }, "uris" : [ "http://www.mendeley.com/documents/?uuid=af1108c4-a7ab-4221-90d7-4c4c509d5dea" ] } ], "mendeley" : { "formattedCitation" : "(Feliciano &lt;i&gt;et al.&lt;/i&gt;, 2015)", "plainTextFormattedCitation" : "(Feliciano et al., 2015)", "previouslyFormattedCitation" : "(Feliciano &lt;i&gt;et al.&lt;/i&gt;, 2015)" }, "properties" : {  }, "schema" : "https://github.com/citation-style-language/schema/raw/master/csl-citation.json" }</w:instrText>
                              </w:r>
                              <w:r>
                                <w:rPr>
                                  <w:rFonts w:asciiTheme="minorHAnsi" w:hAnsi="Calibri" w:cstheme="minorBidi"/>
                                  <w:color w:val="000000" w:themeColor="text1"/>
                                  <w:kern w:val="24"/>
                                  <w:sz w:val="20"/>
                                  <w:szCs w:val="20"/>
                                  <w:lang w:val="en-GB"/>
                                </w:rPr>
                                <w:fldChar w:fldCharType="separate"/>
                              </w:r>
                              <w:r w:rsidRPr="00143B78">
                                <w:rPr>
                                  <w:rFonts w:asciiTheme="minorHAnsi" w:hAnsi="Calibri" w:cstheme="minorBidi"/>
                                  <w:noProof/>
                                  <w:color w:val="000000" w:themeColor="text1"/>
                                  <w:kern w:val="24"/>
                                  <w:sz w:val="20"/>
                                  <w:szCs w:val="20"/>
                                  <w:lang w:val="en-GB"/>
                                </w:rPr>
                                <w:t xml:space="preserve">(Feliciano </w:t>
                              </w:r>
                              <w:r w:rsidRPr="00143B78">
                                <w:rPr>
                                  <w:rFonts w:asciiTheme="minorHAnsi" w:hAnsi="Calibri" w:cstheme="minorBidi"/>
                                  <w:i/>
                                  <w:noProof/>
                                  <w:color w:val="000000" w:themeColor="text1"/>
                                  <w:kern w:val="24"/>
                                  <w:sz w:val="20"/>
                                  <w:szCs w:val="20"/>
                                  <w:lang w:val="en-GB"/>
                                </w:rPr>
                                <w:t>et al.</w:t>
                              </w:r>
                              <w:r w:rsidRPr="00143B78">
                                <w:rPr>
                                  <w:rFonts w:asciiTheme="minorHAnsi" w:hAnsi="Calibri" w:cstheme="minorBidi"/>
                                  <w:noProof/>
                                  <w:color w:val="000000" w:themeColor="text1"/>
                                  <w:kern w:val="24"/>
                                  <w:sz w:val="20"/>
                                  <w:szCs w:val="20"/>
                                  <w:lang w:val="en-GB"/>
                                </w:rPr>
                                <w:t>, 2015)</w:t>
                              </w:r>
                              <w:r>
                                <w:rPr>
                                  <w:rFonts w:asciiTheme="minorHAnsi" w:hAnsi="Calibri" w:cstheme="minorBidi"/>
                                  <w:color w:val="000000" w:themeColor="text1"/>
                                  <w:kern w:val="24"/>
                                  <w:sz w:val="20"/>
                                  <w:szCs w:val="20"/>
                                  <w:lang w:val="en-GB"/>
                                </w:rPr>
                                <w:fldChar w:fldCharType="end"/>
                              </w:r>
                              <w:r>
                                <w:rPr>
                                  <w:rFonts w:asciiTheme="minorHAnsi" w:hAnsi="Calibri" w:cstheme="minorBidi"/>
                                  <w:color w:val="000000" w:themeColor="text1"/>
                                  <w:kern w:val="24"/>
                                  <w:sz w:val="20"/>
                                  <w:szCs w:val="20"/>
                                  <w:lang w:val="en-GB"/>
                                </w:rPr>
                                <w:t>.</w:t>
                              </w:r>
                            </w:p>
                          </w:txbxContent>
                        </wps:txbx>
                        <wps:bodyPr wrap="square" rtlCol="0">
                          <a:spAutoFit/>
                        </wps:bodyPr>
                      </wps:wsp>
                    </wpg:wgp>
                  </a:graphicData>
                </a:graphic>
              </wp:inline>
            </w:drawing>
          </mc:Choice>
          <mc:Fallback>
            <w:pict>
              <v:group w14:anchorId="784B5C18" id="_x0000_s1205" style="width:451pt;height:265.2pt;mso-position-horizontal-relative:char;mso-position-vertical-relative:line" coordsize="6050136,355778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">
                <v:group id="Group 194" o:spid="_x0000_s1206" style="position:absolute;left:92782;width:5914264;height:2954840" coordorigin="92782" coordsize="5914264,29548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c9QnYxAAAANwAAAAP&#10;AAAAAAAAAAAAAAAAAKkCAABkcnMvZG93bnJldi54bWxQSwUGAAAAAAQABAD6AAAAmgMAAAAA&#10;">
                  <v:shape id="Shape 281" o:spid="_x0000_s1207" style="position:absolute;left:113932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7fCVwAAA&#10;ANwAAAAPAAAAZHJzL2Rvd25yZXYueG1sRE9Li8IwEL4L/ocwgjdNXahoNYr4Qrype9nb0IxtsZlk&#10;m6jdf78RBG/z8T1nvmxNLR7U+MqygtEwAUGcW11xoeD7shtMQPiArLG2TAr+yMNy0e3MMdP2ySd6&#10;nEMhYgj7DBWUIbhMSp+XZNAPrSOO3NU2BkOETSF1g88Ybmr5lSRjabDi2FCio3VJ+e18Nwqq6WW3&#10;qZOto236y/dj6vZy86NUv9euZiACteEjfrsPOs6fpvB6Jl4gF/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7fCV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08" style="position:absolute;left:1498525;top:427346;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P27iwQAA&#10;ANwAAAAPAAAAZHJzL2Rvd25yZXYueG1sRE9Li8IwEL4L/ocwgjdNFRTtGov4Qvbm47K3oZltyzaT&#10;2KRa/71ZWNjbfHzPWWWdqcWDGl9ZVjAZJyCIc6srLhTcrofRAoQPyBpry6TgRR6ydb+3wlTbJ5/p&#10;cQmFiCHsU1RQhuBSKX1ekkE/to44ct+2MRgibAqpG3zGcFPLaZLMpcGKY0OJjrYl5T+X1iioltfD&#10;rk72jvazO7efM3eUuy+lhoNu8wEiUBf+xX/uk47zl3P4fSZeINd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j9u4sEAAADcAAAADwAAAAAAAAAAAAAAAACXAgAAZHJzL2Rvd25y&#10;ZXYueG1sUEsFBgAAAAAEAAQA9QAAAIU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09" style="position:absolute;left:1716644;top:24706;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c8t5wgAA&#10;ANwAAAAPAAAAZHJzL2Rvd25yZXYueG1sRE9Na8JAEL0L/odlCr3ppgWria4ijZbSm8aLtyE7JsHs&#10;7Da70fTfdwsFb/N4n7PaDKYVN+p8Y1nByzQBQVxa3XCl4FTsJwsQPiBrbC2Tgh/ysFmPRyvMtL3z&#10;gW7HUIkYwj5DBXUILpPSlzUZ9FPriCN3sZ3BEGFXSd3hPYabVr4myZs02HBsqNHRe03l9dgbBU1a&#10;7PM22Tnazb65/5q5D5mflXp+GrZLEIGG8BD/uz91nJ/O4e+ZeIF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Vzy3n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10" style="position:absolute;left:1820045;top:36267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7F8LxAAA&#10;ANwAAAAPAAAAZHJzL2Rvd25yZXYueG1sRI9Pb8IwDMXvk/gOkZF2GymTQKMjIDT+CHEbcNnNakxb&#10;0ThZE6B8e3xA4mbrPb/383TeuUZdqY21ZwPDQQaKuPC25tLA8bD++AIVE7LFxjMZuFOE+az3NsXc&#10;+hv/0nWfSiUhHHM0UKUUcq1jUZHDOPCBWLSTbx0mWdtS2xZvEu4a/ZllY+2wZmmoMNBPRcV5f3EG&#10;6slhvWyyVaDV6J8vu1HY6OWfMe/9bvENKlGXXubn9dYK/kRo5RmZQM8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OxfC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id="Group 199" o:spid="_x0000_s1211" style="position:absolute;left:92782;top:1278030;width:3059136;height:611892" coordorigin="92782,1278030" coordsize="3059136,6118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y9KZGxAAAANwAAAAP&#10;AAAAAAAAAAAAAAAAAKkCAABkcnMvZG93bnJldi54bWxQSwUGAAAAAAQABAD6AAAAmgMAAAAA&#10;">
                    <v:shape id="Picture 200" o:spid="_x0000_s1212" type="#_x0000_t75" style="position:absolute;left:92782;top:1522623;width:3059136;height:3672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8v&#10;LJDCAAAA3AAAAA8AAABkcnMvZG93bnJldi54bWxEj0+LwjAUxO+C3yE8wZtN9bCUahTZRdzb4h/w&#10;+mjetl2bl5LEtuunN4LgcZiZ3zCrzWAa0ZHztWUF8yQFQVxYXXOp4HzazTIQPiBrbCyTgn/ysFmP&#10;RyvMte35QN0xlCJC2OeooAqhzaX0RUUGfWJb4uj9WmcwROlKqR32EW4auUjTD2mw5rhQYUufFRXX&#10;480o2F+ye+rOP13Ttfs+DH/ZV18XSk0nw3YJItAQ3uFX+1sriER4nolHQK4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yyQwgAAANwAAAAPAAAAAAAAAAAAAAAAAJwCAABk&#10;cnMvZG93bnJldi54bWxQSwUGAAAAAAQABAD3AAAAiwMAAAAA&#10;">
                      <v:imagedata r:id="rId58" o:title="" croptop="-6945f" cropleft="30533f"/>
                    </v:shape>
                    <v:shape id="Shape 281" o:spid="_x0000_s1213" style="position:absolute;left:2359512;top:131322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QJtwwAA&#10;ANwAAAAPAAAAZHJzL2Rvd25yZXYueG1sRI9LiwIxEITvC/6H0IK3NVFQdNYoiy/Em4+Lt2bSOzPs&#10;pBMnUcd/b4SFPRZV9RU1W7S2FndqQuVYw6CvQBDnzlRcaDifNp8TECEiG6wdk4YnBVjMOx8zzIx7&#10;8IHux1iIBOGQoYYyRp9JGfKSLIa+88TJ+3GNxZhkU0jT4CPBbS2HSo2lxYrTQomeliXlv8eb1VBN&#10;T5tVrdae1qMr3/Yjv5Wri9a9bvv9BSJSG//Df+2d0TBUA3ifSUdAz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QJt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14" style="position:absolute;left:554524;top:1278030;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K5waxAAA&#10;ANwAAAAPAAAAZHJzL2Rvd25yZXYueG1sRI9PawIxFMTvQr9DeIXeNOmCRVfjUqqW0pt/Lt4em+fu&#10;4uYl3WR1/famUOhxmJnfMMtisK24UhcaxxpeJwoEcelMw5WG42E7noEIEdlg65g03ClAsXoaLTE3&#10;7sY7uu5jJRKEQ44a6hh9LmUoa7IYJs4TJ+/sOosxya6SpsNbgttWZkq9SYsNp4UaPX3UVF72vdXQ&#10;zA/bdas2njbTH+6/p/5Trk9avzwP7wsQkYb4H/5rfxkNmcrg90w6AnL1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iucGs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oval id="Oval 204" o:spid="_x0000_s1215" style="position:absolute;left:2026846;top:1830235;width:1614487;height:6429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AkhRxQAA&#10;ANwAAAAPAAAAZHJzL2Rvd25yZXYueG1sRI9BawIxFITvBf9DeIKXoolLLWVrlFYp9Ca6peDtuXnd&#10;rG5elk2q23/fCILHYWa+YebL3jXiTF2oPWuYThQI4tKbmisNX8XH+AVEiMgGG8+k4Y8CLBeDhznm&#10;xl94S+ddrESCcMhRg42xzaUMpSWHYeJb4uT9+M5hTLKrpOnwkuCukZlSz9JhzWnBYksrS+Vp9+s0&#10;fK/f1WNhCtvL7dEcNsXsQNle69Gwf3sFEamP9/Ct/Wk0ZOoJrmfSEZCL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0CSFHFAAAA3AAAAA8AAAAAAAAAAAAAAAAAlwIAAGRycy9k&#10;b3ducmV2LnhtbFBLBQYAAAAABAAEAPUAAACJAwAAAAA=&#10;" fillcolor="#ffc000" stroked="f" strokeweight="1pt">
                    <v:stroke joinstyle="miter"/>
                    <v:textbox>
                      <w:txbxContent>
                        <w:p w14:paraId="4A2FB44F" w14:textId="77777777" w:rsidR="00F410B7" w:rsidRDefault="00F410B7" w:rsidP="0015712E">
                          <w:pPr>
                            <w:pStyle w:val="NormalWeb"/>
                            <w:spacing w:before="0" w:beforeAutospacing="0" w:after="0" w:afterAutospacing="0"/>
                            <w:jc w:val="center"/>
                          </w:pPr>
                          <w:r>
                            <w:rPr>
                              <w:rFonts w:asciiTheme="minorHAnsi" w:hAnsi="Calibri" w:cstheme="minorBidi"/>
                              <w:color w:val="FFFFFF" w:themeColor="light1"/>
                              <w:kern w:val="24"/>
                              <w:sz w:val="36"/>
                              <w:szCs w:val="36"/>
                              <w:lang w:val="en-GB"/>
                            </w:rPr>
                            <w:t>Arp2/3</w:t>
                          </w:r>
                        </w:p>
                      </w:txbxContent>
                    </v:textbox>
                  </v:oval>
                  <v:shapetype id="_x0000_t104" coordsize="21600,21600" o:spt="104" adj="12960,19440,7200" path="ar0@22@3@21,,0@4@21@14@22@1@21@7@21@12@2l@13@2@8,0@11@2wa0@22@3@21@10@2@16@24@14@22@1@21@16@24@14,0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205" o:spid="_x0000_s1216" type="#_x0000_t104" style="position:absolute;left:1293524;top:1471946;width:1038201;height:72076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vRHDxQAA&#10;ANwAAAAPAAAAZHJzL2Rvd25yZXYueG1sRI9Pa8JAFMTvgt9heUJvulHxD9FVpNRS6UXTll4f2WcS&#10;zL4N2W0S/fRuQfA4zMxvmPW2M6VoqHaFZQXjUQSCOLW64EzB99d+uAThPLLG0jIpuJKD7abfW2Os&#10;bcsnahKfiQBhF6OC3PsqltKlORl0I1sRB+9sa4M+yDqTusY2wE0pJ1E0lwYLDgs5VvSaU3pJ/oyC&#10;dnEpp7dZgcvj74Hf8LM5vv9IpV4G3W4FwlPnn+FH+0MrmEQz+D8TjoDc3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9EcPFAAAA3AAAAA8AAAAAAAAAAAAAAAAAlwIAAGRycy9k&#10;b3ducmV2LnhtbFBLBQYAAAAABAAEAPUAAACJAwAAAAA=&#10;" adj="14102,19725,5435" fillcolor="red" stroked="f" strokeweight="1pt"/>
                  <v:shape id="Curved Up Arrow 206" o:spid="_x0000_s1217" type="#_x0000_t104" style="position:absolute;left:268022;top:2006002;width:1949401;height:690849;rotation:2060835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e+AxAAA&#10;ANwAAAAPAAAAZHJzL2Rvd25yZXYueG1sRI9Ba8JAFITvgv9heYIX0d1qSUt0FSsKpRet1vsj+0yC&#10;2bchu8a0v75bKHgcZuYbZrHqbCVaanzpWMPTRIEgzpwpOdfwddqNX0H4gGywckwavsnDatnvLTA1&#10;7s6f1B5DLiKEfYoaihDqVEqfFWTRT1xNHL2LayyGKJtcmgbvEW4rOVUqkRZLjgsF1rQpKLseb1bD&#10;/iW0s5/kzXTbs18fnBrlH8+k9XDQrecgAnXhEf5vvxsNU5XA35l4BOT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DHvgMQAAADcAAAADwAAAAAAAAAAAAAAAACXAgAAZHJzL2Rv&#10;d25yZXYueG1sUEsFBgAAAAAEAAQA9QAAAIgDAAAAAA==&#10;" adj="17773,20643,5435" fillcolor="red" stroked="f" strokeweight="1pt"/>
                  <v:shapetype id="_x0000_t105" coordsize="21600,21600" o:spt="105" adj="12960,19440,14400" path="wr0,0@3@23,0@22@4,0@15,0@1@23@7,0@13@2l@14@2@8@22@12@2at0,0@3@23@11@2@17@26@15,0@1@23@17@26@15@22xewr0,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250" o:spid="_x0000_s1218" type="#_x0000_t105" style="position:absolute;left:929994;top:941696;width:1429518;height:37152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S/xLwAAA&#10;ANwAAAAPAAAAZHJzL2Rvd25yZXYueG1sRE9Ni8IwEL0L/ocwC15kTVdQatcosiAInrTLeh2a2bbY&#10;TEozavXXm4Pg8fG+l+veNepKXag9G/iaJKCIC29rLg385tvPFFQQZIuNZzJwpwDr1XCwxMz6Gx/o&#10;epRSxRAOGRqoRNpM61BU5DBMfEscuX/fOZQIu1LbDm8x3DV6miRz7bDm2FBhSz8VFefjxRnQ48tZ&#10;F7lzi/Q03u+Sh/yluRgz+ug336CEenmLX+6dNTCdxfnxTDwCevU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uS/xLwAAAANwAAAAPAAAAAAAAAAAAAAAAAJcCAABkcnMvZG93bnJl&#10;di54bWxQSwUGAAAAAAQABAD1AAAAhAMAAAAA&#10;" adj="18793,20898,16200" fillcolor="red" stroked="f" strokeweight="1pt"/>
                  <v:group id="Group 251" o:spid="_x0000_s1219" style="position:absolute;left:3142252;top:1751348;width:546217;height:1203492" coordorigin="3142252,1751348" coordsize="546217,1203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wecabGAAAA3AAA&#10;AA8AAAAAAAAAAAAAAAAAqQIAAGRycy9kb3ducmV2LnhtbFBLBQYAAAAABAAEAPoAAACcAwAAAAA=&#10;">
                    <v:group id="Group 252" o:spid="_x0000_s1220" style="position:absolute;left:3157965;top:1925351;width:597136;height:463872;rotation:6404834fd" coordorigin="3157965,1925351"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0GoJjxAAAANwAAAAP&#10;AAAAAAAAAAAAAAAAAKkCAABkcnMvZG93bnJldi54bWxQSwUGAAAAAAQABAD6AAAAmgMAAAAA&#10;">
                      <v:shape id="Shape 281" o:spid="_x0000_s1221" style="position:absolute;left:3458318;top:217982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1BacxQAA&#10;ANwAAAAPAAAAZHJzL2Rvd25yZXYueG1sRI/NasMwEITvhbyD2EBvjVwXl9SJEkKdhNJbfi69LdbG&#10;NrVWiqXY7ttHhUKPw8x8wyzXo2lFT51vLCt4niUgiEurG64UnE+7pzkIH5A1tpZJwQ95WK8mD0vM&#10;tR34QP0xVCJC2OeooA7B5VL6siaDfmYdcfQutjMYouwqqTscIty0Mk2SV2mw4bhQo6P3msrv480o&#10;aN5Ou6JNto622ZVvn5nby+JLqcfpuFmACDSG//Bf+0MrSLMX+D0Tj4Bc3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rUFpz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2" style="position:absolute;left:3157965;top:192535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PY7oxQAA&#10;ANwAAAAPAAAAZHJzL2Rvd25yZXYueG1sRI/NasMwEITvhbyD2EBvjVxTl9SJEkKdhNJbfi69LdbG&#10;NrVWiqXY7ttHhUKPw8x8wyzXo2lFT51vLCt4niUgiEurG64UnE+7pzkIH5A1tpZJwQ95WK8mD0vM&#10;tR34QP0xVCJC2OeooA7B5VL6siaDfmYdcfQutjMYouwqqTscIty0Mk2SV2mw4bhQo6P3msrv480o&#10;aN5Ou6JNto622ZVvn5nby+JLqcfpuFmACDSG//Bf+0MrSLMX+D0Tj4Bc3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U9juj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3" style="position:absolute;left:3548300;top:192535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cStzwwAA&#10;ANwAAAAPAAAAZHJzL2Rvd25yZXYueG1sRI9Pi8IwFMTvC36H8ARva6pQWbtGEf8h3rZ62dujeduW&#10;bV5iE7V+eyMIHoeZ+Q0zW3SmEVdqfW1ZwWiYgCAurK65VHA6bj+/QPiArLGxTAru5GEx733MMNP2&#10;xj90zUMpIoR9hgqqEFwmpS8qMuiH1hFH78+2BkOUbSl1i7cIN40cJ8lEGqw5LlToaFVR8Z9fjIJ6&#10;etyum2TjaJOe+XJI3U6uf5Ua9LvlN4hAXXiHX+29VjBOU3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cStz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4" style="position:absolute;left:3354918;top:192535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o7UEwwAA&#10;ANwAAAAPAAAAZHJzL2Rvd25yZXYueG1sRI9Bi8IwFITvwv6H8ARvmipUtBpFVl1kb9a97O3RPNti&#10;8xKbqN1/bxYEj8PMfMMs151pxJ1aX1tWMB4lIIgLq2suFfyc9sMZCB+QNTaWScEfeVivPnpLzLR9&#10;8JHueShFhLDPUEEVgsuk9EVFBv3IOuLonW1rMETZllK3+Ihw08hJkkylwZrjQoWOPisqLvnNKKjn&#10;p/22SXaOdumVb9+p+5LbX6UG/W6zABGoC+/wq33QCibpFP7PxCMgV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o7UE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5" style="position:absolute;left:3261365;top:217982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7xCfxQAA&#10;ANwAAAAPAAAAZHJzL2Rvd25yZXYueG1sRI9Ba8JAFITvBf/D8oTe6sZA2hpdRRotpTe1F2+P7DMJ&#10;Zt+u2TVJ/323UOhxmJlvmNVmNK3oqfONZQXzWQKCuLS64UrB12n/9ArCB2SNrWVS8E0eNuvJwwpz&#10;bQc+UH8MlYgQ9jkqqENwuZS+rMmgn1lHHL2L7QyGKLtK6g6HCDetTJPkWRpsOC7U6OitpvJ6vBsF&#10;zeK0L9pk52iX3fj+mbl3WZyVepyO2yWIQGP4D/+1P7SCNHuB3zPxCMj1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XvEJ/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26" style="position:absolute;left:3177949;top:2337174;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LllJwQAA&#10;ANwAAAAPAAAAZHJzL2Rvd25yZXYueG1sRE9Na8JAEL0X/A/LCL3VjYa2El1FjZXeSjR4HrJjEszO&#10;huw2if/ePRR6fLzv9XY0jeipc7VlBfNZBIK4sLrmUkF++XpbgnAeWWNjmRQ8yMF2M3lZY6LtwBn1&#10;Z1+KEMIuQQWV920ipSsqMuhmtiUO3M12Bn2AXSl1h0MIN41cRNGHNFhzaKiwpUNFxf38axTsYuev&#10;n1l+G9NY708yy9Pm56jU63TcrUB4Gv2/+M/9rRUs3sPacCYcAb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2i5ZScEAAADcAAAADwAAAAAAAAAAAAAAAACXAgAAZHJzL2Rvd25y&#10;ZXYueG1sUEsFBgAAAAAEAAQA9QAAAIU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7" style="position:absolute;left:3422546;top:2449400;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YvzSwwAA&#10;ANwAAAAPAAAAZHJzL2Rvd25yZXYueG1sRI9Pi8IwFMTvC36H8IS9aariqtUo/tvFm1SL50fzbIvN&#10;S2myWr+9WRD2OMzMb5jFqjWVuFPjSssKBv0IBHFmdcm5gvT83ZuCcB5ZY2WZFDzJwWrZ+VhgrO2D&#10;E7qffC4ChF2MCgrv61hKlxVk0PVtTRy8q20M+iCbXOoGHwFuKjmMoi9psOSwUGBN24Ky2+nXKFiP&#10;nL9MkvTa7kZ68yOTdFcd90p9dtv1HISn1v+H3+2DVjAcz+DvTDgCcvk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YvzS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8" style="position:absolute;left:3160750;top:2540678;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NJ/yvQAA&#10;ANwAAAAPAAAAZHJzL2Rvd25yZXYueG1sRE/LqsIwEN0L/kMYwZ2mKuilGsU37qTe4npoxrbYTEoT&#10;tf69WQguD+e9WLWmEk9qXGlZwWgYgSDOrC45V5D+HwZ/IJxH1lhZJgVvcrBadjsLjLV9cULPi89F&#10;CGEXo4LC+zqW0mUFGXRDWxMH7mYbgz7AJpe6wVcIN5UcR9FUGiw5NBRY07ag7H55GAXrifPXWZLe&#10;2t1Eb44ySXfVea9Uv9eu5yA8tf4n/rpPWsF4GuaHM+EIyOUH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qNJ/yvQAAANwAAAAPAAAAAAAAAAAAAAAAAJcCAABkcnMvZG93bnJldi54&#10;bWxQSwUGAAAAAAQABAD1AAAAgQ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29" style="position:absolute;left:3405346;top:2654916;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eDppwgAA&#10;ANwAAAAPAAAAZHJzL2Rvd25yZXYueG1sRI/NqsIwFIT3gu8QzgV3mqqgUo3i3xV3Ui2uD82xLbc5&#10;KU3U3rc3guBymJlvmMWqNZV4UONKywqGgwgEcWZ1ybmC9PLbn4FwHlljZZkU/JOD1bLbWWCs7ZMT&#10;epx9LgKEXYwKCu/rWEqXFWTQDWxNHLybbQz6IJtc6gafAW4qOYqiiTRYclgosKZtQdnf+W4UrMfO&#10;X6dJemt3Y705yCTdVae9Ur2fdj0H4an13/CnfdQKRpMhvM+EIyCX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V4Omn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30" style="position:absolute;left:3143550;top:2746741;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qqQewwAA&#10;ANwAAAAPAAAAZHJzL2Rvd25yZXYueG1sRI9Bi8IwFITvwv6H8Ba8aboVVKpRXHXFm7Rb9vxonm2x&#10;eSlN1O6/N4LgcZiZb5jlujeNuFHnassKvsYRCOLC6ppLBfnvz2gOwnlkjY1lUvBPDtarj8ESE23v&#10;nNIt86UIEHYJKqi8bxMpXVGRQTe2LXHwzrYz6IPsSqk7vAe4aWQcRVNpsOawUGFL24qKS3Y1CjYT&#10;5/9maX7udxP9fZBpvmtOe6WGn/1mAcJT79/hV/uoFcTTGJ5nwh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qqQe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31" style="position:absolute;left:3274720;top:1750050;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5gGFwwAA&#10;ANwAAAAPAAAAZHJzL2Rvd25yZXYueG1sRI9Bi8IwFITvwv6H8Bb2pulaUKlGcXUVb9Ju2fOjebbF&#10;5qU0Ueu/N4LgcZiZb5jFqjeNuFLnassKvkcRCOLC6ppLBfnfbjgD4TyyxsYyKbiTg9XyY7DARNsb&#10;p3TNfCkChF2CCirv20RKV1Rk0I1sSxy8k+0M+iC7UuoObwFuGjmOook0WHNYqLClTUXFObsYBevY&#10;+f9pmp/6bax/9jLNt83xV6mvz349B+Gp9+/wq33QCsaTGJ5nwhGQy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5gGF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32" style="position:absolute;left:1427056;top:12239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UURVxQAA&#10;ANwAAAAPAAAAZHJzL2Rvd25yZXYueG1sRI9BawIxFITvBf9DeEJvmnWp0m6NIl0V8da1l94em9fd&#10;pclLuom6/ntTKPQ4zMw3zHI9WCMu1IfOsYLZNANBXDvdcaPg47SbPIMIEVmjcUwKbhRgvRo9LLHQ&#10;7srvdKliIxKEQ4EK2hh9IWWoW7IYps4TJ+/L9RZjkn0jdY/XBLdG5lm2kBY7Tgstenprqf6uzlZB&#10;93LalSbbetrOf/h8nPu9LD+VehwPm1cQkYb4H/5rH7SCfPEEv2fSEZCr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RRFX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Right Arrow 265" o:spid="_x0000_s1233" type="#_x0000_t13" style="position:absolute;left:533693;top:727749;width:892629;height:134652;rotation:8295523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k1bKwwAA&#10;ANwAAAAPAAAAZHJzL2Rvd25yZXYueG1sRI/BbsIwEETvSP0HaytxI04jMCXFIARCokegH7CKlyQl&#10;XqexgbRfjyshcRzNzBvNfNnbRlyp87VjDW9JCoK4cKbmUsPXcTt6B+EDssHGMWn4JQ/Lxctgjrlx&#10;N97T9RBKESHsc9RQhdDmUvqiIos+cS1x9E6usxii7EppOrxFuG1klqZKWqw5LlTY0rqi4ny4WA2f&#10;7i9rf9RkVq6nSn6Pz0puAmo9fO1XHyAC9eEZfrR3RkOmJvB/Jh4Bubg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k1bKwwAAANwAAAAPAAAAAAAAAAAAAAAAAJcCAABkcnMvZG93&#10;bnJldi54bWxQSwUGAAAAAAQABAD1AAAAhwMAAAAA&#10;" adj="19971" fillcolor="red" stroked="f" strokeweight="1pt"/>
                  <v:shape id="Right Arrow 266" o:spid="_x0000_s1234" type="#_x0000_t13" style="position:absolute;left:1824227;top:791431;width:892629;height:134652;rotation:4179373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x+GJxgAA&#10;ANwAAAAPAAAAZHJzL2Rvd25yZXYueG1sRI9PawIxFMTvBb9DeEIvpWZdYZGtWRGhoNWL1oO9PTZv&#10;/9DNyzaJun77piD0OMzMb5jFcjCduJLzrWUF00kCgri0uuVawenz/XUOwgdkjZ1lUnAnD8ti9LTA&#10;XNsbH+h6DLWIEPY5KmhC6HMpfdmQQT+xPXH0KusMhihdLbXDW4SbTqZJkkmDLceFBntaN1R+Hy9G&#10;wX6eVi6dmY99/TI979rLV9j9bJV6Hg+rNxCBhvAffrQ3WkGaZfB3Jh4BWf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gx+GJxgAAANwAAAAPAAAAAAAAAAAAAAAAAJcCAABkcnMv&#10;ZG93bnJldi54bWxQSwUGAAAAAAQABAD1AAAAigMAAAAA&#10;" adj="19971" fillcolor="red" stroked="f" strokeweight="1pt"/>
                  <v:shape id="Right Arrow 267" o:spid="_x0000_s1235" type="#_x0000_t13" style="position:absolute;left:3207423;top:1636436;width:510401;height:1235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s5Y+xgAA&#10;ANwAAAAPAAAAZHJzL2Rvd25yZXYueG1sRI9Ba8JAFITvgv9heYXezKaxpiV1FYmVevDQpvb+yL4m&#10;0ezbkN1q/PddQfA4zMw3zHw5mFacqHeNZQVPUQyCuLS64UrB/nszeQXhPLLG1jIpuJCD5WI8mmOm&#10;7Zm/6FT4SgQIuwwV1N53mZSurMmgi2xHHLxf2xv0QfaV1D2eA9y0MonjVBpsOCzU2FFeU3ks/oyC&#10;6XGWHz5TrN53e7PuDhf78bN5VurxYVi9gfA0+Hv41t5qBUn6Atcz4QjIx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s5Y+xgAAANwAAAAPAAAAAAAAAAAAAAAAAJcCAABkcnMv&#10;ZG93bnJldi54bWxQSwUGAAAAAAQABAD1AAAAigMAAAAA&#10;" adj="18985" fillcolor="black [3213]" stroked="f" strokeweight="1pt"/>
                  <v:group id="Group 268" o:spid="_x0000_s1236" style="position:absolute;left:3869514;top:1115380;width:2137532;height:1203492" coordorigin="3869514,1115380" coordsize="2137532,1203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NIEobDAAAA3AAAAA8A&#10;AAAAAAAAAAAAAAAAqQIAAGRycy9kb3ducmV2LnhtbFBLBQYAAAAABAAEAPoAAACZAwAAAAA=&#10;">
                    <v:oval id="Oval 269" o:spid="_x0000_s1237" style="position:absolute;left:3869514;top:1419463;width:1614487;height:6429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AJvxQAA&#10;ANwAAAAPAAAAZHJzL2Rvd25yZXYueG1sRI9Pa8JAFMTvBb/D8gQvRTcGFE1dxT8UeiuaUujtmX3N&#10;pmbfhuyq8dt3BcHjMDO/YRarztbiQq2vHCsYjxIQxIXTFZcKvvL34QyED8gaa8ek4EYeVsveywIz&#10;7a68p8shlCJC2GeowITQZFL6wpBFP3INcfR+XWsxRNmWUrd4jXBbyzRJptJixXHBYENbQ8XpcLYK&#10;vneb5DXXuenk/k8fP/PJkdIfpQb9bv0GIlAXnuFH+0MrSKdzuJ+JR0Au/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7cAm/FAAAA3AAAAA8AAAAAAAAAAAAAAAAAlwIAAGRycy9k&#10;b3ducmV2LnhtbFBLBQYAAAAABAAEAPUAAACJAwAAAAA=&#10;" fillcolor="#ffc000" stroked="f" strokeweight="1pt">
                      <v:stroke joinstyle="miter"/>
                      <v:textbox>
                        <w:txbxContent>
                          <w:p w14:paraId="613B5C2C" w14:textId="77777777" w:rsidR="00F410B7" w:rsidRDefault="00F410B7" w:rsidP="0015712E">
                            <w:pPr>
                              <w:pStyle w:val="NormalWeb"/>
                              <w:spacing w:before="0" w:beforeAutospacing="0" w:after="0" w:afterAutospacing="0"/>
                              <w:jc w:val="center"/>
                            </w:pPr>
                            <w:r>
                              <w:rPr>
                                <w:rFonts w:asciiTheme="minorHAnsi" w:hAnsi="Calibri" w:cstheme="minorBidi"/>
                                <w:color w:val="FFFFFF" w:themeColor="light1"/>
                                <w:kern w:val="24"/>
                                <w:sz w:val="36"/>
                                <w:szCs w:val="36"/>
                                <w:lang w:val="en-GB"/>
                              </w:rPr>
                              <w:t>Arp2/3</w:t>
                            </w:r>
                          </w:p>
                        </w:txbxContent>
                      </v:textbox>
                    </v:oval>
                    <v:group id="Group 270" o:spid="_x0000_s1238" style="position:absolute;left:4937784;top:1115380;width:546217;height:1203492" coordorigin="4937784,1115380" coordsize="546217,1203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I54hdwgAAANwAAAAPAAAAZHJzL2Rvd25yZXYueG1sRE9Ni8IwEL0L+x/CLHjT&#10;tIq6dI0isi57EMG6IN6GZmyLzaQ0sa3/3hwEj4/3vVz3phItNa60rCAeRyCIM6tLzhX8n3ajLxDO&#10;I2usLJOCBzlYrz4GS0y07fhIbepzEULYJaig8L5OpHRZQQbd2NbEgbvaxqAPsMmlbrAL4aaSkyia&#10;S4Mlh4YCa9oWlN3Su1Hw22G3mcY/7f523T4up9nhvI9JqeFnv/kG4an3b/HL/acVTBZhfj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yOeIXcIAAADcAAAADwAA&#10;AAAAAAAAAAAAAACpAgAAZHJzL2Rvd25yZXYueG1sUEsFBgAAAAAEAAQA+gAAAJgDAAAAAA==&#10;">
                      <v:group id="Group 271" o:spid="_x0000_s1239" style="position:absolute;left:4953497;top:1289383;width:597136;height:463872;rotation:6404834fd" coordorigin="4953497,1289383"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I99QHTDAAAA3AAAAA8A&#10;AAAAAAAAAAAAAAAAqQIAAGRycy9kb3ducmV2LnhtbFBLBQYAAAAABAAEAPoAAACZAwAAAAA=&#10;">
                        <v:shape id="Shape 281" o:spid="_x0000_s1240" style="position:absolute;left:5253850;top:154385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e9nxQAA&#10;ANwAAAAPAAAAZHJzL2Rvd25yZXYueG1sRI/NasMwEITvhbyD2EBujVyD29SJEkLslNJbfi69LdbG&#10;NrVWiiUn7ttXhUKPw8x8w6w2o+nEjXrfWlbwNE9AEFdWt1wrOJ/2jwsQPiBr7CyTgm/ysFlPHlaY&#10;a3vnA92OoRYRwj5HBU0ILpfSVw0Z9HPriKN3sb3BEGVfS93jPcJNJ9MkeZYGW44LDTraNVR9HQej&#10;oH097YsuKR2V2ZWHj8y9yeJTqdl03C5BBBrDf/iv/a4VpC8p/J6JR0C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4t72f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1" style="position:absolute;left:4953497;top:128938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YUr8xAAA&#10;ANwAAAAPAAAAZHJzL2Rvd25yZXYueG1sRI9LiwIxEITvC/6H0IK3NaPiqqNRxBeLNx8Xb82knRmc&#10;dOIk6uy/3wgLeyyq6itqtmhMJZ5U+9Kygl43AUGcWV1yruB82n6OQfiArLGyTAp+yMNi3vqYYart&#10;iw/0PIZcRAj7FBUUIbhUSp8VZNB3rSOO3tXWBkOUdS51ja8IN5XsJ8mXNFhyXCjQ0aqg7HZ8GAXl&#10;5LRdV8nG0WZ458d+6HZyfVGq026WUxCBmvAf/mt/awX90QDeZ+IR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FK/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2" style="position:absolute;left:5343832;top:128938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NKIxAAA&#10;ANwAAAAPAAAAZHJzL2Rvd25yZXYueG1sRI9LiwIxEITvC/6H0IK3NaPoqqNRxBeLNx8Xb82knRmc&#10;dOIk6uy/3wgLeyyq6itqtmhMJZ5U+9Kygl43AUGcWV1yruB82n6OQfiArLGyTAp+yMNi3vqYYart&#10;iw/0PIZcRAj7FBUUIbhUSp8VZNB3rSOO3tXWBkOUdS51ja8IN5XsJ8mXNFhyXCjQ0aqg7HZ8GAXl&#10;5LRdV8nG0WZ458d+6HZyfVGq026WUxCBmvAf/mt/awX90QDeZ+IR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ojSi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3" style="position:absolute;left:5150450;top:128938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xHcTxQAA&#10;ANwAAAAPAAAAZHJzL2Rvd25yZXYueG1sRI9Ba8JAFITvBf/D8oTe6sZA2hpdRRotpTe1F2+P7DMJ&#10;Zt+u2TVJ/323UOhxmJlvmNVmNK3oqfONZQXzWQKCuLS64UrB12n/9ArCB2SNrWVS8E0eNuvJwwpz&#10;bQc+UH8MlYgQ9jkqqENwuZS+rMmgn1lHHL2L7QyGKLtK6g6HCDetTJPkWRpsOC7U6OitpvJ6vBsF&#10;zeK0L9pk52iX3fj+mbl3WZyVepyO2yWIQGP4D/+1P7SC9CWD3zPxCMj1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HEdxP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4" style="position:absolute;left:5056897;top:154385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FulkwwAA&#10;ANwAAAAPAAAAZHJzL2Rvd25yZXYueG1sRI9LiwIxEITvC/6H0IK3NaOgq6NRxBeyNx8Xb82knRmc&#10;dOIk6vjvjbCwx6KqvqKm88ZU4kG1Ly0r6HUTEMSZ1SXnCk7HzfcIhA/IGivLpOBFHuaz1tcUU22f&#10;vKfHIeQiQtinqKAIwaVS+qwgg75rHXH0LrY2GKKsc6lrfEa4qWQ/SYbSYMlxoUBHy4Ky6+FuFJTj&#10;42ZVJWtH68GN778Dt5Wrs1KddrOYgAjUhP/wX3unFfR/hvA5E4+AnL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Fulk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45" style="position:absolute;left:4973481;top:1701206;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JFbwwAA&#10;ANwAAAAPAAAAZHJzL2Rvd25yZXYueG1sRI9Bi8IwFITvwv6H8Bb2pukqWKlGcXUVb9Ju2fOjebbF&#10;5qU0Ueu/N4LgcZiZb5jFqjeNuFLnassKvkcRCOLC6ppLBfnfbjgD4TyyxsYyKbiTg9XyY7DARNsb&#10;p3TNfCkChF2CCirv20RKV1Rk0I1sSxy8k+0M+iC7UuoObwFuGjmOoqk0WHNYqLClTUXFObsYBeuJ&#10;8/9xmp/67UT/7GWab5vjr1Jfn/16DsJT79/hV/ugFYzjGJ5nwhGQy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JFb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6" style="position:absolute;left:5218078;top:1813432;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mwUpwQAA&#10;ANwAAAAPAAAAZHJzL2Rvd25yZXYueG1sRE9Na8JAEL0X/A/LCN7qRgONpK5iq5beJDH0PGTHJJid&#10;Ddk1Sf9991Dw+Hjf2/1kWjFQ7xrLClbLCARxaXXDlYLien7dgHAeWWNrmRT8koP9bvayxVTbkTMa&#10;cl+JEMIuRQW1910qpStrMuiWtiMO3M32Bn2AfSV1j2MIN61cR9GbNNhwaKixo8+aynv+MAoOsfM/&#10;SVbcpmOsP75kVhzby0mpxXw6vIPwNPmn+N/9rRWsk7A2nAlHQO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ZsFKcEAAADcAAAADwAAAAAAAAAAAAAAAACXAgAAZHJzL2Rvd25y&#10;ZXYueG1sUEsFBgAAAAAEAAQA9QAAAIU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7" style="position:absolute;left:4956282;top:1904710;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6CyxAAA&#10;ANwAAAAPAAAAZHJzL2Rvd25yZXYueG1sRI9Ba8JAFITvgv9heYK3ZtMItaZZRY0tvZVo6PmRfSah&#10;2bchu2r8991CweMwM98w2WY0nbjS4FrLCp6jGARxZXXLtYLy9P70CsJ5ZI2dZVJwJweb9XSSYart&#10;jQu6Hn0tAoRdigoa7/tUSlc1ZNBFticO3tkOBn2QQy31gLcAN51M4vhFGmw5LDTY076h6ud4MQq2&#10;C+e/l0V5HvOF3n3Iosy7r4NS89m4fQPhafSP8H/7UytIliv4OxOO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egss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8" style="position:absolute;left:5200878;top:2018948;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OHkIvgAA&#10;ANwAAAAPAAAAZHJzL2Rvd25yZXYueG1sRE/LqsIwEN0L/kMYwZ2mKqhUo+j1gTupFtdDM7bFZlKa&#10;XK1/bxaCy8N5L9etqcSTGldaVjAaRiCIM6tLzhWk18NgDsJ5ZI2VZVLwJgfrVbezxFjbFyf0vPhc&#10;hBB2MSoovK9jKV1WkEE3tDVx4O62MegDbHKpG3yFcFPJcRRNpcGSQ0OBNf0VlD0u/0bBZuL8bZak&#10;93Y30dujTNJddd4r1e+1mwUIT63/ib/uk1Ywnof54Uw4AnL1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Wjh5CL4AAADcAAAADwAAAAAAAAAAAAAAAACXAgAAZHJzL2Rvd25yZXYu&#10;eG1sUEsFBgAAAAAEAAQA9QAAAII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49" style="position:absolute;left:4939082;top:2110773;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dNyTwgAA&#10;ANwAAAAPAAAAZHJzL2Rvd25yZXYueG1sRI9Li8JAEITvC/6HoQVv60QFV6IT8c3elmjw3GQ6D8z0&#10;hMyo2X+/syB4LKrqK2q17k0jHtS52rKCyTgCQZxbXXOpILscPxcgnEfW2FgmBb/kYJ0MPlYYa/vk&#10;lB5nX4oAYRejgsr7NpbS5RUZdGPbEgevsJ1BH2RXSt3hM8BNI6dRNJcGaw4LFba0qyi/ne9GwWbm&#10;/PUrzYp+P9Pbk0yzffNzUGo07DdLEJ56/w6/2t9awXQxgf8z4QjI5A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V03JP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50" style="position:absolute;left:5070252;top:1114082;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pkLkxAAA&#10;ANwAAAAPAAAAZHJzL2Rvd25yZXYueG1sRI9Ba4NAFITvgf6H5RV6i2sMNGKzCba2pbegkZ4f7otK&#10;3LfibhPz77OFQo/DzHzDbPezGcSFJtdbVrCKYhDEjdU9twrq48cyBeE8ssbBMim4kYP97mGxxUzb&#10;K5d0qXwrAoRdhgo678dMStd0ZNBFdiQO3slOBn2QUyv1hNcAN4NM4vhZGuw5LHQ40ltHzbn6MQry&#10;tfPfm7I+zcVav37Ksi6Gw7tST49z/gLC0+z/w3/tL60gSRP4PROOgNzd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aZC5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group id="Group 283" o:spid="_x0000_s1251" style="position:absolute;left:5315092;top:1397345;width:463872;height:704507;rotation:2775236fd" coordorigin="5315092,1397345" coordsize="463872,7045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2z7QLGAAAA3AAA&#10;AA8AAAAAAAAAAAAAAAAAqQIAAGRycy9kb3ducmV2LnhtbFBLBQYAAAAABAAEAPoAAACcAwAAAAA=&#10;">
                      <v:group id="Group 284" o:spid="_x0000_s1252" style="position:absolute;left:5248460;top:1571348;width:597136;height:463872;rotation:6404834fd" coordorigin="5248461,1571348"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q35PLxAAAANwAAAAP&#10;AAAAAAAAAAAAAAAAAKkCAABkcnMvZG93bnJldi54bWxQSwUGAAAAAAQABAD6AAAAmgMAAAAA&#10;">
                        <v:shape id="Shape 281" o:spid="_x0000_s1253" style="position:absolute;left:5248461;top:157134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EQc0xAAA&#10;ANwAAAAPAAAAZHJzL2Rvd25yZXYueG1sRI9Pa8JAFMTvBb/D8gq91U2FiKauImqk9Fb14u2RfU2C&#10;2bfb7OaP374rFHocZuY3zGozmkb01PrasoK3aQKCuLC65lLB5Zy/LkD4gKyxsUwK7uRhs548rTDT&#10;duAv6k+hFBHCPkMFVQguk9IXFRn0U+uIo/dtW4MhyraUusUhwk0jZ0kylwZrjgsVOtpVVNxOnVFQ&#10;L8/5vkkOjg7pD3efqTvK/VWpl+dx+w4i0Bj+w3/tD61gtkjhcSYeAb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BEHN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54" style="position:absolute;left:5638796;top:157134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w5lDwwAA&#10;ANwAAAAPAAAAZHJzL2Rvd25yZXYueG1sRI9Pi8IwFMTvC36H8ARva6qguLWpiP+Qva3uxdujebbF&#10;5iU2Ueu3N8LCHoeZ+Q2TLTrTiDu1vrasYDRMQBAXVtdcKvg9bj9nIHxA1thYJgVP8rDIex8Zpto+&#10;+Ifuh1CKCGGfooIqBJdK6YuKDPqhdcTRO9vWYIiyLaVu8RHhppHjJJlKgzXHhQodrSoqLoebUVB/&#10;HbfrJtk42kyufPueuJ1cn5Qa9LvlHESgLvyH/9p7rWA8m8L7TDwCM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w5lD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55" style="position:absolute;left:5445414;top:157134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jzzYxAAA&#10;ANwAAAAPAAAAZHJzL2Rvd25yZXYueG1sRI9Ba8JAFITvhf6H5Qm91Y1C1KauUmoU8ab20tsj+5qE&#10;Zt9us2uS/ntXEDwOM/MNs1wPphEdtb62rGAyTkAQF1bXXCr4Om9fFyB8QNbYWCYF/+RhvXp+WmKm&#10;bc9H6k6hFBHCPkMFVQguk9IXFRn0Y+uIo/djW4MhyraUusU+wk0jp0kykwZrjgsVOvqsqPg9XYyC&#10;+u283TRJ7ihP//hySN1Obr6VehkNH+8gAg3hEb6391rBdDGH25l4BOTq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S4882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56" style="position:absolute;left:5351861;top:1825822;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EKiqwQAA&#10;ANwAAAAPAAAAZHJzL2Rvd25yZXYueG1sRE/Pa8IwFL4P/B/CE3ab6YSKdkYZ2g7xtuplt0fzbIvN&#10;S2xi7f775SDs+PH9Xm9H04mBet9aVvA+S0AQV1a3XCs4n4q3JQgfkDV2lknBL3nYbiYva8y0ffA3&#10;DWWoRQxhn6GCJgSXSemrhgz6mXXEkbvY3mCIsK+l7vERw00n50mykAZbjg0NOto1VF3Lu1HQrk7F&#10;vktyR3l64/sxdV9y/6PU63T8/AARaAz/4qf7oBXMl3FtPBOPgNz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hCoqsEAAADcAAAADwAAAAAAAAAAAAAAAACXAgAAZHJzL2Rvd25y&#10;ZXYueG1sUEsFBgAAAAAEAAQA9QAAAIU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57" style="position:absolute;left:5365216;top:1396047;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AtCVxAAA&#10;ANwAAAAPAAAAZHJzL2Rvd25yZXYueG1sRI9Ba8JAFITvBf/D8oTe6sYI1kbXEE0tvZWkwfMj+0yC&#10;2bchu9X033cLhR6HmfmG2aWT6cWNRtdZVrBcRCCIa6s7bhRUn6enDQjnkTX2lknBNzlI97OHHSba&#10;3rmgW+kbESDsElTQej8kUrq6JYNuYQfi4F3saNAHOTZSj3gPcNPLOIrW0mDHYaHFgY4t1dfyyyjI&#10;Vs6fn4vqMuUrfXiTRZX3H69KPc6nbAvC0+T/w3/td60g3rzA75lwBOT+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wLQlc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58" style="position:absolute;left:5800245;top:1533891;width:206801;height:209398;rotation:9180070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H/tMvwAA&#10;ANwAAAAPAAAAZHJzL2Rvd25yZXYueG1sRE/NisIwEL4v+A5hBG9rqrCLW40iguBlD1ofYGhmm2oz&#10;qUnU6NObw4LHj+9/sUq2EzfyoXWsYDIuQBDXTrfcKDhW288ZiBCRNXaOScGDAqyWg48FltrdeU+3&#10;Q2xEDuFQogITY19KGWpDFsPY9cSZ+3PeYszQN1J7vOdw28lpUXxLiy3nBoM9bQzV58PVKjj9bjDM&#10;Lo/K7HzVXOuv9HTnpNRomNZzEJFSfIv/3TutYPqT5+cz+QjI5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gf+0y/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59" style="position:absolute;left:5714451;top:1302092;width:206801;height:209398;rotation:9180070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17XwwAA&#10;ANwAAAAPAAAAZHJzL2Rvd25yZXYueG1sRI9BawIxFITvBf9DeIK3mlWw2NUoIghePNTtD3hsXjer&#10;m5c1iRr99aZQ6HGYmW+Y5TrZTtzIh9axgsm4AEFcO91yo+C72r3PQYSIrLFzTAoeFGC9GrwtsdTu&#10;zl90O8ZGZAiHEhWYGPtSylAbshjGrifO3o/zFmOWvpHa4z3DbSenRfEhLbacFwz2tDVUn49Xq+B0&#10;2GKYXx6V2fuqudaz9HTnpNRomDYLEJFS/A//tfdawfRzAr9n8hGQq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U17X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group>
                <v:shape id="Text Box 292" o:spid="_x0000_s1260" type="#_x0000_t202" style="position:absolute;top:2970209;width:6050136;height:5875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ZX3uwgAA&#10;ANwAAAAPAAAAZHJzL2Rvd25yZXYueG1sRI9Ba8JAFITvhf6H5Qne6saApU1dRaqCh16q6f2Rfc0G&#10;s29D9mniv+8WBI/DzHzDLNejb9WV+tgENjCfZaCIq2Abrg2Up/3LG6goyBbbwGTgRhHWq+enJRY2&#10;DPxN16PUKkE4FmjAiXSF1rFy5DHOQkecvN/Qe5Qk+1rbHocE963Os+xVe2w4LTjs6NNRdT5evAER&#10;u5nfyp2Ph5/xazu4rFpgacx0Mm4+QAmN8gjf2wdrIH/P4f9MOgJ69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Jlfe7CAAAA3AAAAA8AAAAAAAAAAAAAAAAAlwIAAGRycy9kb3du&#10;cmV2LnhtbFBLBQYAAAAABAAEAPUAAACGAwAAAAA=&#10;" filled="f" stroked="f">
                  <v:textbox style="mso-fit-shape-to-text:t">
                    <w:txbxContent>
                      <w:p w14:paraId="2646EE43" w14:textId="33FEDFE8"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w:t>
                        </w:r>
                        <w:r w:rsidR="006041CF">
                          <w:rPr>
                            <w:rFonts w:asciiTheme="minorHAnsi" w:hAnsi="Calibri" w:cstheme="minorBidi"/>
                            <w:color w:val="000000" w:themeColor="text1"/>
                            <w:kern w:val="24"/>
                            <w:sz w:val="20"/>
                            <w:szCs w:val="20"/>
                            <w:lang w:val="en-GB"/>
                          </w:rPr>
                          <w:t>ig. 4.14</w:t>
                        </w:r>
                        <w:r>
                          <w:rPr>
                            <w:rFonts w:asciiTheme="minorHAnsi" w:hAnsi="Calibri" w:cstheme="minorBidi"/>
                            <w:color w:val="000000" w:themeColor="text1"/>
                            <w:kern w:val="24"/>
                            <w:sz w:val="20"/>
                            <w:szCs w:val="20"/>
                            <w:lang w:val="en-GB"/>
                          </w:rPr>
                          <w:t xml:space="preserve">. Rough schematic of model suggested in Feliciano et al 2015, G-actin binding in the N-terminal of the polyproline region feeds actin monomers to the Arp2/3 complex, either directly or via the WH2 motif, promoting the activation of the complex. Adapted from </w:t>
                        </w:r>
                        <w:r>
                          <w:rPr>
                            <w:rFonts w:asciiTheme="minorHAnsi" w:hAnsi="Calibri" w:cstheme="minorBidi"/>
                            <w:color w:val="000000" w:themeColor="text1"/>
                            <w:kern w:val="24"/>
                            <w:sz w:val="20"/>
                            <w:szCs w:val="20"/>
                            <w:lang w:val="en-GB"/>
                          </w:rPr>
                          <w:fldChar w:fldCharType="begin" w:fldLock="1"/>
                        </w:r>
                        <w:r>
                          <w:rPr>
                            <w:rFonts w:asciiTheme="minorHAnsi" w:hAnsi="Calibri" w:cstheme="minorBidi"/>
                            <w:color w:val="000000" w:themeColor="text1"/>
                            <w:kern w:val="24"/>
                            <w:sz w:val="20"/>
                            <w:szCs w:val="20"/>
                            <w:lang w:val="en-GB"/>
                          </w:rPr>
                          <w:instrText>ADDIN CSL_CITATION { "citationItems" : [ { "id" : "ITEM-1", "itemData" : { "DOI" : "10.1111/tra.12259", "ISSN" : "16000854", "PMID" : "25615019", "abstract" : "During clathrin-mediated endocytosis (CME), actin assembly provides force to drive vesicle internalization. Members of the Wiskott-Aldrich syndrome protein (WASP) family play a fundamental role stimulating actin assembly. WASP family proteins contain a WH2 motif that binds globular actin (G-actin) and a central-acidic motif that binds the Arp2/3 complex thus promoting formation of branched actin filaments. Yeast WASP (Las17) is the strongest of five factors promoting Arp2/3-dependent actin polymerization during CME. It was suggested that this strong activity may be caused by a putative second G-actin binding motif in Las17. Here we describe the in vitro and in vivo characterization of such Las17 G-actin binding motif (LGM) and its dependence on a group of conserved arginine residues. Using the yeast two-hybrid system, GST-pull down, fluorescence polarization, and pyrene-actin polymerization assays we show that LGM binds G-actin and that it is necessary for normal Arp2/3-mediated actin polymerization in vitro. Live cell fluorescence microscopy experiments demonstrate LGM is required for normal dynamics of actin polymerization during CME. Further, LGM is necessary for normal dynamics of endocytic machinery components that are recruited at early, intermediate, and late stages of endocytosis, as well as for optimal endocytosis of native CME cargo. Both in vitro and in vivo experiments show LGM has relatively lower potency compared to the previously known Las17 G-actin binding motif, WH2. These results establish a second G-actin binding motif in Las17 and advance our knowledge on the mechanism of actin assembly during CME.", "author" : [ { "dropping-particle" : "", "family" : "Feliciano", "given" : "Daniel", "non-dropping-particle" : "", "parse-names" : false, "suffix" : "" }, { "dropping-particle" : "", "family" : "Tolsma", "given" : "Thomas O.", "non-dropping-particle" : "", "parse-names" : false, "suffix" : "" }, { "dropping-particle" : "", "family" : "Farrell", "given" : "Kristen B.", "non-dropping-particle" : "", "parse-names" : false, "suffix" : "" }, { "dropping-particle" : "", "family" : "Aradi", "given" : "Al", "non-dropping-particle" : "", "parse-names" : false, "suffix" : "" }, { "dropping-particle" : "", "family" : "Pietro", "given" : "Santiago M.", "non-dropping-particle" : "Di", "parse-names" : false, "suffix" : "" } ], "container-title" : "Traffic", "id" : "ITEM-1", "issue" : "4", "issued" : { "date-parts" : [ [ "2015" ] ] }, "page" : "379-397", "title" : "A second las17 monomeric actin-binding motif functions in Arp2/3-dependent actin polymerization during endocytosis", "type" : "article-journal", "volume" : "16" }, "uris" : [ "http://www.mendeley.com/documents/?uuid=af1108c4-a7ab-4221-90d7-4c4c509d5dea" ] } ], "mendeley" : { "formattedCitation" : "(Feliciano &lt;i&gt;et al.&lt;/i&gt;, 2015)", "plainTextFormattedCitation" : "(Feliciano et al., 2015)", "previouslyFormattedCitation" : "(Feliciano &lt;i&gt;et al.&lt;/i&gt;, 2015)" }, "properties" : {  }, "schema" : "https://github.com/citation-style-language/schema/raw/master/csl-citation.json" }</w:instrText>
                        </w:r>
                        <w:r>
                          <w:rPr>
                            <w:rFonts w:asciiTheme="minorHAnsi" w:hAnsi="Calibri" w:cstheme="minorBidi"/>
                            <w:color w:val="000000" w:themeColor="text1"/>
                            <w:kern w:val="24"/>
                            <w:sz w:val="20"/>
                            <w:szCs w:val="20"/>
                            <w:lang w:val="en-GB"/>
                          </w:rPr>
                          <w:fldChar w:fldCharType="separate"/>
                        </w:r>
                        <w:r w:rsidRPr="00143B78">
                          <w:rPr>
                            <w:rFonts w:asciiTheme="minorHAnsi" w:hAnsi="Calibri" w:cstheme="minorBidi"/>
                            <w:noProof/>
                            <w:color w:val="000000" w:themeColor="text1"/>
                            <w:kern w:val="24"/>
                            <w:sz w:val="20"/>
                            <w:szCs w:val="20"/>
                            <w:lang w:val="en-GB"/>
                          </w:rPr>
                          <w:t xml:space="preserve">(Feliciano </w:t>
                        </w:r>
                        <w:r w:rsidRPr="00143B78">
                          <w:rPr>
                            <w:rFonts w:asciiTheme="minorHAnsi" w:hAnsi="Calibri" w:cstheme="minorBidi"/>
                            <w:i/>
                            <w:noProof/>
                            <w:color w:val="000000" w:themeColor="text1"/>
                            <w:kern w:val="24"/>
                            <w:sz w:val="20"/>
                            <w:szCs w:val="20"/>
                            <w:lang w:val="en-GB"/>
                          </w:rPr>
                          <w:t>et al.</w:t>
                        </w:r>
                        <w:r w:rsidRPr="00143B78">
                          <w:rPr>
                            <w:rFonts w:asciiTheme="minorHAnsi" w:hAnsi="Calibri" w:cstheme="minorBidi"/>
                            <w:noProof/>
                            <w:color w:val="000000" w:themeColor="text1"/>
                            <w:kern w:val="24"/>
                            <w:sz w:val="20"/>
                            <w:szCs w:val="20"/>
                            <w:lang w:val="en-GB"/>
                          </w:rPr>
                          <w:t>, 2015)</w:t>
                        </w:r>
                        <w:r>
                          <w:rPr>
                            <w:rFonts w:asciiTheme="minorHAnsi" w:hAnsi="Calibri" w:cstheme="minorBidi"/>
                            <w:color w:val="000000" w:themeColor="text1"/>
                            <w:kern w:val="24"/>
                            <w:sz w:val="20"/>
                            <w:szCs w:val="20"/>
                            <w:lang w:val="en-GB"/>
                          </w:rPr>
                          <w:fldChar w:fldCharType="end"/>
                        </w:r>
                        <w:r>
                          <w:rPr>
                            <w:rFonts w:asciiTheme="minorHAnsi" w:hAnsi="Calibri" w:cstheme="minorBidi"/>
                            <w:color w:val="000000" w:themeColor="text1"/>
                            <w:kern w:val="24"/>
                            <w:sz w:val="20"/>
                            <w:szCs w:val="20"/>
                            <w:lang w:val="en-GB"/>
                          </w:rPr>
                          <w:t>.</w:t>
                        </w:r>
                      </w:p>
                    </w:txbxContent>
                  </v:textbox>
                </v:shape>
                <w10:anchorlock/>
              </v:group>
            </w:pict>
          </mc:Fallback>
        </mc:AlternateContent>
      </w:r>
    </w:p>
    <w:p w14:paraId="0F4A742D" w14:textId="77777777" w:rsidR="00B86F42" w:rsidRDefault="00B86F42" w:rsidP="00E5114A">
      <w:pPr>
        <w:spacing w:before="240" w:line="360" w:lineRule="auto"/>
        <w:jc w:val="both"/>
        <w:rPr>
          <w:lang w:val="en-GB"/>
        </w:rPr>
      </w:pPr>
    </w:p>
    <w:p w14:paraId="09ADCD19" w14:textId="0B0E1DF9" w:rsidR="0015712E" w:rsidRDefault="0015712E" w:rsidP="00E5114A">
      <w:pPr>
        <w:spacing w:before="240" w:line="360" w:lineRule="auto"/>
        <w:jc w:val="both"/>
        <w:rPr>
          <w:lang w:val="en-GB"/>
        </w:rPr>
      </w:pPr>
      <w:r>
        <w:rPr>
          <w:lang w:val="en-GB"/>
        </w:rPr>
        <w:lastRenderedPageBreak/>
        <w:t>There are a number of questions raised by this model (fig4.12). T</w:t>
      </w:r>
      <w:r w:rsidRPr="00684BC0">
        <w:rPr>
          <w:lang w:val="en-GB"/>
        </w:rPr>
        <w:t xml:space="preserve">he Wh2 domain of Las17 (and </w:t>
      </w:r>
      <w:r>
        <w:rPr>
          <w:lang w:val="en-GB"/>
        </w:rPr>
        <w:t xml:space="preserve">of </w:t>
      </w:r>
      <w:r w:rsidRPr="00684BC0">
        <w:rPr>
          <w:lang w:val="en-GB"/>
        </w:rPr>
        <w:t>SCAR/WAVE</w:t>
      </w:r>
      <w:r>
        <w:rPr>
          <w:lang w:val="en-GB"/>
        </w:rPr>
        <w:t xml:space="preserve"> </w:t>
      </w:r>
      <w:r w:rsidRPr="00684BC0">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sidRPr="00684BC0">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sidRPr="00684BC0">
        <w:rPr>
          <w:lang w:val="en-GB"/>
        </w:rPr>
        <w:fldChar w:fldCharType="end"/>
      </w:r>
      <w:r w:rsidRPr="00684BC0">
        <w:rPr>
          <w:lang w:val="en-GB"/>
        </w:rPr>
        <w:t>) bind</w:t>
      </w:r>
      <w:r>
        <w:rPr>
          <w:lang w:val="en-GB"/>
        </w:rPr>
        <w:t>s</w:t>
      </w:r>
      <w:r w:rsidRPr="00684BC0">
        <w:rPr>
          <w:lang w:val="en-GB"/>
        </w:rPr>
        <w:t xml:space="preserve"> actin monomers with a high a</w:t>
      </w:r>
      <w:r w:rsidR="00BA71A6">
        <w:rPr>
          <w:lang w:val="en-GB"/>
        </w:rPr>
        <w:t>ffinity relative to that of WASp/N-WASp</w:t>
      </w:r>
      <w:r>
        <w:rPr>
          <w:lang w:val="en-GB"/>
        </w:rPr>
        <w:t>. It is therefore unclear why delivery of monomers by the polyproline region would be necessary for Las17 or SCAR/WAVE but not for WASp. In fact,</w:t>
      </w:r>
      <w:r w:rsidRPr="00AF007F">
        <w:rPr>
          <w:lang w:val="en-GB"/>
        </w:rPr>
        <w:t xml:space="preserve"> </w:t>
      </w:r>
      <w:r>
        <w:rPr>
          <w:lang w:val="en-GB"/>
        </w:rPr>
        <w:t xml:space="preserve">the presence of an additional G-actin binding motif in the WCA domain of N-WASp has been shown to have an inhibitory effect on NPF activity </w:t>
      </w:r>
      <w:r>
        <w:rPr>
          <w:lang w:val="en-GB"/>
        </w:rPr>
        <w:fldChar w:fldCharType="begin" w:fldLock="1"/>
      </w:r>
      <w:r w:rsidR="004121BE">
        <w:rPr>
          <w:lang w:val="en-GB"/>
        </w:rPr>
        <w:instrText>ADDIN CSL_CITATION { "citationItems" : [ { "id" : "ITEM-1", "itemData" : { "DOI" : "10.1016/S0960-9822(01)00603-0", "ISBN" : "0960-9822", "ISSN" : "09609822", "PMID" : "11747816", "abstract" : "Background: Assembly and organization of actin filaments are required for many cellular processes, including locomotion and division. In many cases, actin assembly is initiated when proteins of the WASP/Scar family respond to signals from Rho family G proteins and stimulate the actin-nucleating activity of the Arp2/3 complex. Two questions of fundamental importance raised in the study of actin dynamics concern the molecular mechanism of Arp2/3-dependent actin nucleation and how different signaling pathways that activate the same Arp2/3 complex produce actin networks with different three-dimensional architectures? Results: We directly compared the activity of the Arp2/3 complex in the presence of saturating concentrations of the minimal Arp2/3-activating domains of WASP, N-WASP, and Scar1 and found that each induces unique kinetics of actin assembly. In cell extracts, N-WASP induces rapid actin polymerization, while Scar1 fails to induce detectable polymerization. Using purified proteins, Scar1 induces the slowest rate of nucleation. WASP activity is 16-fold higher, and N-WASP activity is 70-fold higher. The data for all activators fit a mathematical model in which one activated Arp2/3 complex, one actin monomer, and an actin filament combine into a preactivation complex which then undergoes a first-order activation step to become a nucleus. The differences between Scar and N-WASP activity are explained by differences in the rate constants for the activation step. Changing the number of actin binding sites on a WASP family protein, either by removing a WH2 domain from N-WASP or by adding WH2 domains to Scar1, has no significant effect on nucleation activity. The addition of a three amino acid insertion found in the C-terminal acidic domains of WASP and N-WASP, however, increases the activity of Scar1 by more than 20-fold. Using chemical crosslinking assays, we determined that both N-WASP and Scar1 induce a conformational change in the Arp2/3 complex but crosslink with different efficiencies to the small molecular weight subunits p18 and p14. Conclusion: The WA domains of N-WASP, WASP, and Scar1 bind actin and Arp2/3 with nearly identical affinities but stimulate rates of actin nucleation that vary by almost 100-fold. The differences in nucleation rate are caused by differences in the number of acidic amino acids at the C terminus, so each protein is tuned to produce a different rate of actin filament formation. Arp2/3, therefore, is not regulated by a si\u2026", "author" : [ { "dropping-particle" : "", "family" : "Zalevsky", "given" : "Jonathan", "non-dropping-particle" : "", "parse-names" : false, "suffix" : "" }, { "dropping-particle" : "", "family" : "Lempert", "given" : "Leah", "non-dropping-particle" : "", "parse-names" : false, "suffix" : "" }, { "dropping-particle" : "", "family" : "Kranitz", "given" : "Heather", "non-dropping-particle" : "", "parse-names" : false, "suffix" : "" }, { "dropping-particle" : "", "family" : "Mullins", "given" : "R Dyche", "non-dropping-particle" : "", "parse-names" : false, "suffix" : "" } ], "container-title" : "Current Biology", "id" : "ITEM-1", "issue" : "24", "issued" : { "date-parts" : [ [ "2001" ] ] }, "page" : "1903-1913", "title" : "Different WASP family proteins stimulate different Arp2/3 complex-dependent actin-nucleating activities", "type" : "article-journal", "volume" : "11" }, "uris" : [ "http://www.mendeley.com/documents/?uuid=491d6708-905f-4108-a14c-09f6fd3ab914" ] } ], "mendeley" : { "formattedCitation" : "(Zalevsky &lt;i&gt;et al.&lt;/i&gt;, 2001)", "plainTextFormattedCitation" : "(Zalevsky et al., 2001)", "previouslyFormattedCitation" : "(Zalevsky &lt;i&gt;et al.&lt;/i&gt;, 2001)" }, "properties" : {  }, "schema" : "https://github.com/citation-style-language/schema/raw/master/csl-citation.json" }</w:instrText>
      </w:r>
      <w:r>
        <w:rPr>
          <w:lang w:val="en-GB"/>
        </w:rPr>
        <w:fldChar w:fldCharType="separate"/>
      </w:r>
      <w:r w:rsidR="00143B78" w:rsidRPr="00143B78">
        <w:rPr>
          <w:noProof/>
          <w:lang w:val="en-GB"/>
        </w:rPr>
        <w:t xml:space="preserve">(Zalevsky </w:t>
      </w:r>
      <w:r w:rsidR="00143B78" w:rsidRPr="00143B78">
        <w:rPr>
          <w:i/>
          <w:noProof/>
          <w:lang w:val="en-GB"/>
        </w:rPr>
        <w:t>et al.</w:t>
      </w:r>
      <w:r w:rsidR="00143B78" w:rsidRPr="00143B78">
        <w:rPr>
          <w:noProof/>
          <w:lang w:val="en-GB"/>
        </w:rPr>
        <w:t>, 2001)</w:t>
      </w:r>
      <w:r>
        <w:rPr>
          <w:lang w:val="en-GB"/>
        </w:rPr>
        <w:fldChar w:fldCharType="end"/>
      </w:r>
      <w:r>
        <w:rPr>
          <w:lang w:val="en-GB"/>
        </w:rPr>
        <w:t xml:space="preserve">. The WCA domain of </w:t>
      </w:r>
      <w:r w:rsidR="00657103">
        <w:rPr>
          <w:lang w:val="en-GB"/>
        </w:rPr>
        <w:t>WAVE1</w:t>
      </w:r>
      <w:r>
        <w:rPr>
          <w:lang w:val="en-GB"/>
        </w:rPr>
        <w:t xml:space="preserve"> can be turned into a potent NPF by the insertion of just three residues found in the acidic motif of WASp /N-WASp but not of </w:t>
      </w:r>
      <w:r w:rsidR="00657103">
        <w:rPr>
          <w:lang w:val="en-GB"/>
        </w:rPr>
        <w:t>WAVE1</w:t>
      </w:r>
      <w:r>
        <w:rPr>
          <w:lang w:val="en-GB"/>
        </w:rPr>
        <w:t xml:space="preserve"> </w:t>
      </w:r>
      <w:r>
        <w:rPr>
          <w:lang w:val="en-GB"/>
        </w:rPr>
        <w:fldChar w:fldCharType="begin" w:fldLock="1"/>
      </w:r>
      <w:r w:rsidR="004121BE">
        <w:rPr>
          <w:lang w:val="en-GB"/>
        </w:rPr>
        <w:instrText>ADDIN CSL_CITATION { "citationItems" : [ { "id" : "ITEM-1", "itemData" : { "DOI" : "10.1016/S0960-9822(01)00603-0", "ISBN" : "0960-9822", "ISSN" : "09609822", "PMID" : "11747816", "abstract" : "Background: Assembly and organization of actin filaments are required for many cellular processes, including locomotion and division. In many cases, actin assembly is initiated when proteins of the WASP/Scar family respond to signals from Rho family G proteins and stimulate the actin-nucleating activity of the Arp2/3 complex. Two questions of fundamental importance raised in the study of actin dynamics concern the molecular mechanism of Arp2/3-dependent actin nucleation and how different signaling pathways that activate the same Arp2/3 complex produce actin networks with different three-dimensional architectures? Results: We directly compared the activity of the Arp2/3 complex in the presence of saturating concentrations of the minimal Arp2/3-activating domains of WASP, N-WASP, and Scar1 and found that each induces unique kinetics of actin assembly. In cell extracts, N-WASP induces rapid actin polymerization, while Scar1 fails to induce detectable polymerization. Using purified proteins, Scar1 induces the slowest rate of nucleation. WASP activity is 16-fold higher, and N-WASP activity is 70-fold higher. The data for all activators fit a mathematical model in which one activated Arp2/3 complex, one actin monomer, and an actin filament combine into a preactivation complex which then undergoes a first-order activation step to become a nucleus. The differences between Scar and N-WASP activity are explained by differences in the rate constants for the activation step. Changing the number of actin binding sites on a WASP family protein, either by removing a WH2 domain from N-WASP or by adding WH2 domains to Scar1, has no significant effect on nucleation activity. The addition of a three amino acid insertion found in the C-terminal acidic domains of WASP and N-WASP, however, increases the activity of Scar1 by more than 20-fold. Using chemical crosslinking assays, we determined that both N-WASP and Scar1 induce a conformational change in the Arp2/3 complex but crosslink with different efficiencies to the small molecular weight subunits p18 and p14. Conclusion: The WA domains of N-WASP, WASP, and Scar1 bind actin and Arp2/3 with nearly identical affinities but stimulate rates of actin nucleation that vary by almost 100-fold. The differences in nucleation rate are caused by differences in the number of acidic amino acids at the C terminus, so each protein is tuned to produce a different rate of actin filament formation. Arp2/3, therefore, is not regulated by a si\u2026", "author" : [ { "dropping-particle" : "", "family" : "Zalevsky", "given" : "Jonathan", "non-dropping-particle" : "", "parse-names" : false, "suffix" : "" }, { "dropping-particle" : "", "family" : "Lempert", "given" : "Leah", "non-dropping-particle" : "", "parse-names" : false, "suffix" : "" }, { "dropping-particle" : "", "family" : "Kranitz", "given" : "Heather", "non-dropping-particle" : "", "parse-names" : false, "suffix" : "" }, { "dropping-particle" : "", "family" : "Mullins", "given" : "R Dyche", "non-dropping-particle" : "", "parse-names" : false, "suffix" : "" } ], "container-title" : "Current Biology", "id" : "ITEM-1", "issue" : "24", "issued" : { "date-parts" : [ [ "2001" ] ] }, "page" : "1903-1913", "title" : "Different WASP family proteins stimulate different Arp2/3 complex-dependent actin-nucleating activities", "type" : "article-journal", "volume" : "11" }, "uris" : [ "http://www.mendeley.com/documents/?uuid=491d6708-905f-4108-a14c-09f6fd3ab914" ] } ], "mendeley" : { "formattedCitation" : "(Zalevsky &lt;i&gt;et al.&lt;/i&gt;, 2001)", "plainTextFormattedCitation" : "(Zalevsky et al., 2001)", "previouslyFormattedCitation" : "(Zalevsky &lt;i&gt;et al.&lt;/i&gt;, 2001)" }, "properties" : {  }, "schema" : "https://github.com/citation-style-language/schema/raw/master/csl-citation.json" }</w:instrText>
      </w:r>
      <w:r>
        <w:rPr>
          <w:lang w:val="en-GB"/>
        </w:rPr>
        <w:fldChar w:fldCharType="separate"/>
      </w:r>
      <w:r w:rsidR="00143B78" w:rsidRPr="00143B78">
        <w:rPr>
          <w:noProof/>
          <w:lang w:val="en-GB"/>
        </w:rPr>
        <w:t xml:space="preserve">(Zalevsky </w:t>
      </w:r>
      <w:r w:rsidR="00143B78" w:rsidRPr="00143B78">
        <w:rPr>
          <w:i/>
          <w:noProof/>
          <w:lang w:val="en-GB"/>
        </w:rPr>
        <w:t>et al.</w:t>
      </w:r>
      <w:r w:rsidR="00143B78" w:rsidRPr="00143B78">
        <w:rPr>
          <w:noProof/>
          <w:lang w:val="en-GB"/>
        </w:rPr>
        <w:t>, 2001)</w:t>
      </w:r>
      <w:r>
        <w:rPr>
          <w:lang w:val="en-GB"/>
        </w:rPr>
        <w:fldChar w:fldCharType="end"/>
      </w:r>
      <w:r>
        <w:rPr>
          <w:lang w:val="en-GB"/>
        </w:rPr>
        <w:t xml:space="preserve"> suggesting that, for </w:t>
      </w:r>
      <w:r w:rsidR="00657103">
        <w:rPr>
          <w:lang w:val="en-GB"/>
        </w:rPr>
        <w:t>WAVE1</w:t>
      </w:r>
      <w:r>
        <w:rPr>
          <w:lang w:val="en-GB"/>
        </w:rPr>
        <w:t xml:space="preserve"> at least, the requirement for the polyproline region goes beyond the delivery of actin monomers to the Arp2/3 complex. </w:t>
      </w:r>
    </w:p>
    <w:p w14:paraId="6BA1EDF4" w14:textId="77777777" w:rsidR="0015712E" w:rsidRDefault="0015712E" w:rsidP="00E5114A">
      <w:pPr>
        <w:spacing w:line="360" w:lineRule="auto"/>
        <w:jc w:val="both"/>
        <w:rPr>
          <w:lang w:val="en-GB"/>
        </w:rPr>
      </w:pPr>
    </w:p>
    <w:p w14:paraId="3E329A7C" w14:textId="5922463B" w:rsidR="0015712E" w:rsidRDefault="0015712E" w:rsidP="00E5114A">
      <w:pPr>
        <w:spacing w:line="360" w:lineRule="auto"/>
        <w:jc w:val="both"/>
        <w:rPr>
          <w:lang w:val="en-GB"/>
        </w:rPr>
      </w:pPr>
      <w:r>
        <w:rPr>
          <w:lang w:val="en-GB"/>
        </w:rPr>
        <w:t xml:space="preserve">The discovery that the same motifs are important for the Arp2/3 dependent and independent activity of Las17 suggests that the two activities may be linked. An alternative mechanism by which the polyproline region of Las17 may contribute to Arp2/3 activation is by nucleating mother filaments which allow subsequent activation of the Arp2/3 complex. Indeed, the presence of a lag period before Arp2/3 activation by the WCA domain of Wsp1 (Pombe Las17) has </w:t>
      </w:r>
      <w:r w:rsidRPr="004E792C">
        <w:rPr>
          <w:lang w:val="en-GB"/>
        </w:rPr>
        <w:t>previously been argued</w:t>
      </w:r>
      <w:r>
        <w:rPr>
          <w:lang w:val="en-GB"/>
        </w:rPr>
        <w:t xml:space="preserve"> to be due to the lack of mother filaments</w:t>
      </w:r>
      <w:r w:rsidR="00833C09">
        <w:rPr>
          <w:lang w:val="en-GB"/>
        </w:rPr>
        <w:t xml:space="preserve"> </w:t>
      </w:r>
      <w:r>
        <w:rPr>
          <w:lang w:val="en-GB"/>
        </w:rPr>
        <w:fldChar w:fldCharType="begin" w:fldLock="1"/>
      </w:r>
      <w:r w:rsidR="004121BE">
        <w:rPr>
          <w:lang w:val="en-GB"/>
        </w:rPr>
        <w:instrText>ADDIN CSL_CITATION { "citationItems" : [ { "id" : "ITEM-1", "itemData" : { "DOI" : "10.1016/j.cub.2013.08.029", "ISBN" : "1879-0445 (Electronic)\r0960-9822 (Linking)", "ISSN" : "09609822", "PMID" : "24120641", "abstract" : "Background Arp2/3 complex is a key actin cytoskeletal regulator that creates branched actin filament networks in response to cellular signals. WASP-activated Arp2/3 complex assembles branched actin networks by nucleating new filaments from the sides of pre-existing ones. WASP-mediated activation requires seed filaments, to which the WASP-bound Arp2/3 complex can bind to form branches, but the source of the first substrate filaments for branching is unknown. Results Here we show that Dip1, a member of the WISH/DIP/SPIN90 family of actin regulators, potently activates Arp2/3 complex without preformed filaments. Unlike other Arp2/3 complex activators, Dip1 does not bind actin monomers or filaments, and it interacts with the complex using a non-WASP-like binding mode. In addition, Dip1-activated Arp2/3 complex creates linear instead of branched actin filament networks. Conclusions Our data show the mechanism by which Dip1 and other WISH/DIP/SPIN90 proteins can provide seed filaments to Arp2/3 complex to serve as master switches in initiating branched actin assembly. This mechanism is distinct from other known activators of Arp2/3 complex. ?? 2013 Elsevier Ltd.", "author" : [ { "dropping-particle" : "", "family" : "Wagner", "given" : "Andrew R.", "non-dropping-particle" : "", "parse-names" : false, "suffix" : "" }, { "dropping-particle" : "", "family" : "Luan", "given" : "Qing", "non-dropping-particle" : "", "parse-names" : false, "suffix" : "" }, { "dropping-particle" : "", "family" : "Liu", "given" : "Su Ling", "non-dropping-particle" : "", "parse-names" : false, "suffix" : "" }, { "dropping-particle" : "", "family" : "Nolen", "given" : "Brad J.", "non-dropping-particle" : "", "parse-names" : false, "suffix" : "" } ], "container-title" : "Current Biology", "id" : "ITEM-1", "issue" : "20", "issued" : { "date-parts" : [ [ "2013" ] ] }, "page" : "1990-1998", "publisher" : "Elsevier Ltd", "title" : "Dip1 defines a class of Arp2/3 complex activators that function without preformed actin filaments", "type" : "article-journal", "volume" : "23" }, "uris" : [ "http://www.mendeley.com/documents/?uuid=46c28d73-8dd6-4299-a45d-c4a6b27f873d" ] } ], "mendeley" : { "formattedCitation" : "(Wagner &lt;i&gt;et al.&lt;/i&gt;, 2013)", "plainTextFormattedCitation" : "(Wagner et al., 2013)", "previouslyFormattedCitation" : "(Wagner &lt;i&gt;et al.&lt;/i&gt;, 2013)" }, "properties" : {  }, "schema" : "https://github.com/citation-style-language/schema/raw/master/csl-citation.json" }</w:instrText>
      </w:r>
      <w:r>
        <w:rPr>
          <w:lang w:val="en-GB"/>
        </w:rPr>
        <w:fldChar w:fldCharType="separate"/>
      </w:r>
      <w:r w:rsidR="00143B78" w:rsidRPr="00143B78">
        <w:rPr>
          <w:noProof/>
          <w:lang w:val="en-GB"/>
        </w:rPr>
        <w:t xml:space="preserve">(Wagner </w:t>
      </w:r>
      <w:r w:rsidR="00143B78" w:rsidRPr="00143B78">
        <w:rPr>
          <w:i/>
          <w:noProof/>
          <w:lang w:val="en-GB"/>
        </w:rPr>
        <w:t>et al.</w:t>
      </w:r>
      <w:r w:rsidR="00143B78" w:rsidRPr="00143B78">
        <w:rPr>
          <w:noProof/>
          <w:lang w:val="en-GB"/>
        </w:rPr>
        <w:t>, 2013)</w:t>
      </w:r>
      <w:r>
        <w:rPr>
          <w:lang w:val="en-GB"/>
        </w:rPr>
        <w:fldChar w:fldCharType="end"/>
      </w:r>
      <w:r>
        <w:rPr>
          <w:lang w:val="en-GB"/>
        </w:rPr>
        <w:t>.</w:t>
      </w:r>
    </w:p>
    <w:p w14:paraId="365D4FCE" w14:textId="77777777" w:rsidR="0015712E" w:rsidRDefault="0015712E" w:rsidP="00E5114A">
      <w:pPr>
        <w:spacing w:line="360" w:lineRule="auto"/>
        <w:jc w:val="both"/>
        <w:rPr>
          <w:lang w:val="en-GB"/>
        </w:rPr>
      </w:pPr>
    </w:p>
    <w:p w14:paraId="34CB53A0" w14:textId="6D4912AC" w:rsidR="0015712E" w:rsidRDefault="0015712E" w:rsidP="00E5114A">
      <w:pPr>
        <w:spacing w:line="360" w:lineRule="auto"/>
        <w:jc w:val="both"/>
        <w:rPr>
          <w:lang w:val="en-GB"/>
        </w:rPr>
      </w:pPr>
      <w:r>
        <w:rPr>
          <w:lang w:val="en-GB"/>
        </w:rPr>
        <w:t xml:space="preserve">This raises further questions however as to why a similar lag phase is not observed for WASp or N-WASp </w:t>
      </w:r>
      <w:r>
        <w:rPr>
          <w:lang w:val="en-GB"/>
        </w:rPr>
        <w:fldChar w:fldCharType="begin" w:fldLock="1"/>
      </w:r>
      <w:r w:rsidR="004121BE">
        <w:rPr>
          <w:lang w:val="en-GB"/>
        </w:rPr>
        <w:instrText>ADDIN CSL_CITATION { "citationItems" : [ { "id" : "ITEM-1", "itemData" : { "DOI" : "10.1091/mbc.E02", "ISBN" : "1059-1524 (Print)\\r1059-1524 (Linking)", "ISSN" : "1059-1524", "PMID" : "14517332",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WCAbeads was not affected by the depletion or addback of VASP and profilin. Our results suggest that recruitment of factors, including profilin, by the proline-rich regions of WASP and Scar1 and the EVH1 domain of WASP stimulates cellular actin-based motility. INTRODUCTION", "author" : [ { "dropping-particle" : "", "family" : "Yarar", "given" : "Defne", "non-dropping-particle" : "", "parse-names" : false, "suffix" : "" }, { "dropping-particle" : "", "family" : "D\u2019Alessio", "given" : "Joseph A.", "non-dropping-particle" : "", "parse-names" : false, "suffix" : "" }, { "dropping-particle" : "", "family" : "Jeng", "given" : "Robert L.", "non-dropping-particle" : "", "parse-names" : false, "suffix" : "" }, { "dropping-particle" : "", "family" : "Welch", "given" : "Matthew D.", "non-dropping-particle" : "", "parse-names" : false, "suffix" : "" } ], "container-title" : "Molecular Biology of the Cell", "id" : "ITEM-1", "issue" : "November", "issued" : { "date-parts" : [ [ "2002" ] ] }, "page" : "4045-4059", "title" : "Motility Determinants in WASP Family Proteins", "type" : "article-journal", "volume" : "13" }, "uris" : [ "http://www.mendeley.com/documents/?uuid=85a30df3-30e3-41c0-a6c1-ff1b2d3f7e6a" ] } ], "mendeley" : { "formattedCitation" : "(Yarar, Joseph A. D\u2019Alessio, &lt;i&gt;et al.&lt;/i&gt;, 2002)", "plainTextFormattedCitation" : "(Yarar, Joseph A. D\u2019Alessio, et al., 2002)", "previouslyFormattedCitation" : "(Yarar, Joseph A. D\u2019Alessio, &lt;i&gt;et al.&lt;/i&gt;, 2002)" }, "properties" : {  }, "schema" : "https://github.com/citation-style-language/schema/raw/master/csl-citation.json" }</w:instrText>
      </w:r>
      <w:r>
        <w:rPr>
          <w:lang w:val="en-GB"/>
        </w:rPr>
        <w:fldChar w:fldCharType="separate"/>
      </w:r>
      <w:r w:rsidR="004121BE" w:rsidRPr="004121BE">
        <w:rPr>
          <w:noProof/>
          <w:lang w:val="en-GB"/>
        </w:rPr>
        <w:t xml:space="preserve">(Yarar, Joseph A. D’Alessio, </w:t>
      </w:r>
      <w:r w:rsidR="004121BE" w:rsidRPr="004121BE">
        <w:rPr>
          <w:i/>
          <w:noProof/>
          <w:lang w:val="en-GB"/>
        </w:rPr>
        <w:t>et al.</w:t>
      </w:r>
      <w:r w:rsidR="004121BE" w:rsidRPr="004121BE">
        <w:rPr>
          <w:noProof/>
          <w:lang w:val="en-GB"/>
        </w:rPr>
        <w:t>, 2002)</w:t>
      </w:r>
      <w:r>
        <w:rPr>
          <w:lang w:val="en-GB"/>
        </w:rPr>
        <w:fldChar w:fldCharType="end"/>
      </w:r>
      <w:r>
        <w:rPr>
          <w:lang w:val="en-GB"/>
        </w:rPr>
        <w:t xml:space="preserve">. The WCA domains of these fragments do not generate mother filaments de novo and so a lag period as initial filaments form would still be expected. Additionally, if the effect of the polyproline region on the activation of the Arp2/3 complex was due exclusively to de novo nucleation then the positive effect in a pyrene assay should be evident when the polyproline region and the WCA domain are present separately, </w:t>
      </w:r>
      <w:r w:rsidRPr="00BF34B1">
        <w:rPr>
          <w:lang w:val="en-GB"/>
        </w:rPr>
        <w:t>which is not the case (EGA, KA lab, unpublished)</w:t>
      </w:r>
      <w:r>
        <w:rPr>
          <w:lang w:val="en-GB"/>
        </w:rPr>
        <w:t xml:space="preserve">. In </w:t>
      </w:r>
      <w:r w:rsidRPr="00CE5D08">
        <w:rPr>
          <w:lang w:val="en-GB"/>
        </w:rPr>
        <w:t>fig</w:t>
      </w:r>
      <w:r w:rsidR="00CE5D08" w:rsidRPr="00CE5D08">
        <w:rPr>
          <w:lang w:val="en-GB"/>
        </w:rPr>
        <w:t>4.2</w:t>
      </w:r>
      <w:r w:rsidRPr="00CE5D08">
        <w:rPr>
          <w:lang w:val="en-GB"/>
        </w:rPr>
        <w:t>,</w:t>
      </w:r>
      <w:r>
        <w:rPr>
          <w:lang w:val="en-GB"/>
        </w:rPr>
        <w:t xml:space="preserve"> the WCA domain of Las17 is shown to be able to activate the complex and drive actin polymerisation after a significant lag period. At the point at which the WCA + Arp2/3 trace and the actin only control diverge however</w:t>
      </w:r>
      <w:r w:rsidRPr="00B007CF">
        <w:rPr>
          <w:lang w:val="en-GB"/>
        </w:rPr>
        <w:t xml:space="preserve"> </w:t>
      </w:r>
      <w:r>
        <w:rPr>
          <w:lang w:val="en-GB"/>
        </w:rPr>
        <w:t xml:space="preserve">polymerisation has already been observed for some time. This suggests that suitable mother filaments would have been present without the complex becoming activated. </w:t>
      </w:r>
    </w:p>
    <w:p w14:paraId="7753E708" w14:textId="77777777" w:rsidR="0015712E" w:rsidRDefault="0015712E" w:rsidP="00E5114A">
      <w:pPr>
        <w:spacing w:line="360" w:lineRule="auto"/>
        <w:jc w:val="both"/>
        <w:rPr>
          <w:lang w:val="en-GB"/>
        </w:rPr>
      </w:pPr>
    </w:p>
    <w:p w14:paraId="68D309CD" w14:textId="77777777" w:rsidR="0015712E" w:rsidRDefault="0015712E" w:rsidP="00E5114A">
      <w:pPr>
        <w:spacing w:line="360" w:lineRule="auto"/>
        <w:jc w:val="both"/>
        <w:rPr>
          <w:lang w:val="en-GB"/>
        </w:rPr>
      </w:pPr>
      <w:r>
        <w:rPr>
          <w:lang w:val="en-GB"/>
        </w:rPr>
        <w:t>We propose that the eventual activation in these assays is triggered not by the formation of the first few actin filaments but by an accumulation of F-actin to a sufficient concentration and that this concentration is much higher for the WCA domain of Las17 than WASp or N-WASp. This could be due to a lower affinity for F-actin or for the Arp2/3 complex itself. In this model, the polyproline region of a WASp protein may contribute to the activation of the Arp2/3 complex by promoting association to either F-actin or to the Arp2/3 complex.</w:t>
      </w:r>
    </w:p>
    <w:p w14:paraId="032BECE5" w14:textId="77777777" w:rsidR="0015712E" w:rsidRDefault="0015712E" w:rsidP="00E5114A">
      <w:pPr>
        <w:spacing w:line="360" w:lineRule="auto"/>
        <w:jc w:val="both"/>
        <w:rPr>
          <w:lang w:val="en-GB"/>
        </w:rPr>
      </w:pPr>
    </w:p>
    <w:p w14:paraId="472BC47D" w14:textId="6CD97CCB" w:rsidR="0015712E" w:rsidRDefault="0015712E" w:rsidP="00E5114A">
      <w:pPr>
        <w:spacing w:line="360" w:lineRule="auto"/>
        <w:jc w:val="both"/>
        <w:rPr>
          <w:lang w:val="en-GB"/>
        </w:rPr>
      </w:pPr>
      <w:r>
        <w:rPr>
          <w:lang w:val="en-GB"/>
        </w:rPr>
        <w:t>The region 300-422 of Las17 could therefore promote Arp2/3 complex activation by promoting the association of Las17 to F-actin (fig4.13). Since this region has not been shown to</w:t>
      </w:r>
      <w:r w:rsidR="00334B35">
        <w:rPr>
          <w:lang w:val="en-GB"/>
        </w:rPr>
        <w:t xml:space="preserve"> bind</w:t>
      </w:r>
      <w:r>
        <w:rPr>
          <w:lang w:val="en-GB"/>
        </w:rPr>
        <w:t xml:space="preserve"> F-actin we hypothesise that the formation and then transient association of a mother filament in close proximity to the WCA domain allows for potent activation of the Arp2/3 complex. It will be interesting to investigate this further, perhaps with the generation of a chimeric protein in which the polyproline region of Las17 is replaced with the F-actin binding region of a different protein. </w:t>
      </w:r>
    </w:p>
    <w:p w14:paraId="751DCB32" w14:textId="77777777" w:rsidR="0015712E" w:rsidRDefault="0015712E" w:rsidP="00E5114A">
      <w:pPr>
        <w:spacing w:line="360" w:lineRule="auto"/>
        <w:jc w:val="both"/>
        <w:rPr>
          <w:lang w:val="en-GB"/>
        </w:rPr>
      </w:pPr>
    </w:p>
    <w:p w14:paraId="13094191" w14:textId="77777777" w:rsidR="0015712E" w:rsidRDefault="0015712E" w:rsidP="00E5114A">
      <w:pPr>
        <w:spacing w:line="360" w:lineRule="auto"/>
        <w:jc w:val="both"/>
        <w:rPr>
          <w:b/>
          <w:lang w:val="en-GB"/>
        </w:rPr>
      </w:pPr>
      <w:r w:rsidRPr="00E67530">
        <w:rPr>
          <w:b/>
          <w:noProof/>
        </w:rPr>
        <mc:AlternateContent>
          <mc:Choice Requires="wpg">
            <w:drawing>
              <wp:inline distT="0" distB="0" distL="0" distR="0" wp14:anchorId="22711161" wp14:editId="66B46ECF">
                <wp:extent cx="5727700" cy="1619738"/>
                <wp:effectExtent l="0" t="25400" r="12700" b="0"/>
                <wp:docPr id="293" name="Group 1"/>
                <wp:cNvGraphicFramePr/>
                <a:graphic xmlns:a="http://schemas.openxmlformats.org/drawingml/2006/main">
                  <a:graphicData uri="http://schemas.microsoft.com/office/word/2010/wordprocessingGroup">
                    <wpg:wgp>
                      <wpg:cNvGrpSpPr/>
                      <wpg:grpSpPr>
                        <a:xfrm>
                          <a:off x="0" y="0"/>
                          <a:ext cx="5727700" cy="1619738"/>
                          <a:chOff x="0" y="0"/>
                          <a:chExt cx="9475485" cy="2679866"/>
                        </a:xfrm>
                      </wpg:grpSpPr>
                      <wps:wsp>
                        <wps:cNvPr id="294" name="Text Box 294"/>
                        <wps:cNvSpPr txBox="1"/>
                        <wps:spPr>
                          <a:xfrm>
                            <a:off x="0" y="1502131"/>
                            <a:ext cx="9475485" cy="1177735"/>
                          </a:xfrm>
                          <a:prstGeom prst="rect">
                            <a:avLst/>
                          </a:prstGeom>
                          <a:noFill/>
                        </wps:spPr>
                        <wps:txbx>
                          <w:txbxContent>
                            <w:p w14:paraId="5122BC3E" w14:textId="6A10C543"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w:t>
                              </w:r>
                              <w:r w:rsidR="006041CF">
                                <w:rPr>
                                  <w:rFonts w:asciiTheme="minorHAnsi" w:hAnsi="Calibri" w:cstheme="minorBidi"/>
                                  <w:color w:val="000000" w:themeColor="text1"/>
                                  <w:kern w:val="24"/>
                                  <w:sz w:val="20"/>
                                  <w:szCs w:val="20"/>
                                  <w:lang w:val="en-GB"/>
                                </w:rPr>
                                <w:t>ig. 4.15</w:t>
                              </w:r>
                              <w:r>
                                <w:rPr>
                                  <w:rFonts w:asciiTheme="minorHAnsi" w:hAnsi="Calibri" w:cstheme="minorBidi"/>
                                  <w:color w:val="000000" w:themeColor="text1"/>
                                  <w:kern w:val="24"/>
                                  <w:sz w:val="20"/>
                                  <w:szCs w:val="20"/>
                                  <w:lang w:val="en-GB"/>
                                </w:rPr>
                                <w:t>. Rough schematic of alternative model to describe the contribution of the N-terminal of the polyproline region to the activation of the Arp2/3 complex. The region aa300-422 promotes the formation of the Las17:Arp2/3:actin-filament complex, potentially by increasing the association of Las17 to F-actin generated in close proximity by the Arp2/3 independent activity of the region.</w:t>
                              </w:r>
                            </w:p>
                          </w:txbxContent>
                        </wps:txbx>
                        <wps:bodyPr wrap="square" rtlCol="0">
                          <a:spAutoFit/>
                        </wps:bodyPr>
                      </wps:wsp>
                      <wpg:grpSp>
                        <wpg:cNvPr id="295" name="Group 295"/>
                        <wpg:cNvGrpSpPr/>
                        <wpg:grpSpPr>
                          <a:xfrm>
                            <a:off x="1" y="0"/>
                            <a:ext cx="9365762" cy="1325764"/>
                            <a:chOff x="1" y="0"/>
                            <a:chExt cx="9365762" cy="1325764"/>
                          </a:xfrm>
                        </wpg:grpSpPr>
                        <wpg:grpSp>
                          <wpg:cNvPr id="296" name="Group 296"/>
                          <wpg:cNvGrpSpPr/>
                          <wpg:grpSpPr>
                            <a:xfrm>
                              <a:off x="3694358" y="0"/>
                              <a:ext cx="5671405" cy="1325764"/>
                              <a:chOff x="3694358" y="0"/>
                              <a:chExt cx="5671405" cy="1325764"/>
                            </a:xfrm>
                          </wpg:grpSpPr>
                          <wpg:grpSp>
                            <wpg:cNvPr id="297" name="Group 297"/>
                            <wpg:cNvGrpSpPr/>
                            <wpg:grpSpPr>
                              <a:xfrm>
                                <a:off x="3694358" y="225800"/>
                                <a:ext cx="3429451" cy="1099964"/>
                                <a:chOff x="3694358" y="225800"/>
                                <a:chExt cx="3429451" cy="1099964"/>
                              </a:xfrm>
                            </wpg:grpSpPr>
                            <pic:pic xmlns:pic="http://schemas.openxmlformats.org/drawingml/2006/picture">
                              <pic:nvPicPr>
                                <pic:cNvPr id="298" name="Picture 298"/>
                                <pic:cNvPicPr/>
                              </pic:nvPicPr>
                              <pic:blipFill rotWithShape="1">
                                <a:blip r:embed="rId57">
                                  <a:extLst>
                                    <a:ext uri="{28A0092B-C50C-407E-A947-70E740481C1C}">
                                      <a14:useLocalDpi xmlns:a14="http://schemas.microsoft.com/office/drawing/2010/main" val="0"/>
                                    </a:ext>
                                  </a:extLst>
                                </a:blip>
                                <a:srcRect l="46590" t="-10597"/>
                                <a:stretch/>
                              </pic:blipFill>
                              <pic:spPr>
                                <a:xfrm>
                                  <a:off x="3694358" y="403128"/>
                                  <a:ext cx="3059136" cy="367299"/>
                                </a:xfrm>
                                <a:prstGeom prst="rect">
                                  <a:avLst/>
                                </a:prstGeom>
                              </pic:spPr>
                            </pic:pic>
                            <wpg:grpSp>
                              <wpg:cNvPr id="299" name="Group 299"/>
                              <wpg:cNvGrpSpPr/>
                              <wpg:grpSpPr>
                                <a:xfrm rot="15742703">
                                  <a:off x="4999666" y="351534"/>
                                  <a:ext cx="546217" cy="1203492"/>
                                  <a:chOff x="4999665" y="351535"/>
                                  <a:chExt cx="546217" cy="1203492"/>
                                </a:xfrm>
                              </wpg:grpSpPr>
                              <wpg:grpSp>
                                <wpg:cNvPr id="300" name="Group 300"/>
                                <wpg:cNvGrpSpPr/>
                                <wpg:grpSpPr>
                                  <a:xfrm rot="5863801">
                                    <a:off x="5015378" y="525538"/>
                                    <a:ext cx="597136" cy="463872"/>
                                    <a:chOff x="5015378" y="525538"/>
                                    <a:chExt cx="597136" cy="463872"/>
                                  </a:xfrm>
                                </wpg:grpSpPr>
                                <wps:wsp>
                                  <wps:cNvPr id="301" name="Shape 281"/>
                                  <wps:cNvSpPr/>
                                  <wps:spPr>
                                    <a:xfrm>
                                      <a:off x="5315731" y="78001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2" name="Shape 281"/>
                                  <wps:cNvSpPr/>
                                  <wps:spPr>
                                    <a:xfrm>
                                      <a:off x="5015378" y="52553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3" name="Shape 281"/>
                                  <wps:cNvSpPr/>
                                  <wps:spPr>
                                    <a:xfrm>
                                      <a:off x="5405713" y="52553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4" name="Shape 281"/>
                                  <wps:cNvSpPr/>
                                  <wps:spPr>
                                    <a:xfrm>
                                      <a:off x="5212331" y="52553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5" name="Shape 281"/>
                                  <wps:cNvSpPr/>
                                  <wps:spPr>
                                    <a:xfrm>
                                      <a:off x="5118778" y="78001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306" name="Shape 281"/>
                                <wps:cNvSpPr/>
                                <wps:spPr>
                                  <a:xfrm rot="5776985">
                                    <a:off x="5035362" y="93736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7" name="Shape 281"/>
                                <wps:cNvSpPr/>
                                <wps:spPr>
                                  <a:xfrm rot="5776985">
                                    <a:off x="5279959" y="104958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8" name="Shape 281"/>
                                <wps:cNvSpPr/>
                                <wps:spPr>
                                  <a:xfrm rot="5776985">
                                    <a:off x="5018163" y="114086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09" name="Shape 281"/>
                                <wps:cNvSpPr/>
                                <wps:spPr>
                                  <a:xfrm rot="5776985">
                                    <a:off x="5262759" y="125510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10" name="Shape 281"/>
                                <wps:cNvSpPr/>
                                <wps:spPr>
                                  <a:xfrm rot="5776985">
                                    <a:off x="5000963" y="134692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11" name="Shape 281"/>
                                <wps:cNvSpPr/>
                                <wps:spPr>
                                  <a:xfrm rot="5776985">
                                    <a:off x="5132133" y="35023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312" name="Oval 312"/>
                              <wps:cNvSpPr/>
                              <wps:spPr>
                                <a:xfrm>
                                  <a:off x="5509322" y="682826"/>
                                  <a:ext cx="1614487" cy="642938"/>
                                </a:xfrm>
                                <a:prstGeom prst="ellipse">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EE4D30" w14:textId="77777777" w:rsidR="00F410B7" w:rsidRPr="00D402F9" w:rsidRDefault="00F410B7" w:rsidP="0015712E">
                                    <w:pPr>
                                      <w:pStyle w:val="NormalWeb"/>
                                      <w:spacing w:before="0" w:beforeAutospacing="0" w:after="0" w:afterAutospacing="0"/>
                                      <w:jc w:val="center"/>
                                    </w:pPr>
                                    <w:r w:rsidRPr="00D402F9">
                                      <w:rPr>
                                        <w:rFonts w:asciiTheme="minorHAnsi" w:hAnsi="Calibri" w:cstheme="minorBidi"/>
                                        <w:color w:val="FFFFFF" w:themeColor="light1"/>
                                        <w:kern w:val="24"/>
                                        <w:lang w:val="en-GB"/>
                                      </w:rPr>
                                      <w:t>Arp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Shape 281"/>
                              <wps:cNvSpPr/>
                              <wps:spPr>
                                <a:xfrm>
                                  <a:off x="6015191" y="22580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14" name="Curved Up Arrow 314"/>
                              <wps:cNvSpPr/>
                              <wps:spPr>
                                <a:xfrm rot="5400000">
                                  <a:off x="5111592" y="400358"/>
                                  <a:ext cx="1038201" cy="720760"/>
                                </a:xfrm>
                                <a:prstGeom prst="curvedUpArrow">
                                  <a:avLst>
                                    <a:gd name="adj1" fmla="val 25000"/>
                                    <a:gd name="adj2" fmla="val 50000"/>
                                    <a:gd name="adj3" fmla="val 25164"/>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15" name="Right Arrow 315"/>
                            <wps:cNvSpPr/>
                            <wps:spPr>
                              <a:xfrm>
                                <a:off x="6849703" y="523463"/>
                                <a:ext cx="510401" cy="12358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7456313" y="304083"/>
                                <a:ext cx="1614487" cy="642938"/>
                              </a:xfrm>
                              <a:prstGeom prst="ellipse">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816C1C" w14:textId="77777777" w:rsidR="00F410B7" w:rsidRPr="00D402F9" w:rsidRDefault="00F410B7" w:rsidP="0015712E">
                                  <w:pPr>
                                    <w:pStyle w:val="NormalWeb"/>
                                    <w:spacing w:before="0" w:beforeAutospacing="0" w:after="0" w:afterAutospacing="0"/>
                                    <w:jc w:val="center"/>
                                  </w:pPr>
                                  <w:r w:rsidRPr="00D402F9">
                                    <w:rPr>
                                      <w:rFonts w:asciiTheme="minorHAnsi" w:hAnsi="Calibri" w:cstheme="minorBidi"/>
                                      <w:color w:val="FFFFFF" w:themeColor="light1"/>
                                      <w:kern w:val="24"/>
                                      <w:lang w:val="en-GB"/>
                                    </w:rPr>
                                    <w:t>Arp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17" name="Group 317"/>
                            <wpg:cNvGrpSpPr/>
                            <wpg:grpSpPr>
                              <a:xfrm>
                                <a:off x="8524583" y="0"/>
                                <a:ext cx="546217" cy="1203492"/>
                                <a:chOff x="8524583" y="0"/>
                                <a:chExt cx="546217" cy="1203492"/>
                              </a:xfrm>
                            </wpg:grpSpPr>
                            <wpg:grpSp>
                              <wpg:cNvPr id="318" name="Group 318"/>
                              <wpg:cNvGrpSpPr/>
                              <wpg:grpSpPr>
                                <a:xfrm rot="5863801">
                                  <a:off x="8540296" y="174003"/>
                                  <a:ext cx="597136" cy="463872"/>
                                  <a:chOff x="8540296" y="174003"/>
                                  <a:chExt cx="597136" cy="463872"/>
                                </a:xfrm>
                              </wpg:grpSpPr>
                              <wps:wsp>
                                <wps:cNvPr id="319" name="Shape 281"/>
                                <wps:cNvSpPr/>
                                <wps:spPr>
                                  <a:xfrm>
                                    <a:off x="8840649" y="42847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0" name="Shape 281"/>
                                <wps:cNvSpPr/>
                                <wps:spPr>
                                  <a:xfrm>
                                    <a:off x="8540296" y="17400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1" name="Shape 281"/>
                                <wps:cNvSpPr/>
                                <wps:spPr>
                                  <a:xfrm>
                                    <a:off x="8930631" y="17400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2" name="Shape 281"/>
                                <wps:cNvSpPr/>
                                <wps:spPr>
                                  <a:xfrm>
                                    <a:off x="8737249" y="17400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3" name="Shape 281"/>
                                <wps:cNvSpPr/>
                                <wps:spPr>
                                  <a:xfrm>
                                    <a:off x="8643696" y="42847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324" name="Shape 281"/>
                              <wps:cNvSpPr/>
                              <wps:spPr>
                                <a:xfrm rot="5776985">
                                  <a:off x="8560280" y="58582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5" name="Shape 281"/>
                              <wps:cNvSpPr/>
                              <wps:spPr>
                                <a:xfrm rot="5776985">
                                  <a:off x="8804877" y="69805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6" name="Shape 281"/>
                              <wps:cNvSpPr/>
                              <wps:spPr>
                                <a:xfrm rot="5776985">
                                  <a:off x="8543081" y="78933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7" name="Shape 281"/>
                              <wps:cNvSpPr/>
                              <wps:spPr>
                                <a:xfrm rot="5776985">
                                  <a:off x="8787677" y="90356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8" name="Shape 281"/>
                              <wps:cNvSpPr/>
                              <wps:spPr>
                                <a:xfrm rot="5776985">
                                  <a:off x="8525881" y="99539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29" name="Shape 281"/>
                              <wps:cNvSpPr/>
                              <wps:spPr>
                                <a:xfrm rot="5776985">
                                  <a:off x="8657051" y="-129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grpSp>
                            <wpg:cNvPr id="330" name="Group 330"/>
                            <wpg:cNvGrpSpPr/>
                            <wpg:grpSpPr>
                              <a:xfrm rot="2540804">
                                <a:off x="8901891" y="281965"/>
                                <a:ext cx="463872" cy="704507"/>
                                <a:chOff x="8901891" y="281965"/>
                                <a:chExt cx="463872" cy="704507"/>
                              </a:xfrm>
                            </wpg:grpSpPr>
                            <wpg:grpSp>
                              <wpg:cNvPr id="331" name="Group 331"/>
                              <wpg:cNvGrpSpPr/>
                              <wpg:grpSpPr>
                                <a:xfrm rot="5863801">
                                  <a:off x="8835259" y="455968"/>
                                  <a:ext cx="597136" cy="463872"/>
                                  <a:chOff x="8835260" y="455968"/>
                                  <a:chExt cx="597136" cy="463872"/>
                                </a:xfrm>
                              </wpg:grpSpPr>
                              <wps:wsp>
                                <wps:cNvPr id="332" name="Shape 281"/>
                                <wps:cNvSpPr/>
                                <wps:spPr>
                                  <a:xfrm>
                                    <a:off x="8835260" y="45596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33" name="Shape 281"/>
                                <wps:cNvSpPr/>
                                <wps:spPr>
                                  <a:xfrm>
                                    <a:off x="9225595" y="45596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34" name="Shape 281"/>
                                <wps:cNvSpPr/>
                                <wps:spPr>
                                  <a:xfrm>
                                    <a:off x="9032213" y="45596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35" name="Shape 281"/>
                                <wps:cNvSpPr/>
                                <wps:spPr>
                                  <a:xfrm>
                                    <a:off x="8938660" y="710442"/>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336" name="Shape 281"/>
                              <wps:cNvSpPr/>
                              <wps:spPr>
                                <a:xfrm rot="5776985">
                                  <a:off x="8952015" y="280667"/>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grpSp>
                        <pic:pic xmlns:pic="http://schemas.openxmlformats.org/drawingml/2006/picture">
                          <pic:nvPicPr>
                            <pic:cNvPr id="337" name="Picture 337"/>
                            <pic:cNvPicPr/>
                          </pic:nvPicPr>
                          <pic:blipFill rotWithShape="1">
                            <a:blip r:embed="rId57">
                              <a:extLst>
                                <a:ext uri="{28A0092B-C50C-407E-A947-70E740481C1C}">
                                  <a14:useLocalDpi xmlns:a14="http://schemas.microsoft.com/office/drawing/2010/main" val="0"/>
                                </a:ext>
                              </a:extLst>
                            </a:blip>
                            <a:srcRect l="46590" t="-10597"/>
                            <a:stretch/>
                          </pic:blipFill>
                          <pic:spPr>
                            <a:xfrm>
                              <a:off x="1" y="417441"/>
                              <a:ext cx="3059136" cy="367299"/>
                            </a:xfrm>
                            <a:prstGeom prst="rect">
                              <a:avLst/>
                            </a:prstGeom>
                          </pic:spPr>
                        </pic:pic>
                        <wpg:grpSp>
                          <wpg:cNvPr id="338" name="Group 338"/>
                          <wpg:cNvGrpSpPr/>
                          <wpg:grpSpPr>
                            <a:xfrm rot="15742703">
                              <a:off x="1305309" y="365847"/>
                              <a:ext cx="546217" cy="1203492"/>
                              <a:chOff x="1305308" y="365848"/>
                              <a:chExt cx="546217" cy="1203492"/>
                            </a:xfrm>
                          </wpg:grpSpPr>
                          <wpg:grpSp>
                            <wpg:cNvPr id="339" name="Group 339"/>
                            <wpg:cNvGrpSpPr/>
                            <wpg:grpSpPr>
                              <a:xfrm rot="5863801">
                                <a:off x="1321021" y="539851"/>
                                <a:ext cx="597136" cy="463872"/>
                                <a:chOff x="1321021" y="539851"/>
                                <a:chExt cx="597136" cy="463872"/>
                              </a:xfrm>
                            </wpg:grpSpPr>
                            <wps:wsp>
                              <wps:cNvPr id="340" name="Shape 281"/>
                              <wps:cNvSpPr/>
                              <wps:spPr>
                                <a:xfrm>
                                  <a:off x="1621374" y="79432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1" name="Shape 281"/>
                              <wps:cNvSpPr/>
                              <wps:spPr>
                                <a:xfrm>
                                  <a:off x="1321021" y="53985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2" name="Shape 281"/>
                              <wps:cNvSpPr/>
                              <wps:spPr>
                                <a:xfrm>
                                  <a:off x="1711356" y="53985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3" name="Shape 281"/>
                              <wps:cNvSpPr/>
                              <wps:spPr>
                                <a:xfrm>
                                  <a:off x="1517974" y="53985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4" name="Shape 281"/>
                              <wps:cNvSpPr/>
                              <wps:spPr>
                                <a:xfrm>
                                  <a:off x="1424421" y="79432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345" name="Shape 281"/>
                            <wps:cNvSpPr/>
                            <wps:spPr>
                              <a:xfrm rot="5776985">
                                <a:off x="1341005" y="95167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6" name="Shape 281"/>
                            <wps:cNvSpPr/>
                            <wps:spPr>
                              <a:xfrm rot="5776985">
                                <a:off x="1585602" y="106390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7" name="Shape 281"/>
                            <wps:cNvSpPr/>
                            <wps:spPr>
                              <a:xfrm rot="5776985">
                                <a:off x="1323806" y="115517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8" name="Shape 281"/>
                            <wps:cNvSpPr/>
                            <wps:spPr>
                              <a:xfrm rot="5776985">
                                <a:off x="1568402" y="126941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49" name="Shape 281"/>
                            <wps:cNvSpPr/>
                            <wps:spPr>
                              <a:xfrm rot="5776985">
                                <a:off x="1306606" y="136124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50" name="Shape 281"/>
                            <wps:cNvSpPr/>
                            <wps:spPr>
                              <a:xfrm rot="5776985">
                                <a:off x="1437776" y="36455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351" name="Right Arrow 351"/>
                          <wps:cNvSpPr/>
                          <wps:spPr>
                            <a:xfrm>
                              <a:off x="3121547" y="539297"/>
                              <a:ext cx="510401" cy="12358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22711161" id="_x0000_s1261" style="width:451pt;height:127.55pt;mso-position-horizontal-relative:char;mso-position-vertical-relative:line" coordsize="9475485,267986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">
                <v:shape id="Text Box 294" o:spid="_x0000_s1262" type="#_x0000_t202" style="position:absolute;top:1502131;width:9475485;height:1177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wEABwwAA&#10;ANwAAAAPAAAAZHJzL2Rvd25yZXYueG1sRI9Ba8JAFITvBf/D8gRvdaPYUqOriFXw0EttvD+yz2ww&#10;+zZkX038991CocdhZr5h1tvBN+pOXawDG5hNM1DEZbA1VwaKr+PzG6goyBabwGTgQRG2m9HTGnMb&#10;ev6k+1kqlSAcczTgRNpc61g68hinoSVO3jV0HiXJrtK2wz7BfaPnWfaqPdacFhy2tHdU3s7f3oCI&#10;3c0excHH02X4eO9dVr5gYcxkPOxWoIQG+Q//tU/WwHy5gN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wEABwwAAANwAAAAPAAAAAAAAAAAAAAAAAJcCAABkcnMvZG93&#10;bnJldi54bWxQSwUGAAAAAAQABAD1AAAAhwMAAAAA&#10;" filled="f" stroked="f">
                  <v:textbox style="mso-fit-shape-to-text:t">
                    <w:txbxContent>
                      <w:p w14:paraId="5122BC3E" w14:textId="6A10C543" w:rsidR="00F410B7" w:rsidRDefault="00F410B7" w:rsidP="0015712E">
                        <w:pPr>
                          <w:pStyle w:val="NormalWeb"/>
                          <w:spacing w:before="0" w:beforeAutospacing="0" w:after="0" w:afterAutospacing="0"/>
                        </w:pPr>
                        <w:r>
                          <w:rPr>
                            <w:rFonts w:asciiTheme="minorHAnsi" w:hAnsi="Calibri" w:cstheme="minorBidi"/>
                            <w:color w:val="000000" w:themeColor="text1"/>
                            <w:kern w:val="24"/>
                            <w:sz w:val="20"/>
                            <w:szCs w:val="20"/>
                            <w:lang w:val="en-GB"/>
                          </w:rPr>
                          <w:t>F</w:t>
                        </w:r>
                        <w:r w:rsidR="006041CF">
                          <w:rPr>
                            <w:rFonts w:asciiTheme="minorHAnsi" w:hAnsi="Calibri" w:cstheme="minorBidi"/>
                            <w:color w:val="000000" w:themeColor="text1"/>
                            <w:kern w:val="24"/>
                            <w:sz w:val="20"/>
                            <w:szCs w:val="20"/>
                            <w:lang w:val="en-GB"/>
                          </w:rPr>
                          <w:t>ig. 4.15</w:t>
                        </w:r>
                        <w:r>
                          <w:rPr>
                            <w:rFonts w:asciiTheme="minorHAnsi" w:hAnsi="Calibri" w:cstheme="minorBidi"/>
                            <w:color w:val="000000" w:themeColor="text1"/>
                            <w:kern w:val="24"/>
                            <w:sz w:val="20"/>
                            <w:szCs w:val="20"/>
                            <w:lang w:val="en-GB"/>
                          </w:rPr>
                          <w:t>. Rough schematic of alternative model to describe the contribution of the N-terminal of the polyproline region to the activation of the Arp2/3 complex. The region aa300-422 promotes the formation of the Las17:Arp2/3:actin-filament complex, potentially by increasing the association of Las17 to F-actin generated in close proximity by the Arp2/3 independent activity of the region.</w:t>
                        </w:r>
                      </w:p>
                    </w:txbxContent>
                  </v:textbox>
                </v:shape>
                <v:group id="Group 295" o:spid="_x0000_s1263" style="position:absolute;left:1;width:9365762;height:1325764" coordorigin="1" coordsize="9365762,13257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onM0/xQAAANwAAAAPAAAAZHJzL2Rvd25yZXYueG1sRI9Bi8IwFITvwv6H8IS9&#10;aVoXxa1GEVmXPYigLoi3R/Nsi81LaWJb/70RBI/DzHzDzJedKUVDtSssK4iHEQji1OqCMwX/x81g&#10;CsJ5ZI2lZVJwJwfLxUdvjom2Le+pOfhMBAi7BBXk3leJlC7NyaAb2oo4eBdbG/RB1pnUNbYBbko5&#10;iqKJNFhwWMixonVO6fVwMwp+W2xXX/FPs71e1vfzcbw7bWNS6rPfrWYgPHX+HX61/7SC0fcY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aJzNP8UAAADcAAAA&#10;DwAAAAAAAAAAAAAAAACpAgAAZHJzL2Rvd25yZXYueG1sUEsFBgAAAAAEAAQA+gAAAJsDAAAAAA==&#10;">
                  <v:group id="Group 296" o:spid="_x0000_s1264" style="position:absolute;left:3694358;width:5671405;height:1325764" coordorigin="3694358" coordsize="5671405,13257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TlNIxgAAANwAAAAPAAAAZHJzL2Rvd25yZXYueG1sRI9Ba8JAFITvBf/D8oTe&#10;mk0sDTVmFRErHkKhKpTeHtlnEsy+DdltEv99t1DocZiZb5h8M5lWDNS7xrKCJIpBEJdWN1wpuJzf&#10;nl5BOI+ssbVMCu7kYLOePeSYaTvyBw0nX4kAYZehgtr7LpPSlTUZdJHtiIN3tb1BH2RfSd3jGOCm&#10;lYs4TqXBhsNCjR3taipvp2+j4DDiuH1O9kNxu+7uX+eX988iIaUe59N2BcLT5P/Df+2jVrBYp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hOU0jGAAAA3AAA&#10;AA8AAAAAAAAAAAAAAAAAqQIAAGRycy9kb3ducmV2LnhtbFBLBQYAAAAABAAEAPoAAACcAwAAAAA=&#10;">
                    <v:group id="Group 297" o:spid="_x0000_s1265" style="position:absolute;left:3694358;top:225800;width:3429451;height:1099964" coordorigin="3694358,225800" coordsize="3429451,10999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cC9tPGAAAA3AAA&#10;AA8AAAAAAAAAAAAAAAAAqQIAAGRycy9kb3ducmV2LnhtbFBLBQYAAAAABAAEAPoAAACcAwAAAAA=&#10;">
                      <v:shape id="Picture 298" o:spid="_x0000_s1266" type="#_x0000_t75" style="position:absolute;left:3694358;top:403128;width:3059136;height:3672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T&#10;tRHBAAAA3AAAAA8AAABkcnMvZG93bnJldi54bWxET89rwjAUvg/8H8ITdpupPUhXjSLKqLcxJ3h9&#10;JM+22ryUJGu7/fXLYbDjx/d7s5tsJwbyoXWsYLnIQBBrZ1quFVw+314KECEiG+wck4JvCrDbzp42&#10;WBo38gcN51iLFMKhRAVNjH0pZdANWQwL1xMn7ua8xZigr6XxOKZw28k8y1bSYsupocGeDg3px/nL&#10;KqiuxU/mL+9DN/TVGKd7cRxbrdTzfNqvQUSa4r/4z30yCvLXtDadSUdAbn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TtRHBAAAA3AAAAA8AAAAAAAAAAAAAAAAAnAIAAGRy&#10;cy9kb3ducmV2LnhtbFBLBQYAAAAABAAEAPcAAACKAwAAAAA=&#10;">
                        <v:imagedata r:id="rId58" o:title="" croptop="-6945f" cropleft="30533f"/>
                      </v:shape>
                      <v:group id="Group 299" o:spid="_x0000_s1267" style="position:absolute;left:4999666;top:351534;width:546217;height:1203492;rotation:-6397730fd" coordorigin="4999665,351535" coordsize="546217,1203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WUZuB8UAAADcAAAA&#10;DwAAAAAAAAAAAAAAAACpAgAAZHJzL2Rvd25yZXYueG1sUEsFBgAAAAAEAAQA+gAAAJsDAAAAAA==&#10;">
                        <v:group id="Group 300" o:spid="_x0000_s1268" style="position:absolute;left:5015378;top:525538;width:597136;height:463872;rotation:6404834fd" coordorigin="5015378,525538"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1pkPwAAAANwAAAAPAAAAZHJzL2Rvd25yZXYueG1sRE9Ni8IwEL0v+B/CCHtb&#10;Uyu4SzWKiLqCJ11BvA3N2BSbSWlirf56cxD2+Hjf03lnK9FS40vHCoaDBARx7nTJhYLj3/rrB4QP&#10;yBorx6TgQR7ms97HFDPt7ryn9hAKEUPYZ6jAhFBnUvrckEU/cDVx5C6usRgibAqpG7zHcFvJNEnG&#10;0mLJscFgTUtD+fVwswo25fmJ7c7/7k7pCovvvTSUSqU++91iAiJQF/7Fb/dWKxglcX48E4+AnL0A&#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M7WmQ/AAAAA3AAAAA8AAAAA&#10;AAAAAAAAAAAAqQIAAGRycy9kb3ducmV2LnhtbFBLBQYAAAAABAAEAPoAAACWAwAAAAA=&#10;">
                          <v:shape id="Shape 281" o:spid="_x0000_s1269" style="position:absolute;left:5315731;top:780012;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GA3wxAAA&#10;ANwAAAAPAAAAZHJzL2Rvd25yZXYueG1sRI9PawIxFMTvQr9DeAVvmqgo7dYopf5BvLn20ttj87q7&#10;dPOSbqKu394IgsdhZn7DzJedbcSZ2lA71jAaKhDEhTM1lxq+j5vBG4gQkQ02jknDlQIsFy+9OWbG&#10;XfhA5zyWIkE4ZKihitFnUoaiIoth6Dxx8n5dazEm2ZbStHhJcNvIsVIzabHmtFChp6+Kir/8ZDXU&#10;78fNqlFrT+vpP5/2U7+Vqx+t+6/d5weISF18hh/tndEwUSO4n0lHQC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BgN8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0" style="position:absolute;left:5015378;top:52553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ypOHxAAA&#10;ANwAAAAPAAAAZHJzL2Rvd25yZXYueG1sRI9PawIxFMTvQr9DeAVvmlRR7NYoxT9FvLl66e2xed1d&#10;unlJN1HXb98IgsdhZn7DzJedbcSF2lA71vA2VCCIC2dqLjWcjtvBDESIyAYbx6ThRgGWi5feHDPj&#10;rnygSx5LkSAcMtRQxegzKUNRkcUwdJ44eT+utRiTbEtpWrwmuG3kSKmptFhzWqjQ06qi4jc/Ww31&#10;+3G7btTG02byx+f9xH/J9bfW/dfu8wNEpC4+w4/2zmgYqxHcz6QjIB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MqTh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1" style="position:absolute;left:5405713;top:52553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hjYcxAAA&#10;ANwAAAAPAAAAZHJzL2Rvd25yZXYueG1sRI9PawIxFMTvBb9DeEJvNVGx1HWzIv4ppTe1F2+PzXN3&#10;cfMSN1G3374pFHocZuY3TL7sbSvu1IXGsYbxSIEgLp1puNLwddy9vIEIEdlg65g0fFOAZTF4yjEz&#10;7sF7uh9iJRKEQ4Ya6hh9JmUoa7IYRs4TJ+/sOosxya6SpsNHgttWTpR6lRYbTgs1elrXVF4ON6uh&#10;mR93m1ZtPW1nV759zvy73Jy0fh72qwWISH38D/+1P4yGqZrC75l0BGT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4Y2H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2" style="position:absolute;left:5212331;top:52553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b65oxQAA&#10;ANwAAAAPAAAAZHJzL2Rvd25yZXYueG1sRI9La8MwEITvgf4HsYXcaqlNExLXSih5lJJbHpfcFmtr&#10;m1orxVIS999XhUKOw8x8wxSL3rbiSl1oHGt4zhQI4tKZhisNx8PmaQoiRGSDrWPS8EMBFvOHQYG5&#10;cTfe0XUfK5EgHHLUUMfocylDWZPFkDlPnLwv11mMSXaVNB3eEty28kWpibTYcFqo0dOypvJ7f7Ea&#10;mtlhs2rV2tN6fObLduw/5Oqk9fCxf38DEamP9/B/+9NoGKlX+DuTjoCc/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vrmj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3" style="position:absolute;left:5118778;top:780012;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IwvzxAAA&#10;ANwAAAAPAAAAZHJzL2Rvd25yZXYueG1sRI9PawIxFMTvhX6H8AreNKmyYlejFP8U6U3txdtj89xd&#10;3LzETdT12zdCocdhZn7DzBadbcSN2lA71vA+UCCIC2dqLjX8HDb9CYgQkQ02jknDgwIs5q8vM8yN&#10;u/OObvtYigThkKOGKkafSxmKiiyGgfPEyTu51mJMsi2lafGe4LaRQ6XG0mLNaaFCT8uKivP+ajXU&#10;H4fNqlFrT+vswtfvzH/J1VHr3lv3OQURqYv/4b/21mgYqQyeZ9IR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yML8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74" style="position:absolute;left:5035362;top:937361;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r0ggxAAA&#10;ANwAAAAPAAAAZHJzL2Rvd25yZXYueG1sRI9Pa4NAFMTvhXyH5QV6q2sj2GDdhPxpSm9FIz0/3BeV&#10;um/F3UTz7buFQo/DzPyGybez6cWNRtdZVvAcxSCIa6s7bhRU59PTGoTzyBp7y6TgTg62m8VDjpm2&#10;Exd0K30jAoRdhgpa74dMSle3ZNBFdiAO3sWOBn2QYyP1iFOAm16u4jiVBjsOCy0OdGip/i6vRsEu&#10;cf7rpagu8zHR+3dZVMf+802px+W8ewXhafb/4b/2h1aQxCn8nglHQG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a9II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5" style="position:absolute;left:5279959;top:1049587;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4+27wgAA&#10;ANwAAAAPAAAAZHJzL2Rvd25yZXYueG1sRI9Pi8IwFMTvC36H8ARva6oFlWoU/y57W1qL50fzbIvN&#10;S2mi1m+/ERb2OMzMb5jVpjeNeFDnassKJuMIBHFhdc2lgvx8+lyAcB5ZY2OZFLzIwWY9+Fhhou2T&#10;U3pkvhQBwi5BBZX3bSKlKyoy6Ma2JQ7e1XYGfZBdKXWHzwA3jZxG0UwarDksVNjSvqLilt2Ngm3s&#10;/GWe5tf+EOvdl0zzQ/NzVGo07LdLEJ56/x/+a39rBXE0h/eZcAT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7j7bv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6" style="position:absolute;left:5018163;top:1140865;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HnJwQAA&#10;ANwAAAAPAAAAZHJzL2Rvd25yZXYueG1sRE/LasJAFN0L/sNwBXdmYgO1pBnFVivuJGno+pK5eWDm&#10;TshMNf17Z1FweTjvbDeZXtxodJ1lBesoBkFcWd1xo6D8/lq9gXAeWWNvmRT8kYPddj7LMNX2zjnd&#10;Ct+IEMIuRQWt90MqpataMugiOxAHrrajQR/g2Eg94j2Em16+xPGrNNhxaGhxoM+WqmvxaxTsE+d/&#10;NnlZT4dEf5xkXh76y1Gp5WLav4PwNPmn+N991gqSOKwNZ8IRkN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3x5ycEAAADcAAAADwAAAAAAAAAAAAAAAACXAgAAZHJzL2Rvd25y&#10;ZXYueG1sUEsFBgAAAAAEAAQA9QAAAIU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7" style="position:absolute;left:5262759;top:1255103;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MNxSxAAA&#10;ANwAAAAPAAAAZHJzL2Rvd25yZXYueG1sRI/NasMwEITvhb6D2EJujdwY2tSNbPJbcgtOTc+LtbFN&#10;rZWRlMR5+6oQ6HGYmW+YRTGaXlzI+c6ygpdpAoK4trrjRkH1tXueg/ABWWNvmRTcyEORPz4sMNP2&#10;yiVdjqEREcI+QwVtCEMmpa9bMuindiCO3sk6gyFK10jt8BrhppezJHmVBjuOCy0OtG6p/jmejYJl&#10;6sP3W1mdxk2qV5+yrDb9YavU5GlcfoAINIb/8L291wrS5B3+zsQjI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DDcUs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8" style="position:absolute;left:5000963;top:1346928;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0+MSwAAA&#10;ANwAAAAPAAAAZHJzL2Rvd25yZXYueG1sRE/LisIwFN0L8w/hDrjTVAsqHdPic5idVIvrS3NtyzQ3&#10;pYla/36yEGZ5OO91NphWPKh3jWUFs2kEgri0uuFKQXE5TlYgnEfW2FomBS9ykKUfozUm2j45p8fZ&#10;VyKEsEtQQe19l0jpypoMuqntiAN3s71BH2BfSd3jM4SbVs6jaCENNhwaauxoV1P5e74bBZvY+esy&#10;L27DPtbbb5kX+/Z0UGr8OWy+QHga/L/47f7RCuJZmB/OhCMg0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E0+MS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79" style="position:absolute;left:5132133;top:350237;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n0aJwgAA&#10;ANwAAAAPAAAAZHJzL2Rvd25yZXYueG1sRI9Bi8IwFITvwv6H8IS9aVoLKl2juOqKN6mWPT+aZ1ts&#10;XkoTtf57IyzscZiZb5jFqjeNuFPnassK4nEEgriwuuZSQX7+Gc1BOI+ssbFMCp7kYLX8GCww1fbB&#10;Gd1PvhQBwi5FBZX3bSqlKyoy6Ma2JQ7exXYGfZBdKXWHjwA3jZxE0VQarDksVNjSpqLieroZBevE&#10;+d9Zll/6baK/9zLLt81xp9TnsF9/gfDU+//wX/ugFSRxDO8z4QjI5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ufRon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oval id="Oval 312" o:spid="_x0000_s1280" style="position:absolute;left:5509322;top:682826;width:1614487;height:6429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n+z+xQAA&#10;ANwAAAAPAAAAZHJzL2Rvd25yZXYueG1sRI9Ba8JAFITvhf6H5Qm9FN0YaZGYjVRLwVvRiODtmX1m&#10;o9m3IbvV9N93C4Ueh5n5hsmXg23FjXrfOFYwnSQgiCunG64V7MuP8RyED8gaW8ek4Js8LIvHhxwz&#10;7e68pdsu1CJC2GeowITQZVL6ypBFP3EdcfTOrrcYouxrqXu8R7htZZokr9Jiw3HBYEdrQ9V192UV&#10;HN5XyXOpSzPI7UWfPsuXE6VHpZ5Gw9sCRKAh/If/2hutYDZN4fdMPAKy+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6f7P7FAAAA3AAAAA8AAAAAAAAAAAAAAAAAlwIAAGRycy9k&#10;b3ducmV2LnhtbFBLBQYAAAAABAAEAPUAAACJAwAAAAA=&#10;" fillcolor="#ffc000" stroked="f" strokeweight="1pt">
                        <v:stroke joinstyle="miter"/>
                        <v:textbox>
                          <w:txbxContent>
                            <w:p w14:paraId="58EE4D30" w14:textId="77777777" w:rsidR="00F410B7" w:rsidRPr="00D402F9" w:rsidRDefault="00F410B7" w:rsidP="0015712E">
                              <w:pPr>
                                <w:pStyle w:val="NormalWeb"/>
                                <w:spacing w:before="0" w:beforeAutospacing="0" w:after="0" w:afterAutospacing="0"/>
                                <w:jc w:val="center"/>
                              </w:pPr>
                              <w:r w:rsidRPr="00D402F9">
                                <w:rPr>
                                  <w:rFonts w:asciiTheme="minorHAnsi" w:hAnsi="Calibri" w:cstheme="minorBidi"/>
                                  <w:color w:val="FFFFFF" w:themeColor="light1"/>
                                  <w:kern w:val="24"/>
                                  <w:lang w:val="en-GB"/>
                                </w:rPr>
                                <w:t>Arp2/3</w:t>
                              </w:r>
                            </w:p>
                          </w:txbxContent>
                        </v:textbox>
                      </v:oval>
                      <v:shape id="Shape 281" o:spid="_x0000_s1281" style="position:absolute;left:6015191;top:225800;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X6DBxQAA&#10;ANwAAAAPAAAAZHJzL2Rvd25yZXYueG1sRI9Ba8JAFITvBf/D8oTe6kaDpaauIhpL8dbopbdH9jUJ&#10;zb5ds2uS/vtuQehxmJlvmPV2NK3oqfONZQXzWQKCuLS64UrB5Xx8egHhA7LG1jIp+CEP283kYY2Z&#10;tgN/UF+ESkQI+wwV1CG4TEpf1mTQz6wjjt6X7QyGKLtK6g6HCDetXCTJszTYcFyo0dG+pvK7uBkF&#10;zep8PLRJ7ihfXvl2Wro3efhU6nE67l5BBBrDf/jeftcK0nkKf2fiEZC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pfoMH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Curved Up Arrow 314" o:spid="_x0000_s1282" type="#_x0000_t104" style="position:absolute;left:5111592;top:400358;width:1038201;height:72076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yS0YxQAA&#10;ANwAAAAPAAAAZHJzL2Rvd25yZXYueG1sRI9Ba8JAFITvBf/D8gRvdWOtVqKrSNFi8aK2xesj+0yC&#10;2bchuybRX+8WBI/DzHzDzBatKURNlcstKxj0IxDEidU5pwp+f9avExDOI2ssLJOCKzlYzDsvM4y1&#10;bXhP9cGnIkDYxagg876MpXRJRgZd35bEwTvZyqAPskqlrrAJcFPItygaS4M5h4UMS/rMKDkfLkZB&#10;83EuhrdRjpPd8ZtXuK13X39SqV63XU5BeGr9M/xob7SC4eAd/s+EIyD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PJLRjFAAAA3AAAAA8AAAAAAAAAAAAAAAAAlwIAAGRycy9k&#10;b3ducmV2LnhtbFBLBQYAAAAABAAEAPUAAACJAwAAAAA=&#10;" adj="14102,19725,5435" fillcolor="red" stroked="f" strokeweight="1pt"/>
                    </v:group>
                    <v:shape id="Right Arrow 315" o:spid="_x0000_s1283" type="#_x0000_t13" style="position:absolute;left:6849703;top:523463;width:510401;height:1235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ytEyxAAA&#10;ANwAAAAPAAAAZHJzL2Rvd25yZXYueG1sRI9Li8JAEITvgv9haMHbOvGJxIwianAPe9j1cW8ybRLN&#10;9ITMqPHf7ywseCyqvioqWbWmEg9qXGlZwXAQgSDOrC45V3A6ph9zEM4ja6wsk4IXOVgtu50EY22f&#10;/EOPg89FKGEXo4LC+zqW0mUFGXQDWxMH72Ibgz7IJpe6wWcoN5UcRdFMGiw5LBRY06ag7Ha4GwXj&#10;23Rz/Z5hvvs6mW19fdn9OZ0o1e+16wUIT61/h//pTx244RT+zoQjIJ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crRMsQAAADcAAAADwAAAAAAAAAAAAAAAACXAgAAZHJzL2Rv&#10;d25yZXYueG1sUEsFBgAAAAAEAAQA9QAAAIgDAAAAAA==&#10;" adj="18985" fillcolor="black [3213]" stroked="f" strokeweight="1pt"/>
                    <v:oval id="Oval 316" o:spid="_x0000_s1284" style="position:absolute;left:7456313;top:304083;width:1614487;height:6429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pOr9xQAA&#10;ANwAAAAPAAAAZHJzL2Rvd25yZXYueG1sRI9Ba8JAFITvBf/D8oReim60KCV1E7Sl0JtoSsHbS/Y1&#10;G82+Ddmtpv/eFYQeh5n5hlnlg23FmXrfOFYwmyYgiCunG64VfBUfkxcQPiBrbB2Tgj/ykGejhxWm&#10;2l14R+d9qEWEsE9RgQmhS6X0lSGLfuo64uj9uN5iiLKvpe7xEuG2lfMkWUqLDccFgx29GapO+1+r&#10;4Pt9kzwVujCD3B11uS0WJc0PSj2Oh/UriEBD+A/f259awfNsCbcz8QjI7A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Gk6v3FAAAA3AAAAA8AAAAAAAAAAAAAAAAAlwIAAGRycy9k&#10;b3ducmV2LnhtbFBLBQYAAAAABAAEAPUAAACJAwAAAAA=&#10;" fillcolor="#ffc000" stroked="f" strokeweight="1pt">
                      <v:stroke joinstyle="miter"/>
                      <v:textbox>
                        <w:txbxContent>
                          <w:p w14:paraId="22816C1C" w14:textId="77777777" w:rsidR="00F410B7" w:rsidRPr="00D402F9" w:rsidRDefault="00F410B7" w:rsidP="0015712E">
                            <w:pPr>
                              <w:pStyle w:val="NormalWeb"/>
                              <w:spacing w:before="0" w:beforeAutospacing="0" w:after="0" w:afterAutospacing="0"/>
                              <w:jc w:val="center"/>
                            </w:pPr>
                            <w:r w:rsidRPr="00D402F9">
                              <w:rPr>
                                <w:rFonts w:asciiTheme="minorHAnsi" w:hAnsi="Calibri" w:cstheme="minorBidi"/>
                                <w:color w:val="FFFFFF" w:themeColor="light1"/>
                                <w:kern w:val="24"/>
                                <w:lang w:val="en-GB"/>
                              </w:rPr>
                              <w:t>Arp2/3</w:t>
                            </w:r>
                          </w:p>
                        </w:txbxContent>
                      </v:textbox>
                    </v:oval>
                    <v:group id="Group 317" o:spid="_x0000_s1285" style="position:absolute;left:8524583;width:546217;height:1203492" coordorigin="8524583" coordsize="546217,1203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sMPoUxgAAANwAAAAPAAAAZHJzL2Rvd25yZXYueG1sRI9Pa8JAFMTvQr/D8gq9&#10;mU0aakuaVURq6UEKaqH09sg+k2D2bciu+fPtXaHgcZiZ3zD5ajSN6KlztWUFSRSDIC6srrlU8HPc&#10;zt9AOI+ssbFMCiZysFo+zHLMtB14T/3BlyJA2GWooPK+zaR0RUUGXWRb4uCdbGfQB9mVUnc4BLhp&#10;5HMcL6TBmsNChS1tKirOh4tR8DngsE6Tj353Pm2mv+PL9+8uIaWeHsf1OwhPo7+H/9tfWkGavML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ww+hTGAAAA3AAA&#10;AA8AAAAAAAAAAAAAAAAAqQIAAGRycy9kb3ducmV2LnhtbFBLBQYAAAAABAAEAPoAAACcAwAAAAA=&#10;">
                      <v:group id="Group 318" o:spid="_x0000_s1286" style="position:absolute;left:8540296;top:174003;width:597136;height:463872;rotation:6404834fd" coordorigin="8540296,174003"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tXkD1MIAAADcAAAADwAA&#10;AAAAAAAAAAAAAACpAgAAZHJzL2Rvd25yZXYueG1sUEsFBgAAAAAEAAQA+gAAAJgDAAAAAA==&#10;">
                        <v:shape id="Shape 281" o:spid="_x0000_s1287" style="position:absolute;left:8840649;top:42847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t5crwwAA&#10;ANwAAAAPAAAAZHJzL2Rvd25yZXYueG1sRI9LiwIxEITvgv8htOBNM+6i6GgU8bHI3nxcvDWTdmZw&#10;0omTqOO/3wgLHouq+oqaLRpTiQfVvrSsYNBPQBBnVpecKzgdt70xCB+QNVaWScGLPCzm7dYMU22f&#10;vKfHIeQiQtinqKAIwaVS+qwgg75vHXH0LrY2GKKsc6lrfEa4qeRXkoykwZLjQoGOVgVl18PdKCgn&#10;x+26SjaONsMb33+H7keuz0p1O81yCiJQEz7h//ZOK/geTOB9Jh4BOf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t5cr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88" style="position:absolute;left:8540296;top:17400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fQLvwAA&#10;ANwAAAAPAAAAZHJzL2Rvd25yZXYueG1sRE/LisIwFN0P+A/hCu7GVMVBq1HEFzI7Hxt3l+baFpub&#10;2EStf28WgsvDeU/njanEg2pfWlbQ6yYgiDOrS84VnI6b3xEIH5A1VpZJwYs8zGetnymm2j55T49D&#10;yEUMYZ+igiIEl0rps4IM+q51xJG72NpgiLDOpa7xGcNNJftJ8icNlhwbCnS0LCi7Hu5GQTk+blZV&#10;sna0Ht74/j90W7k6K9VpN4sJiEBN+Io/7p1WMOjH+fFMPAJy9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Th9Au/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89" style="position:absolute;left:8930631;top:17400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rVGQxAAA&#10;ANwAAAAPAAAAZHJzL2Rvd25yZXYueG1sRI9PawIxFMTvQr9DeIXeNKtFqatRSl2l9Fb14u2xee4u&#10;bl7STfZPv70pFDwOM/MbZr0dTC06anxlWcF0koAgzq2uuFBwPu3HbyB8QNZYWyYFv+Rhu3karTHV&#10;tudv6o6hEBHCPkUFZQguldLnJRn0E+uIo3e1jcEQZVNI3WAf4aaWsyRZSIMVx4USHX2UlN+OrVFQ&#10;LU/7XZ1kjrL5D7dfc3eQu4tSL8/D+wpEoCE8wv/tT63gdTaFvzPxCMjN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61Rk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0" style="position:absolute;left:8737249;top:17400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f8/nxQAA&#10;ANwAAAAPAAAAZHJzL2Rvd25yZXYueG1sRI/NasMwEITvhbyD2EBvjVyXlNSJEkIdh9Jbfi69LdbG&#10;NrVWiiXH7ttHhUKPw8x8w6w2o2nFjTrfWFbwPEtAEJdWN1wpOJ+KpwUIH5A1tpZJwQ952KwnDyvM&#10;tB34QLdjqESEsM9QQR2Cy6T0ZU0G/cw64uhdbGcwRNlVUnc4RLhpZZokr9Jgw3GhRkfvNZXfx94o&#10;aN5ORd4mO0e7+ZX7z7nby/xLqcfpuF2CCDSG//Bf+0MreElT+D0Tj4Bc3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z+f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1" style="position:absolute;left:8643696;top:428477;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M2p8wwAA&#10;ANwAAAAPAAAAZHJzL2Rvd25yZXYueG1sRI9LiwIxEITvC/6H0IK3NaPioqNRxBeyNx8Xb82knRmc&#10;dOIk6vjvjbCwx6KqvqKm88ZU4kG1Ly0r6HUTEMSZ1SXnCk7HzfcIhA/IGivLpOBFHuaz1tcUU22f&#10;vKfHIeQiQtinqKAIwaVS+qwgg75rHXH0LrY2GKKsc6lrfEa4qWQ/SX6kwZLjQoGOlgVl18PdKCjH&#10;x82qStaO1sMb33+HbitXZ6U67WYxARGoCf/hv/ZOKxj0B/A5E4+AnL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M2p8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292" style="position:absolute;left:8560280;top:585826;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hC+swwAA&#10;ANwAAAAPAAAAZHJzL2Rvd25yZXYueG1sRI9Pi8IwFMTvwn6H8Ba8abpW3KUaxfUf3qRu2fOjebbF&#10;5qU0Ueu3N4LgcZiZ3zCzRWdqcaXWVZYVfA0jEMS51RUXCrK/7eAHhPPIGmvLpOBODhbzj94ME21v&#10;nNL16AsRIOwSVFB63yRSurwkg25oG+LgnWxr0AfZFlK3eAtwU8tRFE2kwYrDQokNrUrKz8eLUbCM&#10;nf//TrNTt471706m2bo+bJTqf3bLKQhPnX+HX+29VhCPxvA8E46AnD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hC+s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3" style="position:absolute;left:8804877;top:698052;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yIo3wwAA&#10;ANwAAAAPAAAAZHJzL2Rvd25yZXYueG1sRI9Pi8IwFMTvwn6H8Ba8aboW3aUaxfUf3qRu2fOjebbF&#10;5qU0Ueu3N4LgcZiZ3zCzRWdqcaXWVZYVfA0jEMS51RUXCrK/7eAHhPPIGmvLpOBODhbzj94ME21v&#10;nNL16AsRIOwSVFB63yRSurwkg25oG+LgnWxr0AfZFlK3eAtwU8tRFE2kwYrDQokNrUrKz8eLUbCM&#10;nf//TrNTt471706m2bo+bJTqf3bLKQhPnX+HX+29VhCPxvA8E46AnD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yIo3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4" style="position:absolute;left:8543081;top:789330;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GhRAwwAA&#10;ANwAAAAPAAAAZHJzL2Rvd25yZXYueG1sRI9Bi8IwFITvwv6H8Bb2pulaUKlGcXUVb9Ju2fOjebbF&#10;5qU0Ueu/N4LgcZiZb5jFqjeNuFLnassKvkcRCOLC6ppLBfnfbjgD4TyyxsYyKbiTg9XyY7DARNsb&#10;p3TNfCkChF2CCirv20RKV1Rk0I1sSxy8k+0M+iC7UuoObwFuGjmOook0WHNYqLClTUXFObsYBevY&#10;+f9pmp/6bax/9jLNt83xV6mvz349B+Gp9+/wq33QCuLxBJ5nwhGQy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GhRA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5" style="position:absolute;left:8787677;top:903568;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VrHbxAAA&#10;ANwAAAAPAAAAZHJzL2Rvd25yZXYueG1sRI9Ba8JAFITvBf/D8gRvdWMCVaKraGNLbyUaPD+yzySY&#10;fRuy2yT9991CocdhZr5hdofJtGKg3jWWFayWEQji0uqGKwXF9e15A8J5ZI2tZVLwTQ4O+9nTDlNt&#10;R85puPhKBAi7FBXU3neplK6syaBb2o44eHfbG/RB9pXUPY4BbloZR9GLNNhwWKixo9eaysflyyg4&#10;Js7f1nlxn7JEn95lXmTt51mpxXw6bkF4mvx/+K/9oRUk8Rp+z4QjIP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Vax2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6" style="position:absolute;left:8525881;top:995393;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ySWpwAAA&#10;ANwAAAAPAAAAZHJzL2Rvd25yZXYueG1sRE/LisIwFN0L/kO4A+40HQuOdEyLjg/cDdXi+tJc2zLN&#10;TWkyWv/eLASXh/NeZYNpxY1611hW8DmLQBCXVjdcKSjO++kShPPIGlvLpOBBDrJ0PFphou2dc7qd&#10;fCVCCLsEFdTed4mUrqzJoJvZjjhwV9sb9AH2ldQ93kO4aeU8ihbSYMOhocaOfmoq/07/RsE6dv7y&#10;lRfXYRvrzUHmxbb93Sk1+RjW3yA8Df4tfrmPWkE8D2vDmXAEZPo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0ySWp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297" style="position:absolute;left:8657051;top:-1298;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hYAywwAA&#10;ANwAAAAPAAAAZHJzL2Rvd25yZXYueG1sRI9Pi8IwFMTvwn6H8Ba8aboWdLcaxfUf3qRu2fOjebbF&#10;5qU0Ueu3N4LgcZiZ3zCzRWdqcaXWVZYVfA0jEMS51RUXCrK/7eAbhPPIGmvLpOBODhbzj94ME21v&#10;nNL16AsRIOwSVFB63yRSurwkg25oG+LgnWxr0AfZFlK3eAtwU8tRFI2lwYrDQokNrUrKz8eLUbCM&#10;nf+fpNmpW8f6dyfTbF0fNkr1P7vlFISnzr/Dr/ZeK4hHP/A8E46AnD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hYAy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group id="Group 330" o:spid="_x0000_s1298" style="position:absolute;left:8901891;top:281965;width:463872;height:704507;rotation:2775236fd" coordorigin="8901891,281965" coordsize="463872,7045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P7UPwQAAANwAAAAPAAAA&#10;AAAAAAAAAAAAAKkCAABkcnMvZG93bnJldi54bWxQSwUGAAAAAAQABAD6AAAAlwMAAAAA&#10;">
                      <v:group id="Group 331" o:spid="_x0000_s1299" style="position:absolute;left:8835259;top:455968;width:597136;height:463872;rotation:6404834fd" coordorigin="8835260,455968"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v9vYpxAAAANwAAAAP&#10;AAAAAAAAAAAAAAAAAKkCAABkcnMvZG93bnJldi54bWxQSwUGAAAAAAQABAD6AAAAmgMAAAAA&#10;">
                        <v:shape id="Shape 281" o:spid="_x0000_s1300" style="position:absolute;left:8835260;top:45596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plk6wwAA&#10;ANwAAAAPAAAAZHJzL2Rvd25yZXYueG1sRI9LiwIxEITvC/6H0IK3NaPioqNRxBeyNx8Xb82knRmc&#10;dOIk6vjvjbCwx6KqvqKm88ZU4kG1Ly0r6HUTEMSZ1SXnCk7HzfcIhA/IGivLpOBFHuaz1tcUU22f&#10;vKfHIeQiQtinqKAIwaVS+qwgg75rHXH0LrY2GKKsc6lrfEa4qWQ/SX6kwZLjQoGOlgVl18PdKCjH&#10;x82qStaO1sMb33+HbitXZ6U67WYxARGoCf/hv/ZOKxgM+vA5E4+AnL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plk6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01" style="position:absolute;left:9225595;top:45596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6vyhxQAA&#10;ANwAAAAPAAAAZHJzL2Rvd25yZXYueG1sRI9Ba8JAFITvBf/D8oTe6sYGS42uIo0ppTe1F2+P7DMJ&#10;Zt+u2Y1J/323UOhxmJlvmPV2NK24U+cbywrmswQEcWl1w5WCr1Px9ArCB2SNrWVS8E0etpvJwxoz&#10;bQc+0P0YKhEh7DNUUIfgMil9WZNBP7OOOHoX2xkMUXaV1B0OEW5a+ZwkL9Jgw3GhRkdvNZXXY28U&#10;NMtTkbfJ3tF+ceP+c+HeZX5W6nE67lYgAo3hP/zX/tAK0jSF3zPxCMj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Hq/KH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02" style="position:absolute;left:9032213;top:45596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A2TVxQAA&#10;ANwAAAAPAAAAZHJzL2Rvd25yZXYueG1sRI9Ba8JAFITvBf/D8gRvurFWsalrEI2l9FbtpbdH9pkE&#10;s2+32Y1J/323IPQ4zMw3zCYbTCNu1PrasoL5LAFBXFhdc6ng83ycrkH4gKyxsUwKfshDth09bDDV&#10;tucPup1CKSKEfYoKqhBcKqUvKjLoZ9YRR+9iW4MhyraUusU+wk0jH5NkJQ3WHBcqdLSvqLieOqOg&#10;fj4fD02SO8qX39y9L92rPHwpNRkPuxcQgYbwH76337SCxeIJ/s7EIyC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4DZNX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03" style="position:absolute;left:8938660;top:710442;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T8FOxQAA&#10;ANwAAAAPAAAAZHJzL2Rvd25yZXYueG1sRI/NasMwEITvhbyD2EBvjdwYl9SJEkLslNJbfi69LdbG&#10;NrVWiiUn7ttXhUKPw8x8w6w2o+nEjXrfWlbwPEtAEFdWt1wrOJ/2TwsQPiBr7CyTgm/ysFlPHlaY&#10;a3vnA92OoRYRwj5HBU0ILpfSVw0Z9DPriKN3sb3BEGVfS93jPcJNJ+dJ8iINthwXGnS0a6j6Og5G&#10;Qft62hddUjoqsysPH5l7k8WnUo/TcbsEEWgM/+G/9rtWkKYZ/J6JR0C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FPwU7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304" style="position:absolute;left:8952015;top:280667;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w4KdwwAA&#10;ANwAAAAPAAAAZHJzL2Rvd25yZXYueG1sRI9Pi8IwFMTvgt8hPMGbprsFla5R/LfiTVrLnh/Nsy3b&#10;vJQmq91vbwTB4zAzv2GW69404kadqy0r+JhGIIgLq2suFeSX78kChPPIGhvLpOCfHKxXw8ESE23v&#10;nNIt86UIEHYJKqi8bxMpXVGRQTe1LXHwrrYz6IPsSqk7vAe4aeRnFM2kwZrDQoUt7SoqfrM/o2AT&#10;O/8zT/Nrv4/19ijTfN+cD0qNR/3mC4Sn3r/Dr/ZJK4jjGTzPhCMgV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w4Kd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group>
                  <v:shape id="Picture 337" o:spid="_x0000_s1305" type="#_x0000_t75" style="position:absolute;left:1;top:417441;width:3059136;height:3672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hL&#10;ccTEAAAA3AAAAA8AAABkcnMvZG93bnJldi54bWxEj81qwzAQhO+BvoPYQG+JnAYa40Y2oaWkt5Af&#10;6HWxNrYTa2Uk1Xb79FEhkOMwM98w62I0rejJ+caygsU8AUFcWt1wpeB0/JylIHxA1thaJgW/5KHI&#10;nyZrzLQdeE/9IVQiQthnqKAOocuk9GVNBv3cdsTRO1tnMETpKqkdDhFuWvmSJK/SYMNxocaO3msq&#10;r4cfo2D7nf4l7rTr277bDmG8pB9DUyr1PB03byACjeERvre/tILlcgX/Z+IRkPkN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hLccTEAAAA3AAAAA8AAAAAAAAAAAAAAAAAnAIA&#10;AGRycy9kb3ducmV2LnhtbFBLBQYAAAAABAAEAPcAAACNAwAAAAA=&#10;">
                    <v:imagedata r:id="rId58" o:title="" croptop="-6945f" cropleft="30533f"/>
                  </v:shape>
                  <v:group id="Group 338" o:spid="_x0000_s1306" style="position:absolute;left:1305309;top:365847;width:546217;height:1203492;rotation:-6397730fd" coordorigin="1305308,365848" coordsize="546217,1203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o2bO8IAAADcAAAADwAA&#10;AAAAAAAAAAAAAACpAgAAZHJzL2Rvd25yZXYueG1sUEsFBgAAAAAEAAQA+gAAAJgDAAAAAA==&#10;">
                    <v:group id="Group 339" o:spid="_x0000_s1307" style="position:absolute;left:1321021;top:539851;width:597136;height:463872;rotation:6404834fd" coordorigin="1321021,539851"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YD6L8UAAADcAAAA&#10;DwAAAAAAAAAAAAAAAACpAgAAZHJzL2Rvd25yZXYueG1sUEsFBgAAAAAEAAQA+gAAAJsDAAAAAA==&#10;">
                      <v:shape id="Shape 281" o:spid="_x0000_s1308" style="position:absolute;left:1621374;top:79432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PhGrwAAA&#10;ANwAAAAPAAAAZHJzL2Rvd25yZXYueG1sRE/LisIwFN0P+A/hCrPTVB1Fq1HEF+LOx8bdpbm2xeYm&#10;NlE7fz9ZCLM8nPds0ZhKvKj2pWUFvW4CgjizuuRcweW87YxB+ICssbJMCn7Jw2Le+pphqu2bj/Q6&#10;hVzEEPYpKihCcKmUPivIoO9aRxy5m60NhgjrXOoa3zHcVLKfJCNpsOTYUKCjVUHZ/fQ0CsrJebuu&#10;ko2jzfDBz8PQ7eT6qtR3u1lOQQRqwr/4495rBYOfOD+eiUdAzv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JPhGr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09" style="position:absolute;left:1321021;top:53985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crQwxAAA&#10;ANwAAAAPAAAAZHJzL2Rvd25yZXYueG1sRI9LiwIxEITvgv8htLA3zeiuyzoaRXwh3nxcvDWT3plh&#10;J504iTr7740geCyq6itqMmtMJW5U+9Kygn4vAUGcWV1yruB0XHd/QPiArLGyTAr+ycNs2m5NMNX2&#10;znu6HUIuIoR9igqKEFwqpc8KMuh71hFH79fWBkOUdS51jfcIN5UcJMm3NFhyXCjQ0aKg7O9wNQrK&#10;0XG9rJKVo9Xwwtfd0G3k8qzUR6eZj0EEasI7/GpvtYLPrz48z8QjIK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nK0M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0" style="position:absolute;left:1711356;top:53985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oCpHxQAA&#10;ANwAAAAPAAAAZHJzL2Rvd25yZXYueG1sRI9Ba8JAFITvBf/D8oTe6sa0KTW6ijRGpLeqF2+P7GsS&#10;mn27za6a/ntXKPQ4zMw3zGI1mE5cqPetZQXTSQKCuLK65VrB8VA+vYHwAVljZ5kU/JKH1XL0sMBc&#10;2yt/0mUfahEh7HNU0ITgcil91ZBBP7GOOHpftjcYouxrqXu8RrjpZJokr9Jgy3GhQUfvDVXf+7NR&#10;0M4OZdElG0eb7IfPH5nbyuKk1ON4WM9BBBrCf/ivvdMKnl9SuJ+JR0A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agKkf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1" style="position:absolute;left:1517974;top:53985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7I/cxQAA&#10;ANwAAAAPAAAAZHJzL2Rvd25yZXYueG1sRI9Ba8JAFITvBf/D8gRvurFWsalrEI2l9FbtpbdH9pkE&#10;s2+32Y1J/323IPQ4zMw3zCYbTCNu1PrasoL5LAFBXFhdc6ng83ycrkH4gKyxsUwKfshDth09bDDV&#10;tucPup1CKSKEfYoKqhBcKqUvKjLoZ9YRR+9iW4MhyraUusU+wk0jH5NkJQ3WHBcqdLSvqLieOqOg&#10;fj4fD02SO8qX39y9L92rPHwpNRkPuxcQgYbwH76337SCxdMC/s7EIyC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nsj9z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2" style="position:absolute;left:1424421;top:79432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BReoxQAA&#10;ANwAAAAPAAAAZHJzL2Rvd25yZXYueG1sRI/NbsIwEITvlfoO1iL1Bg40qUrAoKr8qOqtCRduq3ib&#10;RI3XJjaQvj2uhNTjaGa+0SzXg+nEhXrfWlYwnSQgiCurW64VHMrd+BWED8gaO8uk4Jc8rFePD0vM&#10;tb3yF12KUIsIYZ+jgiYEl0vpq4YM+ol1xNH7tr3BEGVfS93jNcJNJ2dJ8iINthwXGnT03lD1U5yN&#10;gnZe7jZdsnW0zU58/szcXm6OSj2NhrcFiEBD+A/f2x9awXOawt+ZeATk6g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YFF6j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313" style="position:absolute;left:1341005;top:951674;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F2+XxAAA&#10;ANwAAAAPAAAAZHJzL2Rvd25yZXYueG1sRI9Ba8JAFITvgv9heUJvutG0VtJsxNa2eJOkwfMj+0xC&#10;s29Ddqvpv+8WBI/DzHzDpNvRdOJCg2stK1guIhDEldUt1wrKr4/5BoTzyBo7y6Tglxxss+kkxUTb&#10;K+d0KXwtAoRdggoa7/tESlc1ZNAtbE8cvLMdDPogh1rqAa8Bbjq5iqK1NNhyWGiwp7eGqu/ixyjY&#10;xc6fnvPyPO5j/fop83LfHd+VepiNuxcQnkZ/D9/aB60gfnyC/zPh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xdvl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4" style="position:absolute;left:1585602;top:1063900;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xfHgwwAA&#10;ANwAAAAPAAAAZHJzL2Rvd25yZXYueG1sRI9Pi8IwFMTvC/sdwlvwpula0aUaxfUf3qRa9vxonm2x&#10;eSlN1PrtjSDscZiZ3zCzRWdqcaPWVZYVfA8iEMS51RUXCrLTtv8DwnlkjbVlUvAgB4v558cME23v&#10;nNLt6AsRIOwSVFB63yRSurwkg25gG+LgnW1r0AfZFlK3eA9wU8thFI2lwYrDQokNrUrKL8erUbCM&#10;nf+bpNm5W8f6dyfTbF0fNkr1vrrlFISnzv+H3+29VhCPxvA6E46An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3xfHg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5" style="position:absolute;left:1323806;top:1155178;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iVR7wwAA&#10;ANwAAAAPAAAAZHJzL2Rvd25yZXYueG1sRI9Bi8IwFITvwv6H8IS9aaoVlWoUV1fxttQtnh/Nsy02&#10;L6XJavffG0HwOMzMN8xy3Zla3Kh1lWUFo2EEgji3uuJCQfa7H8xBOI+ssbZMCv7JwXr10Vtiou2d&#10;U7qdfCEChF2CCkrvm0RKl5dk0A1tQxy8i20N+iDbQuoW7wFuajmOoqk0WHFYKLGhbUn59fRnFGxi&#10;58+zNLt0u1h/HWSa7eqfb6U++91mAcJT59/hV/uoFcSTGTzPhCMgV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iVR7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6" style="position:absolute;left:1568402;top:1269416;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sAJwAAA&#10;ANwAAAAPAAAAZHJzL2Rvd25yZXYueG1sRE/LisIwFN0L/kO4gjtNtYMOHaP4GnEnrWXWl+balmlu&#10;ShO1/r1ZDMzycN6rTW8a8aDO1ZYVzKYRCOLC6ppLBfn1e/IJwnlkjY1lUvAiB5v1cLDCRNsnp/TI&#10;fClCCLsEFVTet4mUrqjIoJvaljhwN9sZ9AF2pdQdPkO4aeQ8ihbSYM2hocKW9hUVv9ndKNjGzv8s&#10;0/zWH2K9O8k0PzSXo1LjUb/9AuGp9//iP/dZK4g/wtpwJhwBuX4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pFsAJ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7" style="position:absolute;left:1306606;top:1361241;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WmWSxAAA&#10;ANwAAAAPAAAAZHJzL2Rvd25yZXYueG1sRI9Ba8JAFITvgv9heUJvutGUWtNsxNa2eJOkwfMj+0xC&#10;s29Ddqvpv+8WBI/DzHzDpNvRdOJCg2stK1guIhDEldUt1wrKr4/5MwjnkTV2lknBLznYZtNJiom2&#10;V87pUvhaBAi7BBU03veJlK5qyKBb2J44eGc7GPRBDrXUA14D3HRyFUVP0mDLYaHBnt4aqr6LH6Ng&#10;Fzt/WufledzH+vVT5uW+O74r9TAbdy8gPI3+Hr61D1pB/LiB/zPh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lplks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18" style="position:absolute;left:1437776;top:364550;width:206801;height:209398;rotation:6310008fd;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uVrSwAAA&#10;ANwAAAAPAAAAZHJzL2Rvd25yZXYueG1sRE/LisIwFN0L/kO4gjtNtYwOHaP4GnEnrWXWl+balmlu&#10;ShO1/r1ZDMzycN6rTW8a8aDO1ZYVzKYRCOLC6ppLBfn1e/IJwnlkjY1lUvAiB5v1cLDCRNsnp/TI&#10;fClCCLsEFVTet4mUrqjIoJvaljhwN9sZ9AF2pdQdPkO4aeQ8ihbSYM2hocKW9hUVv9ndKNjGzv8s&#10;0/zWH2K9O8k0PzSXo1LjUb/9AuGp9//iP/dZK4g/wvxwJhwBuX4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uVrS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Right Arrow 351" o:spid="_x0000_s1319" type="#_x0000_t13" style="position:absolute;left:3121547;top:539297;width:510401;height:1235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m27xxAAA&#10;ANwAAAAPAAAAZHJzL2Rvd25yZXYueG1sRI9Li8JAEITvgv9haMHbOvGJxIwianAPe9j1cW8ybRLN&#10;9ITMqPHf7ywseCyqvioqWbWmEg9qXGlZwXAQgSDOrC45V3A6ph9zEM4ja6wsk4IXOVgtu50EY22f&#10;/EOPg89FKGEXo4LC+zqW0mUFGXQDWxMH72Ibgz7IJpe6wWcoN5UcRdFMGiw5LBRY06ag7Ha4GwXj&#10;23Rz/Z5hvvs6mW19fdn9OZ0o1e+16wUIT61/h//pTx246RD+zoQjIJ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Jtu8cQAAADcAAAADwAAAAAAAAAAAAAAAACXAgAAZHJzL2Rv&#10;d25yZXYueG1sUEsFBgAAAAAEAAQA9QAAAIgDAAAAAA==&#10;" adj="18985" fillcolor="black [3213]" stroked="f" strokeweight="1pt"/>
                </v:group>
                <w10:anchorlock/>
              </v:group>
            </w:pict>
          </mc:Fallback>
        </mc:AlternateContent>
      </w:r>
    </w:p>
    <w:p w14:paraId="652509A7" w14:textId="77777777" w:rsidR="0015712E" w:rsidRDefault="0015712E" w:rsidP="00E5114A">
      <w:pPr>
        <w:spacing w:line="360" w:lineRule="auto"/>
        <w:jc w:val="both"/>
        <w:rPr>
          <w:b/>
          <w:lang w:val="en-GB"/>
        </w:rPr>
      </w:pPr>
    </w:p>
    <w:p w14:paraId="58F02B6D" w14:textId="77777777" w:rsidR="0015712E" w:rsidRDefault="0015712E" w:rsidP="00E5114A">
      <w:pPr>
        <w:pStyle w:val="Heading3"/>
        <w:jc w:val="both"/>
        <w:rPr>
          <w:lang w:val="en-GB"/>
        </w:rPr>
      </w:pPr>
      <w:bookmarkStart w:id="202" w:name="_Toc494222744"/>
      <w:r>
        <w:rPr>
          <w:lang w:val="en-GB"/>
        </w:rPr>
        <w:t>4.3.5 Visualising the activation of the Arp2/3 complex</w:t>
      </w:r>
      <w:bookmarkEnd w:id="202"/>
    </w:p>
    <w:p w14:paraId="10BED3AF" w14:textId="77777777" w:rsidR="0015712E" w:rsidRPr="00661747" w:rsidRDefault="0015712E" w:rsidP="00E5114A">
      <w:pPr>
        <w:jc w:val="both"/>
        <w:rPr>
          <w:lang w:val="en-GB"/>
        </w:rPr>
      </w:pPr>
    </w:p>
    <w:p w14:paraId="03CBA74F" w14:textId="60C7FB26" w:rsidR="0015712E" w:rsidRPr="00E97B0C" w:rsidRDefault="0015712E" w:rsidP="00E5114A">
      <w:pPr>
        <w:spacing w:line="360" w:lineRule="auto"/>
        <w:jc w:val="both"/>
        <w:rPr>
          <w:lang w:val="en-GB"/>
        </w:rPr>
      </w:pPr>
      <w:r>
        <w:rPr>
          <w:lang w:val="en-GB"/>
        </w:rPr>
        <w:t>Despite branch formation being readily observable in the presence of the Arp2/3 complex activated by the PPWCA of WASp, in the presence of the wildtype Las17 PPWCA only very occasional branching was observed. This was surprising as this fragment leads to very rapid F-actin formation in a p</w:t>
      </w:r>
      <w:r w:rsidR="00BA71A6">
        <w:rPr>
          <w:lang w:val="en-GB"/>
        </w:rPr>
        <w:t>yrene assay, similar to the WASp</w:t>
      </w:r>
      <w:r>
        <w:rPr>
          <w:lang w:val="en-GB"/>
        </w:rPr>
        <w:t xml:space="preserve"> fragment. It is possible that these clusters are denser or more frequent in the presence of Las17 relative to mammalian WASp or that the conditions present in the TIRFm assay </w:t>
      </w:r>
      <w:r>
        <w:rPr>
          <w:lang w:val="en-GB"/>
        </w:rPr>
        <w:lastRenderedPageBreak/>
        <w:t>may be inhibiting the activation of the Arp2/3 complex by Las17 but not mammalian WASp. Alternatively, the sequestration of the PPWCA of Las17 at sites of dense F-actin may inhibit branch formation in solution, favouring polymerisation within Las17-mediated clusters.</w:t>
      </w:r>
    </w:p>
    <w:p w14:paraId="36DE4729" w14:textId="77777777" w:rsidR="0015712E" w:rsidRDefault="0015712E" w:rsidP="00E5114A">
      <w:pPr>
        <w:spacing w:line="360" w:lineRule="auto"/>
        <w:jc w:val="both"/>
        <w:rPr>
          <w:b/>
          <w:lang w:val="en-GB"/>
        </w:rPr>
      </w:pPr>
    </w:p>
    <w:p w14:paraId="085CB1FC" w14:textId="77777777" w:rsidR="0015712E" w:rsidRDefault="0015712E" w:rsidP="00E5114A">
      <w:pPr>
        <w:pStyle w:val="Heading3"/>
        <w:jc w:val="both"/>
        <w:rPr>
          <w:lang w:val="en-GB"/>
        </w:rPr>
      </w:pPr>
      <w:bookmarkStart w:id="203" w:name="_Toc494222745"/>
      <w:r>
        <w:rPr>
          <w:lang w:val="en-GB"/>
        </w:rPr>
        <w:t>4.3.6 Cluster formation in the presence of the Arp2/3 complex</w:t>
      </w:r>
      <w:bookmarkEnd w:id="203"/>
    </w:p>
    <w:p w14:paraId="6724CBF7" w14:textId="77777777" w:rsidR="0015712E" w:rsidRPr="00661747" w:rsidRDefault="0015712E" w:rsidP="00E5114A">
      <w:pPr>
        <w:jc w:val="both"/>
        <w:rPr>
          <w:lang w:val="en-GB"/>
        </w:rPr>
      </w:pPr>
    </w:p>
    <w:p w14:paraId="09B19E26" w14:textId="514C350D" w:rsidR="0015712E" w:rsidRDefault="0015712E" w:rsidP="00E5114A">
      <w:pPr>
        <w:spacing w:line="360" w:lineRule="auto"/>
        <w:jc w:val="both"/>
        <w:rPr>
          <w:lang w:val="en-GB"/>
        </w:rPr>
      </w:pPr>
      <w:r>
        <w:rPr>
          <w:lang w:val="en-GB"/>
        </w:rPr>
        <w:t xml:space="preserve">Clusters of F-actin have been observed by TIRFm in the presence of the </w:t>
      </w:r>
      <w:r w:rsidRPr="00E40EF8">
        <w:rPr>
          <w:lang w:val="en-GB"/>
        </w:rPr>
        <w:t xml:space="preserve">Arp2/3 complex </w:t>
      </w:r>
      <w:r>
        <w:rPr>
          <w:lang w:val="en-GB"/>
        </w:rPr>
        <w:t>before</w:t>
      </w:r>
      <w:r>
        <w:rPr>
          <w:lang w:val="en-GB"/>
        </w:rPr>
        <w:fldChar w:fldCharType="begin" w:fldLock="1"/>
      </w:r>
      <w:r w:rsidR="004121BE">
        <w:rPr>
          <w:lang w:val="en-GB"/>
        </w:rPr>
        <w:instrText>ADDIN CSL_CITATION { "citationItems" : [ { "id" : "ITEM-1", "itemData" : { "DOI" : "10.1073/pnas.0508269103", "ISBN" : "0027-8424", "ISSN" : "0027-8424", "PMID" : "16549794", "abstract" : "The cellular cytoskeleton is a complex dynamical network that constantly remodels as cells divide and move. This reorganization process occurs not only at the cell membrane, but also in the cell interior (bulk). During locomotion, regulated actin assembly near the plasma membrane produces lamellipodia and filopodia. Therefore, most in vitro experiments explore phenomena taking place in the vicinity of a surface. To understand how the molecular machinery of a cell self-organizes in a more general way, we studied bulk polymerization of actin in the presence of actin-related protein 2/3 complex and a nucleation promoting factor as a model for actin assembly in the cell interior separate from membranes. Bulk polymerization of actin in the presence of the verprolin homology, cofilin homology, and acidic region, domain of Wiskott-Aldrich syndrome protein, and actin-related protein 2/3 complex results in spontaneous formation of diffuse aster-like structures. In the presence of fascin these asters transition into stars with bundles of actin filaments growing from the surface, similar to star-like structures recently observed in vivo. The transition from asters to stars depends on the ratio [fascin]/[G actin]. The polarity of the actin filaments during the transition is preserved, as in the transition from lamellipodia to filopodia. Capping protein inhibits star formation. Based on these experiments and kinetic Monte Carlo simulations, we propose a model for the spontaneous self-assembly of asters and their transition into stars. This mechanism may apply to the transition from lamellipodia to filopodia in vivo.", "author" : [ { "dropping-particle" : "", "family" : "Haviv", "given" : "L.", "non-dropping-particle" : "", "parse-names" : false, "suffix" : "" }, { "dropping-particle" : "", "family" : "Brill-Karniely", "given" : "Y.", "non-dropping-particle" : "", "parse-names" : false, "suffix" : "" }, { "dropping-particle" : "", "family" : "Mahaffy", "given" : "R.", "non-dropping-particle" : "", "parse-names" : false, "suffix" : "" }, { "dropping-particle" : "", "family" : "Backouche", "given" : "F.", "non-dropping-particle" : "", "parse-names" : false, "suffix" : "" }, { "dropping-particle" : "", "family" : "Ben-Shaul", "given" : "A.", "non-dropping-particle" : "", "parse-names" : false, "suffix" : "" }, { "dropping-particle" : "", "family" : "Pollard", "given" : "T. D.", "non-dropping-particle" : "", "parse-names" : false, "suffix" : "" }, { "dropping-particle" : "", "family" : "Bernheim-Groswasser", "given" : "A.", "non-dropping-particle" : "", "parse-names" : false, "suffix" : "" } ], "container-title" : "Proceedings of the National Academy of Sciences", "id" : "ITEM-1", "issue" : "13", "issued" : { "date-parts" : [ [ "2006" ] ] }, "page" : "4906-4911", "title" : "Reconstitution of the transition from lamellipodium to filopodium in a membrane-free system", "type" : "article-journal", "volume" : "103" }, "uris" : [ "http://www.mendeley.com/documents/?uuid=b3ffbda3-b2f7-4cc6-9015-5eaed32fd894" ] }, { "id" : "ITEM-2", "itemData" : { "DOI" : "10.1371/journal.pone.0003297", "ISBN" : "1932-6203 (Electronic)\\r1932-6203 (Linking)", "ISSN" : "19326203", "PMID" : "18820726", "abstract" : "During cellular migration, regulated actin assembly takes place at the cell leading edge, with continuous disassembly deeper in the cell interior. Actin polymerization at the plasma membrane results in the extension of cellular protrusions in the form of lamellipodia and filopodia. To understand how cells regulate the transformation of lamellipodia into filopodia, and to determine the major factors that control their transition, we studied actin self-assembly in the presence of Arp2/3 complex, WASp-VCA and fascin, the major proteins participating in the assembly of lamellipodia and filopodia. We show that in the early stages of actin polymerization fascin is passive while Arp2/3 mediates the formation of dense and highly branched aster-like networks of actin. Once filaments in the periphery of an aster get long enough, fascin becomes active, linking the filaments into bundles which emanate radially from the aster's surface, resulting in the formation of star-like structures. We show that the number of bundles nucleated per star, as well as their thickness and length, is controlled by the initial concentration of Arp2/3 complex ([Arp2/3]). Specifically, we tested several values of [Arp2/3] and found that for given initial concentrations of actin and fascin, the number of bundles per star, as well as their length and thickness are larger when [Arp2/3] is lower. Our experimental findings can be interpreted and explained using a theoretical scheme which combines Kinetic Monte Carlo simulations for aster growth, with a simple mechanistic model for bundles' formation and growth. According to this model, bundles emerge from the aster's (sparsely branched) surface layer. Bundles begin to form when the bending energy associated with bringing two filaments into contact is compensated by the energetic gain resulting from their fascin linking energy. As time evolves the initially thin and short bundles elongate, thus reducing their bending energy and allowing them to further associate and create thicker bundles, until all actin monomers are consumed. This process is essentially irreversible on the time scale of actin polymerization. Two structural parameters, L, which is proportional to the length of filament tips at the aster periphery and b, the spacing between their origins, dictate the onset of bundling; both depending on [Arp2/3]. Cells may use a similar mechanism to regulate filopodia formation along the cell leading edge. Such a mechanism may allow cells to \u2026", "author" : [ { "dropping-particle" : "", "family" : "Ideses", "given" : "Yaron", "non-dropping-particle" : "", "parse-names" : false, "suffix" : "" }, { "dropping-particle" : "", "family" : "Brill-Karniely", "given" : "Yifat", "non-dropping-particle" : "", "parse-names" : false, "suffix" : "" }, { "dropping-particle" : "", "family" : "Haviv", "given" : "Lior", "non-dropping-particle" : "", "parse-names" : false, "suffix" : "" }, { "dropping-particle" : "", "family" : "Ben-Shaul", "given" : "Avinoam", "non-dropping-particle" : "", "parse-names" : false, "suffix" : "" }, { "dropping-particle" : "", "family" : "Bernheim-Groswasser", "given" : "Anne", "non-dropping-particle" : "", "parse-names" : false, "suffix" : "" } ], "container-title" : "PLoS ONE", "id" : "ITEM-2", "issue" : "9", "issued" : { "date-parts" : [ [ "2008" ] ] }, "title" : "Arp2/3 branched actin network mediates filopodia-like bundles formation in vitro", "type" : "article-journal", "volume" : "3" }, "uris" : [ "http://www.mendeley.com/documents/?uuid=c66b13d5-8cd9-447f-b72b-5509aa0f9996" ] } ], "mendeley" : { "formattedCitation" : "(Haviv &lt;i&gt;et al.&lt;/i&gt;, 2006; Ideses &lt;i&gt;et al.&lt;/i&gt;, 2008)", "plainTextFormattedCitation" : "(Haviv et al., 2006; Ideses et al., 2008)", "previouslyFormattedCitation" : "(Haviv &lt;i&gt;et al.&lt;/i&gt;, 2006; Ideses &lt;i&gt;et al.&lt;/i&gt;, 2008)" }, "properties" : {  }, "schema" : "https://github.com/citation-style-language/schema/raw/master/csl-citation.json" }</w:instrText>
      </w:r>
      <w:r>
        <w:rPr>
          <w:lang w:val="en-GB"/>
        </w:rPr>
        <w:fldChar w:fldCharType="separate"/>
      </w:r>
      <w:r w:rsidR="00143B78" w:rsidRPr="00143B78">
        <w:rPr>
          <w:noProof/>
          <w:lang w:val="en-GB"/>
        </w:rPr>
        <w:t xml:space="preserve">(Haviv </w:t>
      </w:r>
      <w:r w:rsidR="00143B78" w:rsidRPr="00143B78">
        <w:rPr>
          <w:i/>
          <w:noProof/>
          <w:lang w:val="en-GB"/>
        </w:rPr>
        <w:t>et al.</w:t>
      </w:r>
      <w:r w:rsidR="00143B78" w:rsidRPr="00143B78">
        <w:rPr>
          <w:noProof/>
          <w:lang w:val="en-GB"/>
        </w:rPr>
        <w:t xml:space="preserve">, 2006; Ideses </w:t>
      </w:r>
      <w:r w:rsidR="00143B78" w:rsidRPr="00143B78">
        <w:rPr>
          <w:i/>
          <w:noProof/>
          <w:lang w:val="en-GB"/>
        </w:rPr>
        <w:t>et al.</w:t>
      </w:r>
      <w:r w:rsidR="00143B78" w:rsidRPr="00143B78">
        <w:rPr>
          <w:noProof/>
          <w:lang w:val="en-GB"/>
        </w:rPr>
        <w:t>, 2008)</w:t>
      </w:r>
      <w:r>
        <w:rPr>
          <w:lang w:val="en-GB"/>
        </w:rPr>
        <w:fldChar w:fldCharType="end"/>
      </w:r>
      <w:r w:rsidRPr="00E40EF8">
        <w:rPr>
          <w:lang w:val="en-GB"/>
        </w:rPr>
        <w:t xml:space="preserve">. </w:t>
      </w:r>
      <w:r>
        <w:rPr>
          <w:lang w:val="en-GB"/>
        </w:rPr>
        <w:t xml:space="preserve">These clusters form due to the requirement for mother-filaments and the stability of branch-junctions in the assay. This leads to the rapid formation of a dense F-actin structure which it has been argued mimics the </w:t>
      </w:r>
      <w:r w:rsidRPr="001233C7">
        <w:rPr>
          <w:lang w:val="en-GB"/>
        </w:rPr>
        <w:t>lamellipodia</w:t>
      </w:r>
      <w:r>
        <w:rPr>
          <w:b/>
          <w:lang w:val="en-GB"/>
        </w:rPr>
        <w:t xml:space="preserve">. </w:t>
      </w:r>
      <w:r>
        <w:rPr>
          <w:lang w:val="en-GB"/>
        </w:rPr>
        <w:t xml:space="preserve">The addition of F-actin binding proteins such as the protein fascin can modify the development of these structures </w:t>
      </w:r>
      <w:r>
        <w:rPr>
          <w:lang w:val="en-GB"/>
        </w:rPr>
        <w:fldChar w:fldCharType="begin" w:fldLock="1"/>
      </w:r>
      <w:r w:rsidR="004121BE">
        <w:rPr>
          <w:lang w:val="en-GB"/>
        </w:rPr>
        <w:instrText>ADDIN CSL_CITATION { "citationItems" : [ { "id" : "ITEM-1", "itemData" : { "DOI" : "10.1073/pnas.0508269103", "ISBN" : "0027-8424", "ISSN" : "0027-8424", "PMID" : "16549794", "abstract" : "The cellular cytoskeleton is a complex dynamical network that constantly remodels as cells divide and move. This reorganization process occurs not only at the cell membrane, but also in the cell interior (bulk). During locomotion, regulated actin assembly near the plasma membrane produces lamellipodia and filopodia. Therefore, most in vitro experiments explore phenomena taking place in the vicinity of a surface. To understand how the molecular machinery of a cell self-organizes in a more general way, we studied bulk polymerization of actin in the presence of actin-related protein 2/3 complex and a nucleation promoting factor as a model for actin assembly in the cell interior separate from membranes. Bulk polymerization of actin in the presence of the verprolin homology, cofilin homology, and acidic region, domain of Wiskott-Aldrich syndrome protein, and actin-related protein 2/3 complex results in spontaneous formation of diffuse aster-like structures. In the presence of fascin these asters transition into stars with bundles of actin filaments growing from the surface, similar to star-like structures recently observed in vivo. The transition from asters to stars depends on the ratio [fascin]/[G actin]. The polarity of the actin filaments during the transition is preserved, as in the transition from lamellipodia to filopodia. Capping protein inhibits star formation. Based on these experiments and kinetic Monte Carlo simulations, we propose a model for the spontaneous self-assembly of asters and their transition into stars. This mechanism may apply to the transition from lamellipodia to filopodia in vivo.", "author" : [ { "dropping-particle" : "", "family" : "Haviv", "given" : "L.", "non-dropping-particle" : "", "parse-names" : false, "suffix" : "" }, { "dropping-particle" : "", "family" : "Brill-Karniely", "given" : "Y.", "non-dropping-particle" : "", "parse-names" : false, "suffix" : "" }, { "dropping-particle" : "", "family" : "Mahaffy", "given" : "R.", "non-dropping-particle" : "", "parse-names" : false, "suffix" : "" }, { "dropping-particle" : "", "family" : "Backouche", "given" : "F.", "non-dropping-particle" : "", "parse-names" : false, "suffix" : "" }, { "dropping-particle" : "", "family" : "Ben-Shaul", "given" : "A.", "non-dropping-particle" : "", "parse-names" : false, "suffix" : "" }, { "dropping-particle" : "", "family" : "Pollard", "given" : "T. D.", "non-dropping-particle" : "", "parse-names" : false, "suffix" : "" }, { "dropping-particle" : "", "family" : "Bernheim-Groswasser", "given" : "A.", "non-dropping-particle" : "", "parse-names" : false, "suffix" : "" } ], "container-title" : "Proceedings of the National Academy of Sciences", "id" : "ITEM-1", "issue" : "13", "issued" : { "date-parts" : [ [ "2006" ] ] }, "page" : "4906-4911", "title" : "Reconstitution of the transition from lamellipodium to filopodium in a membrane-free system", "type" : "article-journal", "volume" : "103" }, "uris" : [ "http://www.mendeley.com/documents/?uuid=b3ffbda3-b2f7-4cc6-9015-5eaed32fd894" ] } ], "mendeley" : { "formattedCitation" : "(Haviv &lt;i&gt;et al.&lt;/i&gt;, 2006)", "plainTextFormattedCitation" : "(Haviv et al., 2006)", "previouslyFormattedCitation" : "(Haviv &lt;i&gt;et al.&lt;/i&gt;, 2006)" }, "properties" : {  }, "schema" : "https://github.com/citation-style-language/schema/raw/master/csl-citation.json" }</w:instrText>
      </w:r>
      <w:r>
        <w:rPr>
          <w:lang w:val="en-GB"/>
        </w:rPr>
        <w:fldChar w:fldCharType="separate"/>
      </w:r>
      <w:r w:rsidR="00143B78" w:rsidRPr="00143B78">
        <w:rPr>
          <w:noProof/>
          <w:lang w:val="en-GB"/>
        </w:rPr>
        <w:t xml:space="preserve">(Haviv </w:t>
      </w:r>
      <w:r w:rsidR="00143B78" w:rsidRPr="00143B78">
        <w:rPr>
          <w:i/>
          <w:noProof/>
          <w:lang w:val="en-GB"/>
        </w:rPr>
        <w:t>et al.</w:t>
      </w:r>
      <w:r w:rsidR="00143B78" w:rsidRPr="00143B78">
        <w:rPr>
          <w:noProof/>
          <w:lang w:val="en-GB"/>
        </w:rPr>
        <w:t>, 2006)</w:t>
      </w:r>
      <w:r>
        <w:rPr>
          <w:lang w:val="en-GB"/>
        </w:rPr>
        <w:fldChar w:fldCharType="end"/>
      </w:r>
      <w:r>
        <w:rPr>
          <w:lang w:val="en-GB"/>
        </w:rPr>
        <w:t xml:space="preserve">. Similar structures have been observed in vivo </w:t>
      </w:r>
      <w:r>
        <w:rPr>
          <w:lang w:val="en-GB"/>
        </w:rPr>
        <w:fldChar w:fldCharType="begin" w:fldLock="1"/>
      </w:r>
      <w:r w:rsidR="004121BE">
        <w:rPr>
          <w:lang w:val="en-GB"/>
        </w:rPr>
        <w:instrText>ADDIN CSL_CITATION { "citationItems" : [ { "id" : "ITEM-1", "itemData" : { "DOI" : "10.1038/ncomms14347", "ISSN" : "2041-1723", "PMID" : "28194011", "abstract" : "Cell-free studies have demonstrated how collective action of actin-associated proteins can organize actin filaments into dynamic patterns, such as vortices, asters and stars. Using complementary microscopic techniques, we here show evidence of such self-organization of the actin cortex in living HeLa cells. During cell adhesion, an active multistage process naturally leads to pattern transitions from actin vortices over stars into asters. This process is primarily driven by Arp2/3 complex nucleation, but not by myosin motors, which is in contrast to what has been theoretically predicted and observed in vitro. Concomitant measurements of mechanics and plasma membrane fluidity demonstrate that changes in actin patterning alter membrane architecture but occur functionally independent of macroscopic cortex elasticity. Consequently, tuning the activity of the Arp2/3 complex to alter filament assembly may thus be a mechanism allowing cells to adjust their membrane architecture without affecting their macroscopic mechanical properties.", "author" : [ { "dropping-particle" : "", "family" : "Fritzsche", "given" : "M.", "non-dropping-particle" : "", "parse-names" : false, "suffix" : "" }, { "dropping-particle" : "", "family" : "Li", "given" : "D.", "non-dropping-particle" : "", "parse-names" : false, "suffix" : "" }, { "dropping-particle" : "", "family" : "Colin-York", "given" : "H.", "non-dropping-particle" : "", "parse-names" : false, "suffix" : "" }, { "dropping-particle" : "", "family" : "Chang", "given" : "V. T.", "non-dropping-particle" : "", "parse-names" : false, "suffix" : "" }, { "dropping-particle" : "", "family" : "Moeendarbary", "given" : "E.", "non-dropping-particle" : "", "parse-names" : false, "suffix" : "" }, { "dropping-particle" : "", "family" : "Felce", "given" : "J. H.", "non-dropping-particle" : "", "parse-names" : false, "suffix" : "" }, { "dropping-particle" : "", "family" : "Sezgin", "given" : "E.", "non-dropping-particle" : "", "parse-names" : false, "suffix" : "" }, { "dropping-particle" : "", "family" : "Charras", "given" : "G.", "non-dropping-particle" : "", "parse-names" : false, "suffix" : "" }, { "dropping-particle" : "", "family" : "Betzig", "given" : "E.", "non-dropping-particle" : "", "parse-names" : false, "suffix" : "" }, { "dropping-particle" : "", "family" : "Eggeling", "given" : "C.", "non-dropping-particle" : "", "parse-names" : false, "suffix" : "" } ], "container-title" : "Nature Communications", "id" : "ITEM-1", "issued" : { "date-parts" : [ [ "2017" ] ] }, "page" : "14347", "title" : "Self-organizing actin patterns shape membrane architecture but not cell mechanics", "type" : "article-journal", "volume" : "8" }, "uris" : [ "http://www.mendeley.com/documents/?uuid=417e9828-8d3e-4dfb-a4e1-746e903ad40d" ] } ], "mendeley" : { "formattedCitation" : "(Fritzsche &lt;i&gt;et al.&lt;/i&gt;, 2017)", "plainTextFormattedCitation" : "(Fritzsche et al., 2017)", "previouslyFormattedCitation" : "(Fritzsche &lt;i&gt;et al.&lt;/i&gt;, 2017)" }, "properties" : {  }, "schema" : "https://github.com/citation-style-language/schema/raw/master/csl-citation.json" }</w:instrText>
      </w:r>
      <w:r>
        <w:rPr>
          <w:lang w:val="en-GB"/>
        </w:rPr>
        <w:fldChar w:fldCharType="separate"/>
      </w:r>
      <w:r w:rsidR="00143B78" w:rsidRPr="00143B78">
        <w:rPr>
          <w:noProof/>
          <w:lang w:val="en-GB"/>
        </w:rPr>
        <w:t xml:space="preserve">(Fritzsche </w:t>
      </w:r>
      <w:r w:rsidR="00143B78" w:rsidRPr="00143B78">
        <w:rPr>
          <w:i/>
          <w:noProof/>
          <w:lang w:val="en-GB"/>
        </w:rPr>
        <w:t>et al.</w:t>
      </w:r>
      <w:r w:rsidR="00143B78" w:rsidRPr="00143B78">
        <w:rPr>
          <w:noProof/>
          <w:lang w:val="en-GB"/>
        </w:rPr>
        <w:t>, 2017)</w:t>
      </w:r>
      <w:r>
        <w:rPr>
          <w:lang w:val="en-GB"/>
        </w:rPr>
        <w:fldChar w:fldCharType="end"/>
      </w:r>
      <w:r>
        <w:rPr>
          <w:lang w:val="en-GB"/>
        </w:rPr>
        <w:t xml:space="preserve">. The number and size of clusters formed by dimerized WCA domains of different WASp family proteins have previously been used to characterise the activity of different NPFs </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Pr>
          <w:lang w:val="en-GB"/>
        </w:rPr>
        <w:t xml:space="preserve">. </w:t>
      </w:r>
    </w:p>
    <w:p w14:paraId="7E0CBBFE" w14:textId="77777777" w:rsidR="0015712E" w:rsidRDefault="0015712E" w:rsidP="00E5114A">
      <w:pPr>
        <w:spacing w:line="360" w:lineRule="auto"/>
        <w:jc w:val="both"/>
        <w:rPr>
          <w:lang w:val="en-GB"/>
        </w:rPr>
      </w:pPr>
    </w:p>
    <w:p w14:paraId="4994F536" w14:textId="77777777" w:rsidR="0015712E" w:rsidRPr="000655F6" w:rsidRDefault="0015712E" w:rsidP="00E5114A">
      <w:pPr>
        <w:spacing w:line="360" w:lineRule="auto"/>
        <w:jc w:val="both"/>
        <w:rPr>
          <w:lang w:val="en-GB"/>
        </w:rPr>
      </w:pPr>
      <w:r>
        <w:rPr>
          <w:lang w:val="en-GB"/>
        </w:rPr>
        <w:t>In the presence of the PPWCA of mammalian WASp, symmetrical and apparently ordered structures form, presumably due to constraints imposed due to the 70-degree angle of filament nucleation by Arp2/3. The resulting star shape suggests that the pointed-ends of a majority of the filaments face into the cluster whilst the barbed-ends extend outwards. These filaments fan out before eventually reaching a sufficient length that the energy gained by forming a loose bundle with other filaments is greater than the energy lost in the necessary deformation. In the presence of the PPWCA of Las17, clusters still form but they no-longer exhibit a symmetrical star-like shape. This is presumably due to the Arp2/3-independent activities of Las17 imposing different constraints on the structure.</w:t>
      </w:r>
    </w:p>
    <w:p w14:paraId="728FEEDB" w14:textId="77777777" w:rsidR="0015712E" w:rsidRDefault="0015712E" w:rsidP="00E5114A">
      <w:pPr>
        <w:spacing w:line="360" w:lineRule="auto"/>
        <w:jc w:val="both"/>
        <w:rPr>
          <w:lang w:val="en-GB"/>
        </w:rPr>
      </w:pPr>
    </w:p>
    <w:p w14:paraId="16CB4A63" w14:textId="77777777" w:rsidR="0015712E" w:rsidRDefault="0015712E" w:rsidP="00E5114A">
      <w:pPr>
        <w:pStyle w:val="Heading3"/>
        <w:jc w:val="both"/>
        <w:rPr>
          <w:lang w:val="en-GB"/>
        </w:rPr>
      </w:pPr>
      <w:bookmarkStart w:id="204" w:name="_Toc494222746"/>
      <w:r>
        <w:rPr>
          <w:lang w:val="en-GB"/>
        </w:rPr>
        <w:t>4.3.7 The effect of the PPWCA fragment of Las17 on filament elongation</w:t>
      </w:r>
      <w:bookmarkEnd w:id="204"/>
    </w:p>
    <w:p w14:paraId="0FF17123" w14:textId="77777777" w:rsidR="0015712E" w:rsidRPr="00661747" w:rsidRDefault="0015712E" w:rsidP="00E5114A">
      <w:pPr>
        <w:jc w:val="both"/>
        <w:rPr>
          <w:lang w:val="en-GB"/>
        </w:rPr>
      </w:pPr>
    </w:p>
    <w:p w14:paraId="3C8E15E5" w14:textId="01A3395E" w:rsidR="0015712E" w:rsidRDefault="0015712E" w:rsidP="00E5114A">
      <w:pPr>
        <w:spacing w:line="360" w:lineRule="auto"/>
        <w:jc w:val="both"/>
        <w:rPr>
          <w:lang w:val="en-GB"/>
        </w:rPr>
      </w:pPr>
      <w:r>
        <w:rPr>
          <w:lang w:val="en-GB"/>
        </w:rPr>
        <w:t xml:space="preserve">The rapid rate of elongation of filaments in contact with a Las17+Arp2/3 mediated cluster was initially very surprising. However, other WASp family proteins have </w:t>
      </w:r>
      <w:r>
        <w:rPr>
          <w:lang w:val="en-GB"/>
        </w:rPr>
        <w:lastRenderedPageBreak/>
        <w:t>previously been shown to be able to directly influence the rate of filament elongation. N-WASp has been observed to promote processive barbed end elongation when immobilised on a functionalised nanofiber</w:t>
      </w:r>
      <w:r w:rsidR="00B94356">
        <w:rPr>
          <w:lang w:val="en-GB"/>
        </w:rPr>
        <w:t xml:space="preserve"> </w:t>
      </w:r>
      <w:r>
        <w:rPr>
          <w:lang w:val="en-GB"/>
        </w:rPr>
        <w:fldChar w:fldCharType="begin" w:fldLock="1"/>
      </w:r>
      <w:r w:rsidR="004121BE">
        <w:rPr>
          <w:lang w:val="en-GB"/>
        </w:rPr>
        <w:instrText>ADDIN CSL_CITATION { "citationItems" : [ { "id" : "ITEM-1", "itemData" : { "DOI" : "10.1091/mbc.E12-11-0781", "ISSN" : "1939-4586", "PMID" : "24227886", "abstract" : "Neuronal Wiskott-Aldrich syndrome protein (N-WASP)-activated actin polymerization drives extension of invadopodia and podosomes into the basement layer. In addition to activating Arp2/3, N-WASP binds actin-filament barbed ends, and both N-WASP and barbed ends are tightly clustered in these invasive structures. We use nanofibers coated with N-WASP WWCA domains as model cell surfaces and single-actin-filament imaging to determine how clustered N-WASP affects Arp2/3-independent barbed-end assembly. Individual barbed ends captured by WWCA domains grow at or below their diffusion-limited assembly rate. At high filament densities, however, overlapping filaments form buckles between their nanofiber tethers and myosin attachment points. These buckles grew \u223c3.4-fold faster than the diffusion-limited rate of unattached barbed ends. N-WASP constructs with and without the native polyproline (PP) region show similar rate enhancements in the absence of profilin, but profilin slows barbed-end acceleration from constructs containing the PP region. Increasing Mg(2+) to enhance filament bundling increases the frequency of filament buckle formation, consistent with a requirement of accelerated assembly on barbed-end bundling. We propose that this novel N-WASP assembly activity provides an Arp2/3-independent force that drives nascent filament bundles into the basement layer during cell invasion.", "author" : [ { "dropping-particle" : "", "family" : "Khanduja", "given" : "Nimisha", "non-dropping-particle" : "", "parse-names" : false, "suffix" : "" }, { "dropping-particle" : "", "family" : "Kuhn", "given" : "Jeffrey R", "non-dropping-particle" : "", "parse-names" : false, "suffix" : "" } ], "container-title" : "Molecular biology of the cell", "id" : "ITEM-1", "issue" : "1", "issued" : { "date-parts" : [ [ "2014" ] ] }, "page" : "55-65", "title" : "Processive acceleration of actin barbed-end assembly by N-WASP.", "type" : "article-journal", "volume" : "25" }, "uris" : [ "http://www.mendeley.com/documents/?uuid=205b34d1-bb20-44ba-87d5-672188ff80e0" ] } ], "mendeley" : { "formattedCitation" : "(Khanduja and Kuhn, 2014)", "plainTextFormattedCitation" : "(Khanduja and Kuhn, 2014)", "previouslyFormattedCitation" : "(Khanduja and Kuhn, 2014)" }, "properties" : {  }, "schema" : "https://github.com/citation-style-language/schema/raw/master/csl-citation.json" }</w:instrText>
      </w:r>
      <w:r>
        <w:rPr>
          <w:lang w:val="en-GB"/>
        </w:rPr>
        <w:fldChar w:fldCharType="separate"/>
      </w:r>
      <w:r w:rsidR="00143B78" w:rsidRPr="00143B78">
        <w:rPr>
          <w:noProof/>
          <w:lang w:val="en-GB"/>
        </w:rPr>
        <w:t>(Khanduja and Kuhn, 2014)</w:t>
      </w:r>
      <w:r>
        <w:rPr>
          <w:lang w:val="en-GB"/>
        </w:rPr>
        <w:fldChar w:fldCharType="end"/>
      </w:r>
      <w:r>
        <w:rPr>
          <w:lang w:val="en-GB"/>
        </w:rPr>
        <w:t>. In contrast, the WCA domain of WAVE1 has been shown to inhibit filament elongation both in the presence and absence of the Arp2/3 complex</w:t>
      </w:r>
      <w:r w:rsidR="00B86F42">
        <w:rPr>
          <w:lang w:val="en-GB"/>
        </w:rPr>
        <w:t xml:space="preserve"> </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Pr>
          <w:lang w:val="en-GB"/>
        </w:rPr>
        <w:t>. We propose that the rapid elongation observed in these experiments provides further evidence for a role of WASp family proteins in the regulation of filament elongation.</w:t>
      </w:r>
    </w:p>
    <w:p w14:paraId="31EAC54A" w14:textId="77777777" w:rsidR="0015712E" w:rsidRDefault="0015712E" w:rsidP="00E5114A">
      <w:pPr>
        <w:spacing w:line="360" w:lineRule="auto"/>
        <w:jc w:val="both"/>
        <w:rPr>
          <w:lang w:val="en-GB"/>
        </w:rPr>
      </w:pPr>
    </w:p>
    <w:p w14:paraId="169F6C38" w14:textId="3E48F96E" w:rsidR="0015712E" w:rsidRDefault="00B94356" w:rsidP="00E5114A">
      <w:pPr>
        <w:spacing w:line="360" w:lineRule="auto"/>
        <w:jc w:val="both"/>
        <w:rPr>
          <w:lang w:val="en-GB"/>
        </w:rPr>
      </w:pPr>
      <w:r>
        <w:rPr>
          <w:lang w:val="en-GB"/>
        </w:rPr>
        <w:t>In B</w:t>
      </w:r>
      <w:r w:rsidR="0015712E">
        <w:rPr>
          <w:lang w:val="en-GB"/>
        </w:rPr>
        <w:t xml:space="preserve">rinkmann et al 2016 the atypical WASp family protein WHAMY is shown to promote filament elongation to a similar extent observed </w:t>
      </w:r>
      <w:r w:rsidR="0015712E" w:rsidRPr="00232DB3">
        <w:rPr>
          <w:lang w:val="en-GB"/>
        </w:rPr>
        <w:t>in movie 2</w:t>
      </w:r>
      <w:r w:rsidR="0015712E">
        <w:rPr>
          <w:lang w:val="en-GB"/>
        </w:rPr>
        <w:t>. Interestingly, filaments elongate from a central point. Filaments which move away from this point no longer elongate at the enhanced rate and instead extend at a rate consistent with typical barbed end growth. These structures appear some-what like the early stage of a cluster formed by Las17 however, only the first 10 minutes of the formation of a single cluster is shown and it would be interesting to see how they appear at a later time-point.</w:t>
      </w:r>
    </w:p>
    <w:p w14:paraId="7D076CFE" w14:textId="77777777" w:rsidR="0015712E" w:rsidRDefault="0015712E" w:rsidP="00E5114A">
      <w:pPr>
        <w:spacing w:line="360" w:lineRule="auto"/>
        <w:jc w:val="both"/>
        <w:rPr>
          <w:lang w:val="en-GB"/>
        </w:rPr>
      </w:pPr>
    </w:p>
    <w:p w14:paraId="20ED4582" w14:textId="77777777" w:rsidR="0015712E" w:rsidRDefault="0015712E" w:rsidP="00E5114A">
      <w:pPr>
        <w:pStyle w:val="Heading3"/>
        <w:jc w:val="both"/>
        <w:rPr>
          <w:lang w:val="en-GB"/>
        </w:rPr>
      </w:pPr>
      <w:bookmarkStart w:id="205" w:name="_Toc494222747"/>
      <w:r>
        <w:rPr>
          <w:lang w:val="en-GB"/>
        </w:rPr>
        <w:t>4.3.8 Cluster formation in the absence of the Arp2/3 complex</w:t>
      </w:r>
      <w:bookmarkEnd w:id="205"/>
    </w:p>
    <w:p w14:paraId="4990622B" w14:textId="77777777" w:rsidR="0015712E" w:rsidRPr="00661747" w:rsidRDefault="0015712E" w:rsidP="00E5114A">
      <w:pPr>
        <w:jc w:val="both"/>
        <w:rPr>
          <w:lang w:val="en-GB"/>
        </w:rPr>
      </w:pPr>
    </w:p>
    <w:p w14:paraId="4312F293" w14:textId="655354AB" w:rsidR="0015712E" w:rsidRPr="00CF6FED" w:rsidRDefault="0015712E" w:rsidP="00E5114A">
      <w:pPr>
        <w:spacing w:line="360" w:lineRule="auto"/>
        <w:jc w:val="both"/>
        <w:rPr>
          <w:lang w:val="en-GB"/>
        </w:rPr>
      </w:pPr>
      <w:r>
        <w:rPr>
          <w:lang w:val="en-GB"/>
        </w:rPr>
        <w:t xml:space="preserve">In the absence of the Arp2/3 complex, clusters were still observed in the presence of the PPWCA of Las17. These clusters have very interesting structure containing numerous loops of F-actin. Such loops can be observed in </w:t>
      </w:r>
      <w:r w:rsidRPr="008B2534">
        <w:rPr>
          <w:lang w:val="en-GB"/>
        </w:rPr>
        <w:t>the presence of barbed end elongator</w:t>
      </w:r>
      <w:r>
        <w:rPr>
          <w:lang w:val="en-GB"/>
        </w:rPr>
        <w:t xml:space="preserve">s and may be due to filament buckling as barbed end elongation pushes back the pointed end of a filament </w:t>
      </w:r>
      <w:r>
        <w:rPr>
          <w:lang w:val="en-GB"/>
        </w:rPr>
        <w:fldChar w:fldCharType="begin" w:fldLock="1"/>
      </w:r>
      <w:r w:rsidR="004121BE">
        <w:rPr>
          <w:lang w:val="en-GB"/>
        </w:rPr>
        <w:instrText>ADDIN CSL_CITATION { "citationItems" : [ { "id" : "ITEM-1", "itemData" : { "DOI" : "10.1073/pnas.1322093111", "ISBN" : "1091-6490 (Electronic)\\r0027-8424 (Linking)", "ISSN" : "0027-8424", "PMID" : "24591594", "abstract" : "Filopodia are exploratory finger-like projections composed of multiple long, straight, parallel-bundled actin filaments that protrude from the leading edge of migrating cells. Drosophila melanogaster Enabled (Ena) is a member of the Ena/vasodilator-stimulated phosphoprotein protein family, which facilitates the assembly of filopodial actin filaments that are bundled by Fascin. However, the mechanism by which Ena and Fascin promote the assembly of uniformly thick F-actin bundles that are capable of producing coordinated protrusive forces without buckling is not well understood. We used multicolor evanescent wave fluorescence microscopy imaging to follow individual Ena molecules on both single and Fascin-bundled F-actin in vitro. Individual Ena tetramers increase the elongation rate approximately two- to threefold and inhibit capping protein by remaining processively associated with the barbed end for an average of \u223c10 s in solution, for \u223c60 s when immobilized on a surface, and for \u223c110 s when multiple Ena tetramers are clustered on a surface. Ena also can gather and simultaneously elongate multiple barbed ends. Collectively, these properties could facilitate the recruitment of Fascin and initiate filopodia formation. Remarkably, we found that Ena's actin-assembly properties are tunable on Fascin-bundled filaments, facilitating the formation of filopodia-like F-actin networks without tapered barbed ends. Ena-associated trailing barbed ends in Fascin-bundled actin filaments have approximately twofold more frequent and approximately fivefold longer processive runs, allowing them to catch up with leading barbed ends efficiently. Therefore, Fascin and Ena cooperate to extend and maintain robust filopodia of uniform thickness with aligned barbed ends by a unique mechanistic cycle.", "author" : [ { "dropping-particle" : "", "family" : "Winkelman", "given" : "J. D.", "non-dropping-particle" : "", "parse-names" : false, "suffix" : "" }, { "dropping-particle" : "", "family" : "Bilancia", "given" : "C. G.", "non-dropping-particle" : "", "parse-names" : false, "suffix" : "" }, { "dropping-particle" : "", "family" : "Peifer", "given" : "M.", "non-dropping-particle" : "", "parse-names" : false, "suffix" : "" }, { "dropping-particle" : "", "family" : "Kovar", "given" : "D. R.", "non-dropping-particle" : "", "parse-names" : false, "suffix" : "" } ], "container-title" : "Proceedings of the National Academy of Sciences", "id" : "ITEM-1", "issue" : "11", "issued" : { "date-parts" : [ [ "2014" ] ] }, "page" : "4121-4126", "title" : "Ena/VASP Enabled is a highly processive actin polymerase tailored to self-assemble parallel-bundled F-actin networks with Fascin", "type" : "article-journal", "volume" : "111" }, "uris" : [ "http://www.mendeley.com/documents/?uuid=b1acb90a-795e-4ac5-8505-3921fac6a438" ] }, { "id" : "ITEM-2", "itemData" : { "DOI" : "10.1016/j.ceb.2005.12.011", "ISBN" : "0955-0674 (Print)", "ISSN" : "09550674", "PMID" : "16364624", "abstract" : "Formins are a large family of multi-domain polypeptides that form homodimers. The highly conserved formin homology 2 (FH2) domain and its neighboring formin homology 1 (FH1) domain, which are surrounded by regulatory domains, cooperate in rapidly assembling profilin-actin into long filaments while remaining continuously associated with the fast-growing barbed end. Recent biochemical, biophysical, theoretical and structural studies have concluded that diverse formins are mechanistically similar, but that the rates of various assembly states differ quantitatively, and have shed light on the mechanism of formin auto-regulation and activation by Rho GTPases. ?? 2006 Elsevier Ltd. All rights reserved.", "author" : [ { "dropping-particle" : "", "family" : "Kovar", "given" : "David R", "non-dropping-particle" : "", "parse-names" : false, "suffix" : "" } ], "container-title" : "Current Opinion in Cell Biology", "id" : "ITEM-2", "issue" : "1", "issued" : { "date-parts" : [ [ "2006" ] ] }, "page" : "11-17", "title" : "Molecular details of formin-mediated actin assembly", "type" : "article", "volume" : "18" }, "uris" : [ "http://www.mendeley.com/documents/?uuid=ab18a9b5-1fb4-4205-ba86-4a8ee2a0ffc3" ] } ], "mendeley" : { "formattedCitation" : "(Kovar, 2006; Winkelman &lt;i&gt;et al.&lt;/i&gt;, 2014)", "plainTextFormattedCitation" : "(Kovar, 2006; Winkelman et al., 2014)", "previouslyFormattedCitation" : "(Kovar, 2006; Winkelman &lt;i&gt;et al.&lt;/i&gt;, 2014)" }, "properties" : {  }, "schema" : "https://github.com/citation-style-language/schema/raw/master/csl-citation.json" }</w:instrText>
      </w:r>
      <w:r>
        <w:rPr>
          <w:lang w:val="en-GB"/>
        </w:rPr>
        <w:fldChar w:fldCharType="separate"/>
      </w:r>
      <w:r w:rsidR="00143B78" w:rsidRPr="00143B78">
        <w:rPr>
          <w:noProof/>
          <w:lang w:val="en-GB"/>
        </w:rPr>
        <w:t xml:space="preserve">(Kovar, 2006; Winkelman </w:t>
      </w:r>
      <w:r w:rsidR="00143B78" w:rsidRPr="00143B78">
        <w:rPr>
          <w:i/>
          <w:noProof/>
          <w:lang w:val="en-GB"/>
        </w:rPr>
        <w:t>et al.</w:t>
      </w:r>
      <w:r w:rsidR="00143B78" w:rsidRPr="00143B78">
        <w:rPr>
          <w:noProof/>
          <w:lang w:val="en-GB"/>
        </w:rPr>
        <w:t>, 2014)</w:t>
      </w:r>
      <w:r>
        <w:rPr>
          <w:lang w:val="en-GB"/>
        </w:rPr>
        <w:fldChar w:fldCharType="end"/>
      </w:r>
      <w:r>
        <w:rPr>
          <w:lang w:val="en-GB"/>
        </w:rPr>
        <w:t xml:space="preserve">. This leads to the prediction that the barbed ends of the rapidly growing filaments point towards the centre of the cluster. The cluster forming </w:t>
      </w:r>
      <w:r w:rsidRPr="00232DB3">
        <w:rPr>
          <w:lang w:val="en-GB"/>
        </w:rPr>
        <w:t>movie 2</w:t>
      </w:r>
      <w:r>
        <w:rPr>
          <w:lang w:val="en-GB"/>
        </w:rPr>
        <w:t xml:space="preserve"> is in the presence of the Arp2/3 complex and so structural constraints from the complex appear to change the structure that ultimately forms. However, buckling of filaments can still be observed.</w:t>
      </w:r>
    </w:p>
    <w:p w14:paraId="48F0BAE8" w14:textId="77777777" w:rsidR="0015712E" w:rsidRDefault="0015712E" w:rsidP="00E5114A">
      <w:pPr>
        <w:spacing w:line="360" w:lineRule="auto"/>
        <w:jc w:val="both"/>
        <w:rPr>
          <w:lang w:val="en-GB"/>
        </w:rPr>
      </w:pPr>
    </w:p>
    <w:p w14:paraId="563F3763" w14:textId="0C7D89DF" w:rsidR="0015712E" w:rsidRDefault="0015712E" w:rsidP="00E5114A">
      <w:pPr>
        <w:spacing w:line="360" w:lineRule="auto"/>
        <w:jc w:val="both"/>
        <w:rPr>
          <w:lang w:val="en-GB"/>
        </w:rPr>
      </w:pPr>
      <w:r>
        <w:rPr>
          <w:lang w:val="en-GB"/>
        </w:rPr>
        <w:t xml:space="preserve">It is possible that the clusters observed in the presence of Las17 are due to an oligomerisation or aggregation of the protein. Oligomerisation of WHAMY is thought to be important for its effect on filament elongation </w:t>
      </w:r>
      <w:r>
        <w:rPr>
          <w:lang w:val="en-GB"/>
        </w:rPr>
        <w:fldChar w:fldCharType="begin" w:fldLock="1"/>
      </w:r>
      <w:r w:rsidR="004121BE">
        <w:rPr>
          <w:lang w:val="en-GB"/>
        </w:rPr>
        <w:instrText>ADDIN CSL_CITATION { "citationItems" : [ { "id" : "ITEM-1", "itemData" : { "DOI" : "10.1242/jcs.179325", "ISSN" : "0021-9533", "PMID" : "26675239", "abstract" : "Wiskott-Aldrich syndrome proteins (WASPs) are nucleation-promoting factors (NPF) that differentially control the Arp2/3 complex. In Drosophila, three different family members, SCAR (also known as WAVE), WASP and WASH (also known as CG13176), have been analyzed so far. Here, we characterized WHAMY, the fourth Drosophila WASP family member. whamy originated from a wasp gene duplication and underwent a sub-neofunctionalization. Unlike WASP, we found that WHAMY specifically interacted with activated Rac1 through its two CRIB domains, which were sufficient for targeting WHAMY to lamellipodial and filopodial tips. Biochemical analyses showed that WHAMY promoted exceptionally fast actin filament elongation, although it did not activate the Arp2/3 complex. Loss- and gain-of-function studies revealed an important function of WHAMY in membrane protrusions and cell migration in macrophages. Genetic data further implied synergistic functions between WHAMY and WASP during morphogenesis. Double mutants were late-embryonic lethal and showed severe defects in myoblast fusion. Trans-heterozygous mutant animals showed strongly increased defects in sensory cell fate specification. Thus, WHAMY is a novel actin polymerase with an initial partitioning of ancestral WASP functions in development and subsequent acquisition of a new function in cell motility during evolution.", "author" : [ { "dropping-particle" : "", "family" : "Brinkmann", "given" : "K.", "non-dropping-particle" : "", "parse-names" : false, "suffix" : "" }, { "dropping-particle" : "", "family" : "Winterhoff", "given" : "M.", "non-dropping-particle" : "", "parse-names" : false, "suffix" : "" }, { "dropping-particle" : "", "family" : "O\u00a0nel", "given" : "S.-F.", "non-dropping-particle" : "", "parse-names" : false, "suffix" : "" }, { "dropping-particle" : "", "family" : "Schultz", "given" : "J.", "non-dropping-particle" : "", "parse-names" : false, "suffix" : "" }, { "dropping-particle" : "", "family" : "Faix", "given" : "J.", "non-dropping-particle" : "", "parse-names" : false, "suffix" : "" }, { "dropping-particle" : "", "family" : "Bogdan", "given" : "S.", "non-dropping-particle" : "", "parse-names" : false, "suffix" : "" } ], "container-title" : "Journal of Cell Science", "id" : "ITEM-1", "issue" : "3", "issued" : { "date-parts" : [ [ "2016" ] ] }, "page" : "604-620", "title" : "WHAMY is a novel actin polymerase promoting myoblast fusion, macrophage cell motility and sensory organ development in Drosophila", "type" : "article-journal", "volume" : "129" }, "uris" : [ "http://www.mendeley.com/documents/?uuid=88f44753-3261-47e3-946f-f371c24eb6fd" ] } ], "mendeley" : { "formattedCitation" : "(Brinkmann &lt;i&gt;et al.&lt;/i&gt;, 2016)", "plainTextFormattedCitation" : "(Brinkmann et al., 2016)", "previouslyFormattedCitation" : "(Brinkmann &lt;i&gt;et al.&lt;/i&gt;, 2016)" }, "properties" : {  }, "schema" : "https://github.com/citation-style-language/schema/raw/master/csl-citation.json" }</w:instrText>
      </w:r>
      <w:r>
        <w:rPr>
          <w:lang w:val="en-GB"/>
        </w:rPr>
        <w:fldChar w:fldCharType="separate"/>
      </w:r>
      <w:r w:rsidR="00143B78" w:rsidRPr="00143B78">
        <w:rPr>
          <w:noProof/>
          <w:lang w:val="en-GB"/>
        </w:rPr>
        <w:t xml:space="preserve">(Brinkmann </w:t>
      </w:r>
      <w:r w:rsidR="00143B78" w:rsidRPr="00143B78">
        <w:rPr>
          <w:i/>
          <w:noProof/>
          <w:lang w:val="en-GB"/>
        </w:rPr>
        <w:t>et al.</w:t>
      </w:r>
      <w:r w:rsidR="00143B78" w:rsidRPr="00143B78">
        <w:rPr>
          <w:noProof/>
          <w:lang w:val="en-GB"/>
        </w:rPr>
        <w:t>, 2016)</w:t>
      </w:r>
      <w:r>
        <w:rPr>
          <w:lang w:val="en-GB"/>
        </w:rPr>
        <w:fldChar w:fldCharType="end"/>
      </w:r>
      <w:r>
        <w:rPr>
          <w:lang w:val="en-GB"/>
        </w:rPr>
        <w:t xml:space="preserve">. There are differences between polymerisation observed in the presence of WHAMY or Las17 </w:t>
      </w:r>
      <w:r>
        <w:rPr>
          <w:lang w:val="en-GB"/>
        </w:rPr>
        <w:lastRenderedPageBreak/>
        <w:t>however. The Las17 dependent clusters lack an obvious central focal-point. Instead the core of the cluster appears to be a region of dense F-actin. The lack of cluster formation in the presence of the I555D mutation which is expected to disrupt actin binding but not any Las17 self-association also suggests a different cause.</w:t>
      </w:r>
    </w:p>
    <w:p w14:paraId="523CBA63" w14:textId="77777777" w:rsidR="0015712E" w:rsidRDefault="0015712E" w:rsidP="00E5114A">
      <w:pPr>
        <w:spacing w:line="360" w:lineRule="auto"/>
        <w:jc w:val="both"/>
        <w:rPr>
          <w:lang w:val="en-GB"/>
        </w:rPr>
      </w:pPr>
    </w:p>
    <w:p w14:paraId="606491F6" w14:textId="1184B0E5" w:rsidR="0015712E" w:rsidRDefault="0015712E" w:rsidP="00E5114A">
      <w:pPr>
        <w:spacing w:line="360" w:lineRule="auto"/>
        <w:jc w:val="both"/>
        <w:rPr>
          <w:lang w:val="en-GB"/>
        </w:rPr>
      </w:pPr>
      <w:r>
        <w:rPr>
          <w:lang w:val="en-GB"/>
        </w:rPr>
        <w:t xml:space="preserve">An alternative mechanism for cluster formation is the association of Las17 to areas of high levels of F-actin. This would lead to a concentration of Las17 at a cluster and drive further actin polymerisation at this site. Future studies could determine between these two potential explanations. The very rapid filament elongation rates seen in </w:t>
      </w:r>
      <w:r w:rsidRPr="00232DB3">
        <w:rPr>
          <w:lang w:val="en-GB"/>
        </w:rPr>
        <w:t>movie 1</w:t>
      </w:r>
      <w:r>
        <w:rPr>
          <w:lang w:val="en-GB"/>
        </w:rPr>
        <w:t xml:space="preserve"> as well as the importance of the actin binding at the WH2 motif are however suggestive of a potential additional activity of Las17 regulating the rate of filament extension.</w:t>
      </w:r>
    </w:p>
    <w:p w14:paraId="2A830BF9" w14:textId="77777777" w:rsidR="0015712E" w:rsidRDefault="0015712E" w:rsidP="00E5114A">
      <w:pPr>
        <w:jc w:val="both"/>
        <w:rPr>
          <w:lang w:val="en-GB"/>
        </w:rPr>
      </w:pPr>
      <w:r>
        <w:rPr>
          <w:lang w:val="en-GB"/>
        </w:rPr>
        <w:br w:type="page"/>
      </w:r>
    </w:p>
    <w:p w14:paraId="01E78C38" w14:textId="77777777" w:rsidR="00756A09" w:rsidRDefault="00756A09" w:rsidP="00E5114A">
      <w:pPr>
        <w:pStyle w:val="Heading1"/>
        <w:jc w:val="both"/>
        <w:rPr>
          <w:lang w:val="en-GB"/>
        </w:rPr>
      </w:pPr>
      <w:bookmarkStart w:id="206" w:name="_Toc494222748"/>
      <w:r>
        <w:rPr>
          <w:lang w:val="en-GB"/>
        </w:rPr>
        <w:lastRenderedPageBreak/>
        <w:t>5. Role of the C-terminal proline tracts of the polyproline region</w:t>
      </w:r>
      <w:bookmarkEnd w:id="206"/>
    </w:p>
    <w:p w14:paraId="2AFAFE89" w14:textId="77777777" w:rsidR="00756A09" w:rsidRDefault="00756A09" w:rsidP="00E5114A">
      <w:pPr>
        <w:spacing w:line="360" w:lineRule="auto"/>
        <w:jc w:val="both"/>
        <w:rPr>
          <w:lang w:val="en-GB"/>
        </w:rPr>
      </w:pPr>
    </w:p>
    <w:p w14:paraId="7A039E77" w14:textId="77777777" w:rsidR="00756A09" w:rsidRDefault="00756A09" w:rsidP="00E5114A">
      <w:pPr>
        <w:pStyle w:val="Heading2"/>
        <w:jc w:val="both"/>
      </w:pPr>
      <w:bookmarkStart w:id="207" w:name="_Toc494222749"/>
      <w:r>
        <w:t>5.1. Introduction</w:t>
      </w:r>
      <w:bookmarkEnd w:id="207"/>
    </w:p>
    <w:p w14:paraId="77E3441F" w14:textId="77777777" w:rsidR="00756A09" w:rsidRPr="005F3407" w:rsidRDefault="00756A09" w:rsidP="00E5114A">
      <w:pPr>
        <w:jc w:val="both"/>
      </w:pPr>
    </w:p>
    <w:p w14:paraId="64B95411" w14:textId="4E128CBD" w:rsidR="00756A09" w:rsidRDefault="00756A09" w:rsidP="00E5114A">
      <w:pPr>
        <w:spacing w:line="360" w:lineRule="auto"/>
        <w:jc w:val="both"/>
        <w:rPr>
          <w:lang w:val="en-GB"/>
        </w:rPr>
      </w:pPr>
      <w:r w:rsidRPr="00B524C8">
        <w:rPr>
          <w:lang w:val="en-GB"/>
        </w:rPr>
        <w:t>Urbanek et al 2013</w:t>
      </w:r>
      <w:r>
        <w:rPr>
          <w:lang w:val="en-GB"/>
        </w:rPr>
        <w:t xml:space="preserve"> demonstrated that disrupting the penultimate proline tract in Las17 by mutation of two prolines to alanines had a marked effect on actin organisation and the formation and invagination of endocytic pits </w:t>
      </w:r>
      <w:r>
        <w:rPr>
          <w:i/>
          <w:lang w:val="en-GB"/>
        </w:rPr>
        <w:t>in vivo</w:t>
      </w:r>
      <w:r>
        <w:rPr>
          <w:lang w:val="en-GB"/>
        </w:rPr>
        <w:t xml:space="preserve">. </w:t>
      </w:r>
      <w:r>
        <w:rPr>
          <w:i/>
          <w:lang w:val="en-GB"/>
        </w:rPr>
        <w:t>In vitro</w:t>
      </w:r>
      <w:r>
        <w:rPr>
          <w:lang w:val="en-GB"/>
        </w:rPr>
        <w:t xml:space="preserve"> in the context of the polyproline region alone, the same mutation reduced the effect of Las17 on actin polymerisation. A short peptide containing only the two most C-terminal proline tracts was shown to promote polymerisation and this effect was lost when the proline tracts were disrupted with proline to alanine mutations </w:t>
      </w:r>
      <w:r>
        <w:rPr>
          <w:lang w:val="en-GB"/>
        </w:rPr>
        <w:fldChar w:fldCharType="begin" w:fldLock="1"/>
      </w:r>
      <w:r w:rsidR="004121BE">
        <w:rPr>
          <w:lang w:val="en-GB"/>
        </w:rPr>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rPr>
          <w:lang w:val="en-GB"/>
        </w:rPr>
        <w:fldChar w:fldCharType="separate"/>
      </w:r>
      <w:r w:rsidR="00143B78" w:rsidRPr="00143B78">
        <w:rPr>
          <w:noProof/>
          <w:lang w:val="en-GB"/>
        </w:rPr>
        <w:t xml:space="preserve">(Urbanek </w:t>
      </w:r>
      <w:r w:rsidR="00143B78" w:rsidRPr="00143B78">
        <w:rPr>
          <w:i/>
          <w:noProof/>
          <w:lang w:val="en-GB"/>
        </w:rPr>
        <w:t>et al.</w:t>
      </w:r>
      <w:r w:rsidR="00143B78" w:rsidRPr="00143B78">
        <w:rPr>
          <w:noProof/>
          <w:lang w:val="en-GB"/>
        </w:rPr>
        <w:t>, 2013)</w:t>
      </w:r>
      <w:r>
        <w:rPr>
          <w:lang w:val="en-GB"/>
        </w:rPr>
        <w:fldChar w:fldCharType="end"/>
      </w:r>
      <w:r>
        <w:rPr>
          <w:lang w:val="en-GB"/>
        </w:rPr>
        <w:t>. This demonstrates a direct interaction between these C-terminal proline-tracts and actin.</w:t>
      </w:r>
    </w:p>
    <w:p w14:paraId="34DB054A" w14:textId="77777777" w:rsidR="00756A09" w:rsidRDefault="00756A09" w:rsidP="00E5114A">
      <w:pPr>
        <w:spacing w:line="360" w:lineRule="auto"/>
        <w:jc w:val="both"/>
        <w:rPr>
          <w:lang w:val="en-GB"/>
        </w:rPr>
      </w:pPr>
    </w:p>
    <w:p w14:paraId="5166BE0D" w14:textId="77777777" w:rsidR="00756A09" w:rsidRDefault="00756A09" w:rsidP="00E5114A">
      <w:pPr>
        <w:spacing w:line="360" w:lineRule="auto"/>
        <w:jc w:val="both"/>
        <w:rPr>
          <w:lang w:val="en-GB"/>
        </w:rPr>
      </w:pPr>
      <w:r>
        <w:rPr>
          <w:lang w:val="en-GB"/>
        </w:rPr>
        <w:t>In chapter 3 the region aa300-422 was identified as essential for the Arp2/3-independent actin nucleation activity of Las17. This region binds to G-actin and is sufficient to explain all of the reduction in the lag phase before polymerisation is observed in a pyrene assay. Additionally, in fig3.5, short fragments of Las17 containing only the C-terminal of the polyproline region and the WCA domain were shown to have no effect on actin polymerisation in a pyrene assay. This raises a question about the function of any interaction between the C-terminal of the polyproline region and actin.</w:t>
      </w:r>
    </w:p>
    <w:p w14:paraId="6D95CE37" w14:textId="77777777" w:rsidR="00756A09" w:rsidRDefault="00756A09" w:rsidP="00E5114A">
      <w:pPr>
        <w:spacing w:line="360" w:lineRule="auto"/>
        <w:jc w:val="both"/>
        <w:rPr>
          <w:lang w:val="en-GB"/>
        </w:rPr>
      </w:pPr>
    </w:p>
    <w:p w14:paraId="2714F77D" w14:textId="7BF782F3" w:rsidR="00756A09" w:rsidRDefault="00756A09" w:rsidP="00E5114A">
      <w:pPr>
        <w:spacing w:line="360" w:lineRule="auto"/>
        <w:jc w:val="both"/>
        <w:rPr>
          <w:lang w:val="en-GB"/>
        </w:rPr>
      </w:pPr>
      <w:r>
        <w:rPr>
          <w:lang w:val="en-GB"/>
        </w:rPr>
        <w:t xml:space="preserve">The C-terminal portion of the polyproline region </w:t>
      </w:r>
      <w:r w:rsidR="00B94356">
        <w:rPr>
          <w:lang w:val="en-GB"/>
        </w:rPr>
        <w:t>contains</w:t>
      </w:r>
      <w:r>
        <w:rPr>
          <w:lang w:val="en-GB"/>
        </w:rPr>
        <w:t xml:space="preserve"> four proline tracts, none of which have an acidic residue on either side </w:t>
      </w:r>
      <w:r w:rsidR="00232DB3" w:rsidRPr="00232DB3">
        <w:rPr>
          <w:lang w:val="en-GB"/>
        </w:rPr>
        <w:t>(fig 5.1</w:t>
      </w:r>
      <w:r w:rsidRPr="00232DB3">
        <w:rPr>
          <w:lang w:val="en-GB"/>
        </w:rPr>
        <w:t>)</w:t>
      </w:r>
      <w:r>
        <w:rPr>
          <w:b/>
          <w:lang w:val="en-GB"/>
        </w:rPr>
        <w:t xml:space="preserve"> </w:t>
      </w:r>
      <w:r w:rsidRPr="006A0187">
        <w:rPr>
          <w:lang w:val="en-GB"/>
        </w:rPr>
        <w:t xml:space="preserve">and none have been shown to bind SH3 domains </w:t>
      </w:r>
      <w:r>
        <w:rPr>
          <w:b/>
          <w:lang w:val="en-GB"/>
        </w:rPr>
        <w:fldChar w:fldCharType="begin" w:fldLock="1"/>
      </w:r>
      <w:r w:rsidR="004121BE">
        <w:rPr>
          <w:b/>
          <w:lang w:val="en-GB"/>
        </w:rPr>
        <w:instrText>ADDIN CSL_CITATION { "citationItems" : [ { "id" : "ITEM-1", "itemData" : { "DOI" : "10.1371/journal.pbio.1000218", "ISBN" : "2006036076", "ISSN" : "15449173", "PMID" : "19841731", "abstract" : "SH3 domains are peptide recognition modules that mediate the assembly of diverse biological complexes. We scanned billions of phage-displayed peptides to map the binding specificities of the SH3 domain family in the budding yeast, Saccharomyces cerevisiae. Although most of the SH3 domains fall into the canonical classes I and II, each domain utilizes distinct features of its cognate ligands to achieve binding selectivity. Furthermore, we uncovered several SH3 domains with specificity profiles that clearly deviate from the two canonical classes. In conjunction with phage display, we used yeast two-hybrid and peptide array screening to independently identify SH3 domain binding partners. The results from the three complementary techniques were integrated using a Bayesian algorithm to generate a high-confidence yeast SH3 domain interaction map. The interaction map was enriched for proteins involved in endocytosis, revealing a set of SH3-mediated interactions that underlie formation of protein complexes essential to this biological pathway. We used the SH3 domain interaction network to predict the dynamic localization of several previously uncharacterized endocytic proteins, and our analysis suggests a novel role for the SH3 domains of Lsb3p and Lsb4p as hubs that recruit and assemble several endocytic complexes.", "author" : [ { "dropping-particle" : "", "family" : "Tonikian", "given" : "Raffi", "non-dropping-particle" : "", "parse-names" : false, "suffix" : "" }, { "dropping-particle" : "", "family" : "Xin", "given" : "Xiaofeng", "non-dropping-particle" : "", "parse-names" : false, "suffix" : "" }, { "dropping-particle" : "", "family" : "Toret", "given" : "Christopher P", "non-dropping-particle" : "", "parse-names" : false, "suffix" : "" }, { "dropping-particle" : "", "family" : "Gfeller", "given" : "David", "non-dropping-particle" : "", "parse-names" : false, "suffix" : "" }, { "dropping-particle" : "", "family" : "Landgraf", "given" : "Christiane", "non-dropping-particle" : "", "parse-names" : false, "suffix" : "" }, { "dropping-particle" : "", "family" : "Panni", "given" : "Simona", "non-dropping-particle" : "", "parse-names" : false, "suffix" : "" }, { "dropping-particle" : "", "family" : "Paoluzi", "given" : "Serena", "non-dropping-particle" : "", "parse-names" : false, "suffix" : "" }, { "dropping-particle" : "", "family" : "Castagnoli", "given" : "Luisa", "non-dropping-particle" : "", "parse-names" : false, "suffix" : "" }, { "dropping-particle" : "", "family" : "Currell", "given" : "Bridget", "non-dropping-particle" : "", "parse-names" : false, "suffix" : "" }, { "dropping-particle" : "", "family" : "Seshagiri", "given" : "Somasekar", "non-dropping-particle" : "", "parse-names" : false, "suffix" : "" }, { "dropping-particle" : "", "family" : "Yu", "given" : "Haiyuan", "non-dropping-particle" : "", "parse-names" : false, "suffix" : "" }, { "dropping-particle" : "", "family" : "Winsor", "given" : "Barbara", "non-dropping-particle" : "", "parse-names" : false, "suffix" : "" }, { "dropping-particle" : "", "family" : "Vidal", "given" : "Marc", "non-dropping-particle" : "", "parse-names" : false, "suffix" : "" }, { "dropping-particle" : "", "family" : "Gerstein", "given" : "Mark B", "non-dropping-particle" : "", "parse-names" : false, "suffix" : "" }, { "dropping-particle" : "", "family" : "Bader", "given" : "Gary D", "non-dropping-particle" : "", "parse-names" : false, "suffix" : "" }, { "dropping-particle" : "", "family" : "Volkmer", "given" : "Rudolf", "non-dropping-particle" : "", "parse-names" : false, "suffix" : "" }, { "dropping-particle" : "", "family" : "Cesareni", "given" : "Gianni", "non-dropping-particle" : "", "parse-names" : false, "suffix" : "" }, { "dropping-particle" : "", "family" : "Drubin", "given" : "David G", "non-dropping-particle" : "", "parse-names" : false, "suffix" : "" }, { "dropping-particle" : "", "family" : "Kim", "given" : "Philip M", "non-dropping-particle" : "", "parse-names" : false, "suffix" : "" }, { "dropping-particle" : "", "family" : "Sidhu", "given" : "Sachdev S", "non-dropping-particle" : "", "parse-names" : false, "suffix" : "" }, { "dropping-particle" : "", "family" : "Boone", "given" : "Charles", "non-dropping-particle" : "", "parse-names" : false, "suffix" : "" } ], "container-title" : "PLoS Biology", "id" : "ITEM-1", "issue" : "10", "issued" : { "date-parts" : [ [ "2009" ] ] }, "title" : "Bayesian modeling of the yeast SH3 domain interactome predicts spatiotemporal dynamics of endocytosis proteins", "type" : "article-journal", "volume" : "7" }, "uris" : [ "http://www.mendeley.com/documents/?uuid=669802b5-e825-4ca7-95db-f35e9b437826" ] } ], "mendeley" : { "formattedCitation" : "(Tonikian &lt;i&gt;et al.&lt;/i&gt;, 2009)", "plainTextFormattedCitation" : "(Tonikian et al., 2009)", "previouslyFormattedCitation" : "(Tonikian &lt;i&gt;et al.&lt;/i&gt;, 2009)" }, "properties" : {  }, "schema" : "https://github.com/citation-style-language/schema/raw/master/csl-citation.json" }</w:instrText>
      </w:r>
      <w:r>
        <w:rPr>
          <w:b/>
          <w:lang w:val="en-GB"/>
        </w:rPr>
        <w:fldChar w:fldCharType="separate"/>
      </w:r>
      <w:r w:rsidR="00143B78" w:rsidRPr="00143B78">
        <w:rPr>
          <w:noProof/>
          <w:lang w:val="en-GB"/>
        </w:rPr>
        <w:t xml:space="preserve">(Tonikian </w:t>
      </w:r>
      <w:r w:rsidR="00143B78" w:rsidRPr="00143B78">
        <w:rPr>
          <w:i/>
          <w:noProof/>
          <w:lang w:val="en-GB"/>
        </w:rPr>
        <w:t>et al.</w:t>
      </w:r>
      <w:r w:rsidR="00143B78" w:rsidRPr="00143B78">
        <w:rPr>
          <w:noProof/>
          <w:lang w:val="en-GB"/>
        </w:rPr>
        <w:t>, 2009)</w:t>
      </w:r>
      <w:r>
        <w:rPr>
          <w:b/>
          <w:lang w:val="en-GB"/>
        </w:rPr>
        <w:fldChar w:fldCharType="end"/>
      </w:r>
      <w:r w:rsidRPr="008E37EE">
        <w:rPr>
          <w:lang w:val="en-GB"/>
        </w:rPr>
        <w:t>.</w:t>
      </w:r>
      <w:r>
        <w:rPr>
          <w:lang w:val="en-GB"/>
        </w:rPr>
        <w:t xml:space="preserve"> This pattern of N-terminal tracts of the polyproline region being flanked by arginine residues and C-</w:t>
      </w:r>
      <w:r w:rsidR="00B94356">
        <w:rPr>
          <w:lang w:val="en-GB"/>
        </w:rPr>
        <w:t>terminal</w:t>
      </w:r>
      <w:r>
        <w:rPr>
          <w:lang w:val="en-GB"/>
        </w:rPr>
        <w:t xml:space="preserve"> tracts not is also seen in both</w:t>
      </w:r>
      <w:r w:rsidR="00BA71A6">
        <w:rPr>
          <w:lang w:val="en-GB"/>
        </w:rPr>
        <w:t xml:space="preserve"> WASp and N-WASp. In WASp/N-WASp</w:t>
      </w:r>
      <w:r>
        <w:rPr>
          <w:lang w:val="en-GB"/>
        </w:rPr>
        <w:t xml:space="preserve"> some of these C-terminal tracts are long enough to interact with profilin but this is not the case in Las17. A question remains whether these shorter unflanked proline tracts found in Las17 and many other actin binding proteins can influence actin dynamics.</w:t>
      </w:r>
    </w:p>
    <w:p w14:paraId="6A673247" w14:textId="77777777" w:rsidR="00756A09" w:rsidRDefault="00756A09" w:rsidP="00E5114A">
      <w:pPr>
        <w:spacing w:line="360" w:lineRule="auto"/>
        <w:jc w:val="both"/>
        <w:rPr>
          <w:lang w:val="en-GB"/>
        </w:rPr>
      </w:pPr>
    </w:p>
    <w:p w14:paraId="1400ACA8" w14:textId="0C726219" w:rsidR="00756A09" w:rsidRDefault="00AC6B43" w:rsidP="00E5114A">
      <w:pPr>
        <w:spacing w:line="360" w:lineRule="auto"/>
        <w:jc w:val="both"/>
        <w:rPr>
          <w:lang w:val="en-GB"/>
        </w:rPr>
      </w:pPr>
      <w:r w:rsidRPr="00AC6B43">
        <w:rPr>
          <w:noProof/>
        </w:rPr>
        <w:lastRenderedPageBreak/>
        <mc:AlternateContent>
          <mc:Choice Requires="wpg">
            <w:drawing>
              <wp:inline distT="0" distB="0" distL="0" distR="0" wp14:anchorId="1B2A1673" wp14:editId="65052526">
                <wp:extent cx="5309870" cy="3678399"/>
                <wp:effectExtent l="0" t="0" r="0" b="0"/>
                <wp:docPr id="625" name="Group 1"/>
                <wp:cNvGraphicFramePr/>
                <a:graphic xmlns:a="http://schemas.openxmlformats.org/drawingml/2006/main">
                  <a:graphicData uri="http://schemas.microsoft.com/office/word/2010/wordprocessingGroup">
                    <wpg:wgp>
                      <wpg:cNvGrpSpPr/>
                      <wpg:grpSpPr>
                        <a:xfrm>
                          <a:off x="0" y="0"/>
                          <a:ext cx="5309870" cy="3678399"/>
                          <a:chOff x="0" y="0"/>
                          <a:chExt cx="6937558" cy="4806017"/>
                        </a:xfrm>
                      </wpg:grpSpPr>
                      <pic:pic xmlns:pic="http://schemas.openxmlformats.org/drawingml/2006/picture">
                        <pic:nvPicPr>
                          <pic:cNvPr id="626" name="Picture 626"/>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6937248" cy="4279392"/>
                          </a:xfrm>
                          <a:prstGeom prst="rect">
                            <a:avLst/>
                          </a:prstGeom>
                        </pic:spPr>
                      </pic:pic>
                      <wps:wsp>
                        <wps:cNvPr id="627" name="Text Box 627"/>
                        <wps:cNvSpPr txBox="1"/>
                        <wps:spPr>
                          <a:xfrm>
                            <a:off x="0" y="4079235"/>
                            <a:ext cx="6937558" cy="726782"/>
                          </a:xfrm>
                          <a:prstGeom prst="rect">
                            <a:avLst/>
                          </a:prstGeom>
                          <a:noFill/>
                        </wps:spPr>
                        <wps:txbx>
                          <w:txbxContent>
                            <w:p w14:paraId="783E633F" w14:textId="77777777" w:rsidR="00F410B7" w:rsidRDefault="00F410B7" w:rsidP="00AC6B43">
                              <w:pPr>
                                <w:pStyle w:val="NormalWeb"/>
                                <w:spacing w:before="0" w:beforeAutospacing="0" w:after="0" w:afterAutospacing="0"/>
                              </w:pPr>
                              <w:r>
                                <w:rPr>
                                  <w:rFonts w:asciiTheme="minorHAnsi" w:hAnsi="Calibri" w:cstheme="minorBidi"/>
                                  <w:color w:val="000000" w:themeColor="text1"/>
                                  <w:kern w:val="24"/>
                                  <w:sz w:val="20"/>
                                  <w:szCs w:val="20"/>
                                </w:rPr>
                                <w:t>Fig 5.1. (A) Schematic of Las17 and constructs referenced in chapter 3. Sites of proline tracts highlighted (P) and numbered, spacing between proline tracts indicated above.  (B) sequence of proline tracts, with flanking arginine residues highlighted.</w:t>
                              </w:r>
                            </w:p>
                          </w:txbxContent>
                        </wps:txbx>
                        <wps:bodyPr wrap="square" rtlCol="0">
                          <a:spAutoFit/>
                        </wps:bodyPr>
                      </wps:wsp>
                    </wpg:wgp>
                  </a:graphicData>
                </a:graphic>
              </wp:inline>
            </w:drawing>
          </mc:Choice>
          <mc:Fallback>
            <w:pict>
              <v:group w14:anchorId="1B2A1673" id="_x0000_s1320" style="width:418.1pt;height:289.65pt;mso-position-horizontal-relative:char;mso-position-vertical-relative:line" coordsize="6937558,480601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">
                <v:shape id="Picture 626" o:spid="_x0000_s1321" type="#_x0000_t75" style="position:absolute;width:6937248;height:427939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Kg&#10;yBPDAAAA3AAAAA8AAABkcnMvZG93bnJldi54bWxEj8FuwjAQRO+V+AdrkbgVBw4RDRhEoEj0WFru&#10;S7zEEfE6sl0S+vV1pUo9jmbmjWa1GWwr7uRD41jBbJqBIK6cbrhW8PlxeF6ACBFZY+uYFDwowGY9&#10;elphoV3P73Q/xVokCIcCFZgYu0LKUBmyGKauI07e1XmLMUlfS+2xT3DbynmW5dJiw2nBYEc7Q9Xt&#10;9GUV7MvzovzOpauub1y+9pfSm5dBqcl42C5BRBrif/ivfdQK8nkOv2fSEZDrH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qDIE8MAAADcAAAADwAAAAAAAAAAAAAAAACcAgAA&#10;ZHJzL2Rvd25yZXYueG1sUEsFBgAAAAAEAAQA9wAAAIwDAAAAAA==&#10;">
                  <v:imagedata r:id="rId98" o:title=""/>
                  <v:path arrowok="t"/>
                </v:shape>
                <v:shape id="Text Box 627" o:spid="_x0000_s1322" type="#_x0000_t202" style="position:absolute;top:4079235;width:6937558;height:7267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IruIwwAA&#10;ANwAAAAPAAAAZHJzL2Rvd25yZXYueG1sRI9Pa8JAFMTvBb/D8gRvdaOgLdFVxD/goZfaeH9kX7Oh&#10;2bch+zTx27uFQo/DzPyGWW8H36g7dbEObGA2zUARl8HWXBkovk6v76CiIFtsApOBB0XYbkYva8xt&#10;6PmT7hepVIJwzNGAE2lzrWPpyGOchpY4ed+h8yhJdpW2HfYJ7hs9z7Kl9lhzWnDY0t5R+XO5eQMi&#10;djd7FEcfz9fh49C7rFxgYcxkPOxWoIQG+Q//tc/WwHL+Br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IruIwwAAANwAAAAPAAAAAAAAAAAAAAAAAJcCAABkcnMvZG93&#10;bnJldi54bWxQSwUGAAAAAAQABAD1AAAAhwMAAAAA&#10;" filled="f" stroked="f">
                  <v:textbox style="mso-fit-shape-to-text:t">
                    <w:txbxContent>
                      <w:p w14:paraId="783E633F" w14:textId="77777777" w:rsidR="00F410B7" w:rsidRDefault="00F410B7" w:rsidP="00AC6B43">
                        <w:pPr>
                          <w:pStyle w:val="NormalWeb"/>
                          <w:spacing w:before="0" w:beforeAutospacing="0" w:after="0" w:afterAutospacing="0"/>
                        </w:pPr>
                        <w:r>
                          <w:rPr>
                            <w:rFonts w:asciiTheme="minorHAnsi" w:hAnsi="Calibri" w:cstheme="minorBidi"/>
                            <w:color w:val="000000" w:themeColor="text1"/>
                            <w:kern w:val="24"/>
                            <w:sz w:val="20"/>
                            <w:szCs w:val="20"/>
                          </w:rPr>
                          <w:t>Fig 5.1. (A) Schematic of Las17 and constructs referenced in chapter 3. Sites of proline tracts highlighted (P) and numbered, spacing between proline tracts indicated above.  (B) sequence of proline tracts, with flanking arginine residues highlighted.</w:t>
                        </w:r>
                      </w:p>
                    </w:txbxContent>
                  </v:textbox>
                </v:shape>
                <w10:anchorlock/>
              </v:group>
            </w:pict>
          </mc:Fallback>
        </mc:AlternateContent>
      </w:r>
    </w:p>
    <w:p w14:paraId="78EC5ADB" w14:textId="77777777" w:rsidR="00756A09" w:rsidRDefault="00756A09" w:rsidP="00E5114A">
      <w:pPr>
        <w:jc w:val="both"/>
        <w:rPr>
          <w:lang w:val="en-GB"/>
        </w:rPr>
      </w:pPr>
      <w:r>
        <w:rPr>
          <w:lang w:val="en-GB"/>
        </w:rPr>
        <w:br w:type="page"/>
      </w:r>
    </w:p>
    <w:p w14:paraId="1E667BBF" w14:textId="77777777" w:rsidR="00756A09" w:rsidRDefault="00756A09" w:rsidP="00E5114A">
      <w:pPr>
        <w:pStyle w:val="Heading2"/>
        <w:jc w:val="both"/>
      </w:pPr>
      <w:bookmarkStart w:id="208" w:name="_Toc494222750"/>
      <w:r>
        <w:lastRenderedPageBreak/>
        <w:t>5.2 Results</w:t>
      </w:r>
      <w:bookmarkEnd w:id="208"/>
    </w:p>
    <w:p w14:paraId="5C62EB8F" w14:textId="77777777" w:rsidR="00B86F42" w:rsidRPr="00B86F42" w:rsidRDefault="00B86F42" w:rsidP="00E5114A">
      <w:pPr>
        <w:jc w:val="both"/>
      </w:pPr>
    </w:p>
    <w:p w14:paraId="5CA60F59" w14:textId="77777777" w:rsidR="00756A09" w:rsidRDefault="00756A09" w:rsidP="00E5114A">
      <w:pPr>
        <w:pStyle w:val="Heading3"/>
        <w:jc w:val="both"/>
        <w:rPr>
          <w:lang w:val="en-GB"/>
        </w:rPr>
      </w:pPr>
      <w:bookmarkStart w:id="209" w:name="_Toc494222751"/>
      <w:r>
        <w:rPr>
          <w:lang w:val="en-GB"/>
        </w:rPr>
        <w:t>5.2.1 The C-terminal of the polyproline region and the ‘Minimum Component’</w:t>
      </w:r>
      <w:bookmarkEnd w:id="209"/>
    </w:p>
    <w:p w14:paraId="69A7B5AD" w14:textId="77777777" w:rsidR="00756A09" w:rsidRPr="005F3407" w:rsidRDefault="00756A09" w:rsidP="00E5114A">
      <w:pPr>
        <w:jc w:val="both"/>
        <w:rPr>
          <w:lang w:val="en-GB"/>
        </w:rPr>
      </w:pPr>
    </w:p>
    <w:p w14:paraId="61F1A0B6" w14:textId="0794BDD0" w:rsidR="00756A09" w:rsidRDefault="00756A09" w:rsidP="00E5114A">
      <w:pPr>
        <w:spacing w:line="360" w:lineRule="auto"/>
        <w:jc w:val="both"/>
        <w:rPr>
          <w:lang w:val="en-GB"/>
        </w:rPr>
      </w:pPr>
      <w:r>
        <w:rPr>
          <w:lang w:val="en-GB"/>
        </w:rPr>
        <w:t>The N-terminal fragment of the polyproline region (aa300-422) was shown to be sufficient for the reduction in the lag phase observed in a pyrene assay in the presence of the longer polyproline fragment used in Urbanek et al 2013. However, this fragment also led to very different polymerisation kinetics later in the experiment. Data presented in fig</w:t>
      </w:r>
      <w:r w:rsidR="00D43EA9">
        <w:rPr>
          <w:lang w:val="en-GB"/>
        </w:rPr>
        <w:t xml:space="preserve"> </w:t>
      </w:r>
      <w:r>
        <w:rPr>
          <w:lang w:val="en-GB"/>
        </w:rPr>
        <w:t>3.6 is repeated here with further quantification to highlight this.</w:t>
      </w:r>
    </w:p>
    <w:p w14:paraId="0DAF516B" w14:textId="0F48066F" w:rsidR="00756A09" w:rsidRDefault="0033761F" w:rsidP="00E5114A">
      <w:pPr>
        <w:spacing w:line="360" w:lineRule="auto"/>
        <w:jc w:val="both"/>
        <w:rPr>
          <w:lang w:val="en-GB"/>
        </w:rPr>
      </w:pPr>
      <w:r>
        <w:rPr>
          <w:noProof/>
        </w:rPr>
        <w:drawing>
          <wp:inline distT="0" distB="0" distL="0" distR="0" wp14:anchorId="592B98DB" wp14:editId="6FB9FFBB">
            <wp:extent cx="5309870" cy="312610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5.2.png"/>
                    <pic:cNvPicPr/>
                  </pic:nvPicPr>
                  <pic:blipFill>
                    <a:blip r:embed="rId99">
                      <a:extLst>
                        <a:ext uri="{28A0092B-C50C-407E-A947-70E740481C1C}">
                          <a14:useLocalDpi xmlns:a14="http://schemas.microsoft.com/office/drawing/2010/main" val="0"/>
                        </a:ext>
                      </a:extLst>
                    </a:blip>
                    <a:stretch>
                      <a:fillRect/>
                    </a:stretch>
                  </pic:blipFill>
                  <pic:spPr>
                    <a:xfrm>
                      <a:off x="0" y="0"/>
                      <a:ext cx="5309870" cy="3126105"/>
                    </a:xfrm>
                    <a:prstGeom prst="rect">
                      <a:avLst/>
                    </a:prstGeom>
                  </pic:spPr>
                </pic:pic>
              </a:graphicData>
            </a:graphic>
          </wp:inline>
        </w:drawing>
      </w:r>
    </w:p>
    <w:p w14:paraId="19D32D8C" w14:textId="4DAF89E3" w:rsidR="00756A09" w:rsidRDefault="00756A09" w:rsidP="00E5114A">
      <w:pPr>
        <w:spacing w:line="360" w:lineRule="auto"/>
        <w:jc w:val="both"/>
        <w:rPr>
          <w:lang w:val="en-GB"/>
        </w:rPr>
      </w:pPr>
      <w:r w:rsidRPr="009140D9">
        <w:rPr>
          <w:noProof/>
        </w:rPr>
        <w:t xml:space="preserve"> </w:t>
      </w:r>
      <w:r w:rsidR="0033761F">
        <w:rPr>
          <w:noProof/>
        </w:rPr>
        <mc:AlternateContent>
          <mc:Choice Requires="wps">
            <w:drawing>
              <wp:inline distT="0" distB="0" distL="0" distR="0" wp14:anchorId="6249A254" wp14:editId="5F9C497C">
                <wp:extent cx="5274310" cy="866775"/>
                <wp:effectExtent l="0" t="0" r="0" b="0"/>
                <wp:docPr id="359" name="Text Box 359"/>
                <wp:cNvGraphicFramePr/>
                <a:graphic xmlns:a="http://schemas.openxmlformats.org/drawingml/2006/main">
                  <a:graphicData uri="http://schemas.microsoft.com/office/word/2010/wordprocessingShape">
                    <wps:wsp>
                      <wps:cNvSpPr txBox="1"/>
                      <wps:spPr>
                        <a:xfrm>
                          <a:off x="0" y="0"/>
                          <a:ext cx="5274310" cy="866775"/>
                        </a:xfrm>
                        <a:prstGeom prst="rect">
                          <a:avLst/>
                        </a:prstGeom>
                        <a:noFill/>
                      </wps:spPr>
                      <wps:txbx>
                        <w:txbxContent>
                          <w:p w14:paraId="48D3EA5A" w14:textId="25678E71"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ig 5.2. The C-terminal of the polyproline region influences the effect of Las17 in a pyrene assay (A) 3 µM actin induced to polymerise alone (Black) or with 0.3 µM truncations of Las17: PP aa300-536 (orange) aa300-422 (red). Representative trace of n=&gt;3 repeats. (B) Fold decrease in the lag phase before polymerisation can be observed. (C) Relative initial rate of actin polymerisation compared to rates at a later timepoint.</w:t>
                            </w:r>
                          </w:p>
                        </w:txbxContent>
                      </wps:txbx>
                      <wps:bodyPr wrap="square" rtlCol="0">
                        <a:spAutoFit/>
                      </wps:bodyPr>
                    </wps:wsp>
                  </a:graphicData>
                </a:graphic>
              </wp:inline>
            </w:drawing>
          </mc:Choice>
          <mc:Fallback>
            <w:pict>
              <v:shape w14:anchorId="6249A254" id="Text Box 359" o:spid="_x0000_s1323" type="#_x0000_t202" style="width:415.3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" filled="f" stroked="f">
                <v:textbox style="mso-fit-shape-to-text:t">
                  <w:txbxContent>
                    <w:p w14:paraId="48D3EA5A" w14:textId="25678E71"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ig 5.2. The C-terminal of the polyproline region influences the effect of Las17 in a pyrene assay (A) 3 µM actin induced to polymerise alone (Black) or with 0.3 µM truncations of Las17: PP aa300-536 (orange) aa300-422 (red). Representative trace of n=&gt;3 repeats. (B) Fold decrease in the lag phase before polymerisation can be observed. (C) Relative initial rate of actin polymerisation compared to rates at a later timepoint.</w:t>
                      </w:r>
                    </w:p>
                  </w:txbxContent>
                </v:textbox>
                <w10:anchorlock/>
              </v:shape>
            </w:pict>
          </mc:Fallback>
        </mc:AlternateContent>
      </w:r>
    </w:p>
    <w:p w14:paraId="558705C3" w14:textId="77777777" w:rsidR="00756A09" w:rsidRDefault="00756A09" w:rsidP="00E5114A">
      <w:pPr>
        <w:spacing w:line="360" w:lineRule="auto"/>
        <w:jc w:val="both"/>
        <w:rPr>
          <w:lang w:val="en-GB"/>
        </w:rPr>
      </w:pPr>
    </w:p>
    <w:p w14:paraId="37F4E2A1" w14:textId="77777777" w:rsidR="00756A09" w:rsidRPr="00DE6DDA" w:rsidRDefault="00756A09" w:rsidP="00E5114A">
      <w:pPr>
        <w:spacing w:line="360" w:lineRule="auto"/>
        <w:jc w:val="both"/>
        <w:rPr>
          <w:b/>
          <w:lang w:val="en-GB"/>
        </w:rPr>
      </w:pPr>
      <w:r>
        <w:rPr>
          <w:lang w:val="en-GB"/>
        </w:rPr>
        <w:t>Despite reducing the time before polymerisation was observed to the same extent as the longer polyproline fragment, the short fragment does not lead to fast initial rates of actin polymerisation. In fact, initial polymerisation is slow relative to</w:t>
      </w:r>
      <w:r w:rsidRPr="00D20AC6">
        <w:rPr>
          <w:lang w:val="en-GB"/>
        </w:rPr>
        <w:t xml:space="preserve"> </w:t>
      </w:r>
      <w:r>
        <w:rPr>
          <w:lang w:val="en-GB"/>
        </w:rPr>
        <w:t xml:space="preserve">even the actin only control. This effect changes at later time-points where very rapid polymerisation is observed. </w:t>
      </w:r>
      <w:r w:rsidRPr="00095071">
        <w:rPr>
          <w:lang w:val="en-GB"/>
        </w:rPr>
        <w:t xml:space="preserve">This interesting pyrene curve is hard to interpret </w:t>
      </w:r>
      <w:r>
        <w:rPr>
          <w:lang w:val="en-GB"/>
        </w:rPr>
        <w:t>but highlights the effect of the C-terminal of the polyproline region on actin polymerisation.</w:t>
      </w:r>
    </w:p>
    <w:p w14:paraId="48A71DB1" w14:textId="77777777" w:rsidR="00756A09" w:rsidRDefault="00756A09" w:rsidP="00E5114A">
      <w:pPr>
        <w:spacing w:line="360" w:lineRule="auto"/>
        <w:jc w:val="both"/>
        <w:rPr>
          <w:lang w:val="en-GB"/>
        </w:rPr>
      </w:pPr>
    </w:p>
    <w:p w14:paraId="4E2AFC05" w14:textId="77777777" w:rsidR="00756A09" w:rsidRDefault="00756A09" w:rsidP="00E5114A">
      <w:pPr>
        <w:pStyle w:val="Heading3"/>
        <w:jc w:val="both"/>
        <w:rPr>
          <w:lang w:val="en-GB"/>
        </w:rPr>
      </w:pPr>
      <w:bookmarkStart w:id="210" w:name="_Toc494222752"/>
      <w:r>
        <w:rPr>
          <w:lang w:val="en-GB"/>
        </w:rPr>
        <w:lastRenderedPageBreak/>
        <w:t>5.2.2 How do the C-terminal proline tracts influence actin polymerisation?</w:t>
      </w:r>
      <w:bookmarkEnd w:id="210"/>
      <w:r>
        <w:rPr>
          <w:lang w:val="en-GB"/>
        </w:rPr>
        <w:t xml:space="preserve"> </w:t>
      </w:r>
    </w:p>
    <w:p w14:paraId="62133B28" w14:textId="77777777" w:rsidR="00756A09" w:rsidRPr="005F3407" w:rsidRDefault="00756A09" w:rsidP="00E5114A">
      <w:pPr>
        <w:jc w:val="both"/>
        <w:rPr>
          <w:lang w:val="en-GB"/>
        </w:rPr>
      </w:pPr>
    </w:p>
    <w:p w14:paraId="16D16A97" w14:textId="77777777" w:rsidR="00756A09" w:rsidRDefault="00756A09" w:rsidP="00E5114A">
      <w:pPr>
        <w:spacing w:line="360" w:lineRule="auto"/>
        <w:jc w:val="both"/>
        <w:rPr>
          <w:lang w:val="en-GB"/>
        </w:rPr>
      </w:pPr>
      <w:r>
        <w:rPr>
          <w:lang w:val="en-GB"/>
        </w:rPr>
        <w:t xml:space="preserve">To understand the effect of the C-terminal of the polyproline region on actin polymerisation we wanted to supplement data from bulk pyrene assays with information about the state of individual filaments. TIRFm single filament experiments </w:t>
      </w:r>
      <w:r w:rsidRPr="00232DB3">
        <w:rPr>
          <w:lang w:val="en-GB"/>
        </w:rPr>
        <w:t>(fig 3.7)</w:t>
      </w:r>
      <w:r>
        <w:rPr>
          <w:b/>
          <w:lang w:val="en-GB"/>
        </w:rPr>
        <w:t xml:space="preserve"> </w:t>
      </w:r>
      <w:r w:rsidRPr="00147E5B">
        <w:rPr>
          <w:lang w:val="en-GB"/>
        </w:rPr>
        <w:t>had shown that</w:t>
      </w:r>
      <w:r>
        <w:rPr>
          <w:b/>
          <w:lang w:val="en-GB"/>
        </w:rPr>
        <w:t xml:space="preserve"> </w:t>
      </w:r>
      <w:r>
        <w:rPr>
          <w:lang w:val="en-GB"/>
        </w:rPr>
        <w:t xml:space="preserve">the N-terminal polyproline region initially promotes the formation of a similar number of filaments as the longer PP fragment. This was expected as both fragments have a similar effect on the lag phase in a pyrene assay. At later time points, when the effect of these two fragments diverge in a pyrene assay, single filaments are hard to identify by this technique due to the formation of a dense F-actin network. An alternative method to allow for the visualisation of individual filaments was therefore needed. </w:t>
      </w:r>
    </w:p>
    <w:p w14:paraId="7AF2DC66" w14:textId="77777777" w:rsidR="00756A09" w:rsidRDefault="00756A09" w:rsidP="00E5114A">
      <w:pPr>
        <w:spacing w:line="360" w:lineRule="auto"/>
        <w:jc w:val="both"/>
        <w:rPr>
          <w:lang w:val="en-GB"/>
        </w:rPr>
      </w:pPr>
    </w:p>
    <w:p w14:paraId="51FE2213" w14:textId="59F3BE9D" w:rsidR="00756A09" w:rsidRDefault="00756A09" w:rsidP="00E5114A">
      <w:pPr>
        <w:spacing w:line="360" w:lineRule="auto"/>
        <w:jc w:val="both"/>
        <w:rPr>
          <w:lang w:val="en-GB"/>
        </w:rPr>
      </w:pPr>
      <w:r>
        <w:rPr>
          <w:lang w:val="en-GB"/>
        </w:rPr>
        <w:t>Purified ra</w:t>
      </w:r>
      <w:r w:rsidR="00B86F42">
        <w:rPr>
          <w:lang w:val="en-GB"/>
        </w:rPr>
        <w:t>b</w:t>
      </w:r>
      <w:r>
        <w:rPr>
          <w:lang w:val="en-GB"/>
        </w:rPr>
        <w:t>bit muscle actin, spiked with fluorescently labelled monomer was induced to polymerise in the presence or absence of the different fragments of Las17 by the addition of salt. After 30 minutes, this F-actin mix was diluted in F-buffer and rapidly visualised wide field microscopy. Since filaments were already present and the levels of labelled G-actin were low after dilution it was not necessary to use TIRFm to image these filaments.</w:t>
      </w:r>
    </w:p>
    <w:p w14:paraId="1D6E17D5" w14:textId="77777777" w:rsidR="00756A09" w:rsidRDefault="00756A09" w:rsidP="00E5114A">
      <w:pPr>
        <w:spacing w:line="360" w:lineRule="auto"/>
        <w:jc w:val="both"/>
        <w:rPr>
          <w:lang w:val="en-GB"/>
        </w:rPr>
      </w:pPr>
    </w:p>
    <w:p w14:paraId="2395138F" w14:textId="77777777" w:rsidR="00756A09" w:rsidRDefault="00756A09" w:rsidP="00E5114A">
      <w:pPr>
        <w:spacing w:line="360" w:lineRule="auto"/>
        <w:jc w:val="both"/>
        <w:rPr>
          <w:lang w:val="en-GB"/>
        </w:rPr>
      </w:pPr>
      <w:r w:rsidRPr="00436E34">
        <w:rPr>
          <w:noProof/>
        </w:rPr>
        <mc:AlternateContent>
          <mc:Choice Requires="wpg">
            <w:drawing>
              <wp:inline distT="0" distB="0" distL="0" distR="0" wp14:anchorId="4C87322E" wp14:editId="799CE76C">
                <wp:extent cx="5728017" cy="2916981"/>
                <wp:effectExtent l="0" t="0" r="12700" b="0"/>
                <wp:docPr id="364" name="Group 1"/>
                <wp:cNvGraphicFramePr/>
                <a:graphic xmlns:a="http://schemas.openxmlformats.org/drawingml/2006/main">
                  <a:graphicData uri="http://schemas.microsoft.com/office/word/2010/wordprocessingGroup">
                    <wpg:wgp>
                      <wpg:cNvGrpSpPr/>
                      <wpg:grpSpPr>
                        <a:xfrm>
                          <a:off x="0" y="0"/>
                          <a:ext cx="5728017" cy="2916981"/>
                          <a:chOff x="0" y="0"/>
                          <a:chExt cx="7601117" cy="3871030"/>
                        </a:xfrm>
                      </wpg:grpSpPr>
                      <pic:pic xmlns:pic="http://schemas.openxmlformats.org/drawingml/2006/picture">
                        <pic:nvPicPr>
                          <pic:cNvPr id="365" name="Picture 365"/>
                          <pic:cNvPicPr/>
                        </pic:nvPicPr>
                        <pic:blipFill>
                          <a:blip r:embed="rId100"/>
                          <a:stretch>
                            <a:fillRect/>
                          </a:stretch>
                        </pic:blipFill>
                        <pic:spPr>
                          <a:xfrm>
                            <a:off x="229833" y="94878"/>
                            <a:ext cx="3618260" cy="2831893"/>
                          </a:xfrm>
                          <a:prstGeom prst="rect">
                            <a:avLst/>
                          </a:prstGeom>
                        </pic:spPr>
                      </pic:pic>
                      <pic:pic xmlns:pic="http://schemas.openxmlformats.org/drawingml/2006/picture">
                        <pic:nvPicPr>
                          <pic:cNvPr id="366" name="Picture 366"/>
                          <pic:cNvPicPr/>
                        </pic:nvPicPr>
                        <pic:blipFill>
                          <a:blip r:embed="rId101"/>
                          <a:stretch>
                            <a:fillRect/>
                          </a:stretch>
                        </pic:blipFill>
                        <pic:spPr>
                          <a:xfrm>
                            <a:off x="4077926" y="0"/>
                            <a:ext cx="3522770" cy="2926772"/>
                          </a:xfrm>
                          <a:prstGeom prst="rect">
                            <a:avLst/>
                          </a:prstGeom>
                        </pic:spPr>
                      </pic:pic>
                      <wps:wsp>
                        <wps:cNvPr id="367" name="Text Box 367"/>
                        <wps:cNvSpPr txBox="1"/>
                        <wps:spPr>
                          <a:xfrm>
                            <a:off x="166423" y="2926377"/>
                            <a:ext cx="7434694" cy="944653"/>
                          </a:xfrm>
                          <a:prstGeom prst="rect">
                            <a:avLst/>
                          </a:prstGeom>
                          <a:noFill/>
                        </wps:spPr>
                        <wps:txbx>
                          <w:txbxContent>
                            <w:p w14:paraId="55DD04AF"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ig 5.3. The C-terminal of the polyproline region influences the effect of Las17 on single filament dynamics (A) Number of filaments observed after 30 minutes, relative to actin only control (black), in the presence of aa300-422 (red) or 300-536 (orange) n=3 (B) Mean Filament length after 30 minutes when actin polymerised alone (black) or in the presence of aa300-422 (red) or 300-536 (orange) n=3.</w:t>
                              </w:r>
                            </w:p>
                          </w:txbxContent>
                        </wps:txbx>
                        <wps:bodyPr wrap="square" rtlCol="0">
                          <a:spAutoFit/>
                        </wps:bodyPr>
                      </wps:wsp>
                      <wps:wsp>
                        <wps:cNvPr id="368" name="Text Box 368"/>
                        <wps:cNvSpPr txBox="1"/>
                        <wps:spPr>
                          <a:xfrm>
                            <a:off x="0" y="221713"/>
                            <a:ext cx="559519" cy="368255"/>
                          </a:xfrm>
                          <a:prstGeom prst="rect">
                            <a:avLst/>
                          </a:prstGeom>
                          <a:noFill/>
                        </wps:spPr>
                        <wps:txbx>
                          <w:txbxContent>
                            <w:p w14:paraId="59BC06BC"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369" name="Text Box 369"/>
                        <wps:cNvSpPr txBox="1"/>
                        <wps:spPr>
                          <a:xfrm>
                            <a:off x="3911287" y="227527"/>
                            <a:ext cx="559519" cy="368255"/>
                          </a:xfrm>
                          <a:prstGeom prst="rect">
                            <a:avLst/>
                          </a:prstGeom>
                          <a:noFill/>
                        </wps:spPr>
                        <wps:txbx>
                          <w:txbxContent>
                            <w:p w14:paraId="52DCE6FE"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g:wgp>
                  </a:graphicData>
                </a:graphic>
              </wp:inline>
            </w:drawing>
          </mc:Choice>
          <mc:Fallback>
            <w:pict>
              <v:group w14:anchorId="4C87322E" id="_x0000_s1324" style="width:451pt;height:229.7pt;mso-position-horizontal-relative:char;mso-position-vertical-relative:line" coordsize="7601117,38710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">
                <v:shape id="Picture 365" o:spid="_x0000_s1325" type="#_x0000_t75" style="position:absolute;left:229833;top:94878;width:3618260;height:28318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AJ&#10;I+DGAAAA3AAAAA8AAABkcnMvZG93bnJldi54bWxEj0FrwkAUhO8F/8PyhF5K3WgxNdFVRLB68FJt&#10;D94e2WcSzb4N2TWm/94VhB6HmfmGmS06U4mWGldaVjAcRCCIM6tLzhX8HNbvExDOI2usLJOCP3Kw&#10;mPdeZphqe+Nvavc+FwHCLkUFhfd1KqXLCjLoBrYmDt7JNgZ9kE0udYO3ADeVHEVRLA2WHBYKrGlV&#10;UHbZX42CzW79Kz+v5bE9nN++8niUTOokUeq13y2nIDx1/j/8bG+1go94DI8z4QjI+R0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kAkj4MYAAADcAAAADwAAAAAAAAAAAAAAAACc&#10;AgAAZHJzL2Rvd25yZXYueG1sUEsFBgAAAAAEAAQA9wAAAI8DAAAAAA==&#10;">
                  <v:imagedata r:id="rId102" o:title=""/>
                </v:shape>
                <v:shape id="Picture 366" o:spid="_x0000_s1326" type="#_x0000_t75" style="position:absolute;left:4077926;width:3522770;height:29267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T&#10;ObPFAAAA3AAAAA8AAABkcnMvZG93bnJldi54bWxEj0FrwkAUhO9C/8PyCr2IbqwYSupGpNiqhx6a&#10;+gMe2dckTfZt2F1N/PduoeBxmJlvmPVmNJ24kPONZQWLeQKCuLS64UrB6ft99gLCB2SNnWVScCUP&#10;m/xhssZM24G/6FKESkQI+wwV1CH0mZS+rMmgn9ueOHo/1hkMUbpKaodDhJtOPidJKg02HBdq7Omt&#10;prItzkZBa+1W4/Cx/5zuFu73UB3RTVdKPT2O21cQgcZwD/+3D1rBMk3h70w8AjK/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EzmzxQAAANwAAAAPAAAAAAAAAAAAAAAAAJwC&#10;AABkcnMvZG93bnJldi54bWxQSwUGAAAAAAQABAD3AAAAjgMAAAAA&#10;">
                  <v:imagedata r:id="rId103" o:title=""/>
                </v:shape>
                <v:shape id="Text Box 367" o:spid="_x0000_s1327" type="#_x0000_t202" style="position:absolute;left:166423;top:2926377;width:7434694;height:9446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qHMwwAA&#10;ANwAAAAPAAAAZHJzL2Rvd25yZXYueG1sRI9Ba8JAFITvQv/D8gredGOltqSuIlXBgxdten9kX7Oh&#10;2bch+2riv3cLgsdhZr5hluvBN+pCXawDG5hNM1DEZbA1VwaKr/3kHVQUZItNYDJwpQjr1dNoibkN&#10;PZ/ocpZKJQjHHA04kTbXOpaOPMZpaImT9xM6j5JkV2nbYZ/gvtEvWbbQHmtOCw5b+nRU/p7/vAER&#10;u5ldi52Ph+/huO1dVr5iYcz4edh8gBIa5BG+tw/WwHzxBv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JqHMwwAAANwAAAAPAAAAAAAAAAAAAAAAAJcCAABkcnMvZG93&#10;bnJldi54bWxQSwUGAAAAAAQABAD1AAAAhwMAAAAA&#10;" filled="f" stroked="f">
                  <v:textbox style="mso-fit-shape-to-text:t">
                    <w:txbxContent>
                      <w:p w14:paraId="55DD04AF"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ig 5.3. The C-terminal of the polyproline region influences the effect of Las17 on single filament dynamics (A) Number of filaments observed after 30 minutes, relative to actin only control (black), in the presence of aa300-422 (red) or 300-536 (orange) n=3 (B) Mean Filament length after 30 minutes when actin polymerised alone (black) or in the presence of aa300-422 (red) or 300-536 (orange) n=3.</w:t>
                        </w:r>
                      </w:p>
                    </w:txbxContent>
                  </v:textbox>
                </v:shape>
                <v:shape id="Text Box 368" o:spid="_x0000_s1328" type="#_x0000_t202" style="position:absolute;top:221713;width:559519;height:3682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TW+vwAA&#10;ANwAAAAPAAAAZHJzL2Rvd25yZXYueG1sRE9La8JAEL4X/A/LCN7qxkqlRFcRH+Chl9p4H7JjNpid&#10;Ddmpif/ePQg9fnzv1WbwjbpTF+vABmbTDBRxGWzNlYHi9/j+BSoKssUmMBl4UITNevS2wtyGnn/o&#10;fpZKpRCOORpwIm2udSwdeYzT0BIn7ho6j5JgV2nbYZ/CfaM/smyhPdacGhy2tHNU3s5/3oCI3c4e&#10;xcHH02X43vcuKz+xMGYyHrZLUEKD/Itf7pM1MF+ktelMOgJ6/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C5Nb6/AAAA3AAAAA8AAAAAAAAAAAAAAAAAlwIAAGRycy9kb3ducmV2&#10;LnhtbFBLBQYAAAAABAAEAPUAAACDAwAAAAA=&#10;" filled="f" stroked="f">
                  <v:textbox style="mso-fit-shape-to-text:t">
                    <w:txbxContent>
                      <w:p w14:paraId="59BC06BC"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369" o:spid="_x0000_s1329" type="#_x0000_t202" style="position:absolute;left:3911287;top:227527;width:559519;height:3682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ZAlwwAA&#10;ANwAAAAPAAAAZHJzL2Rvd25yZXYueG1sRI9Ba8JAFITvQv/D8gredGOl0qauIlXBgxdten9kX7Oh&#10;2bch+2riv3cLgsdhZr5hluvBN+pCXawDG5hNM1DEZbA1VwaKr/3kDVQUZItNYDJwpQjr1dNoibkN&#10;PZ/ocpZKJQjHHA04kTbXOpaOPMZpaImT9xM6j5JkV2nbYZ/gvtEvWbbQHmtOCw5b+nRU/p7/vAER&#10;u5ldi52Ph+/huO1dVr5iYcz4edh8gBIa5BG+tw/WwHzxDv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9ZAlwwAAANwAAAAPAAAAAAAAAAAAAAAAAJcCAABkcnMvZG93&#10;bnJldi54bWxQSwUGAAAAAAQABAD1AAAAhwMAAAAA&#10;" filled="f" stroked="f">
                  <v:textbox style="mso-fit-shape-to-text:t">
                    <w:txbxContent>
                      <w:p w14:paraId="52DCE6FE"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B.</w:t>
                        </w:r>
                      </w:p>
                    </w:txbxContent>
                  </v:textbox>
                </v:shape>
                <w10:anchorlock/>
              </v:group>
            </w:pict>
          </mc:Fallback>
        </mc:AlternateContent>
      </w:r>
    </w:p>
    <w:p w14:paraId="291C0BE0" w14:textId="77777777" w:rsidR="00756A09" w:rsidRDefault="00756A09" w:rsidP="00E5114A">
      <w:pPr>
        <w:spacing w:line="360" w:lineRule="auto"/>
        <w:jc w:val="both"/>
        <w:rPr>
          <w:lang w:val="en-GB"/>
        </w:rPr>
      </w:pPr>
    </w:p>
    <w:p w14:paraId="34004952" w14:textId="77777777" w:rsidR="00756A09" w:rsidRDefault="00756A09" w:rsidP="00E5114A">
      <w:pPr>
        <w:spacing w:line="360" w:lineRule="auto"/>
        <w:jc w:val="both"/>
        <w:rPr>
          <w:lang w:val="en-GB"/>
        </w:rPr>
      </w:pPr>
    </w:p>
    <w:p w14:paraId="0A09AA6E" w14:textId="77777777" w:rsidR="00756A09" w:rsidRDefault="00756A09" w:rsidP="00E5114A">
      <w:pPr>
        <w:spacing w:line="360" w:lineRule="auto"/>
        <w:jc w:val="both"/>
        <w:rPr>
          <w:lang w:val="en-GB"/>
        </w:rPr>
      </w:pPr>
      <w:r>
        <w:rPr>
          <w:lang w:val="en-GB"/>
        </w:rPr>
        <w:t xml:space="preserve">When actin polymerised alone relatively few filaments were observed. Both fragments led to an increase in the number of filaments with the short aa300-422 fragment having the greatest effect. This data suggests that the C-terminal of the polyproline region somewhat inhibits the nucleation activity of the N-terminal of the polyproline region. </w:t>
      </w:r>
    </w:p>
    <w:p w14:paraId="2FDBF70F" w14:textId="77777777" w:rsidR="00756A09" w:rsidRDefault="00756A09" w:rsidP="00E5114A">
      <w:pPr>
        <w:spacing w:line="360" w:lineRule="auto"/>
        <w:jc w:val="both"/>
        <w:rPr>
          <w:lang w:val="en-GB"/>
        </w:rPr>
      </w:pPr>
    </w:p>
    <w:p w14:paraId="24A1BDA9" w14:textId="77777777" w:rsidR="00756A09" w:rsidRDefault="00756A09" w:rsidP="00E5114A">
      <w:pPr>
        <w:spacing w:line="360" w:lineRule="auto"/>
        <w:jc w:val="both"/>
        <w:rPr>
          <w:lang w:val="en-GB"/>
        </w:rPr>
      </w:pPr>
      <w:r>
        <w:rPr>
          <w:lang w:val="en-GB"/>
        </w:rPr>
        <w:t>The filaments that formed in the presence of the N-terminal of the proline tract were shorter than those that polymerised in the absence of Las17 or in the presence of the full PP fragment. Importantly, this experiment was carried out at a higher salt concentration than the pyrene assays. At the point at which the reaction was analysed it can be assumed that the concentration of free actin monomer has become limiting to filament elongation. This is demonstrated by the few long filaments observed when actin polymerised alone.</w:t>
      </w:r>
    </w:p>
    <w:p w14:paraId="6BF5D39C" w14:textId="77777777" w:rsidR="00756A09" w:rsidRDefault="00756A09" w:rsidP="00E5114A">
      <w:pPr>
        <w:spacing w:line="360" w:lineRule="auto"/>
        <w:jc w:val="both"/>
        <w:rPr>
          <w:lang w:val="en-GB"/>
        </w:rPr>
      </w:pPr>
    </w:p>
    <w:p w14:paraId="50C3F1FF" w14:textId="77777777" w:rsidR="00756A09" w:rsidRDefault="00756A09" w:rsidP="00E5114A">
      <w:pPr>
        <w:pStyle w:val="Heading3"/>
        <w:jc w:val="both"/>
        <w:rPr>
          <w:lang w:val="en-GB"/>
        </w:rPr>
      </w:pPr>
      <w:bookmarkStart w:id="211" w:name="_Toc494222753"/>
      <w:r>
        <w:rPr>
          <w:lang w:val="en-GB"/>
        </w:rPr>
        <w:t>5.2.3 Does the polyproline region promote filament elongation?</w:t>
      </w:r>
      <w:bookmarkEnd w:id="211"/>
    </w:p>
    <w:p w14:paraId="082793E3" w14:textId="77777777" w:rsidR="00756A09" w:rsidRPr="005F3407" w:rsidRDefault="00756A09" w:rsidP="00E5114A">
      <w:pPr>
        <w:jc w:val="both"/>
        <w:rPr>
          <w:lang w:val="en-GB"/>
        </w:rPr>
      </w:pPr>
    </w:p>
    <w:p w14:paraId="7161338B" w14:textId="77777777" w:rsidR="00756A09" w:rsidRDefault="00756A09" w:rsidP="00E5114A">
      <w:pPr>
        <w:spacing w:line="360" w:lineRule="auto"/>
        <w:jc w:val="both"/>
        <w:rPr>
          <w:lang w:val="en-GB"/>
        </w:rPr>
      </w:pPr>
      <w:r>
        <w:rPr>
          <w:lang w:val="en-GB"/>
        </w:rPr>
        <w:t>To confirm that the difference in the length of filaments was due to the distribution of a constant concentration of actin monomers between a varied number of actin filaments, TIRFm was used to observe the length of filaments before the concentration of free monomer could became limiting. If either fragment directly promotes or inhibits filament elongation, a difference in length should be seen.</w:t>
      </w:r>
    </w:p>
    <w:p w14:paraId="10518BAA" w14:textId="77777777" w:rsidR="002F0F7D" w:rsidRDefault="002F0F7D" w:rsidP="00E5114A">
      <w:pPr>
        <w:spacing w:line="360" w:lineRule="auto"/>
        <w:jc w:val="both"/>
        <w:rPr>
          <w:lang w:val="en-GB"/>
        </w:rPr>
      </w:pPr>
    </w:p>
    <w:p w14:paraId="7042887C" w14:textId="77777777" w:rsidR="00D43EA9" w:rsidRDefault="00D43EA9" w:rsidP="00E5114A">
      <w:pPr>
        <w:spacing w:line="360" w:lineRule="auto"/>
        <w:jc w:val="both"/>
        <w:rPr>
          <w:lang w:val="en-GB"/>
        </w:rPr>
      </w:pPr>
    </w:p>
    <w:p w14:paraId="437AF887" w14:textId="77777777" w:rsidR="00D43EA9" w:rsidRDefault="00D43EA9" w:rsidP="00E5114A">
      <w:pPr>
        <w:spacing w:line="360" w:lineRule="auto"/>
        <w:jc w:val="both"/>
        <w:rPr>
          <w:lang w:val="en-GB"/>
        </w:rPr>
      </w:pPr>
    </w:p>
    <w:p w14:paraId="5F9D3A11" w14:textId="77777777" w:rsidR="00D43EA9" w:rsidRDefault="00D43EA9" w:rsidP="00E5114A">
      <w:pPr>
        <w:spacing w:line="360" w:lineRule="auto"/>
        <w:jc w:val="both"/>
        <w:rPr>
          <w:lang w:val="en-GB"/>
        </w:rPr>
      </w:pPr>
    </w:p>
    <w:p w14:paraId="390351A9" w14:textId="77777777" w:rsidR="00756A09" w:rsidRDefault="00756A09" w:rsidP="00E5114A">
      <w:pPr>
        <w:spacing w:line="360" w:lineRule="auto"/>
        <w:jc w:val="both"/>
        <w:rPr>
          <w:lang w:val="en-GB"/>
        </w:rPr>
      </w:pPr>
    </w:p>
    <w:p w14:paraId="4F60851A" w14:textId="792A4331" w:rsidR="00756A09" w:rsidRDefault="0033761F" w:rsidP="00E5114A">
      <w:pPr>
        <w:spacing w:line="360" w:lineRule="auto"/>
        <w:jc w:val="both"/>
        <w:rPr>
          <w:lang w:val="en-GB"/>
        </w:rPr>
      </w:pPr>
      <w:r>
        <w:rPr>
          <w:noProof/>
        </w:rPr>
        <w:lastRenderedPageBreak/>
        <w:drawing>
          <wp:inline distT="0" distB="0" distL="0" distR="0" wp14:anchorId="65609DD8" wp14:editId="0CE583F9">
            <wp:extent cx="5309870" cy="1753870"/>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 name="5.4.png"/>
                    <pic:cNvPicPr/>
                  </pic:nvPicPr>
                  <pic:blipFill>
                    <a:blip r:embed="rId104">
                      <a:extLst>
                        <a:ext uri="{28A0092B-C50C-407E-A947-70E740481C1C}">
                          <a14:useLocalDpi xmlns:a14="http://schemas.microsoft.com/office/drawing/2010/main" val="0"/>
                        </a:ext>
                      </a:extLst>
                    </a:blip>
                    <a:stretch>
                      <a:fillRect/>
                    </a:stretch>
                  </pic:blipFill>
                  <pic:spPr>
                    <a:xfrm>
                      <a:off x="0" y="0"/>
                      <a:ext cx="5309870" cy="1753870"/>
                    </a:xfrm>
                    <a:prstGeom prst="rect">
                      <a:avLst/>
                    </a:prstGeom>
                  </pic:spPr>
                </pic:pic>
              </a:graphicData>
            </a:graphic>
          </wp:inline>
        </w:drawing>
      </w:r>
    </w:p>
    <w:p w14:paraId="44DF25F0" w14:textId="72243AC3" w:rsidR="00756A09" w:rsidRDefault="002F0F7D" w:rsidP="00E5114A">
      <w:pPr>
        <w:spacing w:line="360" w:lineRule="auto"/>
        <w:jc w:val="both"/>
        <w:rPr>
          <w:lang w:val="en-GB"/>
        </w:rPr>
      </w:pPr>
      <w:r>
        <w:rPr>
          <w:noProof/>
        </w:rPr>
        <mc:AlternateContent>
          <mc:Choice Requires="wps">
            <w:drawing>
              <wp:inline distT="0" distB="0" distL="0" distR="0" wp14:anchorId="72EF46C5" wp14:editId="061D22EA">
                <wp:extent cx="5289550" cy="711835"/>
                <wp:effectExtent l="0" t="0" r="0" b="0"/>
                <wp:docPr id="373" name="Text Box 373"/>
                <wp:cNvGraphicFramePr/>
                <a:graphic xmlns:a="http://schemas.openxmlformats.org/drawingml/2006/main">
                  <a:graphicData uri="http://schemas.microsoft.com/office/word/2010/wordprocessingShape">
                    <wps:wsp>
                      <wps:cNvSpPr txBox="1"/>
                      <wps:spPr>
                        <a:xfrm>
                          <a:off x="0" y="0"/>
                          <a:ext cx="5289550" cy="711835"/>
                        </a:xfrm>
                        <a:prstGeom prst="rect">
                          <a:avLst/>
                        </a:prstGeom>
                        <a:noFill/>
                      </wps:spPr>
                      <wps:txbx>
                        <w:txbxContent>
                          <w:p w14:paraId="4C2B8F7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ig 5.4. The polyproline region does not promote the rate of single filament elongation (A) Length of filaments observed after 5 minutes, relative to actin only control (black), in the presence of aa300-422 (red) or 300-536 (orange) n=3. (B) Length of filaments observed after 10 minutes, relative to actin only control (black), in the presence of aa300-422 (red) or 300-536 (orange) n=3.</w:t>
                            </w:r>
                          </w:p>
                        </w:txbxContent>
                      </wps:txbx>
                      <wps:bodyPr wrap="square" rtlCol="0">
                        <a:spAutoFit/>
                      </wps:bodyPr>
                    </wps:wsp>
                  </a:graphicData>
                </a:graphic>
              </wp:inline>
            </w:drawing>
          </mc:Choice>
          <mc:Fallback>
            <w:pict>
              <v:shape w14:anchorId="72EF46C5" id="Text Box 373" o:spid="_x0000_s1330" type="#_x0000_t202" style="width:416.5pt;height:56.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" filled="f" stroked="f">
                <v:textbox style="mso-fit-shape-to-text:t">
                  <w:txbxContent>
                    <w:p w14:paraId="4C2B8F7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ig 5.4. The polyproline region does not promote the rate of single filament elongation (A) Length of filaments observed after 5 minutes, relative to actin only control (black), in the presence of aa300-422 (red) or 300-536 (orange) n=3. (B) Length of filaments observed after 10 minutes, relative to actin only control (black), in the presence of aa300-422 (red) or 300-536 (orange) n=3.</w:t>
                      </w:r>
                    </w:p>
                  </w:txbxContent>
                </v:textbox>
                <w10:anchorlock/>
              </v:shape>
            </w:pict>
          </mc:Fallback>
        </mc:AlternateContent>
      </w:r>
      <w:r w:rsidR="00756A09" w:rsidRPr="00C96474">
        <w:rPr>
          <w:lang w:val="en-GB"/>
        </w:rPr>
        <w:t xml:space="preserve"> </w:t>
      </w:r>
    </w:p>
    <w:p w14:paraId="3FBF4CD1" w14:textId="77777777" w:rsidR="00756A09" w:rsidRDefault="00756A09" w:rsidP="00E5114A">
      <w:pPr>
        <w:spacing w:line="360" w:lineRule="auto"/>
        <w:jc w:val="both"/>
        <w:rPr>
          <w:lang w:val="en-GB"/>
        </w:rPr>
      </w:pPr>
    </w:p>
    <w:p w14:paraId="04931FA1" w14:textId="29667114" w:rsidR="00756A09" w:rsidRDefault="00756A09" w:rsidP="00E5114A">
      <w:pPr>
        <w:spacing w:line="360" w:lineRule="auto"/>
        <w:jc w:val="both"/>
        <w:rPr>
          <w:lang w:val="en-GB"/>
        </w:rPr>
      </w:pPr>
      <w:r>
        <w:rPr>
          <w:lang w:val="en-GB"/>
        </w:rPr>
        <w:t xml:space="preserve">Neither fragment of Las17 changes the length of filaments relative to actin polymerising alone at 5 or 10 minutes after the initiation of polymerisation. This suggests that the differences in the length of filaments seen in </w:t>
      </w:r>
      <w:r w:rsidR="00D43EA9">
        <w:rPr>
          <w:lang w:val="en-GB"/>
        </w:rPr>
        <w:t>fig 5.3</w:t>
      </w:r>
      <w:r>
        <w:rPr>
          <w:b/>
          <w:lang w:val="en-GB"/>
        </w:rPr>
        <w:t xml:space="preserve"> </w:t>
      </w:r>
      <w:r>
        <w:rPr>
          <w:lang w:val="en-GB"/>
        </w:rPr>
        <w:t>is due to differences in filament nucleation, not elongation.</w:t>
      </w:r>
    </w:p>
    <w:p w14:paraId="1B311AF0" w14:textId="77777777" w:rsidR="00756A09" w:rsidRDefault="00756A09" w:rsidP="00E5114A">
      <w:pPr>
        <w:spacing w:line="360" w:lineRule="auto"/>
        <w:jc w:val="both"/>
        <w:rPr>
          <w:lang w:val="en-GB"/>
        </w:rPr>
      </w:pPr>
    </w:p>
    <w:p w14:paraId="45E32C8C" w14:textId="77777777" w:rsidR="00756A09" w:rsidRDefault="00756A09" w:rsidP="00E5114A">
      <w:pPr>
        <w:pStyle w:val="Heading3"/>
        <w:jc w:val="both"/>
        <w:rPr>
          <w:lang w:val="en-GB"/>
        </w:rPr>
      </w:pPr>
      <w:bookmarkStart w:id="212" w:name="_Toc494222754"/>
      <w:r>
        <w:rPr>
          <w:lang w:val="en-GB"/>
        </w:rPr>
        <w:t>5.2.4 Do the C-terminal proline tracts bind G-actin?</w:t>
      </w:r>
      <w:bookmarkEnd w:id="212"/>
    </w:p>
    <w:p w14:paraId="3730DC03" w14:textId="77777777" w:rsidR="00756A09" w:rsidRPr="005F3407" w:rsidRDefault="00756A09" w:rsidP="00E5114A">
      <w:pPr>
        <w:jc w:val="both"/>
        <w:rPr>
          <w:lang w:val="en-GB"/>
        </w:rPr>
      </w:pPr>
    </w:p>
    <w:p w14:paraId="6875412B" w14:textId="77777777" w:rsidR="00756A09" w:rsidRDefault="00756A09" w:rsidP="00E5114A">
      <w:pPr>
        <w:spacing w:line="360" w:lineRule="auto"/>
        <w:jc w:val="both"/>
        <w:rPr>
          <w:lang w:val="en-GB"/>
        </w:rPr>
      </w:pPr>
      <w:r>
        <w:rPr>
          <w:lang w:val="en-GB"/>
        </w:rPr>
        <w:t xml:space="preserve">The C-terminal of the polyproline region contains 4 proline tracts, none of which are flanked by arginine residues. G-actin binding in the N-terminal of the polyproline region has been shown to be influenced by </w:t>
      </w:r>
      <w:r w:rsidRPr="004F3F43">
        <w:rPr>
          <w:lang w:val="en-GB"/>
        </w:rPr>
        <w:t>proline tracts</w:t>
      </w:r>
      <w:r>
        <w:rPr>
          <w:lang w:val="en-GB"/>
        </w:rPr>
        <w:t xml:space="preserve"> and so it was proposed that a similar interaction may explain the activity of this region. The short peptide shown to be sufficient to promote actin polymerisation in Urbanek et al 2013 was therefore tested for G-actin binding activity in a microscale thermophoresis assay.</w:t>
      </w:r>
    </w:p>
    <w:p w14:paraId="1AF080F6" w14:textId="77777777" w:rsidR="00856E1A" w:rsidRDefault="00856E1A" w:rsidP="00E5114A">
      <w:pPr>
        <w:spacing w:line="360" w:lineRule="auto"/>
        <w:jc w:val="both"/>
        <w:rPr>
          <w:lang w:val="en-GB"/>
        </w:rPr>
      </w:pPr>
    </w:p>
    <w:p w14:paraId="51AB9B17" w14:textId="77777777" w:rsidR="00756A09" w:rsidRDefault="00756A09" w:rsidP="00E5114A">
      <w:pPr>
        <w:spacing w:line="360" w:lineRule="auto"/>
        <w:jc w:val="both"/>
      </w:pPr>
      <w:r>
        <w:rPr>
          <w:lang w:val="en-GB"/>
        </w:rPr>
        <w:t xml:space="preserve">No interaction was detected despite the high levels of peptide used in the assay. Neither of the short peptides interact directly with G-actin. </w:t>
      </w:r>
      <w:r>
        <w:t xml:space="preserve">The effect of the peptide on actin polymerisation is therefore likely due to an interaction with F-actin. </w:t>
      </w:r>
    </w:p>
    <w:p w14:paraId="17900F0C" w14:textId="77777777" w:rsidR="00856E1A" w:rsidRDefault="00856E1A" w:rsidP="00E5114A">
      <w:pPr>
        <w:spacing w:line="360" w:lineRule="auto"/>
        <w:jc w:val="both"/>
      </w:pPr>
    </w:p>
    <w:p w14:paraId="5A0CCFB3" w14:textId="77777777" w:rsidR="00D43EA9" w:rsidRDefault="00D43EA9" w:rsidP="00E5114A">
      <w:pPr>
        <w:spacing w:line="360" w:lineRule="auto"/>
        <w:jc w:val="both"/>
      </w:pPr>
    </w:p>
    <w:p w14:paraId="3F69986C" w14:textId="77777777" w:rsidR="00756A09" w:rsidRDefault="00756A09" w:rsidP="00E5114A">
      <w:pPr>
        <w:spacing w:line="360" w:lineRule="auto"/>
        <w:jc w:val="both"/>
      </w:pPr>
    </w:p>
    <w:p w14:paraId="5109439F" w14:textId="77777777" w:rsidR="00756A09" w:rsidRDefault="00756A09" w:rsidP="00E5114A">
      <w:pPr>
        <w:pStyle w:val="Heading3"/>
        <w:jc w:val="both"/>
      </w:pPr>
      <w:bookmarkStart w:id="213" w:name="_Toc494222755"/>
      <w:r>
        <w:lastRenderedPageBreak/>
        <w:t>5.2.5 Is the spacing between proline tracts sufficient to allow and interaction between consecutive monomers in an actin filament?</w:t>
      </w:r>
      <w:bookmarkEnd w:id="213"/>
    </w:p>
    <w:p w14:paraId="6B74032D" w14:textId="77777777" w:rsidR="00756A09" w:rsidRPr="005F3407" w:rsidRDefault="00756A09" w:rsidP="00E5114A">
      <w:pPr>
        <w:jc w:val="both"/>
      </w:pPr>
    </w:p>
    <w:p w14:paraId="5CAABC13" w14:textId="3AB3D464" w:rsidR="00756A09" w:rsidRPr="00E02804" w:rsidRDefault="00756A09" w:rsidP="00E5114A">
      <w:pPr>
        <w:spacing w:line="360" w:lineRule="auto"/>
        <w:jc w:val="both"/>
      </w:pPr>
      <w:r>
        <w:t>To determine whether the spacing between the two proline tracts of the peptide is sufficient to feasibly bind to two actin monomers within an actin filament, a model of the proposed interaction was developed</w:t>
      </w:r>
      <w:r w:rsidR="00232DB3">
        <w:t xml:space="preserve"> (Professor Mike Williamson)</w:t>
      </w:r>
      <w:r>
        <w:t xml:space="preserve">. </w:t>
      </w:r>
      <w:r w:rsidRPr="00E02804">
        <w:t>In this model</w:t>
      </w:r>
      <w:r>
        <w:t>, a 35 residue polyproline type II helix was imposed onto a model of the structure of F-actin. This helix spanned the potential binding site identified in Urbanek et al 2013 on two actin monomers within the same protofilament. The spacing between the two proline tracts within the short peptide was highlighted on this helix.</w:t>
      </w:r>
    </w:p>
    <w:p w14:paraId="1CFDFFF1" w14:textId="77777777" w:rsidR="00756A09" w:rsidRDefault="00756A09" w:rsidP="00E5114A">
      <w:pPr>
        <w:spacing w:line="360" w:lineRule="auto"/>
        <w:jc w:val="both"/>
        <w:rPr>
          <w:b/>
        </w:rPr>
      </w:pPr>
    </w:p>
    <w:p w14:paraId="57508EA0" w14:textId="77777777" w:rsidR="00756A09" w:rsidRPr="001227A4" w:rsidRDefault="00756A09" w:rsidP="00E5114A">
      <w:pPr>
        <w:spacing w:line="360" w:lineRule="auto"/>
        <w:jc w:val="both"/>
        <w:rPr>
          <w:b/>
        </w:rPr>
      </w:pPr>
      <w:r w:rsidRPr="00EC6A2B">
        <w:rPr>
          <w:b/>
          <w:noProof/>
        </w:rPr>
        <mc:AlternateContent>
          <mc:Choice Requires="wpg">
            <w:drawing>
              <wp:inline distT="0" distB="0" distL="0" distR="0" wp14:anchorId="62AD1B2E" wp14:editId="25F8B052">
                <wp:extent cx="5727701" cy="2786225"/>
                <wp:effectExtent l="0" t="0" r="12700" b="0"/>
                <wp:docPr id="378" name="Group 1"/>
                <wp:cNvGraphicFramePr/>
                <a:graphic xmlns:a="http://schemas.openxmlformats.org/drawingml/2006/main">
                  <a:graphicData uri="http://schemas.microsoft.com/office/word/2010/wordprocessingGroup">
                    <wpg:wgp>
                      <wpg:cNvGrpSpPr/>
                      <wpg:grpSpPr>
                        <a:xfrm>
                          <a:off x="0" y="0"/>
                          <a:ext cx="5727701" cy="2786225"/>
                          <a:chOff x="0" y="0"/>
                          <a:chExt cx="7251701" cy="3528237"/>
                        </a:xfrm>
                      </wpg:grpSpPr>
                      <pic:pic xmlns:pic="http://schemas.openxmlformats.org/drawingml/2006/picture">
                        <pic:nvPicPr>
                          <pic:cNvPr id="379" name="Picture 379"/>
                          <pic:cNvPicPr>
                            <a:picLocks noChangeAspect="1"/>
                          </pic:cNvPicPr>
                        </pic:nvPicPr>
                        <pic:blipFill rotWithShape="1">
                          <a:blip r:embed="rId105">
                            <a:extLst>
                              <a:ext uri="{28A0092B-C50C-407E-A947-70E740481C1C}">
                                <a14:useLocalDpi xmlns:a14="http://schemas.microsoft.com/office/drawing/2010/main" val="0"/>
                              </a:ext>
                            </a:extLst>
                          </a:blip>
                          <a:srcRect l="37987" r="35651"/>
                          <a:stretch/>
                        </pic:blipFill>
                        <pic:spPr>
                          <a:xfrm>
                            <a:off x="5603421" y="0"/>
                            <a:ext cx="1648279" cy="2547902"/>
                          </a:xfrm>
                          <a:prstGeom prst="rect">
                            <a:avLst/>
                          </a:prstGeom>
                        </pic:spPr>
                      </pic:pic>
                      <wps:wsp>
                        <wps:cNvPr id="380" name="Text Box 380"/>
                        <wps:cNvSpPr txBox="1"/>
                        <wps:spPr>
                          <a:xfrm>
                            <a:off x="1" y="2430627"/>
                            <a:ext cx="7251700" cy="1097610"/>
                          </a:xfrm>
                          <a:prstGeom prst="rect">
                            <a:avLst/>
                          </a:prstGeom>
                          <a:noFill/>
                        </wps:spPr>
                        <wps:txbx>
                          <w:txbxContent>
                            <w:p w14:paraId="77ABD045" w14:textId="7E0B9E08"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w:t>
                              </w:r>
                              <w:r w:rsidR="006041CF">
                                <w:rPr>
                                  <w:rFonts w:asciiTheme="minorHAnsi" w:hAnsi="Calibri" w:cstheme="minorBidi"/>
                                  <w:color w:val="000000" w:themeColor="text1"/>
                                  <w:kern w:val="24"/>
                                  <w:sz w:val="20"/>
                                  <w:szCs w:val="20"/>
                                </w:rPr>
                                <w:t>ig 5.5</w:t>
                              </w:r>
                              <w:r>
                                <w:rPr>
                                  <w:rFonts w:asciiTheme="minorHAnsi" w:hAnsi="Calibri" w:cstheme="minorBidi"/>
                                  <w:color w:val="000000" w:themeColor="text1"/>
                                  <w:kern w:val="24"/>
                                  <w:sz w:val="20"/>
                                  <w:szCs w:val="20"/>
                                </w:rPr>
                                <w:t xml:space="preserve">. The spacing between proline tracts is sufficient to stretch between potential binding sites identified in Urbanek et al 2013 along an actin filament. (A) Peptide (cyan) with residues that would constitute proline tracts highlighted in red extended along actin filament (pdb </w:t>
                              </w:r>
                              <w:r w:rsidRPr="001A6D27">
                                <w:rPr>
                                  <w:rFonts w:asciiTheme="minorHAnsi" w:hAnsi="Calibri" w:cstheme="minorBidi"/>
                                  <w:color w:val="000000" w:themeColor="text1"/>
                                  <w:kern w:val="24"/>
                                  <w:sz w:val="20"/>
                                  <w:szCs w:val="20"/>
                                </w:rPr>
                                <w:t>3j8i</w:t>
                              </w:r>
                              <w:r>
                                <w:rPr>
                                  <w:rFonts w:asciiTheme="minorHAnsi" w:hAnsi="Calibri" w:cstheme="minorBidi"/>
                                  <w:color w:val="000000" w:themeColor="text1"/>
                                  <w:kern w:val="24"/>
                                  <w:sz w:val="20"/>
                                  <w:szCs w:val="20"/>
                                </w:rPr>
                                <w:t xml:space="preserve">, green) with residues identified as part of a potential binding site highlighted in blue </w:t>
                              </w:r>
                              <w:r>
                                <w:rPr>
                                  <w:rFonts w:asciiTheme="minorHAnsi" w:hAnsi="Calibri" w:cstheme="minorBidi"/>
                                  <w:color w:val="000000" w:themeColor="text1"/>
                                  <w:kern w:val="24"/>
                                  <w:sz w:val="20"/>
                                  <w:szCs w:val="20"/>
                                </w:rPr>
                                <w:fldChar w:fldCharType="begin" w:fldLock="1"/>
                              </w:r>
                              <w:r>
                                <w:rPr>
                                  <w:rFonts w:asciiTheme="minorHAnsi" w:hAnsi="Calibri" w:cstheme="minorBidi"/>
                                  <w:color w:val="000000" w:themeColor="text1"/>
                                  <w:kern w:val="24"/>
                                  <w:sz w:val="20"/>
                                  <w:szCs w:val="20"/>
                                </w:rPr>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rPr>
                                  <w:rFonts w:asciiTheme="minorHAnsi" w:hAnsi="Calibri" w:cstheme="minorBidi"/>
                                  <w:color w:val="000000" w:themeColor="text1"/>
                                  <w:kern w:val="24"/>
                                  <w:sz w:val="20"/>
                                  <w:szCs w:val="20"/>
                                </w:rPr>
                                <w:fldChar w:fldCharType="separate"/>
                              </w:r>
                              <w:r w:rsidRPr="00143B78">
                                <w:rPr>
                                  <w:rFonts w:asciiTheme="minorHAnsi" w:hAnsi="Calibri" w:cstheme="minorBidi"/>
                                  <w:noProof/>
                                  <w:color w:val="000000" w:themeColor="text1"/>
                                  <w:kern w:val="24"/>
                                  <w:sz w:val="20"/>
                                  <w:szCs w:val="20"/>
                                </w:rPr>
                                <w:t xml:space="preserve">(Urbanek </w:t>
                              </w:r>
                              <w:r w:rsidRPr="00143B78">
                                <w:rPr>
                                  <w:rFonts w:asciiTheme="minorHAnsi" w:hAnsi="Calibri" w:cstheme="minorBidi"/>
                                  <w:i/>
                                  <w:noProof/>
                                  <w:color w:val="000000" w:themeColor="text1"/>
                                  <w:kern w:val="24"/>
                                  <w:sz w:val="20"/>
                                  <w:szCs w:val="20"/>
                                </w:rPr>
                                <w:t>et al.</w:t>
                              </w:r>
                              <w:r w:rsidRPr="00143B78">
                                <w:rPr>
                                  <w:rFonts w:asciiTheme="minorHAnsi" w:hAnsi="Calibri" w:cstheme="minorBidi"/>
                                  <w:noProof/>
                                  <w:color w:val="000000" w:themeColor="text1"/>
                                  <w:kern w:val="24"/>
                                  <w:sz w:val="20"/>
                                  <w:szCs w:val="20"/>
                                </w:rPr>
                                <w:t>, 2013)</w:t>
                              </w:r>
                              <w:r>
                                <w:rPr>
                                  <w:rFonts w:asciiTheme="minorHAnsi" w:hAnsi="Calibri" w:cstheme="minorBidi"/>
                                  <w:color w:val="000000" w:themeColor="text1"/>
                                  <w:kern w:val="24"/>
                                  <w:sz w:val="20"/>
                                  <w:szCs w:val="20"/>
                                </w:rPr>
                                <w:fldChar w:fldCharType="end"/>
                              </w:r>
                              <w:r>
                                <w:rPr>
                                  <w:rFonts w:asciiTheme="minorHAnsi" w:hAnsi="Calibri" w:cstheme="minorBidi"/>
                                  <w:color w:val="000000" w:themeColor="text1"/>
                                  <w:kern w:val="24"/>
                                  <w:sz w:val="20"/>
                                  <w:szCs w:val="20"/>
                                </w:rPr>
                                <w:t>. (B) Same as A, individual monomers within the filament coloured for clarity. Thanks to Professor Mike Williamson for model.</w:t>
                              </w:r>
                            </w:p>
                          </w:txbxContent>
                        </wps:txbx>
                        <wps:bodyPr wrap="square" rtlCol="0">
                          <a:spAutoFit/>
                        </wps:bodyPr>
                      </wps:wsp>
                      <pic:pic xmlns:pic="http://schemas.openxmlformats.org/drawingml/2006/picture">
                        <pic:nvPicPr>
                          <pic:cNvPr id="381" name="Picture 381"/>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603421" cy="2283394"/>
                          </a:xfrm>
                          <a:prstGeom prst="rect">
                            <a:avLst/>
                          </a:prstGeom>
                        </pic:spPr>
                      </pic:pic>
                      <wps:wsp>
                        <wps:cNvPr id="382" name="Text Box 382"/>
                        <wps:cNvSpPr txBox="1"/>
                        <wps:spPr>
                          <a:xfrm>
                            <a:off x="0" y="83016"/>
                            <a:ext cx="559555" cy="351396"/>
                          </a:xfrm>
                          <a:prstGeom prst="rect">
                            <a:avLst/>
                          </a:prstGeom>
                          <a:noFill/>
                        </wps:spPr>
                        <wps:txbx>
                          <w:txbxContent>
                            <w:p w14:paraId="63EA222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383" name="Text Box 383"/>
                        <wps:cNvSpPr txBox="1"/>
                        <wps:spPr>
                          <a:xfrm>
                            <a:off x="5587636" y="0"/>
                            <a:ext cx="560359" cy="351396"/>
                          </a:xfrm>
                          <a:prstGeom prst="rect">
                            <a:avLst/>
                          </a:prstGeom>
                          <a:noFill/>
                        </wps:spPr>
                        <wps:txbx>
                          <w:txbxContent>
                            <w:p w14:paraId="779F2F27"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g:wgp>
                  </a:graphicData>
                </a:graphic>
              </wp:inline>
            </w:drawing>
          </mc:Choice>
          <mc:Fallback>
            <w:pict>
              <v:group w14:anchorId="62AD1B2E" id="_x0000_s1331" style="width:451pt;height:219.4pt;mso-position-horizontal-relative:char;mso-position-vertical-relative:line" coordsize="7251701,35282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">
                <v:shape id="Picture 379" o:spid="_x0000_s1332" type="#_x0000_t75" style="position:absolute;left:5603421;width:1648279;height:25479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vN&#10;5l3GAAAA3AAAAA8AAABkcnMvZG93bnJldi54bWxEj0uLwkAQhO8L/oehBW/rxHXxER1FXBb24MEX&#10;orcm0ybBTE/MjJr11zuC4LGoqq+o8bQ2hbhS5XLLCjrtCARxYnXOqYLt5vdzAMJ5ZI2FZVLwTw6m&#10;k8bHGGNtb7yi69qnIkDYxagg876MpXRJRgZd25bEwTvayqAPskqlrvAW4KaQX1HUkwZzDgsZljTP&#10;KDmtL0bBXH7fl9oXnf1hYfR5d76fLvpHqVazno1AeKr9O/xq/2kF3f4QnmfCEZCTB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m83mXcYAAADcAAAADwAAAAAAAAAAAAAAAACc&#10;AgAAZHJzL2Rvd25yZXYueG1sUEsFBgAAAAAEAAQA9wAAAI8DAAAAAA==&#10;">
                  <v:imagedata r:id="rId107" o:title="" cropleft="24895f" cropright="23364f"/>
                  <v:path arrowok="t"/>
                </v:shape>
                <v:shape id="Text Box 380" o:spid="_x0000_s1333" type="#_x0000_t202" style="position:absolute;left:1;top:2430627;width:7251700;height:1097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99CvwAA&#10;ANwAAAAPAAAAZHJzL2Rvd25yZXYueG1sRE9Na8JAEL0X/A/LCL3VjYpFoquIVvDgRZveh+yYDWZn&#10;Q3Zq4r/vHgoeH+97vR18ox7UxTqwgekkA0VcBltzZaD4Pn4sQUVBttgEJgNPirDdjN7WmNvQ84Ue&#10;V6lUCuGYowEn0uZax9KRxzgJLXHibqHzKAl2lbYd9incN3qWZZ/aY82pwWFLe0fl/frrDYjY3fRZ&#10;fPl4+hnOh95l5QILY97Hw24FSmiQl/jffbIG5ss0P51JR0B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7D30K/AAAA3AAAAA8AAAAAAAAAAAAAAAAAlwIAAGRycy9kb3ducmV2&#10;LnhtbFBLBQYAAAAABAAEAPUAAACDAwAAAAA=&#10;" filled="f" stroked="f">
                  <v:textbox style="mso-fit-shape-to-text:t">
                    <w:txbxContent>
                      <w:p w14:paraId="77ABD045" w14:textId="7E0B9E08"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w:t>
                        </w:r>
                        <w:r w:rsidR="006041CF">
                          <w:rPr>
                            <w:rFonts w:asciiTheme="minorHAnsi" w:hAnsi="Calibri" w:cstheme="minorBidi"/>
                            <w:color w:val="000000" w:themeColor="text1"/>
                            <w:kern w:val="24"/>
                            <w:sz w:val="20"/>
                            <w:szCs w:val="20"/>
                          </w:rPr>
                          <w:t>ig 5.5</w:t>
                        </w:r>
                        <w:r>
                          <w:rPr>
                            <w:rFonts w:asciiTheme="minorHAnsi" w:hAnsi="Calibri" w:cstheme="minorBidi"/>
                            <w:color w:val="000000" w:themeColor="text1"/>
                            <w:kern w:val="24"/>
                            <w:sz w:val="20"/>
                            <w:szCs w:val="20"/>
                          </w:rPr>
                          <w:t xml:space="preserve">. The spacing between proline tracts is sufficient to stretch between potential binding sites identified in Urbanek et al 2013 along an actin filament. (A) Peptide (cyan) with residues that would constitute proline tracts highlighted in red extended along actin filament (pdb </w:t>
                        </w:r>
                        <w:r w:rsidRPr="001A6D27">
                          <w:rPr>
                            <w:rFonts w:asciiTheme="minorHAnsi" w:hAnsi="Calibri" w:cstheme="minorBidi"/>
                            <w:color w:val="000000" w:themeColor="text1"/>
                            <w:kern w:val="24"/>
                            <w:sz w:val="20"/>
                            <w:szCs w:val="20"/>
                          </w:rPr>
                          <w:t>3j8i</w:t>
                        </w:r>
                        <w:r>
                          <w:rPr>
                            <w:rFonts w:asciiTheme="minorHAnsi" w:hAnsi="Calibri" w:cstheme="minorBidi"/>
                            <w:color w:val="000000" w:themeColor="text1"/>
                            <w:kern w:val="24"/>
                            <w:sz w:val="20"/>
                            <w:szCs w:val="20"/>
                          </w:rPr>
                          <w:t xml:space="preserve">, green) with residues identified as part of a potential binding site highlighted in blue </w:t>
                        </w:r>
                        <w:r>
                          <w:rPr>
                            <w:rFonts w:asciiTheme="minorHAnsi" w:hAnsi="Calibri" w:cstheme="minorBidi"/>
                            <w:color w:val="000000" w:themeColor="text1"/>
                            <w:kern w:val="24"/>
                            <w:sz w:val="20"/>
                            <w:szCs w:val="20"/>
                          </w:rPr>
                          <w:fldChar w:fldCharType="begin" w:fldLock="1"/>
                        </w:r>
                        <w:r>
                          <w:rPr>
                            <w:rFonts w:asciiTheme="minorHAnsi" w:hAnsi="Calibri" w:cstheme="minorBidi"/>
                            <w:color w:val="000000" w:themeColor="text1"/>
                            <w:kern w:val="24"/>
                            <w:sz w:val="20"/>
                            <w:szCs w:val="20"/>
                          </w:rPr>
                          <w:instrText>ADDIN CSL_CITATION { "citationItems" : [ { "id" : "ITEM-1", "itemData" : { "DOI" : "10.1016/j.cub.2012.12.024", "ISSN" : "0960-9822", "author" : [ { "dropping-particle" : "", "family" : "Urbanek", "given" : "Agnieszka N", "non-dropping-particle" : "", "parse-names" : false, "suffix" : "" }, { "dropping-particle" : "", "family" : "Smith", "given" : "Adam P", "non-dropping-particle" : "", "parse-names" : false, "suffix" : "" }, { "dropping-particle" : "", "family" : "Allwood", "given" : "Ellen G", "non-dropping-particle" : "", "parse-names" : false, "suffix" : "" }, { "dropping-particle" : "", "family" : "Booth", "given" : "Wesley I", "non-dropping-particle" : "", "parse-names" : false, "suffix" : "" }, { "dropping-particle" : "", "family" : "Ayscough", "given" : "Kathryn R", "non-dropping-particle" : "", "parse-names" : false, "suffix" : "" } ], "container-title" : "Current Biology", "id" : "ITEM-1", "issue" : "3", "issued" : { "date-parts" : [ [ "2013" ] ] }, "page" : "196-203", "publisher" : "Elsevier Ltd", "title" : "A Novel Actin-Binding Motif in Las17 / WASP Nucleates Actin Filaments Independently of Arp2 / 3", "type" : "article-journal", "volume" : "23" }, "uris" : [ "http://www.mendeley.com/documents/?uuid=d2c84c89-6374-4188-a636-3cfba8861153" ] } ], "mendeley" : { "formattedCitation" : "(Urbanek &lt;i&gt;et al.&lt;/i&gt;, 2013)", "plainTextFormattedCitation" : "(Urbanek et al., 2013)", "previouslyFormattedCitation" : "(Urbanek &lt;i&gt;et al.&lt;/i&gt;, 2013)" }, "properties" : {  }, "schema" : "https://github.com/citation-style-language/schema/raw/master/csl-citation.json" }</w:instrText>
                        </w:r>
                        <w:r>
                          <w:rPr>
                            <w:rFonts w:asciiTheme="minorHAnsi" w:hAnsi="Calibri" w:cstheme="minorBidi"/>
                            <w:color w:val="000000" w:themeColor="text1"/>
                            <w:kern w:val="24"/>
                            <w:sz w:val="20"/>
                            <w:szCs w:val="20"/>
                          </w:rPr>
                          <w:fldChar w:fldCharType="separate"/>
                        </w:r>
                        <w:r w:rsidRPr="00143B78">
                          <w:rPr>
                            <w:rFonts w:asciiTheme="minorHAnsi" w:hAnsi="Calibri" w:cstheme="minorBidi"/>
                            <w:noProof/>
                            <w:color w:val="000000" w:themeColor="text1"/>
                            <w:kern w:val="24"/>
                            <w:sz w:val="20"/>
                            <w:szCs w:val="20"/>
                          </w:rPr>
                          <w:t xml:space="preserve">(Urbanek </w:t>
                        </w:r>
                        <w:r w:rsidRPr="00143B78">
                          <w:rPr>
                            <w:rFonts w:asciiTheme="minorHAnsi" w:hAnsi="Calibri" w:cstheme="minorBidi"/>
                            <w:i/>
                            <w:noProof/>
                            <w:color w:val="000000" w:themeColor="text1"/>
                            <w:kern w:val="24"/>
                            <w:sz w:val="20"/>
                            <w:szCs w:val="20"/>
                          </w:rPr>
                          <w:t>et al.</w:t>
                        </w:r>
                        <w:r w:rsidRPr="00143B78">
                          <w:rPr>
                            <w:rFonts w:asciiTheme="minorHAnsi" w:hAnsi="Calibri" w:cstheme="minorBidi"/>
                            <w:noProof/>
                            <w:color w:val="000000" w:themeColor="text1"/>
                            <w:kern w:val="24"/>
                            <w:sz w:val="20"/>
                            <w:szCs w:val="20"/>
                          </w:rPr>
                          <w:t>, 2013)</w:t>
                        </w:r>
                        <w:r>
                          <w:rPr>
                            <w:rFonts w:asciiTheme="minorHAnsi" w:hAnsi="Calibri" w:cstheme="minorBidi"/>
                            <w:color w:val="000000" w:themeColor="text1"/>
                            <w:kern w:val="24"/>
                            <w:sz w:val="20"/>
                            <w:szCs w:val="20"/>
                          </w:rPr>
                          <w:fldChar w:fldCharType="end"/>
                        </w:r>
                        <w:r>
                          <w:rPr>
                            <w:rFonts w:asciiTheme="minorHAnsi" w:hAnsi="Calibri" w:cstheme="minorBidi"/>
                            <w:color w:val="000000" w:themeColor="text1"/>
                            <w:kern w:val="24"/>
                            <w:sz w:val="20"/>
                            <w:szCs w:val="20"/>
                          </w:rPr>
                          <w:t>. (B) Same as A, individual monomers within the filament coloured for clarity. Thanks to Professor Mike Williamson for model.</w:t>
                        </w:r>
                      </w:p>
                    </w:txbxContent>
                  </v:textbox>
                </v:shape>
                <v:shape id="Picture 381" o:spid="_x0000_s1334" type="#_x0000_t75" style="position:absolute;width:5603421;height:22833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NC&#10;nNHDAAAA3AAAAA8AAABkcnMvZG93bnJldi54bWxEj0+LwjAUxO/CfofwFrxp6gpaukYpwoqiF//s&#10;nh/N27bYvJQkav32RhA8DjPzG2a26EwjruR8bVnBaJiAIC6srrlUcDr+DFIQPiBrbCyTgjt5WMw/&#10;ejPMtL3xnq6HUIoIYZ+hgiqENpPSFxUZ9EPbEkfv3zqDIUpXSu3wFuGmkV9JMpEGa44LFba0rKg4&#10;Hy4mUvxyO11tdrhJ89+7y89/O1uulOp/dvk3iEBdeIdf7bVWME5H8DwTj4Cc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0Kc0cMAAADcAAAADwAAAAAAAAAAAAAAAACcAgAA&#10;ZHJzL2Rvd25yZXYueG1sUEsFBgAAAAAEAAQA9wAAAIwDAAAAAA==&#10;">
                  <v:imagedata r:id="rId108" o:title=""/>
                  <v:path arrowok="t"/>
                </v:shape>
                <v:shape id="Text Box 382" o:spid="_x0000_s1335" type="#_x0000_t202" style="position:absolute;top:83016;width:559555;height:3513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eSuwwAA&#10;ANwAAAAPAAAAZHJzL2Rvd25yZXYueG1sRI9Ba8JAFITvgv9heYXedKPFItE1BNuCBy+16f2RfWZD&#10;s29D9tXEf98tFHocZuYbZl9MvlM3GmIb2MBqmYEiroNtuTFQfbwttqCiIFvsApOBO0UoDvPZHnMb&#10;Rn6n20UalSAcczTgRPpc61g78hiXoSdO3jUMHiXJodF2wDHBfafXWfasPbacFhz2dHRUf12+vQER&#10;W67u1auPp8/p/DK6rN5gZczjw1TuQAlN8h/+a5+sgaftGn7PpCO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XeSuwwAAANwAAAAPAAAAAAAAAAAAAAAAAJcCAABkcnMvZG93&#10;bnJldi54bWxQSwUGAAAAAAQABAD1AAAAhwMAAAAA&#10;" filled="f" stroked="f">
                  <v:textbox style="mso-fit-shape-to-text:t">
                    <w:txbxContent>
                      <w:p w14:paraId="63EA222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383" o:spid="_x0000_s1336" type="#_x0000_t202" style="position:absolute;left:5587636;width:560359;height:3513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EUE1wwAA&#10;ANwAAAAPAAAAZHJzL2Rvd25yZXYueG1sRI9Ba8JAFITvgv9heYXedGPFItE1BNuCBy+16f2RfWZD&#10;s29D9tXEf98tFHocZuYbZl9MvlM3GmIb2MBqmYEiroNtuTFQfbwttqCiIFvsApOBO0UoDvPZHnMb&#10;Rn6n20UalSAcczTgRPpc61g78hiXoSdO3jUMHiXJodF2wDHBfaefsuxZe2w5LTjs6eio/rp8ewMi&#10;tlzdq1cfT5/T+WV0Wb3BypjHh6ncgRKa5D/81z5ZA+vtGn7PpCO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uEUE1wwAAANwAAAAPAAAAAAAAAAAAAAAAAJcCAABkcnMvZG93&#10;bnJldi54bWxQSwUGAAAAAAQABAD1AAAAhwMAAAAA&#10;" filled="f" stroked="f">
                  <v:textbox style="mso-fit-shape-to-text:t">
                    <w:txbxContent>
                      <w:p w14:paraId="779F2F27"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rPr>
                          <w:t>B.</w:t>
                        </w:r>
                      </w:p>
                    </w:txbxContent>
                  </v:textbox>
                </v:shape>
                <w10:anchorlock/>
              </v:group>
            </w:pict>
          </mc:Fallback>
        </mc:AlternateContent>
      </w:r>
    </w:p>
    <w:p w14:paraId="487C744E" w14:textId="77777777" w:rsidR="00756A09" w:rsidRDefault="00756A09" w:rsidP="00E5114A">
      <w:pPr>
        <w:spacing w:line="360" w:lineRule="auto"/>
        <w:jc w:val="both"/>
      </w:pPr>
    </w:p>
    <w:p w14:paraId="6986A88E" w14:textId="77777777" w:rsidR="00756A09" w:rsidRDefault="00756A09" w:rsidP="00E5114A">
      <w:pPr>
        <w:spacing w:line="360" w:lineRule="auto"/>
        <w:jc w:val="both"/>
      </w:pPr>
      <w:r>
        <w:t>In an extended conformation, the 14 residues between the two proline tracts is sufficient to allow the peptide to bind at the proposed binding sites on two actin monomers within the same protofilament. An interaction between the short peptide and an actin filament is therefore a viable hypothesis. The spacing between the other proline tracts is on average greater than 14 residues.</w:t>
      </w:r>
    </w:p>
    <w:p w14:paraId="25628DCF" w14:textId="77777777" w:rsidR="00E919CB" w:rsidRDefault="00E919CB" w:rsidP="00E5114A">
      <w:pPr>
        <w:spacing w:line="360" w:lineRule="auto"/>
        <w:jc w:val="both"/>
      </w:pPr>
    </w:p>
    <w:p w14:paraId="50E705FB" w14:textId="77777777" w:rsidR="00E919CB" w:rsidRPr="00525FE7" w:rsidRDefault="00E919CB" w:rsidP="00E5114A">
      <w:pPr>
        <w:spacing w:line="360" w:lineRule="auto"/>
        <w:jc w:val="both"/>
      </w:pPr>
    </w:p>
    <w:p w14:paraId="6DFD2FB7" w14:textId="77777777" w:rsidR="00756A09" w:rsidRDefault="00756A09" w:rsidP="00E5114A">
      <w:pPr>
        <w:spacing w:line="360" w:lineRule="auto"/>
        <w:jc w:val="both"/>
        <w:rPr>
          <w:lang w:val="en-GB"/>
        </w:rPr>
      </w:pPr>
    </w:p>
    <w:p w14:paraId="251C8168" w14:textId="77777777" w:rsidR="00756A09" w:rsidRDefault="00756A09" w:rsidP="00E5114A">
      <w:pPr>
        <w:spacing w:line="360" w:lineRule="auto"/>
        <w:jc w:val="both"/>
        <w:rPr>
          <w:lang w:val="en-GB"/>
        </w:rPr>
      </w:pPr>
    </w:p>
    <w:p w14:paraId="519D4B6C" w14:textId="77777777" w:rsidR="00756A09" w:rsidRDefault="00756A09" w:rsidP="00E5114A">
      <w:pPr>
        <w:spacing w:line="360" w:lineRule="auto"/>
        <w:jc w:val="both"/>
        <w:rPr>
          <w:lang w:val="en-GB"/>
        </w:rPr>
      </w:pPr>
    </w:p>
    <w:p w14:paraId="1A634381" w14:textId="77777777" w:rsidR="00756A09" w:rsidRDefault="00756A09" w:rsidP="00E5114A">
      <w:pPr>
        <w:pStyle w:val="Heading3"/>
        <w:jc w:val="both"/>
        <w:rPr>
          <w:lang w:val="en-GB"/>
        </w:rPr>
      </w:pPr>
      <w:bookmarkStart w:id="214" w:name="_Toc494222756"/>
      <w:r>
        <w:rPr>
          <w:lang w:val="en-GB"/>
        </w:rPr>
        <w:lastRenderedPageBreak/>
        <w:t>5.2.6 What is the effect of an increasing number of proline tracts?</w:t>
      </w:r>
      <w:bookmarkEnd w:id="214"/>
    </w:p>
    <w:p w14:paraId="6D217A76" w14:textId="77777777" w:rsidR="00756A09" w:rsidRPr="005F3407" w:rsidRDefault="00756A09" w:rsidP="00E5114A">
      <w:pPr>
        <w:jc w:val="both"/>
        <w:rPr>
          <w:lang w:val="en-GB"/>
        </w:rPr>
      </w:pPr>
    </w:p>
    <w:p w14:paraId="3863EF76" w14:textId="77777777" w:rsidR="00756A09" w:rsidRDefault="00756A09" w:rsidP="00E5114A">
      <w:pPr>
        <w:spacing w:line="360" w:lineRule="auto"/>
        <w:jc w:val="both"/>
        <w:rPr>
          <w:lang w:val="en-GB"/>
        </w:rPr>
      </w:pPr>
      <w:r>
        <w:rPr>
          <w:lang w:val="en-GB"/>
        </w:rPr>
        <w:t>Work</w:t>
      </w:r>
      <w:r w:rsidRPr="00517B28">
        <w:rPr>
          <w:lang w:val="en-GB"/>
        </w:rPr>
        <w:t xml:space="preserve"> by</w:t>
      </w:r>
      <w:r>
        <w:rPr>
          <w:b/>
          <w:lang w:val="en-GB"/>
        </w:rPr>
        <w:t xml:space="preserve"> </w:t>
      </w:r>
      <w:r w:rsidRPr="00EA2F41">
        <w:rPr>
          <w:lang w:val="en-GB"/>
        </w:rPr>
        <w:t>E. Allwood (KA lab, unpublished)</w:t>
      </w:r>
      <w:r>
        <w:rPr>
          <w:b/>
          <w:lang w:val="en-GB"/>
        </w:rPr>
        <w:t xml:space="preserve"> </w:t>
      </w:r>
      <w:r>
        <w:rPr>
          <w:lang w:val="en-GB"/>
        </w:rPr>
        <w:t>suggests that any interaction between the short peptide and F-actin is very weak. It was predicted that such an interaction may depend upon weak interactions between multiple proline tracts and a single actin filament. Increasing the number of proline tracts would therefore be expected to promote this interaction. A fragment of Las17 that contained the 4 C-terminal proline tracts of Las17 was generated and tested in a pyrene assay alongside the short peptides.</w:t>
      </w:r>
    </w:p>
    <w:p w14:paraId="6CE65F9A" w14:textId="77777777" w:rsidR="00756A09" w:rsidRDefault="00756A09" w:rsidP="00E5114A">
      <w:pPr>
        <w:spacing w:line="360" w:lineRule="auto"/>
        <w:jc w:val="both"/>
        <w:rPr>
          <w:lang w:val="en-GB"/>
        </w:rPr>
      </w:pPr>
    </w:p>
    <w:p w14:paraId="5CEE79B3" w14:textId="77777777" w:rsidR="00756A09" w:rsidRDefault="00756A09" w:rsidP="00E5114A">
      <w:pPr>
        <w:spacing w:line="360" w:lineRule="auto"/>
        <w:jc w:val="both"/>
        <w:rPr>
          <w:lang w:val="en-GB"/>
        </w:rPr>
      </w:pPr>
    </w:p>
    <w:p w14:paraId="43BFB174" w14:textId="77777777" w:rsidR="00756A09" w:rsidRDefault="00756A09" w:rsidP="00E5114A">
      <w:pPr>
        <w:spacing w:line="360" w:lineRule="auto"/>
        <w:jc w:val="both"/>
        <w:rPr>
          <w:lang w:val="en-GB"/>
        </w:rPr>
      </w:pPr>
      <w:r w:rsidRPr="004804F2">
        <w:rPr>
          <w:noProof/>
        </w:rPr>
        <mc:AlternateContent>
          <mc:Choice Requires="wpg">
            <w:drawing>
              <wp:inline distT="0" distB="0" distL="0" distR="0" wp14:anchorId="5090EFE3" wp14:editId="634FB6D9">
                <wp:extent cx="3424464" cy="4325105"/>
                <wp:effectExtent l="0" t="0" r="5080" b="0"/>
                <wp:docPr id="384" name="Group 1"/>
                <wp:cNvGraphicFramePr/>
                <a:graphic xmlns:a="http://schemas.openxmlformats.org/drawingml/2006/main">
                  <a:graphicData uri="http://schemas.microsoft.com/office/word/2010/wordprocessingGroup">
                    <wpg:wgp>
                      <wpg:cNvGrpSpPr/>
                      <wpg:grpSpPr>
                        <a:xfrm>
                          <a:off x="0" y="0"/>
                          <a:ext cx="3424464" cy="4325105"/>
                          <a:chOff x="0" y="0"/>
                          <a:chExt cx="3424464" cy="4325105"/>
                        </a:xfrm>
                      </wpg:grpSpPr>
                      <wps:wsp>
                        <wps:cNvPr id="385" name="Text Box 385"/>
                        <wps:cNvSpPr txBox="1"/>
                        <wps:spPr>
                          <a:xfrm>
                            <a:off x="1" y="3303390"/>
                            <a:ext cx="3423285" cy="1021715"/>
                          </a:xfrm>
                          <a:prstGeom prst="rect">
                            <a:avLst/>
                          </a:prstGeom>
                          <a:noFill/>
                        </wps:spPr>
                        <wps:txbx>
                          <w:txbxContent>
                            <w:p w14:paraId="3D53E879" w14:textId="772EDD50"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w:t>
                              </w:r>
                              <w:r w:rsidR="006041CF">
                                <w:rPr>
                                  <w:rFonts w:asciiTheme="minorHAnsi" w:hAnsi="Calibri" w:cstheme="minorBidi"/>
                                  <w:color w:val="000000" w:themeColor="text1"/>
                                  <w:kern w:val="24"/>
                                  <w:sz w:val="20"/>
                                  <w:szCs w:val="20"/>
                                </w:rPr>
                                <w:t>ig 5.6</w:t>
                              </w:r>
                              <w:r>
                                <w:rPr>
                                  <w:rFonts w:asciiTheme="minorHAnsi" w:hAnsi="Calibri" w:cstheme="minorBidi"/>
                                  <w:color w:val="000000" w:themeColor="text1"/>
                                  <w:kern w:val="24"/>
                                  <w:sz w:val="20"/>
                                  <w:szCs w:val="20"/>
                                </w:rPr>
                                <w:t>. Increasing number of proline tracts correlates with a larger effect on acin polymerisation in a pyrene assay. 3 µM actin induced to polymerise alone (black) or in the presence of 0.3 µM fragments of Las17: aa414-536 (blue), aa501-528 (green) or aa501-528 PPPP506,507, 525,526AAAA (pink). Representative trace of n=3 repeats.</w:t>
                              </w:r>
                            </w:p>
                          </w:txbxContent>
                        </wps:txbx>
                        <wps:bodyPr wrap="square" rtlCol="0">
                          <a:spAutoFit/>
                        </wps:bodyPr>
                      </wps:wsp>
                      <pic:pic xmlns:pic="http://schemas.openxmlformats.org/drawingml/2006/picture">
                        <pic:nvPicPr>
                          <pic:cNvPr id="386" name="Picture 386"/>
                          <pic:cNvPicPr>
                            <a:picLocks noChangeAspect="1"/>
                          </pic:cNvPicPr>
                        </pic:nvPicPr>
                        <pic:blipFill>
                          <a:blip r:embed="rId109"/>
                          <a:stretch>
                            <a:fillRect/>
                          </a:stretch>
                        </pic:blipFill>
                        <pic:spPr>
                          <a:xfrm>
                            <a:off x="0" y="0"/>
                            <a:ext cx="3424464" cy="3168341"/>
                          </a:xfrm>
                          <a:prstGeom prst="rect">
                            <a:avLst/>
                          </a:prstGeom>
                        </pic:spPr>
                      </pic:pic>
                    </wpg:wgp>
                  </a:graphicData>
                </a:graphic>
              </wp:inline>
            </w:drawing>
          </mc:Choice>
          <mc:Fallback>
            <w:pict>
              <v:group w14:anchorId="5090EFE3" id="_x0000_s1337" style="width:269.65pt;height:340.55pt;mso-position-horizontal-relative:char;mso-position-vertical-relative:line" coordsize="3424464,432510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">
                <v:shape id="Text Box 385" o:spid="_x0000_s1338" type="#_x0000_t202" style="position:absolute;left:1;top:3303390;width:3423285;height:102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HzawwAA&#10;ANwAAAAPAAAAZHJzL2Rvd25yZXYueG1sRI9Pa8JAFMTvBb/D8gq91Y2KRaKriH/AQy+16f2RfWZD&#10;s29D9mnit+8WBI/DzPyGWW0G36gbdbEObGAyzkARl8HWXBkovo/vC1BRkC02gcnAnSJs1qOXFeY2&#10;9PxFt7NUKkE45mjAibS51rF05DGOQ0ucvEvoPEqSXaVth32C+0ZPs+xDe6w5LThsaeeo/D1fvQER&#10;u53ci4OPp5/hc9+7rJxjYczb67BdghIa5Bl+tE/WwGwxh/8z6Qjo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tHzawwAAANwAAAAPAAAAAAAAAAAAAAAAAJcCAABkcnMvZG93&#10;bnJldi54bWxQSwUGAAAAAAQABAD1AAAAhwMAAAAA&#10;" filled="f" stroked="f">
                  <v:textbox style="mso-fit-shape-to-text:t">
                    <w:txbxContent>
                      <w:p w14:paraId="3D53E879" w14:textId="772EDD50"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w:t>
                        </w:r>
                        <w:r w:rsidR="006041CF">
                          <w:rPr>
                            <w:rFonts w:asciiTheme="minorHAnsi" w:hAnsi="Calibri" w:cstheme="minorBidi"/>
                            <w:color w:val="000000" w:themeColor="text1"/>
                            <w:kern w:val="24"/>
                            <w:sz w:val="20"/>
                            <w:szCs w:val="20"/>
                          </w:rPr>
                          <w:t>ig 5.6</w:t>
                        </w:r>
                        <w:r>
                          <w:rPr>
                            <w:rFonts w:asciiTheme="minorHAnsi" w:hAnsi="Calibri" w:cstheme="minorBidi"/>
                            <w:color w:val="000000" w:themeColor="text1"/>
                            <w:kern w:val="24"/>
                            <w:sz w:val="20"/>
                            <w:szCs w:val="20"/>
                          </w:rPr>
                          <w:t>. Increasing number of proline tracts correlates with a larger effect on acin polymerisation in a pyrene assay. 3 µM actin induced to polymerise alone (black) or in the presence of 0.3 µM fragments of Las17: aa414-536 (blue), aa501-528 (green) or aa501-528 PPPP506,507, 525,526AAAA (pink). Representative trace of n=3 repeats.</w:t>
                        </w:r>
                      </w:p>
                    </w:txbxContent>
                  </v:textbox>
                </v:shape>
                <v:shape id="Picture 386" o:spid="_x0000_s1339" type="#_x0000_t75" style="position:absolute;width:3424464;height:31683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KJ&#10;oRXEAAAA3AAAAA8AAABkcnMvZG93bnJldi54bWxEj0FrwkAUhO+C/2F5Qm+6UcFI6ioiqKU5aaXQ&#10;2yP7mizNvg3Z1cR/3xUEj8PMfMOsNr2txY1abxwrmE4SEMSF04ZLBZev/XgJwgdkjbVjUnAnD5v1&#10;cLDCTLuOT3Q7h1JECPsMFVQhNJmUvqjIop+4hjh6v661GKJsS6lb7CLc1nKWJAtp0XBcqLChXUXF&#10;3/lqFfC2TylP84vJux9pjunh815+K/U26rfvIAL14RV+tj+0gvlyAY8z8QjI9T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KJoRXEAAAA3AAAAA8AAAAAAAAAAAAAAAAAnAIA&#10;AGRycy9kb3ducmV2LnhtbFBLBQYAAAAABAAEAPcAAACNAwAAAAA=&#10;">
                  <v:imagedata r:id="rId110" o:title=""/>
                  <v:path arrowok="t"/>
                </v:shape>
                <w10:anchorlock/>
              </v:group>
            </w:pict>
          </mc:Fallback>
        </mc:AlternateContent>
      </w:r>
      <w:r>
        <w:rPr>
          <w:lang w:val="en-GB"/>
        </w:rPr>
        <w:br w:type="textWrapping" w:clear="all"/>
      </w:r>
    </w:p>
    <w:p w14:paraId="2C07786C" w14:textId="77777777" w:rsidR="00756A09" w:rsidRDefault="00756A09" w:rsidP="00E5114A">
      <w:pPr>
        <w:spacing w:line="360" w:lineRule="auto"/>
        <w:jc w:val="both"/>
        <w:rPr>
          <w:lang w:val="en-GB"/>
        </w:rPr>
      </w:pPr>
      <w:r>
        <w:rPr>
          <w:lang w:val="en-GB"/>
        </w:rPr>
        <w:t xml:space="preserve">Actin only polymerised as expected. In the presence of the short peptide, polymerisation is somewhat promoted relative to actin polymerising alone. This effect is lost in the presence of the peptide in which both tracts have been disrupted by the introduction of alanine residues. The fragment aa414-536 containing four proline </w:t>
      </w:r>
      <w:r>
        <w:rPr>
          <w:lang w:val="en-GB"/>
        </w:rPr>
        <w:lastRenderedPageBreak/>
        <w:t>tracts had a larger effect on actin polymerisation than either of the short peptides. Increasing the number of proline tracts correlates with an increased effect on actin polymerisation, in line with the hypothesis that multiple weak interactions mediate an association with F-actin.</w:t>
      </w:r>
    </w:p>
    <w:p w14:paraId="35A39370" w14:textId="77777777" w:rsidR="00756A09" w:rsidRDefault="00756A09" w:rsidP="00E5114A">
      <w:pPr>
        <w:spacing w:line="360" w:lineRule="auto"/>
        <w:jc w:val="both"/>
        <w:rPr>
          <w:lang w:val="en-GB"/>
        </w:rPr>
      </w:pPr>
    </w:p>
    <w:p w14:paraId="5F5BFF1C" w14:textId="77777777" w:rsidR="00756A09" w:rsidRDefault="00756A09" w:rsidP="00E5114A">
      <w:pPr>
        <w:pStyle w:val="Heading3"/>
        <w:jc w:val="both"/>
        <w:rPr>
          <w:lang w:val="en-GB"/>
        </w:rPr>
      </w:pPr>
      <w:bookmarkStart w:id="215" w:name="_Toc494222757"/>
      <w:r>
        <w:rPr>
          <w:lang w:val="en-GB"/>
        </w:rPr>
        <w:t>5.2.6 Does the C-terminal region influence actin polymerisation in the presence of the WCA domain?</w:t>
      </w:r>
      <w:bookmarkEnd w:id="215"/>
    </w:p>
    <w:p w14:paraId="6756C3B0" w14:textId="77777777" w:rsidR="00756A09" w:rsidRPr="005F3407" w:rsidRDefault="00756A09" w:rsidP="00E5114A">
      <w:pPr>
        <w:jc w:val="both"/>
        <w:rPr>
          <w:lang w:val="en-GB"/>
        </w:rPr>
      </w:pPr>
    </w:p>
    <w:p w14:paraId="069E3412" w14:textId="6C317E40" w:rsidR="00756A09" w:rsidRDefault="00756A09" w:rsidP="00E5114A">
      <w:pPr>
        <w:spacing w:line="360" w:lineRule="auto"/>
        <w:jc w:val="both"/>
        <w:rPr>
          <w:lang w:val="en-GB"/>
        </w:rPr>
      </w:pPr>
      <w:r>
        <w:rPr>
          <w:lang w:val="en-GB"/>
        </w:rPr>
        <w:t xml:space="preserve">Urbanek et al 2013 demonstrated that the disruption of the second to last proline tract (aa503-507) by mutation of the two terminal prolines to alanines reduced the effect of the polyproline region of Las17 on actin polymerisation. However, fragments of Las17 containing the two terminal proline tracts and the WCA region had little effect on polymerisation </w:t>
      </w:r>
      <w:r w:rsidRPr="00232DB3">
        <w:rPr>
          <w:lang w:val="en-GB"/>
        </w:rPr>
        <w:t>(fig</w:t>
      </w:r>
      <w:r w:rsidR="00CD5A9C">
        <w:rPr>
          <w:lang w:val="en-GB"/>
        </w:rPr>
        <w:t xml:space="preserve"> </w:t>
      </w:r>
      <w:r w:rsidRPr="00232DB3">
        <w:rPr>
          <w:lang w:val="en-GB"/>
        </w:rPr>
        <w:t>3.5)</w:t>
      </w:r>
      <w:r>
        <w:rPr>
          <w:lang w:val="en-GB"/>
        </w:rPr>
        <w:t xml:space="preserve">. We therefore wanted to re-examine the contribution of the C-terminal of the polyproline region in the presence of the WCA domain. To do this the two most C-terminal proline tracts were disrupted by mutation within the PPWCA fragment of Las17. This PPWCA PPPP505,507,525,526AAAA construct was expressed in </w:t>
      </w:r>
      <w:r w:rsidRPr="00CD5A9C">
        <w:rPr>
          <w:i/>
          <w:lang w:val="en-GB"/>
        </w:rPr>
        <w:t>E. coli</w:t>
      </w:r>
      <w:r>
        <w:rPr>
          <w:lang w:val="en-GB"/>
        </w:rPr>
        <w:t>, purified and tested for activity in a pyrene polymerisation assay.</w:t>
      </w:r>
    </w:p>
    <w:p w14:paraId="7E40570D" w14:textId="77777777" w:rsidR="00756A09" w:rsidRDefault="00756A09" w:rsidP="00E5114A">
      <w:pPr>
        <w:spacing w:line="360" w:lineRule="auto"/>
        <w:jc w:val="both"/>
        <w:rPr>
          <w:lang w:val="en-GB"/>
        </w:rPr>
      </w:pPr>
    </w:p>
    <w:p w14:paraId="055876A0" w14:textId="4F3691C9" w:rsidR="00756A09" w:rsidRDefault="0033761F" w:rsidP="00E5114A">
      <w:pPr>
        <w:spacing w:line="360" w:lineRule="auto"/>
        <w:jc w:val="both"/>
        <w:rPr>
          <w:lang w:val="en-GB"/>
        </w:rPr>
      </w:pPr>
      <w:r>
        <w:rPr>
          <w:noProof/>
        </w:rPr>
        <w:drawing>
          <wp:inline distT="0" distB="0" distL="0" distR="0" wp14:anchorId="7B83A867" wp14:editId="0DC9FFCB">
            <wp:extent cx="5309870" cy="303149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5.8.png"/>
                    <pic:cNvPicPr/>
                  </pic:nvPicPr>
                  <pic:blipFill>
                    <a:blip r:embed="rId111">
                      <a:extLst>
                        <a:ext uri="{28A0092B-C50C-407E-A947-70E740481C1C}">
                          <a14:useLocalDpi xmlns:a14="http://schemas.microsoft.com/office/drawing/2010/main" val="0"/>
                        </a:ext>
                      </a:extLst>
                    </a:blip>
                    <a:stretch>
                      <a:fillRect/>
                    </a:stretch>
                  </pic:blipFill>
                  <pic:spPr>
                    <a:xfrm>
                      <a:off x="0" y="0"/>
                      <a:ext cx="5309870" cy="3031490"/>
                    </a:xfrm>
                    <a:prstGeom prst="rect">
                      <a:avLst/>
                    </a:prstGeom>
                  </pic:spPr>
                </pic:pic>
              </a:graphicData>
            </a:graphic>
          </wp:inline>
        </w:drawing>
      </w:r>
    </w:p>
    <w:p w14:paraId="2DCB96FE" w14:textId="48F50691" w:rsidR="00756A09" w:rsidRDefault="00B7460B" w:rsidP="00E5114A">
      <w:pPr>
        <w:spacing w:line="360" w:lineRule="auto"/>
        <w:jc w:val="both"/>
        <w:rPr>
          <w:lang w:val="en-GB"/>
        </w:rPr>
      </w:pPr>
      <w:r>
        <w:rPr>
          <w:noProof/>
        </w:rPr>
        <mc:AlternateContent>
          <mc:Choice Requires="wps">
            <w:drawing>
              <wp:inline distT="0" distB="0" distL="0" distR="0" wp14:anchorId="7B09D385" wp14:editId="4CCF2614">
                <wp:extent cx="5153025" cy="866774"/>
                <wp:effectExtent l="0" t="0" r="0" b="0"/>
                <wp:docPr id="390" name="Text Box 44"/>
                <wp:cNvGraphicFramePr/>
                <a:graphic xmlns:a="http://schemas.openxmlformats.org/drawingml/2006/main">
                  <a:graphicData uri="http://schemas.microsoft.com/office/word/2010/wordprocessingShape">
                    <wps:wsp>
                      <wps:cNvSpPr txBox="1"/>
                      <wps:spPr>
                        <a:xfrm>
                          <a:off x="0" y="0"/>
                          <a:ext cx="5153025" cy="866774"/>
                        </a:xfrm>
                        <a:prstGeom prst="rect">
                          <a:avLst/>
                        </a:prstGeom>
                        <a:noFill/>
                      </wps:spPr>
                      <wps:txbx>
                        <w:txbxContent>
                          <w:p w14:paraId="3DDAF1AC" w14:textId="37A7DC25"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w:t>
                            </w:r>
                            <w:r w:rsidR="006041CF">
                              <w:rPr>
                                <w:rFonts w:asciiTheme="minorHAnsi" w:hAnsi="Calibri" w:cstheme="minorBidi"/>
                                <w:color w:val="000000" w:themeColor="text1"/>
                                <w:kern w:val="24"/>
                                <w:sz w:val="20"/>
                                <w:szCs w:val="20"/>
                              </w:rPr>
                              <w:t>ig 5.7</w:t>
                            </w:r>
                            <w:r>
                              <w:rPr>
                                <w:rFonts w:asciiTheme="minorHAnsi" w:hAnsi="Calibri" w:cstheme="minorBidi"/>
                                <w:color w:val="000000" w:themeColor="text1"/>
                                <w:kern w:val="24"/>
                                <w:sz w:val="20"/>
                                <w:szCs w:val="20"/>
                              </w:rPr>
                              <w:t>. Disrupting the two most C-terminal proline tracts has no effect in a pyrene assay, in the presence of the WCA domain. (A) 3 µM actin induced to polymerise alone (Black) or with 0.3 µM truncations of Las17: PPWCA (orange) or PPWCA PPPP506,507,526,527AAAA (green). Representative trace of n=&gt;3 repeats. (B)</w:t>
                            </w:r>
                            <w:r w:rsidRPr="00752EEC">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 xml:space="preserve">Relative initial rate of actin polymerisation. (C) Fold decrease in the lag phase before polymerisation can be observed. </w:t>
                            </w:r>
                          </w:p>
                        </w:txbxContent>
                      </wps:txbx>
                      <wps:bodyPr wrap="square" rtlCol="0">
                        <a:spAutoFit/>
                      </wps:bodyPr>
                    </wps:wsp>
                  </a:graphicData>
                </a:graphic>
              </wp:inline>
            </w:drawing>
          </mc:Choice>
          <mc:Fallback>
            <w:pict>
              <v:shape w14:anchorId="7B09D385" id="Text Box 44" o:spid="_x0000_s1340" type="#_x0000_t202" style="width:405.75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" filled="f" stroked="f">
                <v:textbox style="mso-fit-shape-to-text:t">
                  <w:txbxContent>
                    <w:p w14:paraId="3DDAF1AC" w14:textId="37A7DC25"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rPr>
                        <w:t>F</w:t>
                      </w:r>
                      <w:r w:rsidR="006041CF">
                        <w:rPr>
                          <w:rFonts w:asciiTheme="minorHAnsi" w:hAnsi="Calibri" w:cstheme="minorBidi"/>
                          <w:color w:val="000000" w:themeColor="text1"/>
                          <w:kern w:val="24"/>
                          <w:sz w:val="20"/>
                          <w:szCs w:val="20"/>
                        </w:rPr>
                        <w:t>ig 5.7</w:t>
                      </w:r>
                      <w:r>
                        <w:rPr>
                          <w:rFonts w:asciiTheme="minorHAnsi" w:hAnsi="Calibri" w:cstheme="minorBidi"/>
                          <w:color w:val="000000" w:themeColor="text1"/>
                          <w:kern w:val="24"/>
                          <w:sz w:val="20"/>
                          <w:szCs w:val="20"/>
                        </w:rPr>
                        <w:t>. Disrupting the two most C-terminal proline tracts has no effect in a pyrene assay, in the presence of the WCA domain. (A) 3 µM actin induced to polymerise alone (Black) or with 0.3 µM truncations of Las17: PPWCA (orange) or PPWCA PPPP506,507,526,527AAAA (green). Representative trace of n=&gt;3 repeats. (B)</w:t>
                      </w:r>
                      <w:r w:rsidRPr="00752EEC">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 xml:space="preserve">Relative initial rate of actin polymerisation. (C) Fold decrease in the lag phase before polymerisation can be observed. </w:t>
                      </w:r>
                    </w:p>
                  </w:txbxContent>
                </v:textbox>
                <w10:anchorlock/>
              </v:shape>
            </w:pict>
          </mc:Fallback>
        </mc:AlternateContent>
      </w:r>
    </w:p>
    <w:p w14:paraId="766C50F5" w14:textId="77777777" w:rsidR="00756A09" w:rsidRDefault="00756A09" w:rsidP="00E5114A">
      <w:pPr>
        <w:spacing w:line="360" w:lineRule="auto"/>
        <w:jc w:val="both"/>
        <w:rPr>
          <w:lang w:val="en-GB"/>
        </w:rPr>
      </w:pPr>
      <w:r>
        <w:rPr>
          <w:lang w:val="en-GB"/>
        </w:rPr>
        <w:lastRenderedPageBreak/>
        <w:t xml:space="preserve">Actin only and actin polymerising in the presence of the wildtype PPWCA fragment polymerised as expected. The PPWCA PPPP505,507,525,526AAAA fragment promoted polymerisation to the same extent as the wildtype control. Disrupting both terminal proline tracts has no effect on the activity of the PPWCA of Las17 in a pyrene assay. This was also true in the presence of the Arp2/3 complex (data not shown). </w:t>
      </w:r>
    </w:p>
    <w:p w14:paraId="346ABA2B" w14:textId="77777777" w:rsidR="00756A09" w:rsidRDefault="00756A09" w:rsidP="00E5114A">
      <w:pPr>
        <w:spacing w:line="360" w:lineRule="auto"/>
        <w:jc w:val="both"/>
        <w:rPr>
          <w:lang w:val="en-GB"/>
        </w:rPr>
      </w:pPr>
    </w:p>
    <w:p w14:paraId="7D74E480" w14:textId="77777777" w:rsidR="00756A09" w:rsidRPr="00DD1222" w:rsidRDefault="00756A09" w:rsidP="00E5114A">
      <w:pPr>
        <w:spacing w:line="360" w:lineRule="auto"/>
        <w:jc w:val="both"/>
        <w:rPr>
          <w:lang w:val="en-GB"/>
        </w:rPr>
      </w:pPr>
      <w:r w:rsidRPr="0039704E">
        <w:rPr>
          <w:lang w:val="en-GB"/>
        </w:rPr>
        <w:t>Work by E. Allwood (KA lab, unpublished)</w:t>
      </w:r>
      <w:r>
        <w:rPr>
          <w:lang w:val="en-GB"/>
        </w:rPr>
        <w:t xml:space="preserve"> demonstrated that the addition of the WCA domain promotes F-actin binding by Las17. In co-sedimentation assays the PPWCA fragment was shown to associate with F-actin more tightly than the PP fragment alone. If the C-terminal proline tracts influence actin polymerisation by promoting F-actin binding, this activity may be masked by the addition of the WCA domain.</w:t>
      </w:r>
    </w:p>
    <w:p w14:paraId="086EFD63" w14:textId="77777777" w:rsidR="00756A09" w:rsidRDefault="00756A09" w:rsidP="00E5114A">
      <w:pPr>
        <w:spacing w:line="360" w:lineRule="auto"/>
        <w:jc w:val="both"/>
        <w:rPr>
          <w:lang w:val="en-GB"/>
        </w:rPr>
      </w:pPr>
    </w:p>
    <w:p w14:paraId="24FB6E3F" w14:textId="77777777" w:rsidR="00756A09" w:rsidRDefault="00756A09" w:rsidP="00E5114A">
      <w:pPr>
        <w:jc w:val="both"/>
        <w:rPr>
          <w:rFonts w:asciiTheme="majorHAnsi" w:eastAsiaTheme="majorEastAsia" w:hAnsiTheme="majorHAnsi" w:cstheme="majorBidi"/>
          <w:color w:val="2F5496" w:themeColor="accent1" w:themeShade="BF"/>
          <w:sz w:val="32"/>
          <w:szCs w:val="32"/>
        </w:rPr>
      </w:pPr>
      <w:r>
        <w:br w:type="page"/>
      </w:r>
    </w:p>
    <w:p w14:paraId="5CC131F7" w14:textId="77777777" w:rsidR="00756A09" w:rsidRDefault="00756A09" w:rsidP="00E5114A">
      <w:pPr>
        <w:pStyle w:val="Heading2"/>
        <w:jc w:val="both"/>
      </w:pPr>
      <w:bookmarkStart w:id="216" w:name="_Toc494222758"/>
      <w:r>
        <w:lastRenderedPageBreak/>
        <w:t>5.3 Discussion</w:t>
      </w:r>
      <w:bookmarkEnd w:id="216"/>
    </w:p>
    <w:p w14:paraId="7AA6AAB7" w14:textId="77777777" w:rsidR="00756A09" w:rsidRPr="005F3407" w:rsidRDefault="00756A09" w:rsidP="00E5114A">
      <w:pPr>
        <w:jc w:val="both"/>
      </w:pPr>
    </w:p>
    <w:p w14:paraId="66F03473" w14:textId="77777777" w:rsidR="00756A09" w:rsidRPr="007D000A" w:rsidRDefault="00756A09" w:rsidP="00E5114A">
      <w:pPr>
        <w:spacing w:line="360" w:lineRule="auto"/>
        <w:jc w:val="both"/>
      </w:pPr>
      <w:r>
        <w:t xml:space="preserve">This chapter attempts to dissect the influence of the C-terminal of the polyproline region on actin polymerisation. Though the C-terminal proline tracts have been shown to be insufficient for the Arp2/3-independent filament nucleation activity of Las17, they influence the length and number of filaments that form in vitro. The presence of the C-terminal proline tracts appears to inhibit the nucleation activity of aa300-422, whilst initially promoting the rate of total polymerisation in a pyrene assay. This suggests an auxiliary role in the control of polymerisation kinetics and provides further evidence for a direct interaction between proline tracts and actin filaments. </w:t>
      </w:r>
    </w:p>
    <w:p w14:paraId="2819174A" w14:textId="77777777" w:rsidR="00756A09" w:rsidRDefault="00756A09" w:rsidP="00E5114A">
      <w:pPr>
        <w:spacing w:line="360" w:lineRule="auto"/>
        <w:jc w:val="both"/>
      </w:pPr>
    </w:p>
    <w:p w14:paraId="659F40DB" w14:textId="77777777" w:rsidR="00756A09" w:rsidRDefault="00756A09" w:rsidP="00E5114A">
      <w:pPr>
        <w:pStyle w:val="Heading3"/>
        <w:jc w:val="both"/>
        <w:rPr>
          <w:lang w:val="en-GB"/>
        </w:rPr>
      </w:pPr>
      <w:bookmarkStart w:id="217" w:name="_Toc494222759"/>
      <w:r>
        <w:rPr>
          <w:lang w:val="en-GB"/>
        </w:rPr>
        <w:t>5.3.1 C-Terminal proline tracts</w:t>
      </w:r>
      <w:bookmarkEnd w:id="217"/>
    </w:p>
    <w:p w14:paraId="2987FCA2" w14:textId="77777777" w:rsidR="00756A09" w:rsidRPr="005F3407" w:rsidRDefault="00756A09" w:rsidP="00E5114A">
      <w:pPr>
        <w:jc w:val="both"/>
        <w:rPr>
          <w:lang w:val="en-GB"/>
        </w:rPr>
      </w:pPr>
    </w:p>
    <w:p w14:paraId="60F39BFB" w14:textId="77777777" w:rsidR="00756A09" w:rsidRDefault="00756A09" w:rsidP="00E5114A">
      <w:pPr>
        <w:spacing w:line="360" w:lineRule="auto"/>
        <w:jc w:val="both"/>
        <w:rPr>
          <w:lang w:val="en-GB"/>
        </w:rPr>
      </w:pPr>
      <w:r>
        <w:rPr>
          <w:lang w:val="en-GB"/>
        </w:rPr>
        <w:t xml:space="preserve">The portion of the polyproline region of Las17, aa300-536, contains eight polyproline tracts of five consecutive proline residues. These eight tracts can be split in half by sequence similarity. The four N-terminal proline tracts are all flanked by arginine residues whereas the four C-terminal tracts are not. The N-terminal of the polyproline region has been shown to bind G-actin, promote the activation of the Arp2/3 complex and to be sufficient to explain the Arp2/3-independent filament nucleation activity of Las17. Although Urbanek et al 2013 also identified actin binding activity in the C-terminal of the polyproline region, the importance of this interaction was unclear. </w:t>
      </w:r>
    </w:p>
    <w:p w14:paraId="7CB3D0CF" w14:textId="77777777" w:rsidR="00756A09" w:rsidRDefault="00756A09" w:rsidP="00E5114A">
      <w:pPr>
        <w:spacing w:line="360" w:lineRule="auto"/>
        <w:jc w:val="both"/>
        <w:rPr>
          <w:lang w:val="en-GB"/>
        </w:rPr>
      </w:pPr>
    </w:p>
    <w:p w14:paraId="195E933B" w14:textId="77777777" w:rsidR="00756A09" w:rsidRDefault="00756A09" w:rsidP="00E5114A">
      <w:pPr>
        <w:pStyle w:val="Heading3"/>
        <w:jc w:val="both"/>
        <w:rPr>
          <w:lang w:val="en-GB"/>
        </w:rPr>
      </w:pPr>
      <w:bookmarkStart w:id="218" w:name="_Toc494222760"/>
      <w:r>
        <w:rPr>
          <w:lang w:val="en-GB"/>
        </w:rPr>
        <w:t>5.3.2 Minimum component and the C-terminal proline tracts</w:t>
      </w:r>
      <w:bookmarkEnd w:id="218"/>
    </w:p>
    <w:p w14:paraId="5C4305FD" w14:textId="77777777" w:rsidR="00756A09" w:rsidRPr="005F3407" w:rsidRDefault="00756A09" w:rsidP="00E5114A">
      <w:pPr>
        <w:jc w:val="both"/>
        <w:rPr>
          <w:lang w:val="en-GB"/>
        </w:rPr>
      </w:pPr>
    </w:p>
    <w:p w14:paraId="1249A6A9" w14:textId="68482BBF" w:rsidR="00756A09" w:rsidRDefault="00756A09" w:rsidP="00E5114A">
      <w:pPr>
        <w:spacing w:line="360" w:lineRule="auto"/>
        <w:jc w:val="both"/>
        <w:rPr>
          <w:lang w:val="en-GB"/>
        </w:rPr>
      </w:pPr>
      <w:r>
        <w:rPr>
          <w:lang w:val="en-GB"/>
        </w:rPr>
        <w:t xml:space="preserve">An effect of the C-terminal portion of the polyproline region is clear from a comparison of the effects of the 300-422 fragment and the longer PP fragment in a pyrene assay </w:t>
      </w:r>
      <w:r w:rsidR="00024A04">
        <w:rPr>
          <w:lang w:val="en-GB"/>
        </w:rPr>
        <w:t>(</w:t>
      </w:r>
      <w:r w:rsidRPr="00232DB3">
        <w:rPr>
          <w:lang w:val="en-GB"/>
        </w:rPr>
        <w:t>fig 5.</w:t>
      </w:r>
      <w:r w:rsidR="00232DB3" w:rsidRPr="00232DB3">
        <w:rPr>
          <w:lang w:val="en-GB"/>
        </w:rPr>
        <w:t>2</w:t>
      </w:r>
      <w:r w:rsidR="00024A04">
        <w:rPr>
          <w:lang w:val="en-GB"/>
        </w:rPr>
        <w:t>)</w:t>
      </w:r>
      <w:r>
        <w:rPr>
          <w:lang w:val="en-GB"/>
        </w:rPr>
        <w:t xml:space="preserve">. Although the two fragments reduce the lag phase to the same extent, the effect of the two fragments diverge markedly after polymerisation is first observed. Whereas a smooth curve is observed in the presence of the PP fragment, in the presence of the 300-422 fragment the pyrene trace is more complex. Though there is a reduction in the lag phase, initial polymerisation is slow relative even to the actin only control. As the reaction proceeds however, the rate of polymerisation increases dramatically. </w:t>
      </w:r>
    </w:p>
    <w:p w14:paraId="2E8B5C84" w14:textId="77777777" w:rsidR="00756A09" w:rsidRDefault="00756A09" w:rsidP="00E5114A">
      <w:pPr>
        <w:spacing w:line="360" w:lineRule="auto"/>
        <w:jc w:val="both"/>
        <w:rPr>
          <w:lang w:val="en-GB"/>
        </w:rPr>
      </w:pPr>
    </w:p>
    <w:p w14:paraId="3368F37E" w14:textId="77777777" w:rsidR="00756A09" w:rsidRDefault="00756A09" w:rsidP="00E5114A">
      <w:pPr>
        <w:spacing w:line="360" w:lineRule="auto"/>
        <w:jc w:val="both"/>
        <w:rPr>
          <w:lang w:val="en-GB"/>
        </w:rPr>
      </w:pPr>
      <w:r>
        <w:rPr>
          <w:lang w:val="en-GB"/>
        </w:rPr>
        <w:t>The effect of the PP fragment can be explained by the initial formation of more actin filaments leading to a reduction in the lag phase and an increase in the rate of total polymerisation. This increase in the rate of total polymerisation is presumably due to an increase in the total number of barbed ends as individual filaments do not elongate faster on average. For the shorter 300-422 fragment, the slow initial rate of total polymerisation in a pyrene assay doesn’t appear to fit with the 1.6-fold more filaments observed after 10 minutes by TIRFm or the observation that individual filaments initially grow at the same rate in the presence or absence of aa300-422.</w:t>
      </w:r>
    </w:p>
    <w:p w14:paraId="5C5203CF" w14:textId="77777777" w:rsidR="00756A09" w:rsidRDefault="00756A09" w:rsidP="00E5114A">
      <w:pPr>
        <w:spacing w:line="360" w:lineRule="auto"/>
        <w:jc w:val="both"/>
        <w:rPr>
          <w:lang w:val="en-GB"/>
        </w:rPr>
      </w:pPr>
    </w:p>
    <w:p w14:paraId="516910A3" w14:textId="77777777" w:rsidR="00756A09" w:rsidRDefault="00756A09" w:rsidP="00E5114A">
      <w:pPr>
        <w:spacing w:line="360" w:lineRule="auto"/>
        <w:jc w:val="both"/>
        <w:rPr>
          <w:lang w:val="en-GB"/>
        </w:rPr>
      </w:pPr>
      <w:r>
        <w:rPr>
          <w:lang w:val="en-GB"/>
        </w:rPr>
        <w:t xml:space="preserve">By diluting prepolymerised actin it was possible to gain information about the state of filaments at a later time-point in the reaction. Using this methodology, a difference could be observed between both the number and length of filaments that formed in the presence of the different fragments of Las17. In the presence of the PP fragment, roughly 2-fold more filaments were observed than when actin polymerised alone. In the presence of the 300-422 fragment, there was a greater (3.5 fold) increase in the number of filaments but these filaments were shorter than those seen in the presence of the longer fragment. </w:t>
      </w:r>
    </w:p>
    <w:p w14:paraId="46B02165" w14:textId="77777777" w:rsidR="00756A09" w:rsidRDefault="00756A09" w:rsidP="00E5114A">
      <w:pPr>
        <w:spacing w:line="360" w:lineRule="auto"/>
        <w:jc w:val="both"/>
        <w:rPr>
          <w:lang w:val="en-GB"/>
        </w:rPr>
      </w:pPr>
    </w:p>
    <w:p w14:paraId="6DFDF3E9" w14:textId="6762A209" w:rsidR="00756A09" w:rsidRDefault="00756A09" w:rsidP="00E5114A">
      <w:pPr>
        <w:spacing w:line="360" w:lineRule="auto"/>
        <w:jc w:val="both"/>
      </w:pPr>
      <w:r>
        <w:rPr>
          <w:lang w:val="en-GB"/>
        </w:rPr>
        <w:t xml:space="preserve">This could be interpreted simply as the short 300-422 fragment being a more potent nucleator than the whole polyproline region. This would lead to the formation of more filaments that would be competing for the same concentration of G-actin and so would be shorter. However, this explanation does not fit with initially slow polymerisation observed in a pyrene assay. </w:t>
      </w:r>
      <w:r>
        <w:t xml:space="preserve">Previous studies using the short 300-422 fragment at higher ratios relative to actin observed an inhibitory effect on polymerisation </w:t>
      </w:r>
      <w:r>
        <w:fldChar w:fldCharType="begin" w:fldLock="1"/>
      </w:r>
      <w:r w:rsidR="004121BE">
        <w:instrText>ADDIN CSL_CITATION { "citationItems" : [ { "id" : "ITEM-1", "itemData" : { "DOI" : "10.1091/mbc.E08", "ISBN" : "0037-1017 (Print)\\r0037-1017 (Linking)", "ISSN" : "00371017", "PMID" : "20496754", "abstract" : "Syndecans function as receptors for extracellular matrix (ECM) with integrins in cell spreading. However, the molecular mechanism of their specific involvement in cell migration or in wound healing has not been elucidated yet. Here, we report that a synthetic peptide, PEP75, which contains the syndecan-binding sequence of the laminin \u03b13LG4 module, induces keratinocyte migration in in vitro and in vivo. Soluble PEP75 induced the clustering of syndecan-4 and conformation-modified integrin \u03b21 colocalized with syndecan-4 in soluble PEP75-induced clusters. Treatment of cells in solution with PEP75 resulted in the exposure of the P4G11 antibody epitope of integrin \u03b21 in immunostaining as well as in flow cytometry and augmented integrin \u03b21\u2013dependent cell adhesion to ECM. Pulldown assays demonstrated that PEP75 bound to syndecan-4, but not to integrin \u03b21. A siRNA study revealed a role for syndecan-4 in PEP75-induced up-regulation of P4G11 antibody binding and migration of HaCaT cells. We conclude that binding of soluble PEP75 to syndecan-4 induces the coupling of integrin \u03b21, which is associated with integrin \u03b21-conformational changes and activation, and leads to keratinocyte migration. To activate integrin function through syndecans could be a novel therapeutic approach for chronic wound.", "author" : [ { "dropping-particle" : "", "family" : "Robertson", "given" : "Alastair S.", "non-dropping-particle" : "", "parse-names" : false, "suffix" : "" }, { "dropping-particle" : "", "family" : "Allwood", "given" : "Ellen G.", "non-dropping-particle" : "", "parse-names" : false, "suffix" : "" }, { "dropping-particle" : "", "family" : "Smith", "given" : "Adam P.C.", "non-dropping-particle" : "", "parse-names" : false, "suffix" : "" }, { "dropping-particle" : "", "family" : "Gardiner", "given" : "Fiona C.", "non-dropping-particle" : "", "parse-names" : false, "suffix" : "" }, { "dropping-particle" : "", "family" : "Costa", "given" : "Rosaria", "non-dropping-particle" : "", "parse-names" : false, "suffix" : "" }, { "dropping-particle" : "", "family" : "Winder", "given" : "Steve J.", "non-dropping-particle" : "", "parse-names" : false, "suffix" : "" }, { "dropping-particle" : "", "family" : "Ayscough", "given" : "Kathryn R.", "non-dropping-particle" : "", "parse-names" : false, "suffix" : "" } ], "container-title" : "Molecular Biology of the Cell", "id" : "ITEM-1", "issued" : { "date-parts" : [ [ "2009" ] ] }, "page" : "1618\u20131628", "title" : "The WASP Homologue Las17 Activates the Novel Actin-regulatory Activity of Ysc84 to Promote Endocytosis in Yeast", "type" : "article-journal", "volume" : "20" }, "uris" : [ "http://www.mendeley.com/documents/?uuid=bb2b9fef-636a-4657-a032-f3863bba08ef" ] }, { "id" : "ITEM-2",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2",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Robertson &lt;i&gt;et al.&lt;/i&gt;, 2009; Feliciano and Di Pietro, 2012)", "plainTextFormattedCitation" : "(Robertson et al., 2009; Feliciano and Di Pietro, 2012)", "previouslyFormattedCitation" : "(Robertson &lt;i&gt;et al.&lt;/i&gt;, 2009; Feliciano and Di Pietro, 2012)" }, "properties" : {  }, "schema" : "https://github.com/citation-style-language/schema/raw/master/csl-citation.json" }</w:instrText>
      </w:r>
      <w:r>
        <w:fldChar w:fldCharType="separate"/>
      </w:r>
      <w:r w:rsidR="00143B78" w:rsidRPr="00143B78">
        <w:rPr>
          <w:noProof/>
        </w:rPr>
        <w:t xml:space="preserve">(Robertson </w:t>
      </w:r>
      <w:r w:rsidR="00143B78" w:rsidRPr="00143B78">
        <w:rPr>
          <w:i/>
          <w:noProof/>
        </w:rPr>
        <w:t>et al.</w:t>
      </w:r>
      <w:r w:rsidR="00143B78" w:rsidRPr="00143B78">
        <w:rPr>
          <w:noProof/>
        </w:rPr>
        <w:t>, 2009; Feliciano and Di Pietro, 2012)</w:t>
      </w:r>
      <w:r>
        <w:fldChar w:fldCharType="end"/>
      </w:r>
      <w:r>
        <w:rPr>
          <w:rFonts w:cs="Helvetica Neue"/>
          <w:b/>
          <w:bCs/>
        </w:rPr>
        <w:t>.</w:t>
      </w:r>
      <w:r>
        <w:t xml:space="preserve"> It is possible that the G-actin binding activity necessary to promote nucleation hinders polymerisation by sequestering monomeric actin at later time-points in the reaction. </w:t>
      </w:r>
    </w:p>
    <w:p w14:paraId="428311C7" w14:textId="77777777" w:rsidR="00756A09" w:rsidRDefault="00756A09" w:rsidP="00E5114A">
      <w:pPr>
        <w:spacing w:line="360" w:lineRule="auto"/>
        <w:jc w:val="both"/>
      </w:pPr>
    </w:p>
    <w:p w14:paraId="2DCD5E98" w14:textId="77777777" w:rsidR="00232DB3" w:rsidRDefault="00232DB3" w:rsidP="00E5114A">
      <w:pPr>
        <w:spacing w:line="360" w:lineRule="auto"/>
        <w:jc w:val="both"/>
      </w:pPr>
    </w:p>
    <w:p w14:paraId="3AB2BAEC" w14:textId="77777777" w:rsidR="00232DB3" w:rsidRDefault="00232DB3" w:rsidP="00E5114A">
      <w:pPr>
        <w:spacing w:line="360" w:lineRule="auto"/>
        <w:jc w:val="both"/>
      </w:pPr>
    </w:p>
    <w:p w14:paraId="394DDAEE" w14:textId="77777777" w:rsidR="00756A09" w:rsidRDefault="00756A09" w:rsidP="00E5114A">
      <w:pPr>
        <w:spacing w:line="360" w:lineRule="auto"/>
        <w:jc w:val="both"/>
      </w:pPr>
    </w:p>
    <w:p w14:paraId="7AD4BBEB" w14:textId="77777777" w:rsidR="00756A09" w:rsidRDefault="00756A09" w:rsidP="00E5114A">
      <w:pPr>
        <w:pStyle w:val="Heading3"/>
        <w:jc w:val="both"/>
      </w:pPr>
      <w:bookmarkStart w:id="219" w:name="_Toc494222761"/>
      <w:r>
        <w:lastRenderedPageBreak/>
        <w:t>5.3.3 An interaction with F-actin?</w:t>
      </w:r>
      <w:bookmarkEnd w:id="219"/>
    </w:p>
    <w:p w14:paraId="4E3A0FF2" w14:textId="77777777" w:rsidR="00756A09" w:rsidRPr="005F3407" w:rsidRDefault="00756A09" w:rsidP="00E5114A">
      <w:pPr>
        <w:jc w:val="both"/>
      </w:pPr>
    </w:p>
    <w:p w14:paraId="24828E35" w14:textId="3B40A084" w:rsidR="00756A09" w:rsidRPr="000A1B18" w:rsidRDefault="00756A09" w:rsidP="00E5114A">
      <w:pPr>
        <w:spacing w:line="360" w:lineRule="auto"/>
        <w:jc w:val="both"/>
        <w:rPr>
          <w:lang w:val="en-GB"/>
        </w:rPr>
      </w:pPr>
      <w:r>
        <w:rPr>
          <w:lang w:val="en-GB"/>
        </w:rPr>
        <w:t xml:space="preserve">Since the C-terminal of the polyproline region has such a marked effect on actin polymerisation, we wanted to look directly at how it may interact with actin. The short peptides used in Urbanek et al 2013 were tested for G-actin binding activity. These peptides consist of the two most C-terminal proline tracts, </w:t>
      </w:r>
      <w:r w:rsidRPr="00BE3252">
        <w:rPr>
          <w:lang w:val="en-GB"/>
        </w:rPr>
        <w:t>P8 and P9</w:t>
      </w:r>
      <w:r w:rsidR="00BE3252">
        <w:rPr>
          <w:lang w:val="en-GB"/>
        </w:rPr>
        <w:t xml:space="preserve"> (fig 5.1)</w:t>
      </w:r>
      <w:r>
        <w:rPr>
          <w:lang w:val="en-GB"/>
        </w:rPr>
        <w:t xml:space="preserve">. No monomer binding activity could be detected by MST. </w:t>
      </w:r>
      <w:r w:rsidRPr="004F1A62">
        <w:rPr>
          <w:lang w:val="en-GB"/>
        </w:rPr>
        <w:t xml:space="preserve">Though </w:t>
      </w:r>
      <w:r>
        <w:rPr>
          <w:lang w:val="en-GB"/>
        </w:rPr>
        <w:t xml:space="preserve">an interaction has not been directly observed, the wildtype peptide must be able to interact with actin to have an effect in a pyrene assay. It was therefore hypothesised that the peptides may bind to F-actin. This could then act to stabilise the filament. </w:t>
      </w:r>
      <w:r w:rsidRPr="00BC2EF6">
        <w:rPr>
          <w:color w:val="000000" w:themeColor="text1"/>
        </w:rPr>
        <w:t>In an extended conformation, the spacing of individual proline tracts would be sufficient to bridge the gap between individual monomers within a filament</w:t>
      </w:r>
      <w:r w:rsidR="006041CF">
        <w:rPr>
          <w:color w:val="000000" w:themeColor="text1"/>
        </w:rPr>
        <w:t xml:space="preserve"> (fig</w:t>
      </w:r>
      <w:r w:rsidR="00024A04">
        <w:rPr>
          <w:color w:val="000000" w:themeColor="text1"/>
        </w:rPr>
        <w:t xml:space="preserve"> </w:t>
      </w:r>
      <w:r w:rsidR="006041CF">
        <w:rPr>
          <w:color w:val="000000" w:themeColor="text1"/>
        </w:rPr>
        <w:t>5.5</w:t>
      </w:r>
      <w:r>
        <w:rPr>
          <w:color w:val="000000" w:themeColor="text1"/>
        </w:rPr>
        <w:t>)</w:t>
      </w:r>
      <w:r w:rsidRPr="00BC2EF6">
        <w:rPr>
          <w:color w:val="000000" w:themeColor="text1"/>
        </w:rPr>
        <w:t>.</w:t>
      </w:r>
    </w:p>
    <w:p w14:paraId="3F96522F" w14:textId="77777777" w:rsidR="00756A09" w:rsidRDefault="00756A09" w:rsidP="00E5114A">
      <w:pPr>
        <w:spacing w:line="360" w:lineRule="auto"/>
        <w:jc w:val="both"/>
        <w:rPr>
          <w:b/>
          <w:lang w:val="en-GB"/>
        </w:rPr>
      </w:pPr>
    </w:p>
    <w:p w14:paraId="04DBA121" w14:textId="77777777" w:rsidR="00756A09" w:rsidRDefault="00756A09" w:rsidP="00E5114A">
      <w:pPr>
        <w:spacing w:line="360" w:lineRule="auto"/>
        <w:jc w:val="both"/>
        <w:rPr>
          <w:color w:val="000000" w:themeColor="text1"/>
        </w:rPr>
      </w:pPr>
      <w:r>
        <w:rPr>
          <w:lang w:val="en-GB"/>
        </w:rPr>
        <w:t xml:space="preserve">Other members of the lab tested the peptide for F-actin binding in co-sedimentation assays, however these were complicated by the difficulty of </w:t>
      </w:r>
      <w:r w:rsidRPr="00BC2EF6">
        <w:rPr>
          <w:lang w:val="en-GB"/>
        </w:rPr>
        <w:t>visualising the small peptide with a Las17 antibody.</w:t>
      </w:r>
      <w:r>
        <w:rPr>
          <w:b/>
          <w:lang w:val="en-GB"/>
        </w:rPr>
        <w:t xml:space="preserve"> </w:t>
      </w:r>
      <w:r>
        <w:rPr>
          <w:color w:val="000000" w:themeColor="text1"/>
        </w:rPr>
        <w:t>We hypothesised that if the interaction depends upon weak individual interactions along a filament, increasing the number of proline tracts would promote the interaction. Indeed, a fragment that contained the four C-terminal proline tracts was shown to have a greater effect on actin polymerisaion in a pyrene assay than a peptide containing just two proline tracts. Additionally, unpublished work in the lab (EGA) suggested that this C-terminal fragment can interact with F-actin in a co-sedimentation assay.</w:t>
      </w:r>
    </w:p>
    <w:p w14:paraId="78C13079" w14:textId="77777777" w:rsidR="00756A09" w:rsidRDefault="00756A09" w:rsidP="00E5114A">
      <w:pPr>
        <w:spacing w:line="360" w:lineRule="auto"/>
        <w:jc w:val="both"/>
        <w:rPr>
          <w:color w:val="000000" w:themeColor="text1"/>
        </w:rPr>
      </w:pPr>
    </w:p>
    <w:p w14:paraId="266D88B8" w14:textId="77777777" w:rsidR="00756A09" w:rsidRDefault="00756A09" w:rsidP="00E5114A">
      <w:pPr>
        <w:spacing w:line="360" w:lineRule="auto"/>
        <w:jc w:val="both"/>
        <w:rPr>
          <w:lang w:val="en-GB"/>
        </w:rPr>
      </w:pPr>
      <w:r>
        <w:rPr>
          <w:lang w:val="en-GB"/>
        </w:rPr>
        <w:t xml:space="preserve">We hypothesise therefore that the effect of the C-terminal proline tracts is due to an interaction with F-actin. Initially, when the concentration of F-actin is low, the N-terminal of the polyproline region can promote filament nucleation. The initial increase in the number of barbed ends increases the total rate of polymerisation in the assay. As the concentration of F-actin increases, the PP fragment binds and G-actin binding in the N-terminal of the polyproline region is blocked. This removes any inhibitory effect of the region aa300-422 observed at early time points in a pyrene assay. In the absence of the C-terminal proline tracts, the aa300-422 fragment does not associate with F-actin but, remains free to associate with G-actin. As the concentration of G-actin drops </w:t>
      </w:r>
      <w:r>
        <w:rPr>
          <w:lang w:val="en-GB"/>
        </w:rPr>
        <w:lastRenderedPageBreak/>
        <w:t xml:space="preserve">and the ratio of Las17 : G-actin changes this interaction has an inhibitory effect on total actin polymerisation. </w:t>
      </w:r>
    </w:p>
    <w:p w14:paraId="5322D0EF" w14:textId="77777777" w:rsidR="00756A09" w:rsidRDefault="00756A09" w:rsidP="00E5114A">
      <w:pPr>
        <w:spacing w:line="360" w:lineRule="auto"/>
        <w:jc w:val="both"/>
        <w:rPr>
          <w:lang w:val="en-GB"/>
        </w:rPr>
      </w:pPr>
    </w:p>
    <w:p w14:paraId="79B655B6" w14:textId="77777777" w:rsidR="00756A09" w:rsidRDefault="00756A09" w:rsidP="00E5114A">
      <w:pPr>
        <w:spacing w:line="360" w:lineRule="auto"/>
        <w:jc w:val="both"/>
        <w:rPr>
          <w:lang w:val="en-GB"/>
        </w:rPr>
      </w:pPr>
      <w:r w:rsidRPr="007C0437">
        <w:rPr>
          <w:noProof/>
        </w:rPr>
        <mc:AlternateContent>
          <mc:Choice Requires="wpg">
            <w:drawing>
              <wp:inline distT="0" distB="0" distL="0" distR="0" wp14:anchorId="4899D121" wp14:editId="4FF8B2AF">
                <wp:extent cx="5777619" cy="2367273"/>
                <wp:effectExtent l="0" t="0" r="0" b="0"/>
                <wp:docPr id="395" name="Group 395"/>
                <wp:cNvGraphicFramePr/>
                <a:graphic xmlns:a="http://schemas.openxmlformats.org/drawingml/2006/main">
                  <a:graphicData uri="http://schemas.microsoft.com/office/word/2010/wordprocessingGroup">
                    <wpg:wgp>
                      <wpg:cNvGrpSpPr/>
                      <wpg:grpSpPr>
                        <a:xfrm>
                          <a:off x="0" y="0"/>
                          <a:ext cx="5777619" cy="2367273"/>
                          <a:chOff x="0" y="0"/>
                          <a:chExt cx="7600835" cy="3114787"/>
                        </a:xfrm>
                      </wpg:grpSpPr>
                      <wps:wsp>
                        <wps:cNvPr id="396" name="Text Box 396"/>
                        <wps:cNvSpPr txBox="1"/>
                        <wps:spPr>
                          <a:xfrm>
                            <a:off x="1" y="1974311"/>
                            <a:ext cx="7535164" cy="1140476"/>
                          </a:xfrm>
                          <a:prstGeom prst="rect">
                            <a:avLst/>
                          </a:prstGeom>
                          <a:noFill/>
                        </wps:spPr>
                        <wps:txbx>
                          <w:txbxContent>
                            <w:p w14:paraId="2A2E2F24" w14:textId="13A379A3"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lang w:val="en-GB"/>
                                </w:rPr>
                                <w:t>Fig. 5.</w:t>
                              </w:r>
                              <w:r w:rsidR="006041CF">
                                <w:rPr>
                                  <w:rFonts w:asciiTheme="minorHAnsi" w:hAnsi="Calibri" w:cstheme="minorBidi"/>
                                  <w:color w:val="000000" w:themeColor="text1"/>
                                  <w:kern w:val="24"/>
                                  <w:sz w:val="20"/>
                                  <w:szCs w:val="20"/>
                                  <w:lang w:val="en-GB"/>
                                </w:rPr>
                                <w:t>8</w:t>
                              </w:r>
                              <w:r>
                                <w:rPr>
                                  <w:rFonts w:asciiTheme="minorHAnsi" w:hAnsi="Calibri" w:cstheme="minorBidi"/>
                                  <w:color w:val="000000" w:themeColor="text1"/>
                                  <w:kern w:val="24"/>
                                  <w:sz w:val="20"/>
                                  <w:szCs w:val="20"/>
                                  <w:lang w:val="en-GB"/>
                                </w:rPr>
                                <w:t xml:space="preserve"> Rough schematic of model of effect of C-terminal of the polyproline region on actin polymerisation. A. The short fragment aa300-422 promotes filament formation. This filament is then released and sites A and B are free to interact with G-actin. B. the longer polyproline fragment promotes filament formation. This filament may then remain associated to Las17 due to the F-actin binding activity of the C-terminal of the polyproline region.</w:t>
                              </w:r>
                            </w:p>
                          </w:txbxContent>
                        </wps:txbx>
                        <wps:bodyPr wrap="square" rtlCol="0">
                          <a:spAutoFit/>
                        </wps:bodyPr>
                      </wps:wsp>
                      <wps:wsp>
                        <wps:cNvPr id="397" name="Shape 281"/>
                        <wps:cNvSpPr/>
                        <wps:spPr>
                          <a:xfrm>
                            <a:off x="1348863" y="44123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398" name="Shape 281"/>
                        <wps:cNvSpPr/>
                        <wps:spPr>
                          <a:xfrm>
                            <a:off x="1024626" y="442683"/>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cNvPr id="399" name="Group 399"/>
                        <wpg:cNvGrpSpPr/>
                        <wpg:grpSpPr>
                          <a:xfrm>
                            <a:off x="542220" y="25405"/>
                            <a:ext cx="1112161" cy="529070"/>
                            <a:chOff x="542220" y="25405"/>
                            <a:chExt cx="1112161" cy="529070"/>
                          </a:xfrm>
                        </wpg:grpSpPr>
                        <wpg:grpSp>
                          <wpg:cNvPr id="400" name="Group 400"/>
                          <wpg:cNvGrpSpPr/>
                          <wpg:grpSpPr>
                            <a:xfrm>
                              <a:off x="542220" y="58093"/>
                              <a:ext cx="1112161" cy="496382"/>
                              <a:chOff x="542220" y="58093"/>
                              <a:chExt cx="1112161" cy="496382"/>
                            </a:xfrm>
                          </wpg:grpSpPr>
                          <wpg:grpSp>
                            <wpg:cNvPr id="401" name="Group 401"/>
                            <wpg:cNvGrpSpPr/>
                            <wpg:grpSpPr>
                              <a:xfrm>
                                <a:off x="543614" y="129575"/>
                                <a:ext cx="1110767" cy="424900"/>
                                <a:chOff x="543614" y="129575"/>
                                <a:chExt cx="1110767" cy="424900"/>
                              </a:xfrm>
                            </wpg:grpSpPr>
                            <pic:pic xmlns:pic="http://schemas.openxmlformats.org/drawingml/2006/picture">
                              <pic:nvPicPr>
                                <pic:cNvPr id="402" name="Picture 402"/>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543614" y="129575"/>
                                  <a:ext cx="1104906" cy="360762"/>
                                </a:xfrm>
                                <a:prstGeom prst="rect">
                                  <a:avLst/>
                                </a:prstGeom>
                              </pic:spPr>
                            </pic:pic>
                            <wps:wsp>
                              <wps:cNvPr id="403" name="Text Box 403"/>
                              <wps:cNvSpPr txBox="1"/>
                              <wps:spPr>
                                <a:xfrm>
                                  <a:off x="967678" y="271236"/>
                                  <a:ext cx="240591" cy="283239"/>
                                </a:xfrm>
                                <a:prstGeom prst="rect">
                                  <a:avLst/>
                                </a:prstGeom>
                                <a:noFill/>
                              </wps:spPr>
                              <wps:txbx>
                                <w:txbxContent>
                                  <w:p w14:paraId="69688AA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404" name="Text Box 404"/>
                              <wps:cNvSpPr txBox="1"/>
                              <wps:spPr>
                                <a:xfrm>
                                  <a:off x="1103274" y="271236"/>
                                  <a:ext cx="240591" cy="283239"/>
                                </a:xfrm>
                                <a:prstGeom prst="rect">
                                  <a:avLst/>
                                </a:prstGeom>
                                <a:noFill/>
                              </wps:spPr>
                              <wps:txbx>
                                <w:txbxContent>
                                  <w:p w14:paraId="24AAEAA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405" name="Text Box 405"/>
                              <wps:cNvSpPr txBox="1"/>
                              <wps:spPr>
                                <a:xfrm>
                                  <a:off x="1413790" y="271236"/>
                                  <a:ext cx="240591" cy="283239"/>
                                </a:xfrm>
                                <a:prstGeom prst="rect">
                                  <a:avLst/>
                                </a:prstGeom>
                                <a:noFill/>
                              </wps:spPr>
                              <wps:txbx>
                                <w:txbxContent>
                                  <w:p w14:paraId="374D00A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406" name="Text Box 406"/>
                              <wps:cNvSpPr txBox="1"/>
                              <wps:spPr>
                                <a:xfrm>
                                  <a:off x="652753" y="266672"/>
                                  <a:ext cx="240591" cy="283239"/>
                                </a:xfrm>
                                <a:prstGeom prst="rect">
                                  <a:avLst/>
                                </a:prstGeom>
                                <a:noFill/>
                              </wps:spPr>
                              <wps:txbx>
                                <w:txbxContent>
                                  <w:p w14:paraId="4C217EF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407" name="Rectangle 407"/>
                            <wps:cNvSpPr/>
                            <wps:spPr>
                              <a:xfrm>
                                <a:off x="542220" y="58093"/>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08" name="Text Box 408"/>
                          <wps:cNvSpPr txBox="1"/>
                          <wps:spPr>
                            <a:xfrm>
                              <a:off x="987638" y="25405"/>
                              <a:ext cx="240591" cy="283239"/>
                            </a:xfrm>
                            <a:prstGeom prst="rect">
                              <a:avLst/>
                            </a:prstGeom>
                            <a:noFill/>
                          </wps:spPr>
                          <wps:txbx>
                            <w:txbxContent>
                              <w:p w14:paraId="7BD7C6E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s:wsp>
                          <wps:cNvPr id="409" name="Text Box 409"/>
                          <wps:cNvSpPr txBox="1"/>
                          <wps:spPr>
                            <a:xfrm>
                              <a:off x="1342271" y="26555"/>
                              <a:ext cx="240591" cy="283239"/>
                            </a:xfrm>
                            <a:prstGeom prst="rect">
                              <a:avLst/>
                            </a:prstGeom>
                            <a:noFill/>
                          </wps:spPr>
                          <wps:txbx>
                            <w:txbxContent>
                              <w:p w14:paraId="731F6356"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B</w:t>
                                </w:r>
                              </w:p>
                            </w:txbxContent>
                          </wps:txbx>
                          <wps:bodyPr wrap="square" rtlCol="0">
                            <a:spAutoFit/>
                          </wps:bodyPr>
                        </wps:wsp>
                      </wpg:grpSp>
                      <wps:wsp>
                        <wps:cNvPr id="410" name="Right Arrow 410"/>
                        <wps:cNvSpPr/>
                        <wps:spPr>
                          <a:xfrm>
                            <a:off x="2025991" y="229639"/>
                            <a:ext cx="302653" cy="14175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11" name="Group 411"/>
                        <wpg:cNvGrpSpPr/>
                        <wpg:grpSpPr>
                          <a:xfrm>
                            <a:off x="2732405" y="85564"/>
                            <a:ext cx="1112161" cy="496376"/>
                            <a:chOff x="2732405" y="85564"/>
                            <a:chExt cx="1112161" cy="496376"/>
                          </a:xfrm>
                        </wpg:grpSpPr>
                        <wpg:grpSp>
                          <wpg:cNvPr id="412" name="Group 412"/>
                          <wpg:cNvGrpSpPr/>
                          <wpg:grpSpPr>
                            <a:xfrm>
                              <a:off x="2733799" y="157046"/>
                              <a:ext cx="1110767" cy="424894"/>
                              <a:chOff x="2733799" y="157046"/>
                              <a:chExt cx="1110767" cy="424894"/>
                            </a:xfrm>
                          </wpg:grpSpPr>
                          <pic:pic xmlns:pic="http://schemas.openxmlformats.org/drawingml/2006/picture">
                            <pic:nvPicPr>
                              <pic:cNvPr id="413" name="Picture 413"/>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2733799" y="157046"/>
                                <a:ext cx="1104906" cy="360762"/>
                              </a:xfrm>
                              <a:prstGeom prst="rect">
                                <a:avLst/>
                              </a:prstGeom>
                            </pic:spPr>
                          </pic:pic>
                          <wps:wsp>
                            <wps:cNvPr id="414" name="Text Box 414"/>
                            <wps:cNvSpPr txBox="1"/>
                            <wps:spPr>
                              <a:xfrm>
                                <a:off x="3157863" y="298701"/>
                                <a:ext cx="240591" cy="283239"/>
                              </a:xfrm>
                              <a:prstGeom prst="rect">
                                <a:avLst/>
                              </a:prstGeom>
                              <a:noFill/>
                            </wps:spPr>
                            <wps:txbx>
                              <w:txbxContent>
                                <w:p w14:paraId="33FC66E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415" name="Text Box 415"/>
                            <wps:cNvSpPr txBox="1"/>
                            <wps:spPr>
                              <a:xfrm>
                                <a:off x="3293459" y="298701"/>
                                <a:ext cx="240591" cy="283239"/>
                              </a:xfrm>
                              <a:prstGeom prst="rect">
                                <a:avLst/>
                              </a:prstGeom>
                              <a:noFill/>
                            </wps:spPr>
                            <wps:txbx>
                              <w:txbxContent>
                                <w:p w14:paraId="341CCC08"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416" name="Text Box 416"/>
                            <wps:cNvSpPr txBox="1"/>
                            <wps:spPr>
                              <a:xfrm>
                                <a:off x="3603975" y="298701"/>
                                <a:ext cx="240591" cy="283239"/>
                              </a:xfrm>
                              <a:prstGeom prst="rect">
                                <a:avLst/>
                              </a:prstGeom>
                              <a:noFill/>
                            </wps:spPr>
                            <wps:txbx>
                              <w:txbxContent>
                                <w:p w14:paraId="669A352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417" name="Text Box 417"/>
                            <wps:cNvSpPr txBox="1"/>
                            <wps:spPr>
                              <a:xfrm>
                                <a:off x="2842938" y="294136"/>
                                <a:ext cx="240591" cy="283239"/>
                              </a:xfrm>
                              <a:prstGeom prst="rect">
                                <a:avLst/>
                              </a:prstGeom>
                              <a:noFill/>
                            </wps:spPr>
                            <wps:txbx>
                              <w:txbxContent>
                                <w:p w14:paraId="515DA56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418" name="Rectangle 418"/>
                          <wps:cNvSpPr/>
                          <wps:spPr>
                            <a:xfrm>
                              <a:off x="2732405" y="85564"/>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19" name="Group 419"/>
                        <wpg:cNvGrpSpPr/>
                        <wpg:grpSpPr>
                          <a:xfrm>
                            <a:off x="4272418" y="59261"/>
                            <a:ext cx="597136" cy="463872"/>
                            <a:chOff x="4272418" y="59261"/>
                            <a:chExt cx="597136" cy="463872"/>
                          </a:xfrm>
                        </wpg:grpSpPr>
                        <wps:wsp>
                          <wps:cNvPr id="420" name="Shape 281"/>
                          <wps:cNvSpPr/>
                          <wps:spPr>
                            <a:xfrm>
                              <a:off x="4572771" y="31373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21" name="Shape 281"/>
                          <wps:cNvSpPr/>
                          <wps:spPr>
                            <a:xfrm>
                              <a:off x="4272418" y="5926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22" name="Shape 281"/>
                          <wps:cNvSpPr/>
                          <wps:spPr>
                            <a:xfrm>
                              <a:off x="4662753" y="5926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23" name="Shape 281"/>
                          <wps:cNvSpPr/>
                          <wps:spPr>
                            <a:xfrm>
                              <a:off x="4469371" y="5926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24" name="Shape 281"/>
                          <wps:cNvSpPr/>
                          <wps:spPr>
                            <a:xfrm>
                              <a:off x="4375818" y="31373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425" name="Plus 425"/>
                        <wps:cNvSpPr/>
                        <wps:spPr>
                          <a:xfrm>
                            <a:off x="3984085" y="177044"/>
                            <a:ext cx="181095" cy="217802"/>
                          </a:xfrm>
                          <a:prstGeom prst="mathPl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26" name="Group 426"/>
                        <wpg:cNvGrpSpPr/>
                        <wpg:grpSpPr>
                          <a:xfrm>
                            <a:off x="84703" y="889757"/>
                            <a:ext cx="2204558" cy="505866"/>
                            <a:chOff x="84703" y="889757"/>
                            <a:chExt cx="2204558" cy="505866"/>
                          </a:xfrm>
                        </wpg:grpSpPr>
                        <wpg:grpSp>
                          <wpg:cNvPr id="427" name="Group 427"/>
                          <wpg:cNvGrpSpPr/>
                          <wpg:grpSpPr>
                            <a:xfrm>
                              <a:off x="85803" y="1017175"/>
                              <a:ext cx="2203458" cy="378448"/>
                              <a:chOff x="85803" y="1017175"/>
                              <a:chExt cx="2203458" cy="378448"/>
                            </a:xfrm>
                          </wpg:grpSpPr>
                          <pic:pic xmlns:pic="http://schemas.openxmlformats.org/drawingml/2006/picture">
                            <pic:nvPicPr>
                              <pic:cNvPr id="428" name="Picture 428"/>
                              <pic:cNvPicPr/>
                            </pic:nvPicPr>
                            <pic:blipFill rotWithShape="1">
                              <a:blip r:embed="rId57">
                                <a:extLst>
                                  <a:ext uri="{28A0092B-C50C-407E-A947-70E740481C1C}">
                                    <a14:useLocalDpi xmlns:a14="http://schemas.microsoft.com/office/drawing/2010/main" val="0"/>
                                  </a:ext>
                                </a:extLst>
                              </a:blip>
                              <a:srcRect l="46824" t="6036" r="15852" b="3961"/>
                              <a:stretch/>
                            </pic:blipFill>
                            <pic:spPr>
                              <a:xfrm>
                                <a:off x="85803" y="1017175"/>
                                <a:ext cx="2137785" cy="298900"/>
                              </a:xfrm>
                              <a:prstGeom prst="rect">
                                <a:avLst/>
                              </a:prstGeom>
                            </pic:spPr>
                          </pic:pic>
                          <wps:wsp>
                            <wps:cNvPr id="429" name="Text Box 429"/>
                            <wps:cNvSpPr txBox="1"/>
                            <wps:spPr>
                              <a:xfrm>
                                <a:off x="504775" y="1105079"/>
                                <a:ext cx="240591" cy="283239"/>
                              </a:xfrm>
                              <a:prstGeom prst="rect">
                                <a:avLst/>
                              </a:prstGeom>
                              <a:noFill/>
                            </wps:spPr>
                            <wps:txbx>
                              <w:txbxContent>
                                <w:p w14:paraId="5817C90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430" name="Text Box 430"/>
                            <wps:cNvSpPr txBox="1"/>
                            <wps:spPr>
                              <a:xfrm>
                                <a:off x="640372" y="1105079"/>
                                <a:ext cx="240591" cy="283239"/>
                              </a:xfrm>
                              <a:prstGeom prst="rect">
                                <a:avLst/>
                              </a:prstGeom>
                              <a:noFill/>
                            </wps:spPr>
                            <wps:txbx>
                              <w:txbxContent>
                                <w:p w14:paraId="2898B9C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431" name="Text Box 431"/>
                            <wps:cNvSpPr txBox="1"/>
                            <wps:spPr>
                              <a:xfrm>
                                <a:off x="950889" y="1105079"/>
                                <a:ext cx="240591" cy="283239"/>
                              </a:xfrm>
                              <a:prstGeom prst="rect">
                                <a:avLst/>
                              </a:prstGeom>
                              <a:noFill/>
                            </wps:spPr>
                            <wps:txbx>
                              <w:txbxContent>
                                <w:p w14:paraId="67369833"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432" name="Text Box 432"/>
                            <wps:cNvSpPr txBox="1"/>
                            <wps:spPr>
                              <a:xfrm>
                                <a:off x="1261404" y="1100340"/>
                                <a:ext cx="240591" cy="283239"/>
                              </a:xfrm>
                              <a:prstGeom prst="rect">
                                <a:avLst/>
                              </a:prstGeom>
                              <a:noFill/>
                            </wps:spPr>
                            <wps:txbx>
                              <w:txbxContent>
                                <w:p w14:paraId="3D3BFB7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6</w:t>
                                  </w:r>
                                </w:p>
                              </w:txbxContent>
                            </wps:txbx>
                            <wps:bodyPr wrap="square" rtlCol="0">
                              <a:spAutoFit/>
                            </wps:bodyPr>
                          </wps:wsp>
                          <wps:wsp>
                            <wps:cNvPr id="433" name="Text Box 433"/>
                            <wps:cNvSpPr txBox="1"/>
                            <wps:spPr>
                              <a:xfrm>
                                <a:off x="1529683" y="1108662"/>
                                <a:ext cx="240591" cy="283239"/>
                              </a:xfrm>
                              <a:prstGeom prst="rect">
                                <a:avLst/>
                              </a:prstGeom>
                              <a:noFill/>
                            </wps:spPr>
                            <wps:txbx>
                              <w:txbxContent>
                                <w:p w14:paraId="325A4BA9"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7</w:t>
                                  </w:r>
                                </w:p>
                              </w:txbxContent>
                            </wps:txbx>
                            <wps:bodyPr wrap="square" rtlCol="0">
                              <a:spAutoFit/>
                            </wps:bodyPr>
                          </wps:wsp>
                          <wps:wsp>
                            <wps:cNvPr id="434" name="Text Box 434"/>
                            <wps:cNvSpPr txBox="1"/>
                            <wps:spPr>
                              <a:xfrm>
                                <a:off x="1800878" y="1110133"/>
                                <a:ext cx="240591" cy="283239"/>
                              </a:xfrm>
                              <a:prstGeom prst="rect">
                                <a:avLst/>
                              </a:prstGeom>
                              <a:noFill/>
                            </wps:spPr>
                            <wps:txbx>
                              <w:txbxContent>
                                <w:p w14:paraId="45CFBA8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8</w:t>
                                  </w:r>
                                </w:p>
                              </w:txbxContent>
                            </wps:txbx>
                            <wps:bodyPr wrap="square" rtlCol="0">
                              <a:spAutoFit/>
                            </wps:bodyPr>
                          </wps:wsp>
                          <wps:wsp>
                            <wps:cNvPr id="435" name="Text Box 435"/>
                            <wps:cNvSpPr txBox="1"/>
                            <wps:spPr>
                              <a:xfrm>
                                <a:off x="2048670" y="1112384"/>
                                <a:ext cx="240591" cy="283239"/>
                              </a:xfrm>
                              <a:prstGeom prst="rect">
                                <a:avLst/>
                              </a:prstGeom>
                              <a:noFill/>
                            </wps:spPr>
                            <wps:txbx>
                              <w:txbxContent>
                                <w:p w14:paraId="69192EF6"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9</w:t>
                                  </w:r>
                                </w:p>
                              </w:txbxContent>
                            </wps:txbx>
                            <wps:bodyPr wrap="square" rtlCol="0">
                              <a:spAutoFit/>
                            </wps:bodyPr>
                          </wps:wsp>
                          <wps:wsp>
                            <wps:cNvPr id="436" name="Text Box 436"/>
                            <wps:cNvSpPr txBox="1"/>
                            <wps:spPr>
                              <a:xfrm>
                                <a:off x="189852" y="1100514"/>
                                <a:ext cx="240591" cy="283239"/>
                              </a:xfrm>
                              <a:prstGeom prst="rect">
                                <a:avLst/>
                              </a:prstGeom>
                              <a:noFill/>
                            </wps:spPr>
                            <wps:txbx>
                              <w:txbxContent>
                                <w:p w14:paraId="510E169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437" name="Rectangle 437"/>
                          <wps:cNvSpPr/>
                          <wps:spPr>
                            <a:xfrm>
                              <a:off x="84703" y="889757"/>
                              <a:ext cx="1076375"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8" name="Rectangle 438"/>
                          <wps:cNvSpPr/>
                          <wps:spPr>
                            <a:xfrm>
                              <a:off x="1162037" y="889757"/>
                              <a:ext cx="1061551" cy="129600"/>
                            </a:xfrm>
                            <a:prstGeom prst="rect">
                              <a:avLst/>
                            </a:prstGeom>
                            <a:solidFill>
                              <a:srgbClr val="00FA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39" name="Shape 281"/>
                        <wps:cNvSpPr/>
                        <wps:spPr>
                          <a:xfrm>
                            <a:off x="595780" y="135595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40" name="Shape 281"/>
                        <wps:cNvSpPr/>
                        <wps:spPr>
                          <a:xfrm>
                            <a:off x="913333" y="135595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41" name="Right Arrow 441"/>
                        <wps:cNvSpPr/>
                        <wps:spPr>
                          <a:xfrm>
                            <a:off x="2328085" y="1013452"/>
                            <a:ext cx="302653" cy="14175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42" name="Group 442"/>
                        <wpg:cNvGrpSpPr/>
                        <wpg:grpSpPr>
                          <a:xfrm>
                            <a:off x="2735234" y="896612"/>
                            <a:ext cx="2204557" cy="505864"/>
                            <a:chOff x="2735234" y="896612"/>
                            <a:chExt cx="2204557" cy="505864"/>
                          </a:xfrm>
                        </wpg:grpSpPr>
                        <wpg:grpSp>
                          <wpg:cNvPr id="443" name="Group 443"/>
                          <wpg:cNvGrpSpPr/>
                          <wpg:grpSpPr>
                            <a:xfrm>
                              <a:off x="2736334" y="1024030"/>
                              <a:ext cx="2203457" cy="378446"/>
                              <a:chOff x="2736334" y="1024030"/>
                              <a:chExt cx="2203457" cy="378446"/>
                            </a:xfrm>
                          </wpg:grpSpPr>
                          <pic:pic xmlns:pic="http://schemas.openxmlformats.org/drawingml/2006/picture">
                            <pic:nvPicPr>
                              <pic:cNvPr id="444" name="Picture 444"/>
                              <pic:cNvPicPr/>
                            </pic:nvPicPr>
                            <pic:blipFill rotWithShape="1">
                              <a:blip r:embed="rId57">
                                <a:extLst>
                                  <a:ext uri="{28A0092B-C50C-407E-A947-70E740481C1C}">
                                    <a14:useLocalDpi xmlns:a14="http://schemas.microsoft.com/office/drawing/2010/main" val="0"/>
                                  </a:ext>
                                </a:extLst>
                              </a:blip>
                              <a:srcRect l="46824" t="6036" r="15852" b="3961"/>
                              <a:stretch/>
                            </pic:blipFill>
                            <pic:spPr>
                              <a:xfrm>
                                <a:off x="2736334" y="1024030"/>
                                <a:ext cx="2137785" cy="298900"/>
                              </a:xfrm>
                              <a:prstGeom prst="rect">
                                <a:avLst/>
                              </a:prstGeom>
                            </pic:spPr>
                          </pic:pic>
                          <wps:wsp>
                            <wps:cNvPr id="445" name="Text Box 445"/>
                            <wps:cNvSpPr txBox="1"/>
                            <wps:spPr>
                              <a:xfrm>
                                <a:off x="3155306" y="1111933"/>
                                <a:ext cx="240591" cy="283239"/>
                              </a:xfrm>
                              <a:prstGeom prst="rect">
                                <a:avLst/>
                              </a:prstGeom>
                              <a:noFill/>
                            </wps:spPr>
                            <wps:txbx>
                              <w:txbxContent>
                                <w:p w14:paraId="48CEB251"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446" name="Text Box 446"/>
                            <wps:cNvSpPr txBox="1"/>
                            <wps:spPr>
                              <a:xfrm>
                                <a:off x="3290903" y="1111933"/>
                                <a:ext cx="240591" cy="283239"/>
                              </a:xfrm>
                              <a:prstGeom prst="rect">
                                <a:avLst/>
                              </a:prstGeom>
                              <a:noFill/>
                            </wps:spPr>
                            <wps:txbx>
                              <w:txbxContent>
                                <w:p w14:paraId="3CE510EC"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447" name="Text Box 447"/>
                            <wps:cNvSpPr txBox="1"/>
                            <wps:spPr>
                              <a:xfrm>
                                <a:off x="3601420" y="1111933"/>
                                <a:ext cx="240591" cy="283239"/>
                              </a:xfrm>
                              <a:prstGeom prst="rect">
                                <a:avLst/>
                              </a:prstGeom>
                              <a:noFill/>
                            </wps:spPr>
                            <wps:txbx>
                              <w:txbxContent>
                                <w:p w14:paraId="02858C8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448" name="Text Box 448"/>
                            <wps:cNvSpPr txBox="1"/>
                            <wps:spPr>
                              <a:xfrm>
                                <a:off x="3911934" y="1107192"/>
                                <a:ext cx="240591" cy="283239"/>
                              </a:xfrm>
                              <a:prstGeom prst="rect">
                                <a:avLst/>
                              </a:prstGeom>
                              <a:noFill/>
                            </wps:spPr>
                            <wps:txbx>
                              <w:txbxContent>
                                <w:p w14:paraId="74653E60"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6</w:t>
                                  </w:r>
                                </w:p>
                              </w:txbxContent>
                            </wps:txbx>
                            <wps:bodyPr wrap="square" rtlCol="0">
                              <a:spAutoFit/>
                            </wps:bodyPr>
                          </wps:wsp>
                          <wps:wsp>
                            <wps:cNvPr id="449" name="Text Box 449"/>
                            <wps:cNvSpPr txBox="1"/>
                            <wps:spPr>
                              <a:xfrm>
                                <a:off x="4180213" y="1115516"/>
                                <a:ext cx="240591" cy="283239"/>
                              </a:xfrm>
                              <a:prstGeom prst="rect">
                                <a:avLst/>
                              </a:prstGeom>
                              <a:noFill/>
                            </wps:spPr>
                            <wps:txbx>
                              <w:txbxContent>
                                <w:p w14:paraId="663DF55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7</w:t>
                                  </w:r>
                                </w:p>
                              </w:txbxContent>
                            </wps:txbx>
                            <wps:bodyPr wrap="square" rtlCol="0">
                              <a:spAutoFit/>
                            </wps:bodyPr>
                          </wps:wsp>
                          <wps:wsp>
                            <wps:cNvPr id="450" name="Text Box 450"/>
                            <wps:cNvSpPr txBox="1"/>
                            <wps:spPr>
                              <a:xfrm>
                                <a:off x="4451408" y="1116987"/>
                                <a:ext cx="240591" cy="283239"/>
                              </a:xfrm>
                              <a:prstGeom prst="rect">
                                <a:avLst/>
                              </a:prstGeom>
                              <a:noFill/>
                            </wps:spPr>
                            <wps:txbx>
                              <w:txbxContent>
                                <w:p w14:paraId="3DC62797"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8</w:t>
                                  </w:r>
                                </w:p>
                              </w:txbxContent>
                            </wps:txbx>
                            <wps:bodyPr wrap="square" rtlCol="0">
                              <a:spAutoFit/>
                            </wps:bodyPr>
                          </wps:wsp>
                          <wps:wsp>
                            <wps:cNvPr id="451" name="Text Box 451"/>
                            <wps:cNvSpPr txBox="1"/>
                            <wps:spPr>
                              <a:xfrm>
                                <a:off x="4699200" y="1119237"/>
                                <a:ext cx="240591" cy="283239"/>
                              </a:xfrm>
                              <a:prstGeom prst="rect">
                                <a:avLst/>
                              </a:prstGeom>
                              <a:noFill/>
                            </wps:spPr>
                            <wps:txbx>
                              <w:txbxContent>
                                <w:p w14:paraId="1E94FA3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9</w:t>
                                  </w:r>
                                </w:p>
                              </w:txbxContent>
                            </wps:txbx>
                            <wps:bodyPr wrap="square" rtlCol="0">
                              <a:spAutoFit/>
                            </wps:bodyPr>
                          </wps:wsp>
                          <wps:wsp>
                            <wps:cNvPr id="452" name="Text Box 452"/>
                            <wps:cNvSpPr txBox="1"/>
                            <wps:spPr>
                              <a:xfrm>
                                <a:off x="2840383" y="1107368"/>
                                <a:ext cx="240591" cy="283239"/>
                              </a:xfrm>
                              <a:prstGeom prst="rect">
                                <a:avLst/>
                              </a:prstGeom>
                              <a:noFill/>
                            </wps:spPr>
                            <wps:txbx>
                              <w:txbxContent>
                                <w:p w14:paraId="01E1F6C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453" name="Rectangle 453"/>
                          <wps:cNvSpPr/>
                          <wps:spPr>
                            <a:xfrm>
                              <a:off x="2735234" y="896612"/>
                              <a:ext cx="1076375"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4" name="Rectangle 454"/>
                          <wps:cNvSpPr/>
                          <wps:spPr>
                            <a:xfrm>
                              <a:off x="3812568" y="896612"/>
                              <a:ext cx="1061551" cy="129600"/>
                            </a:xfrm>
                            <a:prstGeom prst="rect">
                              <a:avLst/>
                            </a:prstGeom>
                            <a:solidFill>
                              <a:srgbClr val="00FA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55" name="Group 455"/>
                        <wpg:cNvGrpSpPr/>
                        <wpg:grpSpPr>
                          <a:xfrm>
                            <a:off x="3994827" y="1322930"/>
                            <a:ext cx="597136" cy="463872"/>
                            <a:chOff x="3994827" y="1322930"/>
                            <a:chExt cx="597136" cy="463872"/>
                          </a:xfrm>
                        </wpg:grpSpPr>
                        <wps:wsp>
                          <wps:cNvPr id="456" name="Shape 281"/>
                          <wps:cNvSpPr/>
                          <wps:spPr>
                            <a:xfrm>
                              <a:off x="4295180" y="157740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57" name="Shape 281"/>
                          <wps:cNvSpPr/>
                          <wps:spPr>
                            <a:xfrm>
                              <a:off x="3994827" y="132293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58" name="Shape 281"/>
                          <wps:cNvSpPr/>
                          <wps:spPr>
                            <a:xfrm>
                              <a:off x="4385162" y="132293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59" name="Shape 281"/>
                          <wps:cNvSpPr/>
                          <wps:spPr>
                            <a:xfrm>
                              <a:off x="4191780" y="1322930"/>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60" name="Shape 281"/>
                          <wps:cNvSpPr/>
                          <wps:spPr>
                            <a:xfrm>
                              <a:off x="4098227" y="157740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461" name="Right Arrow 461"/>
                        <wps:cNvSpPr/>
                        <wps:spPr>
                          <a:xfrm>
                            <a:off x="5002131" y="213658"/>
                            <a:ext cx="302653" cy="14175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62" name="Group 462"/>
                        <wpg:cNvGrpSpPr/>
                        <wpg:grpSpPr>
                          <a:xfrm>
                            <a:off x="5597249" y="55462"/>
                            <a:ext cx="1112160" cy="529069"/>
                            <a:chOff x="5597249" y="55462"/>
                            <a:chExt cx="1112160" cy="529069"/>
                          </a:xfrm>
                        </wpg:grpSpPr>
                        <wpg:grpSp>
                          <wpg:cNvPr id="463" name="Group 463"/>
                          <wpg:cNvGrpSpPr/>
                          <wpg:grpSpPr>
                            <a:xfrm>
                              <a:off x="5597249" y="88157"/>
                              <a:ext cx="1112160" cy="496374"/>
                              <a:chOff x="5597249" y="88157"/>
                              <a:chExt cx="1112160" cy="496374"/>
                            </a:xfrm>
                          </wpg:grpSpPr>
                          <wpg:grpSp>
                            <wpg:cNvPr id="464" name="Group 464"/>
                            <wpg:cNvGrpSpPr/>
                            <wpg:grpSpPr>
                              <a:xfrm>
                                <a:off x="5598643" y="159639"/>
                                <a:ext cx="1110766" cy="424892"/>
                                <a:chOff x="5598643" y="159639"/>
                                <a:chExt cx="1110766" cy="424892"/>
                              </a:xfrm>
                            </wpg:grpSpPr>
                            <pic:pic xmlns:pic="http://schemas.openxmlformats.org/drawingml/2006/picture">
                              <pic:nvPicPr>
                                <pic:cNvPr id="465" name="Picture 465"/>
                                <pic:cNvPicPr/>
                              </pic:nvPicPr>
                              <pic:blipFill rotWithShape="1">
                                <a:blip r:embed="rId57">
                                  <a:extLst>
                                    <a:ext uri="{28A0092B-C50C-407E-A947-70E740481C1C}">
                                      <a14:useLocalDpi xmlns:a14="http://schemas.microsoft.com/office/drawing/2010/main" val="0"/>
                                    </a:ext>
                                  </a:extLst>
                                </a:blip>
                                <a:srcRect l="46736" t="-10082" r="33973" b="1454"/>
                                <a:stretch/>
                              </pic:blipFill>
                              <pic:spPr>
                                <a:xfrm>
                                  <a:off x="5598643" y="159639"/>
                                  <a:ext cx="1104906" cy="360762"/>
                                </a:xfrm>
                                <a:prstGeom prst="rect">
                                  <a:avLst/>
                                </a:prstGeom>
                              </pic:spPr>
                            </pic:pic>
                            <wps:wsp>
                              <wps:cNvPr id="466" name="Text Box 466"/>
                              <wps:cNvSpPr txBox="1"/>
                              <wps:spPr>
                                <a:xfrm>
                                  <a:off x="6022705" y="301292"/>
                                  <a:ext cx="240591" cy="283239"/>
                                </a:xfrm>
                                <a:prstGeom prst="rect">
                                  <a:avLst/>
                                </a:prstGeom>
                                <a:noFill/>
                              </wps:spPr>
                              <wps:txbx>
                                <w:txbxContent>
                                  <w:p w14:paraId="325FBF10"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467" name="Text Box 467"/>
                              <wps:cNvSpPr txBox="1"/>
                              <wps:spPr>
                                <a:xfrm>
                                  <a:off x="6158302" y="301292"/>
                                  <a:ext cx="240591" cy="283239"/>
                                </a:xfrm>
                                <a:prstGeom prst="rect">
                                  <a:avLst/>
                                </a:prstGeom>
                                <a:noFill/>
                              </wps:spPr>
                              <wps:txbx>
                                <w:txbxContent>
                                  <w:p w14:paraId="6E56F393"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468" name="Text Box 468"/>
                              <wps:cNvSpPr txBox="1"/>
                              <wps:spPr>
                                <a:xfrm>
                                  <a:off x="6468818" y="301292"/>
                                  <a:ext cx="240591" cy="283239"/>
                                </a:xfrm>
                                <a:prstGeom prst="rect">
                                  <a:avLst/>
                                </a:prstGeom>
                                <a:noFill/>
                              </wps:spPr>
                              <wps:txbx>
                                <w:txbxContent>
                                  <w:p w14:paraId="48405CC0"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469" name="Text Box 469"/>
                              <wps:cNvSpPr txBox="1"/>
                              <wps:spPr>
                                <a:xfrm>
                                  <a:off x="5707782" y="296728"/>
                                  <a:ext cx="240591" cy="283239"/>
                                </a:xfrm>
                                <a:prstGeom prst="rect">
                                  <a:avLst/>
                                </a:prstGeom>
                                <a:noFill/>
                              </wps:spPr>
                              <wps:txbx>
                                <w:txbxContent>
                                  <w:p w14:paraId="0A9B02A9"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470" name="Rectangle 470"/>
                            <wps:cNvSpPr/>
                            <wps:spPr>
                              <a:xfrm>
                                <a:off x="5597249" y="88157"/>
                                <a:ext cx="1105200"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71" name="Text Box 471"/>
                          <wps:cNvSpPr txBox="1"/>
                          <wps:spPr>
                            <a:xfrm>
                              <a:off x="6042666" y="55462"/>
                              <a:ext cx="240590" cy="283239"/>
                            </a:xfrm>
                            <a:prstGeom prst="rect">
                              <a:avLst/>
                            </a:prstGeom>
                            <a:noFill/>
                          </wps:spPr>
                          <wps:txbx>
                            <w:txbxContent>
                              <w:p w14:paraId="5CF774DE"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g:grpSp>
                      <wpg:grpSp>
                        <wpg:cNvPr id="472" name="Group 472"/>
                        <wpg:cNvGrpSpPr/>
                        <wpg:grpSpPr>
                          <a:xfrm>
                            <a:off x="5396278" y="899110"/>
                            <a:ext cx="2204557" cy="505863"/>
                            <a:chOff x="5396278" y="899110"/>
                            <a:chExt cx="2204557" cy="505863"/>
                          </a:xfrm>
                        </wpg:grpSpPr>
                        <wpg:grpSp>
                          <wpg:cNvPr id="473" name="Group 473"/>
                          <wpg:cNvGrpSpPr/>
                          <wpg:grpSpPr>
                            <a:xfrm>
                              <a:off x="5397378" y="1026528"/>
                              <a:ext cx="2203457" cy="378445"/>
                              <a:chOff x="5397378" y="1026528"/>
                              <a:chExt cx="2203457" cy="378445"/>
                            </a:xfrm>
                          </wpg:grpSpPr>
                          <pic:pic xmlns:pic="http://schemas.openxmlformats.org/drawingml/2006/picture">
                            <pic:nvPicPr>
                              <pic:cNvPr id="474" name="Picture 474"/>
                              <pic:cNvPicPr/>
                            </pic:nvPicPr>
                            <pic:blipFill rotWithShape="1">
                              <a:blip r:embed="rId57">
                                <a:extLst>
                                  <a:ext uri="{28A0092B-C50C-407E-A947-70E740481C1C}">
                                    <a14:useLocalDpi xmlns:a14="http://schemas.microsoft.com/office/drawing/2010/main" val="0"/>
                                  </a:ext>
                                </a:extLst>
                              </a:blip>
                              <a:srcRect l="46824" t="6036" r="15852" b="3961"/>
                              <a:stretch/>
                            </pic:blipFill>
                            <pic:spPr>
                              <a:xfrm>
                                <a:off x="5397378" y="1026528"/>
                                <a:ext cx="2137785" cy="298900"/>
                              </a:xfrm>
                              <a:prstGeom prst="rect">
                                <a:avLst/>
                              </a:prstGeom>
                            </pic:spPr>
                          </pic:pic>
                          <wps:wsp>
                            <wps:cNvPr id="475" name="Text Box 475"/>
                            <wps:cNvSpPr txBox="1"/>
                            <wps:spPr>
                              <a:xfrm>
                                <a:off x="5816349" y="1114429"/>
                                <a:ext cx="240591" cy="283239"/>
                              </a:xfrm>
                              <a:prstGeom prst="rect">
                                <a:avLst/>
                              </a:prstGeom>
                              <a:noFill/>
                            </wps:spPr>
                            <wps:txbx>
                              <w:txbxContent>
                                <w:p w14:paraId="0EB581E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wps:txbx>
                            <wps:bodyPr wrap="square" rtlCol="0">
                              <a:spAutoFit/>
                            </wps:bodyPr>
                          </wps:wsp>
                          <wps:wsp>
                            <wps:cNvPr id="476" name="Text Box 476"/>
                            <wps:cNvSpPr txBox="1"/>
                            <wps:spPr>
                              <a:xfrm>
                                <a:off x="5951945" y="1114429"/>
                                <a:ext cx="240591" cy="283239"/>
                              </a:xfrm>
                              <a:prstGeom prst="rect">
                                <a:avLst/>
                              </a:prstGeom>
                              <a:noFill/>
                            </wps:spPr>
                            <wps:txbx>
                              <w:txbxContent>
                                <w:p w14:paraId="5C8AB827"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wps:txbx>
                            <wps:bodyPr wrap="square" rtlCol="0">
                              <a:spAutoFit/>
                            </wps:bodyPr>
                          </wps:wsp>
                          <wps:wsp>
                            <wps:cNvPr id="477" name="Text Box 477"/>
                            <wps:cNvSpPr txBox="1"/>
                            <wps:spPr>
                              <a:xfrm>
                                <a:off x="6262462" y="1114429"/>
                                <a:ext cx="240591" cy="283239"/>
                              </a:xfrm>
                              <a:prstGeom prst="rect">
                                <a:avLst/>
                              </a:prstGeom>
                              <a:noFill/>
                            </wps:spPr>
                            <wps:txbx>
                              <w:txbxContent>
                                <w:p w14:paraId="11CCC2F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wps:txbx>
                            <wps:bodyPr wrap="square" rtlCol="0">
                              <a:spAutoFit/>
                            </wps:bodyPr>
                          </wps:wsp>
                          <wps:wsp>
                            <wps:cNvPr id="478" name="Text Box 478"/>
                            <wps:cNvSpPr txBox="1"/>
                            <wps:spPr>
                              <a:xfrm>
                                <a:off x="6572978" y="1109690"/>
                                <a:ext cx="240591" cy="283239"/>
                              </a:xfrm>
                              <a:prstGeom prst="rect">
                                <a:avLst/>
                              </a:prstGeom>
                              <a:noFill/>
                            </wps:spPr>
                            <wps:txbx>
                              <w:txbxContent>
                                <w:p w14:paraId="6394399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6</w:t>
                                  </w:r>
                                </w:p>
                              </w:txbxContent>
                            </wps:txbx>
                            <wps:bodyPr wrap="square" rtlCol="0">
                              <a:spAutoFit/>
                            </wps:bodyPr>
                          </wps:wsp>
                          <wps:wsp>
                            <wps:cNvPr id="479" name="Text Box 479"/>
                            <wps:cNvSpPr txBox="1"/>
                            <wps:spPr>
                              <a:xfrm>
                                <a:off x="6841257" y="1118013"/>
                                <a:ext cx="240591" cy="283239"/>
                              </a:xfrm>
                              <a:prstGeom prst="rect">
                                <a:avLst/>
                              </a:prstGeom>
                              <a:noFill/>
                            </wps:spPr>
                            <wps:txbx>
                              <w:txbxContent>
                                <w:p w14:paraId="56CEF6B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7</w:t>
                                  </w:r>
                                </w:p>
                              </w:txbxContent>
                            </wps:txbx>
                            <wps:bodyPr wrap="square" rtlCol="0">
                              <a:spAutoFit/>
                            </wps:bodyPr>
                          </wps:wsp>
                          <wps:wsp>
                            <wps:cNvPr id="480" name="Text Box 480"/>
                            <wps:cNvSpPr txBox="1"/>
                            <wps:spPr>
                              <a:xfrm>
                                <a:off x="7112452" y="1119483"/>
                                <a:ext cx="240591" cy="283239"/>
                              </a:xfrm>
                              <a:prstGeom prst="rect">
                                <a:avLst/>
                              </a:prstGeom>
                              <a:noFill/>
                            </wps:spPr>
                            <wps:txbx>
                              <w:txbxContent>
                                <w:p w14:paraId="03AB9B1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8</w:t>
                                  </w:r>
                                </w:p>
                              </w:txbxContent>
                            </wps:txbx>
                            <wps:bodyPr wrap="square" rtlCol="0">
                              <a:spAutoFit/>
                            </wps:bodyPr>
                          </wps:wsp>
                          <wps:wsp>
                            <wps:cNvPr id="481" name="Text Box 481"/>
                            <wps:cNvSpPr txBox="1"/>
                            <wps:spPr>
                              <a:xfrm>
                                <a:off x="7360244" y="1121734"/>
                                <a:ext cx="240591" cy="283239"/>
                              </a:xfrm>
                              <a:prstGeom prst="rect">
                                <a:avLst/>
                              </a:prstGeom>
                              <a:noFill/>
                            </wps:spPr>
                            <wps:txbx>
                              <w:txbxContent>
                                <w:p w14:paraId="2DE7EE2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9</w:t>
                                  </w:r>
                                </w:p>
                              </w:txbxContent>
                            </wps:txbx>
                            <wps:bodyPr wrap="square" rtlCol="0">
                              <a:spAutoFit/>
                            </wps:bodyPr>
                          </wps:wsp>
                          <wps:wsp>
                            <wps:cNvPr id="482" name="Text Box 482"/>
                            <wps:cNvSpPr txBox="1"/>
                            <wps:spPr>
                              <a:xfrm>
                                <a:off x="5501056" y="1109865"/>
                                <a:ext cx="240591" cy="283239"/>
                              </a:xfrm>
                              <a:prstGeom prst="rect">
                                <a:avLst/>
                              </a:prstGeom>
                              <a:noFill/>
                            </wps:spPr>
                            <wps:txbx>
                              <w:txbxContent>
                                <w:p w14:paraId="0304714C"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wps:txbx>
                            <wps:bodyPr wrap="square" rtlCol="0">
                              <a:spAutoFit/>
                            </wps:bodyPr>
                          </wps:wsp>
                        </wpg:grpSp>
                        <wps:wsp>
                          <wps:cNvPr id="483" name="Rectangle 483"/>
                          <wps:cNvSpPr/>
                          <wps:spPr>
                            <a:xfrm>
                              <a:off x="5396278" y="899110"/>
                              <a:ext cx="1076375" cy="1296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4" name="Rectangle 484"/>
                          <wps:cNvSpPr/>
                          <wps:spPr>
                            <a:xfrm>
                              <a:off x="6473612" y="899110"/>
                              <a:ext cx="1061551" cy="129600"/>
                            </a:xfrm>
                            <a:prstGeom prst="rect">
                              <a:avLst/>
                            </a:prstGeom>
                            <a:solidFill>
                              <a:srgbClr val="00FA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85" name="Right Arrow 485"/>
                        <wps:cNvSpPr/>
                        <wps:spPr>
                          <a:xfrm>
                            <a:off x="4983322" y="1024866"/>
                            <a:ext cx="302653" cy="14175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86" name="Group 486"/>
                        <wpg:cNvGrpSpPr/>
                        <wpg:grpSpPr>
                          <a:xfrm>
                            <a:off x="6227877" y="1356381"/>
                            <a:ext cx="597136" cy="463872"/>
                            <a:chOff x="6227877" y="1356381"/>
                            <a:chExt cx="597136" cy="463872"/>
                          </a:xfrm>
                        </wpg:grpSpPr>
                        <wps:wsp>
                          <wps:cNvPr id="487" name="Shape 281"/>
                          <wps:cNvSpPr/>
                          <wps:spPr>
                            <a:xfrm>
                              <a:off x="6528230" y="161085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88" name="Shape 281"/>
                          <wps:cNvSpPr/>
                          <wps:spPr>
                            <a:xfrm>
                              <a:off x="6227877" y="135638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89" name="Shape 281"/>
                          <wps:cNvSpPr/>
                          <wps:spPr>
                            <a:xfrm>
                              <a:off x="6618212" y="135638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90" name="Shape 281"/>
                          <wps:cNvSpPr/>
                          <wps:spPr>
                            <a:xfrm>
                              <a:off x="6424830" y="1356381"/>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91" name="Shape 281"/>
                          <wps:cNvSpPr/>
                          <wps:spPr>
                            <a:xfrm>
                              <a:off x="6331277" y="161085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grpSp>
                        <wpg:cNvPr id="492" name="Group 492"/>
                        <wpg:cNvGrpSpPr/>
                        <wpg:grpSpPr>
                          <a:xfrm>
                            <a:off x="5617334" y="1367545"/>
                            <a:ext cx="597136" cy="463872"/>
                            <a:chOff x="5617334" y="1367545"/>
                            <a:chExt cx="597136" cy="463872"/>
                          </a:xfrm>
                        </wpg:grpSpPr>
                        <wps:wsp>
                          <wps:cNvPr id="493" name="Shape 281"/>
                          <wps:cNvSpPr/>
                          <wps:spPr>
                            <a:xfrm>
                              <a:off x="5917687" y="1622019"/>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94" name="Shape 281"/>
                          <wps:cNvSpPr/>
                          <wps:spPr>
                            <a:xfrm>
                              <a:off x="5617334" y="136754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95" name="Shape 281"/>
                          <wps:cNvSpPr/>
                          <wps:spPr>
                            <a:xfrm>
                              <a:off x="6007669" y="136754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96" name="Shape 281"/>
                          <wps:cNvSpPr/>
                          <wps:spPr>
                            <a:xfrm>
                              <a:off x="5814287" y="1367545"/>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497" name="Shape 281"/>
                          <wps:cNvSpPr/>
                          <wps:spPr>
                            <a:xfrm>
                              <a:off x="5720734" y="1622019"/>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498" name="Shape 281"/>
                        <wps:cNvSpPr/>
                        <wps:spPr>
                          <a:xfrm>
                            <a:off x="6128237" y="1622006"/>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g:cNvPr id="499" name="Group 499"/>
                        <wpg:cNvGrpSpPr/>
                        <wpg:grpSpPr>
                          <a:xfrm>
                            <a:off x="6815165" y="1354684"/>
                            <a:ext cx="597136" cy="463872"/>
                            <a:chOff x="6815165" y="1354684"/>
                            <a:chExt cx="597136" cy="463872"/>
                          </a:xfrm>
                        </wpg:grpSpPr>
                        <wps:wsp>
                          <wps:cNvPr id="500" name="Shape 281"/>
                          <wps:cNvSpPr/>
                          <wps:spPr>
                            <a:xfrm>
                              <a:off x="7115518" y="160915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01" name="Shape 281"/>
                          <wps:cNvSpPr/>
                          <wps:spPr>
                            <a:xfrm>
                              <a:off x="6815165" y="135468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02" name="Shape 281"/>
                          <wps:cNvSpPr/>
                          <wps:spPr>
                            <a:xfrm>
                              <a:off x="7205500" y="135468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03" name="Shape 281"/>
                          <wps:cNvSpPr/>
                          <wps:spPr>
                            <a:xfrm>
                              <a:off x="7012118" y="135468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04" name="Shape 281"/>
                          <wps:cNvSpPr/>
                          <wps:spPr>
                            <a:xfrm>
                              <a:off x="6918565" y="160915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g:grpSp>
                      <wps:wsp>
                        <wps:cNvPr id="505" name="Shape 281"/>
                        <wps:cNvSpPr/>
                        <wps:spPr>
                          <a:xfrm>
                            <a:off x="6732031" y="160716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06" name="Shape 281"/>
                        <wps:cNvSpPr/>
                        <wps:spPr>
                          <a:xfrm>
                            <a:off x="4911354" y="1577404"/>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07" name="Right Arrow 507"/>
                        <wps:cNvSpPr/>
                        <wps:spPr>
                          <a:xfrm rot="20329285">
                            <a:off x="5122996" y="1392307"/>
                            <a:ext cx="759578" cy="7769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8" name="5-Point Star 508"/>
                        <wps:cNvSpPr/>
                        <wps:spPr>
                          <a:xfrm>
                            <a:off x="5289366" y="1324777"/>
                            <a:ext cx="262359" cy="243068"/>
                          </a:xfrm>
                          <a:prstGeom prst="star5">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9" name="Shape 281"/>
                        <wps:cNvSpPr/>
                        <wps:spPr>
                          <a:xfrm>
                            <a:off x="5096535" y="622558"/>
                            <a:ext cx="206801" cy="209398"/>
                          </a:xfrm>
                          <a:custGeom>
                            <a:avLst/>
                            <a:gdLst/>
                            <a:ahLst/>
                            <a:cxnLst>
                              <a:cxn ang="0">
                                <a:pos x="wd2" y="hd2"/>
                              </a:cxn>
                              <a:cxn ang="5400000">
                                <a:pos x="wd2" y="hd2"/>
                              </a:cxn>
                              <a:cxn ang="10800000">
                                <a:pos x="wd2" y="hd2"/>
                              </a:cxn>
                              <a:cxn ang="16200000">
                                <a:pos x="wd2" y="hd2"/>
                              </a:cxn>
                            </a:cxnLst>
                            <a:rect l="0" t="0" r="r" b="b"/>
                            <a:pathLst>
                              <a:path w="21600" h="21600" extrusionOk="0">
                                <a:moveTo>
                                  <a:pt x="3600" y="0"/>
                                </a:moveTo>
                                <a:lnTo>
                                  <a:pt x="21600" y="0"/>
                                </a:lnTo>
                                <a:cubicBezTo>
                                  <a:pt x="19612" y="0"/>
                                  <a:pt x="18000" y="4835"/>
                                  <a:pt x="18000" y="10800"/>
                                </a:cubicBezTo>
                                <a:cubicBezTo>
                                  <a:pt x="18000" y="16765"/>
                                  <a:pt x="19612" y="21600"/>
                                  <a:pt x="21600" y="21600"/>
                                </a:cubicBezTo>
                                <a:lnTo>
                                  <a:pt x="3600" y="21600"/>
                                </a:lnTo>
                                <a:cubicBezTo>
                                  <a:pt x="1612" y="21600"/>
                                  <a:pt x="0" y="16765"/>
                                  <a:pt x="0" y="10800"/>
                                </a:cubicBezTo>
                                <a:cubicBezTo>
                                  <a:pt x="0" y="4835"/>
                                  <a:pt x="1612" y="0"/>
                                  <a:pt x="3600" y="0"/>
                                </a:cubicBezTo>
                                <a:close/>
                              </a:path>
                            </a:pathLst>
                          </a:custGeom>
                          <a:solidFill>
                            <a:srgbClr val="558ED5"/>
                          </a:solidFill>
                          <a:ln w="12700">
                            <a:miter lim="400000"/>
                          </a:ln>
                        </wps:spPr>
                        <wps:bodyPr lIns="65023" tIns="65023" rIns="65023" bIns="65023"/>
                      </wps:wsp>
                      <wps:wsp>
                        <wps:cNvPr id="510" name="Right Arrow 510"/>
                        <wps:cNvSpPr/>
                        <wps:spPr>
                          <a:xfrm rot="20329285">
                            <a:off x="5303953" y="540677"/>
                            <a:ext cx="759578" cy="7769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1" name="Text Box 511"/>
                        <wps:cNvSpPr txBox="1"/>
                        <wps:spPr>
                          <a:xfrm>
                            <a:off x="554173" y="860382"/>
                            <a:ext cx="240591" cy="283239"/>
                          </a:xfrm>
                          <a:prstGeom prst="rect">
                            <a:avLst/>
                          </a:prstGeom>
                          <a:noFill/>
                        </wps:spPr>
                        <wps:txbx>
                          <w:txbxContent>
                            <w:p w14:paraId="7D3519DE"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s:wsp>
                        <wps:cNvPr id="512" name="Text Box 512"/>
                        <wps:cNvSpPr txBox="1"/>
                        <wps:spPr>
                          <a:xfrm>
                            <a:off x="870229" y="860382"/>
                            <a:ext cx="240591" cy="283239"/>
                          </a:xfrm>
                          <a:prstGeom prst="rect">
                            <a:avLst/>
                          </a:prstGeom>
                          <a:noFill/>
                        </wps:spPr>
                        <wps:txbx>
                          <w:txbxContent>
                            <w:p w14:paraId="01343DA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B</w:t>
                              </w:r>
                            </w:p>
                          </w:txbxContent>
                        </wps:txbx>
                        <wps:bodyPr wrap="square" rtlCol="0">
                          <a:spAutoFit/>
                        </wps:bodyPr>
                      </wps:wsp>
                      <wps:wsp>
                        <wps:cNvPr id="513" name="Text Box 513"/>
                        <wps:cNvSpPr txBox="1"/>
                        <wps:spPr>
                          <a:xfrm>
                            <a:off x="189353" y="0"/>
                            <a:ext cx="299903" cy="447000"/>
                          </a:xfrm>
                          <a:prstGeom prst="rect">
                            <a:avLst/>
                          </a:prstGeom>
                          <a:noFill/>
                        </wps:spPr>
                        <wps:txbx>
                          <w:txbxContent>
                            <w:p w14:paraId="04D7AA48"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wps:txbx>
                        <wps:bodyPr wrap="square" rtlCol="0">
                          <a:spAutoFit/>
                        </wps:bodyPr>
                      </wps:wsp>
                      <wps:wsp>
                        <wps:cNvPr id="514" name="Text Box 514"/>
                        <wps:cNvSpPr txBox="1"/>
                        <wps:spPr>
                          <a:xfrm>
                            <a:off x="0" y="695836"/>
                            <a:ext cx="423540" cy="283239"/>
                          </a:xfrm>
                          <a:prstGeom prst="rect">
                            <a:avLst/>
                          </a:prstGeom>
                          <a:noFill/>
                        </wps:spPr>
                        <wps:txbx>
                          <w:txbxContent>
                            <w:p w14:paraId="4C178FC1"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B.</w:t>
                              </w:r>
                            </w:p>
                          </w:txbxContent>
                        </wps:txbx>
                        <wps:bodyPr wrap="square" rtlCol="0">
                          <a:spAutoFit/>
                        </wps:bodyPr>
                      </wps:wsp>
                    </wpg:wgp>
                  </a:graphicData>
                </a:graphic>
              </wp:inline>
            </w:drawing>
          </mc:Choice>
          <mc:Fallback>
            <w:pict>
              <v:group w14:anchorId="4899D121" id="Group 395" o:spid="_x0000_s1341" style="width:454.95pt;height:186.4pt;mso-position-horizontal-relative:char;mso-position-vertical-relative:line" coordsize="7600835,311478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">
                <v:shape id="Text Box 396" o:spid="_x0000_s1342" type="#_x0000_t202" style="position:absolute;left:1;top:1974311;width:7535164;height:11404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v3RwwwAA&#10;ANwAAAAPAAAAZHJzL2Rvd25yZXYueG1sRI9Ba8JAFITvQv/D8gredGOl0qauIlXBgxdten9kX7Oh&#10;2bch+2riv3cLgsdhZr5hluvBN+pCXawDG5hNM1DEZbA1VwaKr/3kDVQUZItNYDJwpQjr1dNoibkN&#10;PZ/ocpZKJQjHHA04kTbXOpaOPMZpaImT9xM6j5JkV2nbYZ/gvtEvWbbQHmtOCw5b+nRU/p7/vAER&#10;u5ldi52Ph+/huO1dVr5iYcz4edh8gBIa5BG+tw/WwPx9Af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v3RwwwAAANwAAAAPAAAAAAAAAAAAAAAAAJcCAABkcnMvZG93&#10;bnJldi54bWxQSwUGAAAAAAQABAD1AAAAhwMAAAAA&#10;" filled="f" stroked="f">
                  <v:textbox style="mso-fit-shape-to-text:t">
                    <w:txbxContent>
                      <w:p w14:paraId="2A2E2F24" w14:textId="13A379A3" w:rsidR="00F410B7" w:rsidRDefault="00F410B7" w:rsidP="00756A09">
                        <w:pPr>
                          <w:pStyle w:val="NormalWeb"/>
                          <w:spacing w:before="0" w:beforeAutospacing="0" w:after="0" w:afterAutospacing="0"/>
                        </w:pPr>
                        <w:r>
                          <w:rPr>
                            <w:rFonts w:asciiTheme="minorHAnsi" w:hAnsi="Calibri" w:cstheme="minorBidi"/>
                            <w:color w:val="000000" w:themeColor="text1"/>
                            <w:kern w:val="24"/>
                            <w:sz w:val="20"/>
                            <w:szCs w:val="20"/>
                            <w:lang w:val="en-GB"/>
                          </w:rPr>
                          <w:t>Fig. 5.</w:t>
                        </w:r>
                        <w:r w:rsidR="006041CF">
                          <w:rPr>
                            <w:rFonts w:asciiTheme="minorHAnsi" w:hAnsi="Calibri" w:cstheme="minorBidi"/>
                            <w:color w:val="000000" w:themeColor="text1"/>
                            <w:kern w:val="24"/>
                            <w:sz w:val="20"/>
                            <w:szCs w:val="20"/>
                            <w:lang w:val="en-GB"/>
                          </w:rPr>
                          <w:t>8</w:t>
                        </w:r>
                        <w:r>
                          <w:rPr>
                            <w:rFonts w:asciiTheme="minorHAnsi" w:hAnsi="Calibri" w:cstheme="minorBidi"/>
                            <w:color w:val="000000" w:themeColor="text1"/>
                            <w:kern w:val="24"/>
                            <w:sz w:val="20"/>
                            <w:szCs w:val="20"/>
                            <w:lang w:val="en-GB"/>
                          </w:rPr>
                          <w:t xml:space="preserve"> Rough schematic of model of effect of C-terminal of the polyproline region on actin polymerisation. A. The short fragment aa300-422 promotes filament formation. This filament is then released and sites A and B are free to interact with G-actin. B. the longer polyproline fragment promotes filament formation. This filament may then remain associated to Las17 due to the F-actin binding activity of the C-terminal of the polyproline region.</w:t>
                        </w:r>
                      </w:p>
                    </w:txbxContent>
                  </v:textbox>
                </v:shape>
                <v:shape id="Shape 281" o:spid="_x0000_s1343" style="position:absolute;left:1348863;top:44123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t6WYwwAA&#10;ANwAAAAPAAAAZHJzL2Rvd25yZXYueG1sRI9Pi8IwFMTvC36H8ARvmqq4atco4j8Wb+pe9vZo3rbF&#10;5iU2Ueu3N4Kwx2FmfsPMFo2pxI1qX1pW0O8lIIgzq0vOFfyctt0JCB+QNVaWScGDPCzmrY8Zptre&#10;+UC3Y8hFhLBPUUERgkul9FlBBn3POuLo/dnaYIiyzqWu8R7hppKDJPmUBkuOCwU6WhWUnY9Xo6Cc&#10;nrbrKtk42owufN2P3E6uf5XqtJvlF4hATfgPv9vfWsFwOobXmXgE5Pw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t6WY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44" style="position:absolute;left:1024626;top:442683;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KDHqvwAA&#10;ANwAAAAPAAAAZHJzL2Rvd25yZXYueG1sRE/LisIwFN0P+A/hCu7GVMVBq1HEFzI7Hxt3l+baFpub&#10;2EStf28WgsvDeU/njanEg2pfWlbQ6yYgiDOrS84VnI6b3xEIH5A1VpZJwYs8zGetnymm2j55T49D&#10;yEUMYZ+igiIEl0rps4IM+q51xJG72NpgiLDOpa7xGcNNJftJ8icNlhwbCnS0LCi7Hu5GQTk+blZV&#10;sna0Ht74/j90W7k6K9VpN4sJiEBN+Io/7p1WMBjHtfFMPAJy9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koMeq/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id="Group 399" o:spid="_x0000_s1345" style="position:absolute;left:542220;top:25405;width:1112161;height:529070" coordorigin="542220,25405" coordsize="1112161,5290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8wyKfGAAAA3AAA&#10;AA8AAAAAAAAAAAAAAAAAqQIAAGRycy9kb3ducmV2LnhtbFBLBQYAAAAABAAEAPoAAACcAwAAAAA=&#10;">
                  <v:group id="Group 400" o:spid="_x0000_s1346" style="position:absolute;left:542220;top:58093;width:1112161;height:496382" coordorigin="542220,58093" coordsize="1112161,49638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Jqo52MIAAADcAAAADwAA&#10;AAAAAAAAAAAAAACpAgAAZHJzL2Rvd25yZXYueG1sUEsFBgAAAAAEAAQA+gAAAJgDAAAAAA==&#10;">
                    <v:group id="Group 401" o:spid="_x0000_s1347" style="position:absolute;left:543614;top:129575;width:1110767;height:424900" coordorigin="543614,129575" coordsize="1110767,424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nmnEPGAAAA3AAA&#10;AA8AAAAAAAAAAAAAAAAAqQIAAGRycy9kb3ducmV2LnhtbFBLBQYAAAAABAAEAPoAAACcAwAAAAA=&#10;">
                      <v:shape id="Picture 402" o:spid="_x0000_s1348" type="#_x0000_t75" style="position:absolute;left:543614;top:129575;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5u&#10;hvTEAAAA3AAAAA8AAABkcnMvZG93bnJldi54bWxEj0+LwjAUxO/CfofwFrxp6r9Fq1FEWPAgol0P&#10;PT6aZ1tsXkqTbbvffiMIHoeZ+Q2z2fWmEi01rrSsYDKOQBBnVpecK7j9fI+WIJxH1lhZJgV/5GC3&#10;/RhsMNa24yu1ic9FgLCLUUHhfR1L6bKCDLqxrYmDd7eNQR9kk0vdYBfgppLTKPqSBksOCwXWdCgo&#10;eyS/RsGq8/WJ9+2svZzT+/xYpYfFIlVq+Nnv1yA89f4dfrWPWsE8msLzTDgCcvsP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5uhvTEAAAA3AAAAA8AAAAAAAAAAAAAAAAAnAIA&#10;AGRycy9kb3ducmV2LnhtbFBLBQYAAAAABAAEAPcAAACNAwAAAAA=&#10;">
                        <v:imagedata r:id="rId58" o:title="" croptop="-6607f" cropbottom="953f" cropleft="30629f" cropright="22265f"/>
                      </v:shape>
                      <v:shape id="Text Box 403" o:spid="_x0000_s1349" type="#_x0000_t202" style="position:absolute;left:967678;top:271236;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aI8KwwAA&#10;ANwAAAAPAAAAZHJzL2Rvd25yZXYueG1sRI/NasMwEITvhb6D2EJvjZT+EZwoITQt5JBLE/e+WBvL&#10;xFoZaxM7b18VCjkOM/MNs1iNoVUX6lMT2cJ0YkARV9E1XFsoD19PM1BJkB22kcnClRKslvd3Cyxc&#10;HPibLnupVYZwKtCCF+kKrVPlKWCaxI44e8fYB5Qs+1q7HocMD61+NuZdB2w4L3js6MNTddqfgwUR&#10;t55ey8+Qtj/jbjN4U71hae3jw7iegxIa5Rb+b2+dhVfzAn9n8hHQy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aI8KwwAAANwAAAAPAAAAAAAAAAAAAAAAAJcCAABkcnMvZG93&#10;bnJldi54bWxQSwUGAAAAAAQABAD1AAAAhwMAAAAA&#10;" filled="f" stroked="f">
                        <v:textbox style="mso-fit-shape-to-text:t">
                          <w:txbxContent>
                            <w:p w14:paraId="69688AA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404" o:spid="_x0000_s1350" type="#_x0000_t202" style="position:absolute;left:1103274;top:271236;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gRd+wgAA&#10;ANwAAAAPAAAAZHJzL2Rvd25yZXYueG1sRI9BawIxFITvhf6H8Aq91USxUrZGkWrBQy/q9v7YvG6W&#10;bl6WzdNd/70RCj0OM/MNs1yPoVUX6lMT2cJ0YkARV9E1XFsoT58vb6CSIDtsI5OFKyVYrx4flli4&#10;OPCBLkepVYZwKtCCF+kKrVPlKWCaxI44ez+xDyhZ9rV2PQ4ZHlo9M2ahAzacFzx29OGp+j2egwUR&#10;t5ley11I++/xazt4U71iae3z07h5ByU0yn/4r713FuZmDvcz+Qjo1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BF37CAAAA3AAAAA8AAAAAAAAAAAAAAAAAlwIAAGRycy9kb3du&#10;cmV2LnhtbFBLBQYAAAAABAAEAPUAAACGAwAAAAA=&#10;" filled="f" stroked="f">
                        <v:textbox style="mso-fit-shape-to-text:t">
                          <w:txbxContent>
                            <w:p w14:paraId="24AAEAA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405" o:spid="_x0000_s1351" type="#_x0000_t202" style="position:absolute;left:1413790;top:271236;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bLlwwAA&#10;ANwAAAAPAAAAZHJzL2Rvd25yZXYueG1sRI9PawIxFMTvQr9DeEJvmlhqKatRpH/AQy/V7f2xeW4W&#10;Ny/L5tVdv31TEDwOM/MbZr0dQ6su1KcmsoXF3IAirqJruLZQHj9nr6CSIDtsI5OFKyXYbh4mayxc&#10;HPibLgepVYZwKtCCF+kKrVPlKWCax444e6fYB5Qs+1q7HocMD61+MuZFB2w4L3js6M1TdT78Bgsi&#10;bre4lh8h7X/Gr/fBm2qJpbWP03G3AiU0yj18a++dhWezhP8z+Qjo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bLlwwAAANwAAAAPAAAAAAAAAAAAAAAAAJcCAABkcnMvZG93&#10;bnJldi54bWxQSwUGAAAAAAQABAD1AAAAhwMAAAAA&#10;" filled="f" stroked="f">
                        <v:textbox style="mso-fit-shape-to-text:t">
                          <w:txbxContent>
                            <w:p w14:paraId="374D00A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406" o:spid="_x0000_s1352" type="#_x0000_t202" style="position:absolute;left:652753;top:26667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yySwgAA&#10;ANwAAAAPAAAAZHJzL2Rvd25yZXYueG1sRI9BawIxFITvBf9DeAVvNbFYka1RxFbw0Et1vT82r5ul&#10;m5dl8+qu/94UCj0OM/MNs96OoVVX6lMT2cJ8ZkARV9E1XFsoz4enFagkyA7byGThRgm2m8nDGgsX&#10;B/6k60lqlSGcCrTgRbpC61R5CphmsSPO3lfsA0qWfa1dj0OGh1Y/G7PUARvOCx472nuqvk8/wYKI&#10;281v5XtIx8v48TZ4U71gae30cdy9ghIa5T/81z46CwuzhN8z+Qjo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MfLJLCAAAA3AAAAA8AAAAAAAAAAAAAAAAAlwIAAGRycy9kb3du&#10;cmV2LnhtbFBLBQYAAAAABAAEAPUAAACGAwAAAAA=&#10;" filled="f" stroked="f">
                        <v:textbox style="mso-fit-shape-to-text:t">
                          <w:txbxContent>
                            <w:p w14:paraId="4C217EF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407" o:spid="_x0000_s1353" style="position:absolute;left:542220;top:58093;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Bv36wQAA&#10;ANwAAAAPAAAAZHJzL2Rvd25yZXYueG1sRI/NasMwEITvhbyD2EBvjdSQJsGNbIKhtMc0P/fF2lqm&#10;1sqxVNt9+6hQyHGYmW+YXTG5VgzUh8azhueFAkFcedNwreF8envagggR2WDrmTT8UoAinz3sMDN+&#10;5E8ajrEWCcIhQw02xi6TMlSWHIaF74iT9+V7hzHJvpamxzHBXSuXSq2lw4bTgsWOSkvV9/HHaTDT&#10;+OJteV2VKIeLU++4pwNq/Tif9q8gIk3xHv5vfxgNK7WBvzPpCMj8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Wwb9+sEAAADcAAAADwAAAAAAAAAAAAAAAACXAgAAZHJzL2Rvd25y&#10;ZXYueG1sUEsFBgAAAAAEAAQA9QAAAIUDAAAAAA==&#10;" fillcolor="red" stroked="f" strokeweight="1pt"/>
                  </v:group>
                  <v:shape id="Text Box 408" o:spid="_x0000_s1354" type="#_x0000_t202" style="position:absolute;left:987638;top:25405;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zB17vwAA&#10;ANwAAAAPAAAAZHJzL2Rvd25yZXYueG1sRE9NawIxEL0X+h/CCL3VRLFStkaRquChl+r2Pmymm8XN&#10;ZNmM7vrvm4PQ4+N9rzZjaNWN+tREtjCbGlDEVXQN1xbK8+H1HVQSZIdtZLJwpwSb9fPTCgsXB/6m&#10;20lqlUM4FWjBi3SF1qnyFDBNY0ecud/YB5QM+1q7HoccHlo9N2apAzacGzx29OmpupyuwYKI287u&#10;5T6k48/4tRu8qd6wtPZlMm4/QAmN8i9+uI/OwsLktflMPgJ6/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3MHXu/AAAA3AAAAA8AAAAAAAAAAAAAAAAAlwIAAGRycy9kb3ducmV2&#10;LnhtbFBLBQYAAAAABAAEAPUAAACDAwAAAAA=&#10;" filled="f" stroked="f">
                    <v:textbox style="mso-fit-shape-to-text:t">
                      <w:txbxContent>
                        <w:p w14:paraId="7BD7C6E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shape id="Text Box 409" o:spid="_x0000_s1355" type="#_x0000_t202" style="position:absolute;left:1342271;top:26555;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gLjgwwAA&#10;ANwAAAAPAAAAZHJzL2Rvd25yZXYueG1sRI9BawIxFITvhf6H8Aq91cTSlroaRWoLHrxUt/fH5rlZ&#10;3Lwsm6e7/vumUPA4zMw3zGI1hlZdqE9NZAvTiQFFXEXXcG2hPHw9vYNKguywjUwWrpRgtby/W2Dh&#10;4sDfdNlLrTKEU4EWvEhXaJ0qTwHTJHbE2TvGPqBk2dfa9ThkeGj1szFvOmDDecFjRx+eqtP+HCyI&#10;uPX0Wn6GtP0Zd5vBm+oVS2sfH8b1HJTQKLfwf3vrLLyYGfydyUdAL3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gLjgwwAAANwAAAAPAAAAAAAAAAAAAAAAAJcCAABkcnMvZG93&#10;bnJldi54bWxQSwUGAAAAAAQABAD1AAAAhwMAAAAA&#10;" filled="f" stroked="f">
                    <v:textbox style="mso-fit-shape-to-text:t">
                      <w:txbxContent>
                        <w:p w14:paraId="731F6356"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B</w:t>
                          </w:r>
                        </w:p>
                      </w:txbxContent>
                    </v:textbox>
                  </v:shape>
                </v:group>
                <v:shape id="Right Arrow 410" o:spid="_x0000_s1356" type="#_x0000_t13" style="position:absolute;left:2025991;top:229639;width:302653;height:1417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jnwmwQAA&#10;ANwAAAAPAAAAZHJzL2Rvd25yZXYueG1sRE9Na8JAEL0L/odlhN50Y6siaTYiAUsvhTZKz0N2moRm&#10;Z0N2m6T/vnMoeHy87+w0u06NNITWs4HtJgFFXHnbcm3gdr2sj6BCRLbYeSYDvxTglC8XGabWT/xB&#10;YxlrJSEcUjTQxNinWoeqIYdh43ti4b784DAKHGptB5wk3HX6MUkO2mHL0tBgT0VD1Xf546Rk9/J2&#10;/Bz378nUP5VFEaYWL2djHlbz+RlUpDnexf/uV2tgt5X5ckaOgM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458JsEAAADcAAAADwAAAAAAAAAAAAAAAACXAgAAZHJzL2Rvd25y&#10;ZXYueG1sUEsFBgAAAAAEAAQA9QAAAIUDAAAAAA==&#10;" adj="16541" fillcolor="black [3213]" strokecolor="black [3213]" strokeweight="1pt"/>
                <v:group id="Group 411" o:spid="_x0000_s1357" style="position:absolute;left:2732405;top:85564;width:1112161;height:496376" coordorigin="2732405,85564" coordsize="1112161,4963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zD8KnsUAAADcAAAA&#10;DwAAAAAAAAAAAAAAAACpAgAAZHJzL2Rvd25yZXYueG1sUEsFBgAAAAAEAAQA+gAAAJsDAAAAAA==&#10;">
                  <v:group id="Group 412" o:spid="_x0000_s1358" style="position:absolute;left:2733799;top:157046;width:1110767;height:424894" coordorigin="2733799,157046" coordsize="1110767,42489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87ZTpxAAAANwAAAAPAAAAZHJzL2Rvd25yZXYueG1sRI9Bi8IwFITvwv6H8Ba8&#10;aVpXF6lGEdkVDyKoC+Lt0TzbYvNSmmxb/70RBI/DzHzDzJedKUVDtSssK4iHEQji1OqCMwV/p9/B&#10;FITzyBpLy6TgTg6Wi4/eHBNtWz5Qc/SZCBB2CSrIva8SKV2ak0E3tBVx8K62NuiDrDOpa2wD3JRy&#10;FEXf0mDBYSHHitY5pbfjv1GwabFdfcU/ze52Xd8vp8n+vItJqf5nt5qB8NT5d/jV3moF43gE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87ZTpxAAAANwAAAAP&#10;AAAAAAAAAAAAAAAAAKkCAABkcnMvZG93bnJldi54bWxQSwUGAAAAAAQABAD6AAAAmgMAAAAA&#10;">
                    <v:shape id="Picture 413" o:spid="_x0000_s1359" type="#_x0000_t75" style="position:absolute;left:2733799;top:157046;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T7&#10;tbLFAAAA3AAAAA8AAABkcnMvZG93bnJldi54bWxEj0+LwjAUxO/CfofwFrxp6voH7RpFBMGDiHb3&#10;0OOjebZlm5fSZNv67Y0geBxm5jfMetubSrTUuNKygsk4AkGcWV1yruD35zBagnAeWWNlmRTcycF2&#10;8zFYY6xtx1dqE5+LAGEXo4LC+zqW0mUFGXRjWxMH72Ybgz7IJpe6wS7ATSW/omghDZYcFgqsaV9Q&#10;9pf8GwWrztcn3rXT9nJOb7Njle7n81Sp4We/+wbhqffv8Kt91Apmkyk8z4QjIDc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U+7WyxQAAANwAAAAPAAAAAAAAAAAAAAAAAJwC&#10;AABkcnMvZG93bnJldi54bWxQSwUGAAAAAAQABAD3AAAAjgMAAAAA&#10;">
                      <v:imagedata r:id="rId58" o:title="" croptop="-6607f" cropbottom="953f" cropleft="30629f" cropright="22265f"/>
                    </v:shape>
                    <v:shape id="Text Box 414" o:spid="_x0000_s1360" type="#_x0000_t202" style="position:absolute;left:3157863;top:298701;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WIGjwgAA&#10;ANwAAAAPAAAAZHJzL2Rvd25yZXYueG1sRI9Pa8JAFMTvQr/D8oTedJNipURXkf4BD72o6f2RfWaD&#10;2bch+2rit+8WBI/DzPyGWW9H36or9bEJbCCfZ6CIq2Abrg2Up6/ZG6goyBbbwGTgRhG2m6fJGgsb&#10;Bj7Q9Si1ShCOBRpwIl2hdawceYzz0BEn7xx6j5JkX2vb45DgvtUvWbbUHhtOCw47endUXY6/3oCI&#10;3eW38tPH/c/4/TG4rHrF0pjn6bhbgRIa5RG+t/fWwCJfwP+ZdAT0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lYgaPCAAAA3AAAAA8AAAAAAAAAAAAAAAAAlwIAAGRycy9kb3du&#10;cmV2LnhtbFBLBQYAAAAABAAEAPUAAACGAwAAAAA=&#10;" filled="f" stroked="f">
                      <v:textbox style="mso-fit-shape-to-text:t">
                        <w:txbxContent>
                          <w:p w14:paraId="33FC66E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415" o:spid="_x0000_s1361" type="#_x0000_t202" style="position:absolute;left:3293459;top:298701;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FCQ4wgAA&#10;ANwAAAAPAAAAZHJzL2Rvd25yZXYueG1sRI9Pa8JAFMTvhX6H5Qne6ialSomuIv0DHryo6f2RfWaD&#10;2bch+2rit3eFQo/DzPyGWW1G36or9bEJbCCfZaCIq2Abrg2Up++Xd1BRkC22gcnAjSJs1s9PKyxs&#10;GPhA16PUKkE4FmjAiXSF1rFy5DHOQkecvHPoPUqSfa1tj0OC+1a/ZtlCe2w4LTjs6MNRdTn+egMi&#10;dpvfyi8fdz/j/nNwWTXH0pjpZNwuQQmN8h/+a++sgbd8Do8z6Qjo9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UJDjCAAAA3AAAAA8AAAAAAAAAAAAAAAAAlwIAAGRycy9kb3du&#10;cmV2LnhtbFBLBQYAAAAABAAEAPUAAACGAwAAAAA=&#10;" filled="f" stroked="f">
                      <v:textbox style="mso-fit-shape-to-text:t">
                        <w:txbxContent>
                          <w:p w14:paraId="341CCC08"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416" o:spid="_x0000_s1362" type="#_x0000_t202" style="position:absolute;left:3603975;top:298701;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xrpPwgAA&#10;ANwAAAAPAAAAZHJzL2Rvd25yZXYueG1sRI9Pa8JAFMTvQr/D8gRvuklppURXkf4BD72o6f2RfWaD&#10;2bch+2rit3cLBY/DzPyGWW9H36or9bEJbCBfZKCIq2Abrg2Up6/5G6goyBbbwGTgRhG2m6fJGgsb&#10;Bj7Q9Si1ShCOBRpwIl2hdawceYyL0BEn7xx6j5JkX2vb45DgvtXPWbbUHhtOCw47endUXY6/3oCI&#10;3eW38tPH/c/4/TG4rHrF0pjZdNytQAmN8gj/t/fWwEu+hL8z6Qjo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bGuk/CAAAA3AAAAA8AAAAAAAAAAAAAAAAAlwIAAGRycy9kb3du&#10;cmV2LnhtbFBLBQYAAAAABAAEAPUAAACGAwAAAAA=&#10;" filled="f" stroked="f">
                      <v:textbox style="mso-fit-shape-to-text:t">
                        <w:txbxContent>
                          <w:p w14:paraId="669A352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417" o:spid="_x0000_s1363" type="#_x0000_t202" style="position:absolute;left:2842938;top:294136;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ih/UwwAA&#10;ANwAAAAPAAAAZHJzL2Rvd25yZXYueG1sRI9Ba8JAFITvBf/D8oTe6ibSVomuIrYFD71U4/2RfWaD&#10;2bch+2riv+8WCj0OM/MNs96OvlU36mMT2EA+y0ARV8E2XBsoTx9PS1BRkC22gcnAnSJsN5OHNRY2&#10;DPxFt6PUKkE4FmjAiXSF1rFy5DHOQkecvEvoPUqSfa1tj0OC+1bPs+xVe2w4LTjsaO+ouh6/vQER&#10;u8vv5buPh/P4+Ta4rHrB0pjH6bhbgRIa5T/81z5YA8/5An7PpCOgN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ih/UwwAAANwAAAAPAAAAAAAAAAAAAAAAAJcCAABkcnMvZG93&#10;bnJldi54bWxQSwUGAAAAAAQABAD1AAAAhwMAAAAA&#10;" filled="f" stroked="f">
                      <v:textbox style="mso-fit-shape-to-text:t">
                        <w:txbxContent>
                          <w:p w14:paraId="515DA56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418" o:spid="_x0000_s1364" style="position:absolute;left:2732405;top:85564;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QP9VvAAA&#10;ANwAAAAPAAAAZHJzL2Rvd25yZXYueG1sRE/LisIwFN0P+A/hCu7GVHFEqlGkILp0fOwvzbUpNje1&#10;iW39e7MQXB7Oe7XpbSVaanzpWMFknIAgzp0uuVBwOe9+FyB8QNZYOSYFL/KwWQ9+Vphq1/E/tadQ&#10;iBjCPkUFJoQ6ldLnhiz6sauJI3dzjcUQYVNI3WAXw20lp0kylxZLjg0Ga8oM5ffT0yrQfffnTPaY&#10;ZSjbq032uKUjKjUa9tsliEB9+Io/7oNWMJvEtfFMPAJy/QY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K9A/1W8AAAA3AAAAA8AAAAAAAAAAAAAAAAAlwIAAGRycy9kb3ducmV2Lnht&#10;bFBLBQYAAAAABAAEAPUAAACAAwAAAAA=&#10;" fillcolor="red" stroked="f" strokeweight="1pt"/>
                </v:group>
                <v:group id="Group 419" o:spid="_x0000_s1365" style="position:absolute;left:4272418;top:59261;width:597136;height:463872" coordorigin="4272418,59261"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JJBpjGAAAA3AAA&#10;AA8AAAAAAAAAAAAAAAAAqQIAAGRycy9kb3ducmV2LnhtbFBLBQYAAAAABAAEAPoAAACcAwAAAAA=&#10;">
                  <v:shape id="Shape 281" o:spid="_x0000_s1366" style="position:absolute;left:4572771;top:31373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SzluvwAA&#10;ANwAAAAPAAAAZHJzL2Rvd25yZXYueG1sRE/LisIwFN0P+A/hCu7GVNFBq1HEFzI7Hxt3l+baFpub&#10;2EStf28WgsvDeU/njanEg2pfWlbQ6yYgiDOrS84VnI6b3xEIH5A1VpZJwYs8zGetnymm2j55T49D&#10;yEUMYZ+igiIEl0rps4IM+q51xJG72NpgiLDOpa7xGcNNJftJ8icNlhwbCnS0LCi7Hu5GQTk+blZV&#10;sna0Ht74/j90W7k6K9VpN4sJiEBN+Io/7p1WMOjH+fFMPAJy9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RLOW6/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67" style="position:absolute;left:4272418;top:5926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B5z1xAAA&#10;ANwAAAAPAAAAZHJzL2Rvd25yZXYueG1sRI9PawIxFMTvQr9DeIXeNKtUqatRSl2l9Fb14u2xee4u&#10;bl7STfZPv70pFDwOM/MbZr0dTC06anxlWcF0koAgzq2uuFBwPu3HbyB8QNZYWyYFv+Rhu3karTHV&#10;tudv6o6hEBHCPkUFZQguldLnJRn0E+uIo3e1jcEQZVNI3WAf4aaWsyRZSIMVx4USHX2UlN+OrVFQ&#10;LU/7XZ1kjrL5D7dfc3eQu4tSL8/D+wpEoCE8wv/tT63gdTaFvzPxCMjN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wec9c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68" style="position:absolute;left:4662753;top:5926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1QKCxQAA&#10;ANwAAAAPAAAAZHJzL2Rvd25yZXYueG1sRI/NasMwEITvhbyD2EBvjVzTlNSJEkIdh9Jbfi69LdbG&#10;NrVWiiXH7ttHhUKPw8x8w6w2o2nFjTrfWFbwPEtAEJdWN1wpOJ+KpwUIH5A1tpZJwQ952KwnDyvM&#10;tB34QLdjqESEsM9QQR2Cy6T0ZU0G/cw64uhdbGcwRNlVUnc4RLhpZZokr9Jgw3GhRkfvNZXfx94o&#10;aN5ORd4mO0e7+ZX7z7nby/xLqcfpuF2CCDSG//Bf+0MreElT+D0Tj4Bc3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vVAoL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69" style="position:absolute;left:4469371;top:5926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macZxQAA&#10;ANwAAAAPAAAAZHJzL2Rvd25yZXYueG1sRI9Ba8JAFITvBf/D8oTe6sa0KTW6ijRGpLeqF2+P7GsS&#10;mn27za6a/ntXKPQ4zMw3zGI1mE5cqPetZQXTSQKCuLK65VrB8VA+vYHwAVljZ5kU/JKH1XL0sMBc&#10;2yt/0mUfahEh7HNU0ITgcil91ZBBP7GOOHpftjcYouxrqXu8RrjpZJokr9Jgy3GhQUfvDVXf+7NR&#10;0M4OZdElG0eb7IfPH5nbyuKk1ON4WM9BBBrCf/ivvdMKXtJnuJ+JR0A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SZpxn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70" style="position:absolute;left:4375818;top:31373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cD9twwAA&#10;ANwAAAAPAAAAZHJzL2Rvd25yZXYueG1sRI9LiwIxEITvC/6H0IK3NaPooqNRxBeyNx8Xb82knRmc&#10;dOIk6vjvjbCwx6KqvqKm88ZU4kG1Ly0r6HUTEMSZ1SXnCk7HzfcIhA/IGivLpOBFHuaz1tcUU22f&#10;vKfHIeQiQtinqKAIwaVS+qwgg75rHXH0LrY2GKKsc6lrfEa4qWQ/SX6kwZLjQoGOlgVl18PdKCjH&#10;x82qStaO1sMb33+HbitXZ6U67WYxARGoCf/hv/ZOKxj0B/A5E4+AnL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cD9t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Plus 425" o:spid="_x0000_s1371" style="position:absolute;left:3984085;top:177044;width:181095;height:217802;visibility:visible;mso-wrap-style:square;v-text-anchor:middle" coordsize="181095,2178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4AmbwwAA&#10;ANwAAAAPAAAAZHJzL2Rvd25yZXYueG1sRI9LiwIxEITvC/6H0MLe1oyii45G8cE+ro6K12bSTgYn&#10;nSGJOv77zcLCHouq+oparDrbiDv5UDtWMBxkIIhLp2uuFBwPH29TECEia2wck4InBVgtey8LzLV7&#10;8J7uRaxEgnDIUYGJsc2lDKUhi2HgWuLkXZy3GJP0ldQeHwluGznKsndpsea0YLClraHyWtysgtNF&#10;u+fnadcO5cScm43PvorZUanXfreeg4jUxf/wX/tbKxiPJvB7Jh0Buf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4AmbwwAAANwAAAAPAAAAAAAAAAAAAAAAAJcCAABkcnMvZG93&#10;bnJldi54bWxQSwUGAAAAAAQABAD1AAAAhwMAAAAA&#10;" path="m24004,87604l69251,87604,69251,28870,111844,28870,111844,87604,157091,87604,157091,130198,111844,130198,111844,188932,69251,188932,69251,130198,24004,130198,24004,87604xe" fillcolor="black [3213]" strokecolor="black [3213]" strokeweight="1pt">
                  <v:stroke joinstyle="miter"/>
                  <v:path arrowok="t" o:connecttype="custom" o:connectlocs="24004,87604;69251,87604;69251,28870;111844,28870;111844,87604;157091,87604;157091,130198;111844,130198;111844,188932;69251,188932;69251,130198;24004,130198;24004,87604" o:connectangles="0,0,0,0,0,0,0,0,0,0,0,0,0"/>
                </v:shape>
                <v:group id="Group 426" o:spid="_x0000_s1372" style="position:absolute;left:84703;top:889757;width:2204558;height:505866" coordorigin="84703,889757" coordsize="2204558,50586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NulhXxQAAANwAAAAPAAAAZHJzL2Rvd25yZXYueG1sRI9Bi8IwFITvwv6H8IS9&#10;aVpXZalGEVmXPYigLoi3R/Nsi81LaWJb/70RBI/DzHzDzJedKUVDtSssK4iHEQji1OqCMwX/x83g&#10;G4TzyBpLy6TgTg6Wi4/eHBNtW95Tc/CZCBB2CSrIva8SKV2ak0E3tBVx8C62NuiDrDOpa2wD3JRy&#10;FEVTabDgsJBjReuc0uvhZhT8ttiuvuKfZnu9rO/n42R32sak1Ge/W81AeOr8O/xq/2kF49EU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bpYV8UAAADcAAAA&#10;DwAAAAAAAAAAAAAAAACpAgAAZHJzL2Rvd25yZXYueG1sUEsFBgAAAAAEAAQA+gAAAJsDAAAAAA==&#10;">
                  <v:group id="Group 427" o:spid="_x0000_s1373" style="position:absolute;left:85803;top:1017175;width:2203458;height:378448" coordorigin="85803,1017175" coordsize="2203458,3784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4vb9zMUAAADcAAAA&#10;DwAAAAAAAAAAAAAAAACpAgAAZHJzL2Rvd25yZXYueG1sUEsFBgAAAAAEAAQA+gAAAJsDAAAAAA==&#10;">
                    <v:shape id="Picture 428" o:spid="_x0000_s1374" type="#_x0000_t75" style="position:absolute;left:85803;top:1017175;width:2137785;height:29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H&#10;+ujCAAAA3AAAAA8AAABkcnMvZG93bnJldi54bWxET8tqwkAU3Qv+w3CF7nTSILGkjlJ8QHfSJIUu&#10;r5lrEszcCZnRpP16Z1FweTjv9XY0rbhT7xrLCl4XEQji0uqGKwVFfpy/gXAeWWNrmRT8koPtZjpZ&#10;Y6rtwF90z3wlQgi7FBXU3neplK6syaBb2I44cBfbG/QB9pXUPQ4h3LQyjqJEGmw4NNTY0a6m8prd&#10;jILvXZ7owZz3Z5aH0/FvZYtY/ij1Mhs/3kF4Gv1T/O/+1AqWcVgbzoQjIDc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Ph/rowgAAANwAAAAPAAAAAAAAAAAAAAAAAJwCAABk&#10;cnMvZG93bnJldi54bWxQSwUGAAAAAAQABAD3AAAAiwMAAAAA&#10;">
                      <v:imagedata r:id="rId58" o:title="" croptop="3956f" cropbottom="2596f" cropleft="30687f" cropright="10389f"/>
                    </v:shape>
                    <v:shape id="Text Box 429" o:spid="_x0000_s1375" type="#_x0000_t202" style="position:absolute;left:504775;top:1105079;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NeSAwwAA&#10;ANwAAAAPAAAAZHJzL2Rvd25yZXYueG1sRI9Ba8JAFITvBf/D8gRvdaPYUqOriFXw0EttvD+yz2ww&#10;+zZkX038991CocdhZr5h1tvBN+pOXawDG5hNM1DEZbA1VwaKr+PzG6goyBabwGTgQRG2m9HTGnMb&#10;ev6k+1kqlSAcczTgRNpc61g68hinoSVO3jV0HiXJrtK2wz7BfaPnWfaqPdacFhy2tHdU3s7f3oCI&#10;3c0excHH02X4eO9dVr5gYcxkPOxWoIQG+Q//tU/WwGK+hN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NeSAwwAAANwAAAAPAAAAAAAAAAAAAAAAAJcCAABkcnMvZG93&#10;bnJldi54bWxQSwUGAAAAAAQABAD1AAAAhwMAAAAA&#10;" filled="f" stroked="f">
                      <v:textbox style="mso-fit-shape-to-text:t">
                        <w:txbxContent>
                          <w:p w14:paraId="5817C90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430" o:spid="_x0000_s1376" type="#_x0000_t202" style="position:absolute;left:640372;top:1105079;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1tvAwAAA&#10;ANwAAAAPAAAAZHJzL2Rvd25yZXYueG1sRE9Na8JAEL0X/A/LFHrTjW2VErMRUQseeqmm9yE7ZkOz&#10;syE7NfHfdw+FHh/vu9hOvlM3GmIb2MBykYEiroNtuTFQXd7nb6CiIFvsApOBO0XYlrOHAnMbRv6k&#10;21kalUI45mjAifS51rF25DEuQk+cuGsYPEqCQ6PtgGMK951+zrK19thyanDY095R/X3+8QZE7G55&#10;r44+nr6mj8PosnqFlTFPj9NuA0pokn/xn/tkDby+pPnpTDoCuvw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91tvAwAAAANwAAAAPAAAAAAAAAAAAAAAAAJcCAABkcnMvZG93bnJl&#10;di54bWxQSwUGAAAAAAQABAD1AAAAhAMAAAAA&#10;" filled="f" stroked="f">
                      <v:textbox style="mso-fit-shape-to-text:t">
                        <w:txbxContent>
                          <w:p w14:paraId="2898B9C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431" o:spid="_x0000_s1377" type="#_x0000_t202" style="position:absolute;left:950889;top:1105079;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n5bwwAA&#10;ANwAAAAPAAAAZHJzL2Rvd25yZXYueG1sRI9Ba8JAFITvBf/D8oTe6ia2FYmuIrYFD71U4/2RfWaD&#10;2bch+2riv+8WCj0OM/MNs96OvlU36mMT2EA+y0ARV8E2XBsoTx9PS1BRkC22gcnAnSJsN5OHNRY2&#10;DPxFt6PUKkE4FmjAiXSF1rFy5DHOQkecvEvoPUqSfa1tj0OC+1bPs2yhPTacFhx2tHdUXY/f3oCI&#10;3eX38t3Hw3n8fBtcVr1iaczjdNytQAmN8h/+ax+sgZfnHH7PpCOgN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mn5bwwAAANwAAAAPAAAAAAAAAAAAAAAAAJcCAABkcnMvZG93&#10;bnJldi54bWxQSwUGAAAAAAQABAD1AAAAhwMAAAAA&#10;" filled="f" stroked="f">
                      <v:textbox style="mso-fit-shape-to-text:t">
                        <w:txbxContent>
                          <w:p w14:paraId="67369833"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432" o:spid="_x0000_s1378" type="#_x0000_t202" style="position:absolute;left:1261404;top:1100340;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SOAswwAA&#10;ANwAAAAPAAAAZHJzL2Rvd25yZXYueG1sRI9Ba8JAFITvBf/D8gRvdaO2RaKriFXw0EttvD+yz2ww&#10;+zZkX038991CocdhZr5h1tvBN+pOXawDG5hNM1DEZbA1VwaKr+PzElQUZItNYDLwoAjbzehpjbkN&#10;PX/S/SyVShCOORpwIm2udSwdeYzT0BIn7xo6j5JkV2nbYZ/gvtHzLHvTHmtOCw5b2jsqb+dvb0DE&#10;7maP4uDj6TJ8vPcuK1+xMGYyHnYrUEKD/If/2idr4GUxh9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SOAswwAAANwAAAAPAAAAAAAAAAAAAAAAAJcCAABkcnMvZG93&#10;bnJldi54bWxQSwUGAAAAAAQABAD1AAAAhwMAAAAA&#10;" filled="f" stroked="f">
                      <v:textbox style="mso-fit-shape-to-text:t">
                        <w:txbxContent>
                          <w:p w14:paraId="3D3BFB7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6</w:t>
                            </w:r>
                          </w:p>
                        </w:txbxContent>
                      </v:textbox>
                    </v:shape>
                    <v:shape id="Text Box 433" o:spid="_x0000_s1379" type="#_x0000_t202" style="position:absolute;left:1529683;top:110866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BEW3wwAA&#10;ANwAAAAPAAAAZHJzL2Rvd25yZXYueG1sRI9Ba8JAFITvBf/D8oTe6sZqi0RXEbXgoZfaeH9kn9lg&#10;9m3Ivpr4791CocdhZr5hVpvBN+pGXawDG5hOMlDEZbA1VwaK74+XBagoyBabwGTgThE269HTCnMb&#10;ev6i20kqlSAcczTgRNpc61g68hgnoSVO3iV0HiXJrtK2wz7BfaNfs+xde6w5LThsaeeovJ5+vAER&#10;u53ei4OPx/Pwue9dVr5hYczzeNguQQkN8h/+ax+tgflsBr9n0hHQ6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BEW3wwAAANwAAAAPAAAAAAAAAAAAAAAAAJcCAABkcnMvZG93&#10;bnJldi54bWxQSwUGAAAAAAQABAD1AAAAhwMAAAAA&#10;" filled="f" stroked="f">
                      <v:textbox style="mso-fit-shape-to-text:t">
                        <w:txbxContent>
                          <w:p w14:paraId="325A4BA9"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7</w:t>
                            </w:r>
                          </w:p>
                        </w:txbxContent>
                      </v:textbox>
                    </v:shape>
                    <v:shape id="Text Box 434" o:spid="_x0000_s1380" type="#_x0000_t202" style="position:absolute;left:1800878;top:1110133;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7d3DwwAA&#10;ANwAAAAPAAAAZHJzL2Rvd25yZXYueG1sRI9Pa8JAFMTvhX6H5RW81Y31DyV1FakKHryo6f2Rfc2G&#10;Zt+G7KuJ394tFDwOM/MbZrkefKOu1MU6sIHJOANFXAZbc2WguOxf30FFQbbYBCYDN4qwXj0/LTG3&#10;oecTXc9SqQThmKMBJ9LmWsfSkcc4Di1x8r5D51GS7CptO+wT3Df6LcsW2mPNacFhS5+Oyp/zrzcg&#10;YjeTW7Hz8fA1HLe9y8o5FsaMXobNByihQR7h//bBGphNZ/B3Jh0Bvb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7d3DwwAAANwAAAAPAAAAAAAAAAAAAAAAAJcCAABkcnMvZG93&#10;bnJldi54bWxQSwUGAAAAAAQABAD1AAAAhwMAAAAA&#10;" filled="f" stroked="f">
                      <v:textbox style="mso-fit-shape-to-text:t">
                        <w:txbxContent>
                          <w:p w14:paraId="45CFBA8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8</w:t>
                            </w:r>
                          </w:p>
                        </w:txbxContent>
                      </v:textbox>
                    </v:shape>
                    <v:shape id="Text Box 435" o:spid="_x0000_s1381" type="#_x0000_t202" style="position:absolute;left:2048670;top:1112384;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XhYwwAA&#10;ANwAAAAPAAAAZHJzL2Rvd25yZXYueG1sRI9Ba8JAFITvQv/D8gredGOtpaSuIlXBgxdten9kX7Oh&#10;2bch+2riv3cLgsdhZr5hluvBN+pCXawDG5hNM1DEZbA1VwaKr/3kHVQUZItNYDJwpQjr1dNoibkN&#10;PZ/ocpZKJQjHHA04kTbXOpaOPMZpaImT9xM6j5JkV2nbYZ/gvtEvWfamPdacFhy29Omo/D3/eQMi&#10;djO7FjsfD9/Dcdu7rFxgYcz4edh8gBIa5BG+tw/WwOt8Af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toXhYwwAAANwAAAAPAAAAAAAAAAAAAAAAAJcCAABkcnMvZG93&#10;bnJldi54bWxQSwUGAAAAAAQABAD1AAAAhwMAAAAA&#10;" filled="f" stroked="f">
                      <v:textbox style="mso-fit-shape-to-text:t">
                        <w:txbxContent>
                          <w:p w14:paraId="69192EF6"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9</w:t>
                            </w:r>
                          </w:p>
                        </w:txbxContent>
                      </v:textbox>
                    </v:shape>
                    <v:shape id="Text Box 436" o:spid="_x0000_s1382" type="#_x0000_t202" style="position:absolute;left:189852;top:1100514;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c+YvwwAA&#10;ANwAAAAPAAAAZHJzL2Rvd25yZXYueG1sRI9Ba8JAFITvgv9heUJvutFWKamriG3BQy/GeH9kX7Oh&#10;2bch+2riv+8WCj0OM/MNs92PvlU36mMT2MBykYEiroJtuDZQXt7nz6CiIFtsA5OBO0XY76aTLeY2&#10;DHymWyG1ShCOORpwIl2udawceYyL0BEn7zP0HiXJvta2xyHBfatXWbbRHhtOCw47Ojqqvopvb0DE&#10;Hpb38s3H03X8eB1cVq2xNOZhNh5eQAmN8h/+a5+sgafHDfyeSUdA73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dc+YvwwAAANwAAAAPAAAAAAAAAAAAAAAAAJcCAABkcnMvZG93&#10;bnJldi54bWxQSwUGAAAAAAQABAD1AAAAhwMAAAAA&#10;" filled="f" stroked="f">
                      <v:textbox style="mso-fit-shape-to-text:t">
                        <w:txbxContent>
                          <w:p w14:paraId="510E169B"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437" o:spid="_x0000_s1383" style="position:absolute;left:84703;top:889757;width:1076375;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ajdHwQAA&#10;ANwAAAAPAAAAZHJzL2Rvd25yZXYueG1sRI9Ba8JAFITvQv/D8gq96UZrVVJXkUCxRxv1/si+ZoPZ&#10;tzG7TeK/7wqCx2FmvmHW28HWoqPWV44VTCcJCOLC6YpLBafj13gFwgdkjbVjUnAjD9vNy2iNqXY9&#10;/1CXh1JECPsUFZgQmlRKXxiy6CeuIY7er2sthijbUuoW+wi3tZwlyUJarDguGGwoM1Rc8j+rQA/9&#10;hzPZdZ6h7M422eOODqjU2+uw+wQRaAjP8KP9rRXM35dwPxOPgNz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Wo3R8EAAADcAAAADwAAAAAAAAAAAAAAAACXAgAAZHJzL2Rvd25y&#10;ZXYueG1sUEsFBgAAAAAEAAQA9QAAAIUDAAAAAA==&#10;" fillcolor="red" stroked="f" strokeweight="1pt"/>
                  <v:rect id="Rectangle 438" o:spid="_x0000_s1384" style="position:absolute;left:1162037;top:889757;width:1061551;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" fillcolor="#00fa00" stroked="f" strokeweight="1pt"/>
                </v:group>
                <v:shape id="Shape 281" o:spid="_x0000_s1385" style="position:absolute;left:595780;top:135595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qAYuwwAA&#10;ANwAAAAPAAAAZHJzL2Rvd25yZXYueG1sRI9LiwIxEITvgv8htOBNMz7RWaOIj2Xxpu5lb82kd2Zw&#10;0omTqOO/3ywIHouq+oparBpTiTvVvrSsYNBPQBBnVpecK/g+73szED4ga6wsk4IneVgt260Fpto+&#10;+Ej3U8hFhLBPUUERgkul9FlBBn3fOuLo/draYIiyzqWu8RHhppLDJJlKgyXHhQIdbQrKLqebUVDO&#10;z/ttlewc7SZXvh0m7lNuf5Tqdpr1B4hATXiHX+0vrWA8msP/mXgE5P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qAYu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386" style="position:absolute;left:913333;top:135595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lNzOwgAA&#10;ANwAAAAPAAAAZHJzL2Rvd25yZXYueG1sRE89b8IwEN2R+h+sq9QNnFYEtQEnqoBUiK1JF7ZTfE2i&#10;xmcTG0j/PR4qdXx635tiMoO40uh7ywqeFwkI4sbqnlsFX3U5fwXhA7LGwTIp+CUPRf4w22Cm7Y0/&#10;6VqFVsQQ9hkq6EJwmZS+6cigX1hHHLlvOxoMEY6t1CPeYrgZ5EuSrKTBnmNDh462HTU/1cUo6N/q&#10;cjcke0f79MyXY+o+5O6k1NPj9L4GEWgK/+I/90ErWC7j/HgmHgGZ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mU3M7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Right Arrow 441" o:spid="_x0000_s1387" type="#_x0000_t13" style="position:absolute;left:2328085;top:1013452;width:302653;height:1417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cfagwgAA&#10;ANwAAAAPAAAAZHJzL2Rvd25yZXYueG1sRI/NisIwFIX3wrxDuAOz09SZKlKNIgXFjaB1mPWlubZl&#10;mpvSxLa+vREEl4fz83FWm8HUoqPWVZYVTCcRCOLc6ooLBb+X3XgBwnlkjbVlUnAnB5v1x2iFibY9&#10;n6nLfCHCCLsEFZTeN4mULi/JoJvYhjh4V9sa9EG2hdQt9mHc1PI7iubSYMWBUGJDaUn5f3YzARLv&#10;j4u/bnaK+uYnS1PXV7jbKvX1OWyXIDwN/h1+tQ9aQRxP4XkmHAG5f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9x9qDCAAAA3AAAAA8AAAAAAAAAAAAAAAAAlwIAAGRycy9kb3du&#10;cmV2LnhtbFBLBQYAAAAABAAEAPUAAACGAwAAAAA=&#10;" adj="16541" fillcolor="black [3213]" strokecolor="black [3213]" strokeweight="1pt"/>
                <v:group id="Group 442" o:spid="_x0000_s1388" style="position:absolute;left:2735234;top:896612;width:2204557;height:505864" coordorigin="2735234,896612" coordsize="2204557,5058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Xrv0xQAAANwAAAAPAAAAZHJzL2Rvd25yZXYueG1sRI9Bi8IwFITvwv6H8IS9&#10;aVpXZalGEVmXPYigLoi3R/Nsi81LaWJb/70RBI/DzHzDzJedKUVDtSssK4iHEQji1OqCMwX/x83g&#10;G4TzyBpLy6TgTg6Wi4/eHBNtW95Tc/CZCBB2CSrIva8SKV2ak0E3tBVx8C62NuiDrDOpa2wD3JRy&#10;FEVTabDgsJBjReuc0uvhZhT8ttiuvuKfZnu9rO/n42R32sak1Ge/W81AeOr8O/xq/2kF4/EI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L1679MUAAADcAAAA&#10;DwAAAAAAAAAAAAAAAACpAgAAZHJzL2Rvd25yZXYueG1sUEsFBgAAAAAEAAQA+gAAAJsDAAAAAA==&#10;">
                  <v:group id="Group 443" o:spid="_x0000_s1389" style="position:absolute;left:2736334;top:1024030;width:2203457;height:378446" coordorigin="2736334,1024030" coordsize="2203457,37844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AEh5vxgAAANwAAAAPAAAAZHJzL2Rvd25yZXYueG1sRI9Ba8JAFITvBf/D8gre&#10;mk00LZJmFZEqHkKhKpTeHtlnEsy+DdltEv99t1DocZiZb5h8M5lWDNS7xrKCJIpBEJdWN1wpuJz3&#10;TysQziNrbC2Tgjs52KxnDzlm2o78QcPJVyJA2GWooPa+y6R0ZU0GXWQ74uBdbW/QB9lXUvc4Brhp&#10;5SKOX6TBhsNCjR3taipvp2+j4DDiuF0mb0Nxu+7uX+fn988iIaXmj9P2FYSnyf+H/9pHrSBNl/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ASHm/GAAAA3AAA&#10;AA8AAAAAAAAAAAAAAAAAqQIAAGRycy9kb3ducmV2LnhtbFBLBQYAAAAABAAEAPoAAACcAwAAAAA=&#10;">
                    <v:shape id="Picture 444" o:spid="_x0000_s1390" type="#_x0000_t75" style="position:absolute;left:2736334;top:1024030;width:2137785;height:29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MV&#10;FU3EAAAA3AAAAA8AAABkcnMvZG93bnJldi54bWxEj0+LwjAUxO8LfofwBG9rqhRXukZZ/APeRK3g&#10;8dm8bcs2L6WJtvrpjbDgcZiZ3zCzRWcqcaPGlZYVjIYRCOLM6pJzBelx8zkF4TyyxsoyKbiTg8W8&#10;9zHDRNuW93Q7+FwECLsEFRTe14mULivIoBvamjh4v7Yx6INscqkbbAPcVHIcRRNpsOSwUGBNy4Ky&#10;v8PVKDgtjxPdmsvqwnK92zy+bDqWZ6UG/e7nG4Snzr/D/+2tVhDHMbzOhCMg50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MVFU3EAAAA3AAAAA8AAAAAAAAAAAAAAAAAnAIA&#10;AGRycy9kb3ducmV2LnhtbFBLBQYAAAAABAAEAPcAAACNAwAAAAA=&#10;">
                      <v:imagedata r:id="rId58" o:title="" croptop="3956f" cropbottom="2596f" cropleft="30687f" cropright="10389f"/>
                    </v:shape>
                    <v:shape id="Text Box 445" o:spid="_x0000_s1391" type="#_x0000_t202" style="position:absolute;left:3155306;top:1111933;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pwslwwAA&#10;ANwAAAAPAAAAZHJzL2Rvd25yZXYueG1sRI9Pa8JAFMTvBb/D8oTe6kZRKdFVxD/goRdtvD+yr9nQ&#10;7NuQfZr47buFQo/DzPyGWW8H36gHdbEObGA6yUARl8HWXBkoPk9v76CiIFtsApOBJ0XYbkYva8xt&#10;6PlCj6tUKkE45mjAibS51rF05DFOQkucvK/QeZQku0rbDvsE942eZdlSe6w5LThsae+o/L7evQER&#10;u5s+i6OP59vwcehdVi6wMOZ1POxWoIQG+Q//tc/WwHy+gN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pwslwwAAANwAAAAPAAAAAAAAAAAAAAAAAJcCAABkcnMvZG93&#10;bnJldi54bWxQSwUGAAAAAAQABAD1AAAAhwMAAAAA&#10;" filled="f" stroked="f">
                      <v:textbox style="mso-fit-shape-to-text:t">
                        <w:txbxContent>
                          <w:p w14:paraId="48CEB251"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446" o:spid="_x0000_s1392" type="#_x0000_t202" style="position:absolute;left:3290903;top:1111933;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dZVSwwAA&#10;ANwAAAAPAAAAZHJzL2Rvd25yZXYueG1sRI9Pa8JAFMTvBb/D8gRvdWOxItFVxD/goZdqvD+yr9nQ&#10;7NuQfTXx27uFQo/DzPyGWW8H36g7dbEObGA2zUARl8HWXBkorqfXJagoyBabwGTgQRG2m9HLGnMb&#10;ev6k+0UqlSAcczTgRNpc61g68hinoSVO3lfoPEqSXaVth32C+0a/ZdlCe6w5LThsae+o/L78eAMi&#10;djd7FEcfz7fh49C7rHzHwpjJeNitQAkN8h/+a5+tgfl8Ab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dZVSwwAAANwAAAAPAAAAAAAAAAAAAAAAAJcCAABkcnMvZG93&#10;bnJldi54bWxQSwUGAAAAAAQABAD1AAAAhwMAAAAA&#10;" filled="f" stroked="f">
                      <v:textbox style="mso-fit-shape-to-text:t">
                        <w:txbxContent>
                          <w:p w14:paraId="3CE510EC"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447" o:spid="_x0000_s1393" type="#_x0000_t202" style="position:absolute;left:3601420;top:1111933;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OTDJwwAA&#10;ANwAAAAPAAAAZHJzL2Rvd25yZXYueG1sRI9Ba8JAFITvBf/D8oTe6sairURXEbXgoZfaeH9kn9lg&#10;9m3Ivpr4791CocdhZr5hVpvBN+pGXawDG5hOMlDEZbA1VwaK74+XBagoyBabwGTgThE269HTCnMb&#10;ev6i20kqlSAcczTgRNpc61g68hgnoSVO3iV0HiXJrtK2wz7BfaNfs+xNe6w5LThsaeeovJ5+vAER&#10;u53ei4OPx/Pwue9dVs6xMOZ5PGyXoIQG+Q//tY/WwGz2Dr9n0hHQ6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OTDJwwAAANwAAAAPAAAAAAAAAAAAAAAAAJcCAABkcnMvZG93&#10;bnJldi54bWxQSwUGAAAAAAQABAD1AAAAhwMAAAAA&#10;" filled="f" stroked="f">
                      <v:textbox style="mso-fit-shape-to-text:t">
                        <w:txbxContent>
                          <w:p w14:paraId="02858C8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448" o:spid="_x0000_s1394" type="#_x0000_t202" style="position:absolute;left:3911934;top:110719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pqS7wAAA&#10;ANwAAAAPAAAAZHJzL2Rvd25yZXYueG1sRE89a8MwEN0D/Q/iCt1iOSUpxY1iTNJChixN3f2wLpaJ&#10;dTLWNXb+fTUUOj7e97acfa9uNMYusIFVloMiboLtuDVQf30sX0FFQbbYByYDd4pQ7h4WWyxsmPiT&#10;bmdpVQrhWKABJzIUWsfGkceYhYE4cZcwepQEx1bbEacU7nv9nOcv2mPHqcHhQHtHzfX84w2I2Gp1&#10;r999PH7Pp8Pk8maDtTFPj3P1Bkpoln/xn/toDazXaW06k46A3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bpqS7wAAAANwAAAAPAAAAAAAAAAAAAAAAAJcCAABkcnMvZG93bnJl&#10;di54bWxQSwUGAAAAAAQABAD1AAAAhAMAAAAA&#10;" filled="f" stroked="f">
                      <v:textbox style="mso-fit-shape-to-text:t">
                        <w:txbxContent>
                          <w:p w14:paraId="74653E60"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6</w:t>
                            </w:r>
                          </w:p>
                        </w:txbxContent>
                      </v:textbox>
                    </v:shape>
                    <v:shape id="Text Box 449" o:spid="_x0000_s1395" type="#_x0000_t202" style="position:absolute;left:4180213;top:1115516;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6gEgwwAA&#10;ANwAAAAPAAAAZHJzL2Rvd25yZXYueG1sRI9Ba8JAFITvBf/D8oTe6saipUZXEbXgoZfaeH9kn9lg&#10;9m3Ivpr4791CocdhZr5hVpvBN+pGXawDG5hOMlDEZbA1VwaK74+Xd1BRkC02gcnAnSJs1qOnFeY2&#10;9PxFt5NUKkE45mjAibS51rF05DFOQkucvEvoPEqSXaVth32C+0a/Ztmb9lhzWnDY0s5ReT39eAMi&#10;dju9Fwcfj+fhc9+7rJxjYczzeNguQQkN8h/+ax+tgdlsAb9n0hHQ6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6gEgwwAAANwAAAAPAAAAAAAAAAAAAAAAAJcCAABkcnMvZG93&#10;bnJldi54bWxQSwUGAAAAAAQABAD1AAAAhwMAAAAA&#10;" filled="f" stroked="f">
                      <v:textbox style="mso-fit-shape-to-text:t">
                        <w:txbxContent>
                          <w:p w14:paraId="663DF55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7</w:t>
                            </w:r>
                          </w:p>
                        </w:txbxContent>
                      </v:textbox>
                    </v:shape>
                    <v:shape id="Text Box 450" o:spid="_x0000_s1396" type="#_x0000_t202" style="position:absolute;left:4451408;top:1116987;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CT5gwAAA&#10;ANwAAAAPAAAAZHJzL2Rvd25yZXYueG1sRE89a8MwEN0L/Q/iCt1qOaUpxY1iTNJChixN3f2wLpaJ&#10;dTLWNXb+fTQEMj7e96qcfa/ONMYusIFFloMiboLtuDVQ/36/fICKgmyxD0wGLhShXD8+rLCwYeIf&#10;Oh+kVSmEY4EGnMhQaB0bRx5jFgbixB3D6FESHFttR5xSuO/1a56/a48dpwaHA20cNafDvzcgYqvF&#10;pf7ycfc377eTy5sl1sY8P83VJyihWe7im3tnDbwt0/x0Jh0Bvb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CT5gwAAAANwAAAAPAAAAAAAAAAAAAAAAAJcCAABkcnMvZG93bnJl&#10;di54bWxQSwUGAAAAAAQABAD1AAAAhAMAAAAA&#10;" filled="f" stroked="f">
                      <v:textbox style="mso-fit-shape-to-text:t">
                        <w:txbxContent>
                          <w:p w14:paraId="3DC62797"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8</w:t>
                            </w:r>
                          </w:p>
                        </w:txbxContent>
                      </v:textbox>
                    </v:shape>
                    <v:shape id="Text Box 451" o:spid="_x0000_s1397" type="#_x0000_t202" style="position:absolute;left:4699200;top:1119237;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RZv7wgAA&#10;ANwAAAAPAAAAZHJzL2Rvd25yZXYueG1sRI9Pa8JAFMTvhX6H5Qne6ialSomuIv0DHryo6f2RfWaD&#10;2bch+2rit3eFQo/DzPyGWW1G36or9bEJbCCfZaCIq2Abrg2Up++Xd1BRkC22gcnAjSJs1s9PKyxs&#10;GPhA16PUKkE4FmjAiXSF1rFy5DHOQkecvHPoPUqSfa1tj0OC+1a/ZtlCe2w4LTjs6MNRdTn+egMi&#10;dpvfyi8fdz/j/nNwWTXH0pjpZNwuQQmN8h/+a++sgbd5Do8z6Qjo9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9Fm/vCAAAA3AAAAA8AAAAAAAAAAAAAAAAAlwIAAGRycy9kb3du&#10;cmV2LnhtbFBLBQYAAAAABAAEAPUAAACGAwAAAAA=&#10;" filled="f" stroked="f">
                      <v:textbox style="mso-fit-shape-to-text:t">
                        <w:txbxContent>
                          <w:p w14:paraId="1E94FA3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9</w:t>
                            </w:r>
                          </w:p>
                        </w:txbxContent>
                      </v:textbox>
                    </v:shape>
                    <v:shape id="Text Box 452" o:spid="_x0000_s1398" type="#_x0000_t202" style="position:absolute;left:2840383;top:1107368;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wWMwwAA&#10;ANwAAAAPAAAAZHJzL2Rvd25yZXYueG1sRI9Pa8JAFMTvBb/D8gRvdaNoKdFVxD/goZfaeH9kX7Oh&#10;2bch+zTx27uFQo/DzPyGWW8H36g7dbEObGA2zUARl8HWXBkovk6v76CiIFtsApOBB0XYbkYva8xt&#10;6PmT7hepVIJwzNGAE2lzrWPpyGOchpY4ed+h8yhJdpW2HfYJ7hs9z7I37bHmtOCwpb2j8udy8wZE&#10;7G72KI4+nq/Dx6F3WbnEwpjJeNitQAkN8h/+a5+tgcVyDr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wWMwwAAANwAAAAPAAAAAAAAAAAAAAAAAJcCAABkcnMvZG93&#10;bnJldi54bWxQSwUGAAAAAAQABAD1AAAAhwMAAAAA&#10;" filled="f" stroked="f">
                      <v:textbox style="mso-fit-shape-to-text:t">
                        <w:txbxContent>
                          <w:p w14:paraId="01E1F6C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453" o:spid="_x0000_s1399" style="position:absolute;left:2735234;top:896612;width:1076375;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jtTkwgAA&#10;ANwAAAAPAAAAZHJzL2Rvd25yZXYueG1sRI/BasMwEETvhfyD2EJutdwmLsGxEoKhNMfWbe+LtbFM&#10;rJVjqbbz91Ug0OMwM2+YYj/bTow0+NaxguckBUFcO91yo+D76+1pA8IHZI2dY1JwJQ/73eKhwFy7&#10;iT9prEIjIoR9jgpMCH0upa8NWfSJ64mjd3KDxRDl0Eg94BThtpMvafoqLbYcFwz2VBqqz9WvVaDn&#10;KXOmvKxLlOOPTd/xQB+o1PJxPmxBBJrDf/jePmoF62wFtzPxCMjd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eO1OTCAAAA3AAAAA8AAAAAAAAAAAAAAAAAlwIAAGRycy9kb3du&#10;cmV2LnhtbFBLBQYAAAAABAAEAPUAAACGAwAAAAA=&#10;" fillcolor="red" stroked="f" strokeweight="1pt"/>
                  <v:rect id="Rectangle 454" o:spid="_x0000_s1400" style="position:absolute;left:3812568;top:896612;width:1061551;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da/PxgAA&#10;ANwAAAAPAAAAZHJzL2Rvd25yZXYueG1sRI9Ra8JAEITfC/6HYwu+FL1YokjqKSIUioigEcS3JbdN&#10;UnN7ae6M0V/vCYU+DrPzzc5s0ZlKtNS40rKC0TACQZxZXXKu4JB+DqYgnEfWWFkmBTdysJj3XmaY&#10;aHvlHbV7n4sAYZeggsL7OpHSZQUZdENbEwfv2zYGfZBNLnWD1wA3lXyPook0WHJoKLCmVUHZeX8x&#10;4Y32uK3pt4o3P+P0HL3F6To93ZXqv3bLDxCeOv9//Jf+0gricQzPMYEAcv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Sda/PxgAAANwAAAAPAAAAAAAAAAAAAAAAAJcCAABkcnMv&#10;ZG93bnJldi54bWxQSwUGAAAAAAQABAD1AAAAigMAAAAA&#10;" fillcolor="#00fa00" stroked="f" strokeweight="1pt"/>
                </v:group>
                <v:group id="Group 455" o:spid="_x0000_s1401" style="position:absolute;left:3994827;top:1322930;width:597136;height:463872" coordorigin="3994827,1322930"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W61XcUAAADcAAAA&#10;DwAAAAAAAAAAAAAAAACpAgAAZHJzL2Rvd25yZXYueG1sUEsFBgAAAAAEAAQA+gAAAJsDAAAAAA==&#10;">
                  <v:shape id="Shape 281" o:spid="_x0000_s1402" style="position:absolute;left:4295180;top:157740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6Hf8wwAA&#10;ANwAAAAPAAAAZHJzL2Rvd25yZXYueG1sRI9Pi8IwFMTvC/sdwlvwpqliZa1GWfyHeFP34u3RPNti&#10;85JtotZvbwRhj8PM/IaZzltTixs1vrKsoN9LQBDnVldcKPg9rrvfIHxA1lhbJgUP8jCffX5MMdP2&#10;znu6HUIhIoR9hgrKEFwmpc9LMuh71hFH72wbgyHKppC6wXuEm1oOkmQkDVYcF0p0tCgpvxyuRkE1&#10;Pq6XdbJytEr/+LpL3UYuT0p1vtqfCYhAbfgPv9tbrWCYjuB1Jh4BOXs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6Hf8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03" style="position:absolute;left:3994827;top:1322930;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pNJnxAAA&#10;ANwAAAAPAAAAZHJzL2Rvd25yZXYueG1sRI/NbsIwEITvSLyDtUi9gdOqaSFgUMVPVXFr4MJtFS9J&#10;1HhtYgPh7XElJI6jmflGM1t0phEXan1tWcHrKAFBXFhdc6lgv9sMxyB8QNbYWCYFN/KwmPd7M8y0&#10;vfIvXfJQighhn6GCKgSXSemLigz6kXXE0Tva1mCIsi2lbvEa4aaRb0nyIQ3WHBcqdLSsqPjLz0ZB&#10;PdltVk2ydrROT3zepu5brg5KvQy6rymIQF14hh/tH63gPf2E/zPxCMj5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6TSZ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04" style="position:absolute;left:4385162;top:1322930;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O0YVwAAA&#10;ANwAAAAPAAAAZHJzL2Rvd25yZXYueG1sRE/LisIwFN0P+A/hCu7GVLHidIwivhB3PjazuzR32mJz&#10;E5uo9e/NQnB5OO/pvDW1uFPjK8sKBv0EBHFudcWFgvNp8z0B4QOyxtoyKXiSh/ms8zXFTNsHH+h+&#10;DIWIIewzVFCG4DIpfV6SQd+3jjhy/7YxGCJsCqkbfMRwU8thkoylwYpjQ4mOliXll+PNKKh+TptV&#10;nawdrdMr3/ap28rVn1K9brv4BRGoDR/x273TCkZpXBvPxCMgZ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O0YV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05" style="position:absolute;left:4191780;top:1322930;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d+OOxQAA&#10;ANwAAAAPAAAAZHJzL2Rvd25yZXYueG1sRI9Ba8JAFITvQv/D8gq91U3FlJq6SqmxiDeTXnp7ZJ9J&#10;MPt2m91o+u+7guBxmJlvmOV6NJ04U+9bywpepgkI4srqlmsF3+X2+Q2ED8gaO8uk4I88rFcPkyVm&#10;2l74QOci1CJC2GeooAnBZVL6qiGDfmodcfSOtjcYouxrqXu8RLjp5CxJXqXBluNCg44+G6pOxWAU&#10;tItyu+mS3FGe/vKwT92X3Pwo9fQ4fryDCDSGe/jW3mkF83QB1zPxCM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13447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06" style="position:absolute;left:4098227;top:157740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YCuwgAA&#10;ANwAAAAPAAAAZHJzL2Rvd25yZXYueG1sRE89b8IwEN2R+h+sq9QNnFYFtQEnqghBFVuhC9spviZR&#10;47OJnZD+ezxUYnx635t8Mp0YqfetZQXPiwQEcWV1y7WC71M5fwPhA7LGzjIp+CMPefYw22Cq7ZW/&#10;aDyGWsQQ9ikqaEJwqZS+asigX1hHHLkf2xsMEfa11D1eY7jp5EuSrKTBlmNDg462DVW/x8EoaN9P&#10;ZdElO0e75YWHw9LtZXFW6ulx+liDCDSFu/jf/akVvK7i/HgmHgGZ3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IhgK7CAAAA3AAAAA8AAAAAAAAAAAAAAAAAlwIAAGRycy9kb3du&#10;cmV2LnhtbFBLBQYAAAAABAAEAPUAAACG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Right Arrow 461" o:spid="_x0000_s1407" type="#_x0000_t13" style="position:absolute;left:5002131;top:213658;width:302653;height:1417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xKrAwgAA&#10;ANwAAAAPAAAAZHJzL2Rvd25yZXYueG1sRI/NisIwFIX3wrxDuAOz09QZLVKNIgXFjaB1mPWlubZl&#10;mpvSxLa+vREEl4fz83FWm8HUoqPWVZYVTCcRCOLc6ooLBb+X3XgBwnlkjbVlUnAnB5v1x2iFibY9&#10;n6nLfCHCCLsEFZTeN4mULi/JoJvYhjh4V9sa9EG2hdQt9mHc1PI7imJpsOJAKLGhtKT8P7uZAJnt&#10;j4u/bn6K+uYnS1PXV7jbKvX1OWyXIDwN/h1+tQ9awSyewvNMOAJy/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TEqsDCAAAA3AAAAA8AAAAAAAAAAAAAAAAAlwIAAGRycy9kb3du&#10;cmV2LnhtbFBLBQYAAAAABAAEAPUAAACGAwAAAAA=&#10;" adj="16541" fillcolor="black [3213]" strokecolor="black [3213]" strokeweight="1pt"/>
                <v:group id="Group 462" o:spid="_x0000_s1408" style="position:absolute;left:5597249;top:55462;width:1112160;height:529069" coordorigin="5597249,55462" coordsize="1112160,5290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k6+eUxQAAANwAAAAPAAAAZHJzL2Rvd25yZXYueG1sRI9Bi8IwFITvwv6H8IS9&#10;aVpXZalGEVmXPYigLoi3R/Nsi81LaWJb/70RBI/DzHzDzJedKUVDtSssK4iHEQji1OqCMwX/x83g&#10;G4TzyBpLy6TgTg6Wi4/eHBNtW95Tc/CZCBB2CSrIva8SKV2ak0E3tBVx8C62NuiDrDOpa2wD3JRy&#10;FEVTabDgsJBjReuc0uvhZhT8ttiuvuKfZnu9rO/n42R32sak1Ge/W81AeOr8O/xq/2kF4+kI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ZOvnlMUAAADcAAAA&#10;DwAAAAAAAAAAAAAAAACpAgAAZHJzL2Rvd25yZXYueG1sUEsFBgAAAAAEAAQA+gAAAJsDAAAAAA==&#10;">
                  <v:group id="Group 463" o:spid="_x0000_s1409" style="position:absolute;left:5597249;top:88157;width:1112160;height:496374" coordorigin="5597249,88157" coordsize="1112160,49637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p0IPxgAAANwAAAAPAAAAZHJzL2Rvd25yZXYueG1sRI9Ba8JAFITvBf/D8gre&#10;mk20DZJmFZEqHkKhKpTeHtlnEsy+DdltEv99t1DocZiZb5h8M5lWDNS7xrKCJIpBEJdWN1wpuJz3&#10;TysQziNrbC2Tgjs52KxnDzlm2o78QcPJVyJA2GWooPa+y6R0ZU0GXWQ74uBdbW/QB9lXUvc4Brhp&#10;5SKOU2mw4bBQY0e7msrb6dsoOIw4bpfJ21Dcrrv71/nl/bNISKn547R9BeFp8v/hv/ZRK3hOl/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unQg/GAAAA3AAA&#10;AA8AAAAAAAAAAAAAAAAAqQIAAGRycy9kb3ducmV2LnhtbFBLBQYAAAAABAAEAPoAAACcAwAAAAA=&#10;">
                    <v:group id="Group 464" o:spid="_x0000_s1410" style="position:absolute;left:5598643;top:159639;width:1110766;height:424892" coordorigin="5598643,159639" coordsize="1110766,4248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RO2nvGAAAA3AAA&#10;AA8AAAAAAAAAAAAAAAAAqQIAAGRycy9kb3ducmV2LnhtbFBLBQYAAAAABAAEAPoAAACcAwAAAAA=&#10;">
                      <v:shape id="Picture 465" o:spid="_x0000_s1411" type="#_x0000_t75" style="position:absolute;left:5598643;top:159639;width:1104906;height:36076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xY&#10;+yDFAAAA3AAAAA8AAABkcnMvZG93bnJldi54bWxEj0uLwkAQhO8L/oehBW/rxEdEo6OIIHhYZH0c&#10;cmwybRLM9ITMmGT//c6CsMeiqr6iNrveVKKlxpWWFUzGEQjizOqScwX32/FzCcJ5ZI2VZVLwQw52&#10;28HHBhNtO75Qe/W5CBB2CSoovK8TKV1WkEE3tjVx8B62MeiDbHKpG+wC3FRyGkULabDksFBgTYeC&#10;suf1ZRSsOl9/8b6dtd/n9DE/VekhjlOlRsN+vwbhqff/4Xf7pBXMFzH8nQlHQG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sWPsgxQAAANwAAAAPAAAAAAAAAAAAAAAAAJwC&#10;AABkcnMvZG93bnJldi54bWxQSwUGAAAAAAQABAD3AAAAjgMAAAAA&#10;">
                        <v:imagedata r:id="rId58" o:title="" croptop="-6607f" cropbottom="953f" cropleft="30629f" cropright="22265f"/>
                      </v:shape>
                      <v:shape id="Text Box 466" o:spid="_x0000_s1412" type="#_x0000_t202" style="position:absolute;left:6022705;top:30129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wMkywgAA&#10;ANwAAAAPAAAAZHJzL2Rvd25yZXYueG1sRI9Ba8JAFITvhf6H5Qm91Y1iQ0ldRaqCh17U9P7IvmaD&#10;2bch+zTx33cLBY/DzHzDLNejb9WN+tgENjCbZqCIq2Abrg2U5/3rO6goyBbbwGTgThHWq+enJRY2&#10;DHyk20lqlSAcCzTgRLpC61g58hinoSNO3k/oPUqSfa1tj0OC+1bPsyzXHhtOCw47+nRUXU5Xb0DE&#10;bmb3cufj4Xv82g4uq96wNOZlMm4+QAmN8gj/tw/WwCLP4e9MOgJ69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7AyTLCAAAA3AAAAA8AAAAAAAAAAAAAAAAAlwIAAGRycy9kb3du&#10;cmV2LnhtbFBLBQYAAAAABAAEAPUAAACGAwAAAAA=&#10;" filled="f" stroked="f">
                        <v:textbox style="mso-fit-shape-to-text:t">
                          <w:txbxContent>
                            <w:p w14:paraId="325FBF10"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467" o:spid="_x0000_s1413" type="#_x0000_t202" style="position:absolute;left:6158302;top:30129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jGypwwAA&#10;ANwAAAAPAAAAZHJzL2Rvd25yZXYueG1sRI9Ba8JAFITvQv/D8gredGOxtqSuIlXBgxdten9kX7Oh&#10;2bch+2riv3cLgsdhZr5hluvBN+pCXawDG5hNM1DEZbA1VwaKr/3kHVQUZItNYDJwpQjr1dNoibkN&#10;PZ/ocpZKJQjHHA04kTbXOpaOPMZpaImT9xM6j5JkV2nbYZ/gvtEvWbbQHmtOCw5b+nRU/p7/vAER&#10;u5ldi52Ph+/huO1dVr5iYcz4edh8gBIa5BG+tw/WwHzxBv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jGypwwAAANwAAAAPAAAAAAAAAAAAAAAAAJcCAABkcnMvZG93&#10;bnJldi54bWxQSwUGAAAAAAQABAD1AAAAhwMAAAAA&#10;" filled="f" stroked="f">
                        <v:textbox style="mso-fit-shape-to-text:t">
                          <w:txbxContent>
                            <w:p w14:paraId="6E56F393"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468" o:spid="_x0000_s1414" type="#_x0000_t202" style="position:absolute;left:6468818;top:30129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E/jbvwAA&#10;ANwAAAAPAAAAZHJzL2Rvd25yZXYueG1sRE9La8JAEL4X/A/LCN7qxmKlRFcRH+Chl9p4H7JjNpid&#10;Ddmpif/ePQg9fnzv1WbwjbpTF+vABmbTDBRxGWzNlYHi9/j+BSoKssUmMBl4UITNevS2wtyGnn/o&#10;fpZKpRCOORpwIm2udSwdeYzT0BIn7ho6j5JgV2nbYZ/CfaM/smyhPdacGhy2tHNU3s5/3oCI3c4e&#10;xcHH02X43vcuKz+xMGYyHrZLUEKD/Itf7pM1MF+ktelMOgJ6/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AT+Nu/AAAA3AAAAA8AAAAAAAAAAAAAAAAAlwIAAGRycy9kb3ducmV2&#10;LnhtbFBLBQYAAAAABAAEAPUAAACDAwAAAAA=&#10;" filled="f" stroked="f">
                        <v:textbox style="mso-fit-shape-to-text:t">
                          <w:txbxContent>
                            <w:p w14:paraId="48405CC0"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469" o:spid="_x0000_s1415" type="#_x0000_t202" style="position:absolute;left:5707782;top:296728;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11AwwAA&#10;ANwAAAAPAAAAZHJzL2Rvd25yZXYueG1sRI9Ba8JAFITvQv/D8gredGOx0qauIlXBgxdten9kX7Oh&#10;2bch+2riv3cLgsdhZr5hluvBN+pCXawDG5hNM1DEZbA1VwaKr/3kDVQUZItNYDJwpQjr1dNoibkN&#10;PZ/ocpZKJQjHHA04kTbXOpaOPMZpaImT9xM6j5JkV2nbYZ/gvtEvWbbQHmtOCw5b+nRU/p7/vAER&#10;u5ldi52Ph+/huO1dVr5iYcz4edh8gBIa5BG+tw/WwHzxDv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11AwwAAANwAAAAPAAAAAAAAAAAAAAAAAJcCAABkcnMvZG93&#10;bnJldi54bWxQSwUGAAAAAAQABAD1AAAAhwMAAAAA&#10;" filled="f" stroked="f">
                        <v:textbox style="mso-fit-shape-to-text:t">
                          <w:txbxContent>
                            <w:p w14:paraId="0A9B02A9"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470" o:spid="_x0000_s1416" style="position:absolute;left:5597249;top:88157;width:1105200;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6RbzvQAA&#10;ANwAAAAPAAAAZHJzL2Rvd25yZXYueG1sRE/LisIwFN0P+A/hCu7G1MFRqUaRguhyfO0vzbUpNje1&#10;ybT1781CcHk479Wmt5VoqfGlYwWTcQKCOHe65ELB5bz7XoDwAVlj5ZgUPMnDZj34WmGqXcdHak+h&#10;EDGEfYoKTAh1KqXPDVn0Y1cTR+7mGoshwqaQusEuhttK/iTJTFosOTYYrCkzlN9P/1aB7rtfZ7LH&#10;NEPZXm2yxy39oVKjYb9dggjUh4/47T5oBdN5nB/PxCMg1y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M6RbzvQAAANwAAAAPAAAAAAAAAAAAAAAAAJcCAABkcnMvZG93bnJldi54&#10;bWxQSwUGAAAAAAQABAD1AAAAgQMAAAAA&#10;" fillcolor="red" stroked="f" strokeweight="1pt"/>
                  </v:group>
                  <v:shape id="Text Box 471" o:spid="_x0000_s1417" type="#_x0000_t202" style="position:absolute;left:6042666;top:55462;width:240590;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8MebwwAA&#10;ANwAAAAPAAAAZHJzL2Rvd25yZXYueG1sRI9Ba8JAFITvBf/D8oTe6ibSVomuIrYFD71U4/2RfWaD&#10;2bch+2riv+8WCj0OM/MNs96OvlU36mMT2EA+y0ARV8E2XBsoTx9PS1BRkC22gcnAnSJsN5OHNRY2&#10;DPxFt6PUKkE4FmjAiXSF1rFy5DHOQkecvEvoPUqSfa1tj0OC+1bPs+xVe2w4LTjsaO+ouh6/vQER&#10;u8vv5buPh/P4+Ta4rHrB0pjH6bhbgRIa5T/81z5YA8+LHH7PpCOgN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8MebwwAAANwAAAAPAAAAAAAAAAAAAAAAAJcCAABkcnMvZG93&#10;bnJldi54bWxQSwUGAAAAAAQABAD1AAAAhwMAAAAA&#10;" filled="f" stroked="f">
                    <v:textbox style="mso-fit-shape-to-text:t">
                      <w:txbxContent>
                        <w:p w14:paraId="5CF774DE"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group>
                <v:group id="Group 472" o:spid="_x0000_s1418" style="position:absolute;left:5396278;top:899110;width:2204557;height:505863" coordorigin="5396278,899110" coordsize="2204557,50586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4TJxScUAAADcAAAA&#10;DwAAAAAAAAAAAAAAAACpAgAAZHJzL2Rvd25yZXYueG1sUEsFBgAAAAAEAAQA+gAAAJsDAAAAAA==&#10;">
                  <v:group id="Group 473" o:spid="_x0000_s1419" style="position:absolute;left:5397378;top:1026528;width:2203457;height:378445" coordorigin="5397378,1026528" coordsize="2203457,3784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OftTSxQAAANwAAAAPAAAAZHJzL2Rvd25yZXYueG1sRI9Ba8JAFITvBf/D8gRv&#10;uolaLdFVRFQ8SKFaKL09ss8kmH0bsmsS/71bEHocZuYbZrnuTCkaql1hWUE8ikAQp1YXnCn4vuyH&#10;HyCcR9ZYWiYFD3KwXvXelpho2/IXNWefiQBhl6CC3PsqkdKlORl0I1sRB+9qa4M+yDqTusY2wE0p&#10;x1E0kwYLDgs5VrTNKb2d70bBocV2M4l3zel23T5+L++fP6eYlBr0u80ChKfO/4df7aNWMJ1P4O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n7U0sUAAADcAAAA&#10;DwAAAAAAAAAAAAAAAACpAgAAZHJzL2Rvd25yZXYueG1sUEsFBgAAAAAEAAQA+gAAAJsDAAAAAA==&#10;">
                    <v:shape id="Picture 474" o:spid="_x0000_s1420" type="#_x0000_t75" style="position:absolute;left:5397378;top:1026528;width:2137785;height:29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15&#10;3/DFAAAA3AAAAA8AAABkcnMvZG93bnJldi54bWxEj09rwkAUxO8Fv8PyhN7qRgmJRFcR/4C3UqPg&#10;8Zl9TUKzb0N2a2I/fbdQ8DjMzG+Y5XowjbhT52rLCqaTCARxYXXNpYJzfnibg3AeWWNjmRQ8yMF6&#10;NXpZYqZtzx90P/lSBAi7DBVU3reZlK6oyKCb2JY4eJ+2M+iD7EqpO+wD3DRyFkWJNFhzWKiwpW1F&#10;xdfp2yi4bPNE9+a2u7Hcvx9+UnueyatSr+NhswDhafDP8H/7qBXEaQx/Z8IRkKt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ded/wxQAAANwAAAAPAAAAAAAAAAAAAAAAAJwC&#10;AABkcnMvZG93bnJldi54bWxQSwUGAAAAAAQABAD3AAAAjgMAAAAA&#10;">
                      <v:imagedata r:id="rId58" o:title="" croptop="3956f" cropbottom="2596f" cropleft="30687f" cropright="10389f"/>
                    </v:shape>
                    <v:shape id="Text Box 475" o:spid="_x0000_s1421" type="#_x0000_t202" style="position:absolute;left:5816349;top:1114429;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y8GYwwAA&#10;ANwAAAAPAAAAZHJzL2Rvd25yZXYueG1sRI9Pa8JAFMTvhX6H5RW81Y3FPyV1FakKHryo6f2Rfc2G&#10;Zt+G7KuJ394tFDwOM/MbZrkefKOu1MU6sIHJOANFXAZbc2WguOxf30FFQbbYBCYDN4qwXj0/LTG3&#10;oecTXc9SqQThmKMBJ9LmWsfSkcc4Di1x8r5D51GS7CptO+wT3Df6Lcvm2mPNacFhS5+Oyp/zrzcg&#10;YjeTW7Hz8fA1HLe9y8oZFsaMXobNByihQR7h//bBGpguZvB3Jh0Bvb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y8GYwwAAANwAAAAPAAAAAAAAAAAAAAAAAJcCAABkcnMvZG93&#10;bnJldi54bWxQSwUGAAAAAAQABAD1AAAAhwMAAAAA&#10;" filled="f" stroked="f">
                      <v:textbox style="mso-fit-shape-to-text:t">
                        <w:txbxContent>
                          <w:p w14:paraId="0EB581E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3</w:t>
                            </w:r>
                          </w:p>
                        </w:txbxContent>
                      </v:textbox>
                    </v:shape>
                    <v:shape id="Text Box 476" o:spid="_x0000_s1422" type="#_x0000_t202" style="position:absolute;left:5951945;top:1114429;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GV/vwwAA&#10;ANwAAAAPAAAAZHJzL2Rvd25yZXYueG1sRI9Ba8JAFITvQv/D8gredGOxtqSuIlXBgxdten9kX7Oh&#10;2bch+2riv3cLgsdhZr5hluvBN+pCXawDG5hNM1DEZbA1VwaKr/3kHVQUZItNYDJwpQjr1dNoibkN&#10;PZ/ocpZKJQjHHA04kTbXOpaOPMZpaImT9xM6j5JkV2nbYZ/gvtEvWbbQHmtOCw5b+nRU/p7/vAER&#10;u5ldi52Ph+/huO1dVr5iYcz4edh8gBIa5BG+tw/WwPxtAf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GV/vwwAAANwAAAAPAAAAAAAAAAAAAAAAAJcCAABkcnMvZG93&#10;bnJldi54bWxQSwUGAAAAAAQABAD1AAAAhwMAAAAA&#10;" filled="f" stroked="f">
                      <v:textbox style="mso-fit-shape-to-text:t">
                        <w:txbxContent>
                          <w:p w14:paraId="5C8AB827"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4</w:t>
                            </w:r>
                          </w:p>
                        </w:txbxContent>
                      </v:textbox>
                    </v:shape>
                    <v:shape id="Text Box 477" o:spid="_x0000_s1423" type="#_x0000_t202" style="position:absolute;left:6262462;top:1114429;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Vfp0wwAA&#10;ANwAAAAPAAAAZHJzL2Rvd25yZXYueG1sRI9Ba8JAFITvgv9heUJvulFaLamriG3BQy/GeH9kX7Oh&#10;2bch+2riv+8WCj0OM/MNs92PvlU36mMT2MBykYEiroJtuDZQXt7nz6CiIFtsA5OBO0XY76aTLeY2&#10;DHymWyG1ShCOORpwIl2udawceYyL0BEn7zP0HiXJvta2xyHBfatXWbbWHhtOCw47Ojqqvopvb0DE&#10;Hpb38s3H03X8eB1cVj1haczDbDy8gBIa5T/81z5ZA4+bDfyeSUdA73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Vfp0wwAAANwAAAAPAAAAAAAAAAAAAAAAAJcCAABkcnMvZG93&#10;bnJldi54bWxQSwUGAAAAAAQABAD1AAAAhwMAAAAA&#10;" filled="f" stroked="f">
                      <v:textbox style="mso-fit-shape-to-text:t">
                        <w:txbxContent>
                          <w:p w14:paraId="11CCC2F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5</w:t>
                            </w:r>
                          </w:p>
                        </w:txbxContent>
                      </v:textbox>
                    </v:shape>
                    <v:shape id="Text Box 478" o:spid="_x0000_s1424" type="#_x0000_t202" style="position:absolute;left:6572978;top:1109690;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ym4GwAAA&#10;ANwAAAAPAAAAZHJzL2Rvd25yZXYueG1sRE9Na8JAEL0X/A/LFHrTjaXVErMRUQseeqmm9yE7ZkOz&#10;syE7NfHfdw+FHh/vu9hOvlM3GmIb2MBykYEiroNtuTFQXd7nb6CiIFvsApOBO0XYlrOHAnMbRv6k&#10;21kalUI45mjAifS51rF25DEuQk+cuGsYPEqCQ6PtgGMK951+zrKV9thyanDY095R/X3+8QZE7G55&#10;r44+nr6mj8PosvoVK2OeHqfdBpTQJP/iP/fJGnhZp7XpTDoCuvw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Vym4GwAAAANwAAAAPAAAAAAAAAAAAAAAAAJcCAABkcnMvZG93bnJl&#10;di54bWxQSwUGAAAAAAQABAD1AAAAhAMAAAAA&#10;" filled="f" stroked="f">
                      <v:textbox style="mso-fit-shape-to-text:t">
                        <w:txbxContent>
                          <w:p w14:paraId="6394399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6</w:t>
                            </w:r>
                          </w:p>
                        </w:txbxContent>
                      </v:textbox>
                    </v:shape>
                    <v:shape id="Text Box 479" o:spid="_x0000_s1425" type="#_x0000_t202" style="position:absolute;left:6841257;top:1118013;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hsudwwAA&#10;ANwAAAAPAAAAZHJzL2Rvd25yZXYueG1sRI9Ba8JAFITvhf6H5Qne6sZiW01dRaqCh16q8f7IvmaD&#10;2bch+2riv3cLhR6HmfmGWa4H36grdbEObGA6yUARl8HWXBkoTvunOagoyBabwGTgRhHWq8eHJeY2&#10;9PxF16NUKkE45mjAibS51rF05DFOQkucvO/QeZQku0rbDvsE941+zrJX7bHmtOCwpQ9H5eX44w2I&#10;2M30Vux8PJyHz23vsvIFC2PGo2HzDkpokP/wX/tgDczeFvB7Jh0Bvb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hsudwwAAANwAAAAPAAAAAAAAAAAAAAAAAJcCAABkcnMvZG93&#10;bnJldi54bWxQSwUGAAAAAAQABAD1AAAAhwMAAAAA&#10;" filled="f" stroked="f">
                      <v:textbox style="mso-fit-shape-to-text:t">
                        <w:txbxContent>
                          <w:p w14:paraId="56CEF6BA"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7</w:t>
                            </w:r>
                          </w:p>
                        </w:txbxContent>
                      </v:textbox>
                    </v:shape>
                    <v:shape id="Text Box 480" o:spid="_x0000_s1426" type="#_x0000_t202" style="position:absolute;left:7112452;top:1119483;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aRInvwAA&#10;ANwAAAAPAAAAZHJzL2Rvd25yZXYueG1sRE9Na8JAEL0X/A/LCL3VjaJFoquIVvDgRZveh+yYDWZn&#10;Q3Zq4r/vHgoeH+97vR18ox7UxTqwgekkA0VcBltzZaD4Pn4sQUVBttgEJgNPirDdjN7WmNvQ84Ue&#10;V6lUCuGYowEn0uZax9KRxzgJLXHibqHzKAl2lbYd9incN3qWZZ/aY82pwWFLe0fl/frrDYjY3fRZ&#10;fPl4+hnOh95l5QILY97Hw24FSmiQl/jffbIG5ss0P51JR0B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5pEie/AAAA3AAAAA8AAAAAAAAAAAAAAAAAlwIAAGRycy9kb3ducmV2&#10;LnhtbFBLBQYAAAAABAAEAPUAAACDAwAAAAA=&#10;" filled="f" stroked="f">
                      <v:textbox style="mso-fit-shape-to-text:t">
                        <w:txbxContent>
                          <w:p w14:paraId="03AB9B1D"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8</w:t>
                            </w:r>
                          </w:p>
                        </w:txbxContent>
                      </v:textbox>
                    </v:shape>
                    <v:shape id="Text Box 481" o:spid="_x0000_s1427" type="#_x0000_t202" style="position:absolute;left:7360244;top:1121734;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Jbe8wgAA&#10;ANwAAAAPAAAAZHJzL2Rvd25yZXYueG1sRI9Ba8JAFITvhf6H5RW81U2KLRJdRVoFD71U4/2RfWaD&#10;2bch+2riv3eFQo/DzHzDLNejb9WV+tgENpBPM1DEVbAN1wbK4+51DioKssU2MBm4UYT16vlpiYUN&#10;A//Q9SC1ShCOBRpwIl2hdawceYzT0BEn7xx6j5JkX2vb45DgvtVvWfahPTacFhx29Omouhx+vQER&#10;u8lv5dbH/Wn8/hpcVr1jaczkZdwsQAmN8h/+a++tgdk8h8eZdAT06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Elt7zCAAAA3AAAAA8AAAAAAAAAAAAAAAAAlwIAAGRycy9kb3du&#10;cmV2LnhtbFBLBQYAAAAABAAEAPUAAACGAwAAAAA=&#10;" filled="f" stroked="f">
                      <v:textbox style="mso-fit-shape-to-text:t">
                        <w:txbxContent>
                          <w:p w14:paraId="2DE7EE25"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9</w:t>
                            </w:r>
                          </w:p>
                        </w:txbxContent>
                      </v:textbox>
                    </v:shape>
                    <v:shape id="Text Box 482" o:spid="_x0000_s1428" type="#_x0000_t202" style="position:absolute;left:5501056;top:1109865;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9ynLwwAA&#10;ANwAAAAPAAAAZHJzL2Rvd25yZXYueG1sRI9Ba8JAFITvgv9heYXedKPUItE1BNuCBy+16f2RfWZD&#10;s29D9tXEf98tFHocZuYbZl9MvlM3GmIb2MBqmYEiroNtuTFQfbwttqCiIFvsApOBO0UoDvPZHnMb&#10;Rn6n20UalSAcczTgRPpc61g78hiXoSdO3jUMHiXJodF2wDHBfafXWfasPbacFhz2dHRUf12+vQER&#10;W67u1auPp8/p/DK6rN5gZczjw1TuQAlN8h/+a5+sgaftGn7PpCO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9ynLwwAAANwAAAAPAAAAAAAAAAAAAAAAAJcCAABkcnMvZG93&#10;bnJldi54bWxQSwUGAAAAAAQABAD1AAAAhwMAAAAA&#10;" filled="f" stroked="f">
                      <v:textbox style="mso-fit-shape-to-text:t">
                        <w:txbxContent>
                          <w:p w14:paraId="0304714C"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2</w:t>
                            </w:r>
                          </w:p>
                        </w:txbxContent>
                      </v:textbox>
                    </v:shape>
                  </v:group>
                  <v:rect id="Rectangle 483" o:spid="_x0000_s1429" style="position:absolute;left:5396278;top:899110;width:1076375;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7vijwAAA&#10;ANwAAAAPAAAAZHJzL2Rvd25yZXYueG1sRI9bi8IwFITfF/wP4Qi+rel6Q7pGkYLo43p7PzRnm7LN&#10;SW1iW/+9WRB8HGbmG2a16W0lWmp86VjB1zgBQZw7XXKh4HLefS5B+ICssXJMCh7kYbMefKww1a7j&#10;I7WnUIgIYZ+iAhNCnUrpc0MW/djVxNH7dY3FEGVTSN1gF+G2kpMkWUiLJccFgzVlhvK/090q0H03&#10;dya7zTKU7dUme9zSDyo1GvbbbxCB+vAOv9oHrWC2nML/mXgE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J7vijwAAAANwAAAAPAAAAAAAAAAAAAAAAAJcCAABkcnMvZG93bnJl&#10;di54bWxQSwUGAAAAAAQABAD1AAAAhAMAAAAA&#10;" fillcolor="red" stroked="f" strokeweight="1pt"/>
                  <v:rect id="Rectangle 484" o:spid="_x0000_s1430" style="position:absolute;left:6473612;top:899110;width:1061551;height:1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FYOIxgAA&#10;ANwAAAAPAAAAZHJzL2Rvd25yZXYueG1sRI9Ra8JAEITfC/6HYwVfSr0oqUjqKSIIIkWoEUrfltya&#10;RHN7MXfG1F/vCYU+DrPzzc5s0ZlKtNS40rKC0TACQZxZXXKu4JCu36YgnEfWWFkmBb/kYDHvvcww&#10;0fbGX9TufS4ChF2CCgrv60RKlxVk0A1tTRy8o20M+iCbXOoGbwFuKjmOook0WHJoKLCmVUHZeX81&#10;4Y32e1fTpYo/T+/pOXqN0236c1dq0O+WHyA8df7/+C+90QriaQzPMYEAcv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FYOIxgAAANwAAAAPAAAAAAAAAAAAAAAAAJcCAABkcnMv&#10;ZG93bnJldi54bWxQSwUGAAAAAAQABAD1AAAAigMAAAAA&#10;" fillcolor="#00fa00" stroked="f" strokeweight="1pt"/>
                </v:group>
                <v:shape id="Right Arrow 485" o:spid="_x0000_s1431" type="#_x0000_t13" style="position:absolute;left:4983322;top:1024866;width:302653;height:1417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80o5wgAA&#10;ANwAAAAPAAAAZHJzL2Rvd25yZXYueG1sRI9Li8IwFIX3wvyHcAdmp6njg1KNIgVlNoJWcX1prm2x&#10;uSlNpu38+4kguDycx8dZbwdTi45aV1lWMJ1EIIhzqysuFFwv+3EMwnlkjbVlUvBHDrabj9EaE217&#10;PlOX+UKEEXYJKii9bxIpXV6SQTexDXHw7rY16INsC6lb7MO4qeV3FC2lwYoDocSG0pLyR/ZrAmR+&#10;OMa3bnGK+maWpanrK9zvlPr6HHYrEJ4G/w6/2j9awTxewPNMOAJy8w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vzSjnCAAAA3AAAAA8AAAAAAAAAAAAAAAAAlwIAAGRycy9kb3du&#10;cmV2LnhtbFBLBQYAAAAABAAEAPUAAACGAwAAAAA=&#10;" adj="16541" fillcolor="black [3213]" strokecolor="black [3213]" strokeweight="1pt"/>
                <v:group id="Group 486" o:spid="_x0000_s1432" style="position:absolute;left:6227877;top:1356381;width:597136;height:463872" coordorigin="6227877,1356381"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vcB23GAAAA3AAA&#10;AA8AAAAAAAAAAAAAAAAAqQIAAGRycy9kb3ducmV2LnhtbFBLBQYAAAAABAAEAPoAAACcAwAAAAA=&#10;">
                  <v:shape id="Shape 281" o:spid="_x0000_s1433" style="position:absolute;left:6528230;top:161085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xP4gxQAA&#10;ANwAAAAPAAAAZHJzL2Rvd25yZXYueG1sRI/NbsIwEITvSH0Hayv1VhxQw0+KQaiQCvVW4MJtFW+T&#10;CHvtxgbSt68rVeI4mplvNItVb424UhdaxwpGwwwEceV0y7WC46F8noEIEVmjcUwKfijAavkwWGCh&#10;3Y0/6bqPtUgQDgUqaGL0hZShashiGDpPnLwv11mMSXa11B3eEtwaOc6yibTYclpo0NNbQ9V5f7EK&#10;2vmh3Jhs62mbf/PlI/fvcnNS6umxX7+CiNTHe/i/vdMKXmZT+DuTjoBc/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3E/iD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34" style="position:absolute;left:6227877;top:135638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W2pSvwAA&#10;ANwAAAAPAAAAZHJzL2Rvd25yZXYueG1sRE/LisIwFN0P+A/hCu7GVNFBq1HEFzI7Hxt3l+baFpub&#10;2EStf28WgsvDeU/njanEg2pfWlbQ6yYgiDOrS84VnI6b3xEIH5A1VpZJwYs8zGetnymm2j55T49D&#10;yEUMYZ+igiIEl0rps4IM+q51xJG72NpgiLDOpa7xGcNNJftJ8icNlhwbCnS0LCi7Hu5GQTk+blZV&#10;sna0Ht74/j90W7k6K9VpN4sJiEBN+Io/7p1WMBjFtfFMPAJy9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xbalK/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35" style="position:absolute;left:6618212;top:135638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F8/JwwAA&#10;ANwAAAAPAAAAZHJzL2Rvd25yZXYueG1sRI9Pi8IwFMTvwn6H8Ba8abqiotUo4j/E21Yv3h7Nsy3b&#10;vMQmav32ZmFhj8PM/IaZL1tTiwc1vrKs4KufgCDOra64UHA+7XoTED4ga6wtk4IXeVguPjpzTLV9&#10;8jc9slCICGGfooIyBJdK6fOSDPq+dcTRu9rGYIiyKaRu8BnhppaDJBlLgxXHhRIdrUvKf7K7UVBN&#10;T7tNnWwdbUc3vh9Hbi83F6W6n+1qBiJQG/7Df+2DVjCcTOH3TDwCcvE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F8/J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36" style="position:absolute;left:6424830;top:1356381;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9PCJvwAA&#10;ANwAAAAPAAAAZHJzL2Rvd25yZXYueG1sRE/LisIwFN0P+A/hCu7GVNFBq1HEFzI7Hxt3l+baFpub&#10;2EStf28WgsvDeU/njanEg2pfWlbQ6yYgiDOrS84VnI6b3xEIH5A1VpZJwYs8zGetnymm2j55T49D&#10;yEUMYZ+igiIEl0rps4IM+q51xJG72NpgiLDOpa7xGcNNJftJ8icNlhwbCnS0LCi7Hu5GQTk+blZV&#10;sna0Ht74/j90W7k6K9VpN4sJiEBN+Io/7p1WMBjH+fFMPAJy9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f08Im/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37" style="position:absolute;left:6331277;top:161085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uFUSwwAA&#10;ANwAAAAPAAAAZHJzL2Rvd25yZXYueG1sRI9LiwIxEITvgv8htOBNMy6r6GgU8bHI3nxcvDWTdmZw&#10;0omTqOO/3wgLHouq+oqaLRpTiQfVvrSsYNBPQBBnVpecKzgdt70xCB+QNVaWScGLPCzm7dYMU22f&#10;vKfHIeQiQtinqKAIwaVS+qwgg75vHXH0LrY2GKKsc6lrfEa4qeRXkoykwZLjQoGOVgVl18PdKCgn&#10;x+26SjaONsMb33+H7keuz0p1O81yCiJQEz7h//ZOK/ieDOB9Jh4BOf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uFUS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group id="Group 492" o:spid="_x0000_s1438" style="position:absolute;left:5617334;top:1367545;width:597136;height:463872" coordorigin="5617334,1367545"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T6Xs8UAAADcAAAA&#10;DwAAAAAAAAAAAAAAAACpAgAAZHJzL2Rvd25yZXYueG1sUEsFBgAAAAAEAAQA+gAAAJsDAAAAAA==&#10;">
                  <v:shape id="Shape 281" o:spid="_x0000_s1439" style="position:absolute;left:5917687;top:1622019;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Jm7+wwAA&#10;ANwAAAAPAAAAZHJzL2Rvd25yZXYueG1sRI9LiwIxEITvgv8htOBNMz7RWaOIj2Xxpu5lb82kd2Zw&#10;0omTqOO/3ywIHouq+oparBpTiTvVvrSsYNBPQBBnVpecK/g+73szED4ga6wsk4IneVgt260Fpto+&#10;+Ej3U8hFhLBPUUERgkul9FlBBn3fOuLo/draYIiyzqWu8RHhppLDJJlKgyXHhQIdbQrKLqebUVDO&#10;z/ttlewc7SZXvh0m7lNuf5Tqdpr1B4hATXiHX+0vrWA8H8H/mXgE5P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Jm7+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0" style="position:absolute;left:5617334;top:136754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z/aKxAAA&#10;ANwAAAAPAAAAZHJzL2Rvd25yZXYueG1sRI9Ba8JAFITvQv/D8gq96aYSpYmuIhpL6a3Gi7dH9pmE&#10;Zt+u2VXTf98tFDwOM/MNs1wPphM36n1rWcHrJAFBXFndcq3gWO7HbyB8QNbYWSYFP+RhvXoaLTHX&#10;9s5fdDuEWkQI+xwVNCG4XEpfNWTQT6wjjt7Z9gZDlH0tdY/3CDednCbJXBpsOS406GjbUPV9uBoF&#10;bVbud11SOCpmF75+zty73J2UenkeNgsQgYbwCP+3P7SCNEvh70w8AnL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M/2is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1" style="position:absolute;left:6007669;top:136754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g1MRxQAA&#10;ANwAAAAPAAAAZHJzL2Rvd25yZXYueG1sRI9Ba8JAFITvQv/D8gq91U3FlJq6SqmxiDeTXnp7ZJ9J&#10;MPt2m91o+u+7guBxmJlvmOV6NJ04U+9bywpepgkI4srqlmsF3+X2+Q2ED8gaO8uk4I88rFcPkyVm&#10;2l74QOci1CJC2GeooAnBZVL6qiGDfmodcfSOtjcYouxrqXu8RLjp5CxJXqXBluNCg44+G6pOxWAU&#10;tItyu+mS3FGe/vKwT92X3Pwo9fQ4fryDCDSGe/jW3mkF80UK1zPxCM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eDUxH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2" style="position:absolute;left:5814287;top:1367545;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c1mxQAA&#10;ANwAAAAPAAAAZHJzL2Rvd25yZXYueG1sRI9Ba8JAFITvQv/D8gq91U1LI010FammSG9NvHh7ZJ9J&#10;aPbtml01/fduoeBxmJlvmMVqNL240OA7ywpepgkI4trqjhsF+6p4fgfhA7LG3jIp+CUPq+XDZIG5&#10;tlf+pksZGhEh7HNU0Ibgcil93ZJBP7WOOHpHOxgMUQ6N1ANeI9z08jVJZtJgx3GhRUcfLdU/5dko&#10;6LKq2PTJ1tE2PfH5K3WfcnNQ6ulxXM9BBBrDPfzf3mkFb9kM/s7EIyCX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dRzWbFAAAA3AAAAA8AAAAAAAAAAAAAAAAAlwIAAGRycy9k&#10;b3ducmV2LnhtbFBLBQYAAAAABAAEAPUAAACJ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3" style="position:absolute;left:5720734;top:1622019;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HWj9wwAA&#10;ANwAAAAPAAAAZHJzL2Rvd25yZXYueG1sRI9Pi8IwFMTvC36H8ARvmiq6atco4j8Wb+pe9vZo3rbF&#10;5iU2Ueu3N4Kwx2FmfsPMFo2pxI1qX1pW0O8lIIgzq0vOFfyctt0JCB+QNVaWScGDPCzmrY8Zptre&#10;+UC3Y8hFhLBPUUERgkul9FlBBn3POuLo/dnaYIiyzqWu8R7hppKDJPmUBkuOCwU6WhWUnY9Xo6Cc&#10;nrbrKtk42owufN2P3E6uf5XqtJvlF4hATfgPv9vfWsFwOobXmXgE5Pw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4HWj9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444" style="position:absolute;left:6128237;top:1622006;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gvyPvwAA&#10;ANwAAAAPAAAAZHJzL2Rvd25yZXYueG1sRE/LisIwFN0P+A/hCu7GVNFBq1HEFzI7Hxt3l+baFpub&#10;2EStf28WgsvDeU/njanEg2pfWlbQ6yYgiDOrS84VnI6b3xEIH5A1VpZJwYs8zGetnymm2j55T49D&#10;yEUMYZ+igiIEl0rps4IM+q51xJG72NpgiLDOpa7xGcNNJftJ8icNlhwbCnS0LCi7Hu5GQTk+blZV&#10;sna0Ht74/j90W7k6K9VpN4sJiEBN+Io/7p1WMBjHtfFMPAJy9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mC/I+/AAAA3AAAAA8AAAAAAAAAAAAAAAAAlwIAAGRycy9kb3ducmV2&#10;LnhtbFBLBQYAAAAABAAEAPUAAACDAw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id="Group 499" o:spid="_x0000_s1445" style="position:absolute;left:6815165;top:1354684;width:597136;height:463872" coordorigin="6815165,1354684" coordsize="597136,4638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aBcLGAAAA3AAA&#10;AA8AAAAAAAAAAAAAAAAAqQIAAGRycy9kb3ducmV2LnhtbFBLBQYAAAAABAAEAPoAAACcAwAAAAA=&#10;">
                  <v:shape id="Shape 281" o:spid="_x0000_s1446" style="position:absolute;left:7115518;top:160915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H2qTwAAA&#10;ANwAAAAPAAAAZHJzL2Rvd25yZXYueG1sRE/LisIwFN0L8w/hDrjTZISKdowyjA/EnY/N7C7NtS02&#10;N5kmav17sxBcHs57tuhsI27Uhtqxhq+hAkFcOFNzqeF0XA8mIEJENtg4Jg0PCrCYf/RmmBt35z3d&#10;DrEUKYRDjhqqGH0uZSgqshiGzhMn7uxaizHBtpSmxXsKt40cKTWWFmtODRV6+q2ouByuVkM9Pa6X&#10;jVp5WmX/fN1lfiOXf1r3P7ufbxCRuvgWv9xboyFTaX46k46An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H2qTwAAAANwAAAAPAAAAAAAAAAAAAAAAAJcCAABkcnMvZG93bnJl&#10;di54bWxQSwUGAAAAAAQABAD1AAAAhA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7" style="position:absolute;left:6815165;top:135468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U88IwwAA&#10;ANwAAAAPAAAAZHJzL2Rvd25yZXYueG1sRI9BawIxFITvhf6H8Aq91URhpa5GKVWLeOvqxdtj89xd&#10;3LzETdT13xuh0OMwM98ws0VvW3GlLjSONQwHCgRx6UzDlYb9bv3xCSJEZIOtY9JwpwCL+evLDHPj&#10;bvxL1yJWIkE45KihjtHnUoayJoth4Dxx8o6usxiT7CppOrwluG3lSKmxtNhwWqjR03dN5am4WA3N&#10;ZLdetmrlaZWd+bLN/I9cHrR+f+u/piAi9fE//NfeGA2ZGsLzTDoCc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U88I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8" style="position:absolute;left:7205500;top:135468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gVF/xAAA&#10;ANwAAAAPAAAAZHJzL2Rvd25yZXYueG1sRI9PawIxFMTvQr9DeIXeNFFYsVujiH+KeHPtpbfH5nV3&#10;6eYlbqJuv30jCB6HmfkNM1/2thVX6kLjWMN4pEAQl840XGn4Ou2GMxAhIhtsHZOGPwqwXLwM5pgb&#10;d+MjXYtYiQThkKOGOkafSxnKmiyGkfPEyftxncWYZFdJ0+EtwW0rJ0pNpcWG00KNntY1lb/FxWpo&#10;3k+7Tau2nrbZmS+HzH/KzbfWb6/96gNEpD4+w4/23mjI1ATuZ9IRkI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oFRf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49" style="position:absolute;left:7012118;top:135468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zfTkxAAA&#10;ANwAAAAPAAAAZHJzL2Rvd25yZXYueG1sRI9PawIxFMTvhX6H8AreNKmyYlejFP8U6U3txdtj89xd&#10;3LzETdT12zdCocdhZn7DzBadbcSN2lA71vA+UCCIC2dqLjX8HDb9CYgQkQ02jknDgwIs5q8vM8yN&#10;u/OObvtYigThkKOGKkafSxmKiiyGgfPEyTu51mJMsi2lafGe4LaRQ6XG0mLNaaFCT8uKivP+ajXU&#10;H4fNqlFrT+vswtfvzH/J1VHr3lv3OQURqYv/4b/21mjI1AieZ9IR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c305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50" style="position:absolute;left:6918565;top:160915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JGyQxAAA&#10;ANwAAAAPAAAAZHJzL2Rvd25yZXYueG1sRI9PawIxFMTvhX6H8AreNKm4YlejFP8U6U3txdtj89xd&#10;3LzETdT12zdCocdhZn7DzBadbcSN2lA71vA+UCCIC2dqLjX8HDb9CYgQkQ02jknDgwIs5q8vM8yN&#10;u/OObvtYigThkKOGKkafSxmKiiyGgfPEyTu51mJMsi2lafGe4LaRQ6XG0mLNaaFCT8uKivP+ajXU&#10;H4fNqlFrT+vswtfvzH/J1VHr3lv3OQURqYv/4b/21mjI1AieZ9IRk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iRsk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group>
                <v:shape id="Shape 281" o:spid="_x0000_s1451" style="position:absolute;left:6732031;top:160716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aMkLxAAA&#10;ANwAAAAPAAAAZHJzL2Rvd25yZXYueG1sRI9PawIxFMTvBb9DeIXealJhpa5GEf8U8da1l94em+fu&#10;4uYlbqJuv30jCB6HmfkNM1v0thVX6kLjWMPHUIEgLp1puNLwc9i+f4IIEdlg65g0/FGAxXzwMsPc&#10;uBt/07WIlUgQDjlqqGP0uZShrMliGDpPnLyj6yzGJLtKmg5vCW5bOVJqLC02nBZq9LSqqTwVF6uh&#10;mRy261ZtPG2yM1/2mf+S61+t31775RREpD4+w4/2zmjIVAb3M+k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WjJC8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Shape 281" o:spid="_x0000_s1452" style="position:absolute;left:4911354;top:1577404;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uld8xAAA&#10;ANwAAAAPAAAAZHJzL2Rvd25yZXYueG1sRI9Ba8JAFITvQv/D8gq96W4LEY2uoTRaSm9GL94e2WcS&#10;zL7dZldN/323UOhxmJlvmHUx2l7caAidYw3PMwWCuHam40bD8bCbLkCEiGywd0wavilAsXmYrDE3&#10;7s57ulWxEQnCIUcNbYw+lzLULVkMM+eJk3d2g8WY5NBIM+A9wW0vX5SaS4sdp4UWPb21VF+qq9XQ&#10;LQ+7sldbT9vsi6+fmX+X5Unrp8fxdQUi0hj/w3/tD6MhU3P4PZOOgN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bpXfMQAAADcAAAADwAAAAAAAAAAAAAAAACXAgAAZHJzL2Rv&#10;d25yZXYueG1sUEsFBgAAAAAEAAQA9QAAAIgDA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Right Arrow 507" o:spid="_x0000_s1453" type="#_x0000_t13" style="position:absolute;left:5122996;top:1392307;width:759578;height:77695;rotation:-1387960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0+TvwwAA&#10;ANwAAAAPAAAAZHJzL2Rvd25yZXYueG1sRI9PawIxFMTvgt8hPMGbZpW2ymoUEay9tfXv9bl5Zlc3&#10;L8sm6vrtm0Khx2FmfsNM540txZ1qXzhWMOgnIIgzpws2CnbbVW8MwgdkjaVjUvAkD/NZuzXFVLsH&#10;f9N9E4yIEPYpKshDqFIpfZaTRd93FXH0zq62GKKsjdQ1PiLclnKYJG/SYsFxIceKljll183NKsgM&#10;vZ+NvB1Pzy/58nko9P6yDkp1O81iAiJQE/7Df+0PreA1GcHvmXgE5Ow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0+TvwwAAANwAAAAPAAAAAAAAAAAAAAAAAJcCAABkcnMvZG93&#10;bnJldi54bWxQSwUGAAAAAAQABAD1AAAAhwMAAAAA&#10;" adj="20495" fillcolor="black [3213]" stroked="f" strokeweight="1pt"/>
                <v:shape id="5-Point Star 508" o:spid="_x0000_s1454" style="position:absolute;left:5289366;top:1324777;width:262359;height:243068;visibility:visible;mso-wrap-style:square;v-text-anchor:middle" coordsize="262359,24306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C7NwwQAA&#10;ANwAAAAPAAAAZHJzL2Rvd25yZXYueG1sRE9Na8JAEL0L/odlhN50Y6GiqZtQS0t6EjSCHofsNAnN&#10;zqbZqab/3j0Ueny8720+uk5daQitZwPLRQKKuPK25drAqXyfr0EFQbbYeSYDvxQgz6aTLabW3/hA&#10;16PUKoZwSNFAI9KnWoeqIYdh4XviyH36waFEONTaDniL4a7Tj0my0g5bjg0N9vTaUPV1/HEGdmKL&#10;VSHl5Q3Lotu7zbm/fLMxD7Px5RmU0Cj/4j/3hzXwlMS18Uw8Ajq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GQuzcMEAAADcAAAADwAAAAAAAAAAAAAAAACXAgAAZHJzL2Rvd25y&#10;ZXYueG1sUEsFBgAAAAAEAAQA9QAAAIUDAAAAAA==&#10;" path="m0,92843l100213,92844,131180,,162146,92844,262359,92843,181285,150224,212253,243067,131180,185686,50106,243067,81074,150224,,92843xe" fillcolor="red" stroked="f" strokeweight="1pt">
                  <v:stroke joinstyle="miter"/>
                  <v:path arrowok="t" o:connecttype="custom" o:connectlocs="0,92843;100213,92844;131180,0;162146,92844;262359,92843;181285,150224;212253,243067;131180,185686;50106,243067;81074,150224;0,92843" o:connectangles="0,0,0,0,0,0,0,0,0,0,0"/>
                </v:shape>
                <v:shape id="Shape 281" o:spid="_x0000_s1455" style="position:absolute;left:5096535;top:622558;width:206801;height:209398;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JcMOwwAA&#10;ANwAAAAPAAAAZHJzL2Rvd25yZXYueG1sRI9PawIxFMTvBb9DeIK3mlhYqVujFP8h3qpevD02r7tL&#10;Ny/pJur67Y0geBxm5jfMdN7ZRlyoDbVjDaOhAkFcOFNzqeF4WL9/gggR2WDjmDTcKMB81nubYm7c&#10;lX/oso+lSBAOOWqoYvS5lKGoyGIYOk+cvF/XWoxJtqU0LV4T3DbyQ6mxtFhzWqjQ06Ki4m9/thrq&#10;yWG9bNTK0yr75/Mu8xu5PGk96HffXyAidfEVfra3RkOmJvA4k46AnN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4JcMOwwAAANwAAAAPAAAAAAAAAAAAAAAAAJcCAABkcnMvZG93&#10;bnJldi54bWxQSwUGAAAAAAQABAD1AAAAhwMAAAAA&#10;" path="m3600,0l21600,0c19612,,18000,4835,18000,10800,18000,16765,19612,21600,21600,21600l3600,21600c1612,21600,,16765,,10800,,4835,1612,,3600,0xe" fillcolor="#558ed5" stroked="f" strokeweight="1pt">
                  <v:stroke miterlimit="4" joinstyle="miter"/>
                  <v:path arrowok="t" o:extrusionok="f" o:connecttype="custom" o:connectlocs="103401,104699;103401,104699;103401,104699;103401,104699" o:connectangles="0,90,180,270"/>
                  <v:textbox inset="65023emu,65023emu,65023emu,65023emu"/>
                </v:shape>
                <v:shape id="Right Arrow 510" o:spid="_x0000_s1456" type="#_x0000_t13" style="position:absolute;left:5303953;top:540677;width:759578;height:77695;rotation:-1387960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4+pGwQAA&#10;ANwAAAAPAAAAZHJzL2Rvd25yZXYueG1sRE/LTgIxFN2T+A/NNXEHHYwSMlKIIVHZIaCwvU4vnZHp&#10;7WTaef09XZCwPDnvxaq3pWip9oVjBdNJAoI4c7pgo+Dn8DGeg/ABWWPpmBQM5GG1fBgtMNWu4x21&#10;+2BEDGGfooI8hCqV0mc5WfQTVxFH7uxqiyHC2khdYxfDbSmfk2QmLRYcG3KsaJ1Tdtk3VkFm6PNs&#10;ZHP6G77ly/ZY6N//r6DU02P//gYiUB/u4pt7oxW8TuP8eCYeAbm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WOPqRsEAAADcAAAADwAAAAAAAAAAAAAAAACXAgAAZHJzL2Rvd25y&#10;ZXYueG1sUEsFBgAAAAAEAAQA9QAAAIUDAAAAAA==&#10;" adj="20495" fillcolor="black [3213]" stroked="f" strokeweight="1pt"/>
                <v:shape id="Text Box 511" o:spid="_x0000_s1457" type="#_x0000_t202" style="position:absolute;left:554173;top:86038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zi2mwgAA&#10;ANwAAAAPAAAAZHJzL2Rvd25yZXYueG1sRI9Ba8JAFITvBf/D8gre6iaCIqmrSK3gwYs2vT+yr9nQ&#10;7NuQfTXx37uC0OMwM98w6+3oW3WlPjaBDeSzDBRxFWzDtYHy6/C2AhUF2WIbmAzcKMJ2M3lZY2HD&#10;wGe6XqRWCcKxQANOpCu0jpUjj3EWOuLk/YTeoyTZ19r2OCS4b/U8y5baY8NpwWFHH46q38ufNyBi&#10;d/mt/PTx+D2e9oPLqgWWxkxfx907KKFR/sPP9tEaWOQ5PM6kI6A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OLabCAAAA3AAAAA8AAAAAAAAAAAAAAAAAlwIAAGRycy9kb3du&#10;cmV2LnhtbFBLBQYAAAAABAAEAPUAAACGAwAAAAA=&#10;" filled="f" stroked="f">
                  <v:textbox style="mso-fit-shape-to-text:t">
                    <w:txbxContent>
                      <w:p w14:paraId="7D3519DE"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shape id="Text Box 512" o:spid="_x0000_s1458" type="#_x0000_t202" style="position:absolute;left:870229;top:860382;width:240591;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HLPRwgAA&#10;ANwAAAAPAAAAZHJzL2Rvd25yZXYueG1sRI9Ba8JAFITvBf/D8gRvdRPBUqKriLbgoZfaeH9kn9lg&#10;9m3IPk38926h0OMwM98w6+3oW3WnPjaBDeTzDBRxFWzDtYHy5/P1HVQUZIttYDLwoAjbzeRljYUN&#10;A3/T/SS1ShCOBRpwIl2hdawceYzz0BEn7xJ6j5JkX2vb45DgvtWLLHvTHhtOCw472juqrqebNyBi&#10;d/mj/PDxeB6/DoPLqiWWxsym424FSmiU//Bf+2gNLPMF/J5JR0Bv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8cs9HCAAAA3AAAAA8AAAAAAAAAAAAAAAAAlwIAAGRycy9kb3du&#10;cmV2LnhtbFBLBQYAAAAABAAEAPUAAACGAwAAAAA=&#10;" filled="f" stroked="f">
                  <v:textbox style="mso-fit-shape-to-text:t">
                    <w:txbxContent>
                      <w:p w14:paraId="01343DA4"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B</w:t>
                        </w:r>
                      </w:p>
                    </w:txbxContent>
                  </v:textbox>
                </v:shape>
                <v:shape id="Text Box 513" o:spid="_x0000_s1459" type="#_x0000_t202" style="position:absolute;left:189353;width:299903;height:447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UBZKwgAA&#10;ANwAAAAPAAAAZHJzL2Rvd25yZXYueG1sRI9Pa8JAFMTvhX6H5Qne6iYtSomuIv0DHryo6f2RfWaD&#10;2bch+2rit3eFQo/DzPyGWW1G36or9bEJbCCfZaCIq2Abrg2Up++Xd1BRkC22gcnAjSJs1s9PKyxs&#10;GPhA16PUKkE4FmjAiXSF1rFy5DHOQkecvHPoPUqSfa1tj0OC+1a/ZtlCe2w4LTjs6MNRdTn+egMi&#10;dpvfyi8fdz/j/nNwWTXH0pjpZNwuQQmN8h/+a++sgXn+Bo8z6Qjo9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BQFkrCAAAA3AAAAA8AAAAAAAAAAAAAAAAAlwIAAGRycy9kb3du&#10;cmV2LnhtbFBLBQYAAAAABAAEAPUAAACGAwAAAAA=&#10;" filled="f" stroked="f">
                  <v:textbox style="mso-fit-shape-to-text:t">
                    <w:txbxContent>
                      <w:p w14:paraId="04D7AA48"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A.</w:t>
                        </w:r>
                      </w:p>
                    </w:txbxContent>
                  </v:textbox>
                </v:shape>
                <v:shape id="Text Box 514" o:spid="_x0000_s1460" type="#_x0000_t202" style="position:absolute;top:695836;width:423540;height:283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Y4+wgAA&#10;ANwAAAAPAAAAZHJzL2Rvd25yZXYueG1sRI9Pa8JAFMTvhX6H5Qne6ialSomuIv0DHryo6f2RfWaD&#10;2bch+2rit3eFQo/DzPyGWW1G36or9bEJbCCfZaCIq2Abrg2Up++Xd1BRkC22gcnAjSJs1s9PKyxs&#10;GPhA16PUKkE4FmjAiXSF1rFy5DHOQkecvHPoPUqSfa1tj0OC+1a/ZtlCe2w4LTjs6MNRdTn+egMi&#10;dpvfyi8fdz/j/nNwWTXH0pjpZNwuQQmN8h/+a++sgXn+Bo8z6Qjo9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5jj7CAAAA3AAAAA8AAAAAAAAAAAAAAAAAlwIAAGRycy9kb3du&#10;cmV2LnhtbFBLBQYAAAAABAAEAPUAAACGAwAAAAA=&#10;" filled="f" stroked="f">
                  <v:textbox style="mso-fit-shape-to-text:t">
                    <w:txbxContent>
                      <w:p w14:paraId="4C178FC1" w14:textId="77777777" w:rsidR="00F410B7" w:rsidRDefault="00F410B7" w:rsidP="00756A09">
                        <w:pPr>
                          <w:pStyle w:val="NormalWeb"/>
                          <w:spacing w:before="0" w:beforeAutospacing="0" w:after="0" w:afterAutospacing="0"/>
                        </w:pPr>
                        <w:r>
                          <w:rPr>
                            <w:rFonts w:asciiTheme="minorHAnsi" w:hAnsi="Calibri" w:cstheme="minorBidi"/>
                            <w:color w:val="000000" w:themeColor="text1"/>
                            <w:kern w:val="24"/>
                            <w:sz w:val="16"/>
                            <w:szCs w:val="16"/>
                          </w:rPr>
                          <w:t>B.</w:t>
                        </w:r>
                      </w:p>
                    </w:txbxContent>
                  </v:textbox>
                </v:shape>
                <w10:anchorlock/>
              </v:group>
            </w:pict>
          </mc:Fallback>
        </mc:AlternateContent>
      </w:r>
    </w:p>
    <w:p w14:paraId="63030EBE" w14:textId="77777777" w:rsidR="00756A09" w:rsidRDefault="00756A09" w:rsidP="00E5114A">
      <w:pPr>
        <w:spacing w:line="360" w:lineRule="auto"/>
        <w:jc w:val="both"/>
        <w:rPr>
          <w:lang w:val="en-GB"/>
        </w:rPr>
      </w:pPr>
    </w:p>
    <w:p w14:paraId="075970F5" w14:textId="77777777" w:rsidR="00756A09" w:rsidRDefault="00756A09" w:rsidP="00E5114A">
      <w:pPr>
        <w:spacing w:line="360" w:lineRule="auto"/>
        <w:jc w:val="both"/>
      </w:pPr>
      <w:r>
        <w:t xml:space="preserve">The presence of the WCA domain has been shown to promote F-actin binding (EGA unpublished). In the presence of the WCA domain, the PP506,507AA mutation no longer has an effect in a pyrene assay. We propose that any effect is therefore masked by the presence of the WCA. An increase in F-actin binding in the PPWCA fragment may also explain the reduced effect on the lag-phase in a pyrene assay (fig 3.2.). </w:t>
      </w:r>
    </w:p>
    <w:p w14:paraId="0D4F29FE" w14:textId="77777777" w:rsidR="00756A09" w:rsidRDefault="00756A09" w:rsidP="00E5114A">
      <w:pPr>
        <w:spacing w:line="360" w:lineRule="auto"/>
        <w:jc w:val="both"/>
      </w:pPr>
    </w:p>
    <w:p w14:paraId="310AB796" w14:textId="77777777" w:rsidR="00756A09" w:rsidRDefault="00756A09" w:rsidP="00E5114A">
      <w:pPr>
        <w:pStyle w:val="Heading3"/>
        <w:jc w:val="both"/>
      </w:pPr>
      <w:bookmarkStart w:id="220" w:name="_Toc494222762"/>
      <w:r>
        <w:t>5.3.4 A direct interaction between proline tracts and actin</w:t>
      </w:r>
      <w:bookmarkEnd w:id="220"/>
    </w:p>
    <w:p w14:paraId="0331C5D2" w14:textId="77777777" w:rsidR="00756A09" w:rsidRPr="005F3407" w:rsidRDefault="00756A09" w:rsidP="00E5114A">
      <w:pPr>
        <w:jc w:val="both"/>
      </w:pPr>
    </w:p>
    <w:p w14:paraId="172451AB" w14:textId="742AD48E" w:rsidR="00F35F2F" w:rsidRDefault="00756A09" w:rsidP="00E5114A">
      <w:pPr>
        <w:spacing w:line="360" w:lineRule="auto"/>
        <w:jc w:val="both"/>
        <w:rPr>
          <w:b/>
          <w:lang w:val="en-GB"/>
        </w:rPr>
      </w:pPr>
      <w:r>
        <w:rPr>
          <w:color w:val="000000" w:themeColor="text1"/>
        </w:rPr>
        <w:t xml:space="preserve">Structural information is required to further our understanding of the interaction of proline tracts and actin. For example, do the N-terminal and C-terminal proline tracts interact with actin at the same binding site? A yeast two-hybrid study using a library of mutated actins identified a potential site on the actin monomer necessary for the interaction with the polyproline region of Las17. The site identified by </w:t>
      </w:r>
      <w:r w:rsidRPr="00BF0EF3">
        <w:rPr>
          <w:color w:val="000000" w:themeColor="text1"/>
        </w:rPr>
        <w:t>Urbanek and colleagues</w:t>
      </w:r>
      <w:r>
        <w:rPr>
          <w:b/>
          <w:color w:val="000000" w:themeColor="text1"/>
        </w:rPr>
        <w:t xml:space="preserve"> </w:t>
      </w:r>
      <w:r>
        <w:rPr>
          <w:color w:val="000000" w:themeColor="text1"/>
        </w:rPr>
        <w:t xml:space="preserve">is exciting as it would be expected to be accessible in both F and G-actin as well as in WH2, </w:t>
      </w:r>
      <w:r>
        <w:rPr>
          <w:rFonts w:ascii="Calibri" w:hAnsi="Calibri"/>
          <w:color w:val="000000" w:themeColor="text1"/>
        </w:rPr>
        <w:t>ß</w:t>
      </w:r>
      <w:r>
        <w:rPr>
          <w:color w:val="000000" w:themeColor="text1"/>
        </w:rPr>
        <w:t xml:space="preserve">-tyhmosin and profilin bound actin </w:t>
      </w:r>
      <w:r>
        <w:rPr>
          <w:color w:val="000000" w:themeColor="text1"/>
        </w:rPr>
        <w:fldChar w:fldCharType="begin" w:fldLock="1"/>
      </w:r>
      <w:r w:rsidR="004121BE">
        <w:rPr>
          <w:color w:val="000000" w:themeColor="text1"/>
        </w:rPr>
        <w:instrText>ADDIN CSL_CITATION { "citationItems" : [ { "id" : "ITEM-1", "itemData" : { "DOI" : "10.1002/cm.21140", "ISSN" : "19493584", "PMID" : "24027208", "abstract" : "Many actin-binding proteins (ABPs) use complex multidomain architectures to integrate and coordinate multiple signals and interactions with the dynamic remodeling of actin cytoskeleton. In these proteins, small segments that are intrinsically disordered in their unbound native state can be functionally as important as identifiable folded units. These functional intrinsically disordered regions (IDRs) are however difficult to identify and characterize in vitro. Here, we try to summarize the state of the art in understanding the structural features and interfacial properties of IDRs involved in actin self-assembly dynamics. Recent structural and functional insights into the regulation of widespread, multifunctional WH2/\u03b2-thymosin domains, and of other IDRs such as those associated with WASP/WAVE, formin or capping proteins are examined. Understanding the functional versatility of IDRs in actin assembly requires apprehending by multiple structural and functional approaches their large conformational plasticity and dynamics in their interactions. In many modular ABPs, IDRs relay labile interactions with multiple partners and act as interaction hubs in interdomain and protein-protein interfaces. They thus control multiple conformational transitions between the inactive and active states or between various active states of multidomain ABPs, and play an important role to coordinate the high turnover of interactions in actin self-assembly dynamics.", "author" : [ { "dropping-particle" : "", "family" : "Renault", "given" : "Louis", "non-dropping-particle" : "", "parse-names" : false, "suffix" : "" }, { "dropping-particle" : "", "family" : "Deville", "given" : "C\u00e9lia", "non-dropping-particle" : "", "parse-names" : false, "suffix" : "" }, { "dropping-particle" : "", "family" : "Heijenoort", "given" : "Carine", "non-dropping-particle" : "van", "parse-names" : false, "suffix" : "" } ], "container-title" : "Cytoskeleton", "id" : "ITEM-1", "issue" : "11", "issued" : { "date-parts" : [ [ "2013" ] ] }, "page" : "686-705", "title" : "Structural features and interfacial properties of WH2, \u03b2-thymosin domains and other intrinsically disordered domains in the regulation of actin cytoskeleton dynamics", "type" : "article", "volume" : "70" }, "uris" : [ "http://www.mendeley.com/documents/?uuid=3043273a-3019-4c4d-9c62-cd526b567a53" ] }, { "id" : "ITEM-2", "itemData" : { "DOI" : "10.1038/365810a0", "ISBN" : "0028-0836 (Print)\\r0028-0836 (Linking)", "ISSN" : "0028-0836", "PMID" : "8413665", "abstract" : "The three-dimensional structure of bovine profilin-beta-actin has been solved to 2.55 A resolution by X-ray crystallography. There are several significant local changes in the structure of beta-actin compared with alpha-actin as well as an overall 5 degrees rotation between its two major domains. Actin molecules in the crystal are organized into ribbons through intermolecular contacts like those found in oligomeric protein assemblies. Profilin forms two extensive contacts with the actin ribbon, one of which appears to correspond to the solution contact in vitro.", "author" : [ { "dropping-particle" : "", "family" : "Schutt", "given" : "C E", "non-dropping-particle" : "", "parse-names" : false, "suffix" : "" }, { "dropping-particle" : "", "family" : "Myslik", "given" : "J C", "non-dropping-particle" : "", "parse-names" : false, "suffix" : "" }, { "dropping-particle" : "", "family" : "Rozycki", "given" : "M D", "non-dropping-particle" : "", "parse-names" : false, "suffix" : "" }, { "dropping-particle" : "", "family" : "Goonesekere", "given" : "N C", "non-dropping-particle" : "", "parse-names" : false, "suffix" : "" }, { "dropping-particle" : "", "family" : "Lindberg", "given" : "U", "non-dropping-particle" : "", "parse-names" : false, "suffix" : "" } ], "container-title" : "Nature", "id" : "ITEM-2", "issue" : "6449", "issued" : { "date-parts" : [ [ "1993" ] ] }, "page" : "810-816", "title" : "The structure of crystalline profilin-beta-actin.", "type" : "article", "volume" : "365" }, "uris" : [ "http://www.mendeley.com/documents/?uuid=67e78b77-0ee0-4e20-b35f-3a2c22be0d6a" ] } ], "mendeley" : { "formattedCitation" : "(Schutt &lt;i&gt;et al.&lt;/i&gt;, 1993; Renault, Deville and van Heijenoort, 2013)", "plainTextFormattedCitation" : "(Schutt et al., 1993; Renault, Deville and van Heijenoort, 2013)", "previouslyFormattedCitation" : "(Schutt &lt;i&gt;et al.&lt;/i&gt;, 1993; Renault, Deville and van Heijenoort, 2013)" }, "properties" : {  }, "schema" : "https://github.com/citation-style-language/schema/raw/master/csl-citation.json" }</w:instrText>
      </w:r>
      <w:r>
        <w:rPr>
          <w:color w:val="000000" w:themeColor="text1"/>
        </w:rPr>
        <w:fldChar w:fldCharType="separate"/>
      </w:r>
      <w:r w:rsidR="00143B78" w:rsidRPr="00143B78">
        <w:rPr>
          <w:noProof/>
          <w:color w:val="000000" w:themeColor="text1"/>
        </w:rPr>
        <w:t xml:space="preserve">(Schutt </w:t>
      </w:r>
      <w:r w:rsidR="00143B78" w:rsidRPr="00143B78">
        <w:rPr>
          <w:i/>
          <w:noProof/>
          <w:color w:val="000000" w:themeColor="text1"/>
        </w:rPr>
        <w:t>et al.</w:t>
      </w:r>
      <w:r w:rsidR="00143B78" w:rsidRPr="00143B78">
        <w:rPr>
          <w:noProof/>
          <w:color w:val="000000" w:themeColor="text1"/>
        </w:rPr>
        <w:t>, 1993; Renault, Deville and van Heijenoort, 2013)</w:t>
      </w:r>
      <w:r>
        <w:rPr>
          <w:color w:val="000000" w:themeColor="text1"/>
        </w:rPr>
        <w:fldChar w:fldCharType="end"/>
      </w:r>
      <w:r>
        <w:rPr>
          <w:color w:val="000000" w:themeColor="text1"/>
        </w:rPr>
        <w:t xml:space="preserve">. It is exciting to speculate that proline tracts may act as the structural backbone of an interaction with actin that can be strengthened or modified by flanking charged residues and additional, local sequence elements. </w:t>
      </w:r>
    </w:p>
    <w:p w14:paraId="3F935084" w14:textId="50DB96BF" w:rsidR="00756A09" w:rsidRPr="00905ED8" w:rsidRDefault="00F35F2F" w:rsidP="00E5114A">
      <w:pPr>
        <w:jc w:val="both"/>
        <w:rPr>
          <w:b/>
          <w:lang w:val="en-GB"/>
        </w:rPr>
      </w:pPr>
      <w:r>
        <w:rPr>
          <w:b/>
          <w:lang w:val="en-GB"/>
        </w:rPr>
        <w:br w:type="page"/>
      </w:r>
      <w:r w:rsidR="00756A09">
        <w:rPr>
          <w:lang w:val="en-GB"/>
        </w:rPr>
        <w:lastRenderedPageBreak/>
        <w:br w:type="page"/>
      </w:r>
    </w:p>
    <w:p w14:paraId="2534E9DB" w14:textId="77777777" w:rsidR="00284FC7" w:rsidRPr="00C02FAF" w:rsidRDefault="00284FC7" w:rsidP="00E5114A">
      <w:pPr>
        <w:pStyle w:val="Heading1"/>
        <w:jc w:val="both"/>
        <w:rPr>
          <w:lang w:val="en-GB"/>
        </w:rPr>
      </w:pPr>
      <w:bookmarkStart w:id="221" w:name="_Toc494222763"/>
      <w:r w:rsidRPr="00C02FAF">
        <w:rPr>
          <w:lang w:val="en-GB"/>
        </w:rPr>
        <w:lastRenderedPageBreak/>
        <w:t>6. Regulation of Las17 by post-translational modification of the WH2 motif.</w:t>
      </w:r>
      <w:bookmarkEnd w:id="221"/>
    </w:p>
    <w:p w14:paraId="1332F6DB" w14:textId="77777777" w:rsidR="00284FC7" w:rsidRDefault="00284FC7" w:rsidP="00E5114A">
      <w:pPr>
        <w:jc w:val="both"/>
        <w:rPr>
          <w:lang w:val="en-GB"/>
        </w:rPr>
      </w:pPr>
    </w:p>
    <w:p w14:paraId="2A5AF7BD" w14:textId="77777777" w:rsidR="004B7EB8" w:rsidRDefault="004B7EB8" w:rsidP="00E5114A">
      <w:pPr>
        <w:pStyle w:val="Heading2"/>
        <w:jc w:val="both"/>
        <w:rPr>
          <w:lang w:val="en-GB"/>
        </w:rPr>
      </w:pPr>
      <w:bookmarkStart w:id="222" w:name="_Toc494222764"/>
      <w:r>
        <w:rPr>
          <w:lang w:val="en-GB"/>
        </w:rPr>
        <w:t>6.1 Introduction</w:t>
      </w:r>
      <w:bookmarkEnd w:id="222"/>
    </w:p>
    <w:p w14:paraId="7EDEE7B8" w14:textId="77777777" w:rsidR="004B7EB8" w:rsidRPr="004302B6" w:rsidRDefault="004B7EB8" w:rsidP="00E5114A">
      <w:pPr>
        <w:jc w:val="both"/>
        <w:rPr>
          <w:lang w:val="en-GB"/>
        </w:rPr>
      </w:pPr>
    </w:p>
    <w:p w14:paraId="486C8AC9" w14:textId="77777777" w:rsidR="004B7EB8" w:rsidRDefault="004B7EB8" w:rsidP="00E5114A">
      <w:pPr>
        <w:spacing w:line="360" w:lineRule="auto"/>
        <w:jc w:val="both"/>
      </w:pPr>
      <w:r>
        <w:rPr>
          <w:lang w:val="en-GB"/>
        </w:rPr>
        <w:t xml:space="preserve">In the previous study the in vivo analysis had suggested that the Arp2/3-independent activity of Las17 functioned prior to the activation of the Arp2/3 complex. </w:t>
      </w:r>
      <w:r>
        <w:t>The I555D mutation within the WH2 motif of Las17</w:t>
      </w:r>
      <w:r w:rsidRPr="00152DC0">
        <w:t xml:space="preserve"> </w:t>
      </w:r>
      <w:r>
        <w:t xml:space="preserve">discussed in chapter 4 had a distinct effect in a pyrene assay in the absence of the Arp2/3 complex in that it reduced the lag phase and led to rapid initial rates of polymerisation relative to the wild-type PPWCA fragment. This suggests that filament nucleation can be promoted when actin binding within the WCA domain is disrupted. Since actin binding in this region is required for Arp2/3 activation, it is also predicted that the I555D mutation will disrupt the ability of Las17 to activate the Arp2/3 complex. </w:t>
      </w:r>
    </w:p>
    <w:p w14:paraId="07150E20" w14:textId="77777777" w:rsidR="004B7EB8" w:rsidRDefault="004B7EB8" w:rsidP="00E5114A">
      <w:pPr>
        <w:spacing w:line="360" w:lineRule="auto"/>
        <w:jc w:val="both"/>
      </w:pPr>
    </w:p>
    <w:p w14:paraId="4DCB9194" w14:textId="08472953" w:rsidR="004B7EB8" w:rsidRPr="00305E2C" w:rsidRDefault="004B7EB8" w:rsidP="00E5114A">
      <w:pPr>
        <w:spacing w:line="360" w:lineRule="auto"/>
        <w:jc w:val="both"/>
      </w:pPr>
      <w:r>
        <w:rPr>
          <w:lang w:val="en-GB"/>
        </w:rPr>
        <w:t>The NPF activity of WASp family proteins is regulated by a number of mechanisms in vivo, including phosphorylation.</w:t>
      </w:r>
      <w:r>
        <w:t xml:space="preserve"> </w:t>
      </w:r>
      <w:r>
        <w:rPr>
          <w:lang w:val="en-GB"/>
        </w:rPr>
        <w:t xml:space="preserve">Phosphorylation within a WH2 motif has previously been suggested as a potential mechanism by which the activity of these actin binding proteins may be regulated </w:t>
      </w:r>
      <w:r>
        <w:rPr>
          <w:lang w:val="en-GB"/>
        </w:rPr>
        <w:fldChar w:fldCharType="begin" w:fldLock="1"/>
      </w:r>
      <w:r w:rsidR="004121BE">
        <w:rPr>
          <w:lang w:val="en-GB"/>
        </w:rPr>
        <w:instrText>ADDIN CSL_CITATION { "citationItems" : [ { "id" : "ITEM-1", "itemData" : { "DOI" : "10.1002/cm.21140", "ISSN" : "19493584", "PMID" : "24027208", "abstract" : "Many actin-binding proteins (ABPs) use complex multidomain architectures to integrate and coordinate multiple signals and interactions with the dynamic remodeling of actin cytoskeleton. In these proteins, small segments that are intrinsically disordered in their unbound native state can be functionally as important as identifiable folded units. These functional intrinsically disordered regions (IDRs) are however difficult to identify and characterize in vitro. Here, we try to summarize the state of the art in understanding the structural features and interfacial properties of IDRs involved in actin self-assembly dynamics. Recent structural and functional insights into the regulation of widespread, multifunctional WH2/\u03b2-thymosin domains, and of other IDRs such as those associated with WASP/WAVE, formin or capping proteins are examined. Understanding the functional versatility of IDRs in actin assembly requires apprehending by multiple structural and functional approaches their large conformational plasticity and dynamics in their interactions. In many modular ABPs, IDRs relay labile interactions with multiple partners and act as interaction hubs in interdomain and protein-protein interfaces. They thus control multiple conformational transitions between the inactive and active states or between various active states of multidomain ABPs, and play an important role to coordinate the high turnover of interactions in actin self-assembly dynamics.", "author" : [ { "dropping-particle" : "", "family" : "Renault", "given" : "Louis", "non-dropping-particle" : "", "parse-names" : false, "suffix" : "" }, { "dropping-particle" : "", "family" : "Deville", "given" : "C\u00e9lia", "non-dropping-particle" : "", "parse-names" : false, "suffix" : "" }, { "dropping-particle" : "", "family" : "Heijenoort", "given" : "Carine", "non-dropping-particle" : "van", "parse-names" : false, "suffix" : "" } ], "container-title" : "Cytoskeleton", "id" : "ITEM-1", "issue" : "11", "issued" : { "date-parts" : [ [ "2013" ] ] }, "page" : "686-705", "title" : "Structural features and interfacial properties of WH2, \u03b2-thymosin domains and other intrinsically disordered domains in the regulation of actin cytoskeleton dynamics", "type" : "article", "volume" : "70" }, "uris" : [ "http://www.mendeley.com/documents/?uuid=3043273a-3019-4c4d-9c62-cd526b567a53" ] } ], "mendeley" : { "formattedCitation" : "(Renault, Deville and van Heijenoort, 2013)", "plainTextFormattedCitation" : "(Renault, Deville and van Heijenoort, 2013)", "previouslyFormattedCitation" : "(Renault, Deville and van Heijenoort, 2013)" }, "properties" : {  }, "schema" : "https://github.com/citation-style-language/schema/raw/master/csl-citation.json" }</w:instrText>
      </w:r>
      <w:r>
        <w:rPr>
          <w:lang w:val="en-GB"/>
        </w:rPr>
        <w:fldChar w:fldCharType="separate"/>
      </w:r>
      <w:r w:rsidR="00143B78" w:rsidRPr="00143B78">
        <w:rPr>
          <w:noProof/>
          <w:lang w:val="en-GB"/>
        </w:rPr>
        <w:t>(Renault, Deville and van Heijenoort, 2013)</w:t>
      </w:r>
      <w:r>
        <w:rPr>
          <w:lang w:val="en-GB"/>
        </w:rPr>
        <w:fldChar w:fldCharType="end"/>
      </w:r>
      <w:r>
        <w:rPr>
          <w:lang w:val="en-GB"/>
        </w:rPr>
        <w:t xml:space="preserve">. These motifs are areas of intrinsic disorder and so are likely readily accessible for post-translational modification. Phosphorylation within these sites may disrupt G-actin binding, in a similar manner to the I555D mutation. Excitingly, using mass spectrometry analysis, the Ayscough lab has identified two phosphorylation sites within the C-terminal WH2 motif of Las17 </w:t>
      </w:r>
      <w:r w:rsidRPr="00B86F42">
        <w:rPr>
          <w:lang w:val="en-GB"/>
        </w:rPr>
        <w:t>(</w:t>
      </w:r>
      <w:r w:rsidR="00B86F42">
        <w:rPr>
          <w:lang w:val="en-GB"/>
        </w:rPr>
        <w:t xml:space="preserve">LA KA lab </w:t>
      </w:r>
      <w:r w:rsidRPr="00B86F42">
        <w:rPr>
          <w:lang w:val="en-GB"/>
        </w:rPr>
        <w:t>unpublished)</w:t>
      </w:r>
      <w:r>
        <w:rPr>
          <w:lang w:val="en-GB"/>
        </w:rPr>
        <w:t xml:space="preserve">. </w:t>
      </w:r>
    </w:p>
    <w:p w14:paraId="159CBE33" w14:textId="77777777" w:rsidR="004B7EB8" w:rsidRDefault="004B7EB8" w:rsidP="00E5114A">
      <w:pPr>
        <w:spacing w:line="360" w:lineRule="auto"/>
        <w:jc w:val="both"/>
      </w:pPr>
    </w:p>
    <w:p w14:paraId="39395F6D" w14:textId="77777777" w:rsidR="004B7EB8" w:rsidRDefault="004B7EB8" w:rsidP="00E5114A">
      <w:pPr>
        <w:spacing w:line="360" w:lineRule="auto"/>
        <w:jc w:val="both"/>
      </w:pPr>
      <w:r>
        <w:t xml:space="preserve">The two phosphorylated sites identified within the WH2 are residues S554 and T543. S554 is of particular interest as it is adjacent to I555. No crystal structure for the WH2 of Las17 binding to actin exist, however, analysis of the structure of other WH2 motifs may be informative </w:t>
      </w:r>
      <w:r w:rsidRPr="00FC2E3D">
        <w:t xml:space="preserve">(etc. pdb 3MN7, 2A3Z, 2A40, 2A41). </w:t>
      </w:r>
      <w:r>
        <w:t>Like I555, S554 is part of the helix that forms upon G-actin binding and interacts with the barbed end of the actin monomer. Like I555 the side group of S554 points out into the interface between the WH2 motif and G-actin and so phosphorylation may block this interaction. T543 is at the periphery of what is often considered part of the WH2 motif,</w:t>
      </w:r>
      <w:r w:rsidRPr="002B5DA7">
        <w:t xml:space="preserve"> however it could still </w:t>
      </w:r>
      <w:r w:rsidRPr="002B5DA7">
        <w:lastRenderedPageBreak/>
        <w:t>play a role in G-actin binding as sequences outside a strictly defined motif often contribute to the specific function of a protein.</w:t>
      </w:r>
    </w:p>
    <w:p w14:paraId="690EBB93" w14:textId="77777777" w:rsidR="004B7EB8" w:rsidRDefault="004B7EB8" w:rsidP="00E5114A">
      <w:pPr>
        <w:spacing w:line="360" w:lineRule="auto"/>
        <w:jc w:val="both"/>
      </w:pPr>
    </w:p>
    <w:p w14:paraId="753EF494" w14:textId="77777777" w:rsidR="004B7EB8" w:rsidRDefault="004B7EB8" w:rsidP="00E5114A">
      <w:pPr>
        <w:spacing w:line="360" w:lineRule="auto"/>
        <w:jc w:val="both"/>
      </w:pPr>
    </w:p>
    <w:p w14:paraId="0B39CD7A" w14:textId="77777777" w:rsidR="004B7EB8" w:rsidRDefault="004B7EB8" w:rsidP="00E5114A">
      <w:pPr>
        <w:spacing w:line="360" w:lineRule="auto"/>
        <w:jc w:val="both"/>
      </w:pPr>
      <w:r w:rsidRPr="00D467AC">
        <w:rPr>
          <w:noProof/>
        </w:rPr>
        <mc:AlternateContent>
          <mc:Choice Requires="wpg">
            <w:drawing>
              <wp:inline distT="0" distB="0" distL="0" distR="0" wp14:anchorId="60B86D10" wp14:editId="1E3CF1D4">
                <wp:extent cx="4356100" cy="3031133"/>
                <wp:effectExtent l="0" t="0" r="0" b="0"/>
                <wp:docPr id="515" name="Group 1"/>
                <wp:cNvGraphicFramePr/>
                <a:graphic xmlns:a="http://schemas.openxmlformats.org/drawingml/2006/main">
                  <a:graphicData uri="http://schemas.microsoft.com/office/word/2010/wordprocessingGroup">
                    <wpg:wgp>
                      <wpg:cNvGrpSpPr/>
                      <wpg:grpSpPr>
                        <a:xfrm>
                          <a:off x="0" y="0"/>
                          <a:ext cx="4356100" cy="3031133"/>
                          <a:chOff x="0" y="0"/>
                          <a:chExt cx="4356100" cy="3031133"/>
                        </a:xfrm>
                      </wpg:grpSpPr>
                      <pic:pic xmlns:pic="http://schemas.openxmlformats.org/drawingml/2006/picture">
                        <pic:nvPicPr>
                          <pic:cNvPr id="516" name="Picture 516"/>
                          <pic:cNvPicPr/>
                        </pic:nvPicPr>
                        <pic:blipFill rotWithShape="1">
                          <a:blip r:embed="rId112">
                            <a:extLst>
                              <a:ext uri="{28A0092B-C50C-407E-A947-70E740481C1C}">
                                <a14:useLocalDpi xmlns:a14="http://schemas.microsoft.com/office/drawing/2010/main" val="0"/>
                              </a:ext>
                            </a:extLst>
                          </a:blip>
                          <a:srcRect l="8537" r="15411"/>
                          <a:stretch/>
                        </pic:blipFill>
                        <pic:spPr>
                          <a:xfrm>
                            <a:off x="0" y="0"/>
                            <a:ext cx="4356100" cy="2477135"/>
                          </a:xfrm>
                          <a:prstGeom prst="rect">
                            <a:avLst/>
                          </a:prstGeom>
                        </pic:spPr>
                      </pic:pic>
                      <wps:wsp>
                        <wps:cNvPr id="517" name="Text Box 517"/>
                        <wps:cNvSpPr txBox="1"/>
                        <wps:spPr>
                          <a:xfrm>
                            <a:off x="0" y="2477135"/>
                            <a:ext cx="4356100" cy="553998"/>
                          </a:xfrm>
                          <a:prstGeom prst="rect">
                            <a:avLst/>
                          </a:prstGeom>
                          <a:noFill/>
                        </wps:spPr>
                        <wps:txbx>
                          <w:txbxContent>
                            <w:p w14:paraId="1D3E2B63"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1. Structure of the fourth WH2 motif of Drosophila melanogaster Spire </w:t>
                              </w:r>
                              <w:r>
                                <w:rPr>
                                  <w:rFonts w:asciiTheme="minorHAnsi" w:hAnsi="Calibri" w:cstheme="minorBidi"/>
                                  <w:color w:val="000000" w:themeColor="text1"/>
                                  <w:kern w:val="24"/>
                                  <w:sz w:val="20"/>
                                  <w:szCs w:val="20"/>
                                  <w:lang w:val="fr-FR"/>
                                </w:rPr>
                                <w:t>(residues 461–480,</w:t>
                              </w:r>
                              <w:r>
                                <w:rPr>
                                  <w:rFonts w:asciiTheme="minorHAnsi" w:hAnsi="Calibri" w:cstheme="minorBidi"/>
                                  <w:color w:val="000000" w:themeColor="text1"/>
                                  <w:kern w:val="24"/>
                                  <w:sz w:val="20"/>
                                  <w:szCs w:val="20"/>
                                </w:rPr>
                                <w:t xml:space="preserve"> PDB 3MN5,</w:t>
                              </w:r>
                              <w:r>
                                <w:rPr>
                                  <w:rFonts w:asciiTheme="minorHAnsi" w:hAnsi="Calibri" w:cstheme="minorBidi"/>
                                  <w:color w:val="000000" w:themeColor="text1"/>
                                  <w:kern w:val="24"/>
                                  <w:sz w:val="20"/>
                                  <w:szCs w:val="20"/>
                                  <w:lang w:val="fr-FR"/>
                                </w:rPr>
                                <w:t xml:space="preserve"> red) bound to actin (cyan) </w:t>
                              </w:r>
                              <w:r>
                                <w:rPr>
                                  <w:rFonts w:asciiTheme="minorHAnsi" w:hAnsi="Calibri" w:cstheme="minorBidi"/>
                                  <w:color w:val="000000" w:themeColor="text1"/>
                                  <w:kern w:val="24"/>
                                  <w:sz w:val="20"/>
                                  <w:szCs w:val="20"/>
                                </w:rPr>
                                <w:t>with the conserved isoleucine (I555 in Las17) and preceding serine (S554 in Las17) highlighted.</w:t>
                              </w:r>
                            </w:p>
                          </w:txbxContent>
                        </wps:txbx>
                        <wps:bodyPr wrap="square" rtlCol="0">
                          <a:spAutoFit/>
                        </wps:bodyPr>
                      </wps:wsp>
                    </wpg:wgp>
                  </a:graphicData>
                </a:graphic>
              </wp:inline>
            </w:drawing>
          </mc:Choice>
          <mc:Fallback>
            <w:pict>
              <v:group w14:anchorId="60B86D10" id="_x0000_s1461" style="width:343pt;height:238.65pt;mso-position-horizontal-relative:char;mso-position-vertical-relative:line" coordsize="4356100,303113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">
                <v:shape id="Picture 516" o:spid="_x0000_s1462" type="#_x0000_t75" style="position:absolute;width:4356100;height:24771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Nj&#10;0xfHAAAA3AAAAA8AAABkcnMvZG93bnJldi54bWxEj0FLw0AUhO9C/8PyCl7EbFK1lJhtKaIggtBG&#10;D3p7Zl+zodm3Ibt203/vCoLHYWa+YarNZHtxotF3jhUUWQ6CuHG641bB+9vT9QqED8gae8ek4Ewe&#10;NuvZRYWldpH3dKpDKxKEfYkKTAhDKaVvDFn0mRuIk3dwo8WQ5NhKPWJMcNvLRZ4vpcWO04LBgR4M&#10;Ncf62yq4GeLnVxF3C3N4fTk3q3gbrh4/lLqcT9t7EIGm8B/+az9rBXfFEn7PpCMg1z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MNj0xfHAAAA3AAAAA8AAAAAAAAAAAAAAAAA&#10;nAIAAGRycy9kb3ducmV2LnhtbFBLBQYAAAAABAAEAPcAAACQAwAAAAA=&#10;">
                  <v:imagedata r:id="rId113" o:title="" cropleft="5595f" cropright="10100f"/>
                </v:shape>
                <v:shape id="Text Box 517" o:spid="_x0000_s1463" type="#_x0000_t202" style="position:absolute;top:2477135;width:4356100;height:55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axBJwgAA&#10;ANwAAAAPAAAAZHJzL2Rvd25yZXYueG1sRI9Pa8JAFMTvQr/D8oTedJOCtURXkf4BD72o6f2RfWaD&#10;2bch+2rit+8WBI/DzPyGWW9H36or9bEJbCCfZ6CIq2Abrg2Up6/ZG6goyBbbwGTgRhG2m6fJGgsb&#10;Bj7Q9Si1ShCOBRpwIl2hdawceYzz0BEn7xx6j5JkX2vb45DgvtUvWfaqPTacFhx29O6ouhx/vQER&#10;u8tv5aeP+5/x+2NwWbXA0pjn6bhbgRIa5RG+t/fWwCJfwv+ZdAT0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9rEEnCAAAA3AAAAA8AAAAAAAAAAAAAAAAAlwIAAGRycy9kb3du&#10;cmV2LnhtbFBLBQYAAAAABAAEAPUAAACGAwAAAAA=&#10;" filled="f" stroked="f">
                  <v:textbox style="mso-fit-shape-to-text:t">
                    <w:txbxContent>
                      <w:p w14:paraId="1D3E2B63"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1. Structure of the fourth WH2 motif of Drosophila melanogaster Spire </w:t>
                        </w:r>
                        <w:r>
                          <w:rPr>
                            <w:rFonts w:asciiTheme="minorHAnsi" w:hAnsi="Calibri" w:cstheme="minorBidi"/>
                            <w:color w:val="000000" w:themeColor="text1"/>
                            <w:kern w:val="24"/>
                            <w:sz w:val="20"/>
                            <w:szCs w:val="20"/>
                            <w:lang w:val="fr-FR"/>
                          </w:rPr>
                          <w:t>(residues 461–480,</w:t>
                        </w:r>
                        <w:r>
                          <w:rPr>
                            <w:rFonts w:asciiTheme="minorHAnsi" w:hAnsi="Calibri" w:cstheme="minorBidi"/>
                            <w:color w:val="000000" w:themeColor="text1"/>
                            <w:kern w:val="24"/>
                            <w:sz w:val="20"/>
                            <w:szCs w:val="20"/>
                          </w:rPr>
                          <w:t xml:space="preserve"> PDB 3MN5,</w:t>
                        </w:r>
                        <w:r>
                          <w:rPr>
                            <w:rFonts w:asciiTheme="minorHAnsi" w:hAnsi="Calibri" w:cstheme="minorBidi"/>
                            <w:color w:val="000000" w:themeColor="text1"/>
                            <w:kern w:val="24"/>
                            <w:sz w:val="20"/>
                            <w:szCs w:val="20"/>
                            <w:lang w:val="fr-FR"/>
                          </w:rPr>
                          <w:t xml:space="preserve"> red) bound to actin (cyan) </w:t>
                        </w:r>
                        <w:r>
                          <w:rPr>
                            <w:rFonts w:asciiTheme="minorHAnsi" w:hAnsi="Calibri" w:cstheme="minorBidi"/>
                            <w:color w:val="000000" w:themeColor="text1"/>
                            <w:kern w:val="24"/>
                            <w:sz w:val="20"/>
                            <w:szCs w:val="20"/>
                          </w:rPr>
                          <w:t>with the conserved isoleucine (I555 in Las17) and preceding serine (S554 in Las17) highlighted.</w:t>
                        </w:r>
                      </w:p>
                    </w:txbxContent>
                  </v:textbox>
                </v:shape>
                <w10:anchorlock/>
              </v:group>
            </w:pict>
          </mc:Fallback>
        </mc:AlternateContent>
      </w:r>
    </w:p>
    <w:p w14:paraId="438C709A" w14:textId="77777777" w:rsidR="004B7EB8" w:rsidRDefault="004B7EB8" w:rsidP="00E5114A">
      <w:pPr>
        <w:spacing w:line="360" w:lineRule="auto"/>
        <w:jc w:val="both"/>
      </w:pPr>
    </w:p>
    <w:p w14:paraId="7DC88F05" w14:textId="77777777" w:rsidR="004B7EB8" w:rsidRDefault="004B7EB8" w:rsidP="00E5114A">
      <w:pPr>
        <w:spacing w:line="360" w:lineRule="auto"/>
        <w:jc w:val="both"/>
      </w:pPr>
    </w:p>
    <w:p w14:paraId="1223B32C" w14:textId="77777777" w:rsidR="004B7EB8" w:rsidRPr="009F23B0" w:rsidRDefault="004B7EB8" w:rsidP="00E5114A">
      <w:pPr>
        <w:spacing w:line="360" w:lineRule="auto"/>
        <w:jc w:val="both"/>
      </w:pPr>
      <w:r w:rsidRPr="009F23B0">
        <w:rPr>
          <w:noProof/>
        </w:rPr>
        <mc:AlternateContent>
          <mc:Choice Requires="wpg">
            <w:drawing>
              <wp:inline distT="0" distB="0" distL="0" distR="0" wp14:anchorId="231624E3" wp14:editId="2391EE43">
                <wp:extent cx="5309870" cy="871855"/>
                <wp:effectExtent l="0" t="0" r="0" b="0"/>
                <wp:docPr id="518" name="Group 1"/>
                <wp:cNvGraphicFramePr/>
                <a:graphic xmlns:a="http://schemas.openxmlformats.org/drawingml/2006/main">
                  <a:graphicData uri="http://schemas.microsoft.com/office/word/2010/wordprocessingGroup">
                    <wpg:wgp>
                      <wpg:cNvGrpSpPr/>
                      <wpg:grpSpPr>
                        <a:xfrm>
                          <a:off x="0" y="0"/>
                          <a:ext cx="5309870" cy="871855"/>
                          <a:chOff x="0" y="0"/>
                          <a:chExt cx="7595616" cy="1248013"/>
                        </a:xfrm>
                      </wpg:grpSpPr>
                      <pic:pic xmlns:pic="http://schemas.openxmlformats.org/drawingml/2006/picture">
                        <pic:nvPicPr>
                          <pic:cNvPr id="519" name="Picture 519"/>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7595616" cy="896112"/>
                          </a:xfrm>
                          <a:prstGeom prst="rect">
                            <a:avLst/>
                          </a:prstGeom>
                        </pic:spPr>
                      </pic:pic>
                      <wps:wsp>
                        <wps:cNvPr id="520" name="Text Box 520"/>
                        <wps:cNvSpPr txBox="1"/>
                        <wps:spPr>
                          <a:xfrm>
                            <a:off x="0" y="895405"/>
                            <a:ext cx="6961588" cy="352608"/>
                          </a:xfrm>
                          <a:prstGeom prst="rect">
                            <a:avLst/>
                          </a:prstGeom>
                          <a:noFill/>
                        </wps:spPr>
                        <wps:txbx>
                          <w:txbxContent>
                            <w:p w14:paraId="7FE89055"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6.2. Schematic of Las17 and constructs referenced in chapter 6. </w:t>
                              </w:r>
                            </w:p>
                          </w:txbxContent>
                        </wps:txbx>
                        <wps:bodyPr wrap="square" rtlCol="0">
                          <a:spAutoFit/>
                        </wps:bodyPr>
                      </wps:wsp>
                    </wpg:wgp>
                  </a:graphicData>
                </a:graphic>
              </wp:inline>
            </w:drawing>
          </mc:Choice>
          <mc:Fallback>
            <w:pict>
              <v:group w14:anchorId="231624E3" id="_x0000_s1464" style="width:418.1pt;height:68.65pt;mso-position-horizontal-relative:char;mso-position-vertical-relative:line" coordsize="7595616,12480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">
                <v:shape id="Picture 519" o:spid="_x0000_s1465" type="#_x0000_t75" style="position:absolute;width:7595616;height:896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1O&#10;fczFAAAA3AAAAA8AAABkcnMvZG93bnJldi54bWxEj81rwkAUxO+C/8PyhF6kbiJUYnSVIi2tJz/S&#10;g8dH9uUDs29DdmvS/74rCB6HmfkNs94OphE36lxtWUE8i0AQ51bXXCr4yT5fExDOI2tsLJOCP3Kw&#10;3YxHa0y17flEt7MvRYCwS1FB5X2bSunyigy6mW2Jg1fYzqAPsiul7rAPcNPIeRQtpMGaw0KFLe0q&#10;yq/nX6Mgy2i++yquH5ekiBOd4XF62PdKvUyG9xUIT4N/hh/tb63gLV7C/Uw4AnLzD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9Tn3MxQAAANwAAAAPAAAAAAAAAAAAAAAAAJwC&#10;AABkcnMvZG93bnJldi54bWxQSwUGAAAAAAQABAD3AAAAjgMAAAAA&#10;">
                  <v:imagedata r:id="rId115" o:title=""/>
                  <v:path arrowok="t"/>
                </v:shape>
                <v:shape id="Text Box 520" o:spid="_x0000_s1466" type="#_x0000_t202" style="position:absolute;top:895405;width:6961588;height:3526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" filled="f" stroked="f">
                  <v:textbox style="mso-fit-shape-to-text:t">
                    <w:txbxContent>
                      <w:p w14:paraId="7FE89055"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6.2. Schematic of Las17 and constructs referenced in chapter 6. </w:t>
                        </w:r>
                      </w:p>
                    </w:txbxContent>
                  </v:textbox>
                </v:shape>
                <w10:anchorlock/>
              </v:group>
            </w:pict>
          </mc:Fallback>
        </mc:AlternateContent>
      </w:r>
      <w:r>
        <w:br w:type="page"/>
      </w:r>
    </w:p>
    <w:p w14:paraId="7E9D584D" w14:textId="77777777" w:rsidR="004B7EB8" w:rsidRDefault="004B7EB8" w:rsidP="00E5114A">
      <w:pPr>
        <w:pStyle w:val="Heading2"/>
        <w:jc w:val="both"/>
      </w:pPr>
      <w:bookmarkStart w:id="223" w:name="_Toc494222765"/>
      <w:r>
        <w:lastRenderedPageBreak/>
        <w:t>6.2 Results</w:t>
      </w:r>
      <w:bookmarkEnd w:id="223"/>
    </w:p>
    <w:p w14:paraId="75518073" w14:textId="77777777" w:rsidR="004B7EB8" w:rsidRDefault="004B7EB8" w:rsidP="00E5114A">
      <w:pPr>
        <w:spacing w:line="360" w:lineRule="auto"/>
        <w:jc w:val="both"/>
      </w:pPr>
    </w:p>
    <w:p w14:paraId="52B9ACFE" w14:textId="77777777" w:rsidR="004B7EB8" w:rsidRDefault="004B7EB8" w:rsidP="00E5114A">
      <w:pPr>
        <w:pStyle w:val="Heading3"/>
        <w:jc w:val="both"/>
      </w:pPr>
      <w:bookmarkStart w:id="224" w:name="_Toc494222766"/>
      <w:r>
        <w:t>6.2.1 What contribution does G-actin binding at the WH2 motif make to Arp2/3 activation?</w:t>
      </w:r>
      <w:bookmarkEnd w:id="224"/>
    </w:p>
    <w:p w14:paraId="7BA54159" w14:textId="77777777" w:rsidR="00905ED8" w:rsidRPr="00905ED8" w:rsidRDefault="00905ED8" w:rsidP="00E5114A">
      <w:pPr>
        <w:jc w:val="both"/>
      </w:pPr>
    </w:p>
    <w:p w14:paraId="382E77CC" w14:textId="77777777" w:rsidR="004B7EB8" w:rsidRDefault="004B7EB8" w:rsidP="00E5114A">
      <w:pPr>
        <w:spacing w:line="360" w:lineRule="auto"/>
        <w:jc w:val="both"/>
      </w:pPr>
      <w:r>
        <w:t>To test the effect of the I555D mutation on the NPF activity of Las17, the PPWCA I555D fragment was tested in a pyrene assay in the presence of the Arp2/3 complex. The wildtype PPWCA fragment was also tested for comparison.</w:t>
      </w:r>
    </w:p>
    <w:p w14:paraId="69B699AF" w14:textId="1B7709EA" w:rsidR="004B7EB8" w:rsidRDefault="0019081D" w:rsidP="00E5114A">
      <w:pPr>
        <w:spacing w:line="360" w:lineRule="auto"/>
        <w:jc w:val="both"/>
      </w:pPr>
      <w:r>
        <w:rPr>
          <w:noProof/>
        </w:rPr>
        <w:drawing>
          <wp:inline distT="0" distB="0" distL="0" distR="0" wp14:anchorId="40C41DB7" wp14:editId="5D1AE1C4">
            <wp:extent cx="5309870" cy="256730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6.3.png"/>
                    <pic:cNvPicPr/>
                  </pic:nvPicPr>
                  <pic:blipFill>
                    <a:blip r:embed="rId116">
                      <a:extLst>
                        <a:ext uri="{28A0092B-C50C-407E-A947-70E740481C1C}">
                          <a14:useLocalDpi xmlns:a14="http://schemas.microsoft.com/office/drawing/2010/main" val="0"/>
                        </a:ext>
                      </a:extLst>
                    </a:blip>
                    <a:stretch>
                      <a:fillRect/>
                    </a:stretch>
                  </pic:blipFill>
                  <pic:spPr>
                    <a:xfrm>
                      <a:off x="0" y="0"/>
                      <a:ext cx="5309870" cy="2567305"/>
                    </a:xfrm>
                    <a:prstGeom prst="rect">
                      <a:avLst/>
                    </a:prstGeom>
                  </pic:spPr>
                </pic:pic>
              </a:graphicData>
            </a:graphic>
          </wp:inline>
        </w:drawing>
      </w:r>
    </w:p>
    <w:p w14:paraId="4FB1E275" w14:textId="08844225" w:rsidR="004B7EB8" w:rsidRDefault="0019081D" w:rsidP="00E5114A">
      <w:pPr>
        <w:spacing w:line="360" w:lineRule="auto"/>
        <w:jc w:val="both"/>
      </w:pPr>
      <w:r>
        <w:rPr>
          <w:noProof/>
        </w:rPr>
        <mc:AlternateContent>
          <mc:Choice Requires="wps">
            <w:drawing>
              <wp:inline distT="0" distB="0" distL="0" distR="0" wp14:anchorId="4F89B007" wp14:editId="1E00A546">
                <wp:extent cx="5310046" cy="707886"/>
                <wp:effectExtent l="0" t="0" r="0" b="0"/>
                <wp:docPr id="523" name="Text Box 523"/>
                <wp:cNvGraphicFramePr/>
                <a:graphic xmlns:a="http://schemas.openxmlformats.org/drawingml/2006/main">
                  <a:graphicData uri="http://schemas.microsoft.com/office/word/2010/wordprocessingShape">
                    <wps:wsp>
                      <wps:cNvSpPr txBox="1"/>
                      <wps:spPr>
                        <a:xfrm>
                          <a:off x="0" y="0"/>
                          <a:ext cx="5310046" cy="707886"/>
                        </a:xfrm>
                        <a:prstGeom prst="rect">
                          <a:avLst/>
                        </a:prstGeom>
                        <a:noFill/>
                      </wps:spPr>
                      <wps:txbx>
                        <w:txbxContent>
                          <w:p w14:paraId="5646A607" w14:textId="6009D6D4"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3 The I555D mutation disrupts the activation of the Arp2/3 complex (A) 3 µM actin induced to polymerise (black) in th</w:t>
                            </w:r>
                            <w:bookmarkStart w:id="225" w:name="_GoBack"/>
                            <w:bookmarkEnd w:id="225"/>
                            <w:r>
                              <w:rPr>
                                <w:rFonts w:asciiTheme="minorHAnsi" w:hAnsi="Calibri" w:cstheme="minorBidi"/>
                                <w:color w:val="000000" w:themeColor="text1"/>
                                <w:kern w:val="24"/>
                                <w:sz w:val="20"/>
                                <w:szCs w:val="20"/>
                              </w:rPr>
                              <w:t>e presence of 5nM Arp2/3 (grey) with 0.3 µM truncations of Las17: PPWCA aa300-633 (orange) or PPWCA aa300-633 I555D (red). Representative trace of n=&gt;3 repeats. (B) Average time taken to reach peak fluorescence relative to actin + Arp2/3 control, demonstrating effect of I555D mutation on Arp2/3 activation.</w:t>
                            </w:r>
                          </w:p>
                        </w:txbxContent>
                      </wps:txbx>
                      <wps:bodyPr wrap="square" rtlCol="0">
                        <a:spAutoFit/>
                      </wps:bodyPr>
                    </wps:wsp>
                  </a:graphicData>
                </a:graphic>
              </wp:inline>
            </w:drawing>
          </mc:Choice>
          <mc:Fallback>
            <w:pict>
              <v:shape w14:anchorId="4F89B007" id="Text Box 523" o:spid="_x0000_s1467" type="#_x0000_t202" style="width:418.1pt;height:55.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" filled="f" stroked="f">
                <v:textbox style="mso-fit-shape-to-text:t">
                  <w:txbxContent>
                    <w:p w14:paraId="5646A607" w14:textId="6009D6D4"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3 The I555D mutation disrupts the activation of the Arp2/3 complex (A) 3 µM actin induced to polymerise (black) in th</w:t>
                      </w:r>
                      <w:bookmarkStart w:id="226" w:name="_GoBack"/>
                      <w:bookmarkEnd w:id="226"/>
                      <w:r>
                        <w:rPr>
                          <w:rFonts w:asciiTheme="minorHAnsi" w:hAnsi="Calibri" w:cstheme="minorBidi"/>
                          <w:color w:val="000000" w:themeColor="text1"/>
                          <w:kern w:val="24"/>
                          <w:sz w:val="20"/>
                          <w:szCs w:val="20"/>
                        </w:rPr>
                        <w:t>e presence of 5nM Arp2/3 (grey) with 0.3 µM truncations of Las17: PPWCA aa300-633 (orange) or PPWCA aa300-633 I555D (red). Representative trace of n=&gt;3 repeats. (B) Average time taken to reach peak fluorescence relative to actin + Arp2/3 control, demonstrating effect of I555D mutation on Arp2/3 activation.</w:t>
                      </w:r>
                    </w:p>
                  </w:txbxContent>
                </v:textbox>
                <w10:anchorlock/>
              </v:shape>
            </w:pict>
          </mc:Fallback>
        </mc:AlternateContent>
      </w:r>
      <w:r w:rsidR="004B7EB8" w:rsidRPr="00204F04">
        <w:rPr>
          <w:noProof/>
        </w:rPr>
        <w:t xml:space="preserve"> </w:t>
      </w:r>
    </w:p>
    <w:p w14:paraId="764977C5" w14:textId="77777777" w:rsidR="004B7EB8" w:rsidRDefault="004B7EB8" w:rsidP="00E5114A">
      <w:pPr>
        <w:spacing w:line="360" w:lineRule="auto"/>
        <w:jc w:val="both"/>
      </w:pPr>
      <w:r>
        <w:t xml:space="preserve">Actin polymerising alone (black) and actin polymerising in the presence of the Arp2/3 complex (grey) polymerised slowly. The wild-type PPWCA fragment potently activated the complex leading to rapid actin polymerisation. The PPWCA I555D fragment activated the complex but to a lesser extent than the wild-type fragment. </w:t>
      </w:r>
    </w:p>
    <w:p w14:paraId="7B84B587" w14:textId="77777777" w:rsidR="004B7EB8" w:rsidRDefault="004B7EB8" w:rsidP="00E5114A">
      <w:pPr>
        <w:jc w:val="both"/>
      </w:pPr>
    </w:p>
    <w:p w14:paraId="2D34EAB7" w14:textId="77777777" w:rsidR="004B7EB8" w:rsidRDefault="004B7EB8" w:rsidP="00E5114A">
      <w:pPr>
        <w:pStyle w:val="Heading3"/>
        <w:jc w:val="both"/>
        <w:rPr>
          <w:i/>
        </w:rPr>
      </w:pPr>
      <w:bookmarkStart w:id="227" w:name="_Toc494222767"/>
      <w:r>
        <w:t>6.2.2 Can phosphorylation within the WH2 motif inhibit G-actin binding</w:t>
      </w:r>
      <w:r>
        <w:rPr>
          <w:i/>
        </w:rPr>
        <w:t>?</w:t>
      </w:r>
      <w:bookmarkEnd w:id="227"/>
    </w:p>
    <w:p w14:paraId="621D2CE5" w14:textId="77777777" w:rsidR="004B7EB8" w:rsidRPr="00AB68A7" w:rsidRDefault="004B7EB8" w:rsidP="00E5114A">
      <w:pPr>
        <w:jc w:val="both"/>
        <w:rPr>
          <w:lang w:val="en-GB"/>
        </w:rPr>
      </w:pPr>
    </w:p>
    <w:p w14:paraId="145032CC" w14:textId="77777777" w:rsidR="004B7EB8" w:rsidRDefault="004B7EB8" w:rsidP="00E5114A">
      <w:pPr>
        <w:spacing w:line="360" w:lineRule="auto"/>
        <w:jc w:val="both"/>
        <w:rPr>
          <w:lang w:val="en-GB"/>
        </w:rPr>
      </w:pPr>
      <w:r>
        <w:rPr>
          <w:lang w:val="en-GB"/>
        </w:rPr>
        <w:t xml:space="preserve">To test whether phosphorylation events within the WH2 affects G-actin binding, three 28mer peptides were designed and synthesised </w:t>
      </w:r>
      <w:r w:rsidRPr="00FC2E3D">
        <w:rPr>
          <w:lang w:val="en-GB"/>
        </w:rPr>
        <w:t>(peptide synthetics).</w:t>
      </w:r>
      <w:r>
        <w:rPr>
          <w:b/>
          <w:lang w:val="en-GB"/>
        </w:rPr>
        <w:t xml:space="preserve"> </w:t>
      </w:r>
      <w:r>
        <w:rPr>
          <w:lang w:val="en-GB"/>
        </w:rPr>
        <w:t xml:space="preserve">These peptides incorporate the WH2 motif of Las17. One peptide was synthesised with no phosphorylation as a wildtype control whilst the other two peptides contain a phosphate group on either T543 or S554. The wild-type WH2 peptide was used in a </w:t>
      </w:r>
      <w:r>
        <w:rPr>
          <w:lang w:val="en-GB"/>
        </w:rPr>
        <w:lastRenderedPageBreak/>
        <w:t>microscale thermophoresis G-actin binding assay. A fragment containing the WCA domain of Las17 with the I555D mutation was also tested for comparison.</w:t>
      </w:r>
    </w:p>
    <w:p w14:paraId="63B97B46" w14:textId="77777777" w:rsidR="004B7EB8" w:rsidRDefault="004B7EB8" w:rsidP="00E5114A">
      <w:pPr>
        <w:spacing w:line="360" w:lineRule="auto"/>
        <w:jc w:val="both"/>
        <w:rPr>
          <w:lang w:val="en-GB"/>
        </w:rPr>
      </w:pPr>
    </w:p>
    <w:p w14:paraId="5DBB0AFD" w14:textId="77777777" w:rsidR="004B7EB8" w:rsidRDefault="004B7EB8" w:rsidP="00E5114A">
      <w:pPr>
        <w:spacing w:line="360" w:lineRule="auto"/>
        <w:jc w:val="both"/>
        <w:rPr>
          <w:lang w:val="en-GB"/>
        </w:rPr>
      </w:pPr>
    </w:p>
    <w:p w14:paraId="2B1C792A" w14:textId="03F6655E" w:rsidR="004B7EB8" w:rsidRDefault="004B7EB8" w:rsidP="00E5114A">
      <w:pPr>
        <w:spacing w:line="360" w:lineRule="auto"/>
        <w:jc w:val="both"/>
        <w:rPr>
          <w:lang w:val="en-GB"/>
        </w:rPr>
      </w:pPr>
      <w:r w:rsidRPr="00451498">
        <w:rPr>
          <w:noProof/>
        </w:rPr>
        <mc:AlternateContent>
          <mc:Choice Requires="wpg">
            <w:drawing>
              <wp:inline distT="0" distB="0" distL="0" distR="0" wp14:anchorId="3984FC2D" wp14:editId="3DCB1474">
                <wp:extent cx="5727700" cy="4342765"/>
                <wp:effectExtent l="0" t="0" r="0" b="0"/>
                <wp:docPr id="524" name="Group 1"/>
                <wp:cNvGraphicFramePr/>
                <a:graphic xmlns:a="http://schemas.openxmlformats.org/drawingml/2006/main">
                  <a:graphicData uri="http://schemas.microsoft.com/office/word/2010/wordprocessingGroup">
                    <wpg:wgp>
                      <wpg:cNvGrpSpPr/>
                      <wpg:grpSpPr>
                        <a:xfrm>
                          <a:off x="0" y="0"/>
                          <a:ext cx="5727700" cy="4342765"/>
                          <a:chOff x="0" y="0"/>
                          <a:chExt cx="5783283" cy="4384816"/>
                        </a:xfrm>
                      </wpg:grpSpPr>
                      <pic:pic xmlns:pic="http://schemas.openxmlformats.org/drawingml/2006/picture">
                        <pic:nvPicPr>
                          <pic:cNvPr id="525" name="Picture 525"/>
                          <pic:cNvPicPr/>
                        </pic:nvPicPr>
                        <pic:blipFill rotWithShape="1">
                          <a:blip r:embed="rId117"/>
                          <a:srcRect r="10604"/>
                          <a:stretch/>
                        </pic:blipFill>
                        <pic:spPr>
                          <a:xfrm>
                            <a:off x="0" y="0"/>
                            <a:ext cx="5783283" cy="3657601"/>
                          </a:xfrm>
                          <a:prstGeom prst="rect">
                            <a:avLst/>
                          </a:prstGeom>
                        </pic:spPr>
                      </pic:pic>
                      <wps:wsp>
                        <wps:cNvPr id="526" name="Text Box 526"/>
                        <wps:cNvSpPr txBox="1"/>
                        <wps:spPr>
                          <a:xfrm>
                            <a:off x="0" y="3823170"/>
                            <a:ext cx="5783283" cy="561646"/>
                          </a:xfrm>
                          <a:prstGeom prst="rect">
                            <a:avLst/>
                          </a:prstGeom>
                          <a:noFill/>
                        </wps:spPr>
                        <wps:txbx>
                          <w:txbxContent>
                            <w:p w14:paraId="42A25F1F" w14:textId="06D35E2A"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4 A short WH2 peptide binds to actin. Actin (150 nM) incubated with a varying concentration of wild type Las17 WH2 peptide (Kd=0.28 µM±0.05 µM, red) or Las17 WCA I555D aa536-633 (green) in a MST assay.</w:t>
                              </w:r>
                            </w:p>
                          </w:txbxContent>
                        </wps:txbx>
                        <wps:bodyPr wrap="square" rtlCol="0">
                          <a:spAutoFit/>
                        </wps:bodyPr>
                      </wps:wsp>
                    </wpg:wgp>
                  </a:graphicData>
                </a:graphic>
              </wp:inline>
            </w:drawing>
          </mc:Choice>
          <mc:Fallback>
            <w:pict>
              <v:group w14:anchorId="3984FC2D" id="_x0000_s1468" style="width:451pt;height:341.95pt;mso-position-horizontal-relative:char;mso-position-vertical-relative:line" coordsize="5783283,438481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">
                <v:shape id="Picture 525" o:spid="_x0000_s1469" type="#_x0000_t75" style="position:absolute;width:5783283;height:36576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OY&#10;majEAAAA3AAAAA8AAABkcnMvZG93bnJldi54bWxEj0FrwkAUhO+F/oflCb3VjYoiqau0itST0iie&#10;H9nXJHT3bciuJvHXu4LQ4zAz3zCLVWeNuFLjK8cKRsMEBHHudMWFgtNx+z4H4QOyRuOYFPTkYbV8&#10;fVlgql3LP3TNQiEihH2KCsoQ6lRKn5dk0Q9dTRy9X9dYDFE2hdQNthFujRwnyUxarDgulFjTuqT8&#10;L7tYBROdfx3OZjPZH0+tbW+m/86wV+pt0H1+gAjUhf/ws73TCqbjKTzOxCMgl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OYmajEAAAA3AAAAA8AAAAAAAAAAAAAAAAAnAIA&#10;AGRycy9kb3ducmV2LnhtbFBLBQYAAAAABAAEAPcAAACNAwAAAAA=&#10;">
                  <v:imagedata r:id="rId118" o:title="" cropright="6949f"/>
                </v:shape>
                <v:shape id="Text Box 526" o:spid="_x0000_s1470" type="#_x0000_t202" style="position:absolute;top:3823170;width:5783283;height:5616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S39vwgAA&#10;ANwAAAAPAAAAZHJzL2Rvd25yZXYueG1sRI9Ba8JAFITvBf/D8gRvdaOgSOoqohU8eKmm90f2mQ1m&#10;34bsq4n/3i0Uehxm5htmvR18ox7UxTqwgdk0A0VcBltzZaC4Ht9XoKIgW2wCk4EnRdhuRm9rzG3o&#10;+YseF6lUgnDM0YATaXOtY+nIY5yGljh5t9B5lCS7StsO+wT3jZ5n2VJ7rDktOGxp76i8X368ARG7&#10;mz2LTx9P38P50LusXGBhzGQ87D5ACQ3yH/5rn6yBxXwJv2fSEdC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5Lf2/CAAAA3AAAAA8AAAAAAAAAAAAAAAAAlwIAAGRycy9kb3du&#10;cmV2LnhtbFBLBQYAAAAABAAEAPUAAACGAwAAAAA=&#10;" filled="f" stroked="f">
                  <v:textbox style="mso-fit-shape-to-text:t">
                    <w:txbxContent>
                      <w:p w14:paraId="42A25F1F" w14:textId="06D35E2A"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4 A short WH2 peptide binds to actin. Actin (150 nM) incubated with a varying concentration of wild type Las17 WH2 peptide (Kd=0.28 µM±0.05 µM, red) or Las17 WCA I555D aa536-633 (green) in a MST assay.</w:t>
                        </w:r>
                      </w:p>
                    </w:txbxContent>
                  </v:textbox>
                </v:shape>
                <w10:anchorlock/>
              </v:group>
            </w:pict>
          </mc:Fallback>
        </mc:AlternateContent>
      </w:r>
    </w:p>
    <w:p w14:paraId="7E60FFB8" w14:textId="77777777" w:rsidR="004B7EB8" w:rsidRDefault="004B7EB8" w:rsidP="00E5114A">
      <w:pPr>
        <w:spacing w:line="360" w:lineRule="auto"/>
        <w:jc w:val="both"/>
        <w:rPr>
          <w:lang w:val="en-GB"/>
        </w:rPr>
      </w:pPr>
    </w:p>
    <w:p w14:paraId="6A3F3046" w14:textId="4F541892" w:rsidR="004B7EB8" w:rsidRDefault="004B7EB8" w:rsidP="00E5114A">
      <w:pPr>
        <w:spacing w:line="360" w:lineRule="auto"/>
        <w:jc w:val="both"/>
        <w:rPr>
          <w:lang w:val="en-GB"/>
        </w:rPr>
      </w:pPr>
      <w:r>
        <w:rPr>
          <w:lang w:val="en-GB"/>
        </w:rPr>
        <w:t xml:space="preserve">The unphosphorylated peptide (red) bound to G-actin </w:t>
      </w:r>
      <w:r w:rsidRPr="00DD670E">
        <w:rPr>
          <w:lang w:val="en-GB"/>
        </w:rPr>
        <w:t>(Kd=0.28µM</w:t>
      </w:r>
      <w:r>
        <w:rPr>
          <w:rFonts w:hAnsi="Calibri"/>
          <w:color w:val="000000" w:themeColor="text1"/>
          <w:kern w:val="24"/>
          <w:sz w:val="20"/>
          <w:szCs w:val="20"/>
        </w:rPr>
        <w:t>±0.06µM</w:t>
      </w:r>
      <w:r w:rsidRPr="00DD670E">
        <w:rPr>
          <w:lang w:val="en-GB"/>
        </w:rPr>
        <w:t>).</w:t>
      </w:r>
      <w:r>
        <w:rPr>
          <w:lang w:val="en-GB"/>
        </w:rPr>
        <w:t xml:space="preserve"> This demonstrates that the short wildtype peptide containing the WH2 motif can bind to actin and is therefore a suitable model with which to test the effect of phosphorylation. The Kd fits within the broad range of affinities previously measured for different </w:t>
      </w:r>
      <w:r w:rsidRPr="00FC2E3D">
        <w:rPr>
          <w:lang w:val="en-GB"/>
        </w:rPr>
        <w:t>WH2 motifs (e.g.</w:t>
      </w:r>
      <w:r w:rsidRPr="00FC2E3D">
        <w:rPr>
          <w:lang w:val="en-GB"/>
        </w:rPr>
        <w:fldChar w:fldCharType="begin" w:fldLock="1"/>
      </w:r>
      <w:r w:rsidR="004121BE">
        <w:rPr>
          <w:lang w:val="en-GB"/>
        </w:rPr>
        <w:instrText>ADDIN CSL_CITATION { "citationItems" : [ { "id" : "ITEM-1", "itemData" : { "DOI" : "10.1016/j.jmb.2014.09.002", "ISSN" : "0022-2836", "author" : [ { "dropping-particle" : "", "family" : "Rasson", "given" : "Amy S", "non-dropping-particle" : "", "parse-names" : false, "suffix" : "" }, { "dropping-particle" : "", "family" : "Bois", "given" : "Justin S", "non-dropping-particle" : "", "parse-names" : false, "suffix" : "" }, { "dropping-particle" : "", "family" : "Pham", "given" : "Duy Stephen L", "non-dropping-particle" : "", "parse-names" : false, "suffix" : "" }, { "dropping-particle" : "", "family" : "Yoo", "given" : "Haneul", "non-dropping-particle" : "", "parse-names" : false, "suffix" : "" }, { "dropping-particle" : "", "family" : "Quinlan", "given" : "Margot E", "non-dropping-particle" : "", "parse-names" : false, "suffix" : "" } ], "container-title" : "Journal of Molecular Biology", "id" : "ITEM-1", "issue" : "4", "issued" : { "date-parts" : [ [ "2015" ] ] }, "page" : "824-839", "publisher" : "Elsevier Ltd", "title" : "Filament Assembly by Spire : Key Residues and Concerted Actin Binding", "type" : "article-journal", "volume" : "427" }, "uris" : [ "http://www.mendeley.com/documents/?uuid=7f878e60-1249-4566-aa4c-8fafc0e4f079" ] } ], "mendeley" : { "formattedCitation" : "(Rasson &lt;i&gt;et al.&lt;/i&gt;, 2015)", "plainTextFormattedCitation" : "(Rasson et al., 2015)", "previouslyFormattedCitation" : "(Rasson &lt;i&gt;et al.&lt;/i&gt;, 2015)" }, "properties" : {  }, "schema" : "https://github.com/citation-style-language/schema/raw/master/csl-citation.json" }</w:instrText>
      </w:r>
      <w:r w:rsidRPr="00FC2E3D">
        <w:rPr>
          <w:lang w:val="en-GB"/>
        </w:rPr>
        <w:fldChar w:fldCharType="separate"/>
      </w:r>
      <w:r w:rsidR="00143B78" w:rsidRPr="00FC2E3D">
        <w:rPr>
          <w:noProof/>
          <w:lang w:val="en-GB"/>
        </w:rPr>
        <w:t xml:space="preserve">(Rasson </w:t>
      </w:r>
      <w:r w:rsidR="00143B78" w:rsidRPr="00FC2E3D">
        <w:rPr>
          <w:i/>
          <w:noProof/>
          <w:lang w:val="en-GB"/>
        </w:rPr>
        <w:t>et al.</w:t>
      </w:r>
      <w:r w:rsidR="00143B78" w:rsidRPr="00FC2E3D">
        <w:rPr>
          <w:noProof/>
          <w:lang w:val="en-GB"/>
        </w:rPr>
        <w:t>, 2015)</w:t>
      </w:r>
      <w:r w:rsidRPr="00FC2E3D">
        <w:rPr>
          <w:lang w:val="en-GB"/>
        </w:rPr>
        <w:fldChar w:fldCharType="end"/>
      </w:r>
      <w:r>
        <w:rPr>
          <w:b/>
          <w:lang w:val="en-GB"/>
        </w:rPr>
        <w:fldChar w:fldCharType="begin" w:fldLock="1"/>
      </w:r>
      <w:r w:rsidR="004121BE">
        <w:rPr>
          <w:b/>
          <w:lang w:val="en-GB"/>
        </w:rPr>
        <w:instrText>ADDIN CSL_CITATION { "citationItems" : [ { "id" : "ITEM-1", "itemData" : { "DOI" : "10.1016/j.molcel.2011.07.010", "ISBN" : "1097-2765", "ISSN" : "10972765", "PMID" : "21816349", "abstract" : "Cordon-Bleu is, like Spire, a member of the growing family of WH2 repeat proteins, which emerge as versatile regulators of actin dynamics. They are expressed in morphogenetic and patterning processes and nucleate actin assembly in vitro. Here, we show that Cordon-Bleu works as a dynamizer of actin assembly by combining many properties of profilin with weak filament nucleating and powerful filament severing activities and sequestration of ADP-actin, which altogether generate oscillatory polymerization kinetics. A short lysine-rich sequence, N-terminally adjacent to the three WH2 domains, is required for nucleation and severing. In this context, nucleation requires only one WH2 domain, but filament severing requires two adjacent WH2 domains. A model integrating the multiple activities of Cordon-Bleu and quantitatively fitting the multiphasic polymerization curves is derived. Hence, with similar structural organization of WH2 repeats, Cordon-Bleu and Spire display different functions by selecting different sets of the multifunctional properties of WH2 domains. \u00a9 2011 Elsevier Inc.", "author" : [ { "dropping-particle" : "", "family" : "Husson", "given" : "Clotilde", "non-dropping-particle" : "", "parse-names" : false, "suffix" : "" }, { "dropping-particle" : "", "family" : "Renault", "given" : "Louis", "non-dropping-particle" : "", "parse-names" : false, "suffix" : "" }, { "dropping-particle" : "", "family" : "Didry", "given" : "Dominique", "non-dropping-particle" : "", "parse-names" : false, "suffix" : "" }, { "dropping-particle" : "", "family" : "Pantaloni", "given" : "Dominique", "non-dropping-particle" : "", "parse-names" : false, "suffix" : "" }, { "dropping-particle" : "", "family" : "Carlier", "given" : "Marie France", "non-dropping-particle" : "", "parse-names" : false, "suffix" : "" } ], "container-title" : "Molecular Cell", "id" : "ITEM-1", "issue" : "3", "issued" : { "date-parts" : [ [ "2011" ] ] }, "page" : "464-477", "publisher" : "Elsevier Inc.", "title" : "Cordon-Bleu Uses WH2 Domains as Multifunctional Dynamizers of Actin Filament Assembly", "type" : "article-journal", "volume" : "43" }, "uris" : [ "http://www.mendeley.com/documents/?uuid=136efca3-81c5-457f-8547-060f4245a2e9" ] } ], "mendeley" : { "formattedCitation" : "(Husson &lt;i&gt;et al.&lt;/i&gt;, 2011)", "plainTextFormattedCitation" : "(Husson et al., 2011)", "previouslyFormattedCitation" : "(Husson &lt;i&gt;et al.&lt;/i&gt;, 2011)" }, "properties" : {  }, "schema" : "https://github.com/citation-style-language/schema/raw/master/csl-citation.json" }</w:instrText>
      </w:r>
      <w:r>
        <w:rPr>
          <w:b/>
          <w:lang w:val="en-GB"/>
        </w:rPr>
        <w:fldChar w:fldCharType="separate"/>
      </w:r>
      <w:r w:rsidR="00143B78" w:rsidRPr="00143B78">
        <w:rPr>
          <w:noProof/>
          <w:lang w:val="en-GB"/>
        </w:rPr>
        <w:t xml:space="preserve">(Husson </w:t>
      </w:r>
      <w:r w:rsidR="00143B78" w:rsidRPr="00143B78">
        <w:rPr>
          <w:i/>
          <w:noProof/>
          <w:lang w:val="en-GB"/>
        </w:rPr>
        <w:t>et al.</w:t>
      </w:r>
      <w:r w:rsidR="00143B78" w:rsidRPr="00143B78">
        <w:rPr>
          <w:noProof/>
          <w:lang w:val="en-GB"/>
        </w:rPr>
        <w:t>, 2011)</w:t>
      </w:r>
      <w:r>
        <w:rPr>
          <w:b/>
          <w:lang w:val="en-GB"/>
        </w:rPr>
        <w:fldChar w:fldCharType="end"/>
      </w:r>
      <w:r w:rsidRPr="00C94B73">
        <w:rPr>
          <w:lang w:val="en-GB"/>
        </w:rPr>
        <w:t>)</w:t>
      </w:r>
      <w:r>
        <w:rPr>
          <w:b/>
          <w:lang w:val="en-GB"/>
        </w:rPr>
        <w:t xml:space="preserve">. </w:t>
      </w:r>
      <w:r>
        <w:rPr>
          <w:lang w:val="en-GB"/>
        </w:rPr>
        <w:t xml:space="preserve">In keeping with previous work, the WCA fragment that contained the I555D mutation was unable to bind to actin </w:t>
      </w:r>
      <w:r w:rsidRPr="00866A19">
        <w:rPr>
          <w:lang w:val="en-GB"/>
        </w:rPr>
        <w:t>(</w:t>
      </w:r>
      <w:r w:rsidR="00866A19" w:rsidRPr="00866A19">
        <w:rPr>
          <w:lang w:val="en-GB"/>
        </w:rPr>
        <w:t>Adam Smith, KA lab, thesis</w:t>
      </w:r>
      <w:r w:rsidRPr="00866A19">
        <w:rPr>
          <w:lang w:val="en-GB"/>
        </w:rPr>
        <w:t>).</w:t>
      </w:r>
    </w:p>
    <w:p w14:paraId="152BE624" w14:textId="77777777" w:rsidR="004B7EB8" w:rsidRDefault="004B7EB8" w:rsidP="00E5114A">
      <w:pPr>
        <w:spacing w:line="360" w:lineRule="auto"/>
        <w:jc w:val="both"/>
        <w:rPr>
          <w:lang w:val="en-GB"/>
        </w:rPr>
      </w:pPr>
    </w:p>
    <w:p w14:paraId="1E9B723C" w14:textId="77777777" w:rsidR="00FC2E3D" w:rsidRDefault="00FC2E3D" w:rsidP="00E5114A">
      <w:pPr>
        <w:spacing w:line="360" w:lineRule="auto"/>
        <w:jc w:val="both"/>
        <w:rPr>
          <w:lang w:val="en-GB"/>
        </w:rPr>
      </w:pPr>
    </w:p>
    <w:p w14:paraId="4C7A2C48" w14:textId="77777777" w:rsidR="00FC2E3D" w:rsidRDefault="00FC2E3D" w:rsidP="00E5114A">
      <w:pPr>
        <w:spacing w:line="360" w:lineRule="auto"/>
        <w:jc w:val="both"/>
        <w:rPr>
          <w:lang w:val="en-GB"/>
        </w:rPr>
      </w:pPr>
    </w:p>
    <w:p w14:paraId="5028BE75" w14:textId="77777777" w:rsidR="004B7EB8" w:rsidRDefault="004B7EB8" w:rsidP="00E5114A">
      <w:pPr>
        <w:pStyle w:val="Heading3"/>
        <w:jc w:val="both"/>
      </w:pPr>
      <w:bookmarkStart w:id="228" w:name="_Toc494222768"/>
      <w:r>
        <w:lastRenderedPageBreak/>
        <w:t>6.2.3 Phosphorylation disrupts G-actin binding by the WH2 peptide</w:t>
      </w:r>
      <w:bookmarkEnd w:id="228"/>
    </w:p>
    <w:p w14:paraId="02BF1670" w14:textId="77777777" w:rsidR="00905ED8" w:rsidRPr="00905ED8" w:rsidRDefault="00905ED8" w:rsidP="00E5114A">
      <w:pPr>
        <w:jc w:val="both"/>
      </w:pPr>
    </w:p>
    <w:p w14:paraId="461F5E01" w14:textId="4F5A183B" w:rsidR="004B7EB8" w:rsidRDefault="004B7EB8" w:rsidP="00E5114A">
      <w:pPr>
        <w:spacing w:line="360" w:lineRule="auto"/>
        <w:jc w:val="both"/>
        <w:rPr>
          <w:lang w:val="en-GB"/>
        </w:rPr>
      </w:pPr>
      <w:r>
        <w:rPr>
          <w:lang w:val="en-GB"/>
        </w:rPr>
        <w:t xml:space="preserve">Since the </w:t>
      </w:r>
      <w:r w:rsidR="00C94B73">
        <w:rPr>
          <w:lang w:val="en-GB"/>
        </w:rPr>
        <w:t>non-</w:t>
      </w:r>
      <w:r>
        <w:rPr>
          <w:lang w:val="en-GB"/>
        </w:rPr>
        <w:t>phosphorylated peptide bound to actin as expected, the two phosphorylated peptides were then tested for G-actin binding activity in the same assay.</w:t>
      </w:r>
    </w:p>
    <w:p w14:paraId="3C661B7D" w14:textId="77777777" w:rsidR="004B7EB8" w:rsidRPr="00C1545B" w:rsidRDefault="004B7EB8" w:rsidP="00E5114A">
      <w:pPr>
        <w:spacing w:line="360" w:lineRule="auto"/>
        <w:jc w:val="both"/>
        <w:rPr>
          <w:lang w:val="en-GB"/>
        </w:rPr>
      </w:pPr>
    </w:p>
    <w:p w14:paraId="34395D0F" w14:textId="77777777" w:rsidR="004B7EB8" w:rsidRDefault="004B7EB8" w:rsidP="00E5114A">
      <w:pPr>
        <w:spacing w:line="360" w:lineRule="auto"/>
        <w:jc w:val="both"/>
        <w:rPr>
          <w:b/>
          <w:lang w:val="en-GB"/>
        </w:rPr>
      </w:pPr>
      <w:r w:rsidRPr="00A53493">
        <w:rPr>
          <w:b/>
          <w:noProof/>
        </w:rPr>
        <mc:AlternateContent>
          <mc:Choice Requires="wpg">
            <w:drawing>
              <wp:inline distT="0" distB="0" distL="0" distR="0" wp14:anchorId="32DC7245" wp14:editId="4E188986">
                <wp:extent cx="5727700" cy="4055126"/>
                <wp:effectExtent l="0" t="0" r="0" b="0"/>
                <wp:docPr id="527" name="Group 1"/>
                <wp:cNvGraphicFramePr/>
                <a:graphic xmlns:a="http://schemas.openxmlformats.org/drawingml/2006/main">
                  <a:graphicData uri="http://schemas.microsoft.com/office/word/2010/wordprocessingGroup">
                    <wpg:wgp>
                      <wpg:cNvGrpSpPr/>
                      <wpg:grpSpPr>
                        <a:xfrm>
                          <a:off x="0" y="0"/>
                          <a:ext cx="5727700" cy="4055126"/>
                          <a:chOff x="0" y="0"/>
                          <a:chExt cx="7601712" cy="5382105"/>
                        </a:xfrm>
                      </wpg:grpSpPr>
                      <pic:pic xmlns:pic="http://schemas.openxmlformats.org/drawingml/2006/picture">
                        <pic:nvPicPr>
                          <pic:cNvPr id="528" name="Picture 528"/>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7601712" cy="4437888"/>
                          </a:xfrm>
                          <a:prstGeom prst="rect">
                            <a:avLst/>
                          </a:prstGeom>
                        </pic:spPr>
                      </pic:pic>
                      <wps:wsp>
                        <wps:cNvPr id="529" name="Rectangle 529"/>
                        <wps:cNvSpPr/>
                        <wps:spPr>
                          <a:xfrm>
                            <a:off x="0" y="4437333"/>
                            <a:ext cx="7333714" cy="944772"/>
                          </a:xfrm>
                          <a:prstGeom prst="rect">
                            <a:avLst/>
                          </a:prstGeom>
                        </wps:spPr>
                        <wps:txbx>
                          <w:txbxContent>
                            <w:p w14:paraId="1DA01D34" w14:textId="341FBFBD" w:rsidR="00F410B7" w:rsidRPr="00DC3406" w:rsidRDefault="00F410B7" w:rsidP="004B7EB8">
                              <w:pPr>
                                <w:pStyle w:val="NormalWeb"/>
                                <w:spacing w:before="0" w:beforeAutospacing="0" w:after="0" w:afterAutospacing="0"/>
                                <w:rPr>
                                  <w:sz w:val="20"/>
                                  <w:szCs w:val="20"/>
                                </w:rPr>
                              </w:pPr>
                              <w:r w:rsidRPr="00DC3406">
                                <w:rPr>
                                  <w:rFonts w:ascii="Calibri" w:eastAsia="Times New Roman" w:hAnsi="Calibri"/>
                                  <w:color w:val="000000"/>
                                  <w:kern w:val="24"/>
                                  <w:sz w:val="20"/>
                                  <w:szCs w:val="20"/>
                                </w:rPr>
                                <w:t>F</w:t>
                              </w:r>
                              <w:r w:rsidR="00010B12">
                                <w:rPr>
                                  <w:rFonts w:ascii="Calibri" w:eastAsia="Times New Roman" w:hAnsi="Calibri"/>
                                  <w:color w:val="000000"/>
                                  <w:kern w:val="24"/>
                                  <w:sz w:val="20"/>
                                  <w:szCs w:val="20"/>
                                </w:rPr>
                                <w:t>ig 6</w:t>
                              </w:r>
                              <w:r>
                                <w:rPr>
                                  <w:rFonts w:ascii="Calibri" w:eastAsia="Times New Roman" w:hAnsi="Calibri"/>
                                  <w:color w:val="000000"/>
                                  <w:kern w:val="24"/>
                                  <w:sz w:val="20"/>
                                  <w:szCs w:val="20"/>
                                </w:rPr>
                                <w:t>.5</w:t>
                              </w:r>
                              <w:r w:rsidRPr="00DC3406">
                                <w:rPr>
                                  <w:rFonts w:ascii="Calibri" w:eastAsia="Times New Roman" w:hAnsi="Calibri"/>
                                  <w:color w:val="000000"/>
                                  <w:kern w:val="24"/>
                                  <w:sz w:val="20"/>
                                  <w:szCs w:val="20"/>
                                </w:rPr>
                                <w:t xml:space="preserve"> Phosphorylation of a short WH2 peptide weakens interaction with G-actin. Actin (1</w:t>
                              </w:r>
                              <w:r>
                                <w:rPr>
                                  <w:rFonts w:ascii="Calibri" w:eastAsia="Times New Roman" w:hAnsi="Calibri"/>
                                  <w:color w:val="000000"/>
                                  <w:kern w:val="24"/>
                                  <w:sz w:val="20"/>
                                  <w:szCs w:val="20"/>
                                </w:rPr>
                                <w:t>50 nM</w:t>
                              </w:r>
                              <w:r w:rsidRPr="00DC3406">
                                <w:rPr>
                                  <w:rFonts w:ascii="Calibri" w:eastAsia="Times New Roman" w:hAnsi="Calibri"/>
                                  <w:color w:val="000000"/>
                                  <w:kern w:val="24"/>
                                  <w:sz w:val="20"/>
                                  <w:szCs w:val="20"/>
                                </w:rPr>
                                <w:t>) incubated with a varying concentration of wild type Las17 WH2 peptide</w:t>
                              </w:r>
                              <w:r w:rsidRPr="00DC3406">
                                <w:rPr>
                                  <w:rFonts w:ascii="Calibri" w:eastAsia="Times New Roman" w:hAnsi="Calibri"/>
                                  <w:b/>
                                  <w:bCs/>
                                  <w:color w:val="000000"/>
                                  <w:kern w:val="24"/>
                                  <w:sz w:val="20"/>
                                  <w:szCs w:val="20"/>
                                </w:rPr>
                                <w:t xml:space="preserve"> </w:t>
                              </w:r>
                              <w:r w:rsidRPr="00DC3406">
                                <w:rPr>
                                  <w:rFonts w:ascii="Calibri" w:eastAsia="Times New Roman" w:hAnsi="Calibri"/>
                                  <w:color w:val="000000"/>
                                  <w:kern w:val="24"/>
                                  <w:sz w:val="20"/>
                                  <w:szCs w:val="20"/>
                                </w:rPr>
                                <w:t>(Kd=0.28 µM ± 0.05 µM, green), Las17 WH2 phosphorylated at T543 (Kd=3.2 µM ± 0.8</w:t>
                              </w:r>
                              <w:r>
                                <w:rPr>
                                  <w:rFonts w:ascii="Calibri" w:eastAsia="Times New Roman" w:hAnsi="Calibri"/>
                                  <w:color w:val="000000"/>
                                  <w:kern w:val="24"/>
                                  <w:sz w:val="20"/>
                                  <w:szCs w:val="20"/>
                                </w:rPr>
                                <w:t xml:space="preserve"> </w:t>
                              </w:r>
                              <w:r w:rsidRPr="00DC3406">
                                <w:rPr>
                                  <w:rFonts w:ascii="Calibri" w:eastAsia="Times New Roman" w:hAnsi="Calibri"/>
                                  <w:color w:val="000000"/>
                                  <w:kern w:val="24"/>
                                  <w:sz w:val="20"/>
                                  <w:szCs w:val="20"/>
                                </w:rPr>
                                <w:t xml:space="preserve">µM, red) or Las17 WH2 phosphorylated at S554 (Kd=21.2 µM ± 4.6 µM, blue) in an MST assay. </w:t>
                              </w:r>
                            </w:p>
                          </w:txbxContent>
                        </wps:txbx>
                        <wps:bodyPr wrap="square">
                          <a:spAutoFit/>
                        </wps:bodyPr>
                      </wps:wsp>
                    </wpg:wgp>
                  </a:graphicData>
                </a:graphic>
              </wp:inline>
            </w:drawing>
          </mc:Choice>
          <mc:Fallback>
            <w:pict>
              <v:group w14:anchorId="32DC7245" id="_x0000_s1471" style="width:451pt;height:319.3pt;mso-position-horizontal-relative:char;mso-position-vertical-relative:line" coordsize="7601712,53821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">
                <v:shape id="Picture 528" o:spid="_x0000_s1472" type="#_x0000_t75" style="position:absolute;width:7601712;height:44378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CU&#10;s1rBAAAA3AAAAA8AAABkcnMvZG93bnJldi54bWxET91qwjAUvhf2DuEMvLOpHRPpjEXGBvNibLZ7&#10;gENzbIrNSWgyW99+uRh4+fH976rZDuJKY+gdK1hnOQji1umeOwU/zftqCyJEZI2DY1JwowDV/mGx&#10;w1K7iU90rWMnUgiHEhWYGH0pZWgNWQyZ88SJO7vRYkxw7KQecUrhdpBFnm+kxZ5Tg0FPr4baS/1r&#10;FZxt++Uvw6e+PfXNW/3tjt5MXqnl43x4ARFpjnfxv/tDK3gu0tp0Jh0Buf8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CUs1rBAAAA3AAAAA8AAAAAAAAAAAAAAAAAnAIAAGRy&#10;cy9kb3ducmV2LnhtbFBLBQYAAAAABAAEAPcAAACKAwAAAAA=&#10;">
                  <v:imagedata r:id="rId120" o:title=""/>
                  <v:path arrowok="t"/>
                </v:shape>
                <v:rect id="Rectangle 529" o:spid="_x0000_s1473" style="position:absolute;top:4437333;width:7333714;height:9447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aOwexgAA&#10;ANwAAAAPAAAAZHJzL2Rvd25yZXYueG1sRI/RasJAFETfBf9huYW+iNkoVWuaVYq2EH0z+gG32dsk&#10;NXs3ZFdN/75bEHwcZuYMk65704grda62rGASxSCIC6trLhWcjp/jVxDOI2tsLJOCX3KwXg0HKSba&#10;3vhA19yXIkDYJaig8r5NpHRFRQZdZFvi4H3bzqAPsiul7vAW4KaR0zieS4M1h4UKW9pUVJzzi1Gw&#10;27/sT5tM/pyX9XaULfJYfs0/lHp+6t/fQHjq/SN8b2dawWy6hP8z4QjI1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YaOwexgAAANwAAAAPAAAAAAAAAAAAAAAAAJcCAABkcnMv&#10;ZG93bnJldi54bWxQSwUGAAAAAAQABAD1AAAAigMAAAAA&#10;" filled="f" stroked="f">
                  <v:textbox style="mso-fit-shape-to-text:t">
                    <w:txbxContent>
                      <w:p w14:paraId="1DA01D34" w14:textId="341FBFBD" w:rsidR="00F410B7" w:rsidRPr="00DC3406" w:rsidRDefault="00F410B7" w:rsidP="004B7EB8">
                        <w:pPr>
                          <w:pStyle w:val="NormalWeb"/>
                          <w:spacing w:before="0" w:beforeAutospacing="0" w:after="0" w:afterAutospacing="0"/>
                          <w:rPr>
                            <w:sz w:val="20"/>
                            <w:szCs w:val="20"/>
                          </w:rPr>
                        </w:pPr>
                        <w:r w:rsidRPr="00DC3406">
                          <w:rPr>
                            <w:rFonts w:ascii="Calibri" w:eastAsia="Times New Roman" w:hAnsi="Calibri"/>
                            <w:color w:val="000000"/>
                            <w:kern w:val="24"/>
                            <w:sz w:val="20"/>
                            <w:szCs w:val="20"/>
                          </w:rPr>
                          <w:t>F</w:t>
                        </w:r>
                        <w:r w:rsidR="00010B12">
                          <w:rPr>
                            <w:rFonts w:ascii="Calibri" w:eastAsia="Times New Roman" w:hAnsi="Calibri"/>
                            <w:color w:val="000000"/>
                            <w:kern w:val="24"/>
                            <w:sz w:val="20"/>
                            <w:szCs w:val="20"/>
                          </w:rPr>
                          <w:t>ig 6</w:t>
                        </w:r>
                        <w:r>
                          <w:rPr>
                            <w:rFonts w:ascii="Calibri" w:eastAsia="Times New Roman" w:hAnsi="Calibri"/>
                            <w:color w:val="000000"/>
                            <w:kern w:val="24"/>
                            <w:sz w:val="20"/>
                            <w:szCs w:val="20"/>
                          </w:rPr>
                          <w:t>.5</w:t>
                        </w:r>
                        <w:r w:rsidRPr="00DC3406">
                          <w:rPr>
                            <w:rFonts w:ascii="Calibri" w:eastAsia="Times New Roman" w:hAnsi="Calibri"/>
                            <w:color w:val="000000"/>
                            <w:kern w:val="24"/>
                            <w:sz w:val="20"/>
                            <w:szCs w:val="20"/>
                          </w:rPr>
                          <w:t xml:space="preserve"> Phosphorylation of a short WH2 peptide weakens interaction with G-actin. Actin (1</w:t>
                        </w:r>
                        <w:r>
                          <w:rPr>
                            <w:rFonts w:ascii="Calibri" w:eastAsia="Times New Roman" w:hAnsi="Calibri"/>
                            <w:color w:val="000000"/>
                            <w:kern w:val="24"/>
                            <w:sz w:val="20"/>
                            <w:szCs w:val="20"/>
                          </w:rPr>
                          <w:t>50 nM</w:t>
                        </w:r>
                        <w:r w:rsidRPr="00DC3406">
                          <w:rPr>
                            <w:rFonts w:ascii="Calibri" w:eastAsia="Times New Roman" w:hAnsi="Calibri"/>
                            <w:color w:val="000000"/>
                            <w:kern w:val="24"/>
                            <w:sz w:val="20"/>
                            <w:szCs w:val="20"/>
                          </w:rPr>
                          <w:t>) incubated with a varying concentration of wild type Las17 WH2 peptide</w:t>
                        </w:r>
                        <w:r w:rsidRPr="00DC3406">
                          <w:rPr>
                            <w:rFonts w:ascii="Calibri" w:eastAsia="Times New Roman" w:hAnsi="Calibri"/>
                            <w:b/>
                            <w:bCs/>
                            <w:color w:val="000000"/>
                            <w:kern w:val="24"/>
                            <w:sz w:val="20"/>
                            <w:szCs w:val="20"/>
                          </w:rPr>
                          <w:t xml:space="preserve"> </w:t>
                        </w:r>
                        <w:r w:rsidRPr="00DC3406">
                          <w:rPr>
                            <w:rFonts w:ascii="Calibri" w:eastAsia="Times New Roman" w:hAnsi="Calibri"/>
                            <w:color w:val="000000"/>
                            <w:kern w:val="24"/>
                            <w:sz w:val="20"/>
                            <w:szCs w:val="20"/>
                          </w:rPr>
                          <w:t>(Kd=0.28 µM ± 0.05 µM, green), Las17 WH2 phosphorylated at T543 (Kd=3.2 µM ± 0.8</w:t>
                        </w:r>
                        <w:r>
                          <w:rPr>
                            <w:rFonts w:ascii="Calibri" w:eastAsia="Times New Roman" w:hAnsi="Calibri"/>
                            <w:color w:val="000000"/>
                            <w:kern w:val="24"/>
                            <w:sz w:val="20"/>
                            <w:szCs w:val="20"/>
                          </w:rPr>
                          <w:t xml:space="preserve"> </w:t>
                        </w:r>
                        <w:r w:rsidRPr="00DC3406">
                          <w:rPr>
                            <w:rFonts w:ascii="Calibri" w:eastAsia="Times New Roman" w:hAnsi="Calibri"/>
                            <w:color w:val="000000"/>
                            <w:kern w:val="24"/>
                            <w:sz w:val="20"/>
                            <w:szCs w:val="20"/>
                          </w:rPr>
                          <w:t xml:space="preserve">µM, red) or Las17 WH2 phosphorylated at S554 (Kd=21.2 µM ± 4.6 µM, blue) in an MST assay. </w:t>
                        </w:r>
                      </w:p>
                    </w:txbxContent>
                  </v:textbox>
                </v:rect>
                <w10:anchorlock/>
              </v:group>
            </w:pict>
          </mc:Fallback>
        </mc:AlternateContent>
      </w:r>
    </w:p>
    <w:p w14:paraId="673FCD9E" w14:textId="77777777" w:rsidR="004B7EB8" w:rsidRDefault="004B7EB8" w:rsidP="00E5114A">
      <w:pPr>
        <w:spacing w:line="360" w:lineRule="auto"/>
        <w:jc w:val="both"/>
        <w:rPr>
          <w:lang w:val="en-GB"/>
        </w:rPr>
      </w:pPr>
    </w:p>
    <w:p w14:paraId="15C01D63" w14:textId="77777777" w:rsidR="004B7EB8" w:rsidRDefault="004B7EB8" w:rsidP="00E5114A">
      <w:pPr>
        <w:spacing w:line="360" w:lineRule="auto"/>
        <w:jc w:val="both"/>
        <w:rPr>
          <w:lang w:val="en-GB"/>
        </w:rPr>
      </w:pPr>
      <w:r>
        <w:rPr>
          <w:lang w:val="en-GB"/>
        </w:rPr>
        <w:t xml:space="preserve">Both phosphorylated peptides bound to G-actin with a lower affinity than the unphosphorylated control. The peptide phosphorylated at T543 bound actin with a Kd of 3.2 </w:t>
      </w:r>
      <w:r w:rsidRPr="00DD670E">
        <w:rPr>
          <w:lang w:val="en-GB"/>
        </w:rPr>
        <w:t>µM</w:t>
      </w:r>
      <w:r>
        <w:rPr>
          <w:lang w:val="en-GB"/>
        </w:rPr>
        <w:t xml:space="preserve">, 10-fold weaker than the wild-type peptide. The peptide phosphorylated at site S554 bound actin with a Kd of 22 </w:t>
      </w:r>
      <w:r w:rsidRPr="00DD670E">
        <w:rPr>
          <w:lang w:val="en-GB"/>
        </w:rPr>
        <w:t>µM</w:t>
      </w:r>
      <w:r>
        <w:rPr>
          <w:lang w:val="en-GB"/>
        </w:rPr>
        <w:t xml:space="preserve">, an almost 100-fold reduction in the strength of G actin binding relative to the wild-type WH2. This fits well with the similarities between this phosphorylation and the synthetic I555D mutant. Though there is a large reduction in the strength of G-actin binding, it is not entirely lost as in the case of the I555D mutant. </w:t>
      </w:r>
    </w:p>
    <w:p w14:paraId="679887E3" w14:textId="77777777" w:rsidR="009A5FDA" w:rsidRDefault="009A5FDA" w:rsidP="00E5114A">
      <w:pPr>
        <w:spacing w:line="360" w:lineRule="auto"/>
        <w:jc w:val="both"/>
        <w:rPr>
          <w:lang w:val="en-GB"/>
        </w:rPr>
      </w:pPr>
    </w:p>
    <w:p w14:paraId="06342387" w14:textId="77777777" w:rsidR="004B7EB8" w:rsidRDefault="004B7EB8" w:rsidP="00E5114A">
      <w:pPr>
        <w:spacing w:line="360" w:lineRule="auto"/>
        <w:jc w:val="both"/>
        <w:rPr>
          <w:lang w:val="en-GB"/>
        </w:rPr>
      </w:pPr>
    </w:p>
    <w:p w14:paraId="1943AD3D" w14:textId="77777777" w:rsidR="004B7EB8" w:rsidRDefault="004B7EB8" w:rsidP="00E5114A">
      <w:pPr>
        <w:pStyle w:val="Heading3"/>
        <w:jc w:val="both"/>
      </w:pPr>
      <w:bookmarkStart w:id="229" w:name="_Toc494222769"/>
      <w:r>
        <w:lastRenderedPageBreak/>
        <w:t>6.2.4 Does phosphorylation of the WH2 motif influence the activity of Las17?</w:t>
      </w:r>
      <w:bookmarkEnd w:id="229"/>
    </w:p>
    <w:p w14:paraId="5459C3AB" w14:textId="77777777" w:rsidR="004B7EB8" w:rsidRPr="00AB68A7" w:rsidRDefault="004B7EB8" w:rsidP="00E5114A">
      <w:pPr>
        <w:jc w:val="both"/>
        <w:rPr>
          <w:lang w:val="en-GB"/>
        </w:rPr>
      </w:pPr>
    </w:p>
    <w:p w14:paraId="12B44E0A" w14:textId="77777777" w:rsidR="004B7EB8" w:rsidRDefault="004B7EB8" w:rsidP="00E5114A">
      <w:pPr>
        <w:spacing w:line="360" w:lineRule="auto"/>
        <w:jc w:val="both"/>
        <w:rPr>
          <w:lang w:val="en-GB"/>
        </w:rPr>
      </w:pPr>
      <w:r>
        <w:rPr>
          <w:lang w:val="en-GB"/>
        </w:rPr>
        <w:t xml:space="preserve">Since it was </w:t>
      </w:r>
      <w:r w:rsidRPr="006629FF">
        <w:rPr>
          <w:lang w:val="en-GB"/>
        </w:rPr>
        <w:t>shown</w:t>
      </w:r>
      <w:r>
        <w:rPr>
          <w:b/>
          <w:lang w:val="en-GB"/>
        </w:rPr>
        <w:t xml:space="preserve"> </w:t>
      </w:r>
      <w:r>
        <w:rPr>
          <w:lang w:val="en-GB"/>
        </w:rPr>
        <w:t xml:space="preserve">that the WH2 can become phosphorylated and that phosphorylation can disrupt the G-actin binding activity of a short peptide, we next wanted to investigate the effect of phosphorylation on the activity of Las17 in a pyrene assay. Actin binding in the WCA region is important in both the presence and absence of the Arp2/3 complex and so both conditions were tested. To model phosphorylation phosphomimetic mutations were introduced to Las17. </w:t>
      </w:r>
    </w:p>
    <w:p w14:paraId="2A22A416" w14:textId="77777777" w:rsidR="004B7EB8" w:rsidRDefault="004B7EB8" w:rsidP="00E5114A">
      <w:pPr>
        <w:spacing w:line="360" w:lineRule="auto"/>
        <w:jc w:val="both"/>
        <w:rPr>
          <w:lang w:val="en-GB"/>
        </w:rPr>
      </w:pPr>
    </w:p>
    <w:p w14:paraId="0DFD9A4A" w14:textId="77777777" w:rsidR="004B7EB8" w:rsidRPr="00142272" w:rsidRDefault="004B7EB8" w:rsidP="00E5114A">
      <w:pPr>
        <w:pStyle w:val="Heading4"/>
        <w:jc w:val="both"/>
      </w:pPr>
      <w:r>
        <w:t xml:space="preserve">6.2.4.1 Analysis of phosphomimetic Las17 T543D mutation </w:t>
      </w:r>
    </w:p>
    <w:p w14:paraId="5514C87F" w14:textId="77777777" w:rsidR="004B7EB8" w:rsidRDefault="004B7EB8" w:rsidP="00E5114A">
      <w:pPr>
        <w:spacing w:line="360" w:lineRule="auto"/>
        <w:jc w:val="both"/>
        <w:rPr>
          <w:lang w:val="en-GB"/>
        </w:rPr>
      </w:pPr>
    </w:p>
    <w:p w14:paraId="195C9225" w14:textId="77777777" w:rsidR="004B7EB8" w:rsidRDefault="004B7EB8" w:rsidP="00E5114A">
      <w:pPr>
        <w:spacing w:line="360" w:lineRule="auto"/>
        <w:jc w:val="both"/>
        <w:rPr>
          <w:lang w:val="en-GB"/>
        </w:rPr>
      </w:pPr>
      <w:r>
        <w:rPr>
          <w:lang w:val="en-GB"/>
        </w:rPr>
        <w:t>As described above, phosphorylation of T543 reduced the strength of actin binding of a short peptide by an order of magnitude. To determine whether this reduction in binding could influence the effect of Las17 on actin polymerisation, the phosphomimetic T543D Las17 mutant was tested in a pyrene assay, in the presence and absence of the Arp2/3 complex, relative to the wildtype PPWCA positive control.</w:t>
      </w:r>
    </w:p>
    <w:p w14:paraId="748374FB" w14:textId="77777777" w:rsidR="006041CF" w:rsidRDefault="006041CF" w:rsidP="00E5114A">
      <w:pPr>
        <w:spacing w:line="360" w:lineRule="auto"/>
        <w:jc w:val="both"/>
        <w:rPr>
          <w:lang w:val="en-GB"/>
        </w:rPr>
      </w:pPr>
    </w:p>
    <w:p w14:paraId="0F5F5F66" w14:textId="602A35B0" w:rsidR="004B7EB8" w:rsidRPr="008552CE" w:rsidRDefault="009169FC" w:rsidP="00E5114A">
      <w:pPr>
        <w:spacing w:line="360" w:lineRule="auto"/>
        <w:jc w:val="both"/>
        <w:rPr>
          <w:lang w:val="en-GB"/>
        </w:rPr>
      </w:pPr>
      <w:r>
        <w:rPr>
          <w:noProof/>
        </w:rPr>
        <w:lastRenderedPageBreak/>
        <w:drawing>
          <wp:inline distT="0" distB="0" distL="0" distR="0" wp14:anchorId="4E5A9680" wp14:editId="786FE2B0">
            <wp:extent cx="5309870" cy="4467860"/>
            <wp:effectExtent l="0" t="0" r="0"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6.6.png"/>
                    <pic:cNvPicPr/>
                  </pic:nvPicPr>
                  <pic:blipFill>
                    <a:blip r:embed="rId121">
                      <a:extLst>
                        <a:ext uri="{28A0092B-C50C-407E-A947-70E740481C1C}">
                          <a14:useLocalDpi xmlns:a14="http://schemas.microsoft.com/office/drawing/2010/main" val="0"/>
                        </a:ext>
                      </a:extLst>
                    </a:blip>
                    <a:stretch>
                      <a:fillRect/>
                    </a:stretch>
                  </pic:blipFill>
                  <pic:spPr>
                    <a:xfrm>
                      <a:off x="0" y="0"/>
                      <a:ext cx="5309870" cy="4467860"/>
                    </a:xfrm>
                    <a:prstGeom prst="rect">
                      <a:avLst/>
                    </a:prstGeom>
                  </pic:spPr>
                </pic:pic>
              </a:graphicData>
            </a:graphic>
          </wp:inline>
        </w:drawing>
      </w:r>
    </w:p>
    <w:p w14:paraId="58DB8A3E" w14:textId="77777777" w:rsidR="004B7EB8" w:rsidRDefault="004B7EB8" w:rsidP="00E5114A">
      <w:pPr>
        <w:spacing w:line="360" w:lineRule="auto"/>
        <w:jc w:val="both"/>
        <w:rPr>
          <w:lang w:val="en-GB"/>
        </w:rPr>
      </w:pPr>
    </w:p>
    <w:p w14:paraId="79536395" w14:textId="375DAC2A" w:rsidR="004B7EB8" w:rsidRPr="00242CBF" w:rsidRDefault="009169FC" w:rsidP="00E5114A">
      <w:pPr>
        <w:spacing w:line="360" w:lineRule="auto"/>
        <w:jc w:val="both"/>
        <w:rPr>
          <w:lang w:val="en-GB"/>
        </w:rPr>
      </w:pPr>
      <w:r>
        <w:rPr>
          <w:noProof/>
        </w:rPr>
        <mc:AlternateContent>
          <mc:Choice Requires="wps">
            <w:drawing>
              <wp:inline distT="0" distB="0" distL="0" distR="0" wp14:anchorId="1FA28E24" wp14:editId="3365A5CA">
                <wp:extent cx="5651500" cy="1021715"/>
                <wp:effectExtent l="0" t="0" r="0" b="0"/>
                <wp:docPr id="531" name="Text Box 531"/>
                <wp:cNvGraphicFramePr/>
                <a:graphic xmlns:a="http://schemas.openxmlformats.org/drawingml/2006/main">
                  <a:graphicData uri="http://schemas.microsoft.com/office/word/2010/wordprocessingShape">
                    <wps:wsp>
                      <wps:cNvSpPr txBox="1"/>
                      <wps:spPr>
                        <a:xfrm>
                          <a:off x="0" y="0"/>
                          <a:ext cx="5651500" cy="1021715"/>
                        </a:xfrm>
                        <a:prstGeom prst="rect">
                          <a:avLst/>
                        </a:prstGeom>
                        <a:noFill/>
                      </wps:spPr>
                      <wps:txbx>
                        <w:txbxContent>
                          <w:p w14:paraId="19EFD556" w14:textId="3812F71E" w:rsidR="00F410B7" w:rsidRPr="00AF17B3" w:rsidRDefault="00F410B7" w:rsidP="004B7EB8">
                            <w:pPr>
                              <w:pStyle w:val="NormalWeb"/>
                              <w:spacing w:before="0" w:beforeAutospacing="0" w:after="0" w:afterAutospacing="0"/>
                              <w:rPr>
                                <w:sz w:val="20"/>
                                <w:szCs w:val="20"/>
                              </w:rPr>
                            </w:pPr>
                            <w:r w:rsidRPr="00AF17B3">
                              <w:rPr>
                                <w:rFonts w:asciiTheme="minorHAnsi" w:hAnsi="Calibri" w:cstheme="minorBidi"/>
                                <w:color w:val="000000" w:themeColor="text1"/>
                                <w:kern w:val="24"/>
                                <w:sz w:val="20"/>
                                <w:szCs w:val="20"/>
                              </w:rPr>
                              <w:t xml:space="preserve">Fig </w:t>
                            </w:r>
                            <w:r>
                              <w:rPr>
                                <w:rFonts w:asciiTheme="minorHAnsi" w:hAnsi="Calibri" w:cstheme="minorBidi"/>
                                <w:color w:val="000000" w:themeColor="text1"/>
                                <w:kern w:val="24"/>
                                <w:sz w:val="20"/>
                                <w:szCs w:val="20"/>
                              </w:rPr>
                              <w:t>6.6</w:t>
                            </w:r>
                            <w:r w:rsidRPr="00AF17B3">
                              <w:rPr>
                                <w:rFonts w:asciiTheme="minorHAnsi" w:hAnsi="Calibri" w:cstheme="minorBidi"/>
                                <w:color w:val="000000" w:themeColor="text1"/>
                                <w:kern w:val="24"/>
                                <w:sz w:val="20"/>
                                <w:szCs w:val="20"/>
                              </w:rPr>
                              <w:t xml:space="preserve"> The </w:t>
                            </w:r>
                            <w:r>
                              <w:rPr>
                                <w:rFonts w:asciiTheme="minorHAnsi" w:hAnsi="Calibri" w:cstheme="minorBidi"/>
                                <w:color w:val="000000" w:themeColor="text1"/>
                                <w:kern w:val="24"/>
                                <w:sz w:val="20"/>
                                <w:szCs w:val="20"/>
                              </w:rPr>
                              <w:t>phosphomi</w:t>
                            </w:r>
                            <w:r w:rsidRPr="00AF17B3">
                              <w:rPr>
                                <w:rFonts w:asciiTheme="minorHAnsi" w:hAnsi="Calibri" w:cstheme="minorBidi"/>
                                <w:color w:val="000000" w:themeColor="text1"/>
                                <w:kern w:val="24"/>
                                <w:sz w:val="20"/>
                                <w:szCs w:val="20"/>
                              </w:rPr>
                              <w:t xml:space="preserve">metic T543 mutation has little effect in the presence or absence of the Arp2/3 complex (A) </w:t>
                            </w:r>
                            <w:r>
                              <w:rPr>
                                <w:rFonts w:asciiTheme="minorHAnsi" w:hAnsi="Calibri" w:cstheme="minorBidi"/>
                                <w:color w:val="000000" w:themeColor="text1"/>
                                <w:kern w:val="24"/>
                                <w:sz w:val="20"/>
                                <w:szCs w:val="20"/>
                              </w:rPr>
                              <w:t xml:space="preserve">3 µM </w:t>
                            </w:r>
                            <w:r w:rsidRPr="00AF17B3">
                              <w:rPr>
                                <w:rFonts w:asciiTheme="minorHAnsi" w:hAnsi="Calibri" w:cstheme="minorBidi"/>
                                <w:color w:val="000000" w:themeColor="text1"/>
                                <w:kern w:val="24"/>
                                <w:sz w:val="20"/>
                                <w:szCs w:val="20"/>
                              </w:rPr>
                              <w:t>actin induced to polymerise (Black) in the presence of 0.</w:t>
                            </w:r>
                            <w:r>
                              <w:rPr>
                                <w:rFonts w:asciiTheme="minorHAnsi" w:hAnsi="Calibri" w:cstheme="minorBidi"/>
                                <w:color w:val="000000" w:themeColor="text1"/>
                                <w:kern w:val="24"/>
                                <w:sz w:val="20"/>
                                <w:szCs w:val="20"/>
                              </w:rPr>
                              <w:t>3 µM fragments</w:t>
                            </w:r>
                            <w:r w:rsidRPr="00AF17B3">
                              <w:rPr>
                                <w:rFonts w:asciiTheme="minorHAnsi" w:hAnsi="Calibri" w:cstheme="minorBidi"/>
                                <w:color w:val="000000" w:themeColor="text1"/>
                                <w:kern w:val="24"/>
                                <w:sz w:val="20"/>
                                <w:szCs w:val="20"/>
                              </w:rPr>
                              <w:t xml:space="preserve"> of Las17: PPWCA aa300-633 (orange) or PPWCA aa300-633 T543D (yellow) </w:t>
                            </w:r>
                            <w:r>
                              <w:rPr>
                                <w:rFonts w:asciiTheme="minorHAnsi" w:hAnsi="Calibri" w:cstheme="minorBidi"/>
                                <w:color w:val="000000" w:themeColor="text1"/>
                                <w:kern w:val="24"/>
                                <w:sz w:val="20"/>
                                <w:szCs w:val="20"/>
                              </w:rPr>
                              <w:t>Representative trace of n=&gt;3 repeats.</w:t>
                            </w:r>
                            <w:r w:rsidRPr="00AF17B3">
                              <w:rPr>
                                <w:rFonts w:asciiTheme="minorHAnsi" w:hAnsi="Calibri" w:cstheme="minorBidi"/>
                                <w:color w:val="000000" w:themeColor="text1"/>
                                <w:kern w:val="24"/>
                                <w:sz w:val="20"/>
                                <w:szCs w:val="20"/>
                              </w:rPr>
                              <w:t xml:space="preserve"> (B)</w:t>
                            </w:r>
                            <w:r>
                              <w:rPr>
                                <w:rFonts w:asciiTheme="minorHAnsi" w:hAnsi="Calibri" w:cstheme="minorBidi"/>
                                <w:color w:val="000000" w:themeColor="text1"/>
                                <w:kern w:val="24"/>
                                <w:sz w:val="20"/>
                                <w:szCs w:val="20"/>
                              </w:rPr>
                              <w:t xml:space="preserve"> Fold decrease in the lag phase before polymerisation can be observed in the absence of the Arp2/3 complex. (C) 3 µM </w:t>
                            </w:r>
                            <w:r w:rsidRPr="00AF17B3">
                              <w:rPr>
                                <w:rFonts w:asciiTheme="minorHAnsi" w:hAnsi="Calibri" w:cstheme="minorBidi"/>
                                <w:color w:val="000000" w:themeColor="text1"/>
                                <w:kern w:val="24"/>
                                <w:sz w:val="20"/>
                                <w:szCs w:val="20"/>
                              </w:rPr>
                              <w:t>actin induced to polymerise (Black) in the presence of 5nM Arp2/3 (grey) with 0.</w:t>
                            </w:r>
                            <w:r>
                              <w:rPr>
                                <w:rFonts w:asciiTheme="minorHAnsi" w:hAnsi="Calibri" w:cstheme="minorBidi"/>
                                <w:color w:val="000000" w:themeColor="text1"/>
                                <w:kern w:val="24"/>
                                <w:sz w:val="20"/>
                                <w:szCs w:val="20"/>
                              </w:rPr>
                              <w:t>3 µM fragments</w:t>
                            </w:r>
                            <w:r w:rsidRPr="00AF17B3">
                              <w:rPr>
                                <w:rFonts w:asciiTheme="minorHAnsi" w:hAnsi="Calibri" w:cstheme="minorBidi"/>
                                <w:color w:val="000000" w:themeColor="text1"/>
                                <w:kern w:val="24"/>
                                <w:sz w:val="20"/>
                                <w:szCs w:val="20"/>
                              </w:rPr>
                              <w:t xml:space="preserve"> of Las17: PPWCA aa300-633 (orange) or PPWCA aa300-633 T543D (yellow)</w:t>
                            </w:r>
                            <w:r>
                              <w:rPr>
                                <w:rFonts w:asciiTheme="minorHAnsi" w:hAnsi="Calibri" w:cstheme="minorBidi"/>
                                <w:color w:val="000000" w:themeColor="text1"/>
                                <w:kern w:val="24"/>
                                <w:sz w:val="20"/>
                                <w:szCs w:val="20"/>
                              </w:rPr>
                              <w:t xml:space="preserve"> Representative trace of n=&gt;3 repeats. (D)</w:t>
                            </w:r>
                            <w:r w:rsidRPr="0056563D">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Fold decrease in the lag phase before polymerisation can be observed in the presence of the Arp2/3 complex.</w:t>
                            </w:r>
                          </w:p>
                        </w:txbxContent>
                      </wps:txbx>
                      <wps:bodyPr wrap="square" rtlCol="0">
                        <a:spAutoFit/>
                      </wps:bodyPr>
                    </wps:wsp>
                  </a:graphicData>
                </a:graphic>
              </wp:inline>
            </w:drawing>
          </mc:Choice>
          <mc:Fallback>
            <w:pict>
              <v:shape w14:anchorId="1FA28E24" id="Text Box 531" o:spid="_x0000_s1474" type="#_x0000_t202" style="width:445pt;height:80.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" filled="f" stroked="f">
                <v:textbox style="mso-fit-shape-to-text:t">
                  <w:txbxContent>
                    <w:p w14:paraId="19EFD556" w14:textId="3812F71E" w:rsidR="00F410B7" w:rsidRPr="00AF17B3" w:rsidRDefault="00F410B7" w:rsidP="004B7EB8">
                      <w:pPr>
                        <w:pStyle w:val="NormalWeb"/>
                        <w:spacing w:before="0" w:beforeAutospacing="0" w:after="0" w:afterAutospacing="0"/>
                        <w:rPr>
                          <w:sz w:val="20"/>
                          <w:szCs w:val="20"/>
                        </w:rPr>
                      </w:pPr>
                      <w:r w:rsidRPr="00AF17B3">
                        <w:rPr>
                          <w:rFonts w:asciiTheme="minorHAnsi" w:hAnsi="Calibri" w:cstheme="minorBidi"/>
                          <w:color w:val="000000" w:themeColor="text1"/>
                          <w:kern w:val="24"/>
                          <w:sz w:val="20"/>
                          <w:szCs w:val="20"/>
                        </w:rPr>
                        <w:t xml:space="preserve">Fig </w:t>
                      </w:r>
                      <w:r>
                        <w:rPr>
                          <w:rFonts w:asciiTheme="minorHAnsi" w:hAnsi="Calibri" w:cstheme="minorBidi"/>
                          <w:color w:val="000000" w:themeColor="text1"/>
                          <w:kern w:val="24"/>
                          <w:sz w:val="20"/>
                          <w:szCs w:val="20"/>
                        </w:rPr>
                        <w:t>6.6</w:t>
                      </w:r>
                      <w:r w:rsidRPr="00AF17B3">
                        <w:rPr>
                          <w:rFonts w:asciiTheme="minorHAnsi" w:hAnsi="Calibri" w:cstheme="minorBidi"/>
                          <w:color w:val="000000" w:themeColor="text1"/>
                          <w:kern w:val="24"/>
                          <w:sz w:val="20"/>
                          <w:szCs w:val="20"/>
                        </w:rPr>
                        <w:t xml:space="preserve"> The </w:t>
                      </w:r>
                      <w:r>
                        <w:rPr>
                          <w:rFonts w:asciiTheme="minorHAnsi" w:hAnsi="Calibri" w:cstheme="minorBidi"/>
                          <w:color w:val="000000" w:themeColor="text1"/>
                          <w:kern w:val="24"/>
                          <w:sz w:val="20"/>
                          <w:szCs w:val="20"/>
                        </w:rPr>
                        <w:t>phosphomi</w:t>
                      </w:r>
                      <w:r w:rsidRPr="00AF17B3">
                        <w:rPr>
                          <w:rFonts w:asciiTheme="minorHAnsi" w:hAnsi="Calibri" w:cstheme="minorBidi"/>
                          <w:color w:val="000000" w:themeColor="text1"/>
                          <w:kern w:val="24"/>
                          <w:sz w:val="20"/>
                          <w:szCs w:val="20"/>
                        </w:rPr>
                        <w:t xml:space="preserve">metic T543 mutation has little effect in the presence or absence of the Arp2/3 complex (A) </w:t>
                      </w:r>
                      <w:r>
                        <w:rPr>
                          <w:rFonts w:asciiTheme="minorHAnsi" w:hAnsi="Calibri" w:cstheme="minorBidi"/>
                          <w:color w:val="000000" w:themeColor="text1"/>
                          <w:kern w:val="24"/>
                          <w:sz w:val="20"/>
                          <w:szCs w:val="20"/>
                        </w:rPr>
                        <w:t xml:space="preserve">3 µM </w:t>
                      </w:r>
                      <w:r w:rsidRPr="00AF17B3">
                        <w:rPr>
                          <w:rFonts w:asciiTheme="minorHAnsi" w:hAnsi="Calibri" w:cstheme="minorBidi"/>
                          <w:color w:val="000000" w:themeColor="text1"/>
                          <w:kern w:val="24"/>
                          <w:sz w:val="20"/>
                          <w:szCs w:val="20"/>
                        </w:rPr>
                        <w:t>actin induced to polymerise (Black) in the presence of 0.</w:t>
                      </w:r>
                      <w:r>
                        <w:rPr>
                          <w:rFonts w:asciiTheme="minorHAnsi" w:hAnsi="Calibri" w:cstheme="minorBidi"/>
                          <w:color w:val="000000" w:themeColor="text1"/>
                          <w:kern w:val="24"/>
                          <w:sz w:val="20"/>
                          <w:szCs w:val="20"/>
                        </w:rPr>
                        <w:t>3 µM fragments</w:t>
                      </w:r>
                      <w:r w:rsidRPr="00AF17B3">
                        <w:rPr>
                          <w:rFonts w:asciiTheme="minorHAnsi" w:hAnsi="Calibri" w:cstheme="minorBidi"/>
                          <w:color w:val="000000" w:themeColor="text1"/>
                          <w:kern w:val="24"/>
                          <w:sz w:val="20"/>
                          <w:szCs w:val="20"/>
                        </w:rPr>
                        <w:t xml:space="preserve"> of Las17: PPWCA aa300-633 (orange) or PPWCA aa300-633 T543D (yellow) </w:t>
                      </w:r>
                      <w:r>
                        <w:rPr>
                          <w:rFonts w:asciiTheme="minorHAnsi" w:hAnsi="Calibri" w:cstheme="minorBidi"/>
                          <w:color w:val="000000" w:themeColor="text1"/>
                          <w:kern w:val="24"/>
                          <w:sz w:val="20"/>
                          <w:szCs w:val="20"/>
                        </w:rPr>
                        <w:t>Representative trace of n=&gt;3 repeats.</w:t>
                      </w:r>
                      <w:r w:rsidRPr="00AF17B3">
                        <w:rPr>
                          <w:rFonts w:asciiTheme="minorHAnsi" w:hAnsi="Calibri" w:cstheme="minorBidi"/>
                          <w:color w:val="000000" w:themeColor="text1"/>
                          <w:kern w:val="24"/>
                          <w:sz w:val="20"/>
                          <w:szCs w:val="20"/>
                        </w:rPr>
                        <w:t xml:space="preserve"> (B)</w:t>
                      </w:r>
                      <w:r>
                        <w:rPr>
                          <w:rFonts w:asciiTheme="minorHAnsi" w:hAnsi="Calibri" w:cstheme="minorBidi"/>
                          <w:color w:val="000000" w:themeColor="text1"/>
                          <w:kern w:val="24"/>
                          <w:sz w:val="20"/>
                          <w:szCs w:val="20"/>
                        </w:rPr>
                        <w:t xml:space="preserve"> Fold decrease in the lag phase before polymerisation can be observed in the absence of the Arp2/3 complex. (C) 3 µM </w:t>
                      </w:r>
                      <w:r w:rsidRPr="00AF17B3">
                        <w:rPr>
                          <w:rFonts w:asciiTheme="minorHAnsi" w:hAnsi="Calibri" w:cstheme="minorBidi"/>
                          <w:color w:val="000000" w:themeColor="text1"/>
                          <w:kern w:val="24"/>
                          <w:sz w:val="20"/>
                          <w:szCs w:val="20"/>
                        </w:rPr>
                        <w:t>actin induced to polymerise (Black) in the presence of 5nM Arp2/3 (grey) with 0.</w:t>
                      </w:r>
                      <w:r>
                        <w:rPr>
                          <w:rFonts w:asciiTheme="minorHAnsi" w:hAnsi="Calibri" w:cstheme="minorBidi"/>
                          <w:color w:val="000000" w:themeColor="text1"/>
                          <w:kern w:val="24"/>
                          <w:sz w:val="20"/>
                          <w:szCs w:val="20"/>
                        </w:rPr>
                        <w:t>3 µM fragments</w:t>
                      </w:r>
                      <w:r w:rsidRPr="00AF17B3">
                        <w:rPr>
                          <w:rFonts w:asciiTheme="minorHAnsi" w:hAnsi="Calibri" w:cstheme="minorBidi"/>
                          <w:color w:val="000000" w:themeColor="text1"/>
                          <w:kern w:val="24"/>
                          <w:sz w:val="20"/>
                          <w:szCs w:val="20"/>
                        </w:rPr>
                        <w:t xml:space="preserve"> of Las17: PPWCA aa300-633 (orange) or PPWCA aa300-633 T543D (yellow)</w:t>
                      </w:r>
                      <w:r>
                        <w:rPr>
                          <w:rFonts w:asciiTheme="minorHAnsi" w:hAnsi="Calibri" w:cstheme="minorBidi"/>
                          <w:color w:val="000000" w:themeColor="text1"/>
                          <w:kern w:val="24"/>
                          <w:sz w:val="20"/>
                          <w:szCs w:val="20"/>
                        </w:rPr>
                        <w:t xml:space="preserve"> Representative trace of n=&gt;3 repeats. (D)</w:t>
                      </w:r>
                      <w:r w:rsidRPr="0056563D">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Fold decrease in the lag phase before polymerisation can be observed in the presence of the Arp2/3 complex.</w:t>
                      </w:r>
                    </w:p>
                  </w:txbxContent>
                </v:textbox>
                <w10:anchorlock/>
              </v:shape>
            </w:pict>
          </mc:Fallback>
        </mc:AlternateContent>
      </w:r>
      <w:r w:rsidR="004B7EB8" w:rsidRPr="008552CE">
        <w:rPr>
          <w:noProof/>
        </w:rPr>
        <w:t xml:space="preserve"> </w:t>
      </w:r>
    </w:p>
    <w:p w14:paraId="0F203D06" w14:textId="77777777" w:rsidR="004B7EB8" w:rsidRDefault="004B7EB8" w:rsidP="00E5114A">
      <w:pPr>
        <w:spacing w:line="360" w:lineRule="auto"/>
        <w:jc w:val="both"/>
        <w:rPr>
          <w:lang w:val="en-GB"/>
        </w:rPr>
      </w:pPr>
    </w:p>
    <w:p w14:paraId="62D1C640" w14:textId="77777777" w:rsidR="004B7EB8" w:rsidRDefault="004B7EB8" w:rsidP="00E5114A">
      <w:pPr>
        <w:spacing w:line="360" w:lineRule="auto"/>
        <w:jc w:val="both"/>
        <w:rPr>
          <w:lang w:val="en-GB"/>
        </w:rPr>
      </w:pPr>
      <w:r>
        <w:rPr>
          <w:lang w:val="en-GB"/>
        </w:rPr>
        <w:t xml:space="preserve">In the absence of the Arp2/3 complex, actin alone </w:t>
      </w:r>
      <w:r w:rsidRPr="00FC2E3D">
        <w:rPr>
          <w:lang w:val="en-GB"/>
        </w:rPr>
        <w:t>(black line)</w:t>
      </w:r>
      <w:r>
        <w:rPr>
          <w:lang w:val="en-GB"/>
        </w:rPr>
        <w:t xml:space="preserve"> polymerised as expected. Both the wildtype control </w:t>
      </w:r>
      <w:r w:rsidRPr="00FC2E3D">
        <w:rPr>
          <w:lang w:val="en-GB"/>
        </w:rPr>
        <w:t>(orange)</w:t>
      </w:r>
      <w:r>
        <w:rPr>
          <w:lang w:val="en-GB"/>
        </w:rPr>
        <w:t xml:space="preserve"> and the T543D mutant </w:t>
      </w:r>
      <w:r w:rsidRPr="00FC2E3D">
        <w:rPr>
          <w:lang w:val="en-GB"/>
        </w:rPr>
        <w:t xml:space="preserve">(yellow) </w:t>
      </w:r>
      <w:r>
        <w:rPr>
          <w:lang w:val="en-GB"/>
        </w:rPr>
        <w:t>reduced the amount of time before polymerisation was observed and increased the rate of polymerisation. Both fragments had a very similar effect on actin polymerisation. There was a slight increase in the rate of polymerisation in the presence of the T543D mutant fragment</w:t>
      </w:r>
      <w:r w:rsidRPr="002B4B0B">
        <w:rPr>
          <w:lang w:val="en-GB"/>
        </w:rPr>
        <w:t xml:space="preserve"> </w:t>
      </w:r>
      <w:r>
        <w:rPr>
          <w:lang w:val="en-GB"/>
        </w:rPr>
        <w:t xml:space="preserve">as total polymerisation approaches its maximum. This was observed in numerous repeats but is hard to quantify clearly using this approach. </w:t>
      </w:r>
    </w:p>
    <w:p w14:paraId="24AF727F" w14:textId="77777777" w:rsidR="004B7EB8" w:rsidRDefault="004B7EB8" w:rsidP="00E5114A">
      <w:pPr>
        <w:spacing w:line="360" w:lineRule="auto"/>
        <w:jc w:val="both"/>
        <w:rPr>
          <w:lang w:val="en-GB"/>
        </w:rPr>
      </w:pPr>
    </w:p>
    <w:p w14:paraId="79C84587" w14:textId="77777777" w:rsidR="004B7EB8" w:rsidRDefault="004B7EB8" w:rsidP="00E5114A">
      <w:pPr>
        <w:spacing w:line="360" w:lineRule="auto"/>
        <w:jc w:val="both"/>
        <w:rPr>
          <w:lang w:val="en-GB"/>
        </w:rPr>
      </w:pPr>
      <w:r>
        <w:rPr>
          <w:lang w:val="en-GB"/>
        </w:rPr>
        <w:lastRenderedPageBreak/>
        <w:t>In the presence of the Arp2/3 complex, very rapid actin polymerisation was observed for both the mutant and the wildtype Las17 suggesting that both could activate the Arp2/3 complex. No difference was observed between the wild-type and the phosphomimetic protein. Overall the T543D mutation seems to have minimal, or no, effect on Las17 activity in this pyrene assay.</w:t>
      </w:r>
    </w:p>
    <w:p w14:paraId="1320529E" w14:textId="77777777" w:rsidR="004B7EB8" w:rsidRDefault="004B7EB8" w:rsidP="00E5114A">
      <w:pPr>
        <w:jc w:val="both"/>
        <w:rPr>
          <w:lang w:val="en-GB"/>
        </w:rPr>
      </w:pPr>
    </w:p>
    <w:p w14:paraId="5A0E3391" w14:textId="77777777" w:rsidR="004B7EB8" w:rsidRDefault="004B7EB8" w:rsidP="00E5114A">
      <w:pPr>
        <w:pStyle w:val="Heading4"/>
        <w:jc w:val="both"/>
      </w:pPr>
      <w:r>
        <w:t xml:space="preserve">6.2.4.2 Analysis of the structural implications of phosphorylation at S554 </w:t>
      </w:r>
    </w:p>
    <w:p w14:paraId="6DDD160B" w14:textId="77777777" w:rsidR="004B7EB8" w:rsidRDefault="004B7EB8" w:rsidP="00E5114A">
      <w:pPr>
        <w:spacing w:line="360" w:lineRule="auto"/>
        <w:jc w:val="both"/>
        <w:rPr>
          <w:lang w:val="en-GB"/>
        </w:rPr>
      </w:pPr>
    </w:p>
    <w:p w14:paraId="55A39211" w14:textId="77777777" w:rsidR="004B7EB8" w:rsidRDefault="004B7EB8" w:rsidP="00E5114A">
      <w:pPr>
        <w:spacing w:line="360" w:lineRule="auto"/>
        <w:jc w:val="both"/>
        <w:rPr>
          <w:lang w:val="en-GB"/>
        </w:rPr>
      </w:pPr>
      <w:r>
        <w:rPr>
          <w:lang w:val="en-GB"/>
        </w:rPr>
        <w:t>To examine why phosphorylation at site S554 had such a large effect on G-actin binding, attempts were made to model the effect of phosphorylation on the structure of WH2 bound actin. The structure of the fourth WH2 motif of Dm spire bound to actin was used as a model, as it contains a serine in the residue preceding the well conserved isoleucine. Using Pymol and the plugin pytms, a phosphogroup was introduced at serine 470.</w:t>
      </w:r>
    </w:p>
    <w:p w14:paraId="7F276991" w14:textId="77777777" w:rsidR="004B7EB8" w:rsidRDefault="004B7EB8" w:rsidP="00E5114A">
      <w:pPr>
        <w:spacing w:line="360" w:lineRule="auto"/>
        <w:jc w:val="both"/>
        <w:rPr>
          <w:lang w:val="en-GB"/>
        </w:rPr>
      </w:pPr>
    </w:p>
    <w:p w14:paraId="2609E640" w14:textId="77777777" w:rsidR="004B7EB8" w:rsidRPr="002C3B6B" w:rsidRDefault="004B7EB8" w:rsidP="00E5114A">
      <w:pPr>
        <w:spacing w:line="360" w:lineRule="auto"/>
        <w:jc w:val="both"/>
        <w:rPr>
          <w:lang w:val="en-GB"/>
        </w:rPr>
      </w:pPr>
      <w:r w:rsidRPr="00230205">
        <w:rPr>
          <w:b/>
          <w:noProof/>
        </w:rPr>
        <mc:AlternateContent>
          <mc:Choice Requires="wpg">
            <w:drawing>
              <wp:inline distT="0" distB="0" distL="0" distR="0" wp14:anchorId="25BCD317" wp14:editId="57FAF07F">
                <wp:extent cx="5727699" cy="2979859"/>
                <wp:effectExtent l="0" t="0" r="0" b="0"/>
                <wp:docPr id="536" name="Group 1"/>
                <wp:cNvGraphicFramePr/>
                <a:graphic xmlns:a="http://schemas.openxmlformats.org/drawingml/2006/main">
                  <a:graphicData uri="http://schemas.microsoft.com/office/word/2010/wordprocessingGroup">
                    <wpg:wgp>
                      <wpg:cNvGrpSpPr/>
                      <wpg:grpSpPr>
                        <a:xfrm>
                          <a:off x="0" y="0"/>
                          <a:ext cx="5727699" cy="2979859"/>
                          <a:chOff x="-231011" y="-61680"/>
                          <a:chExt cx="10754755" cy="5595438"/>
                        </a:xfrm>
                      </wpg:grpSpPr>
                      <pic:pic xmlns:pic="http://schemas.openxmlformats.org/drawingml/2006/picture">
                        <pic:nvPicPr>
                          <pic:cNvPr id="537" name="Picture 537"/>
                          <pic:cNvPicPr>
                            <a:picLocks noChangeAspect="1"/>
                          </pic:cNvPicPr>
                        </pic:nvPicPr>
                        <pic:blipFill rotWithShape="1">
                          <a:blip r:embed="rId122">
                            <a:extLst>
                              <a:ext uri="{28A0092B-C50C-407E-A947-70E740481C1C}">
                                <a14:useLocalDpi xmlns:a14="http://schemas.microsoft.com/office/drawing/2010/main" val="0"/>
                              </a:ext>
                            </a:extLst>
                          </a:blip>
                          <a:srcRect l="24758" t="28302" r="34679" b="12579"/>
                          <a:stretch/>
                        </pic:blipFill>
                        <pic:spPr>
                          <a:xfrm>
                            <a:off x="5700185" y="1"/>
                            <a:ext cx="4823559" cy="3617669"/>
                          </a:xfrm>
                          <a:prstGeom prst="rect">
                            <a:avLst/>
                          </a:prstGeom>
                        </pic:spPr>
                      </pic:pic>
                      <pic:pic xmlns:pic="http://schemas.openxmlformats.org/drawingml/2006/picture">
                        <pic:nvPicPr>
                          <pic:cNvPr id="538" name="Picture 538"/>
                          <pic:cNvPicPr>
                            <a:picLocks noChangeAspect="1"/>
                          </pic:cNvPicPr>
                        </pic:nvPicPr>
                        <pic:blipFill rotWithShape="1">
                          <a:blip r:embed="rId123">
                            <a:extLst>
                              <a:ext uri="{28A0092B-C50C-407E-A947-70E740481C1C}">
                                <a14:useLocalDpi xmlns:a14="http://schemas.microsoft.com/office/drawing/2010/main" val="0"/>
                              </a:ext>
                            </a:extLst>
                          </a:blip>
                          <a:srcRect l="33465" t="40117" r="30648" b="11144"/>
                          <a:stretch/>
                        </pic:blipFill>
                        <pic:spPr>
                          <a:xfrm>
                            <a:off x="279975" y="25398"/>
                            <a:ext cx="5140234" cy="3592272"/>
                          </a:xfrm>
                          <a:prstGeom prst="rect">
                            <a:avLst/>
                          </a:prstGeom>
                        </pic:spPr>
                      </pic:pic>
                      <wps:wsp>
                        <wps:cNvPr id="539" name="Text Box 539"/>
                        <wps:cNvSpPr txBox="1"/>
                        <wps:spPr>
                          <a:xfrm>
                            <a:off x="-231011" y="-30849"/>
                            <a:ext cx="724933" cy="521067"/>
                          </a:xfrm>
                          <a:prstGeom prst="rect">
                            <a:avLst/>
                          </a:prstGeom>
                          <a:noFill/>
                        </wps:spPr>
                        <wps:txbx>
                          <w:txbxContent>
                            <w:p w14:paraId="4BBDCC95"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540" name="Text Box 540"/>
                        <wps:cNvSpPr txBox="1"/>
                        <wps:spPr>
                          <a:xfrm>
                            <a:off x="5323708" y="-61680"/>
                            <a:ext cx="559200" cy="870432"/>
                          </a:xfrm>
                          <a:prstGeom prst="rect">
                            <a:avLst/>
                          </a:prstGeom>
                          <a:noFill/>
                        </wps:spPr>
                        <wps:txbx>
                          <w:txbxContent>
                            <w:p w14:paraId="7EA6D9F7"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s:wsp>
                        <wps:cNvPr id="541" name="Text Box 541"/>
                        <wps:cNvSpPr txBox="1"/>
                        <wps:spPr>
                          <a:xfrm>
                            <a:off x="-1" y="3615230"/>
                            <a:ext cx="10523445" cy="1918528"/>
                          </a:xfrm>
                          <a:prstGeom prst="rect">
                            <a:avLst/>
                          </a:prstGeom>
                          <a:noFill/>
                        </wps:spPr>
                        <wps:txbx>
                          <w:txbxContent>
                            <w:p w14:paraId="6DA46A59" w14:textId="1BAC4EFC"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7 Model of potential phosphorylation event at S554. The crystal structure of the fourth WH2 motif of Drosophila melanogaster Spire </w:t>
                              </w:r>
                              <w:r>
                                <w:rPr>
                                  <w:rFonts w:asciiTheme="minorHAnsi" w:hAnsi="Calibri" w:cstheme="minorBidi"/>
                                  <w:color w:val="000000" w:themeColor="text1"/>
                                  <w:kern w:val="24"/>
                                  <w:sz w:val="20"/>
                                  <w:szCs w:val="20"/>
                                  <w:lang w:val="fr-FR"/>
                                </w:rPr>
                                <w:t>(residues 461–480) bound to actin was used to model the WH2 motif of Las17 as this contains a serine in the equivalent site to S554. The pymol plugin pytms was used to model the effect of phosphorylation at this site. (A) Dm Spire WH2 4 (red), serine 470 highlighted, bound to actin (cyan) (B) Dm Spire WH2 4 (red), with phosphorylation modelled on serine 470,</w:t>
                              </w:r>
                              <w:r w:rsidRPr="009D7582">
                                <w:rPr>
                                  <w:rFonts w:asciiTheme="minorHAnsi" w:hAnsi="Calibri" w:cstheme="minorBidi"/>
                                  <w:color w:val="000000" w:themeColor="text1"/>
                                  <w:kern w:val="24"/>
                                  <w:sz w:val="20"/>
                                  <w:szCs w:val="20"/>
                                  <w:lang w:val="fr-FR"/>
                                </w:rPr>
                                <w:t xml:space="preserve"> </w:t>
                              </w:r>
                              <w:r>
                                <w:rPr>
                                  <w:rFonts w:asciiTheme="minorHAnsi" w:hAnsi="Calibri" w:cstheme="minorBidi"/>
                                  <w:color w:val="000000" w:themeColor="text1"/>
                                  <w:kern w:val="24"/>
                                  <w:sz w:val="20"/>
                                  <w:szCs w:val="20"/>
                                  <w:lang w:val="fr-FR"/>
                                </w:rPr>
                                <w:t>bound to actin (cyan).</w:t>
                              </w:r>
                            </w:p>
                          </w:txbxContent>
                        </wps:txbx>
                        <wps:bodyPr wrap="square" rtlCol="0">
                          <a:spAutoFit/>
                        </wps:bodyPr>
                      </wps:wsp>
                    </wpg:wgp>
                  </a:graphicData>
                </a:graphic>
              </wp:inline>
            </w:drawing>
          </mc:Choice>
          <mc:Fallback>
            <w:pict>
              <v:group w14:anchorId="25BCD317" id="_x0000_s1475" style="width:451pt;height:234.65pt;mso-position-horizontal-relative:char;mso-position-vertical-relative:line" coordorigin="-231011,-61680" coordsize="10754755,559543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7/9uCQAAAAAEDQ/9dWRwAAAAAAAAAA&#10;AAAAAAAAAAAAAAAAAAAAAAAAAAAAAAAAAAAAAAAAAAAAAAAAAAAAAAAAAAAAAAAAAAAAAAAAAAAA&#10;AAAAAAAAAAAAAAAAAAAAAAAAAAAAAAAAAAAAAAAAAAAAAAAAAAAAAAAAAAAAAAAAAAAAAAAAAAAA&#10;AAAAAAAAAAAAAAAAAAAAAAAAAAAAAAAAAAAAAAAAAAAAAAAAAKrqXCMAAAP+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">
                <v:shape id="Picture 537" o:spid="_x0000_s1476" type="#_x0000_t75" style="position:absolute;left:5700185;top:1;width:4823559;height:361766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sI&#10;2uPFAAAA3AAAAA8AAABkcnMvZG93bnJldi54bWxEj0GLwjAUhO+C/yE8wYtoqqKu1SjLiuBlD1Zh&#10;d2+P5tmWNi+liVr/vREWPA4z8w2z3ramEjdqXGFZwXgUgSBOrS44U3A+7YcfIJxH1lhZJgUPcrDd&#10;dDtrjLW985Fuic9EgLCLUUHufR1L6dKcDLqRrYmDd7GNQR9kk0nd4D3ATSUnUTSXBgsOCznW9JVT&#10;WiZXo6D0e9OWy59ycKoPif7e2b/B8Vepfq/9XIHw1Pp3+L990Apm0wW8zoQjIDd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7CNrjxQAAANwAAAAPAAAAAAAAAAAAAAAAAJwC&#10;AABkcnMvZG93bnJldi54bWxQSwUGAAAAAAQABAD3AAAAjgMAAAAA&#10;">
                  <v:imagedata r:id="rId124" o:title="" croptop="18548f" cropbottom="8244f" cropleft="16225f" cropright="22727f"/>
                  <v:path arrowok="t"/>
                </v:shape>
                <v:shape id="Picture 538" o:spid="_x0000_s1477" type="#_x0000_t75" style="position:absolute;left:279975;top:25398;width:5140234;height:35922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2T&#10;03LCAAAA3AAAAA8AAABkcnMvZG93bnJldi54bWxET11LAkEUfQ/8D8MVfAmdtTJtc5QQgkIQUvH5&#10;tnPb2dq5s8xMuv377kPQ4+F8L9e9b9WZYmoCG5hOClDEVbAN1waOh+fxAlTKyBbbwGTghxKsV4Or&#10;JZY2XPiNzvtcKwnhVKIBl3NXap0qRx7TJHTEwn2E6DELjLW2ES8S7lt9UxT32mPD0uCwo42j6mv/&#10;7Q34B9lwd3Kf/XT3Ok+x3XbF9bsxo2H/9AgqU5//xX/uF2tgditr5YwcAb36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tk9NywgAAANwAAAAPAAAAAAAAAAAAAAAAAJwCAABk&#10;cnMvZG93bnJldi54bWxQSwUGAAAAAAQABAD3AAAAiwMAAAAA&#10;">
                  <v:imagedata r:id="rId125" o:title="" croptop="26291f" cropbottom="7303f" cropleft="21932f" cropright="20085f"/>
                  <v:path arrowok="t"/>
                </v:shape>
                <v:shape id="Text Box 539" o:spid="_x0000_s1478" type="#_x0000_t202" style="position:absolute;left:-231011;top:-30849;width:724933;height:5210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DX3AwwAA&#10;ANwAAAAPAAAAZHJzL2Rvd25yZXYueG1sRI9Ba8JAFITvhf6H5RW81Y0VxaauIlXBgxc1vT+yr9nQ&#10;7NuQfTXx37uFgsdhZr5hluvBN+pKXawDG5iMM1DEZbA1VwaKy/51ASoKssUmMBm4UYT16vlpibkN&#10;PZ/oepZKJQjHHA04kTbXOpaOPMZxaImT9x06j5JkV2nbYZ/gvtFvWTbXHmtOCw5b+nRU/px/vQER&#10;u5ncip2Ph6/huO1dVs6wMGb0Mmw+QAkN8gj/tw/WwGz6Dn9n0hH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DX3AwwAAANwAAAAPAAAAAAAAAAAAAAAAAJcCAABkcnMvZG93&#10;bnJldi54bWxQSwUGAAAAAAQABAD1AAAAhwMAAAAA&#10;" filled="f" stroked="f">
                  <v:textbox style="mso-fit-shape-to-text:t">
                    <w:txbxContent>
                      <w:p w14:paraId="4BBDCC95"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540" o:spid="_x0000_s1479" type="#_x0000_t202" style="position:absolute;left:5323708;top:-61680;width:559200;height:8704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MacgwAAA&#10;ANwAAAAPAAAAZHJzL2Rvd25yZXYueG1sRE89a8MwEN0L/Q/iCt1qOaUpxY1iTNJChixN3f2wLpaJ&#10;dTLWNXb+fTQEMj7e96qcfa/ONMYusIFFloMiboLtuDVQ/36/fICKgmyxD0wGLhShXD8+rLCwYeIf&#10;Oh+kVSmEY4EGnMhQaB0bRx5jFgbixB3D6FESHFttR5xSuO/1a56/a48dpwaHA20cNafDvzcgYqvF&#10;pf7ycfc377eTy5sl1sY8P83VJyihWe7im3tnDSzf0vx0Jh0Bvb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TMacgwAAAANwAAAAPAAAAAAAAAAAAAAAAAJcCAABkcnMvZG93bnJl&#10;di54bWxQSwUGAAAAAAQABAD1AAAAhAMAAAAA&#10;" filled="f" stroked="f">
                  <v:textbox style="mso-fit-shape-to-text:t">
                    <w:txbxContent>
                      <w:p w14:paraId="7EA6D9F7"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B.</w:t>
                        </w:r>
                      </w:p>
                    </w:txbxContent>
                  </v:textbox>
                </v:shape>
                <v:shape id="Text Box 541" o:spid="_x0000_s1480" type="#_x0000_t202" style="position:absolute;left:-1;top:3615230;width:10523445;height:1918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fQK7wgAA&#10;ANwAAAAPAAAAZHJzL2Rvd25yZXYueG1sRI9Pa8JAFMTvhX6H5Qne6ialSomuIv0DHryo6f2RfWaD&#10;2bch+2rit3eFQo/DzPyGWW1G36or9bEJbCCfZaCIq2Abrg2Up++Xd1BRkC22gcnAjSJs1s9PKyxs&#10;GPhA16PUKkE4FmjAiXSF1rFy5DHOQkecvHPoPUqSfa1tj0OC+1a/ZtlCe2w4LTjs6MNRdTn+egMi&#10;dpvfyi8fdz/j/nNwWTXH0pjpZNwuQQmN8h/+a++sgflbDo8z6Qjo9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x9ArvCAAAA3AAAAA8AAAAAAAAAAAAAAAAAlwIAAGRycy9kb3du&#10;cmV2LnhtbFBLBQYAAAAABAAEAPUAAACGAwAAAAA=&#10;" filled="f" stroked="f">
                  <v:textbox style="mso-fit-shape-to-text:t">
                    <w:txbxContent>
                      <w:p w14:paraId="6DA46A59" w14:textId="1BAC4EFC"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7 Model of potential phosphorylation event at S554. The crystal structure of the fourth WH2 motif of Drosophila melanogaster Spire </w:t>
                        </w:r>
                        <w:r>
                          <w:rPr>
                            <w:rFonts w:asciiTheme="minorHAnsi" w:hAnsi="Calibri" w:cstheme="minorBidi"/>
                            <w:color w:val="000000" w:themeColor="text1"/>
                            <w:kern w:val="24"/>
                            <w:sz w:val="20"/>
                            <w:szCs w:val="20"/>
                            <w:lang w:val="fr-FR"/>
                          </w:rPr>
                          <w:t>(residues 461–480) bound to actin was used to model the WH2 motif of Las17 as this contains a serine in the equivalent site to S554. The pymol plugin pytms was used to model the effect of phosphorylation at this site. (A) Dm Spire WH2 4 (red), serine 470 highlighted, bound to actin (cyan) (B) Dm Spire WH2 4 (red), with phosphorylation modelled on serine 470,</w:t>
                        </w:r>
                        <w:r w:rsidRPr="009D7582">
                          <w:rPr>
                            <w:rFonts w:asciiTheme="minorHAnsi" w:hAnsi="Calibri" w:cstheme="minorBidi"/>
                            <w:color w:val="000000" w:themeColor="text1"/>
                            <w:kern w:val="24"/>
                            <w:sz w:val="20"/>
                            <w:szCs w:val="20"/>
                            <w:lang w:val="fr-FR"/>
                          </w:rPr>
                          <w:t xml:space="preserve"> </w:t>
                        </w:r>
                        <w:r>
                          <w:rPr>
                            <w:rFonts w:asciiTheme="minorHAnsi" w:hAnsi="Calibri" w:cstheme="minorBidi"/>
                            <w:color w:val="000000" w:themeColor="text1"/>
                            <w:kern w:val="24"/>
                            <w:sz w:val="20"/>
                            <w:szCs w:val="20"/>
                            <w:lang w:val="fr-FR"/>
                          </w:rPr>
                          <w:t>bound to actin (cyan).</w:t>
                        </w:r>
                      </w:p>
                    </w:txbxContent>
                  </v:textbox>
                </v:shape>
                <w10:anchorlock/>
              </v:group>
            </w:pict>
          </mc:Fallback>
        </mc:AlternateContent>
      </w:r>
    </w:p>
    <w:p w14:paraId="64D2E16A" w14:textId="77777777" w:rsidR="004B7EB8" w:rsidRDefault="004B7EB8" w:rsidP="00E5114A">
      <w:pPr>
        <w:jc w:val="both"/>
      </w:pPr>
    </w:p>
    <w:p w14:paraId="091E9A3E" w14:textId="77777777" w:rsidR="004B7EB8" w:rsidRPr="00FA6359" w:rsidRDefault="004B7EB8" w:rsidP="00E5114A">
      <w:pPr>
        <w:spacing w:line="360" w:lineRule="auto"/>
        <w:jc w:val="both"/>
        <w:rPr>
          <w:lang w:val="en-GB"/>
        </w:rPr>
      </w:pPr>
      <w:r>
        <w:rPr>
          <w:lang w:val="en-GB"/>
        </w:rPr>
        <w:t xml:space="preserve">The phosphogroup introduced at S470 clearly protrudes towards the actin monomer and is likely to lead to a significant steric clash in addition to introducing negative charge. </w:t>
      </w:r>
    </w:p>
    <w:p w14:paraId="7610043A" w14:textId="77777777" w:rsidR="004B7EB8" w:rsidRPr="00FA6359" w:rsidRDefault="004B7EB8" w:rsidP="00E5114A">
      <w:pPr>
        <w:spacing w:line="360" w:lineRule="auto"/>
        <w:jc w:val="both"/>
        <w:rPr>
          <w:lang w:val="en-GB"/>
        </w:rPr>
      </w:pPr>
    </w:p>
    <w:p w14:paraId="5F7F1EC1" w14:textId="77777777" w:rsidR="004B7EB8" w:rsidRDefault="004B7EB8" w:rsidP="00E5114A">
      <w:pPr>
        <w:pStyle w:val="Heading4"/>
        <w:jc w:val="both"/>
      </w:pPr>
      <w:r>
        <w:lastRenderedPageBreak/>
        <w:t>6.2.4.3 Effect of phosphomimetic mutation S554D on the activation of the Arp2/3 complex</w:t>
      </w:r>
    </w:p>
    <w:p w14:paraId="2ACBAB5B" w14:textId="77777777" w:rsidR="004B7EB8" w:rsidRPr="00AB68A7" w:rsidRDefault="004B7EB8" w:rsidP="00E5114A">
      <w:pPr>
        <w:jc w:val="both"/>
      </w:pPr>
    </w:p>
    <w:p w14:paraId="62798258" w14:textId="693B91FE" w:rsidR="004B7EB8" w:rsidRPr="00D20950" w:rsidRDefault="004B7EB8" w:rsidP="00E5114A">
      <w:pPr>
        <w:spacing w:line="360" w:lineRule="auto"/>
        <w:jc w:val="both"/>
        <w:rPr>
          <w:b/>
          <w:lang w:val="en-GB"/>
        </w:rPr>
      </w:pPr>
      <w:r>
        <w:rPr>
          <w:lang w:val="en-GB"/>
        </w:rPr>
        <w:t>It was predicted that a phosphomimetic mutation at this site would influence the ability of Las17 to activate the Arp2/3 complex and to promote actin polymerisation independently of the com</w:t>
      </w:r>
      <w:r w:rsidR="00FC2E3D">
        <w:rPr>
          <w:lang w:val="en-GB"/>
        </w:rPr>
        <w:t xml:space="preserve">plex in a pyrene assay. First the 300-633 </w:t>
      </w:r>
      <w:r>
        <w:rPr>
          <w:lang w:val="en-GB"/>
        </w:rPr>
        <w:t xml:space="preserve">fragment of Las17 carrying the S554D phosphomimetic mutation was tested in a pyrene assay for its ability to activate the Arp2/3 complex. The experiment was carried out at two concentrations </w:t>
      </w:r>
      <w:r w:rsidRPr="00FC2E3D">
        <w:rPr>
          <w:lang w:val="en-GB"/>
        </w:rPr>
        <w:t xml:space="preserve">a) 300nM Las17 </w:t>
      </w:r>
      <w:r>
        <w:rPr>
          <w:lang w:val="en-GB"/>
        </w:rPr>
        <w:t xml:space="preserve">and </w:t>
      </w:r>
      <w:r w:rsidRPr="00FC2E3D">
        <w:rPr>
          <w:lang w:val="en-GB"/>
        </w:rPr>
        <w:t>b) at a lower concentration of 30nM Las17.</w:t>
      </w:r>
    </w:p>
    <w:p w14:paraId="6A8A6453" w14:textId="227ABEDF" w:rsidR="004B7EB8" w:rsidRDefault="00383EE1" w:rsidP="00E5114A">
      <w:pPr>
        <w:spacing w:line="360" w:lineRule="auto"/>
        <w:jc w:val="both"/>
        <w:rPr>
          <w:lang w:val="en-GB"/>
        </w:rPr>
      </w:pPr>
      <w:r>
        <w:rPr>
          <w:noProof/>
        </w:rPr>
        <w:drawing>
          <wp:inline distT="0" distB="0" distL="0" distR="0" wp14:anchorId="59F93126" wp14:editId="58F48C4F">
            <wp:extent cx="5309870" cy="435165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6.8.png"/>
                    <pic:cNvPicPr/>
                  </pic:nvPicPr>
                  <pic:blipFill>
                    <a:blip r:embed="rId126">
                      <a:extLst>
                        <a:ext uri="{28A0092B-C50C-407E-A947-70E740481C1C}">
                          <a14:useLocalDpi xmlns:a14="http://schemas.microsoft.com/office/drawing/2010/main" val="0"/>
                        </a:ext>
                      </a:extLst>
                    </a:blip>
                    <a:stretch>
                      <a:fillRect/>
                    </a:stretch>
                  </pic:blipFill>
                  <pic:spPr>
                    <a:xfrm>
                      <a:off x="0" y="0"/>
                      <a:ext cx="5309870" cy="4351655"/>
                    </a:xfrm>
                    <a:prstGeom prst="rect">
                      <a:avLst/>
                    </a:prstGeom>
                  </pic:spPr>
                </pic:pic>
              </a:graphicData>
            </a:graphic>
          </wp:inline>
        </w:drawing>
      </w:r>
    </w:p>
    <w:p w14:paraId="264421F3" w14:textId="544D8D6C" w:rsidR="004B7EB8" w:rsidRDefault="00383EE1" w:rsidP="00E5114A">
      <w:pPr>
        <w:spacing w:line="360" w:lineRule="auto"/>
        <w:jc w:val="both"/>
        <w:rPr>
          <w:lang w:val="en-GB"/>
        </w:rPr>
      </w:pPr>
      <w:r>
        <w:rPr>
          <w:noProof/>
        </w:rPr>
        <mc:AlternateContent>
          <mc:Choice Requires="wps">
            <w:drawing>
              <wp:inline distT="0" distB="0" distL="0" distR="0" wp14:anchorId="370278DC" wp14:editId="546ED2B2">
                <wp:extent cx="5727700" cy="1021715"/>
                <wp:effectExtent l="0" t="0" r="0" b="0"/>
                <wp:docPr id="543" name="Text Box 543"/>
                <wp:cNvGraphicFramePr/>
                <a:graphic xmlns:a="http://schemas.openxmlformats.org/drawingml/2006/main">
                  <a:graphicData uri="http://schemas.microsoft.com/office/word/2010/wordprocessingShape">
                    <wps:wsp>
                      <wps:cNvSpPr txBox="1"/>
                      <wps:spPr>
                        <a:xfrm>
                          <a:off x="0" y="0"/>
                          <a:ext cx="5727700" cy="1021715"/>
                        </a:xfrm>
                        <a:prstGeom prst="rect">
                          <a:avLst/>
                        </a:prstGeom>
                        <a:noFill/>
                      </wps:spPr>
                      <wps:txbx>
                        <w:txbxContent>
                          <w:p w14:paraId="66A5616B" w14:textId="1716E9FE" w:rsidR="00F410B7" w:rsidRPr="00383EE1" w:rsidRDefault="00F410B7" w:rsidP="004B7EB8">
                            <w:pPr>
                              <w:pStyle w:val="NormalWeb"/>
                              <w:spacing w:before="0" w:beforeAutospacing="0" w:after="0" w:afterAutospacing="0"/>
                              <w:rPr>
                                <w:rFonts w:asciiTheme="minorHAnsi" w:hAnsi="Calibri" w:cstheme="minorBidi"/>
                                <w:color w:val="000000" w:themeColor="text1"/>
                                <w:kern w:val="24"/>
                                <w:sz w:val="20"/>
                                <w:szCs w:val="20"/>
                              </w:rPr>
                            </w:pPr>
                            <w:r w:rsidRPr="00C54E36">
                              <w:rPr>
                                <w:rFonts w:asciiTheme="minorHAnsi" w:hAnsi="Calibri" w:cstheme="minorBidi"/>
                                <w:color w:val="000000" w:themeColor="text1"/>
                                <w:kern w:val="24"/>
                                <w:sz w:val="20"/>
                                <w:szCs w:val="20"/>
                              </w:rPr>
                              <w:t xml:space="preserve">Fig </w:t>
                            </w:r>
                            <w:r>
                              <w:rPr>
                                <w:rFonts w:asciiTheme="minorHAnsi" w:hAnsi="Calibri" w:cstheme="minorBidi"/>
                                <w:color w:val="000000" w:themeColor="text1"/>
                                <w:kern w:val="24"/>
                                <w:sz w:val="20"/>
                                <w:szCs w:val="20"/>
                              </w:rPr>
                              <w:t>6</w:t>
                            </w:r>
                            <w:r w:rsidRPr="00C54E36">
                              <w:rPr>
                                <w:rFonts w:asciiTheme="minorHAnsi" w:hAnsi="Calibri" w:cstheme="minorBidi"/>
                                <w:color w:val="000000" w:themeColor="text1"/>
                                <w:kern w:val="24"/>
                                <w:sz w:val="20"/>
                                <w:szCs w:val="20"/>
                              </w:rPr>
                              <w:t>.</w:t>
                            </w:r>
                            <w:r>
                              <w:rPr>
                                <w:rFonts w:asciiTheme="minorHAnsi" w:hAnsi="Calibri" w:cstheme="minorBidi"/>
                                <w:color w:val="000000" w:themeColor="text1"/>
                                <w:kern w:val="24"/>
                                <w:sz w:val="20"/>
                                <w:szCs w:val="20"/>
                              </w:rPr>
                              <w:t>8 The phosphomi</w:t>
                            </w:r>
                            <w:r w:rsidRPr="00C54E36">
                              <w:rPr>
                                <w:rFonts w:asciiTheme="minorHAnsi" w:hAnsi="Calibri" w:cstheme="minorBidi"/>
                                <w:color w:val="000000" w:themeColor="text1"/>
                                <w:kern w:val="24"/>
                                <w:sz w:val="20"/>
                                <w:szCs w:val="20"/>
                              </w:rPr>
                              <w:t xml:space="preserve">metic S554D mutation disrupts the activation of the Arp2/3 complex (A) </w:t>
                            </w:r>
                            <w:r>
                              <w:rPr>
                                <w:rFonts w:asciiTheme="minorHAnsi" w:hAnsi="Calibri" w:cstheme="minorBidi"/>
                                <w:color w:val="000000" w:themeColor="text1"/>
                                <w:kern w:val="24"/>
                                <w:sz w:val="20"/>
                                <w:szCs w:val="20"/>
                              </w:rPr>
                              <w:t xml:space="preserve">3 µM </w:t>
                            </w:r>
                            <w:r w:rsidRPr="00C54E36">
                              <w:rPr>
                                <w:rFonts w:asciiTheme="minorHAnsi" w:hAnsi="Calibri" w:cstheme="minorBidi"/>
                                <w:color w:val="000000" w:themeColor="text1"/>
                                <w:kern w:val="24"/>
                                <w:sz w:val="20"/>
                                <w:szCs w:val="20"/>
                              </w:rPr>
                              <w:t>actin induced to polymerise (black) in the presence of 5nM Arp2/3 (grey) with 0.</w:t>
                            </w:r>
                            <w:r>
                              <w:rPr>
                                <w:rFonts w:asciiTheme="minorHAnsi" w:hAnsi="Calibri" w:cstheme="minorBidi"/>
                                <w:color w:val="000000" w:themeColor="text1"/>
                                <w:kern w:val="24"/>
                                <w:sz w:val="20"/>
                                <w:szCs w:val="20"/>
                              </w:rPr>
                              <w:t xml:space="preserve">3 µM </w:t>
                            </w:r>
                            <w:r w:rsidRPr="00C54E36">
                              <w:rPr>
                                <w:rFonts w:asciiTheme="minorHAnsi" w:hAnsi="Calibri" w:cstheme="minorBidi"/>
                                <w:color w:val="000000" w:themeColor="text1"/>
                                <w:kern w:val="24"/>
                                <w:sz w:val="20"/>
                                <w:szCs w:val="20"/>
                              </w:rPr>
                              <w:t>truncations of Las17: PPWCA aa300-633 (orange) or PPWCA aa300-633 S554D (green)</w:t>
                            </w:r>
                            <w:r w:rsidRPr="00E919CB">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gt;3 repeats.</w:t>
                            </w:r>
                            <w:r w:rsidRPr="00C54E36">
                              <w:rPr>
                                <w:rFonts w:asciiTheme="minorHAnsi" w:hAnsi="Calibri" w:cstheme="minorBidi"/>
                                <w:color w:val="000000" w:themeColor="text1"/>
                                <w:kern w:val="24"/>
                                <w:sz w:val="20"/>
                                <w:szCs w:val="20"/>
                              </w:rPr>
                              <w:t xml:space="preserve"> (B) </w:t>
                            </w:r>
                            <w:r>
                              <w:rPr>
                                <w:rFonts w:asciiTheme="minorHAnsi" w:hAnsi="Calibri" w:cstheme="minorBidi"/>
                                <w:color w:val="000000" w:themeColor="text1"/>
                                <w:kern w:val="24"/>
                                <w:sz w:val="20"/>
                                <w:szCs w:val="20"/>
                              </w:rPr>
                              <w:t xml:space="preserve">Fold decrease in the lag phase before polymerisation can be observed in the presence of the Arp2/3 complex at the conditions described for (A). (C) 3 µM </w:t>
                            </w:r>
                            <w:r w:rsidRPr="00C54E36">
                              <w:rPr>
                                <w:rFonts w:asciiTheme="minorHAnsi" w:hAnsi="Calibri" w:cstheme="minorBidi"/>
                                <w:color w:val="000000" w:themeColor="text1"/>
                                <w:kern w:val="24"/>
                                <w:sz w:val="20"/>
                                <w:szCs w:val="20"/>
                              </w:rPr>
                              <w:t>actin induced to polymerise (black) in the presence of 5nM Arp2/3 (grey) with 0.0</w:t>
                            </w:r>
                            <w:r>
                              <w:rPr>
                                <w:rFonts w:asciiTheme="minorHAnsi" w:hAnsi="Calibri" w:cstheme="minorBidi"/>
                                <w:color w:val="000000" w:themeColor="text1"/>
                                <w:kern w:val="24"/>
                                <w:sz w:val="20"/>
                                <w:szCs w:val="20"/>
                              </w:rPr>
                              <w:t xml:space="preserve">3 µM </w:t>
                            </w:r>
                            <w:r w:rsidRPr="00C54E36">
                              <w:rPr>
                                <w:rFonts w:asciiTheme="minorHAnsi" w:hAnsi="Calibri" w:cstheme="minorBidi"/>
                                <w:color w:val="000000" w:themeColor="text1"/>
                                <w:kern w:val="24"/>
                                <w:sz w:val="20"/>
                                <w:szCs w:val="20"/>
                              </w:rPr>
                              <w:t>truncations of Las17: PPWCA aa300-633 (orange), PPWCA aa300-633 S554D (green) or PPWCA I555D (red).</w:t>
                            </w:r>
                            <w:r>
                              <w:rPr>
                                <w:rFonts w:asciiTheme="minorHAnsi" w:hAnsi="Calibri" w:cstheme="minorBidi"/>
                                <w:color w:val="000000" w:themeColor="text1"/>
                                <w:kern w:val="24"/>
                                <w:sz w:val="20"/>
                                <w:szCs w:val="20"/>
                              </w:rPr>
                              <w:t xml:space="preserve"> Representative trace of n=2 repeats.</w:t>
                            </w:r>
                          </w:p>
                        </w:txbxContent>
                      </wps:txbx>
                      <wps:bodyPr wrap="square" rtlCol="0">
                        <a:spAutoFit/>
                      </wps:bodyPr>
                    </wps:wsp>
                  </a:graphicData>
                </a:graphic>
              </wp:inline>
            </w:drawing>
          </mc:Choice>
          <mc:Fallback>
            <w:pict>
              <v:shape w14:anchorId="370278DC" id="Text Box 543" o:spid="_x0000_s1481" type="#_x0000_t202" style="width:451pt;height:80.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" filled="f" stroked="f">
                <v:textbox style="mso-fit-shape-to-text:t">
                  <w:txbxContent>
                    <w:p w14:paraId="66A5616B" w14:textId="1716E9FE" w:rsidR="00F410B7" w:rsidRPr="00383EE1" w:rsidRDefault="00F410B7" w:rsidP="004B7EB8">
                      <w:pPr>
                        <w:pStyle w:val="NormalWeb"/>
                        <w:spacing w:before="0" w:beforeAutospacing="0" w:after="0" w:afterAutospacing="0"/>
                        <w:rPr>
                          <w:rFonts w:asciiTheme="minorHAnsi" w:hAnsi="Calibri" w:cstheme="minorBidi"/>
                          <w:color w:val="000000" w:themeColor="text1"/>
                          <w:kern w:val="24"/>
                          <w:sz w:val="20"/>
                          <w:szCs w:val="20"/>
                        </w:rPr>
                      </w:pPr>
                      <w:r w:rsidRPr="00C54E36">
                        <w:rPr>
                          <w:rFonts w:asciiTheme="minorHAnsi" w:hAnsi="Calibri" w:cstheme="minorBidi"/>
                          <w:color w:val="000000" w:themeColor="text1"/>
                          <w:kern w:val="24"/>
                          <w:sz w:val="20"/>
                          <w:szCs w:val="20"/>
                        </w:rPr>
                        <w:t xml:space="preserve">Fig </w:t>
                      </w:r>
                      <w:r>
                        <w:rPr>
                          <w:rFonts w:asciiTheme="minorHAnsi" w:hAnsi="Calibri" w:cstheme="minorBidi"/>
                          <w:color w:val="000000" w:themeColor="text1"/>
                          <w:kern w:val="24"/>
                          <w:sz w:val="20"/>
                          <w:szCs w:val="20"/>
                        </w:rPr>
                        <w:t>6</w:t>
                      </w:r>
                      <w:r w:rsidRPr="00C54E36">
                        <w:rPr>
                          <w:rFonts w:asciiTheme="minorHAnsi" w:hAnsi="Calibri" w:cstheme="minorBidi"/>
                          <w:color w:val="000000" w:themeColor="text1"/>
                          <w:kern w:val="24"/>
                          <w:sz w:val="20"/>
                          <w:szCs w:val="20"/>
                        </w:rPr>
                        <w:t>.</w:t>
                      </w:r>
                      <w:r>
                        <w:rPr>
                          <w:rFonts w:asciiTheme="minorHAnsi" w:hAnsi="Calibri" w:cstheme="minorBidi"/>
                          <w:color w:val="000000" w:themeColor="text1"/>
                          <w:kern w:val="24"/>
                          <w:sz w:val="20"/>
                          <w:szCs w:val="20"/>
                        </w:rPr>
                        <w:t>8 The phosphomi</w:t>
                      </w:r>
                      <w:r w:rsidRPr="00C54E36">
                        <w:rPr>
                          <w:rFonts w:asciiTheme="minorHAnsi" w:hAnsi="Calibri" w:cstheme="minorBidi"/>
                          <w:color w:val="000000" w:themeColor="text1"/>
                          <w:kern w:val="24"/>
                          <w:sz w:val="20"/>
                          <w:szCs w:val="20"/>
                        </w:rPr>
                        <w:t xml:space="preserve">metic S554D mutation disrupts the activation of the Arp2/3 complex (A) </w:t>
                      </w:r>
                      <w:r>
                        <w:rPr>
                          <w:rFonts w:asciiTheme="minorHAnsi" w:hAnsi="Calibri" w:cstheme="minorBidi"/>
                          <w:color w:val="000000" w:themeColor="text1"/>
                          <w:kern w:val="24"/>
                          <w:sz w:val="20"/>
                          <w:szCs w:val="20"/>
                        </w:rPr>
                        <w:t xml:space="preserve">3 µM </w:t>
                      </w:r>
                      <w:r w:rsidRPr="00C54E36">
                        <w:rPr>
                          <w:rFonts w:asciiTheme="minorHAnsi" w:hAnsi="Calibri" w:cstheme="minorBidi"/>
                          <w:color w:val="000000" w:themeColor="text1"/>
                          <w:kern w:val="24"/>
                          <w:sz w:val="20"/>
                          <w:szCs w:val="20"/>
                        </w:rPr>
                        <w:t>actin induced to polymerise (black) in the presence of 5nM Arp2/3 (grey) with 0.</w:t>
                      </w:r>
                      <w:r>
                        <w:rPr>
                          <w:rFonts w:asciiTheme="minorHAnsi" w:hAnsi="Calibri" w:cstheme="minorBidi"/>
                          <w:color w:val="000000" w:themeColor="text1"/>
                          <w:kern w:val="24"/>
                          <w:sz w:val="20"/>
                          <w:szCs w:val="20"/>
                        </w:rPr>
                        <w:t xml:space="preserve">3 µM </w:t>
                      </w:r>
                      <w:r w:rsidRPr="00C54E36">
                        <w:rPr>
                          <w:rFonts w:asciiTheme="minorHAnsi" w:hAnsi="Calibri" w:cstheme="minorBidi"/>
                          <w:color w:val="000000" w:themeColor="text1"/>
                          <w:kern w:val="24"/>
                          <w:sz w:val="20"/>
                          <w:szCs w:val="20"/>
                        </w:rPr>
                        <w:t>truncations of Las17: PPWCA aa300-633 (orange) or PPWCA aa300-633 S554D (green)</w:t>
                      </w:r>
                      <w:r w:rsidRPr="00E919CB">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gt;3 repeats.</w:t>
                      </w:r>
                      <w:r w:rsidRPr="00C54E36">
                        <w:rPr>
                          <w:rFonts w:asciiTheme="minorHAnsi" w:hAnsi="Calibri" w:cstheme="minorBidi"/>
                          <w:color w:val="000000" w:themeColor="text1"/>
                          <w:kern w:val="24"/>
                          <w:sz w:val="20"/>
                          <w:szCs w:val="20"/>
                        </w:rPr>
                        <w:t xml:space="preserve"> (B) </w:t>
                      </w:r>
                      <w:r>
                        <w:rPr>
                          <w:rFonts w:asciiTheme="minorHAnsi" w:hAnsi="Calibri" w:cstheme="minorBidi"/>
                          <w:color w:val="000000" w:themeColor="text1"/>
                          <w:kern w:val="24"/>
                          <w:sz w:val="20"/>
                          <w:szCs w:val="20"/>
                        </w:rPr>
                        <w:t xml:space="preserve">Fold decrease in the lag phase before polymerisation can be observed in the presence of the Arp2/3 complex at the conditions described for (A). (C) 3 µM </w:t>
                      </w:r>
                      <w:r w:rsidRPr="00C54E36">
                        <w:rPr>
                          <w:rFonts w:asciiTheme="minorHAnsi" w:hAnsi="Calibri" w:cstheme="minorBidi"/>
                          <w:color w:val="000000" w:themeColor="text1"/>
                          <w:kern w:val="24"/>
                          <w:sz w:val="20"/>
                          <w:szCs w:val="20"/>
                        </w:rPr>
                        <w:t>actin induced to polymerise (black) in the presence of 5nM Arp2/3 (grey) with 0.0</w:t>
                      </w:r>
                      <w:r>
                        <w:rPr>
                          <w:rFonts w:asciiTheme="minorHAnsi" w:hAnsi="Calibri" w:cstheme="minorBidi"/>
                          <w:color w:val="000000" w:themeColor="text1"/>
                          <w:kern w:val="24"/>
                          <w:sz w:val="20"/>
                          <w:szCs w:val="20"/>
                        </w:rPr>
                        <w:t xml:space="preserve">3 µM </w:t>
                      </w:r>
                      <w:r w:rsidRPr="00C54E36">
                        <w:rPr>
                          <w:rFonts w:asciiTheme="minorHAnsi" w:hAnsi="Calibri" w:cstheme="minorBidi"/>
                          <w:color w:val="000000" w:themeColor="text1"/>
                          <w:kern w:val="24"/>
                          <w:sz w:val="20"/>
                          <w:szCs w:val="20"/>
                        </w:rPr>
                        <w:t>truncations of Las17: PPWCA aa300-633 (orange), PPWCA aa300-633 S554D (green) or PPWCA I555D (red).</w:t>
                      </w:r>
                      <w:r>
                        <w:rPr>
                          <w:rFonts w:asciiTheme="minorHAnsi" w:hAnsi="Calibri" w:cstheme="minorBidi"/>
                          <w:color w:val="000000" w:themeColor="text1"/>
                          <w:kern w:val="24"/>
                          <w:sz w:val="20"/>
                          <w:szCs w:val="20"/>
                        </w:rPr>
                        <w:t xml:space="preserve"> Representative trace of n=2 repeats.</w:t>
                      </w:r>
                    </w:p>
                  </w:txbxContent>
                </v:textbox>
                <w10:anchorlock/>
              </v:shape>
            </w:pict>
          </mc:Fallback>
        </mc:AlternateContent>
      </w:r>
      <w:r w:rsidR="004B7EB8" w:rsidRPr="008A1FC3">
        <w:rPr>
          <w:noProof/>
        </w:rPr>
        <w:t xml:space="preserve"> </w:t>
      </w:r>
    </w:p>
    <w:p w14:paraId="1ED73EA5" w14:textId="51A65FE0" w:rsidR="004B7EB8" w:rsidRDefault="004B7EB8" w:rsidP="00E5114A">
      <w:pPr>
        <w:spacing w:line="360" w:lineRule="auto"/>
        <w:jc w:val="both"/>
        <w:rPr>
          <w:lang w:val="en-GB"/>
        </w:rPr>
      </w:pPr>
      <w:r>
        <w:rPr>
          <w:lang w:val="en-GB"/>
        </w:rPr>
        <w:t xml:space="preserve">At high concentrations of Las17 (300nM) both wild-type and mutant Las17 activated the complex to the same extent, leading to rapid actin polymerisation relative to actin only or actin + Arp2/3 controls. Interestingly, at a 10-fold lower concentration (30nM) </w:t>
      </w:r>
      <w:r>
        <w:rPr>
          <w:lang w:val="en-GB"/>
        </w:rPr>
        <w:lastRenderedPageBreak/>
        <w:t xml:space="preserve">of wild type </w:t>
      </w:r>
      <w:r w:rsidRPr="00FC2E3D">
        <w:rPr>
          <w:lang w:val="en-GB"/>
        </w:rPr>
        <w:t>PPWCA</w:t>
      </w:r>
      <w:r>
        <w:rPr>
          <w:b/>
          <w:lang w:val="en-GB"/>
        </w:rPr>
        <w:t xml:space="preserve">, </w:t>
      </w:r>
      <w:r w:rsidRPr="00D20950">
        <w:rPr>
          <w:lang w:val="en-GB"/>
        </w:rPr>
        <w:t>the fragment</w:t>
      </w:r>
      <w:r>
        <w:rPr>
          <w:lang w:val="en-GB"/>
        </w:rPr>
        <w:t xml:space="preserve"> still activated the </w:t>
      </w:r>
      <w:r w:rsidR="00255007">
        <w:rPr>
          <w:lang w:val="en-GB"/>
        </w:rPr>
        <w:t>A</w:t>
      </w:r>
      <w:r>
        <w:rPr>
          <w:lang w:val="en-GB"/>
        </w:rPr>
        <w:t xml:space="preserve">rp2/3 complex to a similar extent suggesting that the response is saturated. </w:t>
      </w:r>
    </w:p>
    <w:p w14:paraId="428B11D7" w14:textId="77777777" w:rsidR="004B7EB8" w:rsidRDefault="004B7EB8" w:rsidP="00E5114A">
      <w:pPr>
        <w:spacing w:line="360" w:lineRule="auto"/>
        <w:jc w:val="both"/>
        <w:rPr>
          <w:lang w:val="en-GB"/>
        </w:rPr>
      </w:pPr>
    </w:p>
    <w:p w14:paraId="6C382D09" w14:textId="66DECFAC" w:rsidR="004B7EB8" w:rsidRDefault="004B7EB8" w:rsidP="00E5114A">
      <w:pPr>
        <w:spacing w:line="360" w:lineRule="auto"/>
        <w:jc w:val="both"/>
        <w:rPr>
          <w:lang w:val="en-GB"/>
        </w:rPr>
      </w:pPr>
      <w:r>
        <w:rPr>
          <w:lang w:val="en-GB"/>
        </w:rPr>
        <w:t>This was surprising due to the large effect of phosphorylation at this site on actin binding. Similarly, the I555D mutation had had a smaller effect on Arp2/3 complex activation than expected. We therefore hypothesised that the relatively high levels of Las17 used in this assay might be masking the effect of the mutation. To test this, we lowered the concentration of Las17 in the assay 10-fold. At this lower concentration, the wild-type PPWCA fragment still leads to immediate, rapid polymerisation indicating that the complex has been potently activated. The PPWCA S554D and I555D fragments both still led to rapid actin polymerisation however the onset of polymerisation was delayed and the total rate of polymerisation reduced relative to the wild-type fragment. As expected, the I555D mutant which completely ablates binding G-actin by the WCA has a larger effect than the phosphomimetic S554D mutation. The S554D mutation does inhibit activation of the Arp2/3 complex.</w:t>
      </w:r>
      <w:r w:rsidR="003168B2">
        <w:rPr>
          <w:lang w:val="en-GB"/>
        </w:rPr>
        <w:t xml:space="preserve"> However, due to time constraints this experiment was only repeated twice at these conditions.</w:t>
      </w:r>
    </w:p>
    <w:p w14:paraId="42249A7F" w14:textId="77777777" w:rsidR="004B7EB8" w:rsidRDefault="004B7EB8" w:rsidP="00E5114A">
      <w:pPr>
        <w:spacing w:line="360" w:lineRule="auto"/>
        <w:jc w:val="both"/>
        <w:rPr>
          <w:lang w:val="en-GB"/>
        </w:rPr>
      </w:pPr>
    </w:p>
    <w:p w14:paraId="1147C717" w14:textId="77777777" w:rsidR="004B7EB8" w:rsidRDefault="004B7EB8" w:rsidP="00E5114A">
      <w:pPr>
        <w:pStyle w:val="Heading4"/>
        <w:jc w:val="both"/>
      </w:pPr>
      <w:r>
        <w:t>6.2.4.4 Effect of phosphomimetic mutation S554D in the absence of the Arp2/3 complex</w:t>
      </w:r>
    </w:p>
    <w:p w14:paraId="09AD85BD" w14:textId="77777777" w:rsidR="004B7EB8" w:rsidRPr="00AB68A7" w:rsidRDefault="004B7EB8" w:rsidP="00E5114A">
      <w:pPr>
        <w:jc w:val="both"/>
      </w:pPr>
    </w:p>
    <w:p w14:paraId="60F068F8" w14:textId="77777777" w:rsidR="004B7EB8" w:rsidRDefault="004B7EB8" w:rsidP="00E5114A">
      <w:pPr>
        <w:spacing w:line="360" w:lineRule="auto"/>
        <w:jc w:val="both"/>
        <w:rPr>
          <w:lang w:val="en-GB"/>
        </w:rPr>
      </w:pPr>
      <w:r>
        <w:rPr>
          <w:lang w:val="en-GB"/>
        </w:rPr>
        <w:t>Ablating G actin binding by the I555D mutation not only disrupted its ability to activate the Arp2/3 complex but also somewhat promoted the Arp2/3-independent activity of Las17. It was predicted that the S554D mutation would have a similar effect in the absence of the Arp2/3 complex. This was tested by pyrene polymerisation assay.</w:t>
      </w:r>
    </w:p>
    <w:p w14:paraId="0F4E72D4" w14:textId="77777777" w:rsidR="00296305" w:rsidRPr="006867FF" w:rsidRDefault="00296305" w:rsidP="00E5114A">
      <w:pPr>
        <w:spacing w:line="360" w:lineRule="auto"/>
        <w:jc w:val="both"/>
        <w:rPr>
          <w:lang w:val="en-GB"/>
        </w:rPr>
      </w:pPr>
    </w:p>
    <w:p w14:paraId="01F7CC9C" w14:textId="33F9A034" w:rsidR="004B7EB8" w:rsidRDefault="00383EE1" w:rsidP="00E5114A">
      <w:pPr>
        <w:spacing w:line="360" w:lineRule="auto"/>
        <w:jc w:val="both"/>
        <w:rPr>
          <w:lang w:val="en-GB"/>
        </w:rPr>
      </w:pPr>
      <w:r>
        <w:rPr>
          <w:noProof/>
        </w:rPr>
        <w:lastRenderedPageBreak/>
        <w:drawing>
          <wp:inline distT="0" distB="0" distL="0" distR="0" wp14:anchorId="0A83B97E" wp14:editId="54B3D6E3">
            <wp:extent cx="5309870" cy="2868295"/>
            <wp:effectExtent l="0" t="0" r="0" b="190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6.9.png"/>
                    <pic:cNvPicPr/>
                  </pic:nvPicPr>
                  <pic:blipFill>
                    <a:blip r:embed="rId127">
                      <a:extLst>
                        <a:ext uri="{28A0092B-C50C-407E-A947-70E740481C1C}">
                          <a14:useLocalDpi xmlns:a14="http://schemas.microsoft.com/office/drawing/2010/main" val="0"/>
                        </a:ext>
                      </a:extLst>
                    </a:blip>
                    <a:stretch>
                      <a:fillRect/>
                    </a:stretch>
                  </pic:blipFill>
                  <pic:spPr>
                    <a:xfrm>
                      <a:off x="0" y="0"/>
                      <a:ext cx="5309870" cy="2868295"/>
                    </a:xfrm>
                    <a:prstGeom prst="rect">
                      <a:avLst/>
                    </a:prstGeom>
                  </pic:spPr>
                </pic:pic>
              </a:graphicData>
            </a:graphic>
          </wp:inline>
        </w:drawing>
      </w:r>
    </w:p>
    <w:p w14:paraId="1A714056" w14:textId="71EAAB67" w:rsidR="004B7EB8" w:rsidRDefault="00383EE1" w:rsidP="00E5114A">
      <w:pPr>
        <w:spacing w:line="360" w:lineRule="auto"/>
        <w:jc w:val="both"/>
        <w:rPr>
          <w:lang w:val="en-GB"/>
        </w:rPr>
      </w:pPr>
      <w:r>
        <w:rPr>
          <w:noProof/>
        </w:rPr>
        <mc:AlternateContent>
          <mc:Choice Requires="wps">
            <w:drawing>
              <wp:inline distT="0" distB="0" distL="0" distR="0" wp14:anchorId="52BE77B1" wp14:editId="516DC88D">
                <wp:extent cx="5309870" cy="866775"/>
                <wp:effectExtent l="0" t="0" r="0" b="0"/>
                <wp:docPr id="550" name="Text Box 550"/>
                <wp:cNvGraphicFramePr/>
                <a:graphic xmlns:a="http://schemas.openxmlformats.org/drawingml/2006/main">
                  <a:graphicData uri="http://schemas.microsoft.com/office/word/2010/wordprocessingShape">
                    <wps:wsp>
                      <wps:cNvSpPr txBox="1"/>
                      <wps:spPr>
                        <a:xfrm>
                          <a:off x="0" y="0"/>
                          <a:ext cx="5309870" cy="866775"/>
                        </a:xfrm>
                        <a:prstGeom prst="rect">
                          <a:avLst/>
                        </a:prstGeom>
                        <a:noFill/>
                      </wps:spPr>
                      <wps:txbx>
                        <w:txbxContent>
                          <w:p w14:paraId="2CB8ED61" w14:textId="5302FB38"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9 The phosphomimetic S554D mutation has no effect in a pyrene assay in the absence of the Arp2/3 complex (A) 3 µM actin induced to polymerise (black) in the presence of 0.3 µM fragments of Las17: PPWCA aa300-633 (orange) or PPWCA S554D (green). Representative trace of n=&gt;3 repeats. (B) Relative initial rate of actin polymerisation. (C) Fold decrease in the lag phase before polymerisation can be observed. </w:t>
                            </w:r>
                          </w:p>
                        </w:txbxContent>
                      </wps:txbx>
                      <wps:bodyPr wrap="square" rtlCol="0">
                        <a:spAutoFit/>
                      </wps:bodyPr>
                    </wps:wsp>
                  </a:graphicData>
                </a:graphic>
              </wp:inline>
            </w:drawing>
          </mc:Choice>
          <mc:Fallback>
            <w:pict>
              <v:shape w14:anchorId="52BE77B1" id="Text Box 550" o:spid="_x0000_s1482" type="#_x0000_t202" style="width:418.1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" filled="f" stroked="f">
                <v:textbox style="mso-fit-shape-to-text:t">
                  <w:txbxContent>
                    <w:p w14:paraId="2CB8ED61" w14:textId="5302FB38"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9 The phosphomimetic S554D mutation has no effect in a pyrene assay in the absence of the Arp2/3 complex (A) 3 µM actin induced to polymerise (black) in the presence of 0.3 µM fragments of Las17: PPWCA aa300-633 (orange) or PPWCA S554D (green). Representative trace of n=&gt;3 repeats. (B) Relative initial rate of actin polymerisation. (C) Fold decrease in the lag phase before polymerisation can be observed. </w:t>
                      </w:r>
                    </w:p>
                  </w:txbxContent>
                </v:textbox>
                <w10:anchorlock/>
              </v:shape>
            </w:pict>
          </mc:Fallback>
        </mc:AlternateContent>
      </w:r>
    </w:p>
    <w:p w14:paraId="05BDD78C" w14:textId="77777777" w:rsidR="004B7EB8" w:rsidRDefault="004B7EB8" w:rsidP="00E5114A">
      <w:pPr>
        <w:spacing w:line="360" w:lineRule="auto"/>
        <w:jc w:val="both"/>
        <w:rPr>
          <w:lang w:val="en-GB"/>
        </w:rPr>
      </w:pPr>
    </w:p>
    <w:p w14:paraId="5F02D818" w14:textId="77777777" w:rsidR="004B7EB8" w:rsidRDefault="004B7EB8" w:rsidP="00E5114A">
      <w:pPr>
        <w:spacing w:line="360" w:lineRule="auto"/>
        <w:jc w:val="both"/>
        <w:rPr>
          <w:lang w:val="en-GB"/>
        </w:rPr>
      </w:pPr>
      <w:r>
        <w:rPr>
          <w:lang w:val="en-GB"/>
        </w:rPr>
        <w:t>As expected, actin alone polymerised slowly in the assay. Both wt Las17 and the S554D construct promoted polymerisation to the same extent. Despite reducing the ability of Las17 to activate the Arp2/3 complex, the S554D mutation did not affect its Arp2/3-independent activity.</w:t>
      </w:r>
    </w:p>
    <w:p w14:paraId="62221239" w14:textId="77777777" w:rsidR="004B7EB8" w:rsidRDefault="004B7EB8" w:rsidP="00E5114A">
      <w:pPr>
        <w:jc w:val="both"/>
        <w:rPr>
          <w:lang w:val="en-GB"/>
        </w:rPr>
      </w:pPr>
    </w:p>
    <w:p w14:paraId="5022039A" w14:textId="77777777" w:rsidR="004B7EB8" w:rsidRDefault="004B7EB8" w:rsidP="00E5114A">
      <w:pPr>
        <w:jc w:val="both"/>
        <w:rPr>
          <w:lang w:val="en-GB"/>
        </w:rPr>
      </w:pPr>
    </w:p>
    <w:p w14:paraId="43F0FE31" w14:textId="77777777" w:rsidR="004B7EB8" w:rsidRDefault="004B7EB8" w:rsidP="00E5114A">
      <w:pPr>
        <w:pStyle w:val="Heading3"/>
        <w:jc w:val="both"/>
      </w:pPr>
      <w:bookmarkStart w:id="230" w:name="_Toc494222770"/>
      <w:r>
        <w:t>6.2.5 Does phosphorylation of WH2 motifs in other WASp family proteins also affect actin binding?</w:t>
      </w:r>
      <w:bookmarkEnd w:id="230"/>
    </w:p>
    <w:p w14:paraId="793FA709" w14:textId="77777777" w:rsidR="00905ED8" w:rsidRPr="00905ED8" w:rsidRDefault="00905ED8" w:rsidP="00E5114A">
      <w:pPr>
        <w:jc w:val="both"/>
      </w:pPr>
    </w:p>
    <w:p w14:paraId="0F547013" w14:textId="556E8FB7" w:rsidR="004B7EB8" w:rsidRDefault="004B7EB8" w:rsidP="00E5114A">
      <w:pPr>
        <w:spacing w:line="360" w:lineRule="auto"/>
        <w:jc w:val="both"/>
        <w:rPr>
          <w:lang w:val="en-GB"/>
        </w:rPr>
      </w:pPr>
      <w:r>
        <w:rPr>
          <w:lang w:val="en-GB"/>
        </w:rPr>
        <w:t>Several other WH2 motifs contain a serine in</w:t>
      </w:r>
      <w:r w:rsidR="00866A19">
        <w:rPr>
          <w:lang w:val="en-GB"/>
        </w:rPr>
        <w:t xml:space="preserve"> an equivalent position to S554</w:t>
      </w:r>
      <w:r w:rsidR="00866A19" w:rsidRPr="00866A19">
        <w:rPr>
          <w:lang w:val="en-GB"/>
        </w:rPr>
        <w:t>.</w:t>
      </w:r>
      <w:r>
        <w:rPr>
          <w:lang w:val="en-GB"/>
        </w:rPr>
        <w:t xml:space="preserve"> We hypothesised that phosphorylation at this site could be a common mechanism by which actin binding by WH2 motifs could be regulated. Indeed, </w:t>
      </w:r>
      <w:r w:rsidRPr="003A50BE">
        <w:rPr>
          <w:lang w:val="en-GB"/>
        </w:rPr>
        <w:t>an</w:t>
      </w:r>
      <w:r w:rsidR="00BA71A6">
        <w:rPr>
          <w:lang w:val="en-GB"/>
        </w:rPr>
        <w:t xml:space="preserve"> analogous site in another WASp</w:t>
      </w:r>
      <w:r>
        <w:rPr>
          <w:lang w:val="en-GB"/>
        </w:rPr>
        <w:t xml:space="preserve"> family protein, WASH has been identified as a site of phosphorylation </w:t>
      </w:r>
      <w:r>
        <w:rPr>
          <w:lang w:val="en-GB"/>
        </w:rPr>
        <w:fldChar w:fldCharType="begin" w:fldLock="1"/>
      </w:r>
      <w:r w:rsidR="004121BE">
        <w:rPr>
          <w:lang w:val="en-GB"/>
        </w:rPr>
        <w:instrText>ADDIN CSL_CITATION { "citationItems" : [ { "id" : "ITEM-1", "itemData" : { "DOI" : "10.1021/pr300630k", "ISBN" : "1535-3907 (Electronic)\\r1535-3893 (Linking)", "ISSN" : "15353893", "PMID" : "23186163", "abstract" : "Mass spectrometry (MS)-based phosphoproteomics has achieved extraordinary success in qualitative and quantitative analysis of cellular protein phosphorylation. Considering that an estimated level of phosphorylation in a cell is placed at well above 100,000 sites, there is still much room for improvement. Here, we attempt to extend the depth of phosphoproteome coverage while maintaining realistic aspirations in terms of available material, robustness, and instrument running time. We developed three strategies, where each provided a different balance between these three key parameters. The first strategy simply used enrichment by Ti(4+)-IMAC followed by reversed chromatography LC-MS (termed 1D). The second strategy incorporated an additional fractionation step through the use of HILIC (2D). Finally, a third strategy was designed employing first an SCX fractionation, followed by Ti(4+)-IMAC enrichment and additional fractionation by HILIC (3D). A preliminary evaluation was performed on the HeLa cell line. Detecting 3700 phosphopeptides in about 2 h, the 1D strategy was found to be the most sensitive but limited in comprehensivity, mainly due to issues with complexity and dynamic range. Overall, the best balance was achieved using the 2D based strategy, identifying close to 17,000 phosphopeptides with less than 1 mg of material in about 48 h. Subsequently, we confirmed the findings with the K562 cell sample. When sufficient material was available, the 3D strategy increased phosphoproteome allowing over 22,000 unique phosphopeptides to be identified. Unfortunately, the 3D strategy required more time and over 1 mg of material before it started to outperform 2D. Ultimately, combining all strategies, we were able to identify over 16,000 and nearly 24,000 unique phosphorylation sites from the cancer cell lines HeLa and K562, respectively. In summary, we demonstrate the need to carry out extensive fractionation for deep mining of the phosphoproteome and provide a guide for appropriate strategies depending on sample amount and/or analysis time.", "author" : [ { "dropping-particle" : "", "family" : "Zhou", "given" : "Houjiang", "non-dropping-particle" : "", "parse-names" : false, "suffix" : "" }, { "dropping-particle" : "", "family" : "Palma", "given" : "Serena", "non-dropping-particle" : "Di", "parse-names" : false, "suffix" : "" }, { "dropping-particle" : "", "family" : "Preisinger", "given" : "Christian", "non-dropping-particle" : "", "parse-names" : false, "suffix" : "" }, { "dropping-particle" : "", "family" : "Peng", "given" : "Mao", "non-dropping-particle" : "", "parse-names" : false, "suffix" : "" }, { "dropping-particle" : "", "family" : "Polat", "given" : "Ayse Nur",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1", "issue" : "1", "issued" : { "date-parts" : [ [ "2013" ] ] }, "page" : "260-271", "title" : "Toward a comprehensive characterization of a human cancer cell phosphoproteome", "type" : "article-journal", "volume" : "12" }, "uris" : [ "http://www.mendeley.com/documents/?uuid=91f79f31-08e9-4fd4-83d4-e40d5848c431" ] }, { "id" : "ITEM-2", "itemData" : { "DOI" : "10.1074/mcp.M114.047233", "ISBN" : "1535-9484 (Electronic)\r1535-9476 (Linking)", "ISSN" : "1535-9484", "PMID" : "25850435", "abstract" : "Inhibitors of oncogenic B-RAF(V600E) and MKK1/2 have yielded remarkable responses in B-RAF(V600E)-positive melanoma patients. However, the efficacy of these inhibitors is limited by the inevitable onset of resistance. Despite the fact that these inhibitors target the same pathway, combination treatment with B-RAF(V600E) and MKK1/2 inhibitors has been shown to improve both response rates and progression-free survival in B-RAF(V600E) melanoma patients. To provide insight into the molecular nature of the combinatorial response, we used quantitative mass spectrometry to characterize the inhibitor-dependent phosphoproteome of human melanoma cells treated with the B-RAF(V600E) inhibitor PLX4032 (vemurafenib) or the MKK1/2 inhibitor AZD6244 (selumetinib). In three replicate experiments, we quantified changes at a total of 23,986 phosphosites on 4784 proteins. This included 1317 phosphosites that reproducibly decreased in response to at least one inhibitor. Phosphosites that responded to both inhibitors grouped into networks that included the nuclear pore complex, growth factor signaling, and transcriptional regulators. Although the majority of phosphosites were responsive to both inhibitors, we identified 16 sites that decreased only in response to PLX4032, suggesting rare instances where oncogenic B-RAF signaling occurs in an MKK1/2-independent manner. Only two phosphosites were identified that appeared to be uniquely responsive to AZD6244. When cells were treated with the combination of AZD6244 and PLX4032 at subsaturating concentrations (30 nm), responses at nearly all phosphosites were additive. We conclude that AZD6244 does not substantially widen the range of phosphosites inhibited by PLX4032 and that the benefit of the drug combination is best explained by their additive effects on suppressing ERK1/2 signaling. Comparison of our results to another recent ERK1/2 phosphoproteomics study revealed a surprising degree of variability in the sensitivity of phosphosites to MKK1/2 inhibitors in human cell lines, revealing unexpected cell specificity in the molecular responses to pathway activation.", "author" : [ { "dropping-particle" : "", "family" : "Stuart", "given" : "Scott A", "non-dropping-particle" : "", "parse-names" : false, "suffix" : "" }, { "dropping-particle" : "", "family" : "Houel", "given" : "Stephane", "non-dropping-particle" : "", "parse-names" : false, "suffix" : "" }, { "dropping-particle" : "", "family" : "Lee", "given" : "Thomas", "non-dropping-particle" : "", "parse-names" : false, "suffix" : "" }, { "dropping-particle" : "", "family" : "Wang", "given" : "Nan", "non-dropping-particle" : "", "parse-names" : false, "suffix" : "" }, { "dropping-particle" : "", "family" : "Old", "given" : "William M", "non-dropping-particle" : "", "parse-names" : false, "suffix" : "" }, { "dropping-particle" : "", "family" : "Ahn", "given" : "Natalie G", "non-dropping-particle" : "", "parse-names" : false, "suffix" : "" } ], "container-title" : "Molecular &amp; cellular proteomics : MCP", "id" : "ITEM-2", "issue" : "6", "issued" : { "date-parts" : [ [ "2015" ] ] }, "page" : "1599-615", "title" : "A Phosphoproteomic Comparison of B-RAFV600E and MKK1/2 Inhibitors in Melanoma Cells.", "type" : "article-journal", "volume" : "14" }, "uris" : [ "http://www.mendeley.com/documents/?uuid=ca7fd22a-f97f-4368-bc36-849d275c6e53" ] } ], "mendeley" : { "formattedCitation" : "(Zhou &lt;i&gt;et al.&lt;/i&gt;, 2013; Stuart &lt;i&gt;et al.&lt;/i&gt;, 2015)", "plainTextFormattedCitation" : "(Zhou et al., 2013; Stuart et al., 2015)", "previouslyFormattedCitation" : "(Zhou &lt;i&gt;et al.&lt;/i&gt;, 2013; Stuart &lt;i&gt;et al.&lt;/i&gt;, 2015)" }, "properties" : {  }, "schema" : "https://github.com/citation-style-language/schema/raw/master/csl-citation.json" }</w:instrText>
      </w:r>
      <w:r>
        <w:rPr>
          <w:lang w:val="en-GB"/>
        </w:rPr>
        <w:fldChar w:fldCharType="separate"/>
      </w:r>
      <w:r w:rsidR="00143B78" w:rsidRPr="00143B78">
        <w:rPr>
          <w:noProof/>
          <w:lang w:val="en-GB"/>
        </w:rPr>
        <w:t xml:space="preserve">(Zhou </w:t>
      </w:r>
      <w:r w:rsidR="00143B78" w:rsidRPr="00143B78">
        <w:rPr>
          <w:i/>
          <w:noProof/>
          <w:lang w:val="en-GB"/>
        </w:rPr>
        <w:t>et al.</w:t>
      </w:r>
      <w:r w:rsidR="00143B78" w:rsidRPr="00143B78">
        <w:rPr>
          <w:noProof/>
          <w:lang w:val="en-GB"/>
        </w:rPr>
        <w:t xml:space="preserve">, 2013; Stuart </w:t>
      </w:r>
      <w:r w:rsidR="00143B78" w:rsidRPr="00143B78">
        <w:rPr>
          <w:i/>
          <w:noProof/>
          <w:lang w:val="en-GB"/>
        </w:rPr>
        <w:t>et al.</w:t>
      </w:r>
      <w:r w:rsidR="00143B78" w:rsidRPr="00143B78">
        <w:rPr>
          <w:noProof/>
          <w:lang w:val="en-GB"/>
        </w:rPr>
        <w:t>, 2015)</w:t>
      </w:r>
      <w:r>
        <w:rPr>
          <w:lang w:val="en-GB"/>
        </w:rPr>
        <w:fldChar w:fldCharType="end"/>
      </w:r>
      <w:r>
        <w:rPr>
          <w:lang w:val="en-GB"/>
        </w:rPr>
        <w:t>. To test whether phosphorylation at this site in WASH may influence G-actin binding a wild-type and phosphorylated peptide encompassing the WH2 motif of WASH was synthesised and tested for G-actin binding in a MST binding assay.</w:t>
      </w:r>
    </w:p>
    <w:p w14:paraId="355C4D50" w14:textId="77777777" w:rsidR="004B7EB8" w:rsidRDefault="004B7EB8" w:rsidP="00E5114A">
      <w:pPr>
        <w:spacing w:line="360" w:lineRule="auto"/>
        <w:jc w:val="both"/>
        <w:rPr>
          <w:lang w:val="en-GB"/>
        </w:rPr>
      </w:pPr>
    </w:p>
    <w:p w14:paraId="310EC9AF" w14:textId="77777777" w:rsidR="004B7EB8" w:rsidRDefault="004B7EB8" w:rsidP="00E5114A">
      <w:pPr>
        <w:spacing w:line="360" w:lineRule="auto"/>
        <w:jc w:val="both"/>
        <w:rPr>
          <w:lang w:val="en-GB"/>
        </w:rPr>
      </w:pPr>
      <w:r w:rsidRPr="0036184A">
        <w:rPr>
          <w:noProof/>
        </w:rPr>
        <w:lastRenderedPageBreak/>
        <mc:AlternateContent>
          <mc:Choice Requires="wpg">
            <w:drawing>
              <wp:inline distT="0" distB="0" distL="0" distR="0" wp14:anchorId="6AE269BC" wp14:editId="0AFF4271">
                <wp:extent cx="5727700" cy="4016076"/>
                <wp:effectExtent l="0" t="0" r="0" b="0"/>
                <wp:docPr id="556" name="Group 1"/>
                <wp:cNvGraphicFramePr/>
                <a:graphic xmlns:a="http://schemas.openxmlformats.org/drawingml/2006/main">
                  <a:graphicData uri="http://schemas.microsoft.com/office/word/2010/wordprocessingGroup">
                    <wpg:wgp>
                      <wpg:cNvGrpSpPr/>
                      <wpg:grpSpPr>
                        <a:xfrm>
                          <a:off x="0" y="0"/>
                          <a:ext cx="5727700" cy="4016076"/>
                          <a:chOff x="0" y="0"/>
                          <a:chExt cx="7680960" cy="5386076"/>
                        </a:xfrm>
                      </wpg:grpSpPr>
                      <pic:pic xmlns:pic="http://schemas.openxmlformats.org/drawingml/2006/picture">
                        <pic:nvPicPr>
                          <pic:cNvPr id="557" name="Picture 557"/>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7680960" cy="4431792"/>
                          </a:xfrm>
                          <a:prstGeom prst="rect">
                            <a:avLst/>
                          </a:prstGeom>
                        </pic:spPr>
                      </pic:pic>
                      <wps:wsp>
                        <wps:cNvPr id="558" name="Text Box 63"/>
                        <wps:cNvSpPr txBox="1"/>
                        <wps:spPr>
                          <a:xfrm>
                            <a:off x="0" y="4431414"/>
                            <a:ext cx="7264553" cy="954662"/>
                          </a:xfrm>
                          <a:prstGeom prst="rect">
                            <a:avLst/>
                          </a:prstGeom>
                          <a:noFill/>
                        </wps:spPr>
                        <wps:txbx>
                          <w:txbxContent>
                            <w:p w14:paraId="42E9DE59" w14:textId="0D3297EC"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0 Phosphorylation of a short WASH WH2 peptide does not weaken interaction with G-actin. Actin (150 nM) incubated with a varying concentration of wild type Las17 WH2 peptide</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0.28 µM ± 0.05 µM, blue), WASH WH2 (Kd=1.5 µM </w:t>
                              </w:r>
                              <w:r>
                                <w:rPr>
                                  <w:rFonts w:ascii="Calibri" w:eastAsia="Times New Roman"/>
                                  <w:color w:val="000000"/>
                                  <w:kern w:val="24"/>
                                  <w:sz w:val="20"/>
                                  <w:szCs w:val="20"/>
                                </w:rPr>
                                <w:t>±</w:t>
                              </w:r>
                              <w:r>
                                <w:rPr>
                                  <w:rFonts w:ascii="Calibri" w:eastAsia="Times New Roman"/>
                                  <w:color w:val="000000"/>
                                  <w:kern w:val="24"/>
                                  <w:sz w:val="20"/>
                                  <w:szCs w:val="20"/>
                                </w:rPr>
                                <w:t xml:space="preserve"> 0.7 </w:t>
                              </w:r>
                              <w:r>
                                <w:rPr>
                                  <w:rFonts w:ascii="Calibri" w:eastAsia="Times New Roman"/>
                                  <w:color w:val="000000"/>
                                  <w:kern w:val="24"/>
                                  <w:sz w:val="20"/>
                                  <w:szCs w:val="20"/>
                                </w:rPr>
                                <w:t>µ</w:t>
                              </w:r>
                              <w:r>
                                <w:rPr>
                                  <w:rFonts w:ascii="Calibri" w:eastAsia="Times New Roman"/>
                                  <w:color w:val="000000"/>
                                  <w:kern w:val="24"/>
                                  <w:sz w:val="20"/>
                                  <w:szCs w:val="20"/>
                                </w:rPr>
                                <w:t xml:space="preserve">M, </w:t>
                              </w:r>
                              <w:r>
                                <w:rPr>
                                  <w:rFonts w:ascii="Calibri" w:eastAsia="Times New Roman" w:hAnsi="Calibri"/>
                                  <w:color w:val="000000"/>
                                  <w:kern w:val="24"/>
                                  <w:sz w:val="20"/>
                                  <w:szCs w:val="20"/>
                                </w:rPr>
                                <w:t xml:space="preserve">red) or WASH WH2 phosphorylated at S368 (Kd=1.5 µM ± 0.7 µM, green) in a MST assay. </w:t>
                              </w:r>
                            </w:p>
                          </w:txbxContent>
                        </wps:txbx>
                        <wps:bodyPr wrap="square" rtlCol="0">
                          <a:spAutoFit/>
                        </wps:bodyPr>
                      </wps:wsp>
                    </wpg:wgp>
                  </a:graphicData>
                </a:graphic>
              </wp:inline>
            </w:drawing>
          </mc:Choice>
          <mc:Fallback>
            <w:pict>
              <v:group w14:anchorId="6AE269BC" id="_x0000_s1483" style="width:451pt;height:316.25pt;mso-position-horizontal-relative:char;mso-position-vertical-relative:line" coordsize="7680960,538607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">
                <v:shape id="Picture 557" o:spid="_x0000_s1484" type="#_x0000_t75" style="position:absolute;width:7680960;height:443179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QY&#10;6izDAAAA3AAAAA8AAABkcnMvZG93bnJldi54bWxEj9GKwjAURN+F/YdwhX3TRJe6Uo2yCKIPglj3&#10;Ay7NtS02N7VJtfv3G0HwcZiZM8xy3dta3Kn1lWMNk7ECQZw7U3Gh4fe8Hc1B+IBssHZMGv7Iw3r1&#10;MVhiatyDT3TPQiEihH2KGsoQmlRKn5dk0Y9dQxy9i2sthijbQpoWHxFuazlVaiYtVhwXSmxoU1J+&#10;zTqrYbfn4+Z4KLYmsay+svlNXbub1p/D/mcBIlAf3uFXe280JMk3PM/EIyB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BjqLMMAAADcAAAADwAAAAAAAAAAAAAAAACcAgAA&#10;ZHJzL2Rvd25yZXYueG1sUEsFBgAAAAAEAAQA9wAAAIwDAAAAAA==&#10;">
                  <v:imagedata r:id="rId129" o:title=""/>
                  <v:path arrowok="t"/>
                </v:shape>
                <v:shape id="Text Box 63" o:spid="_x0000_s1485" type="#_x0000_t202" style="position:absolute;top:4431414;width:7264553;height:9546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nj37vwAA&#10;ANwAAAAPAAAAZHJzL2Rvd25yZXYueG1sRE9Na8JAEL0L/Q/LFLzpxkJKia4itYIHL7XxPmTHbGh2&#10;NmRHE/+9exA8Pt73ajP6Vt2oj01gA4t5Boq4Crbh2kD5t599gYqCbLENTAbuFGGzfpussLBh4F+6&#10;naRWKYRjgQacSFdoHStHHuM8dMSJu4TeoyTY19r2OKRw3+qPLPvUHhtODQ47+nZU/Z+u3oCI3S7u&#10;5Y+Ph/N43A0uq3IsjZm+j9slKKFRXuKn+2AN5Hlam86kI6DX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iePfu/AAAA3AAAAA8AAAAAAAAAAAAAAAAAlwIAAGRycy9kb3ducmV2&#10;LnhtbFBLBQYAAAAABAAEAPUAAACDAwAAAAA=&#10;" filled="f" stroked="f">
                  <v:textbox style="mso-fit-shape-to-text:t">
                    <w:txbxContent>
                      <w:p w14:paraId="42E9DE59" w14:textId="0D3297EC"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0 Phosphorylation of a short WASH WH2 peptide does not weaken interaction with G-actin. Actin (150 nM) incubated with a varying concentration of wild type Las17 WH2 peptide</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0.28 µM ± 0.05 µM, blue), WASH WH2 (Kd=1.5 µM </w:t>
                        </w:r>
                        <w:r>
                          <w:rPr>
                            <w:rFonts w:ascii="Calibri" w:eastAsia="Times New Roman"/>
                            <w:color w:val="000000"/>
                            <w:kern w:val="24"/>
                            <w:sz w:val="20"/>
                            <w:szCs w:val="20"/>
                          </w:rPr>
                          <w:t>±</w:t>
                        </w:r>
                        <w:r>
                          <w:rPr>
                            <w:rFonts w:ascii="Calibri" w:eastAsia="Times New Roman"/>
                            <w:color w:val="000000"/>
                            <w:kern w:val="24"/>
                            <w:sz w:val="20"/>
                            <w:szCs w:val="20"/>
                          </w:rPr>
                          <w:t xml:space="preserve"> 0.7 </w:t>
                        </w:r>
                        <w:r>
                          <w:rPr>
                            <w:rFonts w:ascii="Calibri" w:eastAsia="Times New Roman"/>
                            <w:color w:val="000000"/>
                            <w:kern w:val="24"/>
                            <w:sz w:val="20"/>
                            <w:szCs w:val="20"/>
                          </w:rPr>
                          <w:t>µ</w:t>
                        </w:r>
                        <w:r>
                          <w:rPr>
                            <w:rFonts w:ascii="Calibri" w:eastAsia="Times New Roman"/>
                            <w:color w:val="000000"/>
                            <w:kern w:val="24"/>
                            <w:sz w:val="20"/>
                            <w:szCs w:val="20"/>
                          </w:rPr>
                          <w:t xml:space="preserve">M, </w:t>
                        </w:r>
                        <w:r>
                          <w:rPr>
                            <w:rFonts w:ascii="Calibri" w:eastAsia="Times New Roman" w:hAnsi="Calibri"/>
                            <w:color w:val="000000"/>
                            <w:kern w:val="24"/>
                            <w:sz w:val="20"/>
                            <w:szCs w:val="20"/>
                          </w:rPr>
                          <w:t xml:space="preserve">red) or WASH WH2 phosphorylated at S368 (Kd=1.5 µM ± 0.7 µM, green) in a MST assay. </w:t>
                        </w:r>
                      </w:p>
                    </w:txbxContent>
                  </v:textbox>
                </v:shape>
                <w10:anchorlock/>
              </v:group>
            </w:pict>
          </mc:Fallback>
        </mc:AlternateContent>
      </w:r>
    </w:p>
    <w:p w14:paraId="70ACF524" w14:textId="77777777" w:rsidR="00FC2E3D" w:rsidRDefault="00FC2E3D" w:rsidP="00E5114A">
      <w:pPr>
        <w:spacing w:line="360" w:lineRule="auto"/>
        <w:jc w:val="both"/>
        <w:rPr>
          <w:lang w:val="en-GB"/>
        </w:rPr>
      </w:pPr>
    </w:p>
    <w:p w14:paraId="1F5C0D54" w14:textId="085A65A6" w:rsidR="004B7EB8" w:rsidRDefault="004B7EB8" w:rsidP="00E5114A">
      <w:pPr>
        <w:spacing w:line="360" w:lineRule="auto"/>
        <w:jc w:val="both"/>
        <w:rPr>
          <w:lang w:val="en-GB"/>
        </w:rPr>
      </w:pPr>
      <w:r>
        <w:rPr>
          <w:lang w:val="en-GB"/>
        </w:rPr>
        <w:t xml:space="preserve">The wild-type </w:t>
      </w:r>
      <w:r w:rsidR="00FC2E3D">
        <w:rPr>
          <w:lang w:val="en-GB"/>
        </w:rPr>
        <w:t>WASH WH2 bound to actin with a K</w:t>
      </w:r>
      <w:r>
        <w:rPr>
          <w:lang w:val="en-GB"/>
        </w:rPr>
        <w:t>d of 1.45</w:t>
      </w:r>
      <w:r w:rsidR="00FC2E3D">
        <w:rPr>
          <w:lang w:val="en-GB"/>
        </w:rPr>
        <w:t xml:space="preserve"> </w:t>
      </w:r>
      <w:r>
        <w:rPr>
          <w:lang w:val="en-GB"/>
        </w:rPr>
        <w:t>µM which is roughly 5-fold weaker than the wild-type Las17 peptide. Though phosphorylation doesn’t markedly change the strength of binding by the peptide it has an effect on the shape of the binding curve suggesting that the way in which the peptide interacts with the actin monomer may have changed.</w:t>
      </w:r>
    </w:p>
    <w:p w14:paraId="2977FF52" w14:textId="77777777" w:rsidR="004B7EB8" w:rsidRPr="00C90C38" w:rsidRDefault="004B7EB8" w:rsidP="00E5114A">
      <w:pPr>
        <w:spacing w:line="360" w:lineRule="auto"/>
        <w:jc w:val="both"/>
        <w:rPr>
          <w:b/>
          <w:lang w:val="en-GB"/>
        </w:rPr>
      </w:pPr>
    </w:p>
    <w:p w14:paraId="7B8AC247" w14:textId="77777777" w:rsidR="004B7EB8" w:rsidRDefault="004B7EB8" w:rsidP="00E5114A">
      <w:pPr>
        <w:pStyle w:val="Heading3"/>
        <w:jc w:val="both"/>
      </w:pPr>
      <w:bookmarkStart w:id="231" w:name="_Toc494222771"/>
      <w:r>
        <w:t>6.2.6 Variation in residue preceding the well conserved isoleucine</w:t>
      </w:r>
      <w:bookmarkEnd w:id="231"/>
    </w:p>
    <w:p w14:paraId="19F7F3B1" w14:textId="77777777" w:rsidR="00905ED8" w:rsidRPr="00905ED8" w:rsidRDefault="00905ED8" w:rsidP="00E5114A">
      <w:pPr>
        <w:jc w:val="both"/>
      </w:pPr>
    </w:p>
    <w:p w14:paraId="154C27AA" w14:textId="4E3603BB" w:rsidR="004B7EB8" w:rsidRDefault="004B7EB8" w:rsidP="00E5114A">
      <w:pPr>
        <w:spacing w:line="360" w:lineRule="auto"/>
        <w:jc w:val="both"/>
        <w:rPr>
          <w:lang w:val="en-GB"/>
        </w:rPr>
      </w:pPr>
      <w:r w:rsidRPr="007C3FBE">
        <w:rPr>
          <w:lang w:val="en-GB"/>
        </w:rPr>
        <w:t>Increasing the size</w:t>
      </w:r>
      <w:r>
        <w:rPr>
          <w:lang w:val="en-GB"/>
        </w:rPr>
        <w:t xml:space="preserve"> and introducing charge</w:t>
      </w:r>
      <w:r w:rsidRPr="007C3FBE">
        <w:rPr>
          <w:lang w:val="en-GB"/>
        </w:rPr>
        <w:t xml:space="preserve"> </w:t>
      </w:r>
      <w:r>
        <w:rPr>
          <w:lang w:val="en-GB"/>
        </w:rPr>
        <w:t>at</w:t>
      </w:r>
      <w:r w:rsidRPr="007C3FBE">
        <w:rPr>
          <w:lang w:val="en-GB"/>
        </w:rPr>
        <w:t xml:space="preserve"> residues I555 and S554 has an effect on the ability of the WH2 motif to bind to actin. It was postulated that introducing a less bulky residue at one of these sites may promote actin binding</w:t>
      </w:r>
      <w:r>
        <w:rPr>
          <w:lang w:val="en-GB"/>
        </w:rPr>
        <w:t xml:space="preserve"> between the helix of the WH2 motif and the actin monomer</w:t>
      </w:r>
      <w:r w:rsidRPr="007C3FBE">
        <w:rPr>
          <w:lang w:val="en-GB"/>
        </w:rPr>
        <w:t xml:space="preserve">. </w:t>
      </w:r>
      <w:r>
        <w:rPr>
          <w:lang w:val="en-GB"/>
        </w:rPr>
        <w:t xml:space="preserve">This is a relevant question as in vivo studies in the lab were exploiting a non-phosphorylatable S554A mutant. While mutations of threonine or serine to alanine are commonly used to investigate the effects of non-phosphorylation, these mutations change a polar residue with capacity to form hydrogen bonds to an alanine, which is both smaller and non-polar. It is therefore </w:t>
      </w:r>
      <w:r>
        <w:rPr>
          <w:lang w:val="en-GB"/>
        </w:rPr>
        <w:lastRenderedPageBreak/>
        <w:t xml:space="preserve">possible that this mutation itself will not simply be an inert replacement that prevents phosphorylation. Analysis of WH2 motifs reveals that many different residues can be incorporated at the site preceding the well conserved isoleucine. The WH2 motif of </w:t>
      </w:r>
      <w:r w:rsidRPr="005E3B29">
        <w:rPr>
          <w:lang w:val="en-GB"/>
        </w:rPr>
        <w:t>WAVE 1 which binds to an actin monomer very tightly</w:t>
      </w:r>
      <w:r w:rsidR="00866A19">
        <w:rPr>
          <w:lang w:val="en-GB"/>
        </w:rPr>
        <w:t xml:space="preserve"> (Kd=54</w:t>
      </w:r>
      <w:r w:rsidR="007B2D20">
        <w:rPr>
          <w:lang w:val="en-GB"/>
        </w:rPr>
        <w:t xml:space="preserve"> </w:t>
      </w:r>
      <w:r w:rsidR="00866A19">
        <w:rPr>
          <w:lang w:val="en-GB"/>
        </w:rPr>
        <w:t>nM)</w:t>
      </w:r>
      <w:r w:rsidRPr="005E3B29">
        <w:rPr>
          <w:lang w:val="en-GB"/>
        </w:rPr>
        <w:t xml:space="preserve"> and inhibits filament elongation</w:t>
      </w:r>
      <w:r>
        <w:rPr>
          <w:lang w:val="en-GB"/>
        </w:rPr>
        <w:t xml:space="preserve"> </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Pr>
          <w:lang w:val="en-GB"/>
        </w:rPr>
        <w:t xml:space="preserve"> contains an alanine at this site. A comparison was therefore made between structures of different WH2 motifs bound to actin.</w:t>
      </w:r>
    </w:p>
    <w:p w14:paraId="259A60A1" w14:textId="77777777" w:rsidR="004B7EB8" w:rsidRDefault="004B7EB8" w:rsidP="00E5114A">
      <w:pPr>
        <w:spacing w:line="360" w:lineRule="auto"/>
        <w:jc w:val="both"/>
        <w:rPr>
          <w:lang w:val="en-GB"/>
        </w:rPr>
      </w:pPr>
    </w:p>
    <w:p w14:paraId="2E79B8FC" w14:textId="77777777" w:rsidR="004B7EB8" w:rsidRDefault="004B7EB8" w:rsidP="00E5114A">
      <w:pPr>
        <w:spacing w:line="360" w:lineRule="auto"/>
        <w:jc w:val="both"/>
        <w:rPr>
          <w:b/>
          <w:lang w:val="en-GB"/>
        </w:rPr>
      </w:pPr>
      <w:r w:rsidRPr="001A2228">
        <w:rPr>
          <w:b/>
          <w:noProof/>
        </w:rPr>
        <mc:AlternateContent>
          <mc:Choice Requires="wpg">
            <w:drawing>
              <wp:inline distT="0" distB="0" distL="0" distR="0" wp14:anchorId="7DA4A750" wp14:editId="30B3A618">
                <wp:extent cx="5727700" cy="3992771"/>
                <wp:effectExtent l="0" t="0" r="12700" b="0"/>
                <wp:docPr id="559" name="Group 559"/>
                <wp:cNvGraphicFramePr/>
                <a:graphic xmlns:a="http://schemas.openxmlformats.org/drawingml/2006/main">
                  <a:graphicData uri="http://schemas.microsoft.com/office/word/2010/wordprocessingGroup">
                    <wpg:wgp>
                      <wpg:cNvGrpSpPr/>
                      <wpg:grpSpPr>
                        <a:xfrm>
                          <a:off x="0" y="0"/>
                          <a:ext cx="5727700" cy="3992771"/>
                          <a:chOff x="0" y="0"/>
                          <a:chExt cx="6797853" cy="4739120"/>
                        </a:xfrm>
                      </wpg:grpSpPr>
                      <pic:pic xmlns:pic="http://schemas.openxmlformats.org/drawingml/2006/picture">
                        <pic:nvPicPr>
                          <pic:cNvPr id="560" name="Picture 560"/>
                          <pic:cNvPicPr>
                            <a:picLocks noChangeAspect="1"/>
                          </pic:cNvPicPr>
                        </pic:nvPicPr>
                        <pic:blipFill rotWithShape="1">
                          <a:blip r:embed="rId130">
                            <a:extLst>
                              <a:ext uri="{28A0092B-C50C-407E-A947-70E740481C1C}">
                                <a14:useLocalDpi xmlns:a14="http://schemas.microsoft.com/office/drawing/2010/main" val="0"/>
                              </a:ext>
                            </a:extLst>
                          </a:blip>
                          <a:srcRect l="40236" t="32502" r="26262" b="23686"/>
                          <a:stretch/>
                        </pic:blipFill>
                        <pic:spPr>
                          <a:xfrm>
                            <a:off x="279976" y="90705"/>
                            <a:ext cx="3369733" cy="1905932"/>
                          </a:xfrm>
                          <a:prstGeom prst="rect">
                            <a:avLst/>
                          </a:prstGeom>
                        </pic:spPr>
                      </pic:pic>
                      <pic:pic xmlns:pic="http://schemas.openxmlformats.org/drawingml/2006/picture">
                        <pic:nvPicPr>
                          <pic:cNvPr id="561" name="Picture 561"/>
                          <pic:cNvPicPr>
                            <a:picLocks noChangeAspect="1"/>
                          </pic:cNvPicPr>
                        </pic:nvPicPr>
                        <pic:blipFill rotWithShape="1">
                          <a:blip r:embed="rId131">
                            <a:extLst>
                              <a:ext uri="{28A0092B-C50C-407E-A947-70E740481C1C}">
                                <a14:useLocalDpi xmlns:a14="http://schemas.microsoft.com/office/drawing/2010/main" val="0"/>
                              </a:ext>
                            </a:extLst>
                          </a:blip>
                          <a:srcRect l="35859" t="43150" r="32323" b="10549"/>
                          <a:stretch/>
                        </pic:blipFill>
                        <pic:spPr>
                          <a:xfrm>
                            <a:off x="3562567" y="60420"/>
                            <a:ext cx="3200400" cy="1897779"/>
                          </a:xfrm>
                          <a:prstGeom prst="rect">
                            <a:avLst/>
                          </a:prstGeom>
                        </pic:spPr>
                      </pic:pic>
                      <pic:pic xmlns:pic="http://schemas.openxmlformats.org/drawingml/2006/picture">
                        <pic:nvPicPr>
                          <pic:cNvPr id="562" name="Picture 562"/>
                          <pic:cNvPicPr>
                            <a:picLocks noChangeAspect="1"/>
                          </pic:cNvPicPr>
                        </pic:nvPicPr>
                        <pic:blipFill rotWithShape="1">
                          <a:blip r:embed="rId132">
                            <a:extLst>
                              <a:ext uri="{28A0092B-C50C-407E-A947-70E740481C1C}">
                                <a14:useLocalDpi xmlns:a14="http://schemas.microsoft.com/office/drawing/2010/main" val="0"/>
                              </a:ext>
                            </a:extLst>
                          </a:blip>
                          <a:srcRect l="31131"/>
                          <a:stretch/>
                        </pic:blipFill>
                        <pic:spPr>
                          <a:xfrm>
                            <a:off x="3527681" y="1958199"/>
                            <a:ext cx="3270172" cy="2057652"/>
                          </a:xfrm>
                          <a:prstGeom prst="rect">
                            <a:avLst/>
                          </a:prstGeom>
                        </pic:spPr>
                      </pic:pic>
                      <wps:wsp>
                        <wps:cNvPr id="563" name="Text Box 563"/>
                        <wps:cNvSpPr txBox="1"/>
                        <wps:spPr>
                          <a:xfrm>
                            <a:off x="0" y="3894225"/>
                            <a:ext cx="6797853" cy="844895"/>
                          </a:xfrm>
                          <a:prstGeom prst="rect">
                            <a:avLst/>
                          </a:prstGeom>
                          <a:noFill/>
                        </wps:spPr>
                        <wps:txbx>
                          <w:txbxContent>
                            <w:p w14:paraId="2B9263C7" w14:textId="6973C9DC"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11 Comparison of structures of WH2 motifs (red), with the conserved isoleucine (I555 in Las17) and preceding residue highlighted, bound to actin (cyan). (A) WH2 WAVE PDB 2A40 alanine (blue) isoleucine (B) WH2 4 SPIRE PDB 3MN5 serine (blue) isoleucine (green). (C) WH2 WASp PDB 2A3Z glutamine (blue) isoleucine (green)(D) WH2 WIP PDB 2A41 aspartate (blue) isoleucine (green)</w:t>
                              </w:r>
                            </w:p>
                          </w:txbxContent>
                        </wps:txbx>
                        <wps:bodyPr wrap="square" rtlCol="0">
                          <a:spAutoFit/>
                        </wps:bodyPr>
                      </wps:wsp>
                      <wps:wsp>
                        <wps:cNvPr id="564" name="Text Box 564"/>
                        <wps:cNvSpPr txBox="1"/>
                        <wps:spPr>
                          <a:xfrm>
                            <a:off x="1" y="0"/>
                            <a:ext cx="559956" cy="329366"/>
                          </a:xfrm>
                          <a:prstGeom prst="rect">
                            <a:avLst/>
                          </a:prstGeom>
                          <a:noFill/>
                        </wps:spPr>
                        <wps:txbx>
                          <w:txbxContent>
                            <w:p w14:paraId="73C8308A"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spAutoFit/>
                        </wps:bodyPr>
                      </wps:wsp>
                      <wps:wsp>
                        <wps:cNvPr id="565" name="Text Box 565"/>
                        <wps:cNvSpPr txBox="1"/>
                        <wps:spPr>
                          <a:xfrm>
                            <a:off x="3598479" y="116931"/>
                            <a:ext cx="559956" cy="329366"/>
                          </a:xfrm>
                          <a:prstGeom prst="rect">
                            <a:avLst/>
                          </a:prstGeom>
                          <a:noFill/>
                        </wps:spPr>
                        <wps:txbx>
                          <w:txbxContent>
                            <w:p w14:paraId="79156301"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spAutoFit/>
                        </wps:bodyPr>
                      </wps:wsp>
                      <wps:wsp>
                        <wps:cNvPr id="566" name="Text Box 566"/>
                        <wps:cNvSpPr txBox="1"/>
                        <wps:spPr>
                          <a:xfrm>
                            <a:off x="0" y="1917542"/>
                            <a:ext cx="559956" cy="329366"/>
                          </a:xfrm>
                          <a:prstGeom prst="rect">
                            <a:avLst/>
                          </a:prstGeom>
                          <a:noFill/>
                        </wps:spPr>
                        <wps:txbx>
                          <w:txbxContent>
                            <w:p w14:paraId="1A75009A"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wps:wsp>
                        <wps:cNvPr id="567" name="Text Box 567"/>
                        <wps:cNvSpPr txBox="1"/>
                        <wps:spPr>
                          <a:xfrm>
                            <a:off x="3527677" y="1905275"/>
                            <a:ext cx="559956" cy="329366"/>
                          </a:xfrm>
                          <a:prstGeom prst="rect">
                            <a:avLst/>
                          </a:prstGeom>
                          <a:noFill/>
                        </wps:spPr>
                        <wps:txbx>
                          <w:txbxContent>
                            <w:p w14:paraId="6F6ED5CA"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D.</w:t>
                              </w:r>
                            </w:p>
                          </w:txbxContent>
                        </wps:txbx>
                        <wps:bodyPr wrap="square" rtlCol="0">
                          <a:spAutoFit/>
                        </wps:bodyPr>
                      </wps:wsp>
                      <pic:pic xmlns:pic="http://schemas.openxmlformats.org/drawingml/2006/picture">
                        <pic:nvPicPr>
                          <pic:cNvPr id="568" name="Picture 568"/>
                          <pic:cNvPicPr>
                            <a:picLocks noChangeAspect="1"/>
                          </pic:cNvPicPr>
                        </pic:nvPicPr>
                        <pic:blipFill rotWithShape="1">
                          <a:blip r:embed="rId133">
                            <a:extLst>
                              <a:ext uri="{28A0092B-C50C-407E-A947-70E740481C1C}">
                                <a14:useLocalDpi xmlns:a14="http://schemas.microsoft.com/office/drawing/2010/main" val="0"/>
                              </a:ext>
                            </a:extLst>
                          </a:blip>
                          <a:srcRect l="40865" t="45028" r="20693" b="10805"/>
                          <a:stretch/>
                        </pic:blipFill>
                        <pic:spPr>
                          <a:xfrm>
                            <a:off x="273769" y="1947984"/>
                            <a:ext cx="3247702" cy="1920095"/>
                          </a:xfrm>
                          <a:prstGeom prst="rect">
                            <a:avLst/>
                          </a:prstGeom>
                        </pic:spPr>
                      </pic:pic>
                    </wpg:wgp>
                  </a:graphicData>
                </a:graphic>
              </wp:inline>
            </w:drawing>
          </mc:Choice>
          <mc:Fallback>
            <w:pict>
              <v:group w14:anchorId="7DA4A750" id="Group 559" o:spid="_x0000_s1486" style="width:451pt;height:314.4pt;mso-position-horizontal-relative:char;mso-position-vertical-relative:line" coordsize="6797853,47391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TD5o+AAACO0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">
                <v:shape id="Picture 560" o:spid="_x0000_s1487" type="#_x0000_t75" style="position:absolute;left:279976;top:90705;width:3369733;height:19059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Pb&#10;8m6+AAAA3AAAAA8AAABkcnMvZG93bnJldi54bWxET8uqwjAQ3V/wH8II7q6pokWqUUQQdCU+QNwN&#10;zdgWm0lJola/3iwEl4fzni1aU4sHOV9ZVjDoJyCIc6srLhScjuv/CQgfkDXWlknBizws5p2/GWba&#10;PnlPj0MoRAxhn6GCMoQmk9LnJRn0fdsQR+5qncEQoSukdviM4aaWwyRJpcGKY0OJDa1Kym+Hu1Fw&#10;Xqc8ps2lHVYv7/x5tN3Zd6NUr9supyACteEn/ro3WsE4jfPjmXgE5PwD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EPb8m6+AAAA3AAAAA8AAAAAAAAAAAAAAAAAnAIAAGRycy9k&#10;b3ducmV2LnhtbFBLBQYAAAAABAAEAPcAAACHAwAAAAA=&#10;">
                  <v:imagedata r:id="rId134" o:title="" croptop="21301f" cropbottom="15523f" cropleft="26369f" cropright="17211f"/>
                  <v:path arrowok="t"/>
                </v:shape>
                <v:shape id="Picture 561" o:spid="_x0000_s1488" type="#_x0000_t75" style="position:absolute;left:3562567;top:60420;width:3200400;height:189777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h&#10;azrDAAAA3AAAAA8AAABkcnMvZG93bnJldi54bWxEj9FqwkAURN+F/sNyC77pRsFYUlcpBaEPSjD2&#10;Ay7Zm2za7N00u9Xo17uC4OMwM2eY1WawrThR7xvHCmbTBARx6XTDtYLv43byBsIHZI2tY1JwIQ+b&#10;9ctohZl2Zz7QqQi1iBD2GSowIXSZlL40ZNFPXUccvcr1FkOUfS11j+cIt62cJ0kqLTYcFwx29Gmo&#10;/C3+baS4VBb5309tqmu+zHd7WVFaKTV+HT7eQQQawjP8aH9pBYt0Bvcz8QjI9Q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uFrOsMAAADcAAAADwAAAAAAAAAAAAAAAACcAgAA&#10;ZHJzL2Rvd25yZXYueG1sUEsFBgAAAAAEAAQA9wAAAIwDAAAAAA==&#10;">
                  <v:imagedata r:id="rId135" o:title="" croptop="28279f" cropbottom="6913f" cropleft="23501f" cropright="21183f"/>
                  <v:path arrowok="t"/>
                </v:shape>
                <v:shape id="Picture 562" o:spid="_x0000_s1489" type="#_x0000_t75" style="position:absolute;left:3527681;top:1958199;width:3270172;height:20576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9n&#10;tp3GAAAA3AAAAA8AAABkcnMvZG93bnJldi54bWxEj0FrAjEUhO9C/0N4hV5Es5VqdTVKFVoEQahu&#10;e35unpulm5dlE3X996YgeBxm5htmtmhtJc7U+NKxgtd+AoI4d7rkQkG2/+yNQfiArLFyTAqu5GEx&#10;f+rMMNXuwt903oVCRAj7FBWYEOpUSp8bsuj7riaO3tE1FkOUTSF1g5cIt5UcJMlIWiw5LhisaWUo&#10;/9udrILfn8nXeGuupd1uDsvs/S1Zd5eZUi/P7ccURKA2PML39lorGI4G8H8mHgE5v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L2e2ncYAAADcAAAADwAAAAAAAAAAAAAAAACc&#10;AgAAZHJzL2Rvd25yZXYueG1sUEsFBgAAAAAEAAQA9wAAAI8DAAAAAA==&#10;">
                  <v:imagedata r:id="rId136" o:title="" cropleft="20402f"/>
                  <v:path arrowok="t"/>
                </v:shape>
                <v:shape id="Text Box 563" o:spid="_x0000_s1490" type="#_x0000_t202" style="position:absolute;top:3894225;width:6797853;height:8448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VmU3wwAA&#10;ANwAAAAPAAAAZHJzL2Rvd25yZXYueG1sRI9Pa8JAFMTvBb/D8gRvdWNFKdFVxD/goRdtvD+yr9nQ&#10;7NuQfTXx23cLBY/DzPyGWW8H36g7dbEObGA2zUARl8HWXBkoPk+v76CiIFtsApOBB0XYbkYva8xt&#10;6PlC96tUKkE45mjAibS51rF05DFOQ0ucvK/QeZQku0rbDvsE941+y7Kl9lhzWnDY0t5R+X398QZE&#10;7G72KI4+nm/Dx6F3WbnAwpjJeNitQAkN8gz/t8/WwGI5h78z6Qjo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VmU3wwAAANwAAAAPAAAAAAAAAAAAAAAAAJcCAABkcnMvZG93&#10;bnJldi54bWxQSwUGAAAAAAQABAD1AAAAhwMAAAAA&#10;" filled="f" stroked="f">
                  <v:textbox style="mso-fit-shape-to-text:t">
                    <w:txbxContent>
                      <w:p w14:paraId="2B9263C7" w14:textId="6973C9DC"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11 Comparison of structures of WH2 motifs (red), with the conserved isoleucine (I555 in Las17) and preceding residue highlighted, bound to actin (cyan). (A) WH2 WAVE PDB 2A40 alanine (blue) isoleucine (B) WH2 4 SPIRE PDB 3MN5 serine (blue) isoleucine (green). (C) WH2 WASp PDB 2A3Z glutamine (blue) isoleucine (green)(D) WH2 WIP PDB 2A41 aspartate (blue) isoleucine (green)</w:t>
                        </w:r>
                      </w:p>
                    </w:txbxContent>
                  </v:textbox>
                </v:shape>
                <v:shape id="Text Box 564" o:spid="_x0000_s1491" type="#_x0000_t202" style="position:absolute;left:1;width:559956;height:3293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v/1DwwAA&#10;ANwAAAAPAAAAZHJzL2Rvd25yZXYueG1sRI9Pa8JAFMTvBb/D8gRvdWNRKdFVxD/goRdtvD+yr9nQ&#10;7NuQfTXx23cLBY/DzPyGWW8H36g7dbEObGA2zUARl8HWXBkoPk+v76CiIFtsApOBB0XYbkYva8xt&#10;6PlC96tUKkE45mjAibS51rF05DFOQ0ucvK/QeZQku0rbDvsE941+y7Kl9lhzWnDY0t5R+X398QZE&#10;7G72KI4+nm/Dx6F3WbnAwpjJeNitQAkN8gz/t8/WwGI5h78z6Qjo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v/1DwwAAANwAAAAPAAAAAAAAAAAAAAAAAJcCAABkcnMvZG93&#10;bnJldi54bWxQSwUGAAAAAAQABAD1AAAAhwMAAAAA&#10;" filled="f" stroked="f">
                  <v:textbox style="mso-fit-shape-to-text:t">
                    <w:txbxContent>
                      <w:p w14:paraId="73C8308A"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A.</w:t>
                        </w:r>
                      </w:p>
                    </w:txbxContent>
                  </v:textbox>
                </v:shape>
                <v:shape id="Text Box 565" o:spid="_x0000_s1492" type="#_x0000_t202" style="position:absolute;left:3598479;top:116931;width:559956;height:3293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81jYwgAA&#10;ANwAAAAPAAAAZHJzL2Rvd25yZXYueG1sRI9Ba8JAFITvQv/D8gq96UYhUlJXEWvBQy/aeH9kX7PB&#10;7NuQfTXx33cFweMwM98wq83oW3WlPjaBDcxnGSjiKtiGawPlz9f0HVQUZIttYDJwowib9ctkhYUN&#10;Ax/pepJaJQjHAg04ka7QOlaOPMZZ6IiT9xt6j5JkX2vb45DgvtWLLFtqjw2nBYcd7RxVl9OfNyBi&#10;t/NbuffxcB6/PweXVTmWxry9jtsPUEKjPMOP9sEayJc53M+kI6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jzWNjCAAAA3AAAAA8AAAAAAAAAAAAAAAAAlwIAAGRycy9kb3du&#10;cmV2LnhtbFBLBQYAAAAABAAEAPUAAACGAwAAAAA=&#10;" filled="f" stroked="f">
                  <v:textbox style="mso-fit-shape-to-text:t">
                    <w:txbxContent>
                      <w:p w14:paraId="79156301"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B.</w:t>
                        </w:r>
                      </w:p>
                    </w:txbxContent>
                  </v:textbox>
                </v:shape>
                <v:shape id="Text Box 566" o:spid="_x0000_s1493" type="#_x0000_t202" style="position:absolute;top:1917542;width:559956;height:3293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IcavwgAA&#10;ANwAAAAPAAAAZHJzL2Rvd25yZXYueG1sRI9Ba8JAFITvQv/D8gq96caCQVJXEduCh17UeH9kX7PB&#10;7NuQfTXx33cFweMwM98wq83oW3WlPjaBDcxnGSjiKtiGawPl6Xu6BBUF2WIbmAzcKMJm/TJZYWHD&#10;wAe6HqVWCcKxQANOpCu0jpUjj3EWOuLk/YbeoyTZ19r2OCS4b/V7luXaY8NpwWFHO0fV5fjnDYjY&#10;7fxWfvm4P48/n4PLqgWWxry9jtsPUEKjPMOP9t4aWOQ53M+kI6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ghxq/CAAAA3AAAAA8AAAAAAAAAAAAAAAAAlwIAAGRycy9kb3du&#10;cmV2LnhtbFBLBQYAAAAABAAEAPUAAACGAwAAAAA=&#10;" filled="f" stroked="f">
                  <v:textbox style="mso-fit-shape-to-text:t">
                    <w:txbxContent>
                      <w:p w14:paraId="1A75009A"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C.</w:t>
                        </w:r>
                      </w:p>
                    </w:txbxContent>
                  </v:textbox>
                </v:shape>
                <v:shape id="Text Box 567" o:spid="_x0000_s1494" type="#_x0000_t202" style="position:absolute;left:3527677;top:1905275;width:559956;height:3293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bWM0wwAA&#10;ANwAAAAPAAAAZHJzL2Rvd25yZXYueG1sRI9Pa8JAFMTvBb/D8oTe6kZBLdFVxD/goRdtvD+yr9nQ&#10;7NuQfZr47buFQo/DzPyGWW8H36gHdbEObGA6yUARl8HWXBkoPk9v76CiIFtsApOBJ0XYbkYva8xt&#10;6PlCj6tUKkE45mjAibS51rF05DFOQkucvK/QeZQku0rbDvsE942eZdlCe6w5LThsae+o/L7evQER&#10;u5s+i6OP59vwcehdVs6xMOZ1POxWoIQG+Q//tc/WwHyxhN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bWM0wwAAANwAAAAPAAAAAAAAAAAAAAAAAJcCAABkcnMvZG93&#10;bnJldi54bWxQSwUGAAAAAAQABAD1AAAAhwMAAAAA&#10;" filled="f" stroked="f">
                  <v:textbox style="mso-fit-shape-to-text:t">
                    <w:txbxContent>
                      <w:p w14:paraId="6F6ED5CA" w14:textId="77777777" w:rsidR="00F410B7" w:rsidRDefault="00F410B7" w:rsidP="004B7EB8">
                        <w:pPr>
                          <w:pStyle w:val="NormalWeb"/>
                          <w:spacing w:before="0" w:beforeAutospacing="0" w:after="0" w:afterAutospacing="0"/>
                        </w:pPr>
                        <w:r>
                          <w:rPr>
                            <w:rFonts w:asciiTheme="minorHAnsi" w:hAnsi="Calibri" w:cstheme="minorBidi"/>
                            <w:color w:val="000000" w:themeColor="text1"/>
                            <w:kern w:val="24"/>
                          </w:rPr>
                          <w:t>D.</w:t>
                        </w:r>
                      </w:p>
                    </w:txbxContent>
                  </v:textbox>
                </v:shape>
                <v:shape id="Picture 568" o:spid="_x0000_s1495" type="#_x0000_t75" style="position:absolute;left:273769;top:1947984;width:3247702;height:19200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7&#10;lT3CAAAA3AAAAA8AAABkcnMvZG93bnJldi54bWxET0tuwjAQ3VfiDtYgdVcckEBVwCAEomIBlN8B&#10;hnhIAvY4jV0InB4vKnX59P6jSWONuFHtS8cKup0EBHHmdMm5guNh8fEJwgdkjcYxKXiQh8m49TbC&#10;VLs77+i2D7mIIexTVFCEUKVS+qwgi77jKuLInV1tMURY51LXeI/h1shekgykxZJjQ4EVzQrKrvtf&#10;q8CY2df3z1bP173VU58uZnrIN1ul3tvNdAgiUBP+xX/upVbQH8S18Uw8AnL8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g+5U9wgAAANwAAAAPAAAAAAAAAAAAAAAAAJwCAABk&#10;cnMvZG93bnJldi54bWxQSwUGAAAAAAQABAD3AAAAiwMAAAAA&#10;">
                  <v:imagedata r:id="rId137" o:title="" croptop="29510f" cropbottom="7081f" cropleft="26781f" cropright="13561f"/>
                  <v:path arrowok="t"/>
                </v:shape>
                <w10:anchorlock/>
              </v:group>
            </w:pict>
          </mc:Fallback>
        </mc:AlternateContent>
      </w:r>
    </w:p>
    <w:p w14:paraId="0EBA73BE" w14:textId="77777777" w:rsidR="004B7EB8" w:rsidRDefault="004B7EB8" w:rsidP="00E5114A">
      <w:pPr>
        <w:spacing w:line="360" w:lineRule="auto"/>
        <w:jc w:val="both"/>
        <w:rPr>
          <w:b/>
          <w:lang w:val="en-GB"/>
        </w:rPr>
      </w:pPr>
    </w:p>
    <w:p w14:paraId="21F6EB7C" w14:textId="77777777" w:rsidR="004B7EB8" w:rsidRPr="00ED7673" w:rsidRDefault="004B7EB8" w:rsidP="00E5114A">
      <w:pPr>
        <w:spacing w:line="360" w:lineRule="auto"/>
        <w:jc w:val="both"/>
        <w:rPr>
          <w:lang w:val="en-GB"/>
        </w:rPr>
      </w:pPr>
      <w:r w:rsidRPr="00334CA9">
        <w:rPr>
          <w:lang w:val="en-GB"/>
        </w:rPr>
        <w:t>As highlighted in fig 6.1. the site preceding the well conserved isoleucine may still contact the actin monomer. A comparison between different WH2 mo</w:t>
      </w:r>
      <w:r>
        <w:rPr>
          <w:lang w:val="en-GB"/>
        </w:rPr>
        <w:t>t</w:t>
      </w:r>
      <w:r w:rsidRPr="00334CA9">
        <w:rPr>
          <w:lang w:val="en-GB"/>
        </w:rPr>
        <w:t>ifs highlights that an alanine at this site may be expected to reduce any steric clash.</w:t>
      </w:r>
    </w:p>
    <w:p w14:paraId="18B4B503" w14:textId="77777777" w:rsidR="004B7EB8" w:rsidRDefault="004B7EB8" w:rsidP="00E5114A">
      <w:pPr>
        <w:spacing w:line="360" w:lineRule="auto"/>
        <w:jc w:val="both"/>
        <w:rPr>
          <w:b/>
          <w:lang w:val="en-GB"/>
        </w:rPr>
      </w:pPr>
    </w:p>
    <w:p w14:paraId="3FD67768" w14:textId="77777777" w:rsidR="004B7EB8" w:rsidRDefault="004B7EB8" w:rsidP="00E5114A">
      <w:pPr>
        <w:pStyle w:val="Heading3"/>
        <w:jc w:val="both"/>
      </w:pPr>
      <w:bookmarkStart w:id="232" w:name="_Toc494222772"/>
      <w:r>
        <w:t>6.2.7 Does the ‘non-phosphorylatable’ S554A mutation effect G-actin binding?</w:t>
      </w:r>
      <w:bookmarkEnd w:id="232"/>
    </w:p>
    <w:p w14:paraId="584C84AC" w14:textId="77777777" w:rsidR="00905ED8" w:rsidRPr="00905ED8" w:rsidRDefault="00905ED8" w:rsidP="00E5114A">
      <w:pPr>
        <w:jc w:val="both"/>
      </w:pPr>
    </w:p>
    <w:p w14:paraId="21AF95B8" w14:textId="77777777" w:rsidR="004B7EB8" w:rsidRDefault="004B7EB8" w:rsidP="00E5114A">
      <w:pPr>
        <w:spacing w:line="360" w:lineRule="auto"/>
        <w:jc w:val="both"/>
        <w:rPr>
          <w:lang w:val="en-GB"/>
        </w:rPr>
      </w:pPr>
      <w:r>
        <w:rPr>
          <w:lang w:val="en-GB"/>
        </w:rPr>
        <w:t xml:space="preserve">In studies in the lab investigating the effects of the S554A mutation in vivo, unexpectedly large effects on actin were observed. This could be due to the non-phosphorylatable site but could also be due to additional direct effects on the proteins function caused by the mutation. To test this a fourth peptide was synthesised </w:t>
      </w:r>
      <w:r w:rsidRPr="00FC2E3D">
        <w:rPr>
          <w:lang w:val="en-GB"/>
        </w:rPr>
        <w:t xml:space="preserve">(peptide </w:t>
      </w:r>
      <w:r w:rsidRPr="00FC2E3D">
        <w:rPr>
          <w:lang w:val="en-GB"/>
        </w:rPr>
        <w:lastRenderedPageBreak/>
        <w:t>synthetics)</w:t>
      </w:r>
      <w:r>
        <w:rPr>
          <w:b/>
          <w:lang w:val="en-GB"/>
        </w:rPr>
        <w:t xml:space="preserve"> </w:t>
      </w:r>
      <w:r>
        <w:rPr>
          <w:lang w:val="en-GB"/>
        </w:rPr>
        <w:t>which incorporated an S554A mutation. This peptide was tested for G actin binding in a MST assay.</w:t>
      </w:r>
    </w:p>
    <w:p w14:paraId="680F6B83" w14:textId="77777777" w:rsidR="004B7EB8" w:rsidRDefault="004B7EB8" w:rsidP="00E5114A">
      <w:pPr>
        <w:spacing w:line="360" w:lineRule="auto"/>
        <w:jc w:val="both"/>
        <w:rPr>
          <w:lang w:val="en-GB"/>
        </w:rPr>
      </w:pPr>
    </w:p>
    <w:p w14:paraId="329C7F38" w14:textId="77777777" w:rsidR="004B7EB8" w:rsidRDefault="004B7EB8" w:rsidP="00E5114A">
      <w:pPr>
        <w:spacing w:line="360" w:lineRule="auto"/>
        <w:jc w:val="both"/>
        <w:rPr>
          <w:lang w:val="en-GB"/>
        </w:rPr>
      </w:pPr>
      <w:r w:rsidRPr="009F4DFE">
        <w:rPr>
          <w:noProof/>
        </w:rPr>
        <mc:AlternateContent>
          <mc:Choice Requires="wpg">
            <w:drawing>
              <wp:inline distT="0" distB="0" distL="0" distR="0" wp14:anchorId="76F7AE46" wp14:editId="16E59F2E">
                <wp:extent cx="5727700" cy="4077998"/>
                <wp:effectExtent l="0" t="0" r="0" b="0"/>
                <wp:docPr id="569" name="Group 1"/>
                <wp:cNvGraphicFramePr/>
                <a:graphic xmlns:a="http://schemas.openxmlformats.org/drawingml/2006/main">
                  <a:graphicData uri="http://schemas.microsoft.com/office/word/2010/wordprocessingGroup">
                    <wpg:wgp>
                      <wpg:cNvGrpSpPr/>
                      <wpg:grpSpPr>
                        <a:xfrm>
                          <a:off x="0" y="0"/>
                          <a:ext cx="5727700" cy="4077998"/>
                          <a:chOff x="0" y="0"/>
                          <a:chExt cx="7315200" cy="5208787"/>
                        </a:xfrm>
                      </wpg:grpSpPr>
                      <pic:pic xmlns:pic="http://schemas.openxmlformats.org/drawingml/2006/picture">
                        <pic:nvPicPr>
                          <pic:cNvPr id="570" name="Picture 570"/>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7315200" cy="4498848"/>
                          </a:xfrm>
                          <a:prstGeom prst="rect">
                            <a:avLst/>
                          </a:prstGeom>
                        </pic:spPr>
                      </pic:pic>
                      <wps:wsp>
                        <wps:cNvPr id="571" name="Text Box 67"/>
                        <wps:cNvSpPr txBox="1"/>
                        <wps:spPr>
                          <a:xfrm>
                            <a:off x="0" y="4498281"/>
                            <a:ext cx="7315200" cy="710506"/>
                          </a:xfrm>
                          <a:prstGeom prst="rect">
                            <a:avLst/>
                          </a:prstGeom>
                          <a:noFill/>
                        </wps:spPr>
                        <wps:txbx>
                          <w:txbxContent>
                            <w:p w14:paraId="202F1363" w14:textId="7BDD5574"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2. The S554A mutation promotes G-actin binding of a short WH2 peptide. Actin (150 nM) incubated with a varying concentrations of wild type Las17 WH2 peptide</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0.28 µM ± 0.06 µM, red) or Las17 WH2 peptide with the S554A mutation (Kd=0.021 µM </w:t>
                              </w:r>
                              <w:r>
                                <w:rPr>
                                  <w:rFonts w:ascii="Calibri" w:eastAsia="Times New Roman"/>
                                  <w:color w:val="000000"/>
                                  <w:kern w:val="24"/>
                                  <w:sz w:val="20"/>
                                  <w:szCs w:val="20"/>
                                </w:rPr>
                                <w:t>±</w:t>
                              </w:r>
                              <w:r>
                                <w:rPr>
                                  <w:rFonts w:ascii="Calibri" w:eastAsia="Times New Roman"/>
                                  <w:color w:val="000000"/>
                                  <w:kern w:val="24"/>
                                  <w:sz w:val="20"/>
                                  <w:szCs w:val="20"/>
                                </w:rPr>
                                <w:t xml:space="preserve"> </w:t>
                              </w:r>
                              <w:r>
                                <w:rPr>
                                  <w:rFonts w:ascii="Calibri" w:eastAsia="Times New Roman" w:hAnsi="Calibri"/>
                                  <w:color w:val="000000"/>
                                  <w:kern w:val="24"/>
                                  <w:sz w:val="20"/>
                                  <w:szCs w:val="20"/>
                                </w:rPr>
                                <w:t xml:space="preserve">0.01 µM, green) in a MST assay. </w:t>
                              </w:r>
                            </w:p>
                          </w:txbxContent>
                        </wps:txbx>
                        <wps:bodyPr wrap="square" rtlCol="0">
                          <a:spAutoFit/>
                        </wps:bodyPr>
                      </wps:wsp>
                    </wpg:wgp>
                  </a:graphicData>
                </a:graphic>
              </wp:inline>
            </w:drawing>
          </mc:Choice>
          <mc:Fallback>
            <w:pict>
              <v:group w14:anchorId="76F7AE46" id="_x0000_s1496" style="width:451pt;height:321.1pt;mso-position-horizontal-relative:char;mso-position-vertical-relative:line" coordsize="7315200,520878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">
                <v:shape id="Picture 570" o:spid="_x0000_s1497" type="#_x0000_t75" style="position:absolute;width:7315200;height:44988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Ad&#10;uCPCAAAA3AAAAA8AAABkcnMvZG93bnJldi54bWxET8tqAjEU3Qv+Q7iCu5qxUh+jUapUqKUbH+D2&#10;MrnOjE5uxiTV8e/NouDycN6zRWMqcSPnS8sK+r0EBHFmdcm5gsN+/TYG4QOyxsoyKXiQh8W83Zph&#10;qu2dt3TbhVzEEPYpKihCqFMpfVaQQd+zNXHkTtYZDBG6XGqH9xhuKvmeJENpsOTYUGBNq4Kyy+7P&#10;KPj9Wud6c5xcf84cZPZwzXCwXCrV7TSfUxCBmvAS/7u/tYKPUZwfz8QjIOd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wHbgjwgAAANwAAAAPAAAAAAAAAAAAAAAAAJwCAABk&#10;cnMvZG93bnJldi54bWxQSwUGAAAAAAQABAD3AAAAiwMAAAAA&#10;">
                  <v:imagedata r:id="rId139" o:title=""/>
                  <v:path arrowok="t"/>
                </v:shape>
                <v:shape id="Text Box 67" o:spid="_x0000_s1498" type="#_x0000_t202" style="position:absolute;top:4498281;width:7315200;height:7105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EcgGwgAA&#10;ANwAAAAPAAAAZHJzL2Rvd25yZXYueG1sRI9Pa8JAFMTvQr/D8oTedJOCtURXkf4BD72o6f2RfWaD&#10;2bch+2rit+8WBI/DzPyGWW9H36or9bEJbCCfZ6CIq2Abrg2Up6/ZG6goyBbbwGTgRhG2m6fJGgsb&#10;Bj7Q9Si1ShCOBRpwIl2hdawceYzz0BEn7xx6j5JkX2vb45DgvtUvWfaqPTacFhx29O6ouhx/vQER&#10;u8tv5aeP+5/x+2NwWbXA0pjn6bhbgRIa5RG+t/fWwGKZw/+ZdAT0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IRyAbCAAAA3AAAAA8AAAAAAAAAAAAAAAAAlwIAAGRycy9kb3du&#10;cmV2LnhtbFBLBQYAAAAABAAEAPUAAACGAwAAAAA=&#10;" filled="f" stroked="f">
                  <v:textbox style="mso-fit-shape-to-text:t">
                    <w:txbxContent>
                      <w:p w14:paraId="202F1363" w14:textId="7BDD5574"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2. The S554A mutation promotes G-actin binding of a short WH2 peptide. Actin (150 nM) incubated with a varying concentrations of wild type Las17 WH2 peptide</w:t>
                        </w:r>
                        <w:r>
                          <w:rPr>
                            <w:rFonts w:ascii="Calibri" w:eastAsia="Times New Roman" w:hAnsi="Calibri"/>
                            <w:b/>
                            <w:bCs/>
                            <w:color w:val="000000"/>
                            <w:kern w:val="24"/>
                            <w:sz w:val="20"/>
                            <w:szCs w:val="20"/>
                          </w:rPr>
                          <w:t xml:space="preserve"> </w:t>
                        </w:r>
                        <w:r>
                          <w:rPr>
                            <w:rFonts w:ascii="Calibri" w:eastAsia="Times New Roman" w:hAnsi="Calibri"/>
                            <w:color w:val="000000"/>
                            <w:kern w:val="24"/>
                            <w:sz w:val="20"/>
                            <w:szCs w:val="20"/>
                          </w:rPr>
                          <w:t xml:space="preserve">(Kd=0.28 µM ± 0.06 µM, red) or Las17 WH2 peptide with the S554A mutation (Kd=0.021 µM </w:t>
                        </w:r>
                        <w:r>
                          <w:rPr>
                            <w:rFonts w:ascii="Calibri" w:eastAsia="Times New Roman"/>
                            <w:color w:val="000000"/>
                            <w:kern w:val="24"/>
                            <w:sz w:val="20"/>
                            <w:szCs w:val="20"/>
                          </w:rPr>
                          <w:t>±</w:t>
                        </w:r>
                        <w:r>
                          <w:rPr>
                            <w:rFonts w:ascii="Calibri" w:eastAsia="Times New Roman"/>
                            <w:color w:val="000000"/>
                            <w:kern w:val="24"/>
                            <w:sz w:val="20"/>
                            <w:szCs w:val="20"/>
                          </w:rPr>
                          <w:t xml:space="preserve"> </w:t>
                        </w:r>
                        <w:r>
                          <w:rPr>
                            <w:rFonts w:ascii="Calibri" w:eastAsia="Times New Roman" w:hAnsi="Calibri"/>
                            <w:color w:val="000000"/>
                            <w:kern w:val="24"/>
                            <w:sz w:val="20"/>
                            <w:szCs w:val="20"/>
                          </w:rPr>
                          <w:t xml:space="preserve">0.01 µM, green) in a MST assay. </w:t>
                        </w:r>
                      </w:p>
                    </w:txbxContent>
                  </v:textbox>
                </v:shape>
                <w10:anchorlock/>
              </v:group>
            </w:pict>
          </mc:Fallback>
        </mc:AlternateContent>
      </w:r>
    </w:p>
    <w:p w14:paraId="0EFA42D6" w14:textId="77777777" w:rsidR="00FC2E3D" w:rsidRDefault="00FC2E3D" w:rsidP="00E5114A">
      <w:pPr>
        <w:spacing w:line="360" w:lineRule="auto"/>
        <w:jc w:val="both"/>
        <w:rPr>
          <w:lang w:val="en-GB"/>
        </w:rPr>
      </w:pPr>
    </w:p>
    <w:p w14:paraId="38C96022" w14:textId="2F31D8EB" w:rsidR="004B7EB8" w:rsidRDefault="004B7EB8" w:rsidP="00E5114A">
      <w:pPr>
        <w:spacing w:line="360" w:lineRule="auto"/>
        <w:jc w:val="both"/>
        <w:rPr>
          <w:lang w:val="en-GB"/>
        </w:rPr>
      </w:pPr>
      <w:r>
        <w:rPr>
          <w:lang w:val="en-GB"/>
        </w:rPr>
        <w:t xml:space="preserve">Binding of this S554A peptide to actin </w:t>
      </w:r>
      <w:r w:rsidRPr="003335A3">
        <w:rPr>
          <w:lang w:val="en-GB"/>
        </w:rPr>
        <w:t>(</w:t>
      </w:r>
      <w:r w:rsidR="003335A3" w:rsidRPr="003335A3">
        <w:rPr>
          <w:lang w:val="en-GB"/>
        </w:rPr>
        <w:t>20</w:t>
      </w:r>
      <w:r w:rsidRPr="003335A3">
        <w:rPr>
          <w:lang w:val="en-GB"/>
        </w:rPr>
        <w:t xml:space="preserve"> nM) </w:t>
      </w:r>
      <w:r>
        <w:rPr>
          <w:lang w:val="en-GB"/>
        </w:rPr>
        <w:t xml:space="preserve">was tighter than the wild-type control </w:t>
      </w:r>
      <w:r w:rsidRPr="00FC2E3D">
        <w:rPr>
          <w:lang w:val="en-GB"/>
        </w:rPr>
        <w:t>(280 nM).</w:t>
      </w:r>
      <w:r>
        <w:rPr>
          <w:lang w:val="en-GB"/>
        </w:rPr>
        <w:t xml:space="preserve"> The S554A mutation therefore increases G-actin binding by the WH2 motif. </w:t>
      </w:r>
    </w:p>
    <w:p w14:paraId="2079DB8F" w14:textId="77777777" w:rsidR="004B7EB8" w:rsidRDefault="004B7EB8" w:rsidP="00E5114A">
      <w:pPr>
        <w:spacing w:line="360" w:lineRule="auto"/>
        <w:jc w:val="both"/>
        <w:rPr>
          <w:lang w:val="en-GB"/>
        </w:rPr>
      </w:pPr>
    </w:p>
    <w:p w14:paraId="7DE8C34E" w14:textId="77777777" w:rsidR="004B7EB8" w:rsidRDefault="004B7EB8" w:rsidP="00E5114A">
      <w:pPr>
        <w:pStyle w:val="Heading3"/>
        <w:jc w:val="both"/>
      </w:pPr>
      <w:bookmarkStart w:id="233" w:name="_Toc494222773"/>
      <w:r>
        <w:t>6.2.8 Does the ‘non-phosphorylatable’ S554A mutation affect Arp2/3 activation?</w:t>
      </w:r>
      <w:bookmarkEnd w:id="233"/>
    </w:p>
    <w:p w14:paraId="659976AD" w14:textId="77777777" w:rsidR="004B7EB8" w:rsidRPr="00AB68A7" w:rsidRDefault="004B7EB8" w:rsidP="00E5114A">
      <w:pPr>
        <w:jc w:val="both"/>
        <w:rPr>
          <w:lang w:val="en-GB"/>
        </w:rPr>
      </w:pPr>
    </w:p>
    <w:p w14:paraId="4B6AC80D" w14:textId="5A31B16C" w:rsidR="004B7EB8" w:rsidRPr="00736F6D" w:rsidRDefault="004B7EB8" w:rsidP="00E5114A">
      <w:pPr>
        <w:spacing w:line="360" w:lineRule="auto"/>
        <w:jc w:val="both"/>
        <w:rPr>
          <w:lang w:val="en-GB"/>
        </w:rPr>
      </w:pPr>
      <w:r w:rsidRPr="00E15806">
        <w:rPr>
          <w:lang w:val="en-GB"/>
        </w:rPr>
        <w:t>The WH2 motif is proposed to deliver the first actin monomer to a growing actin filament after activation of the Arp2/3 complex by the c</w:t>
      </w:r>
      <w:r w:rsidR="00BA71A6">
        <w:rPr>
          <w:lang w:val="en-GB"/>
        </w:rPr>
        <w:t>entral and acidic motifs of WASp</w:t>
      </w:r>
      <w:r w:rsidRPr="00E15806">
        <w:rPr>
          <w:lang w:val="en-GB"/>
        </w:rPr>
        <w:t xml:space="preserve"> family proteins</w:t>
      </w:r>
      <w:r w:rsidR="00EE247E">
        <w:rPr>
          <w:b/>
          <w:lang w:val="en-GB"/>
        </w:rPr>
        <w:t xml:space="preserve"> </w:t>
      </w:r>
      <w:r w:rsidR="00E15806">
        <w:rPr>
          <w:b/>
          <w:lang w:val="en-GB"/>
        </w:rPr>
        <w:fldChar w:fldCharType="begin" w:fldLock="1"/>
      </w:r>
      <w:r w:rsidR="004121BE">
        <w:rPr>
          <w:b/>
          <w:lang w:val="en-GB"/>
        </w:rPr>
        <w:instrText>ADDIN CSL_CITATION { "citationItems" : [ { "id" : "ITEM-1", "itemData" : { "DOI" : "10.1038/nrm2026", "ISBN" : "1471-0072 (Print)\\r1471-0072 (Linking)", "ISSN" : "1471-0072", "PMID" : "16990851", "abstract" : "The cellular functions of the actin cytoskeleton require precise regulation of both the initiation of actin polymerization and the organization of the resulting filaments. The actin-related protein-2/3 (ARP2/3) complex is a central player in this regulation. A decade of study has begun to shed light on the molecular mechanisms by which this powerful machine controls the polymerization, organization and recycling of actin-filament networks, both in vitro and in the living cell.", "author" : [ { "dropping-particle" : "", "family" : "Goley", "given" : "Erin D.", "non-dropping-particle" : "", "parse-names" : false, "suffix" : "" }, { "dropping-particle" : "", "family" : "Welch", "given" : "Matthew D.", "non-dropping-particle" : "", "parse-names" : false, "suffix" : "" } ], "container-title" : "Nature Reviews Molecular Cell Biology", "id" : "ITEM-1", "issue" : "10", "issued" : { "date-parts" : [ [ "2006" ] ] }, "page" : "713-726", "title" : "The ARP2/3 complex: an actin nucleator comes of age", "type" : "article-journal", "volume" : "7" }, "uris" : [ "http://www.mendeley.com/documents/?uuid=48fa64e3-d1ee-4579-a4d3-00f57acff9a5" ] } ], "mendeley" : { "formattedCitation" : "(Goley and Welch, 2006)", "plainTextFormattedCitation" : "(Goley and Welch, 2006)", "previouslyFormattedCitation" : "(Goley and Welch, 2006)" }, "properties" : {  }, "schema" : "https://github.com/citation-style-language/schema/raw/master/csl-citation.json" }</w:instrText>
      </w:r>
      <w:r w:rsidR="00E15806">
        <w:rPr>
          <w:b/>
          <w:lang w:val="en-GB"/>
        </w:rPr>
        <w:fldChar w:fldCharType="separate"/>
      </w:r>
      <w:r w:rsidR="00E15806" w:rsidRPr="00E15806">
        <w:rPr>
          <w:noProof/>
          <w:lang w:val="en-GB"/>
        </w:rPr>
        <w:t>(Goley and Welch, 2006)</w:t>
      </w:r>
      <w:r w:rsidR="00E15806">
        <w:rPr>
          <w:b/>
          <w:lang w:val="en-GB"/>
        </w:rPr>
        <w:fldChar w:fldCharType="end"/>
      </w:r>
      <w:r w:rsidRPr="00736F6D">
        <w:rPr>
          <w:lang w:val="en-GB"/>
        </w:rPr>
        <w:t xml:space="preserve">. G-actin binding by the WH2 is therefore important for proper activation of the complex. Release of the WCA domain from the Arp2/3 complex and the nascent daughter filament is also thought to be an important and potentially rate limiting step in the pathway </w:t>
      </w:r>
      <w:r w:rsidRPr="00736F6D">
        <w:rPr>
          <w:lang w:val="en-GB"/>
        </w:rPr>
        <w:fldChar w:fldCharType="begin" w:fldLock="1"/>
      </w:r>
      <w:r w:rsidR="004121BE">
        <w:rPr>
          <w:lang w:val="en-GB"/>
        </w:rPr>
        <w:instrText>ADDIN CSL_CITATION { "citationItems" : [ { "id" : "ITEM-1", "itemData" : { "DOI" : "10.7554/eLife.01008", "ISBN" : "2050-084X (Electronic)", "ISSN" : "2050084X", "PMID" : "24015360", "abstract" : "During cell locomotion and endocytosis, membrane-tethered WASP proteins stimulate actin filament nucleation by the Arp2/3 complex. This process generates highly branched arrays of filaments that grow toward the membrane to which they are tethered, a conflict that seemingly would restrict filament growth. Using three-color single-molecule imaging in vitro we revealed how the dynamic associations of Arp2/3 complex with mother filament and WASP are temporally coordinated with initiation of daughter filament growth. We found that WASP proteins dissociated from filament-bound Arp2/3 complex prior to new filament growth. Further, mutations that accelerated release of WASP from filament-bound Arp2/3 complex proportionally accelerated branch formation. These data suggest that while WASP promotes formation of pre-nucleation complexes, filament growth cannot occur until it is triggered by WASP release. This provides a mechanism by which membrane-bound WASP proteins can stimulate network growth without restraining it. DOI:http://dx.doi.org/10.7554/eLife.01008.001.", "author" : [ { "dropping-particle" : "", "family" : "Smith", "given" : "Benjamin A.", "non-dropping-particle" : "", "parse-names" : false, "suffix" : "" }, { "dropping-particle" : "", "family" : "Padrick", "given" : "Shae B.", "non-dropping-particle" : "", "parse-names" : false, "suffix" : "" }, { "dropping-particle" : "", "family" : "Doolittle", "given" : "Lynda K.", "non-dropping-particle" : "", "parse-names" : false, "suffix" : "" }, { "dropping-particle" : "", "family" : "Daugherty-Clarke", "given" : "Karen", "non-dropping-particle" : "", "parse-names" : false, "suffix" : "" }, { "dropping-particle" : "", "family" : "Corr\u00eaa", "given" : "Ivan R.", "non-dropping-particle" : "", "parse-names" : false, "suffix" : "" }, { "dropping-particle" : "", "family" : "Xu", "given" : "Ming Qun", "non-dropping-particle" : "", "parse-names" : false, "suffix" : "" }, { "dropping-particle" : "", "family" : "Goode", "given" : "Bruce L.", "non-dropping-particle" : "", "parse-names" : false, "suffix" : "" }, { "dropping-particle" : "", "family" : "Rosen", "given" : "Michael K.", "non-dropping-particle" : "", "parse-names" : false, "suffix" : "" }, { "dropping-particle" : "", "family" : "Gelles", "given" : "Jeff", "non-dropping-particle" : "", "parse-names" : false, "suffix" : "" } ], "container-title" : "eLife", "id" : "ITEM-1", "issue" : "2", "issued" : { "date-parts" : [ [ "2013" ] ] }, "page" : "1-25", "title" : "Three-color single molecule imaging shows WASP detachment from Arp2/3 complex triggers actin filament branch formation", "type" : "article-journal", "volume" : "2013" }, "uris" : [ "http://www.mendeley.com/documents/?uuid=682fc9b0-58d3-44ad-adbd-4da6168aa4db" ] }, { "id" : "ITEM-2", "itemData" : { "DOI" : "10.1073/pnas.1517798113", "ISSN" : "0027-8424", "PMID" : "27325766", "abstract" : "The Arp2/3 (Actin-related proteins 2/3) complex is activated by WASP (Wiskott-Aldrich syndrome protein) family proteins to nucleate branched actin filaments that are important for cellular motility. WASP recruits actin monomers to the complex and stimulates movement of Arp2 and Arp3 into a \"short-pitch\" conformation that mimics the arrangement of actin subunits within filaments. The relative contribution of these functions in Arp2/3 complex activation and the mechanism by which WASP stimulates the conformational change have been unknown. We purified budding yeast Arp2/3 complex held in or near the short-pitch conformation by an engineered covalent cross-link to determine if the WASP-induced conformational change is sufficient for activity. Remarkably, cross-linked Arp2/3 complex bypasses the need for WASP in activation and is more active than WASP-activated Arp2/3 complex. These data indicate that stimulation of the short-pitch conformation is the critical activating function of WASP and that monomer delivery is not a fundamental requirement for nucleation but is a specific requirement for WASP-mediated activation. During activation, WASP limits nucleation rates by releasing slowly from nascent branches. The cross-linked complex is inhibited by WASP's CA region, even though CA potently stimulates cross-linking, suggesting that slow WASP detachment masks the activating potential of the short-pitch conformational switch. We use structure-based mutations and WASP-Arp fusion chimeras to determine how WASP stimulates movement toward the short-pitch conformation. Our data indicate that WASP displaces the autoinhibitory Arp3 C-terminal tail from a hydrophobic groove at Arp3's barbed end to destabilize the inactive state, providing a mechanism by which WASP stimulates the short-pitch conformation and activates Arp2/3 complex.", "author" : [ { "dropping-particle" : "", "family" : "Rodnick-Smith", "given" : "Max", "non-dropping-particle" : "", "parse-names" : false, "suffix" : "" }, { "dropping-particle" : "", "family" : "Luan", "given" : "Qing", "non-dropping-particle" : "", "parse-names" : false, "suffix" : "" }, { "dropping-particle" : "", "family" : "Liu", "given" : "Su-Ling", "non-dropping-particle" : "", "parse-names" : false, "suffix" : "" }, { "dropping-particle" : "", "family" : "Nolen", "given" : "Brad J.", "non-dropping-particle" : "", "parse-names" : false, "suffix" : "" } ], "container-title" : "Proceedings of the National Academy of Sciences", "id" : "ITEM-2", "issue" : "27", "issued" : { "date-parts" : [ [ "2016" ] ] }, "page" : "E3834-E3843", "title" : "Role and structural mechanism of WASP-triggered conformational changes in branched actin filament nucleation by Arp2/3 complex", "type" : "article-journal", "volume" : "113" }, "uris" : [ "http://www.mendeley.com/documents/?uuid=f9d76d94-9025-47d9-8d08-01e51c0ce340" ] } ], "mendeley" : { "formattedCitation" : "(Smith &lt;i&gt;et al.&lt;/i&gt;, 2013; Rodnick-Smith, Luan, &lt;i&gt;et al.&lt;/i&gt;, 2016)", "plainTextFormattedCitation" : "(Smith et al., 2013; Rodnick-Smith, Luan, et al., 2016)", "previouslyFormattedCitation" : "(Smith &lt;i&gt;et al.&lt;/i&gt;, 2013; Rodnick-Smith, Luan, &lt;i&gt;et al.&lt;/i&gt;, 2016)" }, "properties" : {  }, "schema" : "https://github.com/citation-style-language/schema/raw/master/csl-citation.json" }</w:instrText>
      </w:r>
      <w:r w:rsidRPr="00736F6D">
        <w:rPr>
          <w:lang w:val="en-GB"/>
        </w:rPr>
        <w:fldChar w:fldCharType="separate"/>
      </w:r>
      <w:r w:rsidR="00143B78" w:rsidRPr="00143B78">
        <w:rPr>
          <w:noProof/>
          <w:lang w:val="en-GB"/>
        </w:rPr>
        <w:t xml:space="preserve">(Smith </w:t>
      </w:r>
      <w:r w:rsidR="00143B78" w:rsidRPr="00143B78">
        <w:rPr>
          <w:i/>
          <w:noProof/>
          <w:lang w:val="en-GB"/>
        </w:rPr>
        <w:t>et al.</w:t>
      </w:r>
      <w:r w:rsidR="00143B78" w:rsidRPr="00143B78">
        <w:rPr>
          <w:noProof/>
          <w:lang w:val="en-GB"/>
        </w:rPr>
        <w:t xml:space="preserve">, 2013; Rodnick-Smith, Luan, </w:t>
      </w:r>
      <w:r w:rsidR="00143B78" w:rsidRPr="00143B78">
        <w:rPr>
          <w:i/>
          <w:noProof/>
          <w:lang w:val="en-GB"/>
        </w:rPr>
        <w:t>et al.</w:t>
      </w:r>
      <w:r w:rsidR="00143B78" w:rsidRPr="00143B78">
        <w:rPr>
          <w:noProof/>
          <w:lang w:val="en-GB"/>
        </w:rPr>
        <w:t>, 2016)</w:t>
      </w:r>
      <w:r w:rsidRPr="00736F6D">
        <w:rPr>
          <w:lang w:val="en-GB"/>
        </w:rPr>
        <w:fldChar w:fldCharType="end"/>
      </w:r>
      <w:r w:rsidRPr="00736F6D">
        <w:rPr>
          <w:lang w:val="en-GB"/>
        </w:rPr>
        <w:t xml:space="preserve">. For this reason, both promoting as well as inhibiting the G-actin binding of the WH2 motif has the potential to disrupt the activation of the Arp2/3 </w:t>
      </w:r>
      <w:r w:rsidRPr="00736F6D">
        <w:rPr>
          <w:lang w:val="en-GB"/>
        </w:rPr>
        <w:lastRenderedPageBreak/>
        <w:t>complex by Las17. To test this a ‘non phosphorylatable’ PPWCA length of Las17 with the S554A mutation was tested for its ability to activate the Arp2/3 complex.</w:t>
      </w:r>
    </w:p>
    <w:p w14:paraId="5A898891" w14:textId="77777777" w:rsidR="004B7EB8" w:rsidRDefault="004B7EB8" w:rsidP="00E5114A">
      <w:pPr>
        <w:spacing w:line="360" w:lineRule="auto"/>
        <w:jc w:val="both"/>
        <w:rPr>
          <w:lang w:val="en-GB"/>
        </w:rPr>
      </w:pPr>
    </w:p>
    <w:p w14:paraId="65874705" w14:textId="18B79A31" w:rsidR="00296305" w:rsidRDefault="00133535" w:rsidP="00E5114A">
      <w:pPr>
        <w:spacing w:line="360" w:lineRule="auto"/>
        <w:jc w:val="both"/>
        <w:rPr>
          <w:lang w:val="en-GB"/>
        </w:rPr>
      </w:pPr>
      <w:r>
        <w:rPr>
          <w:noProof/>
        </w:rPr>
        <w:drawing>
          <wp:inline distT="0" distB="0" distL="0" distR="0" wp14:anchorId="56A2F7E1" wp14:editId="054A1764">
            <wp:extent cx="5309870" cy="2413635"/>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6.13.png"/>
                    <pic:cNvPicPr/>
                  </pic:nvPicPr>
                  <pic:blipFill>
                    <a:blip r:embed="rId140">
                      <a:extLst>
                        <a:ext uri="{28A0092B-C50C-407E-A947-70E740481C1C}">
                          <a14:useLocalDpi xmlns:a14="http://schemas.microsoft.com/office/drawing/2010/main" val="0"/>
                        </a:ext>
                      </a:extLst>
                    </a:blip>
                    <a:stretch>
                      <a:fillRect/>
                    </a:stretch>
                  </pic:blipFill>
                  <pic:spPr>
                    <a:xfrm>
                      <a:off x="0" y="0"/>
                      <a:ext cx="5309870" cy="2413635"/>
                    </a:xfrm>
                    <a:prstGeom prst="rect">
                      <a:avLst/>
                    </a:prstGeom>
                  </pic:spPr>
                </pic:pic>
              </a:graphicData>
            </a:graphic>
          </wp:inline>
        </w:drawing>
      </w:r>
    </w:p>
    <w:p w14:paraId="31AFD2BF" w14:textId="505B3077" w:rsidR="004B7EB8" w:rsidRDefault="00296305" w:rsidP="00E5114A">
      <w:pPr>
        <w:spacing w:line="360" w:lineRule="auto"/>
        <w:jc w:val="both"/>
        <w:rPr>
          <w:lang w:val="en-GB"/>
        </w:rPr>
      </w:pPr>
      <w:r>
        <w:rPr>
          <w:noProof/>
        </w:rPr>
        <mc:AlternateContent>
          <mc:Choice Requires="wps">
            <w:drawing>
              <wp:inline distT="0" distB="0" distL="0" distR="0" wp14:anchorId="1FA4C7DC" wp14:editId="60563049">
                <wp:extent cx="5727700" cy="556260"/>
                <wp:effectExtent l="0" t="0" r="0" b="0"/>
                <wp:docPr id="574" name="Text Box 574"/>
                <wp:cNvGraphicFramePr/>
                <a:graphic xmlns:a="http://schemas.openxmlformats.org/drawingml/2006/main">
                  <a:graphicData uri="http://schemas.microsoft.com/office/word/2010/wordprocessingShape">
                    <wps:wsp>
                      <wps:cNvSpPr txBox="1"/>
                      <wps:spPr>
                        <a:xfrm>
                          <a:off x="0" y="0"/>
                          <a:ext cx="5727700" cy="556260"/>
                        </a:xfrm>
                        <a:prstGeom prst="rect">
                          <a:avLst/>
                        </a:prstGeom>
                        <a:noFill/>
                      </wps:spPr>
                      <wps:txbx>
                        <w:txbxContent>
                          <w:p w14:paraId="3CCE54A2" w14:textId="7683379E" w:rsidR="00F410B7" w:rsidRDefault="00F410B7" w:rsidP="00133535">
                            <w:pPr>
                              <w:pStyle w:val="NormalWeb"/>
                              <w:spacing w:before="0" w:beforeAutospacing="0" w:after="0" w:afterAutospacing="0"/>
                            </w:pPr>
                            <w:r w:rsidRPr="00C706EA">
                              <w:rPr>
                                <w:rFonts w:asciiTheme="minorHAnsi" w:hAnsi="Calibri" w:cstheme="minorBidi"/>
                                <w:color w:val="000000" w:themeColor="text1"/>
                                <w:kern w:val="24"/>
                                <w:sz w:val="20"/>
                                <w:szCs w:val="20"/>
                              </w:rPr>
                              <w:t>F</w:t>
                            </w:r>
                            <w:r>
                              <w:rPr>
                                <w:rFonts w:asciiTheme="minorHAnsi" w:hAnsi="Calibri" w:cstheme="minorBidi"/>
                                <w:color w:val="000000" w:themeColor="text1"/>
                                <w:kern w:val="24"/>
                                <w:sz w:val="20"/>
                                <w:szCs w:val="20"/>
                              </w:rPr>
                              <w:t>ig 6.13</w:t>
                            </w:r>
                            <w:r w:rsidRPr="00C706EA">
                              <w:rPr>
                                <w:rFonts w:asciiTheme="minorHAnsi" w:hAnsi="Calibri" w:cstheme="minorBidi"/>
                                <w:color w:val="000000" w:themeColor="text1"/>
                                <w:kern w:val="24"/>
                                <w:sz w:val="20"/>
                                <w:szCs w:val="20"/>
                              </w:rPr>
                              <w:t xml:space="preserve"> The S554A mutation disrupts the activation of the Arp2/3 complex (A) </w:t>
                            </w:r>
                            <w:r>
                              <w:rPr>
                                <w:rFonts w:asciiTheme="minorHAnsi" w:hAnsi="Calibri" w:cstheme="minorBidi"/>
                                <w:color w:val="000000" w:themeColor="text1"/>
                                <w:kern w:val="24"/>
                                <w:sz w:val="20"/>
                                <w:szCs w:val="20"/>
                              </w:rPr>
                              <w:t xml:space="preserve">3 µM </w:t>
                            </w:r>
                            <w:r w:rsidRPr="00C706EA">
                              <w:rPr>
                                <w:rFonts w:asciiTheme="minorHAnsi" w:hAnsi="Calibri" w:cstheme="minorBidi"/>
                                <w:color w:val="000000" w:themeColor="text1"/>
                                <w:kern w:val="24"/>
                                <w:sz w:val="20"/>
                                <w:szCs w:val="20"/>
                              </w:rPr>
                              <w:t>actin induced to polymerise (black) in the presence of 5nM Arp2/3 (grey) with 0.</w:t>
                            </w:r>
                            <w:r>
                              <w:rPr>
                                <w:rFonts w:asciiTheme="minorHAnsi" w:hAnsi="Calibri" w:cstheme="minorBidi"/>
                                <w:color w:val="000000" w:themeColor="text1"/>
                                <w:kern w:val="24"/>
                                <w:sz w:val="20"/>
                                <w:szCs w:val="20"/>
                              </w:rPr>
                              <w:t xml:space="preserve">3 µM </w:t>
                            </w:r>
                            <w:r w:rsidRPr="00C706EA">
                              <w:rPr>
                                <w:rFonts w:asciiTheme="minorHAnsi" w:hAnsi="Calibri" w:cstheme="minorBidi"/>
                                <w:color w:val="000000" w:themeColor="text1"/>
                                <w:kern w:val="24"/>
                                <w:sz w:val="20"/>
                                <w:szCs w:val="20"/>
                              </w:rPr>
                              <w:t>truncations of Las17: PPWCA aa300-633 (orange) or PPWCA aa300-633 S554A (Blue)</w:t>
                            </w:r>
                            <w:r>
                              <w:rPr>
                                <w:rFonts w:asciiTheme="minorHAnsi" w:hAnsi="Calibri" w:cstheme="minorBidi"/>
                                <w:color w:val="000000" w:themeColor="text1"/>
                                <w:kern w:val="24"/>
                                <w:sz w:val="20"/>
                                <w:szCs w:val="20"/>
                              </w:rPr>
                              <w:t>.</w:t>
                            </w:r>
                            <w:r w:rsidRPr="001B4BF7">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gt;3 repeats. (B)</w:t>
                            </w:r>
                            <w:r w:rsidRPr="00133535">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Fold decrease in the lag phase before polymerisation can be observed. Linked repeats shown to highlight trend. (C) Time taken to reach peak fluorescence, relative to PPWCA control. Linked repeats shown to highlight trend.</w:t>
                            </w:r>
                          </w:p>
                          <w:p w14:paraId="3D1294FE" w14:textId="14BFC279" w:rsidR="00F410B7" w:rsidRPr="00C706EA" w:rsidRDefault="00F410B7" w:rsidP="004B7EB8">
                            <w:pPr>
                              <w:pStyle w:val="NormalWeb"/>
                              <w:spacing w:before="0" w:beforeAutospacing="0" w:after="0" w:afterAutospacing="0"/>
                              <w:rPr>
                                <w:sz w:val="20"/>
                                <w:szCs w:val="20"/>
                              </w:rPr>
                            </w:pPr>
                          </w:p>
                        </w:txbxContent>
                      </wps:txbx>
                      <wps:bodyPr wrap="square" rtlCol="0">
                        <a:spAutoFit/>
                      </wps:bodyPr>
                    </wps:wsp>
                  </a:graphicData>
                </a:graphic>
              </wp:inline>
            </w:drawing>
          </mc:Choice>
          <mc:Fallback>
            <w:pict>
              <v:shape w14:anchorId="1FA4C7DC" id="Text Box 574" o:spid="_x0000_s1499" type="#_x0000_t202" style="width:451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" filled="f" stroked="f">
                <v:textbox style="mso-fit-shape-to-text:t">
                  <w:txbxContent>
                    <w:p w14:paraId="3CCE54A2" w14:textId="7683379E" w:rsidR="00F410B7" w:rsidRDefault="00F410B7" w:rsidP="00133535">
                      <w:pPr>
                        <w:pStyle w:val="NormalWeb"/>
                        <w:spacing w:before="0" w:beforeAutospacing="0" w:after="0" w:afterAutospacing="0"/>
                      </w:pPr>
                      <w:r w:rsidRPr="00C706EA">
                        <w:rPr>
                          <w:rFonts w:asciiTheme="minorHAnsi" w:hAnsi="Calibri" w:cstheme="minorBidi"/>
                          <w:color w:val="000000" w:themeColor="text1"/>
                          <w:kern w:val="24"/>
                          <w:sz w:val="20"/>
                          <w:szCs w:val="20"/>
                        </w:rPr>
                        <w:t>F</w:t>
                      </w:r>
                      <w:r>
                        <w:rPr>
                          <w:rFonts w:asciiTheme="minorHAnsi" w:hAnsi="Calibri" w:cstheme="minorBidi"/>
                          <w:color w:val="000000" w:themeColor="text1"/>
                          <w:kern w:val="24"/>
                          <w:sz w:val="20"/>
                          <w:szCs w:val="20"/>
                        </w:rPr>
                        <w:t>ig 6.13</w:t>
                      </w:r>
                      <w:r w:rsidRPr="00C706EA">
                        <w:rPr>
                          <w:rFonts w:asciiTheme="minorHAnsi" w:hAnsi="Calibri" w:cstheme="minorBidi"/>
                          <w:color w:val="000000" w:themeColor="text1"/>
                          <w:kern w:val="24"/>
                          <w:sz w:val="20"/>
                          <w:szCs w:val="20"/>
                        </w:rPr>
                        <w:t xml:space="preserve"> The S554A mutation disrupts the activation of the Arp2/3 complex (A) </w:t>
                      </w:r>
                      <w:r>
                        <w:rPr>
                          <w:rFonts w:asciiTheme="minorHAnsi" w:hAnsi="Calibri" w:cstheme="minorBidi"/>
                          <w:color w:val="000000" w:themeColor="text1"/>
                          <w:kern w:val="24"/>
                          <w:sz w:val="20"/>
                          <w:szCs w:val="20"/>
                        </w:rPr>
                        <w:t xml:space="preserve">3 µM </w:t>
                      </w:r>
                      <w:r w:rsidRPr="00C706EA">
                        <w:rPr>
                          <w:rFonts w:asciiTheme="minorHAnsi" w:hAnsi="Calibri" w:cstheme="minorBidi"/>
                          <w:color w:val="000000" w:themeColor="text1"/>
                          <w:kern w:val="24"/>
                          <w:sz w:val="20"/>
                          <w:szCs w:val="20"/>
                        </w:rPr>
                        <w:t>actin induced to polymerise (black) in the presence of 5nM Arp2/3 (grey) with 0.</w:t>
                      </w:r>
                      <w:r>
                        <w:rPr>
                          <w:rFonts w:asciiTheme="minorHAnsi" w:hAnsi="Calibri" w:cstheme="minorBidi"/>
                          <w:color w:val="000000" w:themeColor="text1"/>
                          <w:kern w:val="24"/>
                          <w:sz w:val="20"/>
                          <w:szCs w:val="20"/>
                        </w:rPr>
                        <w:t xml:space="preserve">3 µM </w:t>
                      </w:r>
                      <w:r w:rsidRPr="00C706EA">
                        <w:rPr>
                          <w:rFonts w:asciiTheme="minorHAnsi" w:hAnsi="Calibri" w:cstheme="minorBidi"/>
                          <w:color w:val="000000" w:themeColor="text1"/>
                          <w:kern w:val="24"/>
                          <w:sz w:val="20"/>
                          <w:szCs w:val="20"/>
                        </w:rPr>
                        <w:t>truncations of Las17: PPWCA aa300-633 (orange) or PPWCA aa300-633 S554A (Blue)</w:t>
                      </w:r>
                      <w:r>
                        <w:rPr>
                          <w:rFonts w:asciiTheme="minorHAnsi" w:hAnsi="Calibri" w:cstheme="minorBidi"/>
                          <w:color w:val="000000" w:themeColor="text1"/>
                          <w:kern w:val="24"/>
                          <w:sz w:val="20"/>
                          <w:szCs w:val="20"/>
                        </w:rPr>
                        <w:t>.</w:t>
                      </w:r>
                      <w:r w:rsidRPr="001B4BF7">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Representative trace of n=&gt;3 repeats. (B)</w:t>
                      </w:r>
                      <w:r w:rsidRPr="00133535">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Fold decrease in the lag phase before polymerisation can be observed. Linked repeats shown to highlight trend. (C) Time taken to reach peak fluorescence, relative to PPWCA control. Linked repeats shown to highlight trend.</w:t>
                      </w:r>
                    </w:p>
                    <w:p w14:paraId="3D1294FE" w14:textId="14BFC279" w:rsidR="00F410B7" w:rsidRPr="00C706EA" w:rsidRDefault="00F410B7" w:rsidP="004B7EB8">
                      <w:pPr>
                        <w:pStyle w:val="NormalWeb"/>
                        <w:spacing w:before="0" w:beforeAutospacing="0" w:after="0" w:afterAutospacing="0"/>
                        <w:rPr>
                          <w:sz w:val="20"/>
                          <w:szCs w:val="20"/>
                        </w:rPr>
                      </w:pPr>
                    </w:p>
                  </w:txbxContent>
                </v:textbox>
                <w10:anchorlock/>
              </v:shape>
            </w:pict>
          </mc:Fallback>
        </mc:AlternateContent>
      </w:r>
    </w:p>
    <w:p w14:paraId="4134A88D" w14:textId="77777777" w:rsidR="004B7EB8" w:rsidRDefault="004B7EB8" w:rsidP="00E5114A">
      <w:pPr>
        <w:spacing w:line="360" w:lineRule="auto"/>
        <w:jc w:val="both"/>
        <w:rPr>
          <w:lang w:val="en-GB"/>
        </w:rPr>
      </w:pPr>
      <w:r>
        <w:rPr>
          <w:lang w:val="en-GB"/>
        </w:rPr>
        <w:t>Actin alone (black) or in the presence of just the Arp2/3 complex (grey) polymerises slowly as expected.</w:t>
      </w:r>
      <w:r w:rsidRPr="003F00F8">
        <w:rPr>
          <w:lang w:val="en-GB"/>
        </w:rPr>
        <w:t xml:space="preserve"> </w:t>
      </w:r>
      <w:r>
        <w:rPr>
          <w:lang w:val="en-GB"/>
        </w:rPr>
        <w:t>Wild-type las17 activates the Arp2/3 complex leading to rapid actin polymerisation. Even at high Las17 concentrations (300nM), the non phosphorylatable Las17 mutant is unable to promote polymerisation to the same extent as the wild-type control. The non-phosphorylatable S554A mutation has a direct effect on Las17 activity.</w:t>
      </w:r>
    </w:p>
    <w:p w14:paraId="1CC96786" w14:textId="77777777" w:rsidR="00905ED8" w:rsidRDefault="00905ED8" w:rsidP="00E5114A">
      <w:pPr>
        <w:jc w:val="both"/>
      </w:pPr>
    </w:p>
    <w:p w14:paraId="75953C85" w14:textId="77777777" w:rsidR="00905ED8" w:rsidRDefault="00905ED8" w:rsidP="00E5114A">
      <w:pPr>
        <w:jc w:val="both"/>
      </w:pPr>
    </w:p>
    <w:p w14:paraId="5F68D38C" w14:textId="77777777" w:rsidR="004B7EB8" w:rsidRDefault="004B7EB8" w:rsidP="00E5114A">
      <w:pPr>
        <w:pStyle w:val="Heading3"/>
        <w:jc w:val="both"/>
      </w:pPr>
      <w:bookmarkStart w:id="234" w:name="_Toc494222774"/>
      <w:r>
        <w:t>6.2.9 Does the ‘non-phosphorylatable’ S554A mutation have an effect in the absence of the Arp2/3 complex</w:t>
      </w:r>
      <w:bookmarkEnd w:id="234"/>
    </w:p>
    <w:p w14:paraId="67F02D4E" w14:textId="77777777" w:rsidR="00905ED8" w:rsidRPr="00905ED8" w:rsidRDefault="00905ED8" w:rsidP="00E5114A">
      <w:pPr>
        <w:jc w:val="both"/>
      </w:pPr>
    </w:p>
    <w:p w14:paraId="538887B0" w14:textId="197BB32B" w:rsidR="004B7EB8" w:rsidRDefault="004B7EB8" w:rsidP="00E5114A">
      <w:pPr>
        <w:spacing w:line="360" w:lineRule="auto"/>
        <w:jc w:val="both"/>
        <w:rPr>
          <w:lang w:val="en-GB"/>
        </w:rPr>
      </w:pPr>
      <w:r>
        <w:rPr>
          <w:lang w:val="en-GB"/>
        </w:rPr>
        <w:t xml:space="preserve">Tight G-actin binding by the WH2 motif of WAVE1 has been shown to inhibit actin polymerisation in the absence of the Arp2/3 complex </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Pr>
          <w:lang w:val="en-GB"/>
        </w:rPr>
        <w:t>. Increasing the strength of binding at the WH2 therefore has the potential to influence the Arp2/3 independent effect of Las17. To investigate this, the S554A mutant PPWCA Las17 was tested for Arp2/3-independent activity in a pyrene assay.</w:t>
      </w:r>
    </w:p>
    <w:p w14:paraId="37CA3F02" w14:textId="13A0DB4D" w:rsidR="004B7EB8" w:rsidRDefault="00141BF1" w:rsidP="00E5114A">
      <w:pPr>
        <w:spacing w:line="360" w:lineRule="auto"/>
        <w:jc w:val="both"/>
        <w:rPr>
          <w:lang w:val="en-GB"/>
        </w:rPr>
      </w:pPr>
      <w:r>
        <w:rPr>
          <w:noProof/>
        </w:rPr>
        <w:lastRenderedPageBreak/>
        <w:drawing>
          <wp:inline distT="0" distB="0" distL="0" distR="0" wp14:anchorId="1D09D298" wp14:editId="75FB79FD">
            <wp:extent cx="5309870" cy="2538730"/>
            <wp:effectExtent l="0" t="0" r="0" b="127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6.14.png"/>
                    <pic:cNvPicPr/>
                  </pic:nvPicPr>
                  <pic:blipFill>
                    <a:blip r:embed="rId141">
                      <a:extLst>
                        <a:ext uri="{28A0092B-C50C-407E-A947-70E740481C1C}">
                          <a14:useLocalDpi xmlns:a14="http://schemas.microsoft.com/office/drawing/2010/main" val="0"/>
                        </a:ext>
                      </a:extLst>
                    </a:blip>
                    <a:stretch>
                      <a:fillRect/>
                    </a:stretch>
                  </pic:blipFill>
                  <pic:spPr>
                    <a:xfrm>
                      <a:off x="0" y="0"/>
                      <a:ext cx="5309870" cy="2538730"/>
                    </a:xfrm>
                    <a:prstGeom prst="rect">
                      <a:avLst/>
                    </a:prstGeom>
                  </pic:spPr>
                </pic:pic>
              </a:graphicData>
            </a:graphic>
          </wp:inline>
        </w:drawing>
      </w:r>
    </w:p>
    <w:p w14:paraId="64E001EC" w14:textId="2BB774F7" w:rsidR="004B7EB8" w:rsidRDefault="00141BF1" w:rsidP="00E5114A">
      <w:pPr>
        <w:spacing w:line="360" w:lineRule="auto"/>
        <w:jc w:val="both"/>
        <w:rPr>
          <w:lang w:val="en-GB"/>
        </w:rPr>
      </w:pPr>
      <w:r>
        <w:rPr>
          <w:noProof/>
        </w:rPr>
        <mc:AlternateContent>
          <mc:Choice Requires="wps">
            <w:drawing>
              <wp:inline distT="0" distB="0" distL="0" distR="0" wp14:anchorId="380F0312" wp14:editId="0CFE9783">
                <wp:extent cx="5309870" cy="866775"/>
                <wp:effectExtent l="0" t="0" r="0" b="0"/>
                <wp:docPr id="577" name="Text Box 577"/>
                <wp:cNvGraphicFramePr/>
                <a:graphic xmlns:a="http://schemas.openxmlformats.org/drawingml/2006/main">
                  <a:graphicData uri="http://schemas.microsoft.com/office/word/2010/wordprocessingShape">
                    <wps:wsp>
                      <wps:cNvSpPr txBox="1"/>
                      <wps:spPr>
                        <a:xfrm>
                          <a:off x="0" y="0"/>
                          <a:ext cx="5309870" cy="866775"/>
                        </a:xfrm>
                        <a:prstGeom prst="rect">
                          <a:avLst/>
                        </a:prstGeom>
                        <a:noFill/>
                      </wps:spPr>
                      <wps:txbx>
                        <w:txbxContent>
                          <w:p w14:paraId="1F775F1E" w14:textId="3F434216"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14 The S554A mutation has no effect in a pyrene assay in the absence of the Arp2/3 complex (A) 3 µM actin induced to polymerise (black) in the presence of 0.3 µM fragments of Las17: PPWCA aa300-633 (orange) or PPWCA S554D (blue).</w:t>
                            </w:r>
                            <w:r w:rsidRPr="001B4BF7">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 xml:space="preserve">Representative trace of n=&gt;3 repeats. (B) Relative initial rate of actin polymerisation. (C) Fold decrease in the lag phase before polymerisation can be observed. </w:t>
                            </w:r>
                          </w:p>
                        </w:txbxContent>
                      </wps:txbx>
                      <wps:bodyPr wrap="square" rtlCol="0">
                        <a:spAutoFit/>
                      </wps:bodyPr>
                    </wps:wsp>
                  </a:graphicData>
                </a:graphic>
              </wp:inline>
            </w:drawing>
          </mc:Choice>
          <mc:Fallback>
            <w:pict>
              <v:shape w14:anchorId="380F0312" id="Text Box 577" o:spid="_x0000_s1500" type="#_x0000_t202" style="width:418.1pt;height:68.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" filled="f" stroked="f">
                <v:textbox style="mso-fit-shape-to-text:t">
                  <w:txbxContent>
                    <w:p w14:paraId="1F775F1E" w14:textId="3F434216"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Fig 6.14 The S554A mutation has no effect in a pyrene assay in the absence of the Arp2/3 complex (A) 3 µM actin induced to polymerise (black) in the presence of 0.3 µM fragments of Las17: PPWCA aa300-633 (orange) or PPWCA S554D (blue).</w:t>
                      </w:r>
                      <w:r w:rsidRPr="001B4BF7">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 xml:space="preserve">Representative trace of n=&gt;3 repeats. (B) Relative initial rate of actin polymerisation. (C) Fold decrease in the lag phase before polymerisation can be observed. </w:t>
                      </w:r>
                    </w:p>
                  </w:txbxContent>
                </v:textbox>
                <w10:anchorlock/>
              </v:shape>
            </w:pict>
          </mc:Fallback>
        </mc:AlternateContent>
      </w:r>
    </w:p>
    <w:p w14:paraId="00B69E8B" w14:textId="77777777" w:rsidR="004B7EB8" w:rsidRDefault="004B7EB8" w:rsidP="00E5114A">
      <w:pPr>
        <w:spacing w:line="360" w:lineRule="auto"/>
        <w:jc w:val="both"/>
        <w:rPr>
          <w:lang w:val="en-GB"/>
        </w:rPr>
      </w:pPr>
    </w:p>
    <w:p w14:paraId="3421BEC1" w14:textId="77777777" w:rsidR="004B7EB8" w:rsidRDefault="004B7EB8" w:rsidP="00E5114A">
      <w:pPr>
        <w:spacing w:line="360" w:lineRule="auto"/>
        <w:jc w:val="both"/>
        <w:rPr>
          <w:lang w:val="en-GB"/>
        </w:rPr>
      </w:pPr>
      <w:r>
        <w:rPr>
          <w:lang w:val="en-GB"/>
        </w:rPr>
        <w:t>Both the wild-type and S554A PPWCA Las17 caused rapid actin polymerisation relative to the actin only control. The tighter G-actin binding had no effect on the Arp2/3 independent activity of Las17.</w:t>
      </w:r>
    </w:p>
    <w:p w14:paraId="0D9FB0FB" w14:textId="77777777" w:rsidR="004B7EB8" w:rsidRDefault="004B7EB8" w:rsidP="00E5114A">
      <w:pPr>
        <w:spacing w:line="360" w:lineRule="auto"/>
        <w:jc w:val="both"/>
        <w:rPr>
          <w:lang w:val="en-GB"/>
        </w:rPr>
      </w:pPr>
    </w:p>
    <w:p w14:paraId="42554FDF" w14:textId="77777777" w:rsidR="004B7EB8" w:rsidRDefault="004B7EB8" w:rsidP="00E5114A">
      <w:pPr>
        <w:pStyle w:val="Heading3"/>
        <w:jc w:val="both"/>
      </w:pPr>
      <w:bookmarkStart w:id="235" w:name="_Toc494222775"/>
      <w:r>
        <w:t>6.2.10 Phosphorylation WH2 peptide binding to yeast actin</w:t>
      </w:r>
      <w:bookmarkEnd w:id="235"/>
    </w:p>
    <w:p w14:paraId="2F804BFE" w14:textId="77777777" w:rsidR="00905ED8" w:rsidRPr="00905ED8" w:rsidRDefault="00905ED8" w:rsidP="00E5114A">
      <w:pPr>
        <w:jc w:val="both"/>
      </w:pPr>
    </w:p>
    <w:p w14:paraId="5DE5EAD0" w14:textId="77777777" w:rsidR="004B7EB8" w:rsidRPr="006A4536" w:rsidRDefault="004B7EB8" w:rsidP="00E5114A">
      <w:pPr>
        <w:spacing w:line="360" w:lineRule="auto"/>
        <w:jc w:val="both"/>
        <w:rPr>
          <w:lang w:val="en-GB"/>
        </w:rPr>
      </w:pPr>
      <w:r>
        <w:rPr>
          <w:lang w:val="en-GB"/>
        </w:rPr>
        <w:t xml:space="preserve">The experiments described above were all carried out using rabbit muscle actin but it was important to determine whether this was a relevant system to study a yeast actin binding protein. </w:t>
      </w:r>
      <w:r w:rsidRPr="00AC00EA">
        <w:rPr>
          <w:lang w:val="en-GB"/>
        </w:rPr>
        <w:t>Though actin is highly conserved there are differences between rabbit muscle and yeast actin.</w:t>
      </w:r>
      <w:r>
        <w:rPr>
          <w:lang w:val="en-GB"/>
        </w:rPr>
        <w:t xml:space="preserve"> Since Las17 is a yeast protein and evolved alongside yeast actin it is possible that the effect of phosphorylation may differ between the two proteins.</w:t>
      </w:r>
    </w:p>
    <w:p w14:paraId="586E0E5E" w14:textId="77777777" w:rsidR="004B7EB8" w:rsidRDefault="004B7EB8" w:rsidP="00E5114A">
      <w:pPr>
        <w:spacing w:line="360" w:lineRule="auto"/>
        <w:jc w:val="both"/>
        <w:rPr>
          <w:lang w:val="en-GB"/>
        </w:rPr>
      </w:pPr>
    </w:p>
    <w:p w14:paraId="112A2011" w14:textId="77777777" w:rsidR="004B7EB8" w:rsidRDefault="004B7EB8" w:rsidP="00E5114A">
      <w:pPr>
        <w:spacing w:line="360" w:lineRule="auto"/>
        <w:jc w:val="both"/>
        <w:rPr>
          <w:lang w:val="en-GB"/>
        </w:rPr>
      </w:pPr>
      <w:r>
        <w:rPr>
          <w:lang w:val="en-GB"/>
        </w:rPr>
        <w:t xml:space="preserve">Yeast actin was therefore purified and then labelled using a commercial labelling kit </w:t>
      </w:r>
      <w:r w:rsidRPr="003335A3">
        <w:rPr>
          <w:lang w:val="en-GB"/>
        </w:rPr>
        <w:t>(nanotemper technologies).</w:t>
      </w:r>
      <w:r>
        <w:rPr>
          <w:b/>
          <w:lang w:val="en-GB"/>
        </w:rPr>
        <w:t xml:space="preserve"> </w:t>
      </w:r>
      <w:r>
        <w:rPr>
          <w:lang w:val="en-GB"/>
        </w:rPr>
        <w:t>This labelled yeast actin was then used in MST experiments to test its ability to bind to the wildtype or phosphorylated peptides.</w:t>
      </w:r>
    </w:p>
    <w:p w14:paraId="181CDF94" w14:textId="77777777" w:rsidR="004B7EB8" w:rsidRDefault="004B7EB8" w:rsidP="00E5114A">
      <w:pPr>
        <w:spacing w:line="360" w:lineRule="auto"/>
        <w:jc w:val="both"/>
        <w:rPr>
          <w:lang w:val="en-GB"/>
        </w:rPr>
      </w:pPr>
    </w:p>
    <w:p w14:paraId="26B9FB79" w14:textId="77777777" w:rsidR="004B7EB8" w:rsidRDefault="004B7EB8" w:rsidP="00E5114A">
      <w:pPr>
        <w:spacing w:line="360" w:lineRule="auto"/>
        <w:jc w:val="both"/>
        <w:rPr>
          <w:lang w:val="en-GB"/>
        </w:rPr>
      </w:pPr>
      <w:r w:rsidRPr="009C2D78">
        <w:rPr>
          <w:noProof/>
        </w:rPr>
        <w:lastRenderedPageBreak/>
        <mc:AlternateContent>
          <mc:Choice Requires="wpg">
            <w:drawing>
              <wp:inline distT="0" distB="0" distL="0" distR="0" wp14:anchorId="55B1078F" wp14:editId="037BCB26">
                <wp:extent cx="5727700" cy="4201944"/>
                <wp:effectExtent l="0" t="0" r="0" b="0"/>
                <wp:docPr id="583" name="Group 1"/>
                <wp:cNvGraphicFramePr/>
                <a:graphic xmlns:a="http://schemas.openxmlformats.org/drawingml/2006/main">
                  <a:graphicData uri="http://schemas.microsoft.com/office/word/2010/wordprocessingGroup">
                    <wpg:wgp>
                      <wpg:cNvGrpSpPr/>
                      <wpg:grpSpPr>
                        <a:xfrm>
                          <a:off x="0" y="0"/>
                          <a:ext cx="5727700" cy="4201944"/>
                          <a:chOff x="0" y="0"/>
                          <a:chExt cx="8004048" cy="5871672"/>
                        </a:xfrm>
                      </wpg:grpSpPr>
                      <pic:pic xmlns:pic="http://schemas.openxmlformats.org/drawingml/2006/picture">
                        <pic:nvPicPr>
                          <pic:cNvPr id="584" name="Picture 584"/>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8004048" cy="4443984"/>
                          </a:xfrm>
                          <a:prstGeom prst="rect">
                            <a:avLst/>
                          </a:prstGeom>
                        </pic:spPr>
                      </pic:pic>
                      <wps:wsp>
                        <wps:cNvPr id="585" name="Text Box 72"/>
                        <wps:cNvSpPr txBox="1"/>
                        <wps:spPr>
                          <a:xfrm>
                            <a:off x="1" y="4443958"/>
                            <a:ext cx="7289718" cy="1427714"/>
                          </a:xfrm>
                          <a:prstGeom prst="rect">
                            <a:avLst/>
                          </a:prstGeom>
                          <a:noFill/>
                        </wps:spPr>
                        <wps:txbx>
                          <w:txbxContent>
                            <w:p w14:paraId="632DFB7D" w14:textId="3BE87F90"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5 The short wildtype WH2 peptide binds to yeast actin and phosphorylation at S554 disrupts this interaction. Yeast actin at a constant concentration (150 nM) incubated with a varying concentration of wild type Las17 WH2 peptide (Kd=</w:t>
                              </w:r>
                              <w:r>
                                <w:rPr>
                                  <w:rFonts w:ascii="Calibri" w:eastAsia="Times New Roman" w:hAnsi="Calibri"/>
                                  <w:color w:val="000000"/>
                                  <w:kern w:val="24"/>
                                  <w:sz w:val="20"/>
                                  <w:szCs w:val="20"/>
                                  <w:lang w:val="en-GB"/>
                                </w:rPr>
                                <w:t>4.4 µM ± 0.9 µM, orange)</w:t>
                              </w:r>
                              <w:r>
                                <w:rPr>
                                  <w:rFonts w:ascii="Calibri" w:eastAsia="Times New Roman" w:hAnsi="Calibri"/>
                                  <w:color w:val="000000"/>
                                  <w:kern w:val="24"/>
                                  <w:sz w:val="20"/>
                                  <w:szCs w:val="20"/>
                                </w:rPr>
                                <w:t xml:space="preserve"> or Las17 WH2 peptide phosphorylated at S554 (Kd=</w:t>
                              </w:r>
                              <w:r>
                                <w:rPr>
                                  <w:rFonts w:ascii="Calibri" w:eastAsia="Times New Roman" w:hAnsi="Calibri"/>
                                  <w:color w:val="000000"/>
                                  <w:kern w:val="24"/>
                                  <w:sz w:val="20"/>
                                  <w:szCs w:val="20"/>
                                  <w:lang w:val="en-GB"/>
                                </w:rPr>
                                <w:t>14 µM ± 7.3 µM, blue)</w:t>
                              </w:r>
                              <w:r>
                                <w:rPr>
                                  <w:rFonts w:ascii="Calibri" w:eastAsia="Times New Roman" w:hAnsi="Calibri"/>
                                  <w:color w:val="000000"/>
                                  <w:kern w:val="24"/>
                                  <w:sz w:val="20"/>
                                  <w:szCs w:val="20"/>
                                </w:rPr>
                                <w:t>. Rabbit actin at a constant concentration (150 nM) incubated with a varying concentration of wild type Las17 WH2 peptide (Kd=0.28 µM ± 0.05 µM, green) in an MST assay.</w:t>
                              </w:r>
                            </w:p>
                          </w:txbxContent>
                        </wps:txbx>
                        <wps:bodyPr wrap="square" rtlCol="0">
                          <a:spAutoFit/>
                        </wps:bodyPr>
                      </wps:wsp>
                    </wpg:wgp>
                  </a:graphicData>
                </a:graphic>
              </wp:inline>
            </w:drawing>
          </mc:Choice>
          <mc:Fallback>
            <w:pict>
              <v:group w14:anchorId="55B1078F" id="_x0000_s1501" style="width:451pt;height:330.85pt;mso-position-horizontal-relative:char;mso-position-vertical-relative:line" coordsize="8004048,587167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">
                <v:shape id="Picture 584" o:spid="_x0000_s1502" type="#_x0000_t75" style="position:absolute;width:8004048;height:444398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4o&#10;I8rFAAAA3AAAAA8AAABkcnMvZG93bnJldi54bWxEj0FrwkAUhO+C/2F5Qm+621qDRDdSCoZC6UGr&#10;6PGRfU1Csm/T7FbTf98VhB6HmfmGWW8G24oL9b52rOFxpkAQF87UXGo4fG6nSxA+IBtsHZOGX/Kw&#10;ycajNabGXXlHl30oRYSwT1FDFUKXSumLiiz6meuIo/fleoshyr6UpsdrhNtWPimVSIs1x4UKO3qt&#10;qGj2P1bDx/c55I0qTiqfJz53B/XeHZXWD5PhZQUi0BD+w/f2m9GwWD7D7Uw8AjL7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eKCPKxQAAANwAAAAPAAAAAAAAAAAAAAAAAJwC&#10;AABkcnMvZG93bnJldi54bWxQSwUGAAAAAAQABAD3AAAAjgMAAAAA&#10;">
                  <v:imagedata r:id="rId143" o:title=""/>
                  <v:path arrowok="t"/>
                </v:shape>
                <v:shape id="Text Box 72" o:spid="_x0000_s1503" type="#_x0000_t202" style="position:absolute;left:1;top:4443958;width:7289718;height:14277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74iwgAA&#10;ANwAAAAPAAAAZHJzL2Rvd25yZXYueG1sRI9Ba8JAFITvhf6H5RV6qxuFiKSuItaCh17UeH9kX7PB&#10;7NuQfTXx33cFweMwM98wy/XoW3WlPjaBDUwnGSjiKtiGawPl6ftjASoKssU2MBm4UYT16vVliYUN&#10;Ax/oepRaJQjHAg04ka7QOlaOPMZJ6IiT9xt6j5JkX2vb45DgvtWzLJtrjw2nBYcdbR1Vl+OfNyBi&#10;N9NbufNxfx5/vgaXVTmWxry/jZtPUEKjPMOP9t4ayBc53M+kI6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j/viLCAAAA3AAAAA8AAAAAAAAAAAAAAAAAlwIAAGRycy9kb3du&#10;cmV2LnhtbFBLBQYAAAAABAAEAPUAAACGAwAAAAA=&#10;" filled="f" stroked="f">
                  <v:textbox style="mso-fit-shape-to-text:t">
                    <w:txbxContent>
                      <w:p w14:paraId="632DFB7D" w14:textId="3BE87F90"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5 The short wildtype WH2 peptide binds to yeast actin and phosphorylation at S554 disrupts this interaction. Yeast actin at a constant concentration (150 nM) incubated with a varying concentration of wild type Las17 WH2 peptide (Kd=</w:t>
                        </w:r>
                        <w:r>
                          <w:rPr>
                            <w:rFonts w:ascii="Calibri" w:eastAsia="Times New Roman" w:hAnsi="Calibri"/>
                            <w:color w:val="000000"/>
                            <w:kern w:val="24"/>
                            <w:sz w:val="20"/>
                            <w:szCs w:val="20"/>
                            <w:lang w:val="en-GB"/>
                          </w:rPr>
                          <w:t>4.4 µM ± 0.9 µM, orange)</w:t>
                        </w:r>
                        <w:r>
                          <w:rPr>
                            <w:rFonts w:ascii="Calibri" w:eastAsia="Times New Roman" w:hAnsi="Calibri"/>
                            <w:color w:val="000000"/>
                            <w:kern w:val="24"/>
                            <w:sz w:val="20"/>
                            <w:szCs w:val="20"/>
                          </w:rPr>
                          <w:t xml:space="preserve"> or Las17 WH2 peptide phosphorylated at S554 (Kd=</w:t>
                        </w:r>
                        <w:r>
                          <w:rPr>
                            <w:rFonts w:ascii="Calibri" w:eastAsia="Times New Roman" w:hAnsi="Calibri"/>
                            <w:color w:val="000000"/>
                            <w:kern w:val="24"/>
                            <w:sz w:val="20"/>
                            <w:szCs w:val="20"/>
                            <w:lang w:val="en-GB"/>
                          </w:rPr>
                          <w:t>14 µM ± 7.3 µM, blue)</w:t>
                        </w:r>
                        <w:r>
                          <w:rPr>
                            <w:rFonts w:ascii="Calibri" w:eastAsia="Times New Roman" w:hAnsi="Calibri"/>
                            <w:color w:val="000000"/>
                            <w:kern w:val="24"/>
                            <w:sz w:val="20"/>
                            <w:szCs w:val="20"/>
                          </w:rPr>
                          <w:t>. Rabbit actin at a constant concentration (150 nM) incubated with a varying concentration of wild type Las17 WH2 peptide (Kd=0.28 µM ± 0.05 µM, green) in an MST assay.</w:t>
                        </w:r>
                      </w:p>
                    </w:txbxContent>
                  </v:textbox>
                </v:shape>
                <w10:anchorlock/>
              </v:group>
            </w:pict>
          </mc:Fallback>
        </mc:AlternateContent>
      </w:r>
    </w:p>
    <w:p w14:paraId="47F1081B" w14:textId="77777777" w:rsidR="004B7EB8" w:rsidRDefault="004B7EB8" w:rsidP="00E5114A">
      <w:pPr>
        <w:spacing w:line="360" w:lineRule="auto"/>
        <w:jc w:val="both"/>
        <w:rPr>
          <w:lang w:val="en-GB"/>
        </w:rPr>
      </w:pPr>
    </w:p>
    <w:p w14:paraId="04D0C1AA" w14:textId="1E168C09" w:rsidR="004B7EB8" w:rsidRDefault="004B7EB8" w:rsidP="00E5114A">
      <w:pPr>
        <w:spacing w:line="360" w:lineRule="auto"/>
        <w:jc w:val="both"/>
        <w:rPr>
          <w:lang w:val="en-GB"/>
        </w:rPr>
      </w:pPr>
      <w:r>
        <w:rPr>
          <w:lang w:val="en-GB"/>
        </w:rPr>
        <w:t>G-actin binding was detected for both peptides. As expected the wildtype peptide bound more tightly (kd of 4.4 µM ± 0.9 µM) than the phosphory</w:t>
      </w:r>
      <w:r w:rsidR="003335A3">
        <w:rPr>
          <w:lang w:val="en-GB"/>
        </w:rPr>
        <w:t>lated peptide (kd of 14 µM ± 7</w:t>
      </w:r>
      <w:r>
        <w:rPr>
          <w:lang w:val="en-GB"/>
        </w:rPr>
        <w:t xml:space="preserve"> µM). This was in keeping with what had previously been observed and demonstrates that phosphorylation of the WH2 can disrupt binding to both rabbit muscle and yeast actin. However, the strength of binding of the wildtype peptide to yeast actin was apparently reduced relative to what had been observed for rabbit muscle actin. </w:t>
      </w:r>
    </w:p>
    <w:p w14:paraId="57A23FAB" w14:textId="77777777" w:rsidR="004B7EB8" w:rsidRDefault="004B7EB8" w:rsidP="00E5114A">
      <w:pPr>
        <w:spacing w:line="360" w:lineRule="auto"/>
        <w:jc w:val="both"/>
        <w:rPr>
          <w:lang w:val="en-GB"/>
        </w:rPr>
      </w:pPr>
    </w:p>
    <w:p w14:paraId="067163B5" w14:textId="274020C2" w:rsidR="004B7EB8" w:rsidRDefault="004B7EB8" w:rsidP="00E5114A">
      <w:pPr>
        <w:spacing w:line="360" w:lineRule="auto"/>
        <w:jc w:val="both"/>
        <w:rPr>
          <w:lang w:val="en-GB"/>
        </w:rPr>
      </w:pPr>
      <w:r>
        <w:rPr>
          <w:lang w:val="en-GB"/>
        </w:rPr>
        <w:t>Whilst investigating this lower than expected affinity it was noticed that the company had made slight changes to the structure of the red dye that had been used to label the yeast actin. This modification was intended to improve the labelling efficiency and stability of the dye. However, since the dyes are malemide reactive and the cysteine in actin that is most available to react with the dye is close to the WH2 binding site, it was hypothesised that this change could also disrupt peptide binding to G-actin (fig</w:t>
      </w:r>
      <w:r w:rsidR="0077613E">
        <w:rPr>
          <w:lang w:val="en-GB"/>
        </w:rPr>
        <w:t xml:space="preserve"> </w:t>
      </w:r>
      <w:r>
        <w:rPr>
          <w:lang w:val="en-GB"/>
        </w:rPr>
        <w:t>6.1</w:t>
      </w:r>
      <w:r w:rsidR="0077613E">
        <w:rPr>
          <w:lang w:val="en-GB"/>
        </w:rPr>
        <w:t>6</w:t>
      </w:r>
      <w:r>
        <w:rPr>
          <w:lang w:val="en-GB"/>
        </w:rPr>
        <w:t xml:space="preserve">). </w:t>
      </w:r>
    </w:p>
    <w:p w14:paraId="470ACF66" w14:textId="77777777" w:rsidR="004B7EB8" w:rsidRDefault="004B7EB8" w:rsidP="00E5114A">
      <w:pPr>
        <w:spacing w:line="360" w:lineRule="auto"/>
        <w:jc w:val="both"/>
        <w:rPr>
          <w:lang w:val="en-GB"/>
        </w:rPr>
      </w:pPr>
    </w:p>
    <w:p w14:paraId="04C36230" w14:textId="77777777" w:rsidR="004B7EB8" w:rsidRDefault="004B7EB8" w:rsidP="00E5114A">
      <w:pPr>
        <w:spacing w:line="360" w:lineRule="auto"/>
        <w:jc w:val="both"/>
        <w:rPr>
          <w:lang w:val="en-GB"/>
        </w:rPr>
      </w:pPr>
      <w:r w:rsidRPr="00AB0BAB">
        <w:rPr>
          <w:noProof/>
        </w:rPr>
        <w:lastRenderedPageBreak/>
        <mc:AlternateContent>
          <mc:Choice Requires="wpg">
            <w:drawing>
              <wp:inline distT="0" distB="0" distL="0" distR="0" wp14:anchorId="3F2D2E3F" wp14:editId="4353FEA1">
                <wp:extent cx="5727700" cy="3888105"/>
                <wp:effectExtent l="0" t="0" r="12700" b="0"/>
                <wp:docPr id="586" name="Group 1"/>
                <wp:cNvGraphicFramePr/>
                <a:graphic xmlns:a="http://schemas.openxmlformats.org/drawingml/2006/main">
                  <a:graphicData uri="http://schemas.microsoft.com/office/word/2010/wordprocessingGroup">
                    <wpg:wgp>
                      <wpg:cNvGrpSpPr/>
                      <wpg:grpSpPr>
                        <a:xfrm>
                          <a:off x="0" y="0"/>
                          <a:ext cx="5727700" cy="3888105"/>
                          <a:chOff x="0" y="0"/>
                          <a:chExt cx="8792490" cy="5969531"/>
                        </a:xfrm>
                      </wpg:grpSpPr>
                      <wps:wsp>
                        <wps:cNvPr id="587" name="Text Box 587"/>
                        <wps:cNvSpPr txBox="1"/>
                        <wps:spPr>
                          <a:xfrm>
                            <a:off x="207288" y="5115571"/>
                            <a:ext cx="8584862" cy="853960"/>
                          </a:xfrm>
                          <a:prstGeom prst="rect">
                            <a:avLst/>
                          </a:prstGeom>
                          <a:noFill/>
                        </wps:spPr>
                        <wps:txbx>
                          <w:txbxContent>
                            <w:p w14:paraId="3F6C5683" w14:textId="3FE5ECDD"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16 Three views of fourth WH2 motif of Drosophila melanogaster Spire </w:t>
                              </w:r>
                              <w:r>
                                <w:rPr>
                                  <w:rFonts w:asciiTheme="minorHAnsi" w:hAnsi="Calibri" w:cstheme="minorBidi"/>
                                  <w:color w:val="000000" w:themeColor="text1"/>
                                  <w:kern w:val="24"/>
                                  <w:sz w:val="20"/>
                                  <w:szCs w:val="20"/>
                                  <w:lang w:val="fr-FR"/>
                                </w:rPr>
                                <w:t>(residues 461–480,</w:t>
                              </w:r>
                              <w:r>
                                <w:rPr>
                                  <w:rFonts w:asciiTheme="minorHAnsi" w:hAnsi="Calibri" w:cstheme="minorBidi"/>
                                  <w:color w:val="000000" w:themeColor="text1"/>
                                  <w:kern w:val="24"/>
                                  <w:sz w:val="20"/>
                                  <w:szCs w:val="20"/>
                                </w:rPr>
                                <w:t xml:space="preserve"> PDB 3MN5,</w:t>
                              </w:r>
                              <w:r>
                                <w:rPr>
                                  <w:rFonts w:asciiTheme="minorHAnsi" w:hAnsi="Calibri" w:cstheme="minorBidi"/>
                                  <w:color w:val="000000" w:themeColor="text1"/>
                                  <w:kern w:val="24"/>
                                  <w:sz w:val="20"/>
                                  <w:szCs w:val="20"/>
                                  <w:lang w:val="fr-FR"/>
                                </w:rPr>
                                <w:t xml:space="preserve"> red) bound to actin (cyan) </w:t>
                              </w:r>
                              <w:r>
                                <w:rPr>
                                  <w:rFonts w:asciiTheme="minorHAnsi" w:hAnsi="Calibri" w:cstheme="minorBidi"/>
                                  <w:color w:val="000000" w:themeColor="text1"/>
                                  <w:kern w:val="24"/>
                                  <w:sz w:val="20"/>
                                  <w:szCs w:val="20"/>
                                </w:rPr>
                                <w:t>with the serine that is expected to be labelled by the malemide reactive dye highlighted (yellow).</w:t>
                              </w:r>
                            </w:p>
                          </w:txbxContent>
                        </wps:txbx>
                        <wps:bodyPr wrap="square" rtlCol="0">
                          <a:spAutoFit/>
                        </wps:bodyPr>
                      </wps:wsp>
                      <pic:pic xmlns:pic="http://schemas.openxmlformats.org/drawingml/2006/picture">
                        <pic:nvPicPr>
                          <pic:cNvPr id="588" name="Picture 588"/>
                          <pic:cNvPicPr>
                            <a:picLocks noChangeAspect="1"/>
                          </pic:cNvPicPr>
                        </pic:nvPicPr>
                        <pic:blipFill rotWithShape="1">
                          <a:blip r:embed="rId144">
                            <a:extLst>
                              <a:ext uri="{28A0092B-C50C-407E-A947-70E740481C1C}">
                                <a14:useLocalDpi xmlns:a14="http://schemas.microsoft.com/office/drawing/2010/main" val="0"/>
                              </a:ext>
                            </a:extLst>
                          </a:blip>
                          <a:srcRect l="28312" r="24156" b="4948"/>
                          <a:stretch/>
                        </pic:blipFill>
                        <pic:spPr>
                          <a:xfrm>
                            <a:off x="0" y="0"/>
                            <a:ext cx="4781006" cy="4919778"/>
                          </a:xfrm>
                          <a:prstGeom prst="rect">
                            <a:avLst/>
                          </a:prstGeom>
                        </pic:spPr>
                      </pic:pic>
                      <pic:pic xmlns:pic="http://schemas.openxmlformats.org/drawingml/2006/picture">
                        <pic:nvPicPr>
                          <pic:cNvPr id="589" name="Picture 589"/>
                          <pic:cNvPicPr>
                            <a:picLocks noChangeAspect="1"/>
                          </pic:cNvPicPr>
                        </pic:nvPicPr>
                        <pic:blipFill rotWithShape="1">
                          <a:blip r:embed="rId145">
                            <a:extLst>
                              <a:ext uri="{28A0092B-C50C-407E-A947-70E740481C1C}">
                                <a14:useLocalDpi xmlns:a14="http://schemas.microsoft.com/office/drawing/2010/main" val="0"/>
                              </a:ext>
                            </a:extLst>
                          </a:blip>
                          <a:srcRect l="26493" t="18785" r="24286" b="11498"/>
                          <a:stretch/>
                        </pic:blipFill>
                        <pic:spPr>
                          <a:xfrm>
                            <a:off x="4781006" y="0"/>
                            <a:ext cx="4011484" cy="2923831"/>
                          </a:xfrm>
                          <a:prstGeom prst="rect">
                            <a:avLst/>
                          </a:prstGeom>
                        </pic:spPr>
                      </pic:pic>
                      <pic:pic xmlns:pic="http://schemas.openxmlformats.org/drawingml/2006/picture">
                        <pic:nvPicPr>
                          <pic:cNvPr id="590" name="Picture 590"/>
                          <pic:cNvPicPr>
                            <a:picLocks noChangeAspect="1"/>
                          </pic:cNvPicPr>
                        </pic:nvPicPr>
                        <pic:blipFill rotWithShape="1">
                          <a:blip r:embed="rId146">
                            <a:extLst>
                              <a:ext uri="{28A0092B-C50C-407E-A947-70E740481C1C}">
                                <a14:useLocalDpi xmlns:a14="http://schemas.microsoft.com/office/drawing/2010/main" val="0"/>
                              </a:ext>
                            </a:extLst>
                          </a:blip>
                          <a:srcRect l="24586" t="39911" r="22536"/>
                          <a:stretch/>
                        </pic:blipFill>
                        <pic:spPr>
                          <a:xfrm>
                            <a:off x="4654419" y="2923832"/>
                            <a:ext cx="3930782" cy="2298520"/>
                          </a:xfrm>
                          <a:prstGeom prst="rect">
                            <a:avLst/>
                          </a:prstGeom>
                        </pic:spPr>
                      </pic:pic>
                    </wpg:wgp>
                  </a:graphicData>
                </a:graphic>
              </wp:inline>
            </w:drawing>
          </mc:Choice>
          <mc:Fallback>
            <w:pict>
              <v:group w14:anchorId="3F2D2E3F" id="_x0000_s1504" style="width:451pt;height:306.15pt;mso-position-horizontal-relative:char;mso-position-vertical-relative:line" coordsize="8792490,596953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0vLEgAAAuR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">
                <v:shape id="Text Box 587" o:spid="_x0000_s1505" type="#_x0000_t202" style="position:absolute;left:207288;top:5115571;width:8584862;height:853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YYXOwwAA&#10;ANwAAAAPAAAAZHJzL2Rvd25yZXYueG1sRI9Ba8JAFITvgv9heYXedGNBK9E1BNuCBy+16f2RfWZD&#10;s29D9tXEf98tFHocZuYbZl9MvlM3GmIb2MBqmYEiroNtuTFQfbwttqCiIFvsApOBO0UoDvPZHnMb&#10;Rn6n20UalSAcczTgRPpc61g78hiXoSdO3jUMHiXJodF2wDHBfaefsmyjPbacFhz2dHRUf12+vQER&#10;W67u1auPp8/p/DK6rF5jZczjw1TuQAlN8h/+a5+sgfX2GX7PpCO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YYXOwwAAANwAAAAPAAAAAAAAAAAAAAAAAJcCAABkcnMvZG93&#10;bnJldi54bWxQSwUGAAAAAAQABAD1AAAAhwMAAAAA&#10;" filled="f" stroked="f">
                  <v:textbox style="mso-fit-shape-to-text:t">
                    <w:txbxContent>
                      <w:p w14:paraId="3F6C5683" w14:textId="3FE5ECDD" w:rsidR="00F410B7" w:rsidRDefault="00F410B7" w:rsidP="004B7EB8">
                        <w:pPr>
                          <w:pStyle w:val="NormalWeb"/>
                          <w:spacing w:before="0" w:beforeAutospacing="0" w:after="0" w:afterAutospacing="0"/>
                        </w:pPr>
                        <w:r>
                          <w:rPr>
                            <w:rFonts w:asciiTheme="minorHAnsi" w:hAnsi="Calibri" w:cstheme="minorBidi"/>
                            <w:color w:val="000000" w:themeColor="text1"/>
                            <w:kern w:val="24"/>
                            <w:sz w:val="20"/>
                            <w:szCs w:val="20"/>
                          </w:rPr>
                          <w:t xml:space="preserve">Fig 6.16 Three views of fourth WH2 motif of Drosophila melanogaster Spire </w:t>
                        </w:r>
                        <w:r>
                          <w:rPr>
                            <w:rFonts w:asciiTheme="minorHAnsi" w:hAnsi="Calibri" w:cstheme="minorBidi"/>
                            <w:color w:val="000000" w:themeColor="text1"/>
                            <w:kern w:val="24"/>
                            <w:sz w:val="20"/>
                            <w:szCs w:val="20"/>
                            <w:lang w:val="fr-FR"/>
                          </w:rPr>
                          <w:t>(residues 461–480,</w:t>
                        </w:r>
                        <w:r>
                          <w:rPr>
                            <w:rFonts w:asciiTheme="minorHAnsi" w:hAnsi="Calibri" w:cstheme="minorBidi"/>
                            <w:color w:val="000000" w:themeColor="text1"/>
                            <w:kern w:val="24"/>
                            <w:sz w:val="20"/>
                            <w:szCs w:val="20"/>
                          </w:rPr>
                          <w:t xml:space="preserve"> PDB 3MN5,</w:t>
                        </w:r>
                        <w:r>
                          <w:rPr>
                            <w:rFonts w:asciiTheme="minorHAnsi" w:hAnsi="Calibri" w:cstheme="minorBidi"/>
                            <w:color w:val="000000" w:themeColor="text1"/>
                            <w:kern w:val="24"/>
                            <w:sz w:val="20"/>
                            <w:szCs w:val="20"/>
                            <w:lang w:val="fr-FR"/>
                          </w:rPr>
                          <w:t xml:space="preserve"> red) bound to actin (cyan) </w:t>
                        </w:r>
                        <w:r>
                          <w:rPr>
                            <w:rFonts w:asciiTheme="minorHAnsi" w:hAnsi="Calibri" w:cstheme="minorBidi"/>
                            <w:color w:val="000000" w:themeColor="text1"/>
                            <w:kern w:val="24"/>
                            <w:sz w:val="20"/>
                            <w:szCs w:val="20"/>
                          </w:rPr>
                          <w:t>with the serine that is expected to be labelled by the malemide reactive dye highlighted (yellow).</w:t>
                        </w:r>
                      </w:p>
                    </w:txbxContent>
                  </v:textbox>
                </v:shape>
                <v:shape id="Picture 588" o:spid="_x0000_s1506" type="#_x0000_t75" style="position:absolute;width:4781006;height:49197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7e&#10;aCfBAAAA3AAAAA8AAABkcnMvZG93bnJldi54bWxET8uKwjAU3Qv+Q7iCO00cdJBqFCk4iLpwfK2v&#10;zbUtNjelidr5+8liYJaH854vW1uJFzW+dKxhNFQgiDNnSs41nE/rwRSED8gGK8ek4Yc8LBfdzhwT&#10;4978Ta9jyEUMYZ+ghiKEOpHSZwVZ9ENXE0fu7hqLIcIml6bBdwy3lfxQ6lNaLDk2FFhTWlD2OD6t&#10;hkv6ddijv453q/Su1OG25f1oq3W/165mIAK14V/8594YDZNpXBvPxCMgF7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7eaCfBAAAA3AAAAA8AAAAAAAAAAAAAAAAAnAIAAGRy&#10;cy9kb3ducmV2LnhtbFBLBQYAAAAABAAEAPcAAACKAwAAAAA=&#10;">
                  <v:imagedata r:id="rId147" o:title="" cropbottom="3243f" cropleft="18555f" cropright="15831f"/>
                  <v:path arrowok="t"/>
                </v:shape>
                <v:shape id="Picture 589" o:spid="_x0000_s1507" type="#_x0000_t75" style="position:absolute;left:4781006;width:4011484;height:292383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bV&#10;BzPEAAAA3AAAAA8AAABkcnMvZG93bnJldi54bWxEj0FrAjEUhO8F/0N4Qm81q1Crq1FEEBT04Fro&#10;9ZE8dxeTl2UTde2vbwShx2FmvmHmy85ZcaM21J4VDAcZCGLtTc2lgu/T5mMCIkRkg9YzKXhQgOWi&#10;9zbH3Pg7H+lWxFIkCIccFVQxNrmUQVfkMAx8Q5y8s28dxiTbUpoW7wnurBxl2Vg6rDktVNjQuiJ9&#10;Ka5OwfZnz7/6dBjbr26laVRsdse1Veq9361mICJ18T/8am+Ngs/JFJ5n0hGQi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bVBzPEAAAA3AAAAA8AAAAAAAAAAAAAAAAAnAIA&#10;AGRycy9kb3ducmV2LnhtbFBLBQYAAAAABAAEAPcAAACNAwAAAAA=&#10;">
                  <v:imagedata r:id="rId148" o:title="" croptop="12311f" cropbottom="7535f" cropleft="17362f" cropright="15916f"/>
                  <v:path arrowok="t"/>
                </v:shape>
                <v:shape id="Picture 590" o:spid="_x0000_s1508" type="#_x0000_t75" style="position:absolute;left:4654419;top:2923832;width:3930782;height:22985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2L&#10;SMXDAAAA3AAAAA8AAABkcnMvZG93bnJldi54bWxET81qwkAQvgt9h2UK3uqmlhaNrlJqgx7E1p8H&#10;GLJjEpqdDdnVpD5951Dw+PH9z5e9q9WV2lB5NvA8SkAR595WXBg4HbOnCagQkS3WnsnALwVYLh4G&#10;c0yt73hP10MslIRwSNFAGWOTah3ykhyGkW+IhTv71mEU2BbatthJuKv1OEnetMOKpaHEhj5Kyn8O&#10;F2fg1WW37eZrtc0+X9bV+rb6nox3nTHDx/59BipSH+/if/fGim8q8+WMHAG9+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tIxcMAAADcAAAADwAAAAAAAAAAAAAAAACcAgAA&#10;ZHJzL2Rvd25yZXYueG1sUEsFBgAAAAAEAAQA9wAAAIwDAAAAAA==&#10;">
                  <v:imagedata r:id="rId149" o:title="" croptop="26156f" cropleft="16113f" cropright="14769f"/>
                  <v:path arrowok="t"/>
                </v:shape>
                <w10:anchorlock/>
              </v:group>
            </w:pict>
          </mc:Fallback>
        </mc:AlternateContent>
      </w:r>
    </w:p>
    <w:p w14:paraId="569A6EA7" w14:textId="77777777" w:rsidR="004B7EB8" w:rsidRDefault="004B7EB8" w:rsidP="00E5114A">
      <w:pPr>
        <w:spacing w:line="360" w:lineRule="auto"/>
        <w:jc w:val="both"/>
        <w:rPr>
          <w:lang w:val="en-GB"/>
        </w:rPr>
      </w:pPr>
    </w:p>
    <w:p w14:paraId="7D93E4BD" w14:textId="77777777" w:rsidR="004B7EB8" w:rsidRDefault="004B7EB8" w:rsidP="00E5114A">
      <w:pPr>
        <w:spacing w:line="360" w:lineRule="auto"/>
        <w:jc w:val="both"/>
        <w:rPr>
          <w:lang w:val="en-GB"/>
        </w:rPr>
      </w:pPr>
      <w:r>
        <w:rPr>
          <w:lang w:val="en-GB"/>
        </w:rPr>
        <w:t xml:space="preserve">To test whether this was the case the peptide experiments were repeated with rabbit muscle actin that had been labelled with the new dye. An interaction between the wildtype peptide and actin with a Kd of </w:t>
      </w:r>
      <w:r w:rsidRPr="002022DC">
        <w:rPr>
          <w:lang w:val="en-GB"/>
        </w:rPr>
        <w:t>3.2 µM ±</w:t>
      </w:r>
      <w:r>
        <w:rPr>
          <w:lang w:val="en-GB"/>
        </w:rPr>
        <w:t xml:space="preserve"> 0.5 </w:t>
      </w:r>
      <w:r w:rsidRPr="002022DC">
        <w:rPr>
          <w:lang w:val="en-GB"/>
        </w:rPr>
        <w:t>µM was observed.</w:t>
      </w:r>
      <w:r>
        <w:rPr>
          <w:lang w:val="en-GB"/>
        </w:rPr>
        <w:t xml:space="preserve"> This is 30-fold weaker than had been observed previously with the old dye. It is also two-fold weaker than has seen for yeast actin. This suggests that the new dye disrupts G-actin binding relative to the old dye and that in fact the WH2 of Las17 can potentially bind more strongly to yeast than rabbit muscle actin. Weaker than expected binding was also seen between the whole WCA region and rabbit muscle actin labelled with the new dye.</w:t>
      </w:r>
    </w:p>
    <w:p w14:paraId="2DBB3254" w14:textId="77777777" w:rsidR="004B7EB8" w:rsidRDefault="004B7EB8" w:rsidP="00E5114A">
      <w:pPr>
        <w:spacing w:line="360" w:lineRule="auto"/>
        <w:jc w:val="both"/>
        <w:rPr>
          <w:b/>
          <w:lang w:val="en-GB"/>
        </w:rPr>
      </w:pPr>
    </w:p>
    <w:p w14:paraId="01868A2D" w14:textId="77777777" w:rsidR="004B7EB8" w:rsidRDefault="004B7EB8" w:rsidP="00E5114A">
      <w:pPr>
        <w:spacing w:line="360" w:lineRule="auto"/>
        <w:jc w:val="both"/>
        <w:rPr>
          <w:lang w:val="en-GB"/>
        </w:rPr>
      </w:pPr>
      <w:r>
        <w:rPr>
          <w:lang w:val="en-GB"/>
        </w:rPr>
        <w:t xml:space="preserve">To further validate that the new red dye was the cause of the weaker binding, a blue dye provided by the company was used to label rabbit muscle actin. The unphosphorylated peptide was then tested for its ability to bind to this actin in a MST binding assay. Although this dye was also malemide reactive, it was hoped that it would be different enough from either red dye previously used to provide useful information. </w:t>
      </w:r>
    </w:p>
    <w:p w14:paraId="216F82AB" w14:textId="77777777" w:rsidR="004B7EB8" w:rsidRDefault="004B7EB8" w:rsidP="00E5114A">
      <w:pPr>
        <w:spacing w:line="360" w:lineRule="auto"/>
        <w:jc w:val="both"/>
        <w:rPr>
          <w:lang w:val="en-GB"/>
        </w:rPr>
      </w:pPr>
    </w:p>
    <w:p w14:paraId="4DF494F1" w14:textId="77777777" w:rsidR="004B7EB8" w:rsidRDefault="004B7EB8" w:rsidP="00E5114A">
      <w:pPr>
        <w:spacing w:line="360" w:lineRule="auto"/>
        <w:jc w:val="both"/>
        <w:rPr>
          <w:lang w:val="en-GB"/>
        </w:rPr>
      </w:pPr>
      <w:r w:rsidRPr="00D7723B">
        <w:rPr>
          <w:noProof/>
        </w:rPr>
        <w:lastRenderedPageBreak/>
        <mc:AlternateContent>
          <mc:Choice Requires="wpg">
            <w:drawing>
              <wp:inline distT="0" distB="0" distL="0" distR="0" wp14:anchorId="085C34DE" wp14:editId="5464DBF9">
                <wp:extent cx="5727700" cy="3950378"/>
                <wp:effectExtent l="0" t="0" r="0" b="0"/>
                <wp:docPr id="591" name="Group 1"/>
                <wp:cNvGraphicFramePr/>
                <a:graphic xmlns:a="http://schemas.openxmlformats.org/drawingml/2006/main">
                  <a:graphicData uri="http://schemas.microsoft.com/office/word/2010/wordprocessingGroup">
                    <wpg:wgp>
                      <wpg:cNvGrpSpPr/>
                      <wpg:grpSpPr>
                        <a:xfrm>
                          <a:off x="0" y="0"/>
                          <a:ext cx="5727700" cy="3950378"/>
                          <a:chOff x="0" y="0"/>
                          <a:chExt cx="7997952" cy="5516516"/>
                        </a:xfrm>
                      </wpg:grpSpPr>
                      <pic:pic xmlns:pic="http://schemas.openxmlformats.org/drawingml/2006/picture">
                        <pic:nvPicPr>
                          <pic:cNvPr id="592" name="Picture 592"/>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0"/>
                            <a:ext cx="7997952" cy="4523232"/>
                          </a:xfrm>
                          <a:prstGeom prst="rect">
                            <a:avLst/>
                          </a:prstGeom>
                        </pic:spPr>
                      </pic:pic>
                      <wps:wsp>
                        <wps:cNvPr id="593" name="Text Box 72"/>
                        <wps:cNvSpPr txBox="1"/>
                        <wps:spPr>
                          <a:xfrm>
                            <a:off x="0" y="4522472"/>
                            <a:ext cx="7315200" cy="994044"/>
                          </a:xfrm>
                          <a:prstGeom prst="rect">
                            <a:avLst/>
                          </a:prstGeom>
                          <a:noFill/>
                        </wps:spPr>
                        <wps:txbx>
                          <w:txbxContent>
                            <w:p w14:paraId="3A37FCF1" w14:textId="4C4E61AF"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7 the ‘new’ red dye disrupts binding of the short WH2 peptide to labelled G-actin. A varying concentration of wild type Las17 WH2 peptide tested incubated with 150 nM rabbit actin labeled with either: old red dye (Kd=0.28 µM ± 0.05 µM, green) new red dye (Kd=</w:t>
                              </w:r>
                              <w:r>
                                <w:rPr>
                                  <w:rFonts w:ascii="Calibri" w:eastAsia="Times New Roman" w:hAnsi="Calibri"/>
                                  <w:color w:val="000000"/>
                                  <w:kern w:val="24"/>
                                  <w:sz w:val="20"/>
                                  <w:szCs w:val="20"/>
                                  <w:lang w:val="en-GB"/>
                                </w:rPr>
                                <w:t xml:space="preserve"> 3.2 µM ± 0.5 µM, red)</w:t>
                              </w:r>
                              <w:r>
                                <w:rPr>
                                  <w:rFonts w:ascii="Calibri" w:eastAsia="Times New Roman" w:hAnsi="Calibri"/>
                                  <w:color w:val="000000"/>
                                  <w:kern w:val="24"/>
                                  <w:sz w:val="20"/>
                                  <w:szCs w:val="20"/>
                                </w:rPr>
                                <w:t xml:space="preserve"> or a blue dye provided by nanotemper technology (Kd=0.23 µM ± 0.1 µM, pink) in an MST assay.</w:t>
                              </w:r>
                            </w:p>
                          </w:txbxContent>
                        </wps:txbx>
                        <wps:bodyPr wrap="square" rtlCol="0">
                          <a:spAutoFit/>
                        </wps:bodyPr>
                      </wps:wsp>
                    </wpg:wgp>
                  </a:graphicData>
                </a:graphic>
              </wp:inline>
            </w:drawing>
          </mc:Choice>
          <mc:Fallback>
            <w:pict>
              <v:group w14:anchorId="085C34DE" id="_x0000_s1509" style="width:451pt;height:311.05pt;mso-position-horizontal-relative:char;mso-position-vertical-relative:line" coordsize="7997952,551651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">
                <v:shape id="Picture 592" o:spid="_x0000_s1510" type="#_x0000_t75" style="position:absolute;width:7997952;height:45232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v&#10;8OfGAAAA3AAAAA8AAABkcnMvZG93bnJldi54bWxEj0FrwkAUhO8F/8PyCt7MpoKljW5CERUplNqk&#10;hx4f2WcSm30bsquJ/94tCD0OM/MNs8pG04oL9a6xrOApikEQl1Y3XCn4LrazFxDOI2tsLZOCKznI&#10;0snDChNtB/6iS+4rESDsElRQe98lUrqyJoMush1x8I62N+iD7CupexwC3LRyHsfP0mDDYaHGjtY1&#10;lb/52Sg46WL3UeKx3f5s1u+fCz7kxVApNX0c35YgPI3+P3xv77WCxesc/s6EIyDTG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W/w58YAAADcAAAADwAAAAAAAAAAAAAAAACc&#10;AgAAZHJzL2Rvd25yZXYueG1sUEsFBgAAAAAEAAQA9wAAAI8DAAAAAA==&#10;">
                  <v:imagedata r:id="rId151" o:title=""/>
                  <v:path arrowok="t"/>
                </v:shape>
                <v:shape id="Text Box 72" o:spid="_x0000_s1511" type="#_x0000_t202" style="position:absolute;top:4522472;width:7315200;height:9940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gxUQwwAA&#10;ANwAAAAPAAAAZHJzL2Rvd25yZXYueG1sRI9Ba8JAFITvhf6H5RW81Y0VxaauIlXBgxc1vT+yr9nQ&#10;7NuQfTXx37uFgsdhZr5hluvBN+pKXawDG5iMM1DEZbA1VwaKy/51ASoKssUmMBm4UYT16vlpibkN&#10;PZ/oepZKJQjHHA04kTbXOpaOPMZxaImT9x06j5JkV2nbYZ/gvtFvWTbXHmtOCw5b+nRU/px/vQER&#10;u5ncip2Ph6/huO1dVs6wMGb0Mmw+QAkN8gj/tw/WwOx9Cn9n0hH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gxUQwwAAANwAAAAPAAAAAAAAAAAAAAAAAJcCAABkcnMvZG93&#10;bnJldi54bWxQSwUGAAAAAAQABAD1AAAAhwMAAAAA&#10;" filled="f" stroked="f">
                  <v:textbox style="mso-fit-shape-to-text:t">
                    <w:txbxContent>
                      <w:p w14:paraId="3A37FCF1" w14:textId="4C4E61AF" w:rsidR="00F410B7" w:rsidRDefault="00F410B7" w:rsidP="004B7EB8">
                        <w:pPr>
                          <w:pStyle w:val="NormalWeb"/>
                          <w:spacing w:before="0" w:beforeAutospacing="0" w:after="0" w:afterAutospacing="0"/>
                        </w:pPr>
                        <w:r>
                          <w:rPr>
                            <w:rFonts w:ascii="Calibri" w:eastAsia="Times New Roman" w:hAnsi="Calibri"/>
                            <w:color w:val="000000"/>
                            <w:kern w:val="24"/>
                            <w:sz w:val="20"/>
                            <w:szCs w:val="20"/>
                          </w:rPr>
                          <w:t>Fig 6.17 the ‘new’ red dye disrupts binding of the short WH2 peptide to labelled G-actin. A varying concentration of wild type Las17 WH2 peptide tested incubated with 150 nM rabbit actin labeled with either: old red dye (Kd=0.28 µM ± 0.05 µM, green) new red dye (Kd=</w:t>
                        </w:r>
                        <w:r>
                          <w:rPr>
                            <w:rFonts w:ascii="Calibri" w:eastAsia="Times New Roman" w:hAnsi="Calibri"/>
                            <w:color w:val="000000"/>
                            <w:kern w:val="24"/>
                            <w:sz w:val="20"/>
                            <w:szCs w:val="20"/>
                            <w:lang w:val="en-GB"/>
                          </w:rPr>
                          <w:t xml:space="preserve"> 3.2 µM ± 0.5 µM, red)</w:t>
                        </w:r>
                        <w:r>
                          <w:rPr>
                            <w:rFonts w:ascii="Calibri" w:eastAsia="Times New Roman" w:hAnsi="Calibri"/>
                            <w:color w:val="000000"/>
                            <w:kern w:val="24"/>
                            <w:sz w:val="20"/>
                            <w:szCs w:val="20"/>
                          </w:rPr>
                          <w:t xml:space="preserve"> or a blue dye provided by nanotemper technology (Kd=0.23 µM ± 0.1 µM, pink) in an MST assay.</w:t>
                        </w:r>
                      </w:p>
                    </w:txbxContent>
                  </v:textbox>
                </v:shape>
                <w10:anchorlock/>
              </v:group>
            </w:pict>
          </mc:Fallback>
        </mc:AlternateContent>
      </w:r>
    </w:p>
    <w:p w14:paraId="3B02B715" w14:textId="77777777" w:rsidR="004B7EB8" w:rsidRDefault="004B7EB8" w:rsidP="00E5114A">
      <w:pPr>
        <w:spacing w:line="360" w:lineRule="auto"/>
        <w:jc w:val="both"/>
        <w:rPr>
          <w:lang w:val="en-GB"/>
        </w:rPr>
      </w:pPr>
    </w:p>
    <w:p w14:paraId="72367465" w14:textId="77777777" w:rsidR="004B7EB8" w:rsidRDefault="004B7EB8" w:rsidP="00E5114A">
      <w:pPr>
        <w:spacing w:line="360" w:lineRule="auto"/>
        <w:jc w:val="both"/>
        <w:rPr>
          <w:lang w:val="en-GB"/>
        </w:rPr>
      </w:pPr>
      <w:r>
        <w:rPr>
          <w:lang w:val="en-GB"/>
        </w:rPr>
        <w:t xml:space="preserve">Rabbit muscle actin labelled with this blue cys dye bound to the wt peptide with a </w:t>
      </w:r>
      <w:r w:rsidRPr="00E915C9">
        <w:rPr>
          <w:lang w:val="en-GB"/>
        </w:rPr>
        <w:t>Kd of 0.23</w:t>
      </w:r>
      <w:r>
        <w:rPr>
          <w:b/>
          <w:lang w:val="en-GB"/>
        </w:rPr>
        <w:t xml:space="preserve"> </w:t>
      </w:r>
      <w:r>
        <w:rPr>
          <w:lang w:val="en-GB"/>
        </w:rPr>
        <w:t xml:space="preserve">µM </w:t>
      </w:r>
      <w:r w:rsidRPr="00236A68">
        <w:rPr>
          <w:lang w:val="en-GB"/>
        </w:rPr>
        <w:t>± 0.1 µM</w:t>
      </w:r>
      <w:r>
        <w:rPr>
          <w:lang w:val="en-GB"/>
        </w:rPr>
        <w:t>. This was similar that had observed with the old red dye and strongly suggests that the new red dye is interfering with the binding of the WH2 to G-actin. Though the company sent the remaining aliquots of the old red dye free of charge we were unable to label yeast actin with the limited remaining reagents.</w:t>
      </w:r>
    </w:p>
    <w:p w14:paraId="2E1C49BE" w14:textId="77777777" w:rsidR="004B7EB8" w:rsidRDefault="004B7EB8" w:rsidP="00E5114A">
      <w:pPr>
        <w:spacing w:line="360" w:lineRule="auto"/>
        <w:jc w:val="both"/>
        <w:rPr>
          <w:lang w:val="en-GB"/>
        </w:rPr>
      </w:pPr>
    </w:p>
    <w:p w14:paraId="0E45CC07" w14:textId="77777777" w:rsidR="004B7EB8" w:rsidRPr="00236A68" w:rsidRDefault="004B7EB8" w:rsidP="00E5114A">
      <w:pPr>
        <w:spacing w:line="360" w:lineRule="auto"/>
        <w:jc w:val="both"/>
        <w:rPr>
          <w:lang w:val="en-GB"/>
        </w:rPr>
      </w:pPr>
      <w:r>
        <w:rPr>
          <w:lang w:val="en-GB"/>
        </w:rPr>
        <w:t xml:space="preserve">The wildtype peptide bound to yeast actin labelled with the new red dye, two-fold more tightly than to the rabbit muscle actin labelled the same way. Phosphorylation at S554 disrupted this binding but to a lesser extent than seen for rabbit muscle actin. Together these results suggest that Las17 WH2 may bind to yeast actin with a higher affinity than for rabbit muscle actin and that phosphorylation disrupts this interaction. </w:t>
      </w:r>
      <w:r w:rsidRPr="00236A68">
        <w:rPr>
          <w:lang w:val="en-GB"/>
        </w:rPr>
        <w:t>Interestingly the new dye had no effect on binding by the 300-422 fragment of Las17 tested in chapter 3. Though this is far from direct evidence, it does support the yeast two-hybrid data that indicated that this fragment of Las17 binds to actin at a different site from the WH2 motif.</w:t>
      </w:r>
    </w:p>
    <w:p w14:paraId="26B0DF64" w14:textId="77777777" w:rsidR="004B7EB8" w:rsidRDefault="004B7EB8" w:rsidP="00E5114A">
      <w:pPr>
        <w:jc w:val="both"/>
        <w:rPr>
          <w:rFonts w:asciiTheme="majorHAnsi" w:eastAsiaTheme="majorEastAsia" w:hAnsiTheme="majorHAnsi" w:cstheme="majorBidi"/>
          <w:color w:val="2F5496" w:themeColor="accent1" w:themeShade="BF"/>
          <w:sz w:val="32"/>
          <w:szCs w:val="32"/>
          <w:lang w:val="en-GB"/>
        </w:rPr>
      </w:pPr>
      <w:r>
        <w:rPr>
          <w:lang w:val="en-GB"/>
        </w:rPr>
        <w:br w:type="page"/>
      </w:r>
    </w:p>
    <w:p w14:paraId="6A76D7AB" w14:textId="77777777" w:rsidR="004B7EB8" w:rsidRDefault="004B7EB8" w:rsidP="00E5114A">
      <w:pPr>
        <w:pStyle w:val="Heading2"/>
        <w:jc w:val="both"/>
        <w:rPr>
          <w:lang w:val="en-GB"/>
        </w:rPr>
      </w:pPr>
      <w:bookmarkStart w:id="236" w:name="_Toc494222776"/>
      <w:r>
        <w:rPr>
          <w:lang w:val="en-GB"/>
        </w:rPr>
        <w:lastRenderedPageBreak/>
        <w:t>6.3 Discussion</w:t>
      </w:r>
      <w:bookmarkEnd w:id="236"/>
    </w:p>
    <w:p w14:paraId="6C3C9AE1" w14:textId="77777777" w:rsidR="004B7EB8" w:rsidRPr="00AB68A7" w:rsidRDefault="004B7EB8" w:rsidP="00E5114A">
      <w:pPr>
        <w:jc w:val="both"/>
        <w:rPr>
          <w:lang w:val="en-GB"/>
        </w:rPr>
      </w:pPr>
    </w:p>
    <w:p w14:paraId="6C0E88D2" w14:textId="77777777" w:rsidR="004B7EB8" w:rsidRDefault="004B7EB8" w:rsidP="00E5114A">
      <w:pPr>
        <w:spacing w:line="360" w:lineRule="auto"/>
        <w:jc w:val="both"/>
      </w:pPr>
      <w:r>
        <w:t>In this chapter, two potential phosphorylation events within the WH2 motif of Las17 have been investigated in vitro and both have been shown to be sufficient disrupt the G-actin binding activity of a small peptide.</w:t>
      </w:r>
      <w:r w:rsidRPr="00B83E8B">
        <w:t xml:space="preserve"> </w:t>
      </w:r>
      <w:r>
        <w:t>Phosphomimics of each event were generated and tested for activity in pyrene assays. The S554D mutation was shown to disrupt the NPF activity of Las17 suggesting a role in the regulation of Arp2/3 activation. A potentially analogous site in WASH was investigated and shown to not influence actin binding in the same way. Lastly, the effect of increasing G-actin binding affinity at the WH2 motif was investigated and shown to reduce the ability of Las17 to activate the Arp2/3 complex.</w:t>
      </w:r>
    </w:p>
    <w:p w14:paraId="04A3CD77" w14:textId="77777777" w:rsidR="004B7EB8" w:rsidRDefault="004B7EB8" w:rsidP="00E5114A">
      <w:pPr>
        <w:spacing w:line="360" w:lineRule="auto"/>
        <w:jc w:val="both"/>
      </w:pPr>
    </w:p>
    <w:p w14:paraId="1B0DF45F" w14:textId="77777777" w:rsidR="004B7EB8" w:rsidRDefault="004B7EB8" w:rsidP="00E5114A">
      <w:pPr>
        <w:pStyle w:val="Heading3"/>
        <w:jc w:val="both"/>
      </w:pPr>
      <w:bookmarkStart w:id="237" w:name="_Toc494222777"/>
      <w:r>
        <w:t>6.3.1 Phosphorylation of the WH2</w:t>
      </w:r>
      <w:bookmarkEnd w:id="237"/>
    </w:p>
    <w:p w14:paraId="5F57345A" w14:textId="77777777" w:rsidR="00905ED8" w:rsidRPr="00905ED8" w:rsidRDefault="00905ED8" w:rsidP="00E5114A">
      <w:pPr>
        <w:jc w:val="both"/>
      </w:pPr>
    </w:p>
    <w:p w14:paraId="0164A573" w14:textId="61B4B3D0" w:rsidR="004B7EB8" w:rsidRDefault="004B7EB8" w:rsidP="00E5114A">
      <w:pPr>
        <w:spacing w:line="360" w:lineRule="auto"/>
        <w:jc w:val="both"/>
        <w:rPr>
          <w:lang w:val="en-GB"/>
        </w:rPr>
      </w:pPr>
      <w:r>
        <w:rPr>
          <w:lang w:val="en-GB"/>
        </w:rPr>
        <w:t>The formation of actin filaments at the right time and place within the cell requires tight regulation of actin nucleators. The requirement for both the presence of a mother filament and an NPF is one way in which the activity of the Arp2/3 complex is reg</w:t>
      </w:r>
      <w:r w:rsidR="00BA71A6">
        <w:rPr>
          <w:lang w:val="en-GB"/>
        </w:rPr>
        <w:t>ulated. The NPF activity of WASp</w:t>
      </w:r>
      <w:r>
        <w:rPr>
          <w:lang w:val="en-GB"/>
        </w:rPr>
        <w:t xml:space="preserve"> family proteins themselves is known to be</w:t>
      </w:r>
      <w:r w:rsidR="00BA71A6">
        <w:rPr>
          <w:lang w:val="en-GB"/>
        </w:rPr>
        <w:t xml:space="preserve"> regulated in several ways. WASp and N-WASp</w:t>
      </w:r>
      <w:r>
        <w:rPr>
          <w:lang w:val="en-GB"/>
        </w:rPr>
        <w:t xml:space="preserve"> require the release of autoinhibition, by interaction with upstream effec</w:t>
      </w:r>
      <w:r w:rsidR="00BA71A6">
        <w:rPr>
          <w:lang w:val="en-GB"/>
        </w:rPr>
        <w:t>tors to become active. Many WASp</w:t>
      </w:r>
      <w:r>
        <w:rPr>
          <w:lang w:val="en-GB"/>
        </w:rPr>
        <w:t xml:space="preserve"> proteins exist within regulatory complexes which further inhibit their intrinsic activity </w:t>
      </w:r>
      <w:r>
        <w:rPr>
          <w:lang w:val="en-GB"/>
        </w:rPr>
        <w:fldChar w:fldCharType="begin" w:fldLock="1"/>
      </w:r>
      <w:r w:rsidR="004121BE">
        <w:rPr>
          <w:lang w:val="en-GB"/>
        </w:rPr>
        <w:instrText>ADDIN CSL_CITATION { "citationItems" : [ { "id" : "ITEM-1", "itemData" : { "DOI" : "10.1038/nrm2867", "ISBN" : "5106439019", "ISSN" : "1471-0072", "PMID" : "20237478", "abstract" : "For over a decade, the actin-related protein 2/3 (ARP2/3) complex, a handful of nucleation-promoting factors and formins were the only molecules known to directly nucleate actin filament formation de novo. However, the past several years have seen a surge in the discovery of mammalian proteins with roles in actin nucleation and dynamics. Newly recognized nucleation-promoting factors, such as WASP and SCAR homologue (WASH), WASP homologue associated with actin, membranes and microtubules (WHAMM), and junction-mediating regulatory protein (JMY), stimulate ARP2/3 activity at distinct cellular locations. Formin nucleators with additional biochemical and cellular activities have also been uncovered. Finally, the Spire, cordon-bleu and leiomodin nucleators have revealed new ways of overcoming the kinetic barriers to actin polymerization.", "author" : [ { "dropping-particle" : "", "family" : "Campellone", "given" : "Kenneth G.", "non-dropping-particle" : "", "parse-names" : false, "suffix" : "" }, { "dropping-particle" : "", "family" : "Welch", "given" : "Matthew D.", "non-dropping-particle" : "", "parse-names" : false, "suffix" : "" } ], "container-title" : "Nature Reviews Microbiology", "id" : "ITEM-1", "issue" : "4", "issued" : { "date-parts" : [ [ "2010" ] ] }, "page" : "237-251", "title" : "A nucleator arms race: cellular control of actin assembly", "type" : "article-journal", "volume" : "11" }, "uris" : [ "http://www.mendeley.com/documents/?uuid=2ddd39f8-2025-4aea-b22b-38ab31f40b43" ] } ], "mendeley" : { "formattedCitation" : "(Campellone and Welch, 2010)", "plainTextFormattedCitation" : "(Campellone and Welch, 2010)", "previouslyFormattedCitation" : "(Campellone and Welch, 2010)" }, "properties" : {  }, "schema" : "https://github.com/citation-style-language/schema/raw/master/csl-citation.json" }</w:instrText>
      </w:r>
      <w:r>
        <w:rPr>
          <w:lang w:val="en-GB"/>
        </w:rPr>
        <w:fldChar w:fldCharType="separate"/>
      </w:r>
      <w:r w:rsidR="00143B78" w:rsidRPr="00143B78">
        <w:rPr>
          <w:noProof/>
          <w:lang w:val="en-GB"/>
        </w:rPr>
        <w:t>(Campellone and Welch, 2010)</w:t>
      </w:r>
      <w:r>
        <w:rPr>
          <w:lang w:val="en-GB"/>
        </w:rPr>
        <w:fldChar w:fldCharType="end"/>
      </w:r>
      <w:r>
        <w:rPr>
          <w:lang w:val="en-GB"/>
        </w:rPr>
        <w:t>. Phosphorylation events are also known to contribute to the regulation of WASp family proteins.</w:t>
      </w:r>
    </w:p>
    <w:p w14:paraId="0D2BE474" w14:textId="77777777" w:rsidR="004B7EB8" w:rsidRDefault="004B7EB8" w:rsidP="00E5114A">
      <w:pPr>
        <w:spacing w:line="360" w:lineRule="auto"/>
        <w:jc w:val="both"/>
        <w:rPr>
          <w:lang w:val="en-GB"/>
        </w:rPr>
      </w:pPr>
    </w:p>
    <w:p w14:paraId="67E7E80B" w14:textId="6AB370B4" w:rsidR="004B7EB8" w:rsidRDefault="004B7EB8" w:rsidP="00E5114A">
      <w:pPr>
        <w:spacing w:line="360" w:lineRule="auto"/>
        <w:jc w:val="both"/>
        <w:rPr>
          <w:lang w:val="en-GB"/>
        </w:rPr>
      </w:pPr>
      <w:r>
        <w:rPr>
          <w:lang w:val="en-GB"/>
        </w:rPr>
        <w:t xml:space="preserve">The NPF activity of Las17 is regulated by interaction with several SH3 domain containing proteins present at a nascent endocytic patch </w:t>
      </w:r>
      <w:r>
        <w:rPr>
          <w:lang w:val="en-GB"/>
        </w:rPr>
        <w:fldChar w:fldCharType="begin" w:fldLock="1"/>
      </w:r>
      <w:r w:rsidR="004121BE">
        <w:rPr>
          <w:lang w:val="en-GB"/>
        </w:rPr>
        <w:instrText>ADDIN CSL_CITATION { "citationItems" : [ { "id" : "ITEM-1", "itemData" : { "DOI" : "10.1371/journal.pone.0061147", "ISBN" : "1932-6203 (Electronic)\\r1932-6203 (Linking)", "ISSN" : "19326203", "PMID" : "23577202", "abstract" : "The spatial and temporal regulation of actin polymerization is crucial for various cellular processes. Members of the Wiskott-Aldrich syndrome protein (WASP) family activate the Arp2/3-complex leading to actin polymerization. The yeast Saccharomyces cerevisiae contains only one WASP homolog, Las17, that requires additional factors for its regulation. Lsb1 and Lsb2/Pin3 are two yeast homologous proteins bearing an SH3 domain that were identified as Las17-binding proteins. Lsb2/Pin3 that promotes prion induction was suggested to link this prion formation to the actin cytoskeleton. However, the cellular role of Lsb1 and the molecular function of both Lsb1 and Lsb2 remain unknown. In this study, we show that Lsb1 and/or Lsb2 full-length proteins inhibit Las17-mediated actin polymerization in vitro, Lsb2 being a less potent inhibitor of Las17 activity compared to Lsb1. Addition of Lsb1 or Lsb2 to the corresponding full-length Lsb1/2 further inhibits Las17 activity. Lsb1 and Lsb2 form homo- and hetero-oligomeric complexes suggesting that these two proteins could regulate Las17 activity via dimerization or cooperative binding. In vivo, overexpressed Lsb1 and Lsb2 proteins cluster Las17-CFP in few cytoplasmic punctate structures that are also positive for other Arp2/3-dependent actin polymerization effectors like Sla1 or Abp1. But, only Lsb1 overexpression blocks the internalization step of receptor-mediated endocytosis. This shows a specific function of Lsb1 in endocytosis.", "author" : [ { "dropping-particle" : "", "family" : "Spiess", "given" : "Matthias", "non-dropping-particle" : "", "parse-names" : false, "suffix" : "" }, { "dropping-particle" : "", "family" : "Craene", "given" : "Johan Owen", "non-dropping-particle" : "de", "parse-names" : false, "suffix" : "" }, { "dropping-particle" : "", "family" : "Michelot", "given" : "Alph\u00e9e", "non-dropping-particle" : "", "parse-names" : false, "suffix" : "" }, { "dropping-particle" : "", "family" : "Rinaldi", "given" : "Bruno", "non-dropping-particle" : "", "parse-names" : false, "suffix" : "" }, { "dropping-particle" : "", "family" : "Huber", "given" : "Aline", "non-dropping-particle" : "", "parse-names" : false, "suffix" : "" }, { "dropping-particle" : "", "family" : "Drubin", "given" : "David G.", "non-dropping-particle" : "", "parse-names" : false, "suffix" : "" }, { "dropping-particle" : "", "family" : "Winsor", "given" : "Barbara", "non-dropping-particle" : "", "parse-names" : false, "suffix" : "" }, { "dropping-particle" : "", "family" : "Friant", "given" : "Sylvie", "non-dropping-particle" : "", "parse-names" : false, "suffix" : "" } ], "container-title" : "PLoS ONE", "id" : "ITEM-1", "issue" : "4", "issued" : { "date-parts" : [ [ "2013" ] ] }, "title" : "Lsb1 Is a Negative Regulator of Las17 Dependent Actin Polymerization Involved in Endocytosis", "type" : "article-journal", "volume" : "8" }, "uris" : [ "http://www.mendeley.com/documents/?uuid=84155e6b-4de4-4f2e-ae78-fb1dd353df1b" ] }, { "id" : "ITEM-2",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2",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Feliciano and Di Pietro, 2012; Spiess &lt;i&gt;et al.&lt;/i&gt;, 2013)", "plainTextFormattedCitation" : "(Feliciano and Di Pietro, 2012; Spiess et al., 2013)", "previouslyFormattedCitation" : "(Feliciano and Di Pietro, 2012; Spiess &lt;i&gt;et al.&lt;/i&gt;, 2013)" }, "properties" : {  }, "schema" : "https://github.com/citation-style-language/schema/raw/master/csl-citation.json" }</w:instrText>
      </w:r>
      <w:r>
        <w:rPr>
          <w:lang w:val="en-GB"/>
        </w:rPr>
        <w:fldChar w:fldCharType="separate"/>
      </w:r>
      <w:r w:rsidR="00143B78" w:rsidRPr="00143B78">
        <w:rPr>
          <w:noProof/>
          <w:lang w:val="en-GB"/>
        </w:rPr>
        <w:t xml:space="preserve">(Feliciano and Di Pietro, 2012; Spiess </w:t>
      </w:r>
      <w:r w:rsidR="00143B78" w:rsidRPr="00143B78">
        <w:rPr>
          <w:i/>
          <w:noProof/>
          <w:lang w:val="en-GB"/>
        </w:rPr>
        <w:t>et al.</w:t>
      </w:r>
      <w:r w:rsidR="00143B78" w:rsidRPr="00143B78">
        <w:rPr>
          <w:noProof/>
          <w:lang w:val="en-GB"/>
        </w:rPr>
        <w:t>, 2013)</w:t>
      </w:r>
      <w:r>
        <w:rPr>
          <w:lang w:val="en-GB"/>
        </w:rPr>
        <w:fldChar w:fldCharType="end"/>
      </w:r>
      <w:r>
        <w:rPr>
          <w:lang w:val="en-GB"/>
        </w:rPr>
        <w:t xml:space="preserve">. The discovery of an Arp2/3-independent effect of Las17 on actin polymerisation raises questions about how the different activities may be regulated relative to each other. </w:t>
      </w:r>
      <w:r w:rsidRPr="003C4AA9">
        <w:rPr>
          <w:lang w:val="en-GB"/>
        </w:rPr>
        <w:t>Phosphorylation of WH2 domains has been hypothesised to be a potential way in which the activity of a number of actin binding proteins may be controlled by disrupting G-actin binding</w:t>
      </w:r>
      <w:r>
        <w:rPr>
          <w:lang w:val="en-GB"/>
        </w:rPr>
        <w:t xml:space="preserve"> </w:t>
      </w:r>
      <w:r>
        <w:rPr>
          <w:b/>
          <w:lang w:val="en-GB"/>
        </w:rPr>
        <w:fldChar w:fldCharType="begin" w:fldLock="1"/>
      </w:r>
      <w:r w:rsidR="004121BE">
        <w:rPr>
          <w:b/>
          <w:lang w:val="en-GB"/>
        </w:rPr>
        <w:instrText>ADDIN CSL_CITATION { "citationItems" : [ { "id" : "ITEM-1", "itemData" : { "DOI" : "10.1016/j.tibs.2016.03.004", "ISBN" : "0968-0004 (Electronic)\\r0968-0004 (Linking)", "ISSN" : "13624326", "PMID" : "27068179", "abstract" : "Two types of sequences, proline-rich domains (PRDs) and the WASP-homology 2 (WH2) domain, are found in most actin filament nucleation and elongation factors discovered thus far. PRDs serve as a platform for protein-protein interactions, often mediating the binding of profilin-actin. The WH2 domain is an abundant actin monomer-binding motif comprising ~17 amino acids. It frequently occurs in tandem repeats, and functions in nucleation by recruiting actin subunits to form the polymerization nucleus. It is found in Spire, Cordon Bleu (Cobl), Leiomodin (Lmod), Arp2/3 complex activators (WASP, WHAMM, WAVE, etc.), the bacterial nucleators VopL/VopF and Sca2, and some formins. Yet, it is argued here that the WH2 domain plays only an auxiliary role in nucleation, always synergizing with other domains or proteins for this activity. WH2-domain-related sequences have been found in the majority of actin filament nucleation and elongation factors discovered thus far, including several formins. Tandem repeats of WH2 domains, found in proteins such as Spire, Cobl, VopL/VopF, and Sca2, are no longer considered sufficient to drive efficient nucleation. These proteins cooperate with other proteins or present other domains necessary for efficient nucleation. It is now understood that optimal nucleation activity by several formins requires sequences C terminal to the FH2 domain that either directly recruit actin monomers via WH2-like domains or bind to other proteins that contribute actin subunits during nucleation. Cooperation among different subfamilies of actin nucleators and dimerization are emerging as two widespread features in actin nucleation.", "author" : [ { "dropping-particle" : "", "family" : "Dominguez", "given" : "Roberto", "non-dropping-particle" : "", "parse-names" : false, "suffix" : "" } ], "container-title" : "Trends in Biochemical Sciences", "id" : "ITEM-1", "issue" : "6", "issued" : { "date-parts" : [ [ "2016" ] ] }, "page" : "478-490", "title" : "The WH2 Domain and Actin Nucleation: Necessary but Insufficient", "type" : "article-journal", "volume" : "41" }, "uris" : [ "http://www.mendeley.com/documents/?uuid=c6df2bae-5668-4580-a671-876d96fd331d" ] } ], "mendeley" : { "formattedCitation" : "(Dominguez, 2016)", "plainTextFormattedCitation" : "(Dominguez, 2016)", "previouslyFormattedCitation" : "(Dominguez, 2016)" }, "properties" : {  }, "schema" : "https://github.com/citation-style-language/schema/raw/master/csl-citation.json" }</w:instrText>
      </w:r>
      <w:r>
        <w:rPr>
          <w:b/>
          <w:lang w:val="en-GB"/>
        </w:rPr>
        <w:fldChar w:fldCharType="separate"/>
      </w:r>
      <w:r w:rsidR="00143B78" w:rsidRPr="00143B78">
        <w:rPr>
          <w:noProof/>
          <w:lang w:val="en-GB"/>
        </w:rPr>
        <w:t>(Dominguez, 2016)</w:t>
      </w:r>
      <w:r>
        <w:rPr>
          <w:b/>
          <w:lang w:val="en-GB"/>
        </w:rPr>
        <w:fldChar w:fldCharType="end"/>
      </w:r>
      <w:r w:rsidRPr="003C4AA9">
        <w:rPr>
          <w:lang w:val="en-GB"/>
        </w:rPr>
        <w:t>.</w:t>
      </w:r>
      <w:r>
        <w:rPr>
          <w:lang w:val="en-GB"/>
        </w:rPr>
        <w:t xml:space="preserve"> </w:t>
      </w:r>
    </w:p>
    <w:p w14:paraId="46BDD24A" w14:textId="77777777" w:rsidR="004B7EB8" w:rsidRDefault="004B7EB8" w:rsidP="00E5114A">
      <w:pPr>
        <w:spacing w:line="360" w:lineRule="auto"/>
        <w:jc w:val="both"/>
        <w:rPr>
          <w:lang w:val="en-GB"/>
        </w:rPr>
      </w:pPr>
    </w:p>
    <w:p w14:paraId="7B392C68" w14:textId="77777777" w:rsidR="004B7EB8" w:rsidRDefault="004B7EB8" w:rsidP="00E5114A">
      <w:pPr>
        <w:spacing w:line="360" w:lineRule="auto"/>
        <w:jc w:val="both"/>
        <w:rPr>
          <w:lang w:val="en-GB"/>
        </w:rPr>
      </w:pPr>
    </w:p>
    <w:p w14:paraId="5B699594" w14:textId="77777777" w:rsidR="004B7EB8" w:rsidRDefault="004B7EB8" w:rsidP="00E5114A">
      <w:pPr>
        <w:pStyle w:val="Heading3"/>
        <w:jc w:val="both"/>
      </w:pPr>
      <w:bookmarkStart w:id="238" w:name="_Toc494222778"/>
      <w:r>
        <w:lastRenderedPageBreak/>
        <w:t>6.3.2 Potential site of phosphorylation S554</w:t>
      </w:r>
      <w:bookmarkEnd w:id="238"/>
    </w:p>
    <w:p w14:paraId="0B7695A3" w14:textId="77777777" w:rsidR="00905ED8" w:rsidRPr="00905ED8" w:rsidRDefault="00905ED8" w:rsidP="00E5114A">
      <w:pPr>
        <w:jc w:val="both"/>
      </w:pPr>
    </w:p>
    <w:p w14:paraId="7C9C3C15" w14:textId="62517977" w:rsidR="004B7EB8" w:rsidRDefault="004B7EB8" w:rsidP="00E5114A">
      <w:pPr>
        <w:spacing w:line="360" w:lineRule="auto"/>
        <w:jc w:val="both"/>
        <w:rPr>
          <w:lang w:val="en-GB"/>
        </w:rPr>
      </w:pPr>
      <w:r>
        <w:rPr>
          <w:lang w:val="en-GB"/>
        </w:rPr>
        <w:t>Of the two sites identified, S554 is perhaps the most obvious candidate to disrupt binding as it sits adjacent to I555. Crystal structures of other WH2 motifs in complex with actin suggest that the residue immediately preceding the well conserved isoleucine would be incorporated into the helix that forms when a WH2 motif binds to actin (fig. 6.1). It is likely that a phosphogroup at this site would protrude out toward the actin monomer, disrupting the interac</w:t>
      </w:r>
      <w:r w:rsidR="005E3B29">
        <w:rPr>
          <w:lang w:val="en-GB"/>
        </w:rPr>
        <w:t>tion (fig 6.7</w:t>
      </w:r>
      <w:r>
        <w:rPr>
          <w:lang w:val="en-GB"/>
        </w:rPr>
        <w:t xml:space="preserve">). </w:t>
      </w:r>
    </w:p>
    <w:p w14:paraId="10B9F25C" w14:textId="77777777" w:rsidR="004B7EB8" w:rsidRDefault="004B7EB8" w:rsidP="00E5114A">
      <w:pPr>
        <w:spacing w:line="360" w:lineRule="auto"/>
        <w:jc w:val="both"/>
        <w:rPr>
          <w:lang w:val="en-GB"/>
        </w:rPr>
      </w:pPr>
    </w:p>
    <w:p w14:paraId="4893694C" w14:textId="795E8030" w:rsidR="004B7EB8" w:rsidRDefault="004B7EB8" w:rsidP="00E5114A">
      <w:pPr>
        <w:spacing w:line="360" w:lineRule="auto"/>
        <w:jc w:val="both"/>
        <w:rPr>
          <w:lang w:val="en-GB"/>
        </w:rPr>
      </w:pPr>
      <w:r>
        <w:rPr>
          <w:lang w:val="en-GB"/>
        </w:rPr>
        <w:t xml:space="preserve">Excitingly, the addition of a phosphogroup to a short peptide at S554 led to a 100-fold reduction in the strength of binding. This confirms the hypothesis that phosphorylation within the WH2 motif has the potential to change the strength of G-actin binding in the region. Interestingly, the addition of this phosphogroup at S554 weakened but did not ablate binding as seen when I555 was mutated to an aspartate. Several WH2 motifs contain a serine in the same position as S554 and at least one of these sites has been identified as a phosphorylation site </w:t>
      </w:r>
      <w:r w:rsidRPr="005E3B29">
        <w:rPr>
          <w:lang w:val="en-GB"/>
        </w:rPr>
        <w:t>(WH2 of WASH).</w:t>
      </w:r>
      <w:r>
        <w:rPr>
          <w:lang w:val="en-GB"/>
        </w:rPr>
        <w:t xml:space="preserve"> Many other WH2 motifs contain either serines or threonines which could potentially become phosp</w:t>
      </w:r>
      <w:r w:rsidR="005E3B29">
        <w:rPr>
          <w:lang w:val="en-GB"/>
        </w:rPr>
        <w:t>horylated adjacent to this site.</w:t>
      </w:r>
    </w:p>
    <w:p w14:paraId="5A3B5316" w14:textId="77777777" w:rsidR="004B7EB8" w:rsidRDefault="004B7EB8" w:rsidP="00E5114A">
      <w:pPr>
        <w:spacing w:line="360" w:lineRule="auto"/>
        <w:jc w:val="both"/>
        <w:rPr>
          <w:lang w:val="en-GB"/>
        </w:rPr>
      </w:pPr>
    </w:p>
    <w:p w14:paraId="30EF61F6" w14:textId="77777777" w:rsidR="004B7EB8" w:rsidRDefault="004B7EB8" w:rsidP="00E5114A">
      <w:pPr>
        <w:spacing w:line="360" w:lineRule="auto"/>
        <w:jc w:val="both"/>
        <w:rPr>
          <w:lang w:val="en-GB"/>
        </w:rPr>
      </w:pPr>
      <w:r>
        <w:rPr>
          <w:lang w:val="en-GB"/>
        </w:rPr>
        <w:t xml:space="preserve">From analysis of crystal structures of other WH2 motifs, S554 is expected to protrude toward the monomer. However, the twist of the helix suggests that any residue at this position will protrude less directly into the binding site relative to the following isoleucine. In agreement with this several residues can be accommodated at this site across different WH2 motifs. These include: alanine, phenylalanine, aspartate, glutamate and glutamine. Conversely, the isoleucine at site 555 in Las17 is very well conserved across WH2 motifs. We suggest that this site may be responsible for some of the variation in the strength in G-actin binding observed across different WH2 motifs. </w:t>
      </w:r>
    </w:p>
    <w:p w14:paraId="6A8DF494" w14:textId="77777777" w:rsidR="004B7EB8" w:rsidRDefault="004B7EB8" w:rsidP="00E5114A">
      <w:pPr>
        <w:spacing w:line="360" w:lineRule="auto"/>
        <w:jc w:val="both"/>
        <w:rPr>
          <w:lang w:val="en-GB"/>
        </w:rPr>
      </w:pPr>
    </w:p>
    <w:p w14:paraId="62ECC647" w14:textId="7CF5ADF4" w:rsidR="004B7EB8" w:rsidRDefault="004B7EB8" w:rsidP="00E5114A">
      <w:pPr>
        <w:spacing w:line="360" w:lineRule="auto"/>
        <w:jc w:val="both"/>
        <w:rPr>
          <w:lang w:val="en-GB"/>
        </w:rPr>
      </w:pPr>
      <w:r>
        <w:rPr>
          <w:lang w:val="en-GB"/>
        </w:rPr>
        <w:t xml:space="preserve">This is supported by the demonstration that the introduction of the small amino acid alanine by the S554A mutation enhances binding of a WH2 peptide of Las17 to actin. We predict that other WH2 motifs that contain an alanine at this site may have </w:t>
      </w:r>
      <w:r>
        <w:rPr>
          <w:lang w:val="en-GB"/>
        </w:rPr>
        <w:lastRenderedPageBreak/>
        <w:t>relatively high affinities for actin. Indeed, t</w:t>
      </w:r>
      <w:r w:rsidRPr="00822C20">
        <w:rPr>
          <w:lang w:val="en-GB"/>
        </w:rPr>
        <w:t>he WH2 motifs of both WAVE 1 and 2 have an alanine at this site and both have a high affinity for actin relative to the WH2 motifs of N-WASp. The WH2 motif of WAVE  1, which binds an actin monomer with a Kd of 54 nM has been shown to inhibit filament elongation</w:t>
      </w:r>
      <w:r>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Pr>
          <w:lang w:val="en-GB"/>
        </w:rPr>
        <w:fldChar w:fldCharType="separate"/>
      </w:r>
      <w:r w:rsidR="00143B78" w:rsidRPr="00143B78">
        <w:rPr>
          <w:noProof/>
          <w:lang w:val="en-GB"/>
        </w:rPr>
        <w:t xml:space="preserve">(Sweeney </w:t>
      </w:r>
      <w:r w:rsidR="00143B78" w:rsidRPr="00143B78">
        <w:rPr>
          <w:i/>
          <w:noProof/>
          <w:lang w:val="en-GB"/>
        </w:rPr>
        <w:t>et al.</w:t>
      </w:r>
      <w:r w:rsidR="00143B78" w:rsidRPr="00143B78">
        <w:rPr>
          <w:noProof/>
          <w:lang w:val="en-GB"/>
        </w:rPr>
        <w:t>, 2014)</w:t>
      </w:r>
      <w:r>
        <w:rPr>
          <w:lang w:val="en-GB"/>
        </w:rPr>
        <w:fldChar w:fldCharType="end"/>
      </w:r>
      <w:r w:rsidRPr="00822C20">
        <w:rPr>
          <w:lang w:val="en-GB"/>
        </w:rPr>
        <w:t>. Though other residues are important throughout the motif,</w:t>
      </w:r>
      <w:r>
        <w:rPr>
          <w:b/>
          <w:lang w:val="en-GB"/>
        </w:rPr>
        <w:t xml:space="preserve"> </w:t>
      </w:r>
      <w:r>
        <w:rPr>
          <w:lang w:val="en-GB"/>
        </w:rPr>
        <w:t>it is possible that this is a site at which the strength of WH2 motif binding can be tuned without being ablated.</w:t>
      </w:r>
    </w:p>
    <w:p w14:paraId="307F7CF1" w14:textId="77777777" w:rsidR="004B7EB8" w:rsidRDefault="004B7EB8" w:rsidP="00E5114A">
      <w:pPr>
        <w:spacing w:line="360" w:lineRule="auto"/>
        <w:jc w:val="both"/>
        <w:rPr>
          <w:lang w:val="en-GB"/>
        </w:rPr>
      </w:pPr>
    </w:p>
    <w:p w14:paraId="25E8F9A7" w14:textId="77777777" w:rsidR="004B7EB8" w:rsidRDefault="004B7EB8" w:rsidP="00E5114A">
      <w:pPr>
        <w:pStyle w:val="Heading3"/>
        <w:jc w:val="both"/>
      </w:pPr>
      <w:bookmarkStart w:id="239" w:name="_Toc494222779"/>
      <w:r>
        <w:t>6.3.3 Effect of the phosphomimetic S554D mutation</w:t>
      </w:r>
      <w:bookmarkEnd w:id="239"/>
    </w:p>
    <w:p w14:paraId="406C07DE" w14:textId="77777777" w:rsidR="00905ED8" w:rsidRPr="00905ED8" w:rsidRDefault="00905ED8" w:rsidP="00E5114A">
      <w:pPr>
        <w:jc w:val="both"/>
      </w:pPr>
    </w:p>
    <w:p w14:paraId="75BE35CF" w14:textId="77777777" w:rsidR="004B7EB8" w:rsidRDefault="004B7EB8" w:rsidP="00E5114A">
      <w:pPr>
        <w:spacing w:line="360" w:lineRule="auto"/>
        <w:jc w:val="both"/>
        <w:rPr>
          <w:lang w:val="en-GB"/>
        </w:rPr>
      </w:pPr>
      <w:r>
        <w:rPr>
          <w:lang w:val="en-GB"/>
        </w:rPr>
        <w:t xml:space="preserve">The phosphomimetic S554D mutation had no observable effect on the Arp2/3-independent activity of Las17 in a pyrene assay. Similarly, the S554D mutation also appeared to have no effect on the NPF activity of Las17. This was extremely surprising as the mutation was expected to have a large effect on the affinity of the WH2 motif for actin. These experiments were carried out at high ratios of Las17/Arp2/3 </w:t>
      </w:r>
      <w:r w:rsidRPr="00E52581">
        <w:rPr>
          <w:lang w:val="en-GB"/>
        </w:rPr>
        <w:t>(60/1)</w:t>
      </w:r>
      <w:r>
        <w:rPr>
          <w:lang w:val="en-GB"/>
        </w:rPr>
        <w:t xml:space="preserve">. These high ratios were chosen so that experiments in the presence and absence of the Arp2/3 complex could be directly compared and the relative contributions of the two activities separated out. In chapter 3 at these ratios of Las17/Arp2/3 it was shown that mutation of the arginine pairs could disrupt the activation of the Arp2/3 complex. However, it was postulated that these high levels of Las17 relative to the Arp2/3 complex may mask a subtler effect of the mutation. </w:t>
      </w:r>
    </w:p>
    <w:p w14:paraId="1D23449B" w14:textId="77777777" w:rsidR="004B7EB8" w:rsidRDefault="004B7EB8" w:rsidP="00E5114A">
      <w:pPr>
        <w:spacing w:line="360" w:lineRule="auto"/>
        <w:jc w:val="both"/>
        <w:rPr>
          <w:lang w:val="en-GB"/>
        </w:rPr>
      </w:pPr>
    </w:p>
    <w:p w14:paraId="6D0BB244" w14:textId="77777777" w:rsidR="004B7EB8" w:rsidRDefault="004B7EB8" w:rsidP="00E5114A">
      <w:pPr>
        <w:spacing w:line="360" w:lineRule="auto"/>
        <w:jc w:val="both"/>
        <w:rPr>
          <w:lang w:val="en-GB"/>
        </w:rPr>
      </w:pPr>
      <w:r>
        <w:rPr>
          <w:lang w:val="en-GB"/>
        </w:rPr>
        <w:t xml:space="preserve">To test this, experiments were repeated at a lower ratio of Las17/Arp2/3 </w:t>
      </w:r>
      <w:r w:rsidRPr="00E52581">
        <w:rPr>
          <w:lang w:val="en-GB"/>
        </w:rPr>
        <w:t xml:space="preserve">(6/1). </w:t>
      </w:r>
      <w:r>
        <w:rPr>
          <w:lang w:val="en-GB"/>
        </w:rPr>
        <w:t xml:space="preserve">Under these conditions the S554D mutation reduced the NPF activity of Las17. This reduction was less than that seen in the presence of the I555D mutation. The S554D PPWCA is the only fragment that we have tested in which the NPF activity of Las17 has been disrupted but its Arp2/3-independent activity has not. This strengthens the possibility that phosphorylation at this site may be important </w:t>
      </w:r>
      <w:r>
        <w:rPr>
          <w:i/>
          <w:lang w:val="en-GB"/>
        </w:rPr>
        <w:t xml:space="preserve">in vivo, </w:t>
      </w:r>
      <w:r>
        <w:rPr>
          <w:lang w:val="en-GB"/>
        </w:rPr>
        <w:t>potentially representing a form of Las17 that can generate actin filaments de novo but is a less potent activator of the Arp2/3 complex.</w:t>
      </w:r>
    </w:p>
    <w:p w14:paraId="74C2D13D" w14:textId="77777777" w:rsidR="004B7EB8" w:rsidRDefault="004B7EB8" w:rsidP="00E5114A">
      <w:pPr>
        <w:spacing w:line="360" w:lineRule="auto"/>
        <w:jc w:val="both"/>
        <w:rPr>
          <w:lang w:val="en-GB"/>
        </w:rPr>
      </w:pPr>
    </w:p>
    <w:p w14:paraId="70E1F8C9" w14:textId="77777777" w:rsidR="004B7EB8" w:rsidRDefault="004B7EB8" w:rsidP="00E5114A">
      <w:pPr>
        <w:jc w:val="both"/>
        <w:rPr>
          <w:lang w:val="en-GB"/>
        </w:rPr>
      </w:pPr>
    </w:p>
    <w:p w14:paraId="7C00813F" w14:textId="77777777" w:rsidR="00905ED8" w:rsidRDefault="00905ED8" w:rsidP="00E5114A">
      <w:pPr>
        <w:jc w:val="both"/>
      </w:pPr>
    </w:p>
    <w:p w14:paraId="3A6B4613" w14:textId="77777777" w:rsidR="00905ED8" w:rsidRDefault="00905ED8" w:rsidP="00E5114A">
      <w:pPr>
        <w:jc w:val="both"/>
      </w:pPr>
    </w:p>
    <w:p w14:paraId="281218F4" w14:textId="77777777" w:rsidR="004B7EB8" w:rsidRDefault="004B7EB8" w:rsidP="00E5114A">
      <w:pPr>
        <w:pStyle w:val="Heading3"/>
        <w:jc w:val="both"/>
      </w:pPr>
      <w:bookmarkStart w:id="240" w:name="_Toc494222780"/>
      <w:r>
        <w:lastRenderedPageBreak/>
        <w:t>6.3.4 S554A/D: different effects on binding but disrupt activation of the Arp2/3 complex</w:t>
      </w:r>
      <w:bookmarkEnd w:id="240"/>
      <w:r>
        <w:t xml:space="preserve"> </w:t>
      </w:r>
    </w:p>
    <w:p w14:paraId="1551BE5C" w14:textId="77777777" w:rsidR="00905ED8" w:rsidRPr="00905ED8" w:rsidRDefault="00905ED8" w:rsidP="00E5114A">
      <w:pPr>
        <w:jc w:val="both"/>
      </w:pPr>
    </w:p>
    <w:p w14:paraId="59540BB3" w14:textId="77777777" w:rsidR="004B7EB8" w:rsidRDefault="004B7EB8" w:rsidP="00E5114A">
      <w:pPr>
        <w:spacing w:line="360" w:lineRule="auto"/>
        <w:jc w:val="both"/>
        <w:rPr>
          <w:lang w:val="en-GB"/>
        </w:rPr>
      </w:pPr>
      <w:r>
        <w:rPr>
          <w:lang w:val="en-GB"/>
        </w:rPr>
        <w:t>The S554A mutation that was shown to increase the G-actin binding activity of a small peptide had no effect on the Arp2/3 independent activity of Las17 in a pyrene assay but did reduce activation of the Arp2/3 complex, even at the high ratios of Las17:Arp2/3. Both t</w:t>
      </w:r>
      <w:r w:rsidRPr="005B1FFC">
        <w:rPr>
          <w:lang w:val="en-GB"/>
        </w:rPr>
        <w:t>he</w:t>
      </w:r>
      <w:r>
        <w:rPr>
          <w:lang w:val="en-GB"/>
        </w:rPr>
        <w:t xml:space="preserve"> phosphomimetic and non-phosphorylatable Las17 mutants disrupt activation of the Arp2/3 complex despite having opposing effects on the G-actin binding activity of the WH2. </w:t>
      </w:r>
    </w:p>
    <w:p w14:paraId="0851C1AD" w14:textId="77777777" w:rsidR="004B7EB8" w:rsidRDefault="004B7EB8" w:rsidP="00E5114A">
      <w:pPr>
        <w:spacing w:line="360" w:lineRule="auto"/>
        <w:jc w:val="both"/>
        <w:rPr>
          <w:lang w:val="en-GB"/>
        </w:rPr>
      </w:pPr>
    </w:p>
    <w:p w14:paraId="437FAFB0" w14:textId="302D0E17" w:rsidR="004B7EB8" w:rsidRDefault="004B7EB8" w:rsidP="00E5114A">
      <w:pPr>
        <w:spacing w:line="360" w:lineRule="auto"/>
        <w:jc w:val="both"/>
        <w:rPr>
          <w:lang w:val="en-GB"/>
        </w:rPr>
      </w:pPr>
      <w:r>
        <w:rPr>
          <w:lang w:val="en-GB"/>
        </w:rPr>
        <w:t>Weakening G-actin binding at the WH2 may disrupt delivery of monomer to the nascent filament, an important step in activati</w:t>
      </w:r>
      <w:r w:rsidR="00BA71A6">
        <w:rPr>
          <w:lang w:val="en-GB"/>
        </w:rPr>
        <w:t>on of the Arp2/3 complex by WASp</w:t>
      </w:r>
      <w:r>
        <w:rPr>
          <w:lang w:val="en-GB"/>
        </w:rPr>
        <w:t xml:space="preserve"> family proteins. It is interesting to note that the I555D mutation which entirely ablated all actin binding by the WCA region of Las17 did not entirely wipe out activation of the Arp2/3 complex, suggesting that the reaction can still proceed without direct monomer delivery from the WCA. The S554A mutation which strengthens G-actin binding appears to have a greater effect than the S554D mutation. It is possible that increasing the affinity for the G-actin in-turn increases the affinity of Las17 for the nascent Arp2/3 branch point, slowing release and inhibiting daughter filament formation.</w:t>
      </w:r>
    </w:p>
    <w:p w14:paraId="1483C25D" w14:textId="77777777" w:rsidR="004B7EB8" w:rsidRPr="000A41A2" w:rsidRDefault="004B7EB8" w:rsidP="00E5114A">
      <w:pPr>
        <w:spacing w:line="360" w:lineRule="auto"/>
        <w:jc w:val="both"/>
        <w:rPr>
          <w:b/>
          <w:lang w:val="en-GB"/>
        </w:rPr>
      </w:pPr>
    </w:p>
    <w:p w14:paraId="1DC431F2" w14:textId="77777777" w:rsidR="004B7EB8" w:rsidRDefault="004B7EB8" w:rsidP="00E5114A">
      <w:pPr>
        <w:pStyle w:val="Heading3"/>
        <w:jc w:val="both"/>
      </w:pPr>
      <w:bookmarkStart w:id="241" w:name="_Toc494222781"/>
      <w:r>
        <w:t xml:space="preserve">6.3.5 Role of phosphorylation at </w:t>
      </w:r>
      <w:r w:rsidRPr="000A41A2">
        <w:t>T543</w:t>
      </w:r>
      <w:bookmarkEnd w:id="241"/>
    </w:p>
    <w:p w14:paraId="714F969B" w14:textId="77777777" w:rsidR="00905ED8" w:rsidRPr="00905ED8" w:rsidRDefault="00905ED8" w:rsidP="00E5114A">
      <w:pPr>
        <w:jc w:val="both"/>
      </w:pPr>
    </w:p>
    <w:p w14:paraId="0ABCC152" w14:textId="6D0613F8" w:rsidR="004B7EB8" w:rsidRDefault="004B7EB8" w:rsidP="00E5114A">
      <w:pPr>
        <w:spacing w:line="360" w:lineRule="auto"/>
        <w:jc w:val="both"/>
        <w:rPr>
          <w:lang w:val="en-GB"/>
        </w:rPr>
      </w:pPr>
      <w:r>
        <w:rPr>
          <w:lang w:val="en-GB"/>
        </w:rPr>
        <w:t xml:space="preserve">The other site within the WH2 motif identified to be phosphorylated by our mass spectrometry analysis was threonine 543. This residue sits slightly outside of what might be considered part of a WH2 motif. However, there are examples of N-terminal sequence influencing the affinity for actin and function of WH2 motifs. The polar nature of the N-terminal portion of the helix formed at the barbed end of an actin monomer by the first WH2 motif of Cobl has been shown to affect the properties of the motif itself. Similarly, a lysine rich region with no intrinsic G-actin binding region N-terminal to the helix itself is sufficient to allow nucleation in the presence of only the first WH2 motif </w:t>
      </w:r>
      <w:r>
        <w:rPr>
          <w:lang w:val="en-GB"/>
        </w:rPr>
        <w:fldChar w:fldCharType="begin" w:fldLock="1"/>
      </w:r>
      <w:r w:rsidR="004121BE">
        <w:rPr>
          <w:lang w:val="en-GB"/>
        </w:rPr>
        <w:instrText>ADDIN CSL_CITATION { "citationItems" : [ { "id" : "ITEM-1", "itemData" : { "DOI" : "10.1016/j.molcel.2011.07.010", "ISBN" : "1097-2765", "ISSN" : "10972765", "PMID" : "21816349", "abstract" : "Cordon-Bleu is, like Spire, a member of the growing family of WH2 repeat proteins, which emerge as versatile regulators of actin dynamics. They are expressed in morphogenetic and patterning processes and nucleate actin assembly in vitro. Here, we show that Cordon-Bleu works as a dynamizer of actin assembly by combining many properties of profilin with weak filament nucleating and powerful filament severing activities and sequestration of ADP-actin, which altogether generate oscillatory polymerization kinetics. A short lysine-rich sequence, N-terminally adjacent to the three WH2 domains, is required for nucleation and severing. In this context, nucleation requires only one WH2 domain, but filament severing requires two adjacent WH2 domains. A model integrating the multiple activities of Cordon-Bleu and quantitatively fitting the multiphasic polymerization curves is derived. Hence, with similar structural organization of WH2 repeats, Cordon-Bleu and Spire display different functions by selecting different sets of the multifunctional properties of WH2 domains. \u00a9 2011 Elsevier Inc.", "author" : [ { "dropping-particle" : "", "family" : "Husson", "given" : "Clotilde", "non-dropping-particle" : "", "parse-names" : false, "suffix" : "" }, { "dropping-particle" : "", "family" : "Renault", "given" : "Louis", "non-dropping-particle" : "", "parse-names" : false, "suffix" : "" }, { "dropping-particle" : "", "family" : "Didry", "given" : "Dominique", "non-dropping-particle" : "", "parse-names" : false, "suffix" : "" }, { "dropping-particle" : "", "family" : "Pantaloni", "given" : "Dominique", "non-dropping-particle" : "", "parse-names" : false, "suffix" : "" }, { "dropping-particle" : "", "family" : "Carlier", "given" : "Marie France", "non-dropping-particle" : "", "parse-names" : false, "suffix" : "" } ], "container-title" : "Molecular Cell", "id" : "ITEM-1", "issue" : "3", "issued" : { "date-parts" : [ [ "2011" ] ] }, "page" : "464-477", "publisher" : "Elsevier Inc.", "title" : "Cordon-Bleu Uses WH2 Domains as Multifunctional Dynamizers of Actin Filament Assembly", "type" : "article-journal", "volume" : "43" }, "uris" : [ "http://www.mendeley.com/documents/?uuid=136efca3-81c5-457f-8547-060f4245a2e9" ] } ], "mendeley" : { "formattedCitation" : "(Husson &lt;i&gt;et al.&lt;/i&gt;, 2011)", "plainTextFormattedCitation" : "(Husson et al., 2011)", "previouslyFormattedCitation" : "(Husson &lt;i&gt;et al.&lt;/i&gt;, 2011)" }, "properties" : {  }, "schema" : "https://github.com/citation-style-language/schema/raw/master/csl-citation.json" }</w:instrText>
      </w:r>
      <w:r>
        <w:rPr>
          <w:lang w:val="en-GB"/>
        </w:rPr>
        <w:fldChar w:fldCharType="separate"/>
      </w:r>
      <w:r w:rsidR="00143B78" w:rsidRPr="00143B78">
        <w:rPr>
          <w:noProof/>
          <w:lang w:val="en-GB"/>
        </w:rPr>
        <w:t xml:space="preserve">(Husson </w:t>
      </w:r>
      <w:r w:rsidR="00143B78" w:rsidRPr="00143B78">
        <w:rPr>
          <w:i/>
          <w:noProof/>
          <w:lang w:val="en-GB"/>
        </w:rPr>
        <w:t>et al.</w:t>
      </w:r>
      <w:r w:rsidR="00143B78" w:rsidRPr="00143B78">
        <w:rPr>
          <w:noProof/>
          <w:lang w:val="en-GB"/>
        </w:rPr>
        <w:t>, 2011)</w:t>
      </w:r>
      <w:r>
        <w:rPr>
          <w:lang w:val="en-GB"/>
        </w:rPr>
        <w:fldChar w:fldCharType="end"/>
      </w:r>
      <w:r>
        <w:rPr>
          <w:lang w:val="en-GB"/>
        </w:rPr>
        <w:t xml:space="preserve">. This demonstrates that regions outside of the classic WH2 consensus sequence can have an effect on activity. </w:t>
      </w:r>
    </w:p>
    <w:p w14:paraId="0651274E" w14:textId="77777777" w:rsidR="004B7EB8" w:rsidRDefault="004B7EB8" w:rsidP="00E5114A">
      <w:pPr>
        <w:spacing w:line="360" w:lineRule="auto"/>
        <w:jc w:val="both"/>
        <w:rPr>
          <w:lang w:val="en-GB"/>
        </w:rPr>
      </w:pPr>
    </w:p>
    <w:p w14:paraId="725D9DDF" w14:textId="77777777" w:rsidR="004B7EB8" w:rsidRDefault="004B7EB8" w:rsidP="00E5114A">
      <w:pPr>
        <w:spacing w:line="360" w:lineRule="auto"/>
        <w:jc w:val="both"/>
        <w:rPr>
          <w:lang w:val="en-GB"/>
        </w:rPr>
      </w:pPr>
      <w:r>
        <w:rPr>
          <w:lang w:val="en-GB"/>
        </w:rPr>
        <w:lastRenderedPageBreak/>
        <w:t>It was therefore hypothesised that phosphorylation at T543 may change the interaction of Las17 with actin. Phosphorylation at T543 caused a 10-fold reduction in the strength of binding of a short peptide suggesting that this region of Las17 in important for actin binding. However, the phosphomimetic mutation T554D had no effect on actin polymerisation in the presence or absence of the Arp2/3 complex. It would be interesting to repeat these experiments at a lower ratio of Las17:Arp2/3 complex.</w:t>
      </w:r>
    </w:p>
    <w:p w14:paraId="0C7E593E" w14:textId="77777777" w:rsidR="004B7EB8" w:rsidRDefault="004B7EB8" w:rsidP="00E5114A">
      <w:pPr>
        <w:spacing w:line="360" w:lineRule="auto"/>
        <w:jc w:val="both"/>
        <w:rPr>
          <w:lang w:val="en-GB"/>
        </w:rPr>
      </w:pPr>
    </w:p>
    <w:p w14:paraId="66326248" w14:textId="77777777" w:rsidR="004B7EB8" w:rsidRDefault="004B7EB8" w:rsidP="00E5114A">
      <w:pPr>
        <w:spacing w:line="360" w:lineRule="auto"/>
        <w:jc w:val="both"/>
        <w:rPr>
          <w:lang w:val="en-GB"/>
        </w:rPr>
      </w:pPr>
      <w:r>
        <w:rPr>
          <w:i/>
          <w:lang w:val="en-GB"/>
        </w:rPr>
        <w:t xml:space="preserve">In vivo </w:t>
      </w:r>
      <w:r>
        <w:rPr>
          <w:lang w:val="en-GB"/>
        </w:rPr>
        <w:t>It is possible that both sites could become phosphorylated at the same time. This may lead to a complete ablation of binding and an effect on Las17 activity more like that seen when the I555D mutation is made. In this case the additional change of affinity for G-actin due to phosphorylation at T543 may contribute to the effect of modifications at other sites.</w:t>
      </w:r>
    </w:p>
    <w:p w14:paraId="35F15E4A" w14:textId="77777777" w:rsidR="004B7EB8" w:rsidRDefault="004B7EB8" w:rsidP="00E5114A">
      <w:pPr>
        <w:spacing w:line="360" w:lineRule="auto"/>
        <w:jc w:val="both"/>
        <w:rPr>
          <w:lang w:val="en-GB"/>
        </w:rPr>
      </w:pPr>
    </w:p>
    <w:p w14:paraId="07BB1993" w14:textId="77777777" w:rsidR="004B7EB8" w:rsidRDefault="004B7EB8" w:rsidP="00E5114A">
      <w:pPr>
        <w:pStyle w:val="Heading3"/>
        <w:jc w:val="both"/>
      </w:pPr>
      <w:bookmarkStart w:id="242" w:name="_Toc494222782"/>
      <w:r>
        <w:t>6.3.6 L</w:t>
      </w:r>
      <w:r w:rsidRPr="00C764CB">
        <w:t>imitation</w:t>
      </w:r>
      <w:r>
        <w:t xml:space="preserve"> of peptide analysis</w:t>
      </w:r>
      <w:bookmarkEnd w:id="242"/>
      <w:r w:rsidRPr="00C764CB">
        <w:t xml:space="preserve"> </w:t>
      </w:r>
    </w:p>
    <w:p w14:paraId="229CB81B" w14:textId="77777777" w:rsidR="00905ED8" w:rsidRPr="00905ED8" w:rsidRDefault="00905ED8" w:rsidP="00E5114A">
      <w:pPr>
        <w:jc w:val="both"/>
      </w:pPr>
    </w:p>
    <w:p w14:paraId="0A641CEC" w14:textId="0EDC2E39" w:rsidR="004B7EB8" w:rsidRPr="004B7EB8" w:rsidRDefault="004B7EB8" w:rsidP="00E5114A">
      <w:pPr>
        <w:spacing w:line="360" w:lineRule="auto"/>
        <w:jc w:val="both"/>
        <w:rPr>
          <w:lang w:val="en-GB"/>
        </w:rPr>
      </w:pPr>
      <w:r>
        <w:rPr>
          <w:lang w:val="en-GB"/>
        </w:rPr>
        <w:t>The 100-fold reduction in strength of the interaction between G-actin and the peptide phosphorylated at S554 may not be reproduced by the phosphomimetic S554D mutation in the context of a larger fragment. Although the serine to aspartate mutation can be very useful for studying phosphorylation, it is clearly an imperfect mimic of phosphoserine. Additionally, any disruption of the binding surface between the WH2 motif and actin may have a larger effect on the affinity of a peptide than a protein that contains the full WCA region. Residues missing in the peptide may stabilise the interaction and therefore lessen the effect of a modification on the strength of binding.</w:t>
      </w:r>
    </w:p>
    <w:p w14:paraId="3DB642E8" w14:textId="77777777" w:rsidR="004B7EB8" w:rsidRDefault="004B7EB8" w:rsidP="00E5114A">
      <w:pPr>
        <w:jc w:val="both"/>
      </w:pPr>
    </w:p>
    <w:p w14:paraId="14318877" w14:textId="77777777" w:rsidR="004B7EB8" w:rsidRDefault="004B7EB8" w:rsidP="00E5114A">
      <w:pPr>
        <w:pStyle w:val="Heading3"/>
        <w:jc w:val="both"/>
      </w:pPr>
      <w:bookmarkStart w:id="243" w:name="_Toc494222783"/>
      <w:r>
        <w:t>6.3.7 Activation of the Arp2/3 complex in TIRFm</w:t>
      </w:r>
      <w:bookmarkEnd w:id="243"/>
    </w:p>
    <w:p w14:paraId="3C57C98E" w14:textId="77777777" w:rsidR="004B7EB8" w:rsidRPr="004B7EB8" w:rsidRDefault="004B7EB8" w:rsidP="00E5114A">
      <w:pPr>
        <w:jc w:val="both"/>
      </w:pPr>
    </w:p>
    <w:p w14:paraId="4B4CE9F6" w14:textId="1FC944B5" w:rsidR="006350AA" w:rsidRDefault="004B7EB8" w:rsidP="00E5114A">
      <w:pPr>
        <w:spacing w:line="360" w:lineRule="auto"/>
        <w:jc w:val="both"/>
      </w:pPr>
      <w:r>
        <w:t xml:space="preserve">Mutating S554 to either an alanine or an aspartate disrupted the ability of Las17 to activate the Arp2/3 complex in a pyrene assay. For this reason, attempts were made to investigate the effect of each mutation on Arp2/3 complex activation in TIRFm single filament assays. However, these attempts were hampered by the same problems discussed in </w:t>
      </w:r>
      <w:r w:rsidRPr="005E3B29">
        <w:t>chapter 4.</w:t>
      </w:r>
      <w:r>
        <w:rPr>
          <w:b/>
        </w:rPr>
        <w:t xml:space="preserve"> </w:t>
      </w:r>
      <w:r>
        <w:t xml:space="preserve">The formation of branch junctions was observed in the </w:t>
      </w:r>
      <w:r>
        <w:lastRenderedPageBreak/>
        <w:t>presence of both mutants, as was the formation of the dense F-actin clusters described in chapter 4.</w:t>
      </w:r>
      <w:r>
        <w:rPr>
          <w:b/>
        </w:rPr>
        <w:t xml:space="preserve"> </w:t>
      </w:r>
      <w:r>
        <w:t xml:space="preserve">There was a potential difference in the frequency and nature of clusters formed in the presence of the different mutants, however this is a qualitative observation and experiments would have to be designed to further quantify it. </w:t>
      </w:r>
    </w:p>
    <w:p w14:paraId="075D98EB" w14:textId="77777777" w:rsidR="006350AA" w:rsidRDefault="006350AA" w:rsidP="00E5114A">
      <w:pPr>
        <w:jc w:val="both"/>
      </w:pPr>
      <w:r>
        <w:br w:type="page"/>
      </w:r>
    </w:p>
    <w:p w14:paraId="50A1E79B" w14:textId="77777777" w:rsidR="006350AA" w:rsidRDefault="006350AA" w:rsidP="00E5114A">
      <w:pPr>
        <w:pStyle w:val="Heading1"/>
        <w:spacing w:line="360" w:lineRule="auto"/>
        <w:jc w:val="both"/>
        <w:rPr>
          <w:lang w:val="en-GB"/>
        </w:rPr>
      </w:pPr>
      <w:bookmarkStart w:id="244" w:name="_Toc494222784"/>
      <w:r>
        <w:rPr>
          <w:lang w:val="en-GB"/>
        </w:rPr>
        <w:lastRenderedPageBreak/>
        <w:t>7. Final Discussion</w:t>
      </w:r>
      <w:bookmarkEnd w:id="244"/>
    </w:p>
    <w:p w14:paraId="6207036B" w14:textId="77777777" w:rsidR="003335A3" w:rsidRPr="003335A3" w:rsidRDefault="003335A3" w:rsidP="00E5114A">
      <w:pPr>
        <w:jc w:val="both"/>
        <w:rPr>
          <w:lang w:val="en-GB"/>
        </w:rPr>
      </w:pPr>
    </w:p>
    <w:p w14:paraId="6E3EFDF2" w14:textId="77777777" w:rsidR="006350AA" w:rsidRDefault="006350AA" w:rsidP="00E5114A">
      <w:pPr>
        <w:spacing w:line="360" w:lineRule="auto"/>
        <w:jc w:val="both"/>
        <w:rPr>
          <w:lang w:val="en-GB"/>
        </w:rPr>
      </w:pPr>
      <w:r>
        <w:rPr>
          <w:lang w:val="en-GB"/>
        </w:rPr>
        <w:t>This study set out to investigate in greater details the actin-dependent activities of the yeast WASp homolog Las17. The minimal component and key regions required for the Arp2/3-independent effect of Las17 on actin polymerisation have been identified and the key motifs probed. A novel effect of the WCA domain on actin polymerisation has been identified and potential mechanisms by which these diverse interactions may be regulated have been explored. This work builds on that of Urbanek et al 2013 and Felliciano et al 2015 to provide an expanded view of the potential roles of Las17 at an endocytic patch. It also builds upon a growing body of work that demonstrates that WASp family proteins have the potential to influence actin polymerisation as more than just activators of the Arp2/3 complex.</w:t>
      </w:r>
    </w:p>
    <w:p w14:paraId="01A1288D" w14:textId="77777777" w:rsidR="006350AA" w:rsidRDefault="006350AA" w:rsidP="00E5114A">
      <w:pPr>
        <w:spacing w:line="360" w:lineRule="auto"/>
        <w:jc w:val="both"/>
        <w:rPr>
          <w:lang w:val="en-GB"/>
        </w:rPr>
      </w:pPr>
    </w:p>
    <w:p w14:paraId="1E9D519D" w14:textId="77777777" w:rsidR="006350AA" w:rsidRDefault="006350AA" w:rsidP="00E5114A">
      <w:pPr>
        <w:pStyle w:val="Heading2"/>
        <w:spacing w:line="360" w:lineRule="auto"/>
        <w:jc w:val="both"/>
        <w:rPr>
          <w:lang w:val="en-GB"/>
        </w:rPr>
      </w:pPr>
      <w:bookmarkStart w:id="245" w:name="_Toc494222785"/>
      <w:r>
        <w:rPr>
          <w:lang w:val="en-GB"/>
        </w:rPr>
        <w:t>7.1 Model</w:t>
      </w:r>
      <w:bookmarkEnd w:id="245"/>
    </w:p>
    <w:p w14:paraId="421B0B05" w14:textId="77777777" w:rsidR="003335A3" w:rsidRPr="003335A3" w:rsidRDefault="003335A3" w:rsidP="00E5114A">
      <w:pPr>
        <w:jc w:val="both"/>
        <w:rPr>
          <w:lang w:val="en-GB"/>
        </w:rPr>
      </w:pPr>
    </w:p>
    <w:p w14:paraId="1450A3D8" w14:textId="77777777" w:rsidR="006350AA" w:rsidRDefault="006350AA" w:rsidP="00E5114A">
      <w:pPr>
        <w:spacing w:line="360" w:lineRule="auto"/>
        <w:jc w:val="both"/>
        <w:rPr>
          <w:lang w:val="en-GB"/>
        </w:rPr>
      </w:pPr>
      <w:r>
        <w:rPr>
          <w:lang w:val="en-GB"/>
        </w:rPr>
        <w:t>We propose that tight G-actin binding to more than one actin monomer within the region aa300-422 promotes actin filament formation. Filaments nucleated by Las17 are not necessarily released but instead may be held in association with Las17, an interaction that involves both the C-terminal polyproline region and the WCA domain. We propose that through this interaction, the WCA domain may influence the elongation rate of an associated filament. In addition, we propose that increased association with F-actin has the potential to promote the activation of the Arp2/3 complex by Las17.</w:t>
      </w:r>
    </w:p>
    <w:p w14:paraId="74AA5019" w14:textId="77777777" w:rsidR="006350AA" w:rsidRDefault="006350AA" w:rsidP="00E5114A">
      <w:pPr>
        <w:spacing w:line="360" w:lineRule="auto"/>
        <w:jc w:val="both"/>
        <w:rPr>
          <w:lang w:val="en-GB"/>
        </w:rPr>
      </w:pPr>
    </w:p>
    <w:p w14:paraId="44CFC13C" w14:textId="77777777" w:rsidR="006350AA" w:rsidRDefault="006350AA" w:rsidP="00E5114A">
      <w:pPr>
        <w:pStyle w:val="Heading2"/>
        <w:spacing w:line="360" w:lineRule="auto"/>
        <w:jc w:val="both"/>
        <w:rPr>
          <w:lang w:val="en-GB"/>
        </w:rPr>
      </w:pPr>
      <w:bookmarkStart w:id="246" w:name="_Toc494222786"/>
      <w:r>
        <w:rPr>
          <w:lang w:val="en-GB"/>
        </w:rPr>
        <w:t>7.2 Full length Las17-inhibition of Arp2/3 activation, promotion of Arp2/3 independent activities?</w:t>
      </w:r>
      <w:bookmarkEnd w:id="246"/>
    </w:p>
    <w:p w14:paraId="22828EEB" w14:textId="77777777" w:rsidR="003335A3" w:rsidRPr="003335A3" w:rsidRDefault="003335A3" w:rsidP="00E5114A">
      <w:pPr>
        <w:jc w:val="both"/>
        <w:rPr>
          <w:lang w:val="en-GB"/>
        </w:rPr>
      </w:pPr>
    </w:p>
    <w:p w14:paraId="7134FD7A" w14:textId="5F067A90" w:rsidR="006350AA" w:rsidRDefault="006350AA" w:rsidP="00E5114A">
      <w:pPr>
        <w:spacing w:line="360" w:lineRule="auto"/>
        <w:jc w:val="both"/>
        <w:rPr>
          <w:lang w:val="en-GB"/>
        </w:rPr>
      </w:pPr>
      <w:r>
        <w:rPr>
          <w:lang w:val="en-GB"/>
        </w:rPr>
        <w:t>In contrast to previous studies, we have found the NPF activity of full-length Las17 to be somewhat auto-inhibited (fig4.2)</w:t>
      </w:r>
      <w:r w:rsidR="00FF733B">
        <w:rPr>
          <w:lang w:val="en-GB"/>
        </w:rPr>
        <w:t xml:space="preserve"> </w:t>
      </w:r>
      <w:r w:rsidR="00FF733B">
        <w:rPr>
          <w:lang w:val="en-GB"/>
        </w:rPr>
        <w:fldChar w:fldCharType="begin" w:fldLock="1"/>
      </w:r>
      <w:r w:rsidR="004121BE">
        <w:rPr>
          <w:lang w:val="en-GB"/>
        </w:rPr>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mendeley" : { "formattedCitation" : "(Rodal &lt;i&gt;et al.&lt;/i&gt;, 2003)", "plainTextFormattedCitation" : "(Rodal et al., 2003)", "previouslyFormattedCitation" : "(Rodal &lt;i&gt;et al.&lt;/i&gt;, 2003)" }, "properties" : {  }, "schema" : "https://github.com/citation-style-language/schema/raw/master/csl-citation.json" }</w:instrText>
      </w:r>
      <w:r w:rsidR="00FF733B">
        <w:rPr>
          <w:lang w:val="en-GB"/>
        </w:rPr>
        <w:fldChar w:fldCharType="separate"/>
      </w:r>
      <w:r w:rsidR="00FF733B" w:rsidRPr="00FF733B">
        <w:rPr>
          <w:noProof/>
          <w:lang w:val="en-GB"/>
        </w:rPr>
        <w:t xml:space="preserve">(Rodal </w:t>
      </w:r>
      <w:r w:rsidR="00FF733B" w:rsidRPr="00FF733B">
        <w:rPr>
          <w:i/>
          <w:noProof/>
          <w:lang w:val="en-GB"/>
        </w:rPr>
        <w:t>et al.</w:t>
      </w:r>
      <w:r w:rsidR="00FF733B" w:rsidRPr="00FF733B">
        <w:rPr>
          <w:noProof/>
          <w:lang w:val="en-GB"/>
        </w:rPr>
        <w:t>, 2003)</w:t>
      </w:r>
      <w:r w:rsidR="00FF733B">
        <w:rPr>
          <w:lang w:val="en-GB"/>
        </w:rPr>
        <w:fldChar w:fldCharType="end"/>
      </w:r>
      <w:r>
        <w:rPr>
          <w:lang w:val="en-GB"/>
        </w:rPr>
        <w:t xml:space="preserve">. The Arp2/3-independent activity of Las17 was however promoted by the N-terminal suggesting that, in the absence of other activating factors, the Arp2/3-independent activity of Las17 may be favoured (fig3.3/3.4). In addition, we have shown that phosphorylation within the </w:t>
      </w:r>
      <w:r>
        <w:rPr>
          <w:lang w:val="en-GB"/>
        </w:rPr>
        <w:lastRenderedPageBreak/>
        <w:t xml:space="preserve">WH2 motif has the potential to inhibit the NPF activity of Las17, without disrupting Arp2/3-independent filament formation (fig6.6). </w:t>
      </w:r>
      <w:r w:rsidRPr="001F450A">
        <w:rPr>
          <w:lang w:val="en-GB"/>
        </w:rPr>
        <w:t xml:space="preserve">Upon arrival at a nascient endocytic patch, the NPF activity of Las17 is thought to be inhibited through an interaction with Sla1 </w:t>
      </w:r>
      <w:r>
        <w:rPr>
          <w:b/>
          <w:lang w:val="en-GB"/>
        </w:rPr>
        <w:fldChar w:fldCharType="begin" w:fldLock="1"/>
      </w:r>
      <w:r w:rsidR="004121BE">
        <w:rPr>
          <w:b/>
          <w:lang w:val="en-GB"/>
        </w:rPr>
        <w:instrText>ADDIN CSL_CITATION { "citationItems" : [ { "id" : "ITEM-1", "itemData" : { "DOI" : "10.1091/mbc.E11-12-1022", "ISBN" : "1939-4586 (Electronic)\\r1059-1524 (Linking)", "ISSN" : "1059-1524", "PMID" : "22973053", "abstract" : "During clathrin-mediated endocytosis, branched actin polymerization nucleated by the Arp2/3 complex provides force needed to drive vesicle internalization. Las17 (yeast WASp) is the strongest activator of the Arp2/3 complex in yeast cells; it is not autoinhibited and arrives to endocytic sites 20 s before actin polymerization begins. It is unclear how Las17 is kept inactive for 20 s at endocytic sites, thus restricting actin polymerization to late stages of endocytosis. In this paper, we demonstrate that Las17 is part of a large and biochemically stable complex with Sla1, a clathrin adaptor that inhibits Las17 activity. The interaction is direct, multivalent, and strong, and was mapped to novel Las17 polyproline motifs that are simultaneously class I and class II. In vitro pyrene-actin polymerization assays established that Sla1 inhibition of Las17 activity depends on the class I/II Las17 polyproline motifs and is based on competition between Sla1 and monomeric actin for binding to Las17. Furthermore, live-cell imaging showed the interaction with Sla1 is important for normal Las17 recruitment to endocytic sites, inhibition during the initial 20 s, and efficient endocytosis. These results advance our understanding of the regulation of actin polymerization in endocytosis.", "author" : [ { "dropping-particle" : "", "family" : "Feliciano", "given" : "Daniel", "non-dropping-particle" : "", "parse-names" : false, "suffix" : "" }, { "dropping-particle" : "", "family" : "Pietro", "given" : "S. M.", "non-dropping-particle" : "Di", "parse-names" : false, "suffix" : "" } ], "container-title" : "Molecular Biology of the Cell", "id" : "ITEM-1", "issue" : "21", "issued" : { "date-parts" : [ [ "2012" ] ] }, "page" : "4256-4272", "title" : "SLAC, a complex between Sla1 and Las17, regulates actin polymerization during clathrin-mediated endocytosis", "type" : "article-journal", "volume" : "23" }, "uris" : [ "http://www.mendeley.com/documents/?uuid=8f0c4d97-9c72-44b0-a8c1-a22fd565ab97" ] } ], "mendeley" : { "formattedCitation" : "(Feliciano and Di Pietro, 2012)", "plainTextFormattedCitation" : "(Feliciano and Di Pietro, 2012)", "previouslyFormattedCitation" : "(Feliciano and Di Pietro, 2012)" }, "properties" : {  }, "schema" : "https://github.com/citation-style-language/schema/raw/master/csl-citation.json" }</w:instrText>
      </w:r>
      <w:r>
        <w:rPr>
          <w:b/>
          <w:lang w:val="en-GB"/>
        </w:rPr>
        <w:fldChar w:fldCharType="separate"/>
      </w:r>
      <w:r w:rsidR="00143B78" w:rsidRPr="00143B78">
        <w:rPr>
          <w:noProof/>
          <w:lang w:val="en-GB"/>
        </w:rPr>
        <w:t>(Feliciano and Di Pietro, 2012)</w:t>
      </w:r>
      <w:r>
        <w:rPr>
          <w:b/>
          <w:lang w:val="en-GB"/>
        </w:rPr>
        <w:fldChar w:fldCharType="end"/>
      </w:r>
      <w:r w:rsidRPr="006935BE">
        <w:rPr>
          <w:b/>
          <w:lang w:val="en-GB"/>
        </w:rPr>
        <w:t>.</w:t>
      </w:r>
      <w:r>
        <w:rPr>
          <w:b/>
          <w:lang w:val="en-GB"/>
        </w:rPr>
        <w:t xml:space="preserve"> </w:t>
      </w:r>
      <w:r>
        <w:rPr>
          <w:lang w:val="en-GB"/>
        </w:rPr>
        <w:t xml:space="preserve">Initial experiments (EGA, JP, unpublished) suggest that the SH3 domains of Sla1 inhibit the Arp2/3-independent activity of Las17 in a similar way. </w:t>
      </w:r>
    </w:p>
    <w:p w14:paraId="18ED13A1" w14:textId="77777777" w:rsidR="006350AA" w:rsidRDefault="006350AA" w:rsidP="00E5114A">
      <w:pPr>
        <w:spacing w:line="360" w:lineRule="auto"/>
        <w:jc w:val="both"/>
        <w:rPr>
          <w:lang w:val="en-GB"/>
        </w:rPr>
      </w:pPr>
    </w:p>
    <w:p w14:paraId="5A16C6F4" w14:textId="085DDDD2" w:rsidR="006350AA" w:rsidRDefault="006350AA" w:rsidP="00E5114A">
      <w:pPr>
        <w:spacing w:line="360" w:lineRule="auto"/>
        <w:jc w:val="both"/>
        <w:rPr>
          <w:lang w:val="en-GB"/>
        </w:rPr>
      </w:pPr>
      <w:r>
        <w:rPr>
          <w:lang w:val="en-GB"/>
        </w:rPr>
        <w:t xml:space="preserve">Auto-inhibition and phosphorylation at S554 may allow inhibition by Sla1 to be released without the WCA domain becoming available to activate the Arp2/3 complex. This may allow the two activities of Las17 to be differentially regulated. The mechanism by which Sla1 inhibition may be released is somewhat unclear, </w:t>
      </w:r>
      <w:r w:rsidRPr="00FF733B">
        <w:rPr>
          <w:lang w:val="en-GB"/>
        </w:rPr>
        <w:t xml:space="preserve">although </w:t>
      </w:r>
      <w:r w:rsidR="00EE09B0" w:rsidRPr="00FF733B">
        <w:rPr>
          <w:lang w:val="en-GB"/>
        </w:rPr>
        <w:t>Sec</w:t>
      </w:r>
      <w:r w:rsidRPr="00FF733B">
        <w:rPr>
          <w:lang w:val="en-GB"/>
        </w:rPr>
        <w:t>4 has recently been shown to promote the NPF activity of Las17 n the presence of Sla1</w:t>
      </w:r>
      <w:r w:rsidR="000602AC">
        <w:rPr>
          <w:b/>
          <w:lang w:val="en-GB"/>
        </w:rPr>
        <w:t xml:space="preserve"> </w:t>
      </w:r>
      <w:r w:rsidR="000602AC">
        <w:rPr>
          <w:b/>
          <w:lang w:val="en-GB"/>
        </w:rPr>
        <w:fldChar w:fldCharType="begin" w:fldLock="1"/>
      </w:r>
      <w:r w:rsidR="004121BE">
        <w:rPr>
          <w:b/>
          <w:lang w:val="en-GB"/>
        </w:rPr>
        <w:instrText>ADDIN CSL_CITATION { "citationItems" : [ { "id" : "ITEM-1", "itemData" : { "DOI" : "10.1371/journal.pbio.1002534", "ISSN" : "15457885", "PMID" : "27526190", "abstract" : "Polarized growth is maintained by both polarized exocytosis, which transports membrane components to specific locations on the cell cortex, and endocytosis, which retrieves these components before they can diffuse away. Despite functional links between these two transport pathways, they are generally considered to be separate events. Using live cell imaging, in vivo and in vitro protein binding assays, and in vitro pyrene-actin polymerization assays, we show that the yeast Rab GTPase Sec4p couples polarized exocytosis with cortical actin polymerization, which induces endocytosis. After polarized exocytosis to the plasma membrane, Sec4p binds Las17/Bee1p (yeast Wiskott-Aldrich Syndrome protein [WASp]) in a complex with Sla1p and Sla2p during actin patch assembly. Mutations that inactivate Sec4p, or its guanine nucleotide exchange factor (GEF) Sec2p, inhibit actin patch formation, whereas the activating sec4-Q79L mutation accelerates patch assembly. In vitro assays of Arp2/3-dependent actin polymerization established that GTP\u03b3S-Sec4p overrides Sla1p inhibition of Las17p-dependent actin nucleation. These results support a model in which Sec4p relocates along the plasma membrane from polarized sites of exocytic vesicle fusion to nascent sites of endocytosis. Activated Sec4p then promotes actin polymerization and triggers compensatory endocytosis, which controls surface expansion and kinetically refines cell polarization.", "author" : [ { "dropping-particle" : "", "family" : "Johansen", "given" : "Jesper", "non-dropping-particle" : "", "parse-names" : false, "suffix" : "" }, { "dropping-particle" : "", "family" : "Alfaro", "given" : "Gabriel", "non-dropping-particle" : "", "parse-names" : false, "suffix" : "" }, { "dropping-particle" : "", "family" : "Beh", "given" : "Christopher T.", "non-dropping-particle" : "", "parse-names" : false, "suffix" : "" } ], "container-title" : "PLoS Biology", "id" : "ITEM-1", "issue" : "8", "issued" : { "date-parts" : [ [ "2016" ] ] }, "page" : "1-24", "title" : "Polarized Exocytosis Induces Compensatory Endocytosis by Sec4p-Regulated Cortical Actin Polymerization", "type" : "article-journal", "volume" : "14" }, "uris" : [ "http://www.mendeley.com/documents/?uuid=730da01a-1b2e-4c77-b960-a20044ef51ae" ] } ], "mendeley" : { "formattedCitation" : "(Johansen, Alfaro and Beh, 2016)", "plainTextFormattedCitation" : "(Johansen, Alfaro and Beh, 2016)", "previouslyFormattedCitation" : "(Johansen, Alfaro and Beh, 2016)" }, "properties" : {  }, "schema" : "https://github.com/citation-style-language/schema/raw/master/csl-citation.json" }</w:instrText>
      </w:r>
      <w:r w:rsidR="000602AC">
        <w:rPr>
          <w:b/>
          <w:lang w:val="en-GB"/>
        </w:rPr>
        <w:fldChar w:fldCharType="separate"/>
      </w:r>
      <w:r w:rsidR="000602AC" w:rsidRPr="000602AC">
        <w:rPr>
          <w:noProof/>
          <w:lang w:val="en-GB"/>
        </w:rPr>
        <w:t>(Johansen, Alfaro and Beh, 2016)</w:t>
      </w:r>
      <w:r w:rsidR="000602AC">
        <w:rPr>
          <w:b/>
          <w:lang w:val="en-GB"/>
        </w:rPr>
        <w:fldChar w:fldCharType="end"/>
      </w:r>
      <w:r>
        <w:rPr>
          <w:lang w:val="en-GB"/>
        </w:rPr>
        <w:t>. At the correct time, activation of the Arp2/3 complex would then be promoted by dephosphorylation of the WH2 motif and release of the auto-inhibition by so-far unidentified factors.</w:t>
      </w:r>
    </w:p>
    <w:p w14:paraId="36DB52B6" w14:textId="77777777" w:rsidR="006350AA" w:rsidRDefault="006350AA" w:rsidP="00E5114A">
      <w:pPr>
        <w:spacing w:line="360" w:lineRule="auto"/>
        <w:jc w:val="both"/>
        <w:rPr>
          <w:lang w:val="en-GB"/>
        </w:rPr>
      </w:pPr>
    </w:p>
    <w:p w14:paraId="1700E251" w14:textId="0F4C3A4A" w:rsidR="006350AA" w:rsidRDefault="00686BDE" w:rsidP="00E5114A">
      <w:pPr>
        <w:spacing w:line="360" w:lineRule="auto"/>
        <w:jc w:val="both"/>
        <w:rPr>
          <w:lang w:val="en-GB"/>
        </w:rPr>
      </w:pPr>
      <w:r w:rsidRPr="00686BDE">
        <w:rPr>
          <w:noProof/>
        </w:rPr>
        <mc:AlternateContent>
          <mc:Choice Requires="wpg">
            <w:drawing>
              <wp:inline distT="0" distB="0" distL="0" distR="0" wp14:anchorId="7A64EE43" wp14:editId="1944B4E4">
                <wp:extent cx="5309870" cy="2604761"/>
                <wp:effectExtent l="0" t="0" r="0" b="0"/>
                <wp:docPr id="599" name="Group 1"/>
                <wp:cNvGraphicFramePr/>
                <a:graphic xmlns:a="http://schemas.openxmlformats.org/drawingml/2006/main">
                  <a:graphicData uri="http://schemas.microsoft.com/office/word/2010/wordprocessingGroup">
                    <wpg:wgp>
                      <wpg:cNvGrpSpPr/>
                      <wpg:grpSpPr>
                        <a:xfrm>
                          <a:off x="0" y="0"/>
                          <a:ext cx="5309870" cy="2604761"/>
                          <a:chOff x="0" y="0"/>
                          <a:chExt cx="10058400" cy="4935074"/>
                        </a:xfrm>
                      </wpg:grpSpPr>
                      <wps:wsp>
                        <wps:cNvPr id="600" name="Text Box 600"/>
                        <wps:cNvSpPr txBox="1"/>
                        <wps:spPr>
                          <a:xfrm>
                            <a:off x="0" y="2118631"/>
                            <a:ext cx="10058400" cy="2816443"/>
                          </a:xfrm>
                          <a:prstGeom prst="rect">
                            <a:avLst/>
                          </a:prstGeom>
                          <a:noFill/>
                        </wps:spPr>
                        <wps:txbx>
                          <w:txbxContent>
                            <w:p w14:paraId="52D34D60" w14:textId="77777777" w:rsidR="00F410B7" w:rsidRDefault="00F410B7" w:rsidP="00686BDE">
                              <w:pPr>
                                <w:pStyle w:val="NormalWeb"/>
                                <w:spacing w:before="0" w:beforeAutospacing="0" w:after="0" w:afterAutospacing="0"/>
                              </w:pPr>
                              <w:r>
                                <w:rPr>
                                  <w:rFonts w:asciiTheme="minorHAnsi" w:hAnsi="Calibri" w:cstheme="minorBidi"/>
                                  <w:color w:val="000000" w:themeColor="text1"/>
                                  <w:kern w:val="24"/>
                                  <w:sz w:val="20"/>
                                  <w:szCs w:val="20"/>
                                  <w:lang w:val="en-GB"/>
                                </w:rPr>
                                <w:t>Fig.7.1. Proposed model as to how the NPF activity of Las17 may remain inhibited, whilst inhibition of the Arp2/3-independent activity is released. SH3 domains initially block association of the N-terminal of the polyproline region with actin monomers, inhibiting both Arp2/3 dependent and independent functions of Las17. Phosphorylation as well as an intramolecular interaction between the WCA domain and a postulated auto-inhibitory motif (within residues aa180-300), further inhibit Arp2/3 activation. A so far unidentified factor (perhaps Sec4, or by a similar mechanism) disrupts the interaction with Sla1, allowing the N-terminal of the polyproline region to bind to actin monomers and promote filament formation. Arp2/3 complex activation remains inhibited by phosphorylation and inhibitary intramolecular interaction.</w:t>
                              </w:r>
                            </w:p>
                          </w:txbxContent>
                        </wps:txbx>
                        <wps:bodyPr wrap="square" rtlCol="0">
                          <a:spAutoFit/>
                        </wps:bodyPr>
                      </wps:wsp>
                      <pic:pic xmlns:pic="http://schemas.openxmlformats.org/drawingml/2006/picture">
                        <pic:nvPicPr>
                          <pic:cNvPr id="601" name="Picture 601"/>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10058400" cy="2119470"/>
                          </a:xfrm>
                          <a:prstGeom prst="rect">
                            <a:avLst/>
                          </a:prstGeom>
                        </pic:spPr>
                      </pic:pic>
                    </wpg:wgp>
                  </a:graphicData>
                </a:graphic>
              </wp:inline>
            </w:drawing>
          </mc:Choice>
          <mc:Fallback>
            <w:pict>
              <v:group w14:anchorId="7A64EE43" id="_x0000_s1512" style="width:418.1pt;height:205.1pt;mso-position-horizontal-relative:char;mso-position-vertical-relative:line" coordsize="10058400,49350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">
                <v:shape id="Text Box 600" o:spid="_x0000_s1513" type="#_x0000_t202" style="position:absolute;top:2118631;width:10058400;height:28164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fn+cvwAA&#10;ANwAAAAPAAAAZHJzL2Rvd25yZXYueG1sRE9NawIxEL0L/Q9hCt40UajI1ihiLXjopbreh810s7iZ&#10;LJupu/57cyj0+Hjfm90YWnWnPjWRLSzmBhRxFV3DtYXy8jlbg0qC7LCNTBYelGC3fZlssHBx4G+6&#10;n6VWOYRTgRa8SFdonSpPAdM8dsSZ+4l9QMmwr7XrccjhodVLY1Y6YMO5wWNHB0/V7fwbLIi4/eJR&#10;HkM6Xcevj8Gb6g1La6ev4/4dlNAo/+I/98lZWJk8P5/JR0Bv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5+f5y/AAAA3AAAAA8AAAAAAAAAAAAAAAAAlwIAAGRycy9kb3ducmV2&#10;LnhtbFBLBQYAAAAABAAEAPUAAACDAwAAAAA=&#10;" filled="f" stroked="f">
                  <v:textbox style="mso-fit-shape-to-text:t">
                    <w:txbxContent>
                      <w:p w14:paraId="52D34D60" w14:textId="77777777" w:rsidR="00F410B7" w:rsidRDefault="00F410B7" w:rsidP="00686BDE">
                        <w:pPr>
                          <w:pStyle w:val="NormalWeb"/>
                          <w:spacing w:before="0" w:beforeAutospacing="0" w:after="0" w:afterAutospacing="0"/>
                        </w:pPr>
                        <w:r>
                          <w:rPr>
                            <w:rFonts w:asciiTheme="minorHAnsi" w:hAnsi="Calibri" w:cstheme="minorBidi"/>
                            <w:color w:val="000000" w:themeColor="text1"/>
                            <w:kern w:val="24"/>
                            <w:sz w:val="20"/>
                            <w:szCs w:val="20"/>
                            <w:lang w:val="en-GB"/>
                          </w:rPr>
                          <w:t>Fig.7.1. Proposed model as to how the NPF activity of Las17 may remain inhibited, whilst inhibition of the Arp2/3-independent activity is released. SH3 domains initially block association of the N-terminal of the polyproline region with actin monomers, inhibiting both Arp2/3 dependent and independent functions of Las17. Phosphorylation as well as an intramolecular interaction between the WCA domain and a postulated auto-inhibitory motif (within residues aa180-300), further inhibit Arp2/3 activation. A so far unidentified factor (perhaps Sec4, or by a similar mechanism) disrupts the interaction with Sla1, allowing the N-terminal of the polyproline region to bind to actin monomers and promote filament formation. Arp2/3 complex activation remains inhibited by phosphorylation and inhibitary intramolecular interaction.</w:t>
                        </w:r>
                      </w:p>
                    </w:txbxContent>
                  </v:textbox>
                </v:shape>
                <v:shape id="Picture 601" o:spid="_x0000_s1514" type="#_x0000_t75" style="position:absolute;width:10058400;height:21194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Ru&#10;kUXBAAAA3AAAAA8AAABkcnMvZG93bnJldi54bWxEj0FrwkAUhO8F/8PyCt6aTZSmkroGUYReG0vP&#10;j+xrNph9G7KrSf59VxA8DjPzDbMtJ9uJGw2+dawgS1IQxLXTLTcKfs6ntw0IH5A1do5JwUweyt3i&#10;ZYuFdiN/060KjYgQ9gUqMCH0hZS+NmTRJ64njt6fGyyGKIdG6gHHCLedXKVpLi22HBcM9nQwVF+q&#10;q1XA73PnPozL+Xhp19dNPf76ZlRq+TrtP0EEmsIz/Gh/aQV5msH9TDwCcvc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RukUXBAAAA3AAAAA8AAAAAAAAAAAAAAAAAnAIAAGRy&#10;cy9kb3ducmV2LnhtbFBLBQYAAAAABAAEAPcAAACKAwAAAAA=&#10;">
                  <v:imagedata r:id="rId153" o:title=""/>
                  <v:path arrowok="t"/>
                </v:shape>
                <w10:anchorlock/>
              </v:group>
            </w:pict>
          </mc:Fallback>
        </mc:AlternateContent>
      </w:r>
    </w:p>
    <w:p w14:paraId="17F6FADF" w14:textId="77777777" w:rsidR="006350AA" w:rsidRDefault="006350AA" w:rsidP="00E5114A">
      <w:pPr>
        <w:spacing w:line="360" w:lineRule="auto"/>
        <w:jc w:val="both"/>
        <w:rPr>
          <w:lang w:val="en-GB"/>
        </w:rPr>
      </w:pPr>
    </w:p>
    <w:p w14:paraId="7902EE63" w14:textId="77777777" w:rsidR="006350AA" w:rsidRDefault="006350AA" w:rsidP="00E5114A">
      <w:pPr>
        <w:pStyle w:val="Heading2"/>
        <w:spacing w:line="360" w:lineRule="auto"/>
        <w:jc w:val="both"/>
        <w:rPr>
          <w:lang w:val="en-GB"/>
        </w:rPr>
      </w:pPr>
      <w:bookmarkStart w:id="247" w:name="_Toc494222787"/>
      <w:r>
        <w:rPr>
          <w:lang w:val="en-GB"/>
        </w:rPr>
        <w:t>7.3 Minimal component and the mechanism of nucleation</w:t>
      </w:r>
      <w:bookmarkEnd w:id="247"/>
    </w:p>
    <w:p w14:paraId="05B18785" w14:textId="77777777" w:rsidR="003335A3" w:rsidRPr="003335A3" w:rsidRDefault="003335A3" w:rsidP="00E5114A">
      <w:pPr>
        <w:jc w:val="both"/>
        <w:rPr>
          <w:lang w:val="en-GB"/>
        </w:rPr>
      </w:pPr>
    </w:p>
    <w:p w14:paraId="008040B5" w14:textId="075876BF" w:rsidR="006350AA" w:rsidRDefault="006350AA" w:rsidP="00E5114A">
      <w:pPr>
        <w:spacing w:line="360" w:lineRule="auto"/>
        <w:jc w:val="both"/>
        <w:rPr>
          <w:lang w:val="en-GB"/>
        </w:rPr>
      </w:pPr>
      <w:r>
        <w:rPr>
          <w:lang w:val="en-GB"/>
        </w:rPr>
        <w:t xml:space="preserve">Concurrently to Felliciano and colleagues we have further characterised a novel actin-binding motif. Although we have extended our understanding of the contribution of the different arginine pairs to G-actin binding, this region is far from fully characterised </w:t>
      </w:r>
      <w:r>
        <w:rPr>
          <w:lang w:val="en-GB"/>
        </w:rPr>
        <w:lastRenderedPageBreak/>
        <w:t xml:space="preserve">and further experiments will be necessary to determine the exact motif important for this interaction. For example, each arginine pair is followed by a proline tract that is flanked on the other side by an additional arginine residue. Whether these residues also contribute to G-actin binding is unknown but initial experiments mutating residues </w:t>
      </w:r>
      <w:r w:rsidRPr="006021B0">
        <w:rPr>
          <w:lang w:val="en-GB"/>
        </w:rPr>
        <w:t>HR</w:t>
      </w:r>
      <w:r w:rsidR="006021B0" w:rsidRPr="006021B0">
        <w:rPr>
          <w:lang w:val="en-GB"/>
        </w:rPr>
        <w:t>359,360</w:t>
      </w:r>
      <w:r>
        <w:rPr>
          <w:b/>
          <w:lang w:val="en-GB"/>
        </w:rPr>
        <w:t xml:space="preserve"> </w:t>
      </w:r>
      <w:r>
        <w:rPr>
          <w:lang w:val="en-GB"/>
        </w:rPr>
        <w:t>suggest that they can. It will be exciting to learn whether the repetition of this motif is directly related to actin binding or whether these arginine residues are only important for SH3 domain binding.</w:t>
      </w:r>
    </w:p>
    <w:p w14:paraId="533F133B" w14:textId="77777777" w:rsidR="006350AA" w:rsidRDefault="006350AA" w:rsidP="00E5114A">
      <w:pPr>
        <w:spacing w:line="360" w:lineRule="auto"/>
        <w:jc w:val="both"/>
        <w:rPr>
          <w:lang w:val="en-GB"/>
        </w:rPr>
      </w:pPr>
    </w:p>
    <w:p w14:paraId="35D1901C" w14:textId="4DA11CDF" w:rsidR="006350AA" w:rsidRDefault="006350AA" w:rsidP="00E5114A">
      <w:pPr>
        <w:spacing w:line="360" w:lineRule="auto"/>
        <w:jc w:val="both"/>
        <w:rPr>
          <w:lang w:val="en-GB"/>
        </w:rPr>
      </w:pPr>
      <w:r>
        <w:rPr>
          <w:lang w:val="en-GB"/>
        </w:rPr>
        <w:t xml:space="preserve">Further experiments to determine the stoichiometry of actin binding within this region will be vital to further our understanding of the mechanism by which this region promotes actin polymerisation. These could be undertaken by exploiting </w:t>
      </w:r>
      <w:r w:rsidRPr="00937016">
        <w:rPr>
          <w:lang w:val="en-GB"/>
        </w:rPr>
        <w:t>unpolymerisable</w:t>
      </w:r>
      <w:r>
        <w:rPr>
          <w:lang w:val="en-GB"/>
        </w:rPr>
        <w:t xml:space="preserve"> </w:t>
      </w:r>
      <w:r w:rsidRPr="00B875C6">
        <w:rPr>
          <w:lang w:val="en-GB"/>
        </w:rPr>
        <w:t xml:space="preserve">actin </w:t>
      </w:r>
      <w:r>
        <w:rPr>
          <w:lang w:val="en-GB"/>
        </w:rPr>
        <w:t>in assays that can determine the size of different species present, such as size exclusion chromotogrophy or potentially MST or fluorescence anisotropy assays. This approach could be complicated if binding of a second monomer depends upon the binding of the first. If this was the case it may be possible to explore this interaction using crosslinked actin dimers or trimers. If Las17 binds two or more actin monomers, its affinity for an artificial species that mimics a necessary step in the formation of an actin filament would be expected to be greater than if it only interacts with one monomer</w:t>
      </w:r>
      <w:r w:rsidR="00DE1C54">
        <w:rPr>
          <w:lang w:val="en-GB"/>
        </w:rPr>
        <w:t xml:space="preserve"> </w:t>
      </w:r>
      <w:r w:rsidR="004619AC">
        <w:rPr>
          <w:lang w:val="en-GB"/>
        </w:rPr>
        <w:fldChar w:fldCharType="begin" w:fldLock="1"/>
      </w:r>
      <w:r w:rsidR="004121BE">
        <w:rPr>
          <w:lang w:val="en-GB"/>
        </w:rPr>
        <w:instrText>ADDIN CSL_CITATION { "citationItems" : [ { "id" : "ITEM-1", "itemData" : { "DOI" : "10.1016/j.jmb.2010.08.040", "ISSN" : "0022-2836", "author" : [ { "dropping-particle" : "", "family" : "Rebowski", "given" : "Grzegorz", "non-dropping-particle" : "", "parse-names" : false, "suffix" : "" }, { "dropping-particle" : "", "family" : "Namgoong", "given" : "Suk", "non-dropping-particle" : "", "parse-names" : false, "suffix" : "" }, { "dropping-particle" : "", "family" : "Boczkowska", "given" : "Malgorzata", "non-dropping-particle" : "", "parse-names" : false, "suffix" : "" }, { "dropping-particle" : "", "family" : "Leavis", "given" : "Paul C", "non-dropping-particle" : "", "parse-names" : false, "suffix" : "" }, { "dropping-particle" : "", "family" : "Navaza", "given" : "Jorge", "non-dropping-particle" : "", "parse-names" : false, "suffix" : "" }, { "dropping-particle" : "", "family" : "Dominguez", "given" : "Roberto", "non-dropping-particle" : "", "parse-names" : false, "suffix" : "" } ], "container-title" : "Journal of Molecular Biology", "id" : "ITEM-1", "issue" : "1", "issued" : { "date-parts" : [ [ "2010" ] ] }, "page" : "11-23", "publisher" : "Elsevier Ltd", "title" : "Structure of a Longitudinal Actin Dimer Assembled by Tandem W Domains : Implications for Actin Filament Nucleation", "type" : "article-journal", "volume" : "403" }, "uris" : [ "http://www.mendeley.com/documents/?uuid=752a2e20-e599-4b7a-ac8e-fb2e27fb216e" ] } ], "mendeley" : { "formattedCitation" : "(Rebowski &lt;i&gt;et al.&lt;/i&gt;, 2010)", "plainTextFormattedCitation" : "(Rebowski et al., 2010)", "previouslyFormattedCitation" : "(Rebowski &lt;i&gt;et al.&lt;/i&gt;, 2010)" }, "properties" : {  }, "schema" : "https://github.com/citation-style-language/schema/raw/master/csl-citation.json" }</w:instrText>
      </w:r>
      <w:r w:rsidR="004619AC">
        <w:rPr>
          <w:lang w:val="en-GB"/>
        </w:rPr>
        <w:fldChar w:fldCharType="separate"/>
      </w:r>
      <w:r w:rsidR="004619AC" w:rsidRPr="004619AC">
        <w:rPr>
          <w:noProof/>
          <w:lang w:val="en-GB"/>
        </w:rPr>
        <w:t xml:space="preserve">(Rebowski </w:t>
      </w:r>
      <w:r w:rsidR="004619AC" w:rsidRPr="004619AC">
        <w:rPr>
          <w:i/>
          <w:noProof/>
          <w:lang w:val="en-GB"/>
        </w:rPr>
        <w:t>et al.</w:t>
      </w:r>
      <w:r w:rsidR="004619AC" w:rsidRPr="004619AC">
        <w:rPr>
          <w:noProof/>
          <w:lang w:val="en-GB"/>
        </w:rPr>
        <w:t>, 2010)</w:t>
      </w:r>
      <w:r w:rsidR="004619AC">
        <w:rPr>
          <w:lang w:val="en-GB"/>
        </w:rPr>
        <w:fldChar w:fldCharType="end"/>
      </w:r>
      <w:r>
        <w:rPr>
          <w:lang w:val="en-GB"/>
        </w:rPr>
        <w:t xml:space="preserve">. </w:t>
      </w:r>
    </w:p>
    <w:p w14:paraId="439240AA" w14:textId="77777777" w:rsidR="006350AA" w:rsidRDefault="006350AA" w:rsidP="00E5114A">
      <w:pPr>
        <w:spacing w:line="360" w:lineRule="auto"/>
        <w:jc w:val="both"/>
        <w:rPr>
          <w:lang w:val="en-GB"/>
        </w:rPr>
      </w:pPr>
    </w:p>
    <w:p w14:paraId="5CC77FF7" w14:textId="77777777" w:rsidR="006350AA" w:rsidRDefault="006350AA" w:rsidP="00E5114A">
      <w:pPr>
        <w:pStyle w:val="Heading2"/>
        <w:spacing w:line="360" w:lineRule="auto"/>
        <w:jc w:val="both"/>
        <w:rPr>
          <w:lang w:val="en-GB"/>
        </w:rPr>
      </w:pPr>
      <w:bookmarkStart w:id="248" w:name="_Toc494222788"/>
      <w:r>
        <w:rPr>
          <w:lang w:val="en-GB"/>
        </w:rPr>
        <w:t>7.4 Is Las17 a true nucleator?</w:t>
      </w:r>
      <w:bookmarkEnd w:id="248"/>
    </w:p>
    <w:p w14:paraId="06A8AAFF" w14:textId="77777777" w:rsidR="003335A3" w:rsidRPr="003335A3" w:rsidRDefault="003335A3" w:rsidP="00E5114A">
      <w:pPr>
        <w:jc w:val="both"/>
        <w:rPr>
          <w:lang w:val="en-GB"/>
        </w:rPr>
      </w:pPr>
    </w:p>
    <w:p w14:paraId="6C850823" w14:textId="77777777" w:rsidR="006350AA" w:rsidRDefault="006350AA" w:rsidP="00E5114A">
      <w:pPr>
        <w:spacing w:line="360" w:lineRule="auto"/>
        <w:jc w:val="both"/>
        <w:rPr>
          <w:lang w:val="en-GB"/>
        </w:rPr>
      </w:pPr>
      <w:r>
        <w:rPr>
          <w:lang w:val="en-GB"/>
        </w:rPr>
        <w:t xml:space="preserve">There is an ongoing debate in the field as to whether proteins often described as nucleators, such as formins and tandem WH2 proteins, promote the formation of a de novo filament or instead capture a pre-formed actin seed that would otherwise depolymerise. The mechanism of filament formation by Las17 proposed in this study suggests that Las17 promotes the formation of a filament by bringing together individual actin monomers. Many of the results that lead to this proposal however could be equally well described by a model in which Las17 stabilises inherently unstable actin dimers and trimers that form stochastically in solution. </w:t>
      </w:r>
    </w:p>
    <w:p w14:paraId="469605A6" w14:textId="77777777" w:rsidR="006350AA" w:rsidRDefault="006350AA" w:rsidP="00E5114A">
      <w:pPr>
        <w:spacing w:line="360" w:lineRule="auto"/>
        <w:jc w:val="both"/>
        <w:rPr>
          <w:lang w:val="en-GB"/>
        </w:rPr>
      </w:pPr>
    </w:p>
    <w:p w14:paraId="0463908B" w14:textId="77777777" w:rsidR="006350AA" w:rsidRDefault="006350AA" w:rsidP="00E5114A">
      <w:pPr>
        <w:spacing w:line="360" w:lineRule="auto"/>
        <w:jc w:val="both"/>
        <w:rPr>
          <w:lang w:val="en-GB"/>
        </w:rPr>
      </w:pPr>
      <w:r>
        <w:rPr>
          <w:lang w:val="en-GB"/>
        </w:rPr>
        <w:lastRenderedPageBreak/>
        <w:t>Although it could be argued that there is little inherent difference between the two models and it is hard to directly determine between the two, it would be interesting to further investigate the mechanism involved. One potential way to do this would be to repeat TIRFm assays in the presence of varying the concentration of Las17/ actin. It would be expected that,</w:t>
      </w:r>
      <w:r w:rsidRPr="00A80278">
        <w:rPr>
          <w:lang w:val="en-GB"/>
        </w:rPr>
        <w:t xml:space="preserve"> </w:t>
      </w:r>
      <w:r>
        <w:rPr>
          <w:lang w:val="en-GB"/>
        </w:rPr>
        <w:t xml:space="preserve">If Las17 promotes filament formation by stabilising seeds of two or more actin monomers that form in a Las17-independent manner, there would be a different dependency on actin concentration than if Las17 actively promotes the formation of a seed from individual monomers. </w:t>
      </w:r>
    </w:p>
    <w:p w14:paraId="7AACD2CC" w14:textId="77777777" w:rsidR="006350AA" w:rsidRDefault="006350AA" w:rsidP="00E5114A">
      <w:pPr>
        <w:spacing w:line="360" w:lineRule="auto"/>
        <w:jc w:val="both"/>
        <w:rPr>
          <w:lang w:val="en-GB"/>
        </w:rPr>
      </w:pPr>
    </w:p>
    <w:p w14:paraId="531FE60D" w14:textId="77777777" w:rsidR="006350AA" w:rsidRDefault="006350AA" w:rsidP="00E5114A">
      <w:pPr>
        <w:pStyle w:val="Heading2"/>
        <w:spacing w:line="360" w:lineRule="auto"/>
        <w:jc w:val="both"/>
      </w:pPr>
      <w:bookmarkStart w:id="249" w:name="_Toc494222789"/>
      <w:r>
        <w:t>7.5 Other proteins with RRP motifs</w:t>
      </w:r>
      <w:bookmarkEnd w:id="249"/>
    </w:p>
    <w:p w14:paraId="0FB4BC86" w14:textId="77777777" w:rsidR="003335A3" w:rsidRPr="003335A3" w:rsidRDefault="003335A3" w:rsidP="00E5114A">
      <w:pPr>
        <w:jc w:val="both"/>
      </w:pPr>
    </w:p>
    <w:p w14:paraId="09C96A00" w14:textId="1D6A0BEC" w:rsidR="006350AA" w:rsidRDefault="006350AA" w:rsidP="00E5114A">
      <w:pPr>
        <w:spacing w:line="360" w:lineRule="auto"/>
        <w:jc w:val="both"/>
      </w:pPr>
      <w:r>
        <w:t xml:space="preserve">It will be interesting to investigate whether similar motifs in the N-terminal of the polyproline regions of both mammalian WASp and N-WASp mediate a direct interaction with actin. The WCA domain of WASp/ N-WASp are sufficient for potent Arp2/3 activation. However, the polyproline region of WASp has been shown to have a positive effect on Arp2/3 activation even in the absence of profilin </w:t>
      </w:r>
      <w:r>
        <w:fldChar w:fldCharType="begin" w:fldLock="1"/>
      </w:r>
      <w:r w:rsidR="004121BE">
        <w:instrText>ADDIN CSL_CITATION { "citationItems" : [ { "id" : "ITEM-1", "itemData" : { "DOI" : "10.1091/mbc.E02", "ISBN" : "1059-1524 (Print)\\r1059-1524 (Linking)", "ISSN" : "1059-1524", "PMID" : "12429845",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 WCA beads was not affected by the depletion or addback of VASP and profilin. Our results suggest that recruitment of factors, including profilin, by the proline-rich regions of WASP and Scar1 and the EVH1 domain of WASP stimulates cellular actin-based motility.", "author" : [ { "dropping-particle" : "", "family" : "Yarar", "given" : "Defne", "non-dropping-particle" : "", "parse-names" : false, "suffix" : "" }, { "dropping-particle" : "", "family" : "D'Alessio", "given" : "J A", "non-dropping-particle" : "", "parse-names" : false, "suffix" : "" }, { "dropping-particle" : "", "family" : "Jeng", "given" : "Robert L", "non-dropping-particle" : "", "parse-names" : false, "suffix" : "" }, { "dropping-particle" : "", "family" : "Welch", "given" : "Matthew D", "non-dropping-particle" : "", "parse-names" : false, "suffix" : "" } ], "container-title" : "Mol Biol Cell", "id" : "ITEM-1", "issue" : "11", "issued" : { "date-parts" : [ [ "2002" ] ] }, "page" : "4045-4059", "title" : "Motility determinants in WASP family proteins", "type" : "article-journal", "volume" : "13" }, "uris" : [ "http://www.mendeley.com/documents/?uuid=08c1b9b8-e1fd-4a87-8f3a-0aa5b3a1905a" ] } ], "mendeley" : { "formattedCitation" : "(Yarar, J A D\u2019Alessio, &lt;i&gt;et al.&lt;/i&gt;, 2002)", "plainTextFormattedCitation" : "(Yarar, J A D\u2019Alessio, et al., 2002)", "previouslyFormattedCitation" : "(Yarar, J A D\u2019Alessio, &lt;i&gt;et al.&lt;/i&gt;, 2002)" }, "properties" : {  }, "schema" : "https://github.com/citation-style-language/schema/raw/master/csl-citation.json" }</w:instrText>
      </w:r>
      <w:r>
        <w:fldChar w:fldCharType="separate"/>
      </w:r>
      <w:r w:rsidR="004121BE" w:rsidRPr="004121BE">
        <w:rPr>
          <w:noProof/>
        </w:rPr>
        <w:t xml:space="preserve">(Yarar, J A D’Alessio, </w:t>
      </w:r>
      <w:r w:rsidR="004121BE" w:rsidRPr="004121BE">
        <w:rPr>
          <w:i/>
          <w:noProof/>
        </w:rPr>
        <w:t>et al.</w:t>
      </w:r>
      <w:r w:rsidR="004121BE" w:rsidRPr="004121BE">
        <w:rPr>
          <w:noProof/>
        </w:rPr>
        <w:t>, 2002)</w:t>
      </w:r>
      <w:r>
        <w:fldChar w:fldCharType="end"/>
      </w:r>
      <w:r>
        <w:t xml:space="preserve">. Furthermore, WASp has been shown to promote the Arp2/3 independent activity of WHAMMY </w:t>
      </w:r>
      <w:r>
        <w:fldChar w:fldCharType="begin" w:fldLock="1"/>
      </w:r>
      <w:r w:rsidR="004121BE">
        <w:instrText>ADDIN CSL_CITATION { "citationItems" : [ { "id" : "ITEM-1", "itemData" : { "DOI" : "10.1242/jcs.179325", "ISSN" : "0021-9533", "PMID" : "26675239", "abstract" : "Wiskott-Aldrich syndrome proteins (WASPs) are nucleation-promoting factors (NPF) that differentially control the Arp2/3 complex. In Drosophila, three different family members, SCAR (also known as WAVE), WASP and WASH (also known as CG13176), have been analyzed so far. Here, we characterized WHAMY, the fourth Drosophila WASP family member. whamy originated from a wasp gene duplication and underwent a sub-neofunctionalization. Unlike WASP, we found that WHAMY specifically interacted with activated Rac1 through its two CRIB domains, which were sufficient for targeting WHAMY to lamellipodial and filopodial tips. Biochemical analyses showed that WHAMY promoted exceptionally fast actin filament elongation, although it did not activate the Arp2/3 complex. Loss- and gain-of-function studies revealed an important function of WHAMY in membrane protrusions and cell migration in macrophages. Genetic data further implied synergistic functions between WHAMY and WASP during morphogenesis. Double mutants were late-embryonic lethal and showed severe defects in myoblast fusion. Trans-heterozygous mutant animals showed strongly increased defects in sensory cell fate specification. Thus, WHAMY is a novel actin polymerase with an initial partitioning of ancestral WASP functions in development and subsequent acquisition of a new function in cell motility during evolution.", "author" : [ { "dropping-particle" : "", "family" : "Brinkmann", "given" : "K.", "non-dropping-particle" : "", "parse-names" : false, "suffix" : "" }, { "dropping-particle" : "", "family" : "Winterhoff", "given" : "M.", "non-dropping-particle" : "", "parse-names" : false, "suffix" : "" }, { "dropping-particle" : "", "family" : "O\u00a0nel", "given" : "S.-F.", "non-dropping-particle" : "", "parse-names" : false, "suffix" : "" }, { "dropping-particle" : "", "family" : "Schultz", "given" : "J.", "non-dropping-particle" : "", "parse-names" : false, "suffix" : "" }, { "dropping-particle" : "", "family" : "Faix", "given" : "J.", "non-dropping-particle" : "", "parse-names" : false, "suffix" : "" }, { "dropping-particle" : "", "family" : "Bogdan", "given" : "S.", "non-dropping-particle" : "", "parse-names" : false, "suffix" : "" } ], "container-title" : "Journal of Cell Science", "id" : "ITEM-1", "issue" : "3", "issued" : { "date-parts" : [ [ "2016" ] ] }, "page" : "604-620", "title" : "WHAMY is a novel actin polymerase promoting myoblast fusion, macrophage cell motility and sensory organ development in Drosophila", "type" : "article-journal", "volume" : "129" }, "uris" : [ "http://www.mendeley.com/documents/?uuid=88f44753-3261-47e3-946f-f371c24eb6fd" ] } ], "mendeley" : { "formattedCitation" : "(Brinkmann &lt;i&gt;et al.&lt;/i&gt;, 2016)", "plainTextFormattedCitation" : "(Brinkmann et al., 2016)", "previouslyFormattedCitation" : "(Brinkmann &lt;i&gt;et al.&lt;/i&gt;, 2016)" }, "properties" : {  }, "schema" : "https://github.com/citation-style-language/schema/raw/master/csl-citation.json" }</w:instrText>
      </w:r>
      <w:r>
        <w:fldChar w:fldCharType="separate"/>
      </w:r>
      <w:r w:rsidR="00143B78" w:rsidRPr="00143B78">
        <w:rPr>
          <w:noProof/>
        </w:rPr>
        <w:t xml:space="preserve">(Brinkmann </w:t>
      </w:r>
      <w:r w:rsidR="00143B78" w:rsidRPr="00143B78">
        <w:rPr>
          <w:i/>
          <w:noProof/>
        </w:rPr>
        <w:t>et al.</w:t>
      </w:r>
      <w:r w:rsidR="00143B78" w:rsidRPr="00143B78">
        <w:rPr>
          <w:noProof/>
        </w:rPr>
        <w:t>, 2016)</w:t>
      </w:r>
      <w:r>
        <w:fldChar w:fldCharType="end"/>
      </w:r>
      <w:r>
        <w:t xml:space="preserve">. Whether the N-terminal proline tracts, which are flanked by arginines, are involved in these activities is an open question. </w:t>
      </w:r>
    </w:p>
    <w:p w14:paraId="0EF43D59" w14:textId="77777777" w:rsidR="006350AA" w:rsidRDefault="006350AA" w:rsidP="00E5114A">
      <w:pPr>
        <w:spacing w:line="360" w:lineRule="auto"/>
        <w:jc w:val="both"/>
      </w:pPr>
    </w:p>
    <w:p w14:paraId="4AE22D6A" w14:textId="5D28CCA9" w:rsidR="006350AA" w:rsidRDefault="006350AA" w:rsidP="00E5114A">
      <w:pPr>
        <w:spacing w:line="360" w:lineRule="auto"/>
        <w:jc w:val="both"/>
      </w:pPr>
      <w:r>
        <w:t>WASp interacting proteins (WIPs) bind to WASp/N-WASp and are involved in the regulation of Arp2/3 activation</w:t>
      </w:r>
      <w:r w:rsidR="004619AC">
        <w:t xml:space="preserve"> </w:t>
      </w:r>
      <w:r w:rsidR="0063464A">
        <w:fldChar w:fldCharType="begin" w:fldLock="1"/>
      </w:r>
      <w:r w:rsidR="004121BE">
        <w:instrText>ADDIN CSL_CITATION { "citationItems" : [ { "id" : "ITEM-1", "itemData" : { "DOI" : "10.1189/jlb.2RU0314-162R", "ISBN" : "1938-3673 (Electronic) 0741-5400 (Linking)", "ISSN" : "0741-5400", "PMID" : "25210148", "abstract" : "WIP plays an important role in the remodeling of the actin cytoskeleton, which controls cellular activation, proliferation, and function. WIP regulates actin polymerization by linking the actin machinery to signaling cascades. WIP binding to WASp and to its homolog, N-WASp, which are central activators of the actin-nucleating complex Arp2/3, regulates their cellular distribution, function, and stability. By binding to WASp, WIP protects it from degradation and thus, is crucial for WASp retention. Indeed, most mutations that result in WAS, an X-linked immunodeficiency caused by defective/absent WASp activity, are located in the WIP-binding region of WASp. In addition, by binding directly to actin, WIP promotes the formation and stabilization of actin filaments. WASp-independent activities of WIP constitute a new research frontier and are discussed extensively in this article. Here, we review the current information on WIP in human and mouse systems, focusing on its associated proteins, its molecular-regulatory mechanisms, and its role as a key regulator of actin-based processes in the immune system.", "author" : [ { "dropping-particle" : "", "family" : "Fried", "given" : "S.", "non-dropping-particle" : "", "parse-names" : false, "suffix" : "" }, { "dropping-particle" : "", "family" : "Matalon", "given" : "O.", "non-dropping-particle" : "", "parse-names" : false, "suffix" : "" }, { "dropping-particle" : "", "family" : "Noy", "given" : "E.", "non-dropping-particle" : "", "parse-names" : false, "suffix" : "" }, { "dropping-particle" : "", "family" : "Barda-Saad", "given" : "M.", "non-dropping-particle" : "", "parse-names" : false, "suffix" : "" } ], "container-title" : "Journal of Leukocyte Biology", "id" : "ITEM-1", "issue" : "5", "issued" : { "date-parts" : [ [ "2014" ] ] }, "page" : "713-727", "title" : "WIP: more than a WASp-interacting protein", "type" : "article-journal", "volume" : "96" }, "uris" : [ "http://www.mendeley.com/documents/?uuid=05fbfd96-0115-4a52-a958-8db53d375e7d" ] } ], "mendeley" : { "formattedCitation" : "(Fried &lt;i&gt;et al.&lt;/i&gt;, 2014)", "plainTextFormattedCitation" : "(Fried et al., 2014)", "previouslyFormattedCitation" : "(Fried &lt;i&gt;et al.&lt;/i&gt;, 2014)" }, "properties" : {  }, "schema" : "https://github.com/citation-style-language/schema/raw/master/csl-citation.json" }</w:instrText>
      </w:r>
      <w:r w:rsidR="0063464A">
        <w:fldChar w:fldCharType="separate"/>
      </w:r>
      <w:r w:rsidR="0063464A" w:rsidRPr="0063464A">
        <w:rPr>
          <w:noProof/>
        </w:rPr>
        <w:t xml:space="preserve">(Fried </w:t>
      </w:r>
      <w:r w:rsidR="0063464A" w:rsidRPr="0063464A">
        <w:rPr>
          <w:i/>
          <w:noProof/>
        </w:rPr>
        <w:t>et al.</w:t>
      </w:r>
      <w:r w:rsidR="0063464A" w:rsidRPr="0063464A">
        <w:rPr>
          <w:noProof/>
        </w:rPr>
        <w:t>, 2014)</w:t>
      </w:r>
      <w:r w:rsidR="0063464A">
        <w:fldChar w:fldCharType="end"/>
      </w:r>
      <w:r>
        <w:t xml:space="preserve">. They have large polyproline rich regions containing a number of proline tracts, many of which are flanked on both sides by an arginine residues. This is </w:t>
      </w:r>
      <w:r w:rsidR="000B4BB2">
        <w:t>particularly</w:t>
      </w:r>
      <w:r>
        <w:t xml:space="preserve"> evident in WIP 1 and 2. It will be interesting to investigate whether these many arginine flanked proline tracts play a direct role in regulating actin polymerisation, perhaps as part of a complex with other actin binding proteins. Interestingly, none of the proline tracts in the yeast homolog of WIP, verprolin, are flanked by arginines. </w:t>
      </w:r>
    </w:p>
    <w:p w14:paraId="768838A1" w14:textId="77777777" w:rsidR="00FB1840" w:rsidRDefault="00FB1840" w:rsidP="00E5114A">
      <w:pPr>
        <w:spacing w:line="360" w:lineRule="auto"/>
        <w:jc w:val="both"/>
      </w:pPr>
    </w:p>
    <w:p w14:paraId="61F50A2E" w14:textId="77777777" w:rsidR="006350AA" w:rsidRDefault="006350AA" w:rsidP="00E5114A">
      <w:pPr>
        <w:jc w:val="both"/>
        <w:rPr>
          <w:lang w:val="en-GB"/>
        </w:rPr>
      </w:pPr>
    </w:p>
    <w:p w14:paraId="5EA0AEB2" w14:textId="77777777" w:rsidR="003335A3" w:rsidRDefault="003335A3" w:rsidP="00E5114A">
      <w:pPr>
        <w:jc w:val="both"/>
        <w:rPr>
          <w:lang w:val="en-GB"/>
        </w:rPr>
      </w:pPr>
    </w:p>
    <w:p w14:paraId="555ADC92" w14:textId="77777777" w:rsidR="003335A3" w:rsidRDefault="003335A3" w:rsidP="00E5114A">
      <w:pPr>
        <w:jc w:val="both"/>
        <w:rPr>
          <w:lang w:val="en-GB"/>
        </w:rPr>
      </w:pPr>
    </w:p>
    <w:p w14:paraId="10947C47" w14:textId="77777777" w:rsidR="006350AA" w:rsidRDefault="006350AA" w:rsidP="00E5114A">
      <w:pPr>
        <w:pStyle w:val="Heading2"/>
        <w:spacing w:line="360" w:lineRule="auto"/>
        <w:jc w:val="both"/>
        <w:rPr>
          <w:lang w:val="en-GB"/>
        </w:rPr>
      </w:pPr>
      <w:bookmarkStart w:id="250" w:name="_Toc494222790"/>
      <w:r>
        <w:rPr>
          <w:lang w:val="en-GB"/>
        </w:rPr>
        <w:t>7.6 Requirement for a mother filament</w:t>
      </w:r>
      <w:bookmarkEnd w:id="250"/>
    </w:p>
    <w:p w14:paraId="23B129E3" w14:textId="77777777" w:rsidR="003335A3" w:rsidRPr="003335A3" w:rsidRDefault="003335A3" w:rsidP="00E5114A">
      <w:pPr>
        <w:jc w:val="both"/>
        <w:rPr>
          <w:lang w:val="en-GB"/>
        </w:rPr>
      </w:pPr>
    </w:p>
    <w:p w14:paraId="2B70630C" w14:textId="614C08DF" w:rsidR="006350AA" w:rsidRPr="0067533A" w:rsidRDefault="006350AA" w:rsidP="00E5114A">
      <w:pPr>
        <w:spacing w:line="360" w:lineRule="auto"/>
        <w:jc w:val="both"/>
      </w:pPr>
      <w:r>
        <w:t>The requirement for a mother filament is an innate necessity of forming this branched geometry. It also provides an additional point at which the activity of the complex can be regulated. The preference of the Arp2/3 complex for newly polymerised filaments that are free from tropomyosin heightens this barrier to complex activation. The existence of a class of NPF that can preclude the need for a mother filament demonstrates one mechanism by which this barrier is overcome. Another mechanism is the ‘overflow’ of short filaments from nearby actin structures</w:t>
      </w:r>
      <w:r w:rsidR="0063464A">
        <w:t xml:space="preserve"> </w:t>
      </w:r>
      <w:r w:rsidR="00765BEE">
        <w:fldChar w:fldCharType="begin" w:fldLock="1"/>
      </w:r>
      <w:r w:rsidR="004121BE">
        <w:instrText>ADDIN CSL_CITATION { "citationItems" : [ { "id" : "ITEM-1", "itemData" : { "DOI" : "10.1016/j.cub.2013.05.005", "ISBN" : "2122633255", "ISSN" : "09609822", "PMID" : "23727096", "abstract" : "Background Yeast cells depend on Arp2/3 complex to assemble actin filaments at sites of endocytosis, but the source of the initial filaments required to activate Arp2/3 complex is not known. Results We tested the proposal that cofilin severs actin filaments during endocytosis in fission yeast cells using a mutant cofilin defective in severing. We used quantitative fluorescence microscopy to track mGFP-tagged proteins, including early endocytic adaptor proteins, activators of Arp2/3 complex, and actin filaments. Consistent with the hypothesis, actin patches disassembled far more slowly in cells depending on severing-deficient cofilin than in wild-type cells. Even more interesting, actin patches assembled slowly in these cofilin mutant cells. Adaptor proteins End4p and Pan1p accumulated and persisted at endocytic sites more than ten times longer than in wild-type cells, followed by slow but persistent recruitment of activators of Arp2/3 complex, including WASP and myosin-I. Mutations revealed that actin filament binding sites on adaptor proteins Pan1p and End4p contribute to initiating actin polymerization in actin patches. Conclusions We propose a \"sever, diffuse, and trigger\" model for the nucleation of actin filaments at sites of endocytosis, whereby cofilin generates actin filament fragments that diffuse through the cytoplasm, bind adaptor proteins at nascent sites of endocytosis, and serve as mother filaments to initiate the autocatalytic assembly of the branched actin filament network of each new patch. This hypothesis explains the source of the \"mother filaments\" that are absolutely required for Arp2/3 complex to nucleate actin polymerization. \u00a9 2013 Elsevier Ltd.", "author" : [ { "dropping-particle" : "", "family" : "Chen", "given" : "Qian", "non-dropping-particle" : "", "parse-names" : false, "suffix" : "" }, { "dropping-particle" : "", "family" : "Pollard", "given" : "Thomas D.", "non-dropping-particle" : "", "parse-names" : false, "suffix" : "" } ], "container-title" : "Current Biology", "id" : "ITEM-1", "issue" : "13", "issued" : { "date-parts" : [ [ "2013" ] ] }, "page" : "1154-1162", "publisher" : "Elsevier Ltd", "title" : "Actin filament severing by cofilin dismantles actin patches and produces mother filaments for new patches", "type" : "article-journal", "volume" : "23" }, "uris" : [ "http://www.mendeley.com/documents/?uuid=ceb71c92-ad58-402e-83f6-34a2de9d8b87" ] } ], "mendeley" : { "formattedCitation" : "(Chen and Pollard, 2013)", "plainTextFormattedCitation" : "(Chen and Pollard, 2013)", "previouslyFormattedCitation" : "(Chen and Pollard, 2013)" }, "properties" : {  }, "schema" : "https://github.com/citation-style-language/schema/raw/master/csl-citation.json" }</w:instrText>
      </w:r>
      <w:r w:rsidR="00765BEE">
        <w:fldChar w:fldCharType="separate"/>
      </w:r>
      <w:r w:rsidR="00765BEE" w:rsidRPr="00765BEE">
        <w:rPr>
          <w:noProof/>
        </w:rPr>
        <w:t>(Chen and Pollard, 2013)</w:t>
      </w:r>
      <w:r w:rsidR="00765BEE">
        <w:fldChar w:fldCharType="end"/>
      </w:r>
      <w:r>
        <w:t>. The coupling of de novo actin filament nucleation activity and NPF activity appears to be a third mechanism by which the Arp2/3 complex can become activated in the absence of suitable pre-existing mother fi</w:t>
      </w:r>
      <w:r w:rsidR="00BA71A6">
        <w:t>laments. Las17, JMY and the WASp</w:t>
      </w:r>
      <w:r>
        <w:t>/WHAMY complex exemplify three examples in which these activities are found together</w:t>
      </w:r>
      <w:r w:rsidR="00765BEE">
        <w:t xml:space="preserve"> </w:t>
      </w:r>
      <w:r w:rsidR="00765BEE">
        <w:fldChar w:fldCharType="begin" w:fldLock="1"/>
      </w:r>
      <w:r w:rsidR="004121BE">
        <w:instrText>ADDIN CSL_CITATION { "citationItems" : [ { "id" : "ITEM-1", "itemData" : { "DOI" : "10.1042/BST20160176", "ISSN" : "0300-5127", "PMID" : "27911716", "abstract" : "Wiskott-Aldrich syndrome protein (WASP) family proteins have been extensively characterized as factors that promote the nucleation of actin through the activation of the protein complex Arp2/3. While yeast mostly have a single member of the family, mammalian cells have at least six different members, often with multiple isoforms. Members of the family are characterized by a common structure. Their N-termini are varied and are considered to confer spatial and temporal regulation of Arp2/3-activating activity, whereas their C-terminal half contains a polyproline-rich region, one or more WASP homology-2 (WH2) actin-binding domains and motifs that bind directly to Arp2/3. Recent studies, however, indicate that the yeast WASP homologue Las17 is able to nucleate actin independently of Arp2/3 through the function of novel G-actin-binding activities in its polyproline region. This allows Las17 to generate the mother filaments that are needed for subsequent Arp2/3 recruitment and activation during the actin polymerization that drives endocytic invagination in yeast. In this review, we consider how motifs within the polyproline region of Las17 support nucleation of actin filaments, and whether similar mechanisms might exist among other family members.", "author" : [ { "dropping-particle" : "", "family" : "Tyler", "given" : "Joe J.", "non-dropping-particle" : "", "parse-names" : false, "suffix" : "" }, { "dropping-particle" : "", "family" : "Allwood", "given" : "Ellen G.", "non-dropping-particle" : "", "parse-names" : false, "suffix" : "" }, { "dropping-particle" : "", "family" : "Ayscough", "given" : "Kathryn R.", "non-dropping-particle" : "", "parse-names" : false, "suffix" : "" } ], "container-title" : "Biochemical Society Transactions", "id" : "ITEM-1", "issue" : "5", "issued" : { "date-parts" : [ [ "2016" ] ] }, "page" : "1339-1345", "title" : "WASP family proteins, more than Arp2/3 activators", "type" : "article-journal", "volume" : "44" }, "uris" : [ "http://www.mendeley.com/documents/?uuid=43613200-b896-4797-bc17-072ad50141ab" ] } ], "mendeley" : { "formattedCitation" : "(Tyler, Allwood and Ayscough, 2016)", "plainTextFormattedCitation" : "(Tyler, Allwood and Ayscough, 2016)", "previouslyFormattedCitation" : "(Tyler, Allwood and Ayscough, 2016)" }, "properties" : {  }, "schema" : "https://github.com/citation-style-language/schema/raw/master/csl-citation.json" }</w:instrText>
      </w:r>
      <w:r w:rsidR="00765BEE">
        <w:fldChar w:fldCharType="separate"/>
      </w:r>
      <w:r w:rsidR="00765BEE" w:rsidRPr="00765BEE">
        <w:rPr>
          <w:noProof/>
        </w:rPr>
        <w:t>(Tyler, Allwood and Ayscough, 2016)</w:t>
      </w:r>
      <w:r w:rsidR="00765BEE">
        <w:fldChar w:fldCharType="end"/>
      </w:r>
      <w:r>
        <w:t xml:space="preserve">. The demonstration that the key motifs involved in his Arp2/3-independent activity are proline tracts flanked by arginine residues allow us to make predictions about other proteins that may have similar, previously overlooked, activities. </w:t>
      </w:r>
    </w:p>
    <w:p w14:paraId="11948021" w14:textId="77777777" w:rsidR="006350AA" w:rsidRDefault="006350AA" w:rsidP="00E5114A">
      <w:pPr>
        <w:spacing w:line="360" w:lineRule="auto"/>
        <w:jc w:val="both"/>
        <w:rPr>
          <w:lang w:val="en-GB"/>
        </w:rPr>
      </w:pPr>
    </w:p>
    <w:p w14:paraId="09043162" w14:textId="77777777" w:rsidR="006350AA" w:rsidRDefault="006350AA" w:rsidP="00E5114A">
      <w:pPr>
        <w:pStyle w:val="Heading2"/>
        <w:spacing w:line="360" w:lineRule="auto"/>
        <w:jc w:val="both"/>
        <w:rPr>
          <w:lang w:val="en-GB"/>
        </w:rPr>
      </w:pPr>
      <w:bookmarkStart w:id="251" w:name="_Toc494222791"/>
      <w:r>
        <w:rPr>
          <w:lang w:val="en-GB"/>
        </w:rPr>
        <w:t>7.7 C-Terminal Proline Tracts and the Minimal Component</w:t>
      </w:r>
      <w:bookmarkEnd w:id="251"/>
    </w:p>
    <w:p w14:paraId="19CCBB30" w14:textId="77777777" w:rsidR="003335A3" w:rsidRPr="003335A3" w:rsidRDefault="003335A3" w:rsidP="00E5114A">
      <w:pPr>
        <w:jc w:val="both"/>
        <w:rPr>
          <w:lang w:val="en-GB"/>
        </w:rPr>
      </w:pPr>
    </w:p>
    <w:p w14:paraId="00E72358" w14:textId="0140597F" w:rsidR="006350AA" w:rsidRDefault="006350AA" w:rsidP="00E5114A">
      <w:pPr>
        <w:spacing w:line="360" w:lineRule="auto"/>
        <w:jc w:val="both"/>
        <w:rPr>
          <w:lang w:val="en-GB"/>
        </w:rPr>
      </w:pPr>
      <w:r>
        <w:rPr>
          <w:lang w:val="en-GB"/>
        </w:rPr>
        <w:t>The C-terminal proline tracts of Las17 had previously been shown to have a direct effect on actin polymerisation. These tracts are not however necessary for the reduction of the lag phase observed in the absence of the Arp2/3 complex. Instead they seem to modify the effect of the shorter minimal component of Las17 on actin polymeri</w:t>
      </w:r>
      <w:r w:rsidR="000B4BB2">
        <w:rPr>
          <w:lang w:val="en-GB"/>
        </w:rPr>
        <w:t>s</w:t>
      </w:r>
      <w:r>
        <w:rPr>
          <w:lang w:val="en-GB"/>
        </w:rPr>
        <w:t>ation as the levels of F-actin increase. Whereas no F-actin binding activity has been identified for the short aa300-422 fragment, the longer PP fragment has been previously shown to interact with polymerised actin. We propose that this is due to the direct interaction between the C-terminal proline tracts and actin and that this interaction alters the effect of Las17 on actin polymerisation.</w:t>
      </w:r>
    </w:p>
    <w:p w14:paraId="3E4396EC" w14:textId="77777777" w:rsidR="006350AA" w:rsidRDefault="006350AA" w:rsidP="00E5114A">
      <w:pPr>
        <w:spacing w:line="360" w:lineRule="auto"/>
        <w:jc w:val="both"/>
        <w:rPr>
          <w:lang w:val="en-GB"/>
        </w:rPr>
      </w:pPr>
    </w:p>
    <w:p w14:paraId="4201BF2A" w14:textId="77777777" w:rsidR="006350AA" w:rsidRPr="00832AD1" w:rsidRDefault="006350AA" w:rsidP="00E5114A">
      <w:pPr>
        <w:spacing w:line="360" w:lineRule="auto"/>
        <w:jc w:val="both"/>
        <w:rPr>
          <w:lang w:val="en-GB"/>
        </w:rPr>
      </w:pPr>
      <w:r>
        <w:rPr>
          <w:lang w:val="en-GB"/>
        </w:rPr>
        <w:lastRenderedPageBreak/>
        <w:t xml:space="preserve">In this study, we have expanded upon the evidence presented in Urbanek et al 2013 which demonstrated that the C-terminal proline tracts of Las17 can directly interact with actin. Due to the high number of proline tracts expected at an endocytic patch, relative even to the number of actin monomers, we propose that the patch itself is a highly functionalised and interconnected mesh of actin filaments and filament binding proteins which together act to alter the dynamics of actin polymerisation and achieve efficient invagination. </w:t>
      </w:r>
    </w:p>
    <w:p w14:paraId="68D36282" w14:textId="77777777" w:rsidR="006350AA" w:rsidRDefault="006350AA" w:rsidP="00E5114A">
      <w:pPr>
        <w:spacing w:line="360" w:lineRule="auto"/>
        <w:jc w:val="both"/>
        <w:rPr>
          <w:lang w:val="en-GB"/>
        </w:rPr>
      </w:pPr>
    </w:p>
    <w:p w14:paraId="107702B3" w14:textId="77777777" w:rsidR="006350AA" w:rsidRDefault="006350AA" w:rsidP="00E5114A">
      <w:pPr>
        <w:pStyle w:val="Heading2"/>
        <w:spacing w:line="360" w:lineRule="auto"/>
        <w:jc w:val="both"/>
        <w:rPr>
          <w:lang w:val="en-GB"/>
        </w:rPr>
      </w:pPr>
      <w:bookmarkStart w:id="252" w:name="_Toc494222792"/>
      <w:r>
        <w:rPr>
          <w:lang w:val="en-GB"/>
        </w:rPr>
        <w:t>7.8 Proline tracts and actin structures</w:t>
      </w:r>
      <w:bookmarkEnd w:id="252"/>
    </w:p>
    <w:p w14:paraId="40AF4EF7" w14:textId="1CB61868" w:rsidR="006350AA" w:rsidRDefault="006350AA" w:rsidP="00E5114A">
      <w:pPr>
        <w:spacing w:line="360" w:lineRule="auto"/>
        <w:jc w:val="both"/>
        <w:rPr>
          <w:lang w:val="en-GB"/>
        </w:rPr>
      </w:pPr>
      <w:r>
        <w:rPr>
          <w:lang w:val="en-GB"/>
        </w:rPr>
        <w:t xml:space="preserve">Many cytoskeletal proteins contain polyproline rich regions raising the possibility that they too mediate a weak but direct link to the actin cytoskeleton. Good estimations of the numbers of individual proteins present at an endocytic patch have been made. </w:t>
      </w:r>
      <w:r w:rsidR="00E65981">
        <w:rPr>
          <w:lang w:val="en-GB"/>
        </w:rPr>
        <w:t>Using data acquired in S.</w:t>
      </w:r>
      <w:r w:rsidR="000B4BB2">
        <w:rPr>
          <w:lang w:val="en-GB"/>
        </w:rPr>
        <w:t xml:space="preserve"> </w:t>
      </w:r>
      <w:r w:rsidR="00E65981">
        <w:rPr>
          <w:i/>
          <w:lang w:val="en-GB"/>
        </w:rPr>
        <w:t>pombe</w:t>
      </w:r>
      <w:r w:rsidR="00E65981" w:rsidRPr="00E65981">
        <w:rPr>
          <w:lang w:val="en-GB"/>
        </w:rPr>
        <w:t>,</w:t>
      </w:r>
      <w:r w:rsidR="00E65981">
        <w:rPr>
          <w:lang w:val="en-GB"/>
        </w:rPr>
        <w:t xml:space="preserve"> </w:t>
      </w:r>
      <w:r>
        <w:rPr>
          <w:lang w:val="en-GB"/>
        </w:rPr>
        <w:t>an estimation of the number of</w:t>
      </w:r>
      <w:r w:rsidRPr="00257B97">
        <w:rPr>
          <w:b/>
          <w:lang w:val="en-GB"/>
        </w:rPr>
        <w:t xml:space="preserve"> </w:t>
      </w:r>
      <w:r w:rsidRPr="00E65981">
        <w:rPr>
          <w:lang w:val="en-GB"/>
        </w:rPr>
        <w:t>proline tracts containing 5 or more consecutive prolines present at a patch can be made</w:t>
      </w:r>
      <w:r w:rsidR="00D60689" w:rsidRPr="00E65981">
        <w:rPr>
          <w:b/>
          <w:lang w:val="en-GB"/>
        </w:rPr>
        <w:t xml:space="preserve"> </w:t>
      </w:r>
      <w:r w:rsidR="00E65981">
        <w:rPr>
          <w:b/>
          <w:lang w:val="en-GB"/>
        </w:rPr>
        <w:fldChar w:fldCharType="begin" w:fldLock="1"/>
      </w:r>
      <w:r w:rsidR="004121BE">
        <w:rPr>
          <w:b/>
          <w:lang w:val="en-GB"/>
        </w:rPr>
        <w:instrText>ADDIN CSL_CITATION { "citationItems" : [ { "id" : "ITEM-1", "itemData" : { "DOI" : "10.1091/mbc.E10", "ISBN" : "1939-4586 (Electronic)\\r1059-1524 (Linking)", "ISSN" : "1939-4586", "PMID" : "20980618", "abstract" : "Proteins are often made in more than one form, with alternate versions sometimes residing in different cellular compartments than the primary species. The mammalian prion protein (PrP), a cell surface GPI-anchored protein, is a particularly noteworthy example for which minor cytosolic and transmembrane forms have been implicated in disease pathogenesis. To study these minor species, we used a selective labeling strategy in which spatially restricted expression of a biotinylating enzyme was combined with asymmetric engineering of the cognate acceptor sequence into PrP. Using this method, we could show that even wild-type PrP generates small amounts of the (Ctm)PrP transmembrane form. Selective detection of (Ctm)PrP allowed us to reveal its N-terminal processing, long half-life, residence in both intracellular and cell surface locations, and eventual degradation in the lysosome. Surprisingly, some human disease-causing mutants in PrP selectively stabilized (Ctm)PrP, revealing a previously unanticipated mechanism of (Ctm)PrP up-regulation that may contribute to disease. Thus, spatiotemporal tagging has uncovered novel aspects of normal and mutant PrP metabolism and should be readily applicable to the analysis of minor topologic isoforms of other proteins.", "author" : [ { "dropping-particle" : "", "family" : "Sirotkin", "given" : "Vladimir", "non-dropping-particle" : "", "parse-names" : false, "suffix" : "" }, { "dropping-particle" : "", "family" : "Berro", "given" : "Julien", "non-dropping-particle" : "", "parse-names" : false, "suffix" : "" }, { "dropping-particle" : "", "family" : "Macmillan", "given" : "Keely", "non-dropping-particle" : "", "parse-names" : false, "suffix" : "" }, { "dropping-particle" : "", "family" : "Zhao", "given" : "Lindsey", "non-dropping-particle" : "", "parse-names" : false, "suffix" : "" }, { "dropping-particle" : "", "family" : "Thomas D. Pollard", "given" : "", "non-dropping-particle" : "", "parse-names" : false, "suffix" : "" }, { "dropping-particle" : "", "family" : "Pollard", "given" : "Thomas D.", "non-dropping-particle" : "", "parse-names" : false, "suffix" : "" } ], "container-title" : "Molecular biology of the cell", "id" : "ITEM-1", "issued" : { "date-parts" : [ [ "2010" ] ] }, "page" : "2894\u20132904", "title" : "Quantitative Analysis of the Mechanism of Endocytic Actin Patch Assembly and Disassembly in Fission Yeast", "type" : "article-journal", "volume" : "21" }, "uris" : [ "http://www.mendeley.com/documents/?uuid=6decdfdf-553f-4ab9-b5c7-8655b547274c" ] } ], "mendeley" : { "formattedCitation" : "(Sirotkin &lt;i&gt;et al.&lt;/i&gt;, 2010)", "plainTextFormattedCitation" : "(Sirotkin et al., 2010)", "previouslyFormattedCitation" : "(Sirotkin &lt;i&gt;et al.&lt;/i&gt;, 2010)" }, "properties" : {  }, "schema" : "https://github.com/citation-style-language/schema/raw/master/csl-citation.json" }</w:instrText>
      </w:r>
      <w:r w:rsidR="00E65981">
        <w:rPr>
          <w:b/>
          <w:lang w:val="en-GB"/>
        </w:rPr>
        <w:fldChar w:fldCharType="separate"/>
      </w:r>
      <w:r w:rsidR="00E65981" w:rsidRPr="00E65981">
        <w:rPr>
          <w:noProof/>
          <w:lang w:val="en-GB"/>
        </w:rPr>
        <w:t xml:space="preserve">(Sirotkin </w:t>
      </w:r>
      <w:r w:rsidR="00E65981" w:rsidRPr="00E65981">
        <w:rPr>
          <w:i/>
          <w:noProof/>
          <w:lang w:val="en-GB"/>
        </w:rPr>
        <w:t>et al.</w:t>
      </w:r>
      <w:r w:rsidR="00E65981" w:rsidRPr="00E65981">
        <w:rPr>
          <w:noProof/>
          <w:lang w:val="en-GB"/>
        </w:rPr>
        <w:t>, 2010)</w:t>
      </w:r>
      <w:r w:rsidR="00E65981">
        <w:rPr>
          <w:b/>
          <w:lang w:val="en-GB"/>
        </w:rPr>
        <w:fldChar w:fldCharType="end"/>
      </w:r>
      <w:r w:rsidRPr="00257B97">
        <w:rPr>
          <w:b/>
          <w:lang w:val="en-GB"/>
        </w:rPr>
        <w:t>.</w:t>
      </w:r>
      <w:r>
        <w:rPr>
          <w:lang w:val="en-GB"/>
        </w:rPr>
        <w:t xml:space="preserve"> Using this conservative definition of a proline tract it can be estimated that an endocytic patch contains over 1,400 proline tracts, relative o 7,000 actin monomers (1 proline tract to each 5 monomers). Proline rich proteins have been shown to </w:t>
      </w:r>
      <w:r w:rsidRPr="007B7B6E">
        <w:rPr>
          <w:lang w:val="en-GB"/>
        </w:rPr>
        <w:t>phase separate</w:t>
      </w:r>
      <w:r>
        <w:rPr>
          <w:lang w:val="en-GB"/>
        </w:rPr>
        <w:t xml:space="preserve"> at high concentrations in the presence of high concentrations of SH3 domains</w:t>
      </w:r>
      <w:r w:rsidR="00E67AC4">
        <w:rPr>
          <w:lang w:val="en-GB"/>
        </w:rPr>
        <w:t xml:space="preserve"> </w:t>
      </w:r>
      <w:r w:rsidR="00E67AC4">
        <w:rPr>
          <w:lang w:val="en-GB"/>
        </w:rPr>
        <w:fldChar w:fldCharType="begin" w:fldLock="1"/>
      </w:r>
      <w:r w:rsidR="004121BE">
        <w:rPr>
          <w:lang w:val="en-GB"/>
        </w:rPr>
        <w:instrText>ADDIN CSL_CITATION { "citationItems" : [ { "id" : "ITEM-1", "itemData" : { "DOI" : "10.1038/nature10879", "ISBN" : "1476-4687 (Electronic)\r0028-0836 (Linking)", "ISSN" : "0028-0836", "PMID" : "22398450", "abstract" : "Cells are organized on length scales ranging from angstrom to micrometres. However, the mechanisms by which angstrom-scale molecular properties are translated to micrometre-scale macroscopic properties are not well understood. Here we show that interactions between diverse synthetic, multivalent macromolecules (including multi-domain proteins and RNA) produce sharp liquid-liquid-demixing phase separations, generating micrometre-sized liquid droplets in aqueous solution. This macroscopic transition corresponds to a molecular transition between small complexes and large, dynamic supramolecular polymers. The concentrations needed for phase transition are directly related to the valency of the interacting species. In the case of the actin-regulatory protein called neural Wiskott-Aldrich syndrome protein (N-WASP) interacting with its established biological partners NCK and phosphorylated nephrin, the phase transition corresponds to a sharp increase in activity towards an actin nucleation factor, the Arp2/3 complex. The transition is governed by the degree of phosphorylation of nephrin, explaining how this property of the system can be controlled to regulatory effect by kinases. The widespread occurrence of multivalent systems suggests that phase transitions may be used to spatially organize and biochemically regulate information throughout biology.", "author" : [ { "dropping-particle" : "", "family" : "Li", "given" : "Pilong", "non-dropping-particle" : "", "parse-names" : false, "suffix" : "" }, { "dropping-particle" : "", "family" : "Banjade", "given" : "Sudeep", "non-dropping-particle" : "", "parse-names" : false, "suffix" : "" }, { "dropping-particle" : "", "family" : "Cheng", "given" : "Hui-Chun", "non-dropping-particle" : "", "parse-names" : false, "suffix" : "" }, { "dropping-particle" : "", "family" : "Kim", "given" : "Soyeon", "non-dropping-particle" : "", "parse-names" : false, "suffix" : "" }, { "dropping-particle" : "", "family" : "Chen", "given" : "Baoyu", "non-dropping-particle" : "", "parse-names" : false, "suffix" : "" }, { "dropping-particle" : "", "family" : "Guo", "given" : "Liang", "non-dropping-particle" : "", "parse-names" : false, "suffix" : "" }, { "dropping-particle" : "", "family" : "Llaguno", "given" : "Marc", "non-dropping-particle" : "", "parse-names" : false, "suffix" : "" }, { "dropping-particle" : "V.", "family" : "Hollingsworth", "given" : "Javoris", "non-dropping-particle" : "", "parse-names" : false, "suffix" : "" }, { "dropping-particle" : "", "family" : "King", "given" : "David S.", "non-dropping-particle" : "", "parse-names" : false, "suffix" : "" }, { "dropping-particle" : "", "family" : "Banani", "given" : "Salman F.", "non-dropping-particle" : "", "parse-names" : false, "suffix" : "" }, { "dropping-particle" : "", "family" : "Russo", "given" : "Paul S.", "non-dropping-particle" : "", "parse-names" : false, "suffix" : "" }, { "dropping-particle" : "", "family" : "Jiang", "given" : "Qiu-Xing", "non-dropping-particle" : "", "parse-names" : false, "suffix" : "" }, { "dropping-particle" : "", "family" : "Nixon", "given" : "B. Tracy", "non-dropping-particle" : "", "parse-names" : false, "suffix" : "" }, { "dropping-particle" : "", "family" : "Rosen", "given" : "Michael K.", "non-dropping-particle" : "", "parse-names" : false, "suffix" : "" } ], "container-title" : "Nature", "id" : "ITEM-1", "issue" : "7389", "issued" : { "date-parts" : [ [ "2012" ] ] }, "page" : "336-340", "publisher" : "Nature Publishing Group", "title" : "Phase transitions in the assembly of multivalent signalling proteins", "type" : "article-journal", "volume" : "483" }, "uris" : [ "http://www.mendeley.com/documents/?uuid=bd8384b6-7270-4abb-a04b-1a56363b3b19" ] }, { "id" : "ITEM-2", "itemData" : { "DOI" : "10.7554/eLife.04123", "ISBN" : "2050-084X", "ISSN" : "2050084X", "PMID" : "25321392", "abstract" : "Clustering of proteins into micrometer-sized structures at membranes is observed in many signaling pathways. Most models of clustering are specific to particular systems, and relationships between physical properties of the clusters and their molecular components are not well understood. We report biochemical reconstitution on supported lipid bilayers of protein clusters containing the adhesion receptor Nephrin and its cytoplasmic partners, Nck and N-WASP. With Nephrin attached to the bilayer, multivalent interactions enable these proteins to polymerize on the membrane surface and undergo two-dimensional phase separation, producing micrometer-sized clusters. Dynamics and thermodynamics of the clusters are modulated by the valencies and affinities of the interacting species. In the presence of the Arp2/3 complex, the clusters assemble actin filaments, suggesting that clustering of regulatory factors could promote local actin assembly at membranes. Interactions between multivalent proteins could be a general mechanism for cytoplasmic adaptor proteins to organize membrane receptors into micrometer-scale signaling zones.", "author" : [ { "dropping-particle" : "", "family" : "Banjade", "given" : "Sudeep", "non-dropping-particle" : "", "parse-names" : false, "suffix" : "" }, { "dropping-particle" : "", "family" : "Rosen", "given" : "Michael K.", "non-dropping-particle" : "", "parse-names" : false, "suffix" : "" } ], "container-title" : "eLife", "id" : "ITEM-2", "issued" : { "date-parts" : [ [ "2014" ] ] }, "page" : "1-24", "title" : "Phase transitions of multivalent proteins can promote clustering of membrane receptors", "type" : "article-journal", "volume" : "3" }, "uris" : [ "http://www.mendeley.com/documents/?uuid=95f1a2a3-c149-4de9-a36d-943ed2d2d656" ] } ], "mendeley" : { "formattedCitation" : "(Li &lt;i&gt;et al.&lt;/i&gt;, 2012; Banjade and Rosen, 2014)", "plainTextFormattedCitation" : "(Li et al., 2012; Banjade and Rosen, 2014)", "previouslyFormattedCitation" : "(Li &lt;i&gt;et al.&lt;/i&gt;, 2012; Banjade and Rosen, 2014)" }, "properties" : {  }, "schema" : "https://github.com/citation-style-language/schema/raw/master/csl-citation.json" }</w:instrText>
      </w:r>
      <w:r w:rsidR="00E67AC4">
        <w:rPr>
          <w:lang w:val="en-GB"/>
        </w:rPr>
        <w:fldChar w:fldCharType="separate"/>
      </w:r>
      <w:r w:rsidR="007B7B6E" w:rsidRPr="007B7B6E">
        <w:rPr>
          <w:noProof/>
          <w:lang w:val="en-GB"/>
        </w:rPr>
        <w:t xml:space="preserve">(Li </w:t>
      </w:r>
      <w:r w:rsidR="007B7B6E" w:rsidRPr="007B7B6E">
        <w:rPr>
          <w:i/>
          <w:noProof/>
          <w:lang w:val="en-GB"/>
        </w:rPr>
        <w:t>et al.</w:t>
      </w:r>
      <w:r w:rsidR="007B7B6E" w:rsidRPr="007B7B6E">
        <w:rPr>
          <w:noProof/>
          <w:lang w:val="en-GB"/>
        </w:rPr>
        <w:t>, 2012; Banjade and Rosen, 2014)</w:t>
      </w:r>
      <w:r w:rsidR="00E67AC4">
        <w:rPr>
          <w:lang w:val="en-GB"/>
        </w:rPr>
        <w:fldChar w:fldCharType="end"/>
      </w:r>
      <w:r>
        <w:rPr>
          <w:lang w:val="en-GB"/>
        </w:rPr>
        <w:t>. We propose that weak interactions between proline tracts, actin and SH3 domains may function to alter actin dynamics across a patch.</w:t>
      </w:r>
    </w:p>
    <w:p w14:paraId="36D9BD41" w14:textId="77777777" w:rsidR="006350AA" w:rsidRDefault="006350AA" w:rsidP="00E5114A">
      <w:pPr>
        <w:spacing w:line="360" w:lineRule="auto"/>
        <w:jc w:val="both"/>
        <w:rPr>
          <w:b/>
          <w:lang w:val="en-GB"/>
        </w:rPr>
      </w:pPr>
    </w:p>
    <w:p w14:paraId="5A3E3D3B" w14:textId="77777777" w:rsidR="006350AA" w:rsidRPr="003067B5" w:rsidRDefault="006350AA" w:rsidP="00E5114A">
      <w:pPr>
        <w:pStyle w:val="Heading2"/>
        <w:spacing w:line="360" w:lineRule="auto"/>
        <w:jc w:val="both"/>
        <w:rPr>
          <w:lang w:val="en-GB"/>
        </w:rPr>
      </w:pPr>
      <w:bookmarkStart w:id="253" w:name="_Toc494222793"/>
      <w:r>
        <w:rPr>
          <w:lang w:val="en-GB"/>
        </w:rPr>
        <w:t>7.9 Effect of the WCA domain in a pyrene assay</w:t>
      </w:r>
      <w:bookmarkEnd w:id="253"/>
    </w:p>
    <w:p w14:paraId="20BFD960" w14:textId="77777777" w:rsidR="006350AA" w:rsidRDefault="006350AA" w:rsidP="00E5114A">
      <w:pPr>
        <w:spacing w:line="360" w:lineRule="auto"/>
        <w:jc w:val="both"/>
        <w:rPr>
          <w:lang w:val="en-GB"/>
        </w:rPr>
      </w:pPr>
      <w:r>
        <w:rPr>
          <w:lang w:val="en-GB"/>
        </w:rPr>
        <w:t xml:space="preserve">Interestingly, the addition of the WCA domain changes the shape of the curve observed in a pyrene assay. The PP fragment gives a smooth curve in which rapid initial rates of polymerisation fall as the final total level of polymerisation is reached. This curve is easily explained by the previously identified actin nucleation activity. Since nucleation is highly dependent upon the concentration of G-actin the largest effects on bulk polymerisation would be expected to be at early time-points. The resulting increase in the number of barbed ends would then give a fast rate of total </w:t>
      </w:r>
      <w:r>
        <w:rPr>
          <w:lang w:val="en-GB"/>
        </w:rPr>
        <w:lastRenderedPageBreak/>
        <w:t>polymerisation relative to the actin only control. This rate would then be expected to fall as the concentration of G-actin drops.</w:t>
      </w:r>
    </w:p>
    <w:p w14:paraId="7B0302A6" w14:textId="77777777" w:rsidR="006350AA" w:rsidRDefault="006350AA" w:rsidP="00E5114A">
      <w:pPr>
        <w:spacing w:line="360" w:lineRule="auto"/>
        <w:jc w:val="both"/>
        <w:rPr>
          <w:lang w:val="en-GB"/>
        </w:rPr>
      </w:pPr>
    </w:p>
    <w:p w14:paraId="3D89A526" w14:textId="5E8A1F78" w:rsidR="006350AA" w:rsidRDefault="006350AA" w:rsidP="00E5114A">
      <w:pPr>
        <w:spacing w:line="360" w:lineRule="auto"/>
        <w:jc w:val="both"/>
        <w:rPr>
          <w:lang w:val="en-GB"/>
        </w:rPr>
      </w:pPr>
      <w:r>
        <w:rPr>
          <w:lang w:val="en-GB"/>
        </w:rPr>
        <w:t>In contrast to this, the PPWCA fragment of Las17 gives a curve with a marked shoulder where the rate of total polymerisation increases at later time-points. This rate doesn’t decrease gradually as the final level of total polymerisation is reached as in the presence of the PP alone, and a characteristic shoulder is observed. This increase in rate at a later time-point suggests that Las17 is able to interact with the product of the reaction, F-actin, in a way</w:t>
      </w:r>
      <w:r w:rsidR="007774C0">
        <w:rPr>
          <w:lang w:val="en-GB"/>
        </w:rPr>
        <w:t xml:space="preserve"> </w:t>
      </w:r>
      <w:r>
        <w:rPr>
          <w:lang w:val="en-GB"/>
        </w:rPr>
        <w:t>that further promotes filament formation. This increase in rate at a later time-point is no-longer observed when actin binding in the WCA is disrupted by mutation. This agrees with the prediction that the WCA domain changes the way the polyproline region interacts with actin filaments.</w:t>
      </w:r>
    </w:p>
    <w:p w14:paraId="2E7B5490" w14:textId="77777777" w:rsidR="00A50175" w:rsidRDefault="00A50175" w:rsidP="00E5114A">
      <w:pPr>
        <w:spacing w:line="360" w:lineRule="auto"/>
        <w:jc w:val="both"/>
        <w:rPr>
          <w:b/>
          <w:lang w:val="en-GB"/>
        </w:rPr>
      </w:pPr>
    </w:p>
    <w:p w14:paraId="3E53B6D3" w14:textId="77777777" w:rsidR="006350AA" w:rsidRDefault="006350AA" w:rsidP="00E5114A">
      <w:pPr>
        <w:spacing w:line="360" w:lineRule="auto"/>
        <w:jc w:val="both"/>
        <w:rPr>
          <w:lang w:val="en-GB"/>
        </w:rPr>
      </w:pPr>
      <w:r>
        <w:rPr>
          <w:lang w:val="en-GB"/>
        </w:rPr>
        <w:t xml:space="preserve">In both Arp2/3 mediated and Arp2/3 independent situations, the formation of such structures depends upon the continued association of the actin binding protein to filaments. This connection is essential for the formation of such a network, further suggesting that the activity of Las17 is partly dependent upon the association to a filament. </w:t>
      </w:r>
    </w:p>
    <w:p w14:paraId="2C99876F" w14:textId="77777777" w:rsidR="006350AA" w:rsidRDefault="006350AA" w:rsidP="00E5114A">
      <w:pPr>
        <w:spacing w:line="360" w:lineRule="auto"/>
        <w:jc w:val="both"/>
        <w:rPr>
          <w:b/>
          <w:lang w:val="en-GB"/>
        </w:rPr>
      </w:pPr>
    </w:p>
    <w:p w14:paraId="18ED6B71" w14:textId="77777777" w:rsidR="006350AA" w:rsidRDefault="006350AA" w:rsidP="00E5114A">
      <w:pPr>
        <w:pStyle w:val="Heading2"/>
        <w:spacing w:line="360" w:lineRule="auto"/>
        <w:jc w:val="both"/>
        <w:rPr>
          <w:lang w:val="en-GB"/>
        </w:rPr>
      </w:pPr>
      <w:bookmarkStart w:id="254" w:name="_Toc494222794"/>
      <w:r>
        <w:rPr>
          <w:lang w:val="en-GB"/>
        </w:rPr>
        <w:t>7.10 Filament elongation</w:t>
      </w:r>
      <w:bookmarkEnd w:id="254"/>
    </w:p>
    <w:p w14:paraId="673F97C7" w14:textId="3BDB8D94" w:rsidR="006350AA" w:rsidRDefault="006350AA" w:rsidP="00E5114A">
      <w:pPr>
        <w:spacing w:line="360" w:lineRule="auto"/>
        <w:jc w:val="both"/>
        <w:rPr>
          <w:lang w:val="en-GB"/>
        </w:rPr>
      </w:pPr>
      <w:r>
        <w:rPr>
          <w:lang w:val="en-GB"/>
        </w:rPr>
        <w:t>In addition to observations made in this study and the recently identified polymerase activity of WHAMMY, other WASp family proteins have been shown to influence the rate of filament elongation</w:t>
      </w:r>
      <w:r w:rsidR="006E214F">
        <w:rPr>
          <w:lang w:val="en-GB"/>
        </w:rPr>
        <w:t xml:space="preserve"> </w:t>
      </w:r>
      <w:r w:rsidR="006E214F">
        <w:rPr>
          <w:lang w:val="en-GB"/>
        </w:rPr>
        <w:fldChar w:fldCharType="begin" w:fldLock="1"/>
      </w:r>
      <w:r w:rsidR="004121BE">
        <w:rPr>
          <w:lang w:val="en-GB"/>
        </w:rPr>
        <w:instrText>ADDIN CSL_CITATION { "citationItems" : [ { "id" : "ITEM-1", "itemData" : { "DOI" : "10.1242/jcs.179325", "ISSN" : "0021-9533", "PMID" : "26675239", "abstract" : "Wiskott-Aldrich syndrome proteins (WASPs) are nucleation-promoting factors (NPF) that differentially control the Arp2/3 complex. In Drosophila, three different family members, SCAR (also known as WAVE), WASP and WASH (also known as CG13176), have been analyzed so far. Here, we characterized WHAMY, the fourth Drosophila WASP family member. whamy originated from a wasp gene duplication and underwent a sub-neofunctionalization. Unlike WASP, we found that WHAMY specifically interacted with activated Rac1 through its two CRIB domains, which were sufficient for targeting WHAMY to lamellipodial and filopodial tips. Biochemical analyses showed that WHAMY promoted exceptionally fast actin filament elongation, although it did not activate the Arp2/3 complex. Loss- and gain-of-function studies revealed an important function of WHAMY in membrane protrusions and cell migration in macrophages. Genetic data further implied synergistic functions between WHAMY and WASP during morphogenesis. Double mutants were late-embryonic lethal and showed severe defects in myoblast fusion. Trans-heterozygous mutant animals showed strongly increased defects in sensory cell fate specification. Thus, WHAMY is a novel actin polymerase with an initial partitioning of ancestral WASP functions in development and subsequent acquisition of a new function in cell motility during evolution.", "author" : [ { "dropping-particle" : "", "family" : "Brinkmann", "given" : "K.", "non-dropping-particle" : "", "parse-names" : false, "suffix" : "" }, { "dropping-particle" : "", "family" : "Winterhoff", "given" : "M.", "non-dropping-particle" : "", "parse-names" : false, "suffix" : "" }, { "dropping-particle" : "", "family" : "O\u00a0nel", "given" : "S.-F.", "non-dropping-particle" : "", "parse-names" : false, "suffix" : "" }, { "dropping-particle" : "", "family" : "Schultz", "given" : "J.", "non-dropping-particle" : "", "parse-names" : false, "suffix" : "" }, { "dropping-particle" : "", "family" : "Faix", "given" : "J.", "non-dropping-particle" : "", "parse-names" : false, "suffix" : "" }, { "dropping-particle" : "", "family" : "Bogdan", "given" : "S.", "non-dropping-particle" : "", "parse-names" : false, "suffix" : "" } ], "container-title" : "Journal of Cell Science", "id" : "ITEM-1", "issue" : "3", "issued" : { "date-parts" : [ [ "2016" ] ] }, "page" : "604-620", "title" : "WHAMY is a novel actin polymerase promoting myoblast fusion, macrophage cell motility and sensory organ development in Drosophila", "type" : "article-journal", "volume" : "129" }, "uris" : [ "http://www.mendeley.com/documents/?uuid=88f44753-3261-47e3-946f-f371c24eb6fd" ] } ], "mendeley" : { "formattedCitation" : "(Brinkmann &lt;i&gt;et al.&lt;/i&gt;, 2016)", "plainTextFormattedCitation" : "(Brinkmann et al., 2016)", "previouslyFormattedCitation" : "(Brinkmann &lt;i&gt;et al.&lt;/i&gt;, 2016)" }, "properties" : {  }, "schema" : "https://github.com/citation-style-language/schema/raw/master/csl-citation.json" }</w:instrText>
      </w:r>
      <w:r w:rsidR="006E214F">
        <w:rPr>
          <w:lang w:val="en-GB"/>
        </w:rPr>
        <w:fldChar w:fldCharType="separate"/>
      </w:r>
      <w:r w:rsidR="006E214F" w:rsidRPr="006E214F">
        <w:rPr>
          <w:noProof/>
          <w:lang w:val="en-GB"/>
        </w:rPr>
        <w:t xml:space="preserve">(Brinkmann </w:t>
      </w:r>
      <w:r w:rsidR="006E214F" w:rsidRPr="006E214F">
        <w:rPr>
          <w:i/>
          <w:noProof/>
          <w:lang w:val="en-GB"/>
        </w:rPr>
        <w:t>et al.</w:t>
      </w:r>
      <w:r w:rsidR="006E214F" w:rsidRPr="006E214F">
        <w:rPr>
          <w:noProof/>
          <w:lang w:val="en-GB"/>
        </w:rPr>
        <w:t>, 2016)</w:t>
      </w:r>
      <w:r w:rsidR="006E214F">
        <w:rPr>
          <w:lang w:val="en-GB"/>
        </w:rPr>
        <w:fldChar w:fldCharType="end"/>
      </w:r>
      <w:r>
        <w:rPr>
          <w:lang w:val="en-GB"/>
        </w:rPr>
        <w:t>. N-WASp has been observed to promote processive barbed end elongation when immobilised on a functionalised nanofiber</w:t>
      </w:r>
      <w:r w:rsidR="006E214F">
        <w:rPr>
          <w:lang w:val="en-GB"/>
        </w:rPr>
        <w:t xml:space="preserve"> </w:t>
      </w:r>
      <w:r w:rsidR="006F488B">
        <w:rPr>
          <w:lang w:val="en-GB"/>
        </w:rPr>
        <w:fldChar w:fldCharType="begin" w:fldLock="1"/>
      </w:r>
      <w:r w:rsidR="004121BE">
        <w:rPr>
          <w:lang w:val="en-GB"/>
        </w:rPr>
        <w:instrText>ADDIN CSL_CITATION { "citationItems" : [ { "id" : "ITEM-1", "itemData" : { "DOI" : "10.1091/mbc.E12-11-0781", "ISSN" : "1939-4586", "PMID" : "24227886", "abstract" : "Neuronal Wiskott-Aldrich syndrome protein (N-WASP)-activated actin polymerization drives extension of invadopodia and podosomes into the basement layer. In addition to activating Arp2/3, N-WASP binds actin-filament barbed ends, and both N-WASP and barbed ends are tightly clustered in these invasive structures. We use nanofibers coated with N-WASP WWCA domains as model cell surfaces and single-actin-filament imaging to determine how clustered N-WASP affects Arp2/3-independent barbed-end assembly. Individual barbed ends captured by WWCA domains grow at or below their diffusion-limited assembly rate. At high filament densities, however, overlapping filaments form buckles between their nanofiber tethers and myosin attachment points. These buckles grew \u223c3.4-fold faster than the diffusion-limited rate of unattached barbed ends. N-WASP constructs with and without the native polyproline (PP) region show similar rate enhancements in the absence of profilin, but profilin slows barbed-end acceleration from constructs containing the PP region. Increasing Mg(2+) to enhance filament bundling increases the frequency of filament buckle formation, consistent with a requirement of accelerated assembly on barbed-end bundling. We propose that this novel N-WASP assembly activity provides an Arp2/3-independent force that drives nascent filament bundles into the basement layer during cell invasion.", "author" : [ { "dropping-particle" : "", "family" : "Khanduja", "given" : "Nimisha", "non-dropping-particle" : "", "parse-names" : false, "suffix" : "" }, { "dropping-particle" : "", "family" : "Kuhn", "given" : "Jeffrey R", "non-dropping-particle" : "", "parse-names" : false, "suffix" : "" } ], "container-title" : "Molecular biology of the cell", "id" : "ITEM-1", "issue" : "1", "issued" : { "date-parts" : [ [ "2014" ] ] }, "page" : "55-65", "title" : "Processive acceleration of actin barbed-end assembly by N-WASP.", "type" : "article-journal", "volume" : "25" }, "uris" : [ "http://www.mendeley.com/documents/?uuid=205b34d1-bb20-44ba-87d5-672188ff80e0" ] } ], "mendeley" : { "formattedCitation" : "(Khanduja and Kuhn, 2014)", "plainTextFormattedCitation" : "(Khanduja and Kuhn, 2014)", "previouslyFormattedCitation" : "(Khanduja and Kuhn, 2014)" }, "properties" : {  }, "schema" : "https://github.com/citation-style-language/schema/raw/master/csl-citation.json" }</w:instrText>
      </w:r>
      <w:r w:rsidR="006F488B">
        <w:rPr>
          <w:lang w:val="en-GB"/>
        </w:rPr>
        <w:fldChar w:fldCharType="separate"/>
      </w:r>
      <w:r w:rsidR="006F488B" w:rsidRPr="006F488B">
        <w:rPr>
          <w:noProof/>
          <w:lang w:val="en-GB"/>
        </w:rPr>
        <w:t>(Khanduja and Kuhn, 2014)</w:t>
      </w:r>
      <w:r w:rsidR="006F488B">
        <w:rPr>
          <w:lang w:val="en-GB"/>
        </w:rPr>
        <w:fldChar w:fldCharType="end"/>
      </w:r>
      <w:r>
        <w:rPr>
          <w:lang w:val="en-GB"/>
        </w:rPr>
        <w:t>. In the presence of the Arp2/3 complex, the WCA domain of WAVE2 generates fast growing networks whereas the WCA of WAVE1 leads the formation of a dense network that extends slowly due to an inhibitory effect of the WH2 motif of WAVE 1 on filament elongation</w:t>
      </w:r>
      <w:r w:rsidR="006F488B">
        <w:rPr>
          <w:lang w:val="en-GB"/>
        </w:rPr>
        <w:t xml:space="preserve"> </w:t>
      </w:r>
      <w:r w:rsidR="006F488B">
        <w:rPr>
          <w:lang w:val="en-GB"/>
        </w:rPr>
        <w:fldChar w:fldCharType="begin" w:fldLock="1"/>
      </w:r>
      <w:r w:rsidR="004121BE">
        <w:rPr>
          <w:lang w:val="en-GB"/>
        </w:rPr>
        <w:instrText>ADDIN CSL_CITATION { "citationItems" : [ { "id" : "ITEM-1",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1", "issue" : "3", "issued" : { "date-parts" : [ [ "2014" ] ] }, "page" : "495-505", "title" : "A novel role for WAVE1 in controlling actin network growth rate and architecture", "type" : "article-journal", "volume" : "26" }, "uris" : [ "http://www.mendeley.com/documents/?uuid=0912b7a1-c690-4243-840e-b68e9d2b1fb0" ] } ], "mendeley" : { "formattedCitation" : "(Sweeney &lt;i&gt;et al.&lt;/i&gt;, 2014)", "plainTextFormattedCitation" : "(Sweeney et al., 2014)", "previouslyFormattedCitation" : "(Sweeney &lt;i&gt;et al.&lt;/i&gt;, 2014)" }, "properties" : {  }, "schema" : "https://github.com/citation-style-language/schema/raw/master/csl-citation.json" }</w:instrText>
      </w:r>
      <w:r w:rsidR="006F488B">
        <w:rPr>
          <w:lang w:val="en-GB"/>
        </w:rPr>
        <w:fldChar w:fldCharType="separate"/>
      </w:r>
      <w:r w:rsidR="006F488B" w:rsidRPr="006F488B">
        <w:rPr>
          <w:noProof/>
          <w:lang w:val="en-GB"/>
        </w:rPr>
        <w:t xml:space="preserve">(Sweeney </w:t>
      </w:r>
      <w:r w:rsidR="006F488B" w:rsidRPr="006F488B">
        <w:rPr>
          <w:i/>
          <w:noProof/>
          <w:lang w:val="en-GB"/>
        </w:rPr>
        <w:t>et al.</w:t>
      </w:r>
      <w:r w:rsidR="006F488B" w:rsidRPr="006F488B">
        <w:rPr>
          <w:noProof/>
          <w:lang w:val="en-GB"/>
        </w:rPr>
        <w:t>, 2014)</w:t>
      </w:r>
      <w:r w:rsidR="006F488B">
        <w:rPr>
          <w:lang w:val="en-GB"/>
        </w:rPr>
        <w:fldChar w:fldCharType="end"/>
      </w:r>
      <w:r>
        <w:rPr>
          <w:lang w:val="en-GB"/>
        </w:rPr>
        <w:t>. We propose that the rapid elongation observed in these experiments provides further evidence for a role of WASp family proteins in the regulation of filament elongation.</w:t>
      </w:r>
    </w:p>
    <w:p w14:paraId="0DAEA34F" w14:textId="77777777" w:rsidR="006350AA" w:rsidRDefault="006350AA" w:rsidP="00E5114A">
      <w:pPr>
        <w:spacing w:line="360" w:lineRule="auto"/>
        <w:jc w:val="both"/>
        <w:rPr>
          <w:lang w:val="en-GB"/>
        </w:rPr>
      </w:pPr>
    </w:p>
    <w:p w14:paraId="7FBBC465" w14:textId="48413BA9" w:rsidR="006350AA" w:rsidRDefault="006F488B" w:rsidP="00E5114A">
      <w:pPr>
        <w:spacing w:line="360" w:lineRule="auto"/>
        <w:jc w:val="both"/>
        <w:rPr>
          <w:lang w:val="en-GB"/>
        </w:rPr>
      </w:pPr>
      <w:r>
        <w:rPr>
          <w:lang w:val="en-GB"/>
        </w:rPr>
        <w:lastRenderedPageBreak/>
        <w:t>A</w:t>
      </w:r>
      <w:r w:rsidR="006350AA">
        <w:rPr>
          <w:lang w:val="en-GB"/>
        </w:rPr>
        <w:t>n interaction between the WH2 motif of N-WASp and the barbed end of a filament has been shown to be important for maintaining attachment of functionalised beads to actin comet-tails during motility assays</w:t>
      </w:r>
      <w:r>
        <w:rPr>
          <w:lang w:val="en-GB"/>
        </w:rPr>
        <w:t xml:space="preserve"> </w:t>
      </w:r>
      <w:r>
        <w:rPr>
          <w:lang w:val="en-GB"/>
        </w:rPr>
        <w:fldChar w:fldCharType="begin" w:fldLock="1"/>
      </w:r>
      <w:r w:rsidR="004121BE">
        <w:rPr>
          <w:lang w:val="en-GB"/>
        </w:rPr>
        <w:instrText>ADDIN CSL_CITATION { "citationItems" : [ { "id" : "ITEM-1", "itemData" : { "DOI" : "10.1371/journal.pone.0031385", "ISBN" : "1932-6203; 1932-6203", "ISSN" : "19326203", "PMID" : "22359589", "abstract" : "We reconstructed cellular motility in vitro from individual proteins to investigate how actin filaments are organized at the leading edge. Using total internal reflection fluorescence microscopy of actin filaments, we tested how profilin, Arp2/3, and capping protein (CP) function together to propel thin glass nanofibers or beads coated with N-WASP WCA domains. Thin nanofibers produced wide comet tails that showed more structural variation in actin filament organization than did bead substrates. During sustained motility, physiological concentrations of Mg(2+) generated actin filament bundles that processively attached to the nanofiber. Reduction of total Mg(2+) abolished particle motility and actin attachment to the particle surface without affecting actin polymerization, Arp2/3 nucleation, or filament capping. Analysis of similar motility of microspheres showed that loss of filament bundling did not affect actin shell formation or symmetry breaking but eliminated sustained attachments between the comet tail and the particle surface. Addition of Mg(2+), Lys-Lys(2+), or fascin restored both comet tail attachment and sustained particle motility in low Mg(2+) buffers. TIRF microscopic analysis of filaments captured by WCA-coated beads in the absence of Arp2/3, profilin, and CP showed that filament bundling by polycation or fascin addition increased barbed end capture by WCA domains. We propose a model in which CP directs barbed ends toward the leading edge and polycation-induced filament bundling sustains processive barbed end attachment to the leading edge.", "author" : [ { "dropping-particle" : "", "family" : "Hu", "given" : "Xiaohua", "non-dropping-particle" : "", "parse-names" : false, "suffix" : "" }, { "dropping-particle" : "", "family" : "Kuhn", "given" : "Jeffrey R", "non-dropping-particle" : "", "parse-names" : false, "suffix" : "" } ], "container-title" : "PLoS ONE", "id" : "ITEM-1", "issue" : "2", "issued" : { "date-parts" : [ [ "2012" ] ] }, "title" : "Actin filament attachments for sustained motility in vitro are maintained by filament bundling", "type" : "article-journal", "volume" : "7" }, "uris" : [ "http://www.mendeley.com/documents/?uuid=735331d2-32f7-4aa4-8dea-5fb30c709dad" ] } ], "mendeley" : { "formattedCitation" : "(Hu and Kuhn, 2012)", "plainTextFormattedCitation" : "(Hu and Kuhn, 2012)", "previouslyFormattedCitation" : "(Hu and Kuhn, 2012)" }, "properties" : {  }, "schema" : "https://github.com/citation-style-language/schema/raw/master/csl-citation.json" }</w:instrText>
      </w:r>
      <w:r>
        <w:rPr>
          <w:lang w:val="en-GB"/>
        </w:rPr>
        <w:fldChar w:fldCharType="separate"/>
      </w:r>
      <w:r w:rsidRPr="006F488B">
        <w:rPr>
          <w:noProof/>
          <w:lang w:val="en-GB"/>
        </w:rPr>
        <w:t>(Hu and Kuhn, 2012)</w:t>
      </w:r>
      <w:r>
        <w:rPr>
          <w:lang w:val="en-GB"/>
        </w:rPr>
        <w:fldChar w:fldCharType="end"/>
      </w:r>
      <w:r w:rsidR="006350AA">
        <w:rPr>
          <w:lang w:val="en-GB"/>
        </w:rPr>
        <w:t xml:space="preserve">. The continued association of Las17 to the barbed end of a filament may be important for its function </w:t>
      </w:r>
      <w:r w:rsidR="006350AA">
        <w:rPr>
          <w:i/>
          <w:lang w:val="en-GB"/>
        </w:rPr>
        <w:t>in vivo</w:t>
      </w:r>
      <w:r w:rsidR="006350AA">
        <w:rPr>
          <w:lang w:val="en-GB"/>
        </w:rPr>
        <w:t xml:space="preserve">. It may allow filaments nucleated by Las17 to be held in place relative to other patch components or the membrane. This could allow for a controlled burst of F-actin formation, in a defined geometry followed by rapid elongation prior to the arrival of the Arp2/3 complex. This would both provide the initial mother filaments required for activation of the complex and help to dictate the geometry of the resultant branched F-actin network. Additionally, connection of Las17 to the membrane may couple actin polymerisation to the membrane, allowing force to be efficiently transferred to deform the membrane. </w:t>
      </w:r>
    </w:p>
    <w:p w14:paraId="616A4775" w14:textId="77777777" w:rsidR="006350AA" w:rsidRPr="006F300F" w:rsidRDefault="006350AA" w:rsidP="00E5114A">
      <w:pPr>
        <w:spacing w:line="360" w:lineRule="auto"/>
        <w:jc w:val="both"/>
        <w:rPr>
          <w:lang w:val="en-GB"/>
        </w:rPr>
      </w:pPr>
    </w:p>
    <w:p w14:paraId="45443B94" w14:textId="6F28237A" w:rsidR="006350AA" w:rsidRDefault="006350AA" w:rsidP="00E5114A">
      <w:pPr>
        <w:spacing w:line="360" w:lineRule="auto"/>
        <w:jc w:val="both"/>
        <w:rPr>
          <w:lang w:val="en-GB"/>
        </w:rPr>
      </w:pPr>
      <w:r w:rsidRPr="006F300F">
        <w:rPr>
          <w:lang w:val="en-GB"/>
        </w:rPr>
        <w:t xml:space="preserve">Further experiments will be required to </w:t>
      </w:r>
      <w:r>
        <w:rPr>
          <w:lang w:val="en-GB"/>
        </w:rPr>
        <w:t>better characterise the effect of Las17 of filament elongation. Localising fragments of Las17 on beads may provide a way to study elongation in the absence of the formation of large clusters, which complicate analysis. Initial experiments appeared promising but there was not enough time to further optimise this assay. One advantage of localising Las17 on a bead would be knowing where Las17 was relative to a filament. Another way to show this would be by fluorescently labelling Las17 and performing two-colour TIRFm experiments. Again, initial experiments were promising using a fragment of Las17 in which a cysteine residue had been introduced at residue 300 and covalently linked to a malemide reactive Alexa dye. However, there was not enough time to optimise this approach.</w:t>
      </w:r>
    </w:p>
    <w:p w14:paraId="65AE8211" w14:textId="77777777" w:rsidR="006350AA" w:rsidRDefault="006350AA" w:rsidP="00E5114A">
      <w:pPr>
        <w:spacing w:line="360" w:lineRule="auto"/>
        <w:jc w:val="both"/>
        <w:rPr>
          <w:lang w:val="en-GB"/>
        </w:rPr>
      </w:pPr>
    </w:p>
    <w:p w14:paraId="72C0B631" w14:textId="77777777" w:rsidR="006350AA" w:rsidRDefault="006350AA" w:rsidP="00E5114A">
      <w:pPr>
        <w:spacing w:line="360" w:lineRule="auto"/>
        <w:jc w:val="both"/>
        <w:rPr>
          <w:lang w:val="en-GB"/>
        </w:rPr>
      </w:pPr>
      <w:r>
        <w:rPr>
          <w:lang w:val="en-GB"/>
        </w:rPr>
        <w:t>It is possible that the S554 A and D mutants could disrupt this activity, a hypothesis that could be tested in such an elongation assay. Additionally,</w:t>
      </w:r>
      <w:r w:rsidRPr="00821939">
        <w:rPr>
          <w:lang w:val="en-GB"/>
        </w:rPr>
        <w:t xml:space="preserve"> </w:t>
      </w:r>
      <w:r>
        <w:rPr>
          <w:lang w:val="en-GB"/>
        </w:rPr>
        <w:t xml:space="preserve">Co et al 2007 examined the effects of two WH2 mutants which reduced actin binding to a similar extent as the two phosphomimetic mutants in motility assays. Using a construct of N-WASp that included only a single WH2 motif, they found that weakening the association between the motif and actin weakened the attachment of an N-WASp coated bead with an actin comet-tail. This caused the bead to detach from the comet-tail and motility to cease. </w:t>
      </w:r>
      <w:r>
        <w:rPr>
          <w:lang w:val="en-GB"/>
        </w:rPr>
        <w:lastRenderedPageBreak/>
        <w:t xml:space="preserve">It would be interesting to compare the S554A and D mutants in a similar assay, since they have opposing effects on the affinity of the WH2 motif for an actin monomer. </w:t>
      </w:r>
    </w:p>
    <w:p w14:paraId="661A64D8" w14:textId="77777777" w:rsidR="006350AA" w:rsidRDefault="006350AA" w:rsidP="00E5114A">
      <w:pPr>
        <w:spacing w:line="360" w:lineRule="auto"/>
        <w:jc w:val="both"/>
        <w:rPr>
          <w:lang w:val="en-GB"/>
        </w:rPr>
      </w:pPr>
    </w:p>
    <w:p w14:paraId="1D9B93CE" w14:textId="77777777" w:rsidR="006350AA" w:rsidRDefault="006350AA" w:rsidP="00E5114A">
      <w:pPr>
        <w:spacing w:line="360" w:lineRule="auto"/>
        <w:jc w:val="both"/>
        <w:rPr>
          <w:lang w:val="en-GB"/>
        </w:rPr>
      </w:pPr>
      <w:r>
        <w:rPr>
          <w:lang w:val="en-GB"/>
        </w:rPr>
        <w:t>At a site of endocytosis Las17 is tethered to the membrane in a ring. If the WH2 motif provides a link between Las17 and the barbed end of a filament it is possible that this link orientates and promotes filament elongation in a productive manner. Disruption of this processive association by phosphphorylation of the WH2 motif could disrupt this, changing the dynamics of filament elongation or perhaps facilitating the release of a filament network.</w:t>
      </w:r>
    </w:p>
    <w:p w14:paraId="7481F770" w14:textId="77777777" w:rsidR="006350AA" w:rsidRDefault="006350AA" w:rsidP="00E5114A">
      <w:pPr>
        <w:spacing w:line="360" w:lineRule="auto"/>
        <w:jc w:val="both"/>
        <w:rPr>
          <w:lang w:val="en-GB"/>
        </w:rPr>
      </w:pPr>
    </w:p>
    <w:p w14:paraId="38FE66F8" w14:textId="77777777" w:rsidR="006350AA" w:rsidRDefault="006350AA" w:rsidP="00E5114A">
      <w:pPr>
        <w:pStyle w:val="Heading2"/>
        <w:spacing w:line="360" w:lineRule="auto"/>
        <w:jc w:val="both"/>
        <w:rPr>
          <w:lang w:val="en-GB"/>
        </w:rPr>
      </w:pPr>
      <w:bookmarkStart w:id="255" w:name="_Toc494222795"/>
      <w:r>
        <w:rPr>
          <w:lang w:val="en-GB"/>
        </w:rPr>
        <w:t>7.11 Arp2/3 activation</w:t>
      </w:r>
      <w:bookmarkEnd w:id="255"/>
    </w:p>
    <w:p w14:paraId="12C1057F" w14:textId="0E6BB5D0" w:rsidR="006350AA" w:rsidRPr="00AF187B" w:rsidRDefault="006350AA" w:rsidP="00E5114A">
      <w:pPr>
        <w:spacing w:line="360" w:lineRule="auto"/>
        <w:jc w:val="both"/>
        <w:rPr>
          <w:lang w:val="en-GB"/>
        </w:rPr>
      </w:pPr>
      <w:r w:rsidRPr="00AF187B">
        <w:rPr>
          <w:lang w:val="en-GB"/>
        </w:rPr>
        <w:t xml:space="preserve">It would be interesting to study the effect of the WCA domain on actin polymerisation without the additional complication of the nucleation activity of the polyproline region of Las17. The polyproline region of Las17 is however required for potent activation of the Arp2/3 complex </w:t>
      </w:r>
      <w:r w:rsidRPr="00AF187B">
        <w:rPr>
          <w:lang w:val="en-GB"/>
        </w:rPr>
        <w:fldChar w:fldCharType="begin" w:fldLock="1"/>
      </w:r>
      <w:r w:rsidR="004121BE">
        <w:rPr>
          <w:lang w:val="en-GB"/>
        </w:rPr>
        <w:instrText>ADDIN CSL_CITATION { "citationItems" : [ { "id" : "ITEM-1", "itemData" : { "DOI" : "10.1016/S", "ISBN" : "1301496634", "ISSN" : "0001527X", "PMID" : "15912209", "abstract" : "Enolase (EC 4.2.1.11) is an enzyme of the glycolytic pathway catalyzing the dehydratation reaction of 2-phosphoglycerate. In vertebrates the enzyme exists in three isoforms: alpha, beta and gamma. The amino-acid and nucleotide sequences deposited in the GenBank and SwissProt databases were subjected to analysis using the following bioinformatic programs: ClustalX, GeneDoc, MEGA2 and S.I.F.T. (sort intolerant from tolerant). Phylogenetic trees of enolases created with the use of the MEGA2 program show evolutionary relationships and functional diversity of the three isoforms of enolase in vertebrates. On the basis of calculations and the phylogenetic trees it can be concluded that vertebrate enolase has evolved according to the \"birth and death\" model of evolution. An analysis of amino acid sequences of enolases: non-neuronal (NNE), neuron specific (NSE) and muscle specific (MSE) using the S.I.F.T. program indicated non-uniform number of possible substitutions. Tolerated substitutions occur most frequently in alpha-enolase, while the lowest number of substitutions has accumulated in gamma-enolase, which may suggest that it is the most recently evolved isoenzyme of enolase in vertebrates.", "author" : [ { "dropping-particle" : "", "family" : "Rodal", "given" : "Avital A.", "non-dropping-particle" : "", "parse-names" : false, "suffix" : "" }, { "dropping-particle" : "", "family" : "Manning", "given" : "Amity L.", "non-dropping-particle" : "", "parse-names" : false, "suffix" : "" }, { "dropping-particle" : "", "family" : "Goode", "given" : "Bruce L.", "non-dropping-particle" : "", "parse-names" : false, "suffix" : "" }, { "dropping-particle" : "", "family" : "Drubin", "given" : "David G.", "non-dropping-particle" : "", "parse-names" : false, "suffix" : "" } ], "container-title" : "Current Biology", "id" : "ITEM-1", "issued" : { "date-parts" : [ [ "2003" ] ] }, "page" : "1000-1008", "title" : "Negative Regulation of Yeast WASp by Two SH3 Domain-Containing Proteins", "type" : "article-journal", "volume" : "13" }, "uris" : [ "http://www.mendeley.com/documents/?uuid=cd8e0e6d-cd59-4801-a19a-eddedeee10ac" ] } ], "mendeley" : { "formattedCitation" : "(Rodal &lt;i&gt;et al.&lt;/i&gt;, 2003)", "plainTextFormattedCitation" : "(Rodal et al., 2003)", "previouslyFormattedCitation" : "(Rodal &lt;i&gt;et al.&lt;/i&gt;, 2003)" }, "properties" : {  }, "schema" : "https://github.com/citation-style-language/schema/raw/master/csl-citation.json" }</w:instrText>
      </w:r>
      <w:r w:rsidRPr="00AF187B">
        <w:rPr>
          <w:lang w:val="en-GB"/>
        </w:rPr>
        <w:fldChar w:fldCharType="separate"/>
      </w:r>
      <w:r w:rsidR="00143B78" w:rsidRPr="00143B78">
        <w:rPr>
          <w:noProof/>
          <w:lang w:val="en-GB"/>
        </w:rPr>
        <w:t xml:space="preserve">(Rodal </w:t>
      </w:r>
      <w:r w:rsidR="00143B78" w:rsidRPr="00143B78">
        <w:rPr>
          <w:i/>
          <w:noProof/>
          <w:lang w:val="en-GB"/>
        </w:rPr>
        <w:t>et al.</w:t>
      </w:r>
      <w:r w:rsidR="00143B78" w:rsidRPr="00143B78">
        <w:rPr>
          <w:noProof/>
          <w:lang w:val="en-GB"/>
        </w:rPr>
        <w:t>, 2003)</w:t>
      </w:r>
      <w:r w:rsidRPr="00AF187B">
        <w:rPr>
          <w:lang w:val="en-GB"/>
        </w:rPr>
        <w:fldChar w:fldCharType="end"/>
      </w:r>
      <w:r w:rsidRPr="00AF187B">
        <w:rPr>
          <w:lang w:val="en-GB"/>
        </w:rPr>
        <w:t xml:space="preserve"> (fig4.1). This is true also for WAVE proteins, however dimerised WCA domains of WAVE 1 and 2 have been used to study the effect of the different proteins on Arp2/3 activation in TIRFm single filament experiments </w:t>
      </w:r>
      <w:r w:rsidRPr="00AF187B">
        <w:rPr>
          <w:lang w:val="en-GB"/>
        </w:rPr>
        <w:fldChar w:fldCharType="begin" w:fldLock="1"/>
      </w:r>
      <w:r w:rsidR="004121BE">
        <w:rPr>
          <w:lang w:val="en-GB"/>
        </w:rPr>
        <w:instrText>ADDIN CSL_CITATION { "citationItems" : [ { "id" : "ITEM-1", "itemData" : { "DOI" : "10.1091/mbc.E02", "ISBN" : "1059-1524 (Print)\\r1059-1524 (Linking)", "ISSN" : "1059-1524", "PMID" : "12429845", "abstract" : "In response to upstream signals, proteins in the Wiskott-Aldrich Syndrome protein (WASP) family regulate actin nucleation via the Arp2/3 complex. Despite intensive study of the function of WASP family proteins in nucleation, it is not yet understood how their distinct structural organization contributes to actin-based motility. Herein, we analyzed the activities of WASP and Scar1 truncation derivatives by using a bead-based motility assay. The minimal region of WASP sufficient to direct movement was the C-terminal WCA fragment, whereas the corresponding region of Scar1 was insufficient. In addition, the proline-rich regions of WASP and Scar1 and the Ena/VASP homology 1 (EVH1) domain of WASP independently enhanced motility rates. The contributions of these regions to motility could not be accounted for by their direct effects on actin nucleation with the Arp2/3 complex, suggesting that they stimulate motility by recruiting additional factors. We have identified profilin as one such factor. WASP- and Scar1-coated bead motility rates were significantly reduced by depletion of profilin and VASP and could be more efficiently rescued by a combination of VASP and wild-type profilin than by VASP and a mutant profilin that cannot bind proline-rich sequences. Moreover, motility of WASP WCA beads was not affected by the depletion or addback of VASP and profilin. Our results suggest that recruitment of factors, including profilin, by the proline-rich regions of WASP and Scar1 and the EVH1 domain of WASP stimulates cellular actin-based motility.", "author" : [ { "dropping-particle" : "", "family" : "Yarar", "given" : "Defne", "non-dropping-particle" : "", "parse-names" : false, "suffix" : "" }, { "dropping-particle" : "", "family" : "D'Alessio", "given" : "J A", "non-dropping-particle" : "", "parse-names" : false, "suffix" : "" }, { "dropping-particle" : "", "family" : "Jeng", "given" : "Robert L", "non-dropping-particle" : "", "parse-names" : false, "suffix" : "" }, { "dropping-particle" : "", "family" : "Welch", "given" : "Matthew D", "non-dropping-particle" : "", "parse-names" : false, "suffix" : "" } ], "container-title" : "Mol Biol Cell", "id" : "ITEM-1", "issue" : "11", "issued" : { "date-parts" : [ [ "2002" ] ] }, "page" : "4045-4059", "title" : "Motility determinants in WASP family proteins", "type" : "article-journal", "volume" : "13" }, "uris" : [ "http://www.mendeley.com/documents/?uuid=08c1b9b8-e1fd-4a87-8f3a-0aa5b3a1905a" ] }, { "id" : "ITEM-2", "itemData" : { "DOI" : "10.1091/mbc.E14-10-1477", "ISBN" : "1939-4586 (Electronic)\\r1059-1524 (Linking)", "ISSN" : "1059-1524", "PMID" : "25473116", "abstract" : "Branched actin filament networks in cells are assembled through the combined activities of Arp2/3 complex and different WASP/WAVE proteins. Here we used TIRF and electron microscopy to directly compare for the first time the assembly kinetics and architectures of actin filament networks produced by Arp2/3 complex and dimerized VCA regions of WAVE1, WAVE2, or N-WASP. WAVE1 produced strikingly different networks from WAVE2 or N-WASP, which comprised unexpectedly short filaments. Further analysis showed that the WAVE1-specific activity stemmed from an inhibitory effect on filament elongation both in the presence and absence of Arp2/3 complex, which was observed even at low stoichiometries of WAVE1 to actin monomers, precluding an effect from monomer sequestration. Using a series of VCA chimeras, we mapped the elongation inhibitory effects of WAVE1 to its WH2 (\"V\") domain. Further, mutating a single conserved lysine residue potently disrupted WAVE1's inhibitory effects. Taken together, our results show that WAVE1 has unique activities independent of Arp2/3 complex that can govern both the growth rates and architectures of actin filament networks. Such activities may underlie previously observed differences between the cellular functions of WAVE1 and WAVE2.", "author" : [ { "dropping-particle" : "", "family" : "Sweeney", "given" : "Meredith O", "non-dropping-particle" : "", "parse-names" : false, "suffix" : "" }, { "dropping-particle" : "", "family" : "Collins", "given" : "Agnieszka", "non-dropping-particle" : "", "parse-names" : false, "suffix" : "" }, { "dropping-particle" : "", "family" : "Padrick", "given" : "Shae B", "non-dropping-particle" : "", "parse-names" : false, "suffix" : "" }, { "dropping-particle" : "", "family" : "Goode", "given" : "Bruce L", "non-dropping-particle" : "", "parse-names" : false, "suffix" : "" } ], "container-title" : "Molecular Biology of the Cell", "id" : "ITEM-2", "issue" : "3", "issued" : { "date-parts" : [ [ "2014" ] ] }, "page" : "495-505", "title" : "A novel role for WAVE1 in controlling actin network growth rate and architecture", "type" : "article-journal", "volume" : "26" }, "uris" : [ "http://www.mendeley.com/documents/?uuid=0912b7a1-c690-4243-840e-b68e9d2b1fb0" ] } ], "mendeley" : { "formattedCitation" : "(Yarar, J A D\u2019Alessio, &lt;i&gt;et al.&lt;/i&gt;, 2002; Sweeney &lt;i&gt;et al.&lt;/i&gt;, 2014)", "plainTextFormattedCitation" : "(Yarar, J A D\u2019Alessio, et al., 2002; Sweeney et al., 2014)", "previouslyFormattedCitation" : "(Yarar, J A D\u2019Alessio, &lt;i&gt;et al.&lt;/i&gt;, 2002; Sweeney &lt;i&gt;et al.&lt;/i&gt;, 2014)" }, "properties" : {  }, "schema" : "https://github.com/citation-style-language/schema/raw/master/csl-citation.json" }</w:instrText>
      </w:r>
      <w:r w:rsidRPr="00AF187B">
        <w:rPr>
          <w:lang w:val="en-GB"/>
        </w:rPr>
        <w:fldChar w:fldCharType="separate"/>
      </w:r>
      <w:r w:rsidR="004121BE" w:rsidRPr="004121BE">
        <w:rPr>
          <w:noProof/>
          <w:lang w:val="en-GB"/>
        </w:rPr>
        <w:t xml:space="preserve">(Yarar, J A D’Alessio, </w:t>
      </w:r>
      <w:r w:rsidR="004121BE" w:rsidRPr="004121BE">
        <w:rPr>
          <w:i/>
          <w:noProof/>
          <w:lang w:val="en-GB"/>
        </w:rPr>
        <w:t>et al.</w:t>
      </w:r>
      <w:r w:rsidR="004121BE" w:rsidRPr="004121BE">
        <w:rPr>
          <w:noProof/>
          <w:lang w:val="en-GB"/>
        </w:rPr>
        <w:t xml:space="preserve">, 2002; Sweeney </w:t>
      </w:r>
      <w:r w:rsidR="004121BE" w:rsidRPr="004121BE">
        <w:rPr>
          <w:i/>
          <w:noProof/>
          <w:lang w:val="en-GB"/>
        </w:rPr>
        <w:t>et al.</w:t>
      </w:r>
      <w:r w:rsidR="004121BE" w:rsidRPr="004121BE">
        <w:rPr>
          <w:noProof/>
          <w:lang w:val="en-GB"/>
        </w:rPr>
        <w:t>, 2014)</w:t>
      </w:r>
      <w:r w:rsidRPr="00AF187B">
        <w:rPr>
          <w:lang w:val="en-GB"/>
        </w:rPr>
        <w:fldChar w:fldCharType="end"/>
      </w:r>
      <w:r w:rsidRPr="00AF187B">
        <w:rPr>
          <w:lang w:val="en-GB"/>
        </w:rPr>
        <w:t xml:space="preserve">. It would be interesting to see whether GST-tagged WCA fragments of Las17 generate branches and filament networks in a similar manner to WAVE 1 and 2. This would allow the effect of WH2 mutants on Arp2/3 activation to be explored in the absence of the additional effects of the polyproline region of Las17. GST WCA of Pombe Las17 Wsp1 has previously been shown to be as potent an activator of the Arp2/3 complex as GST WCA of N-WASp in a pyrene assay </w:t>
      </w:r>
      <w:r w:rsidRPr="00AF187B">
        <w:rPr>
          <w:lang w:val="en-GB"/>
        </w:rPr>
        <w:fldChar w:fldCharType="begin" w:fldLock="1"/>
      </w:r>
      <w:r w:rsidR="004121BE">
        <w:rPr>
          <w:lang w:val="en-GB"/>
        </w:rPr>
        <w:instrText>ADDIN CSL_CITATION { "citationItems" : [ { "id" : "ITEM-1", "itemData" : { "DOI" : "10.1083/jcb.200502053", "ISBN" : "0021-9525 (Print)\\n0021-9525 (Linking)", "ISSN" : "00219525", "PMID" : "16087707", "abstract" : "Yeast actin patches are dynamic structures that form at the sites of cell growth and are thought to play a role in endocytosis. We used biochemical analysis and live cell imaging to investigate actin patch assembly in fission yeast Schizosaccharomyces pombe. Patch assembly proceeds via two parallel pathways: one dependent on WASp Wsp1p and verprolin Vrp1p converges with another dependent on class 1 myosin Myo1p to activate the actin-related protein 2/3 (Arp2/3) complex. Wsp1p activates Arp2/3 complex via a conventional mechanism, resulting in branched filaments. Myo1p is a weaker Arp2/3 complex activator that makes unstable branches and is enhanced by verprolin. During patch assembly in vivo, Wsp1p and Vrp1p arrive first independent of Myo1p. Arp2/3 complex associates with nascent activator patches over 6-9 s while remaining stationary. After reaching a maximum concentration, Arp2/3 complex patches move centripetally as activator proteins dissociate. Genetic dependencies of patch formation suggest that patch formation involves cross talk between Myo1p and Wsp1p/Vrp1p pathways.", "author" : [ { "dropping-particle" : "", "family" : "Sirotkin", "given" : "Vladimir", "non-dropping-particle" : "", "parse-names" : false, "suffix" : "" }, { "dropping-particle" : "", "family" : "Beltzner", "given" : "Christopher C.", "non-dropping-particle" : "", "parse-names" : false, "suffix" : "" }, { "dropping-particle" : "", "family" : "Marchand", "given" : "Jean Baptiste", "non-dropping-particle" : "", "parse-names" : false, "suffix" : "" }, { "dropping-particle" : "", "family" : "Pollard", "given" : "Thomas D.", "non-dropping-particle" : "", "parse-names" : false, "suffix" : "" } ], "container-title" : "Journal of Cell Biology", "id" : "ITEM-1", "issue" : "4", "issued" : { "date-parts" : [ [ "2005" ] ] }, "page" : "637-648", "title" : "Interactions of WASp, myosin-I, and verprolin with Arp2/3 complex during actin patch assembly in fission yeast", "type" : "article-journal", "volume" : "170" }, "uris" : [ "http://www.mendeley.com/documents/?uuid=7c05ae9d-7b6c-40d6-a0db-e49669d7a630" ] } ], "mendeley" : { "formattedCitation" : "(Sirotkin &lt;i&gt;et al.&lt;/i&gt;, 2005)", "plainTextFormattedCitation" : "(Sirotkin et al., 2005)", "previouslyFormattedCitation" : "(Sirotkin &lt;i&gt;et al.&lt;/i&gt;, 2005)" }, "properties" : {  }, "schema" : "https://github.com/citation-style-language/schema/raw/master/csl-citation.json" }</w:instrText>
      </w:r>
      <w:r w:rsidRPr="00AF187B">
        <w:rPr>
          <w:lang w:val="en-GB"/>
        </w:rPr>
        <w:fldChar w:fldCharType="separate"/>
      </w:r>
      <w:r w:rsidR="00143B78" w:rsidRPr="00143B78">
        <w:rPr>
          <w:noProof/>
          <w:lang w:val="en-GB"/>
        </w:rPr>
        <w:t xml:space="preserve">(Sirotkin </w:t>
      </w:r>
      <w:r w:rsidR="00143B78" w:rsidRPr="00143B78">
        <w:rPr>
          <w:i/>
          <w:noProof/>
          <w:lang w:val="en-GB"/>
        </w:rPr>
        <w:t>et al.</w:t>
      </w:r>
      <w:r w:rsidR="00143B78" w:rsidRPr="00143B78">
        <w:rPr>
          <w:noProof/>
          <w:lang w:val="en-GB"/>
        </w:rPr>
        <w:t>, 2005)</w:t>
      </w:r>
      <w:r w:rsidRPr="00AF187B">
        <w:rPr>
          <w:lang w:val="en-GB"/>
        </w:rPr>
        <w:fldChar w:fldCharType="end"/>
      </w:r>
      <w:r w:rsidRPr="00AF187B">
        <w:rPr>
          <w:lang w:val="en-GB"/>
        </w:rPr>
        <w:t>.</w:t>
      </w:r>
    </w:p>
    <w:p w14:paraId="2755C091" w14:textId="73E61EA6" w:rsidR="007774C0" w:rsidRDefault="007774C0" w:rsidP="00E5114A">
      <w:pPr>
        <w:jc w:val="both"/>
        <w:rPr>
          <w:b/>
        </w:rPr>
      </w:pPr>
      <w:r>
        <w:rPr>
          <w:b/>
        </w:rPr>
        <w:br w:type="page"/>
      </w:r>
    </w:p>
    <w:p w14:paraId="0FFF6B02" w14:textId="4DCB9840" w:rsidR="007774C0" w:rsidRDefault="007774C0" w:rsidP="00E5114A">
      <w:pPr>
        <w:pStyle w:val="Heading1"/>
        <w:jc w:val="both"/>
      </w:pPr>
      <w:bookmarkStart w:id="256" w:name="_Toc494222796"/>
      <w:r>
        <w:lastRenderedPageBreak/>
        <w:t>8. Bibliography</w:t>
      </w:r>
      <w:bookmarkEnd w:id="256"/>
      <w:r>
        <w:t xml:space="preserve"> </w:t>
      </w:r>
    </w:p>
    <w:p w14:paraId="54B8E39F" w14:textId="77777777" w:rsidR="007774C0" w:rsidRPr="007774C0" w:rsidRDefault="007774C0" w:rsidP="00E5114A">
      <w:pPr>
        <w:jc w:val="both"/>
      </w:pPr>
    </w:p>
    <w:p w14:paraId="7CBC6CFF" w14:textId="44CBA29B" w:rsidR="002C58DB" w:rsidRPr="002C58DB" w:rsidRDefault="007774C0" w:rsidP="002C58DB">
      <w:pPr>
        <w:widowControl w:val="0"/>
        <w:autoSpaceDE w:val="0"/>
        <w:autoSpaceDN w:val="0"/>
        <w:adjustRightInd w:val="0"/>
        <w:spacing w:line="360" w:lineRule="auto"/>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2C58DB" w:rsidRPr="002C58DB">
        <w:rPr>
          <w:rFonts w:ascii="Calibri" w:eastAsia="Times New Roman" w:hAnsi="Calibri" w:cs="Times New Roman"/>
          <w:noProof/>
        </w:rPr>
        <w:t xml:space="preserve">Aghamohammadazadeh, S. and Ayscough, K. R. (2010) ‘Under Pressure : the Differential Requirements for Actin during Yeast and Mammalian Endocytosis’, </w:t>
      </w:r>
      <w:r w:rsidR="002C58DB" w:rsidRPr="002C58DB">
        <w:rPr>
          <w:rFonts w:ascii="Calibri" w:eastAsia="Times New Roman" w:hAnsi="Calibri" w:cs="Times New Roman"/>
          <w:i/>
          <w:iCs/>
          <w:noProof/>
        </w:rPr>
        <w:t>Nat Cell Biol</w:t>
      </w:r>
      <w:r w:rsidR="002C58DB" w:rsidRPr="002C58DB">
        <w:rPr>
          <w:rFonts w:ascii="Calibri" w:eastAsia="Times New Roman" w:hAnsi="Calibri" w:cs="Times New Roman"/>
          <w:noProof/>
        </w:rPr>
        <w:t>, 11(8), pp. 1039–1042. doi: 10.1038/ncb1918.Under.</w:t>
      </w:r>
    </w:p>
    <w:p w14:paraId="63AE664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huja, R., Pinyol, R., Reichenbach, N., Custer, L., Klingensmith, J., Kessels, M. M. and Qualmann, B. (2007) ‘Cordon-Bleu Is an Actin Nucleation Factor and Controls Neuronal Morphology’, </w:t>
      </w:r>
      <w:r w:rsidRPr="002C58DB">
        <w:rPr>
          <w:rFonts w:ascii="Calibri" w:eastAsia="Times New Roman" w:hAnsi="Calibri" w:cs="Times New Roman"/>
          <w:i/>
          <w:iCs/>
          <w:noProof/>
        </w:rPr>
        <w:t>Cell</w:t>
      </w:r>
      <w:r w:rsidRPr="002C58DB">
        <w:rPr>
          <w:rFonts w:ascii="Calibri" w:eastAsia="Times New Roman" w:hAnsi="Calibri" w:cs="Times New Roman"/>
          <w:noProof/>
        </w:rPr>
        <w:t>, 131(2), pp. 337–350. doi: 10.1016/j.cell.2007.08.030.</w:t>
      </w:r>
    </w:p>
    <w:p w14:paraId="3495899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kin, O. and Mullins, R. D. (2008) ‘Capping Protein Increases the Rate of Actin-Based Motility by Promoting Filament Nucleation by the Arp2/3 Complex’, </w:t>
      </w:r>
      <w:r w:rsidRPr="002C58DB">
        <w:rPr>
          <w:rFonts w:ascii="Calibri" w:eastAsia="Times New Roman" w:hAnsi="Calibri" w:cs="Times New Roman"/>
          <w:i/>
          <w:iCs/>
          <w:noProof/>
        </w:rPr>
        <w:t>Cell</w:t>
      </w:r>
      <w:r w:rsidRPr="002C58DB">
        <w:rPr>
          <w:rFonts w:ascii="Calibri" w:eastAsia="Times New Roman" w:hAnsi="Calibri" w:cs="Times New Roman"/>
          <w:noProof/>
        </w:rPr>
        <w:t>, 133(5), pp. 841–851. doi: 10.1016/j.cell.2008.04.011.</w:t>
      </w:r>
    </w:p>
    <w:p w14:paraId="67CBD4E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lekhina, O., Burstein, E. and Billadeau, D. D. (2017) ‘Cellular functions of WASP family proteins at a glance’, </w:t>
      </w:r>
      <w:r w:rsidRPr="002C58DB">
        <w:rPr>
          <w:rFonts w:ascii="Calibri" w:eastAsia="Times New Roman" w:hAnsi="Calibri" w:cs="Times New Roman"/>
          <w:i/>
          <w:iCs/>
          <w:noProof/>
        </w:rPr>
        <w:t>Journal of Cell Science</w:t>
      </w:r>
      <w:r w:rsidRPr="002C58DB">
        <w:rPr>
          <w:rFonts w:ascii="Calibri" w:eastAsia="Times New Roman" w:hAnsi="Calibri" w:cs="Times New Roman"/>
          <w:noProof/>
        </w:rPr>
        <w:t>, (June), p. jcs.199570. doi: 10.1242/jcs.199570.</w:t>
      </w:r>
    </w:p>
    <w:p w14:paraId="11B439A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lioto, S. L., Garabedian, M. V., Bellavance, D. R. and Goode, B. L. (2016) ‘Tropomyosin and Profilin Cooperate to Promote Formin-Mediated Actin Nucleation and Drive Yeast Actin Cable Assembly’,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Ltd., 26(23), pp. 3230–3237. doi: 10.1016/j.cub.2016.09.053.</w:t>
      </w:r>
    </w:p>
    <w:p w14:paraId="4A138B7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llwood, E. G., Tyler, J. J., Urbanek, A. N., Smaczynska-De Rooij, I. I. and Ayscough, K. R. (2016) ‘Elucidating key motifs required for Arp2/3-dependent and independent actin nucleation by Las17/WASP’, </w:t>
      </w:r>
      <w:r w:rsidRPr="002C58DB">
        <w:rPr>
          <w:rFonts w:ascii="Calibri" w:eastAsia="Times New Roman" w:hAnsi="Calibri" w:cs="Times New Roman"/>
          <w:i/>
          <w:iCs/>
          <w:noProof/>
        </w:rPr>
        <w:t>PLoS ONE</w:t>
      </w:r>
      <w:r w:rsidRPr="002C58DB">
        <w:rPr>
          <w:rFonts w:ascii="Calibri" w:eastAsia="Times New Roman" w:hAnsi="Calibri" w:cs="Times New Roman"/>
          <w:noProof/>
        </w:rPr>
        <w:t>, 11(9), pp. 1–21. doi: 10.1371/journal.pone.0163177.</w:t>
      </w:r>
    </w:p>
    <w:p w14:paraId="6AD9192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mann, K. J. and Pollard, T. D. (2001) ‘Direct real-time observation of actin filament branching mediated by Arp2/3 complex using total internal reflection fluorescence microscopy’, </w:t>
      </w:r>
      <w:r w:rsidRPr="002C58DB">
        <w:rPr>
          <w:rFonts w:ascii="Calibri" w:eastAsia="Times New Roman" w:hAnsi="Calibri" w:cs="Times New Roman"/>
          <w:i/>
          <w:iCs/>
          <w:noProof/>
        </w:rPr>
        <w:t>Proc Natl Acad Sci U S A</w:t>
      </w:r>
      <w:r w:rsidRPr="002C58DB">
        <w:rPr>
          <w:rFonts w:ascii="Calibri" w:eastAsia="Times New Roman" w:hAnsi="Calibri" w:cs="Times New Roman"/>
          <w:noProof/>
        </w:rPr>
        <w:t>, 98(26), pp. 15009–15013. doi: 10.1073/pnas.211556398.</w:t>
      </w:r>
    </w:p>
    <w:p w14:paraId="25A6183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yscough, K. R. (2000) ‘Endocytosis and the development of cell polarity in yeast require a dynamic F-actin cytoskeleton’, </w:t>
      </w:r>
      <w:r w:rsidRPr="002C58DB">
        <w:rPr>
          <w:rFonts w:ascii="Calibri" w:eastAsia="Times New Roman" w:hAnsi="Calibri" w:cs="Times New Roman"/>
          <w:i/>
          <w:iCs/>
          <w:noProof/>
        </w:rPr>
        <w:t>Current Biology</w:t>
      </w:r>
      <w:r w:rsidRPr="002C58DB">
        <w:rPr>
          <w:rFonts w:ascii="Calibri" w:eastAsia="Times New Roman" w:hAnsi="Calibri" w:cs="Times New Roman"/>
          <w:noProof/>
        </w:rPr>
        <w:t>, 10(24), pp. 1587–1590. doi: 10.1016/S0960-9822(00)00859-9.</w:t>
      </w:r>
    </w:p>
    <w:p w14:paraId="6FFB374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Ayscough, K. R., Stryker, J., Pokala, N., Sanders, M., Crews, P. and Drubin, D. G. (1997) ‘High rates of actin filament turnover in budding yeast and roles for actin in establishment and maintenance of cell polarity revealed using the actin inhibitor </w:t>
      </w:r>
      <w:r w:rsidRPr="002C58DB">
        <w:rPr>
          <w:rFonts w:ascii="Calibri" w:eastAsia="Times New Roman" w:hAnsi="Calibri" w:cs="Times New Roman"/>
          <w:noProof/>
        </w:rPr>
        <w:lastRenderedPageBreak/>
        <w:t xml:space="preserve">latrunculin-A’,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37(2), pp. 399–416. doi: 10.1083/jcb.137.2.399.</w:t>
      </w:r>
    </w:p>
    <w:p w14:paraId="1384044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anjade, S. and Rosen, M. K. (2014) ‘Phase transitions of multivalent proteins can promote clustering of membrane receptors’, </w:t>
      </w:r>
      <w:r w:rsidRPr="002C58DB">
        <w:rPr>
          <w:rFonts w:ascii="Calibri" w:eastAsia="Times New Roman" w:hAnsi="Calibri" w:cs="Times New Roman"/>
          <w:i/>
          <w:iCs/>
          <w:noProof/>
        </w:rPr>
        <w:t>eLife</w:t>
      </w:r>
      <w:r w:rsidRPr="002C58DB">
        <w:rPr>
          <w:rFonts w:ascii="Calibri" w:eastAsia="Times New Roman" w:hAnsi="Calibri" w:cs="Times New Roman"/>
          <w:noProof/>
        </w:rPr>
        <w:t>, 3, pp. 1–24. doi: 10.7554/eLife.04123.</w:t>
      </w:r>
    </w:p>
    <w:p w14:paraId="4AA4998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anjade, S., Wu, Q., Mittal, A., Peeples, W. B., Pappu, R. V. and Rosen, M. K. (2015) ‘Conserved interdomain linker promotes phase separation of the multivalent adaptor protein Nck’,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12(47), pp. E6426–E6435. doi: 10.1073/pnas.1508778112.</w:t>
      </w:r>
    </w:p>
    <w:p w14:paraId="27A23D9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asu, R. and Chang, F. (2011) ‘Characterization of dip1p reveals a switch in Arp2/3-dependent actin assembly for fission yeast endocytosis’,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Ltd, 21(11), pp. 905–916. doi: 10.1016/j.cub.2011.04.047.</w:t>
      </w:r>
    </w:p>
    <w:p w14:paraId="16226FA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harat, T. A. M., Murshudov, G. N., Sachse, C. and Löwe, J. (2015) ‘Structures of actin-like ParM filaments show architecture of plasmid-segregating spindles’, </w:t>
      </w:r>
      <w:r w:rsidRPr="002C58DB">
        <w:rPr>
          <w:rFonts w:ascii="Calibri" w:eastAsia="Times New Roman" w:hAnsi="Calibri" w:cs="Times New Roman"/>
          <w:i/>
          <w:iCs/>
          <w:noProof/>
        </w:rPr>
        <w:t>Nature</w:t>
      </w:r>
      <w:r w:rsidRPr="002C58DB">
        <w:rPr>
          <w:rFonts w:ascii="Calibri" w:eastAsia="Times New Roman" w:hAnsi="Calibri" w:cs="Times New Roman"/>
          <w:noProof/>
        </w:rPr>
        <w:t>, 523(7558), pp. 106–110. doi: 10.1038/nature14356.</w:t>
      </w:r>
    </w:p>
    <w:p w14:paraId="4222155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lanchoin, L., Boujemaa-Paterski, R., Sykes, C. and Plastino, J. (2014) ‘Actin dynamics, architecture, and mechanics in cell motility.’, </w:t>
      </w:r>
      <w:r w:rsidRPr="002C58DB">
        <w:rPr>
          <w:rFonts w:ascii="Calibri" w:eastAsia="Times New Roman" w:hAnsi="Calibri" w:cs="Times New Roman"/>
          <w:i/>
          <w:iCs/>
          <w:noProof/>
        </w:rPr>
        <w:t>Physiological reviews</w:t>
      </w:r>
      <w:r w:rsidRPr="002C58DB">
        <w:rPr>
          <w:rFonts w:ascii="Calibri" w:eastAsia="Times New Roman" w:hAnsi="Calibri" w:cs="Times New Roman"/>
          <w:noProof/>
        </w:rPr>
        <w:t>, 94(1), pp. 235–63. doi: 10.1152/physrev.00018.2013.</w:t>
      </w:r>
    </w:p>
    <w:p w14:paraId="3098680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ork, P., Sander, C. and Valencia, A. (1992) ‘An ATPase domain common to prokaryotic cell cycle proteins, sugar kinases, actin, and hsp70 heat shock proteins.’,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89(16), pp. 7290–7294. doi: 10.1073/pnas.89.16.7290.</w:t>
      </w:r>
    </w:p>
    <w:p w14:paraId="61DB460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osticardo, M., Marangoni, F., Aiuti, A., Villa, A. and Roncarolo, M. G. (2009) ‘Recent advances in understanding the pathophysiology of Wiskott-Aldrich syndrome’, </w:t>
      </w:r>
      <w:r w:rsidRPr="002C58DB">
        <w:rPr>
          <w:rFonts w:ascii="Calibri" w:eastAsia="Times New Roman" w:hAnsi="Calibri" w:cs="Times New Roman"/>
          <w:i/>
          <w:iCs/>
          <w:noProof/>
        </w:rPr>
        <w:t>Blood</w:t>
      </w:r>
      <w:r w:rsidRPr="002C58DB">
        <w:rPr>
          <w:rFonts w:ascii="Calibri" w:eastAsia="Times New Roman" w:hAnsi="Calibri" w:cs="Times New Roman"/>
          <w:noProof/>
        </w:rPr>
        <w:t>, 113(25), pp. 6288–6295. doi: 10.1182/blood-2008-12-115253.</w:t>
      </w:r>
    </w:p>
    <w:p w14:paraId="34198B6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oulant, S., Kural, C., Zeeh, J., Ubelmann, F. and Kirchhausen, T. (2011) ‘Actin dynamics counteract membrane tension during clathrin-mediated endocytosis’, </w:t>
      </w:r>
      <w:r w:rsidRPr="002C58DB">
        <w:rPr>
          <w:rFonts w:ascii="Calibri" w:eastAsia="Times New Roman" w:hAnsi="Calibri" w:cs="Times New Roman"/>
          <w:i/>
          <w:iCs/>
          <w:noProof/>
        </w:rPr>
        <w:t>Nature Cell Biology</w:t>
      </w:r>
      <w:r w:rsidRPr="002C58DB">
        <w:rPr>
          <w:rFonts w:ascii="Calibri" w:eastAsia="Times New Roman" w:hAnsi="Calibri" w:cs="Times New Roman"/>
          <w:noProof/>
        </w:rPr>
        <w:t>, 13(9), pp. 1124–1131. doi: 10.1038/ncb2307.</w:t>
      </w:r>
    </w:p>
    <w:p w14:paraId="5306A02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raun, T., Orlova, A., Valegård, K., Lindås, A.-C., Schröder, G. F. and Egelman, E. H. (2015) ‘Archaeal actin from a hyperthermophile forms a single-stranded filament’,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12(30), pp. 9340–9345. doi: 10.1073/pnas.1509069112.</w:t>
      </w:r>
    </w:p>
    <w:p w14:paraId="4039C91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Breitsprecher, D. and Goode, B. L. (2013) ‘Formins at a glance.’, </w:t>
      </w:r>
      <w:r w:rsidRPr="002C58DB">
        <w:rPr>
          <w:rFonts w:ascii="Calibri" w:eastAsia="Times New Roman" w:hAnsi="Calibri" w:cs="Times New Roman"/>
          <w:i/>
          <w:iCs/>
          <w:noProof/>
        </w:rPr>
        <w:t>Journal of cell science</w:t>
      </w:r>
      <w:r w:rsidRPr="002C58DB">
        <w:rPr>
          <w:rFonts w:ascii="Calibri" w:eastAsia="Times New Roman" w:hAnsi="Calibri" w:cs="Times New Roman"/>
          <w:noProof/>
        </w:rPr>
        <w:t>, 126(Pt 1), pp. 1–7. doi: 10.1242/jcs.107250.</w:t>
      </w:r>
    </w:p>
    <w:p w14:paraId="03E331B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reitsprecher, D., Jaiswal, R., Bombardier, J. P., Gould, C. J., Gelles, J. and Goode, B. L. (2012) ‘Rocket Launcher Mechanism of Collaborative Actin Assembly Defined by Single-Molecule Imaging’, </w:t>
      </w:r>
      <w:r w:rsidRPr="002C58DB">
        <w:rPr>
          <w:rFonts w:ascii="Calibri" w:eastAsia="Times New Roman" w:hAnsi="Calibri" w:cs="Times New Roman"/>
          <w:i/>
          <w:iCs/>
          <w:noProof/>
        </w:rPr>
        <w:t>Science</w:t>
      </w:r>
      <w:r w:rsidRPr="002C58DB">
        <w:rPr>
          <w:rFonts w:ascii="Calibri" w:eastAsia="Times New Roman" w:hAnsi="Calibri" w:cs="Times New Roman"/>
          <w:noProof/>
        </w:rPr>
        <w:t>, 336(6085), pp. 1164–1168. doi: 10.1126/science.1218062.</w:t>
      </w:r>
    </w:p>
    <w:p w14:paraId="3DF64D0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reitsprecher, D., Kiesewetter, A. K., Linkner, J., Urbanke, C., Resch, G. P., Small, J. V. and Faix, J. (2008) ‘Clustering of VASP actively drives processive, WH2 domain-mediated actin filament elongation’, </w:t>
      </w:r>
      <w:r w:rsidRPr="002C58DB">
        <w:rPr>
          <w:rFonts w:ascii="Calibri" w:eastAsia="Times New Roman" w:hAnsi="Calibri" w:cs="Times New Roman"/>
          <w:i/>
          <w:iCs/>
          <w:noProof/>
        </w:rPr>
        <w:t>The EMBO Journal</w:t>
      </w:r>
      <w:r w:rsidRPr="002C58DB">
        <w:rPr>
          <w:rFonts w:ascii="Calibri" w:eastAsia="Times New Roman" w:hAnsi="Calibri" w:cs="Times New Roman"/>
          <w:noProof/>
        </w:rPr>
        <w:t>, 27(22), pp. 2943–2954. doi: 10.1038/emboj.2008.211.</w:t>
      </w:r>
    </w:p>
    <w:p w14:paraId="2CF718A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rinkmann, K., Winterhoff, M., O nel, S.-F., Schultz, J., Faix, J. and Bogdan, S. (2016) ‘WHAMY is a novel actin polymerase promoting myoblast fusion, macrophage cell motility and sensory organ development in Drosophila’, </w:t>
      </w:r>
      <w:r w:rsidRPr="002C58DB">
        <w:rPr>
          <w:rFonts w:ascii="Calibri" w:eastAsia="Times New Roman" w:hAnsi="Calibri" w:cs="Times New Roman"/>
          <w:i/>
          <w:iCs/>
          <w:noProof/>
        </w:rPr>
        <w:t>Journal of Cell Science</w:t>
      </w:r>
      <w:r w:rsidRPr="002C58DB">
        <w:rPr>
          <w:rFonts w:ascii="Calibri" w:eastAsia="Times New Roman" w:hAnsi="Calibri" w:cs="Times New Roman"/>
          <w:noProof/>
        </w:rPr>
        <w:t>, 129(3), pp. 604–620. doi: 10.1242/jcs.179325.</w:t>
      </w:r>
    </w:p>
    <w:p w14:paraId="1E79C79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rown, A. M. and Zondlo, N. J. (2012) ‘A propensity scale for type II polyproline helices (PPII): Aromatic amino acids in proline-rich sequences strongly disfavor PPII due to proline-aromatic interactions’, </w:t>
      </w:r>
      <w:r w:rsidRPr="002C58DB">
        <w:rPr>
          <w:rFonts w:ascii="Calibri" w:eastAsia="Times New Roman" w:hAnsi="Calibri" w:cs="Times New Roman"/>
          <w:i/>
          <w:iCs/>
          <w:noProof/>
        </w:rPr>
        <w:t>Biochemistry</w:t>
      </w:r>
      <w:r w:rsidRPr="002C58DB">
        <w:rPr>
          <w:rFonts w:ascii="Calibri" w:eastAsia="Times New Roman" w:hAnsi="Calibri" w:cs="Times New Roman"/>
          <w:noProof/>
        </w:rPr>
        <w:t>, 51(25), pp. 5041–5051. doi: 10.1021/bi3002924.</w:t>
      </w:r>
    </w:p>
    <w:p w14:paraId="40E9B3A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uckley, C. M., Gopaldass, N., Bosmani, C., Johnston, S. A., Soldati, T., Insall, R. H. and King, J. S. (2016) ‘WASH drives early recycling from macropinosomes and phagosomes to maintain surface phagocytic receptors.’, </w:t>
      </w:r>
      <w:r w:rsidRPr="002C58DB">
        <w:rPr>
          <w:rFonts w:ascii="Calibri" w:eastAsia="Times New Roman" w:hAnsi="Calibri" w:cs="Times New Roman"/>
          <w:i/>
          <w:iCs/>
          <w:noProof/>
        </w:rPr>
        <w:t>Proceedings of the National Academy of Sciences of the United States of America</w:t>
      </w:r>
      <w:r w:rsidRPr="002C58DB">
        <w:rPr>
          <w:rFonts w:ascii="Calibri" w:eastAsia="Times New Roman" w:hAnsi="Calibri" w:cs="Times New Roman"/>
          <w:noProof/>
        </w:rPr>
        <w:t>, 113(40), pp. E5906–E5915. doi: 10.1073/pnas.1524532113.</w:t>
      </w:r>
    </w:p>
    <w:p w14:paraId="609F084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Burianek, L. E. and Soderling, S. H. (2013) ‘Under lock and key: Spatiotemporal regulation of WASP family proteins coordinates separate dynamic cellular processes’, </w:t>
      </w:r>
      <w:r w:rsidRPr="002C58DB">
        <w:rPr>
          <w:rFonts w:ascii="Calibri" w:eastAsia="Times New Roman" w:hAnsi="Calibri" w:cs="Times New Roman"/>
          <w:i/>
          <w:iCs/>
          <w:noProof/>
        </w:rPr>
        <w:t>Seminars in Cell and Developmental Biology</w:t>
      </w:r>
      <w:r w:rsidRPr="002C58DB">
        <w:rPr>
          <w:rFonts w:ascii="Calibri" w:eastAsia="Times New Roman" w:hAnsi="Calibri" w:cs="Times New Roman"/>
          <w:noProof/>
        </w:rPr>
        <w:t>. Elsevier Ltd, 24(4), pp. 258–266. doi: 10.1016/j.semcdb.2012.12.005.</w:t>
      </w:r>
    </w:p>
    <w:p w14:paraId="500D857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ampbell, C. S. and Mullins, R. D. (2007) ‘In vivo visualization of type II plasmid segregation: Bacterial actin filaments pushing plasmids’,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79(5), pp. 1059–1066. doi: 10.1083/jcb.200708206.</w:t>
      </w:r>
    </w:p>
    <w:p w14:paraId="31C6729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ampellone, K. G., Webb, N. J., Znameroski, E. A. and Welch, M. D. (2008) ‘WHAMM Is an Arp2/3 Complex Activator That Binds Microtubules and Functions in ER to Golgi </w:t>
      </w:r>
      <w:r w:rsidRPr="002C58DB">
        <w:rPr>
          <w:rFonts w:ascii="Calibri" w:eastAsia="Times New Roman" w:hAnsi="Calibri" w:cs="Times New Roman"/>
          <w:noProof/>
        </w:rPr>
        <w:lastRenderedPageBreak/>
        <w:t xml:space="preserve">Transport’, </w:t>
      </w:r>
      <w:r w:rsidRPr="002C58DB">
        <w:rPr>
          <w:rFonts w:ascii="Calibri" w:eastAsia="Times New Roman" w:hAnsi="Calibri" w:cs="Times New Roman"/>
          <w:i/>
          <w:iCs/>
          <w:noProof/>
        </w:rPr>
        <w:t>Cell</w:t>
      </w:r>
      <w:r w:rsidRPr="002C58DB">
        <w:rPr>
          <w:rFonts w:ascii="Calibri" w:eastAsia="Times New Roman" w:hAnsi="Calibri" w:cs="Times New Roman"/>
          <w:noProof/>
        </w:rPr>
        <w:t>, 134(1), pp. 148–161. doi: 10.1016/j.cell.2008.05.032.</w:t>
      </w:r>
    </w:p>
    <w:p w14:paraId="2525BE9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ampellone, K. G. and Welch, M. D. (2010) ‘A nucleator arms race: cellular control of actin assembly’, </w:t>
      </w:r>
      <w:r w:rsidRPr="002C58DB">
        <w:rPr>
          <w:rFonts w:ascii="Calibri" w:eastAsia="Times New Roman" w:hAnsi="Calibri" w:cs="Times New Roman"/>
          <w:i/>
          <w:iCs/>
          <w:noProof/>
        </w:rPr>
        <w:t>Nature Reviews Microbiology</w:t>
      </w:r>
      <w:r w:rsidRPr="002C58DB">
        <w:rPr>
          <w:rFonts w:ascii="Calibri" w:eastAsia="Times New Roman" w:hAnsi="Calibri" w:cs="Times New Roman"/>
          <w:noProof/>
        </w:rPr>
        <w:t>, 11(4), pp. 237–251. doi: 10.1038/nrm2867.</w:t>
      </w:r>
    </w:p>
    <w:p w14:paraId="340DEDF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arlier, M.-F. and Shekhar, S. (2017) ‘Global treadmilling coordinates actin turnover and controls the size of actin networks’, </w:t>
      </w:r>
      <w:r w:rsidRPr="002C58DB">
        <w:rPr>
          <w:rFonts w:ascii="Calibri" w:eastAsia="Times New Roman" w:hAnsi="Calibri" w:cs="Times New Roman"/>
          <w:i/>
          <w:iCs/>
          <w:noProof/>
        </w:rPr>
        <w:t>Nature Reviews Molecular Cell Biology</w:t>
      </w:r>
      <w:r w:rsidRPr="002C58DB">
        <w:rPr>
          <w:rFonts w:ascii="Calibri" w:eastAsia="Times New Roman" w:hAnsi="Calibri" w:cs="Times New Roman"/>
          <w:noProof/>
        </w:rPr>
        <w:t>. Nature Publishing Group, 18(6), pp. 389–401. doi: 10.1038/nrm.2016.172.</w:t>
      </w:r>
    </w:p>
    <w:p w14:paraId="156E01C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arlier, M. F. (1991) ‘Actin: Protein structure and filament dynamics’, </w:t>
      </w:r>
      <w:r w:rsidRPr="002C58DB">
        <w:rPr>
          <w:rFonts w:ascii="Calibri" w:eastAsia="Times New Roman" w:hAnsi="Calibri" w:cs="Times New Roman"/>
          <w:i/>
          <w:iCs/>
          <w:noProof/>
        </w:rPr>
        <w:t>Journal of Biological Chemistry</w:t>
      </w:r>
      <w:r w:rsidRPr="002C58DB">
        <w:rPr>
          <w:rFonts w:ascii="Calibri" w:eastAsia="Times New Roman" w:hAnsi="Calibri" w:cs="Times New Roman"/>
          <w:noProof/>
        </w:rPr>
        <w:t>, pp. 1–4.</w:t>
      </w:r>
    </w:p>
    <w:p w14:paraId="3847173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hen, B., Chou, H.-T., Brautigam, C. A., Xing, W., Yang, S., Henry, L., Doolittle, L. K., Walz, T. and Rosen, M. K. (2017) ‘Rac1 GTPase activates the WAVE regulatory complex through two distinct binding sites’, </w:t>
      </w:r>
      <w:r w:rsidRPr="002C58DB">
        <w:rPr>
          <w:rFonts w:ascii="Calibri" w:eastAsia="Times New Roman" w:hAnsi="Calibri" w:cs="Times New Roman"/>
          <w:i/>
          <w:iCs/>
          <w:noProof/>
        </w:rPr>
        <w:t>eLife</w:t>
      </w:r>
      <w:r w:rsidRPr="002C58DB">
        <w:rPr>
          <w:rFonts w:ascii="Calibri" w:eastAsia="Times New Roman" w:hAnsi="Calibri" w:cs="Times New Roman"/>
          <w:noProof/>
        </w:rPr>
        <w:t>, 6, p. e29795. doi: 10.7554/eLife.29795.</w:t>
      </w:r>
    </w:p>
    <w:p w14:paraId="1A5296B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hen, Q. and Pollard, T. D. (2013) ‘Actin filament severing by cofilin dismantles actin patches and produces mother filaments for new patches’,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Ltd, 23(13), pp. 1154–1162. doi: 10.1016/j.cub.2013.05.005.</w:t>
      </w:r>
    </w:p>
    <w:p w14:paraId="6D6C960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hen, Z., Borek, D., Padrick, S. B., Gomez, T. S., Metlagel, Z., Ismail, A. M., Umetani, J., Billadeau, D. D., Otwinowski, Z. and Rosen, M. K. (2010) ‘Structure and control of the actin regulatory WAVE complex’, </w:t>
      </w:r>
      <w:r w:rsidRPr="002C58DB">
        <w:rPr>
          <w:rFonts w:ascii="Calibri" w:eastAsia="Times New Roman" w:hAnsi="Calibri" w:cs="Times New Roman"/>
          <w:i/>
          <w:iCs/>
          <w:noProof/>
        </w:rPr>
        <w:t>Nature</w:t>
      </w:r>
      <w:r w:rsidRPr="002C58DB">
        <w:rPr>
          <w:rFonts w:ascii="Calibri" w:eastAsia="Times New Roman" w:hAnsi="Calibri" w:cs="Times New Roman"/>
          <w:noProof/>
        </w:rPr>
        <w:t>. Nature Publishing Group, 468(7323), pp. 533–538. doi: 10.1038/nature09623.</w:t>
      </w:r>
    </w:p>
    <w:p w14:paraId="79C3DF6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hesarone, M. a, DuPage, A. G. and Goode, B. L. (2010) ‘Unleashing formins to remodel the actin and microtubule cytoskeletons.’, </w:t>
      </w:r>
      <w:r w:rsidRPr="002C58DB">
        <w:rPr>
          <w:rFonts w:ascii="Calibri" w:eastAsia="Times New Roman" w:hAnsi="Calibri" w:cs="Times New Roman"/>
          <w:i/>
          <w:iCs/>
          <w:noProof/>
        </w:rPr>
        <w:t>Nature reviews. Molecular cell biology</w:t>
      </w:r>
      <w:r w:rsidRPr="002C58DB">
        <w:rPr>
          <w:rFonts w:ascii="Calibri" w:eastAsia="Times New Roman" w:hAnsi="Calibri" w:cs="Times New Roman"/>
          <w:noProof/>
        </w:rPr>
        <w:t>. Nature Publishing Group, 11(1), pp. 62–74. doi: 10.1038/nrm2816.</w:t>
      </w:r>
    </w:p>
    <w:p w14:paraId="6A5D9AD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hristensen, J. R., Hocky, G. M., Homa, K. E., Morganthaler, A. N., Hitchcock-DeGregori, S. E., Voth, G. A. and Kovar, D. R. (2017) ‘Competition between Tropomyosin, Fimbrin, and ADF/Cofilin drives their sorting to distinct actin filament networks’, </w:t>
      </w:r>
      <w:r w:rsidRPr="002C58DB">
        <w:rPr>
          <w:rFonts w:ascii="Calibri" w:eastAsia="Times New Roman" w:hAnsi="Calibri" w:cs="Times New Roman"/>
          <w:i/>
          <w:iCs/>
          <w:noProof/>
        </w:rPr>
        <w:t>eLife</w:t>
      </w:r>
      <w:r w:rsidRPr="002C58DB">
        <w:rPr>
          <w:rFonts w:ascii="Calibri" w:eastAsia="Times New Roman" w:hAnsi="Calibri" w:cs="Times New Roman"/>
          <w:noProof/>
        </w:rPr>
        <w:t>, 6(5030732). doi: 10.7554/eLife.23152.</w:t>
      </w:r>
    </w:p>
    <w:p w14:paraId="240983F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o, C., Wong, D. T., Gierke, S., Chang, V. and Taunton, J. (2007) ‘Mechanism of Actin Network Attachment to Moving Membranes: Barbed End Capture by N-WASP WH2 Domains’, </w:t>
      </w:r>
      <w:r w:rsidRPr="002C58DB">
        <w:rPr>
          <w:rFonts w:ascii="Calibri" w:eastAsia="Times New Roman" w:hAnsi="Calibri" w:cs="Times New Roman"/>
          <w:i/>
          <w:iCs/>
          <w:noProof/>
        </w:rPr>
        <w:t>Cell</w:t>
      </w:r>
      <w:r w:rsidRPr="002C58DB">
        <w:rPr>
          <w:rFonts w:ascii="Calibri" w:eastAsia="Times New Roman" w:hAnsi="Calibri" w:cs="Times New Roman"/>
          <w:noProof/>
        </w:rPr>
        <w:t>, 128(5), pp. 901–913. doi: 10.1016/j.cell.2006.12.049.</w:t>
      </w:r>
    </w:p>
    <w:p w14:paraId="1C18897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ondeelis, J. (2001) ‘How is actin polymerization nucleated in vivo?’, </w:t>
      </w:r>
      <w:r w:rsidRPr="002C58DB">
        <w:rPr>
          <w:rFonts w:ascii="Calibri" w:eastAsia="Times New Roman" w:hAnsi="Calibri" w:cs="Times New Roman"/>
          <w:i/>
          <w:iCs/>
          <w:noProof/>
        </w:rPr>
        <w:t>TRENDS in Cell Biology</w:t>
      </w:r>
      <w:r w:rsidRPr="002C58DB">
        <w:rPr>
          <w:rFonts w:ascii="Calibri" w:eastAsia="Times New Roman" w:hAnsi="Calibri" w:cs="Times New Roman"/>
          <w:noProof/>
        </w:rPr>
        <w:t>, 11(7), pp. 288–293.</w:t>
      </w:r>
    </w:p>
    <w:p w14:paraId="745ED2A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Cooper, J. A., Walker, S. B. and Pollard, T. D. (1983) ‘Pyrene actin: documentation of the validity of a sensitive assay for actin polymerization’, </w:t>
      </w:r>
      <w:r w:rsidRPr="002C58DB">
        <w:rPr>
          <w:rFonts w:ascii="Calibri" w:eastAsia="Times New Roman" w:hAnsi="Calibri" w:cs="Times New Roman"/>
          <w:i/>
          <w:iCs/>
          <w:noProof/>
        </w:rPr>
        <w:t>Journal of Muscle Research and Cell Motility</w:t>
      </w:r>
      <w:r w:rsidRPr="002C58DB">
        <w:rPr>
          <w:rFonts w:ascii="Calibri" w:eastAsia="Times New Roman" w:hAnsi="Calibri" w:cs="Times New Roman"/>
          <w:noProof/>
        </w:rPr>
        <w:t>, 4(2), pp. 253–262. doi: 10.1007/BF00712034.</w:t>
      </w:r>
    </w:p>
    <w:p w14:paraId="74C3450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oue, M., Brenner, S. L., Spector, I. and Korn, E. D. (1987) ‘Inhibition of actin polymerization by latrunculin A’, </w:t>
      </w:r>
      <w:r w:rsidRPr="002C58DB">
        <w:rPr>
          <w:rFonts w:ascii="Calibri" w:eastAsia="Times New Roman" w:hAnsi="Calibri" w:cs="Times New Roman"/>
          <w:i/>
          <w:iCs/>
          <w:noProof/>
        </w:rPr>
        <w:t>FEBS Letters</w:t>
      </w:r>
      <w:r w:rsidRPr="002C58DB">
        <w:rPr>
          <w:rFonts w:ascii="Calibri" w:eastAsia="Times New Roman" w:hAnsi="Calibri" w:cs="Times New Roman"/>
          <w:noProof/>
        </w:rPr>
        <w:t>, 213(2), pp. 316–318. doi: 10.1016/0014-5793(87)81513-2.</w:t>
      </w:r>
    </w:p>
    <w:p w14:paraId="023AFB0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outts, A. S. and La Thangue, N. B. (2015) ‘Actin nucleation by WH2 domains at the autophagosome’, </w:t>
      </w:r>
      <w:r w:rsidRPr="002C58DB">
        <w:rPr>
          <w:rFonts w:ascii="Calibri" w:eastAsia="Times New Roman" w:hAnsi="Calibri" w:cs="Times New Roman"/>
          <w:i/>
          <w:iCs/>
          <w:noProof/>
        </w:rPr>
        <w:t>Nature Communications</w:t>
      </w:r>
      <w:r w:rsidRPr="002C58DB">
        <w:rPr>
          <w:rFonts w:ascii="Calibri" w:eastAsia="Times New Roman" w:hAnsi="Calibri" w:cs="Times New Roman"/>
          <w:noProof/>
        </w:rPr>
        <w:t>. Nature Publishing Group, 6, pp. 1–9. doi: 10.1038/ncomms8888.</w:t>
      </w:r>
    </w:p>
    <w:p w14:paraId="2BBCEFE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Cubellis, M. V., Caillez, F., Blundell, T. L. and Lovell, S. C. (2005) ‘Properties of polyproline II, a secondary structure element implicated in protein-protein interactions’, </w:t>
      </w:r>
      <w:r w:rsidRPr="002C58DB">
        <w:rPr>
          <w:rFonts w:ascii="Calibri" w:eastAsia="Times New Roman" w:hAnsi="Calibri" w:cs="Times New Roman"/>
          <w:i/>
          <w:iCs/>
          <w:noProof/>
        </w:rPr>
        <w:t>Proteins: Structure, Function and Genetics</w:t>
      </w:r>
      <w:r w:rsidRPr="002C58DB">
        <w:rPr>
          <w:rFonts w:ascii="Calibri" w:eastAsia="Times New Roman" w:hAnsi="Calibri" w:cs="Times New Roman"/>
          <w:noProof/>
        </w:rPr>
        <w:t>, 58(4), pp. 880–892. doi: 10.1002/prot.20327.</w:t>
      </w:r>
    </w:p>
    <w:p w14:paraId="0A4CE2F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aste, F., Walrant, A., Holst, M. R., Gadsby, J. R., Mason, J., Lee, J. E., Brook, D., Mettlen, M., Larsson, E., Lee, S. F., Lundmark, R. and Gallop, J. L. (2017) ‘Control of actin polymerization via the coincidence of phosphoinositides and high membrane curvature’, </w:t>
      </w:r>
      <w:r w:rsidRPr="002C58DB">
        <w:rPr>
          <w:rFonts w:ascii="Calibri" w:eastAsia="Times New Roman" w:hAnsi="Calibri" w:cs="Times New Roman"/>
          <w:i/>
          <w:iCs/>
          <w:noProof/>
        </w:rPr>
        <w:t>Jcb</w:t>
      </w:r>
      <w:r w:rsidRPr="002C58DB">
        <w:rPr>
          <w:rFonts w:ascii="Calibri" w:eastAsia="Times New Roman" w:hAnsi="Calibri" w:cs="Times New Roman"/>
          <w:noProof/>
        </w:rPr>
        <w:t>, pp. 1–21. doi: 10.1083/jcb.201704061.</w:t>
      </w:r>
    </w:p>
    <w:p w14:paraId="42AAF67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efeu Soufo, H. J. and Graumann, P. L. (2004) ‘Dynamic movement of actin-like proteins within bacterial cells’, </w:t>
      </w:r>
      <w:r w:rsidRPr="002C58DB">
        <w:rPr>
          <w:rFonts w:ascii="Calibri" w:eastAsia="Times New Roman" w:hAnsi="Calibri" w:cs="Times New Roman"/>
          <w:i/>
          <w:iCs/>
          <w:noProof/>
        </w:rPr>
        <w:t>EMBO reports</w:t>
      </w:r>
      <w:r w:rsidRPr="002C58DB">
        <w:rPr>
          <w:rFonts w:ascii="Calibri" w:eastAsia="Times New Roman" w:hAnsi="Calibri" w:cs="Times New Roman"/>
          <w:noProof/>
        </w:rPr>
        <w:t>, 5(8), pp. 789–794. doi: 10.1038/sj.embor.7400209.</w:t>
      </w:r>
    </w:p>
    <w:p w14:paraId="33BF096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ent, E. W. and Baas, P. W. (2014) ‘Microtubules in neurons as information carriers’, </w:t>
      </w:r>
      <w:r w:rsidRPr="002C58DB">
        <w:rPr>
          <w:rFonts w:ascii="Calibri" w:eastAsia="Times New Roman" w:hAnsi="Calibri" w:cs="Times New Roman"/>
          <w:i/>
          <w:iCs/>
          <w:noProof/>
        </w:rPr>
        <w:t>Journal of Neurochemistry</w:t>
      </w:r>
      <w:r w:rsidRPr="002C58DB">
        <w:rPr>
          <w:rFonts w:ascii="Calibri" w:eastAsia="Times New Roman" w:hAnsi="Calibri" w:cs="Times New Roman"/>
          <w:noProof/>
        </w:rPr>
        <w:t>, 129(2), pp. 235–239. doi: 10.1111/jnc.12621.</w:t>
      </w:r>
    </w:p>
    <w:p w14:paraId="42D989A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erry, J. M. J., Kerns, J. A., Weinberg, K. I., Ochs, H. D., Volpini, V., Estivill, X., Walker, A. P. and Francke, U. (1995) ‘WASP gene mutations in wiskott-aldrich syndrome and X-linked thrombocytopenia’, </w:t>
      </w:r>
      <w:r w:rsidRPr="002C58DB">
        <w:rPr>
          <w:rFonts w:ascii="Calibri" w:eastAsia="Times New Roman" w:hAnsi="Calibri" w:cs="Times New Roman"/>
          <w:i/>
          <w:iCs/>
          <w:noProof/>
        </w:rPr>
        <w:t>Human Molecular Genetics</w:t>
      </w:r>
      <w:r w:rsidRPr="002C58DB">
        <w:rPr>
          <w:rFonts w:ascii="Calibri" w:eastAsia="Times New Roman" w:hAnsi="Calibri" w:cs="Times New Roman"/>
          <w:noProof/>
        </w:rPr>
        <w:t>, 4(7), pp. 1127–1135. doi: 10.1093/hmg/4.7.1127.</w:t>
      </w:r>
    </w:p>
    <w:p w14:paraId="2E8239C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ominguez, R. (2016) ‘The WH2 Domain and Actin Nucleation: Necessary but Insufficient’, </w:t>
      </w:r>
      <w:r w:rsidRPr="002C58DB">
        <w:rPr>
          <w:rFonts w:ascii="Calibri" w:eastAsia="Times New Roman" w:hAnsi="Calibri" w:cs="Times New Roman"/>
          <w:i/>
          <w:iCs/>
          <w:noProof/>
        </w:rPr>
        <w:t>Trends in Biochemical Sciences</w:t>
      </w:r>
      <w:r w:rsidRPr="002C58DB">
        <w:rPr>
          <w:rFonts w:ascii="Calibri" w:eastAsia="Times New Roman" w:hAnsi="Calibri" w:cs="Times New Roman"/>
          <w:noProof/>
        </w:rPr>
        <w:t>, 41(6), pp. 478–490. doi: 10.1016/j.tibs.2016.03.004.</w:t>
      </w:r>
    </w:p>
    <w:p w14:paraId="54EEB7D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ominguez, R. and Holmes, K. C. (2011) ‘Actin Structure and Function’, </w:t>
      </w:r>
      <w:r w:rsidRPr="002C58DB">
        <w:rPr>
          <w:rFonts w:ascii="Calibri" w:eastAsia="Times New Roman" w:hAnsi="Calibri" w:cs="Times New Roman"/>
          <w:i/>
          <w:iCs/>
          <w:noProof/>
        </w:rPr>
        <w:t>Annual Review of Biophysics</w:t>
      </w:r>
      <w:r w:rsidRPr="002C58DB">
        <w:rPr>
          <w:rFonts w:ascii="Calibri" w:eastAsia="Times New Roman" w:hAnsi="Calibri" w:cs="Times New Roman"/>
          <w:noProof/>
        </w:rPr>
        <w:t>, 40(1), pp. 169–186. doi: 10.1146/annurev-biophys-042910-155359.</w:t>
      </w:r>
    </w:p>
    <w:p w14:paraId="6510AB2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Doolittle, L. K., Rosen, M. K. and Padrick, S. B. (2013) ‘Measurement and Analysis of in vitro Actin Polymerization’, 1046, pp. 1–18. doi: 10.1007/978-1-62703-538-5.</w:t>
      </w:r>
    </w:p>
    <w:p w14:paraId="4B83839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Duhr, S. and Braun, D. (2006) ‘Why molecules move along a temperature gradient’,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03(52), pp. 19678–19682. doi: 10.1073/pnas.0603873103.</w:t>
      </w:r>
    </w:p>
    <w:p w14:paraId="0F5AF73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Eden, S., Rohatgi, R., Podtelejnikov, A. V., Mann, M. and Kirschner, M. W. (2002) ‘Mechanism of regulation of WAVE1-induced actin nucleation by Rac1 and Nck’, </w:t>
      </w:r>
      <w:r w:rsidRPr="002C58DB">
        <w:rPr>
          <w:rFonts w:ascii="Calibri" w:eastAsia="Times New Roman" w:hAnsi="Calibri" w:cs="Times New Roman"/>
          <w:i/>
          <w:iCs/>
          <w:noProof/>
        </w:rPr>
        <w:t>Nature</w:t>
      </w:r>
      <w:r w:rsidRPr="002C58DB">
        <w:rPr>
          <w:rFonts w:ascii="Calibri" w:eastAsia="Times New Roman" w:hAnsi="Calibri" w:cs="Times New Roman"/>
          <w:noProof/>
        </w:rPr>
        <w:t>, 418(6899), pp. 790–793. doi: 10.1038/nature00859.</w:t>
      </w:r>
    </w:p>
    <w:p w14:paraId="2FCAD2E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Engqvist-Goldstein, Å. E. Y. and Drubin, D. G. (2003) ‘Actin Assembly and Endocytosis: From Yeast to Mammals’, </w:t>
      </w:r>
      <w:r w:rsidRPr="002C58DB">
        <w:rPr>
          <w:rFonts w:ascii="Calibri" w:eastAsia="Times New Roman" w:hAnsi="Calibri" w:cs="Times New Roman"/>
          <w:i/>
          <w:iCs/>
          <w:noProof/>
        </w:rPr>
        <w:t>Annual Review of Cell and Developmental Biology</w:t>
      </w:r>
      <w:r w:rsidRPr="002C58DB">
        <w:rPr>
          <w:rFonts w:ascii="Calibri" w:eastAsia="Times New Roman" w:hAnsi="Calibri" w:cs="Times New Roman"/>
          <w:noProof/>
        </w:rPr>
        <w:t>, 19(1), pp. 287–332. doi: 10.1146/annurev.cellbio.19.111401.093127.</w:t>
      </w:r>
    </w:p>
    <w:p w14:paraId="130973D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van den Ent, F., Izoré, T., Bharat, T. A. M., Johnson, C. M. and Löwe, J. (2014) ‘Bacterial actin MreB forms antiparallel double filaments’, </w:t>
      </w:r>
      <w:r w:rsidRPr="002C58DB">
        <w:rPr>
          <w:rFonts w:ascii="Calibri" w:eastAsia="Times New Roman" w:hAnsi="Calibri" w:cs="Times New Roman"/>
          <w:i/>
          <w:iCs/>
          <w:noProof/>
        </w:rPr>
        <w:t>eLife</w:t>
      </w:r>
      <w:r w:rsidRPr="002C58DB">
        <w:rPr>
          <w:rFonts w:ascii="Calibri" w:eastAsia="Times New Roman" w:hAnsi="Calibri" w:cs="Times New Roman"/>
          <w:noProof/>
        </w:rPr>
        <w:t>, 2014(3), pp. 1–22. doi: 10.7554/eLife.02634.</w:t>
      </w:r>
    </w:p>
    <w:p w14:paraId="6CAD87A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Erickson, H. P. (1995) ‘FtsZ, a prokaryotic homolog of tubulin?’, </w:t>
      </w:r>
      <w:r w:rsidRPr="002C58DB">
        <w:rPr>
          <w:rFonts w:ascii="Calibri" w:eastAsia="Times New Roman" w:hAnsi="Calibri" w:cs="Times New Roman"/>
          <w:i/>
          <w:iCs/>
          <w:noProof/>
        </w:rPr>
        <w:t>Cell</w:t>
      </w:r>
      <w:r w:rsidRPr="002C58DB">
        <w:rPr>
          <w:rFonts w:ascii="Calibri" w:eastAsia="Times New Roman" w:hAnsi="Calibri" w:cs="Times New Roman"/>
          <w:noProof/>
        </w:rPr>
        <w:t>, 80(3), pp. 367–370. doi: 10.1016/0092-8674(95)90486-7.</w:t>
      </w:r>
    </w:p>
    <w:p w14:paraId="5839B9E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Errington, J. (2015) ‘Bacterial morphogenesis and the enigmatic MreB helix’, </w:t>
      </w:r>
      <w:r w:rsidRPr="002C58DB">
        <w:rPr>
          <w:rFonts w:ascii="Calibri" w:eastAsia="Times New Roman" w:hAnsi="Calibri" w:cs="Times New Roman"/>
          <w:i/>
          <w:iCs/>
          <w:noProof/>
        </w:rPr>
        <w:t>Nature Reviews Microbiology</w:t>
      </w:r>
      <w:r w:rsidRPr="002C58DB">
        <w:rPr>
          <w:rFonts w:ascii="Calibri" w:eastAsia="Times New Roman" w:hAnsi="Calibri" w:cs="Times New Roman"/>
          <w:noProof/>
        </w:rPr>
        <w:t>. Nature Publishing Group, 13(4), pp. 241–248. doi: 10.1038/nrmicro3398.</w:t>
      </w:r>
    </w:p>
    <w:p w14:paraId="399DC19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Eun, Y. J., Kapoor, M., Hussain, S. and Garner, E. C. (2015) ‘Bacterial filament systems: Toward understanding their emergent behavior and cellular functions’, </w:t>
      </w:r>
      <w:r w:rsidRPr="002C58DB">
        <w:rPr>
          <w:rFonts w:ascii="Calibri" w:eastAsia="Times New Roman" w:hAnsi="Calibri" w:cs="Times New Roman"/>
          <w:i/>
          <w:iCs/>
          <w:noProof/>
        </w:rPr>
        <w:t>Journal of Biological Chemistry</w:t>
      </w:r>
      <w:r w:rsidRPr="002C58DB">
        <w:rPr>
          <w:rFonts w:ascii="Calibri" w:eastAsia="Times New Roman" w:hAnsi="Calibri" w:cs="Times New Roman"/>
          <w:noProof/>
        </w:rPr>
        <w:t>, 290(28), pp. 17181–17189. doi: 10.1074/jbc.R115.637876.</w:t>
      </w:r>
    </w:p>
    <w:p w14:paraId="74187C3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Feliciano, D. and Di Pietro, S. M. (2012) ‘SLAC, a complex between Sla1 and Las17, regulates actin polymerization during clathrin-mediated endocytosis’,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3(21), pp. 4256–4272. doi: 10.1091/mbc.E11-12-1022.</w:t>
      </w:r>
    </w:p>
    <w:p w14:paraId="6A6168C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Feliciano, D., Tolsma, T. O., Farrell, K. B., Aradi, A. and Di Pietro, S. M. (2015) ‘A second las17 monomeric actin-binding motif functions in Arp2/3-dependent actin polymerization during endocytosis’, </w:t>
      </w:r>
      <w:r w:rsidRPr="002C58DB">
        <w:rPr>
          <w:rFonts w:ascii="Calibri" w:eastAsia="Times New Roman" w:hAnsi="Calibri" w:cs="Times New Roman"/>
          <w:i/>
          <w:iCs/>
          <w:noProof/>
        </w:rPr>
        <w:t>Traffic</w:t>
      </w:r>
      <w:r w:rsidRPr="002C58DB">
        <w:rPr>
          <w:rFonts w:ascii="Calibri" w:eastAsia="Times New Roman" w:hAnsi="Calibri" w:cs="Times New Roman"/>
          <w:noProof/>
        </w:rPr>
        <w:t>, 16(4), pp. 379–397. doi: 10.1111/tra.12259.</w:t>
      </w:r>
    </w:p>
    <w:p w14:paraId="35FE43D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Fried, S., Matalon, O., Noy, E. and Barda-Saad, M. (2014) ‘WIP: more than a WASp-interacting protein’, </w:t>
      </w:r>
      <w:r w:rsidRPr="002C58DB">
        <w:rPr>
          <w:rFonts w:ascii="Calibri" w:eastAsia="Times New Roman" w:hAnsi="Calibri" w:cs="Times New Roman"/>
          <w:i/>
          <w:iCs/>
          <w:noProof/>
        </w:rPr>
        <w:t>Journal of Leukocyte Biology</w:t>
      </w:r>
      <w:r w:rsidRPr="002C58DB">
        <w:rPr>
          <w:rFonts w:ascii="Calibri" w:eastAsia="Times New Roman" w:hAnsi="Calibri" w:cs="Times New Roman"/>
          <w:noProof/>
        </w:rPr>
        <w:t>, 96(5), pp. 713–727. doi: 10.1189/jlb.2RU0314-162R.</w:t>
      </w:r>
    </w:p>
    <w:p w14:paraId="767D278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Fritzsche, M., Li, D., Colin-York, H., Chang, V. T., Moeendarbary, E., Felce, J. H., Sezgin, E., Charras, G., Betzig, E. and Eggeling, C. (2017) ‘Self-organizing actin patterns shape membrane architecture but not cell mechanics’, </w:t>
      </w:r>
      <w:r w:rsidRPr="002C58DB">
        <w:rPr>
          <w:rFonts w:ascii="Calibri" w:eastAsia="Times New Roman" w:hAnsi="Calibri" w:cs="Times New Roman"/>
          <w:i/>
          <w:iCs/>
          <w:noProof/>
        </w:rPr>
        <w:t>Nature Communications</w:t>
      </w:r>
      <w:r w:rsidRPr="002C58DB">
        <w:rPr>
          <w:rFonts w:ascii="Calibri" w:eastAsia="Times New Roman" w:hAnsi="Calibri" w:cs="Times New Roman"/>
          <w:noProof/>
        </w:rPr>
        <w:t>, 8, p. 14347. doi: 10.1038/ncomms14347.</w:t>
      </w:r>
    </w:p>
    <w:p w14:paraId="3A626E7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Frixione, E. (2000) ‘Recurring views on the structure and function of the cytoskeleton: A 300-year epic’, </w:t>
      </w:r>
      <w:r w:rsidRPr="002C58DB">
        <w:rPr>
          <w:rFonts w:ascii="Calibri" w:eastAsia="Times New Roman" w:hAnsi="Calibri" w:cs="Times New Roman"/>
          <w:i/>
          <w:iCs/>
          <w:noProof/>
        </w:rPr>
        <w:t>Cell Motility and the Cytoskeleton</w:t>
      </w:r>
      <w:r w:rsidRPr="002C58DB">
        <w:rPr>
          <w:rFonts w:ascii="Calibri" w:eastAsia="Times New Roman" w:hAnsi="Calibri" w:cs="Times New Roman"/>
          <w:noProof/>
        </w:rPr>
        <w:t>, 46(2), pp. 73–94. doi: 10.1002/1097-0169(200006)46:2&lt;73::AID-CM1&gt;3.0.CO;2-0.</w:t>
      </w:r>
    </w:p>
    <w:p w14:paraId="6D35826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alletta, B. J., Chuang, D. Y. and Cooper, J. a (2008) ‘Distinct roles for Arp2/3 regulators in actin assembly and endocytosis.’, </w:t>
      </w:r>
      <w:r w:rsidRPr="002C58DB">
        <w:rPr>
          <w:rFonts w:ascii="Calibri" w:eastAsia="Times New Roman" w:hAnsi="Calibri" w:cs="Times New Roman"/>
          <w:i/>
          <w:iCs/>
          <w:noProof/>
        </w:rPr>
        <w:t>PLoS biology</w:t>
      </w:r>
      <w:r w:rsidRPr="002C58DB">
        <w:rPr>
          <w:rFonts w:ascii="Calibri" w:eastAsia="Times New Roman" w:hAnsi="Calibri" w:cs="Times New Roman"/>
          <w:noProof/>
        </w:rPr>
        <w:t>, 6(1), p. e1. doi: 10.1371/journal.pbio.0060001.</w:t>
      </w:r>
    </w:p>
    <w:p w14:paraId="38D8B72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andhi, M., Smith, B. A., Bovellan, M., Paavilainen, V., Daugherty-Clarke, K., Gelles, J., Lappalainen, P. and Goode, B. L. (2010) ‘GMF Is a Cofilin Homolog that Binds Arp2/3 Complex to Stimulate Filament Debranching and Inhibit Actin Nucleation’,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Ltd, 20(9), pp. 861–867. doi: 10.1016/j.cub.2010.03.026.</w:t>
      </w:r>
    </w:p>
    <w:p w14:paraId="6CF8530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arcía, E., Ragazzini, C., Yu, X., Cuesta-García, E., Bernardino de la Serna, J., Zech, T., Sarrió, D., Machesky, L. M. and Antón, I. M. (2016) ‘WIP and WICH/WIRE co-ordinately control invadopodium formation and maturation in human breast cancer cell invasion’, </w:t>
      </w:r>
      <w:r w:rsidRPr="002C58DB">
        <w:rPr>
          <w:rFonts w:ascii="Calibri" w:eastAsia="Times New Roman" w:hAnsi="Calibri" w:cs="Times New Roman"/>
          <w:i/>
          <w:iCs/>
          <w:noProof/>
        </w:rPr>
        <w:t>Scientific Reports</w:t>
      </w:r>
      <w:r w:rsidRPr="002C58DB">
        <w:rPr>
          <w:rFonts w:ascii="Calibri" w:eastAsia="Times New Roman" w:hAnsi="Calibri" w:cs="Times New Roman"/>
          <w:noProof/>
        </w:rPr>
        <w:t>. Nature Publishing Group, 6(March), p. 23590. doi: 10.1038/srep23590.</w:t>
      </w:r>
    </w:p>
    <w:p w14:paraId="0D95FBE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arner, E. C., Campbell, C. S., Weibel, D. B. and Dyche, R. (2010) ‘Reconstitution of DNA Segregation Driven by Assembly of a Prokaryotic Actin Homolog’, </w:t>
      </w:r>
      <w:r w:rsidRPr="002C58DB">
        <w:rPr>
          <w:rFonts w:ascii="Calibri" w:eastAsia="Times New Roman" w:hAnsi="Calibri" w:cs="Times New Roman"/>
          <w:i/>
          <w:iCs/>
          <w:noProof/>
        </w:rPr>
        <w:t>Science</w:t>
      </w:r>
      <w:r w:rsidRPr="002C58DB">
        <w:rPr>
          <w:rFonts w:ascii="Calibri" w:eastAsia="Times New Roman" w:hAnsi="Calibri" w:cs="Times New Roman"/>
          <w:noProof/>
        </w:rPr>
        <w:t>, 315(5816), pp. 1270–1274. doi: 10.1126/science.1138527.Reconstitution.</w:t>
      </w:r>
    </w:p>
    <w:p w14:paraId="4DEE788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arner, E. C., Campbell, S. C. and Mullins, R. D. (2004) ‘Dynamic Instability in a DNA-Segregating Prokaryotic Actin Homolog’, </w:t>
      </w:r>
      <w:r w:rsidRPr="002C58DB">
        <w:rPr>
          <w:rFonts w:ascii="Calibri" w:eastAsia="Times New Roman" w:hAnsi="Calibri" w:cs="Times New Roman"/>
          <w:i/>
          <w:iCs/>
          <w:noProof/>
        </w:rPr>
        <w:t>Science</w:t>
      </w:r>
      <w:r w:rsidRPr="002C58DB">
        <w:rPr>
          <w:rFonts w:ascii="Calibri" w:eastAsia="Times New Roman" w:hAnsi="Calibri" w:cs="Times New Roman"/>
          <w:noProof/>
        </w:rPr>
        <w:t>, 306(5698), pp. 1021–1025. doi: 10.1126/science.1101313.</w:t>
      </w:r>
    </w:p>
    <w:p w14:paraId="5093C80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hosal, D. and Lo we, J. (2015) ‘Collaborative protein filaments’, </w:t>
      </w:r>
      <w:r w:rsidRPr="002C58DB">
        <w:rPr>
          <w:rFonts w:ascii="Calibri" w:eastAsia="Times New Roman" w:hAnsi="Calibri" w:cs="Times New Roman"/>
          <w:i/>
          <w:iCs/>
          <w:noProof/>
        </w:rPr>
        <w:t>The EMBO Journal</w:t>
      </w:r>
      <w:r w:rsidRPr="002C58DB">
        <w:rPr>
          <w:rFonts w:ascii="Calibri" w:eastAsia="Times New Roman" w:hAnsi="Calibri" w:cs="Times New Roman"/>
          <w:noProof/>
        </w:rPr>
        <w:t>, 34(18), pp. 2312–2320. doi: 10.15252/embj.201591756.</w:t>
      </w:r>
    </w:p>
    <w:p w14:paraId="506DE30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oley, E. D. and Welch, M. D. (2006) ‘The ARP2/3 complex: an actin nucleator comes of age’, </w:t>
      </w:r>
      <w:r w:rsidRPr="002C58DB">
        <w:rPr>
          <w:rFonts w:ascii="Calibri" w:eastAsia="Times New Roman" w:hAnsi="Calibri" w:cs="Times New Roman"/>
          <w:i/>
          <w:iCs/>
          <w:noProof/>
        </w:rPr>
        <w:t>Nature Reviews Molecular Cell Biology</w:t>
      </w:r>
      <w:r w:rsidRPr="002C58DB">
        <w:rPr>
          <w:rFonts w:ascii="Calibri" w:eastAsia="Times New Roman" w:hAnsi="Calibri" w:cs="Times New Roman"/>
          <w:noProof/>
        </w:rPr>
        <w:t>, 7(10), pp. 713–726. doi: 10.1038/nrm2026.</w:t>
      </w:r>
    </w:p>
    <w:p w14:paraId="22AC452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oode, B. L., Eskin, J. A. and Wendland, B. (2015) ‘Actin and endocytosis in budding yeast’, </w:t>
      </w:r>
      <w:r w:rsidRPr="002C58DB">
        <w:rPr>
          <w:rFonts w:ascii="Calibri" w:eastAsia="Times New Roman" w:hAnsi="Calibri" w:cs="Times New Roman"/>
          <w:i/>
          <w:iCs/>
          <w:noProof/>
        </w:rPr>
        <w:t>Genetics</w:t>
      </w:r>
      <w:r w:rsidRPr="002C58DB">
        <w:rPr>
          <w:rFonts w:ascii="Calibri" w:eastAsia="Times New Roman" w:hAnsi="Calibri" w:cs="Times New Roman"/>
          <w:noProof/>
        </w:rPr>
        <w:t>, 199(2), pp. 315–358. doi: 10.1534/genetics.112.145540.</w:t>
      </w:r>
    </w:p>
    <w:p w14:paraId="45E51A4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Graziano, B. R., DuPage, A. G., Michelot, A., Breitsprecher, D., Moseley, J. B., Sagot, I., Blanchoin, L. and Goode, B. L. (2011) ‘Mechanism and cellular function of Bud6 as an actin nucleation-promoting factor’,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2(21), pp. 4016–4028. doi: 10.1091/mbc.E11-05-0404.</w:t>
      </w:r>
    </w:p>
    <w:p w14:paraId="012D98A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ressin, L., Guillotin, A., Guérin, C., Blanchoin, L. and Michelot, A. (2015) ‘Architecture dependence of actin filament network disassembly’, </w:t>
      </w:r>
      <w:r w:rsidRPr="002C58DB">
        <w:rPr>
          <w:rFonts w:ascii="Calibri" w:eastAsia="Times New Roman" w:hAnsi="Calibri" w:cs="Times New Roman"/>
          <w:i/>
          <w:iCs/>
          <w:noProof/>
        </w:rPr>
        <w:t>Current Biology</w:t>
      </w:r>
      <w:r w:rsidRPr="002C58DB">
        <w:rPr>
          <w:rFonts w:ascii="Calibri" w:eastAsia="Times New Roman" w:hAnsi="Calibri" w:cs="Times New Roman"/>
          <w:noProof/>
        </w:rPr>
        <w:t>, 25(11), pp. 1437–1447. doi: 10.1016/j.cub.2015.04.011.</w:t>
      </w:r>
    </w:p>
    <w:p w14:paraId="4D45A1A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Gunning, P. W., Ghoshdastider, U., Whitaker, S., Popp, D. and Robinson, R. C. (2015) ‘The evolution of compositionally and functionally distinct actin filaments’, </w:t>
      </w:r>
      <w:r w:rsidRPr="002C58DB">
        <w:rPr>
          <w:rFonts w:ascii="Calibri" w:eastAsia="Times New Roman" w:hAnsi="Calibri" w:cs="Times New Roman"/>
          <w:i/>
          <w:iCs/>
          <w:noProof/>
        </w:rPr>
        <w:t>Journal of Cell Science</w:t>
      </w:r>
      <w:r w:rsidRPr="002C58DB">
        <w:rPr>
          <w:rFonts w:ascii="Calibri" w:eastAsia="Times New Roman" w:hAnsi="Calibri" w:cs="Times New Roman"/>
          <w:noProof/>
        </w:rPr>
        <w:t>, 128(11), pp. 2009–2019. doi: 10.1242/jcs.165563.</w:t>
      </w:r>
    </w:p>
    <w:p w14:paraId="0358120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aviv, L., Brill-Karniely, Y., Mahaffy, R., Backouche, F., Ben-Shaul, A., Pollard, T. D. and Bernheim-Groswasser, A. (2006) ‘Reconstitution of the transition from lamellipodium to filopodium in a membrane-free system’,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03(13), pp. 4906–4911. doi: 10.1073/pnas.0508269103.</w:t>
      </w:r>
    </w:p>
    <w:p w14:paraId="64B7C9D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iggs, H. N., Blanchoin, L. and Pollard, T. D. (1999) ‘Influence of the C terminus of Wiskott-Aldrich syndrome protein (WASp) and the Arp2/3 complex on actin polymerization’, </w:t>
      </w:r>
      <w:r w:rsidRPr="002C58DB">
        <w:rPr>
          <w:rFonts w:ascii="Calibri" w:eastAsia="Times New Roman" w:hAnsi="Calibri" w:cs="Times New Roman"/>
          <w:i/>
          <w:iCs/>
          <w:noProof/>
        </w:rPr>
        <w:t>Biochemistry</w:t>
      </w:r>
      <w:r w:rsidRPr="002C58DB">
        <w:rPr>
          <w:rFonts w:ascii="Calibri" w:eastAsia="Times New Roman" w:hAnsi="Calibri" w:cs="Times New Roman"/>
          <w:noProof/>
        </w:rPr>
        <w:t>, 38(46), pp. 15212–15222. doi: 10.1021/bi991843+.</w:t>
      </w:r>
    </w:p>
    <w:p w14:paraId="79C630C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iggs, H. N. and Pollard, T. D. (2000) ‘Activation by Cdc42 and PIP 2 of Wiskott-Aldrich Syndrome protein (WASp) Stimulates Actin Nucleation by Arp2/3 Complex’, </w:t>
      </w:r>
      <w:r w:rsidRPr="002C58DB">
        <w:rPr>
          <w:rFonts w:ascii="Calibri" w:eastAsia="Times New Roman" w:hAnsi="Calibri" w:cs="Times New Roman"/>
          <w:i/>
          <w:iCs/>
          <w:noProof/>
        </w:rPr>
        <w:t>J. Cell. Bio.</w:t>
      </w:r>
      <w:r w:rsidRPr="002C58DB">
        <w:rPr>
          <w:rFonts w:ascii="Calibri" w:eastAsia="Times New Roman" w:hAnsi="Calibri" w:cs="Times New Roman"/>
          <w:noProof/>
        </w:rPr>
        <w:t>, 150(6), pp. 1311–1320.</w:t>
      </w:r>
    </w:p>
    <w:p w14:paraId="4349A0E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olt, M. R. and Koffer, A. (2001) ‘Cell motility: Proline-rich proteins promote protrusions’, </w:t>
      </w:r>
      <w:r w:rsidRPr="002C58DB">
        <w:rPr>
          <w:rFonts w:ascii="Calibri" w:eastAsia="Times New Roman" w:hAnsi="Calibri" w:cs="Times New Roman"/>
          <w:i/>
          <w:iCs/>
          <w:noProof/>
        </w:rPr>
        <w:t>Trends in Cell Biology</w:t>
      </w:r>
      <w:r w:rsidRPr="002C58DB">
        <w:rPr>
          <w:rFonts w:ascii="Calibri" w:eastAsia="Times New Roman" w:hAnsi="Calibri" w:cs="Times New Roman"/>
          <w:noProof/>
        </w:rPr>
        <w:t>, 11(1), pp. 38–46. doi: 10.1016/S0962-8924(00)01876-6.</w:t>
      </w:r>
    </w:p>
    <w:p w14:paraId="7AAD8AE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oly, T. E. and Leibler, S. (1994) ‘Dynamic instability of microtubules as an efficient way to search in space.’, </w:t>
      </w:r>
      <w:r w:rsidRPr="002C58DB">
        <w:rPr>
          <w:rFonts w:ascii="Calibri" w:eastAsia="Times New Roman" w:hAnsi="Calibri" w:cs="Times New Roman"/>
          <w:i/>
          <w:iCs/>
          <w:noProof/>
        </w:rPr>
        <w:t>Pro. Natl. Aca. Sci., USA</w:t>
      </w:r>
      <w:r w:rsidRPr="002C58DB">
        <w:rPr>
          <w:rFonts w:ascii="Calibri" w:eastAsia="Times New Roman" w:hAnsi="Calibri" w:cs="Times New Roman"/>
          <w:noProof/>
        </w:rPr>
        <w:t>, 91(12), pp. 5682–5685. doi: 10.1073/pnas.91.12.5682.</w:t>
      </w:r>
    </w:p>
    <w:p w14:paraId="6EB70F2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ou, W., Izadi, M., Nemitz, S., Haag, N., Kessels, M. M. and Qualmann, B. (2015) ‘The Actin Nucleator Cobl Is Controlled by Calcium and Calmodulin’, </w:t>
      </w:r>
      <w:r w:rsidRPr="002C58DB">
        <w:rPr>
          <w:rFonts w:ascii="Calibri" w:eastAsia="Times New Roman" w:hAnsi="Calibri" w:cs="Times New Roman"/>
          <w:i/>
          <w:iCs/>
          <w:noProof/>
        </w:rPr>
        <w:t>PLoS Biology</w:t>
      </w:r>
      <w:r w:rsidRPr="002C58DB">
        <w:rPr>
          <w:rFonts w:ascii="Calibri" w:eastAsia="Times New Roman" w:hAnsi="Calibri" w:cs="Times New Roman"/>
          <w:noProof/>
        </w:rPr>
        <w:t>, 13(9), pp. 1–30. doi: 10.1371/journal.pbio.1002233.</w:t>
      </w:r>
    </w:p>
    <w:p w14:paraId="7FCDCEA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u, X. and Kuhn, J. R. (2012) ‘Actin filament attachments for sustained motility in vitro are maintained by filament bundling’, </w:t>
      </w:r>
      <w:r w:rsidRPr="002C58DB">
        <w:rPr>
          <w:rFonts w:ascii="Calibri" w:eastAsia="Times New Roman" w:hAnsi="Calibri" w:cs="Times New Roman"/>
          <w:i/>
          <w:iCs/>
          <w:noProof/>
        </w:rPr>
        <w:t>PLoS ONE</w:t>
      </w:r>
      <w:r w:rsidRPr="002C58DB">
        <w:rPr>
          <w:rFonts w:ascii="Calibri" w:eastAsia="Times New Roman" w:hAnsi="Calibri" w:cs="Times New Roman"/>
          <w:noProof/>
        </w:rPr>
        <w:t>, 7(2). doi: 10.1371/journal.pone.0031385.</w:t>
      </w:r>
    </w:p>
    <w:p w14:paraId="157D6AA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Husson, C., Cantrelle, F. X., Roblin, P., Didry, D., Le, K. H. D., Perez, J., Guittet, E., Van Heijenoort, C., Renault, L. and Carlier, M. F. (2010) ‘Multifunctionality of the β-thymosin/WH2 module: G-actin sequestration, actin filament growth, nucleation, and severing’, </w:t>
      </w:r>
      <w:r w:rsidRPr="002C58DB">
        <w:rPr>
          <w:rFonts w:ascii="Calibri" w:eastAsia="Times New Roman" w:hAnsi="Calibri" w:cs="Times New Roman"/>
          <w:i/>
          <w:iCs/>
          <w:noProof/>
        </w:rPr>
        <w:t>Annals of the New York Academy of Sciences</w:t>
      </w:r>
      <w:r w:rsidRPr="002C58DB">
        <w:rPr>
          <w:rFonts w:ascii="Calibri" w:eastAsia="Times New Roman" w:hAnsi="Calibri" w:cs="Times New Roman"/>
          <w:noProof/>
        </w:rPr>
        <w:t>, 1194, pp. 44–52. doi: 10.1111/j.1749-6632.2010.05473.x.</w:t>
      </w:r>
    </w:p>
    <w:p w14:paraId="07726DD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Husson, C., Renault, L., Didry, D., Pantaloni, D. and Carlier, M. F. (2011) ‘Cordon-Bleu Uses WH2 Domains as Multifunctional Dynamizers of Actin Filament Assembly’, </w:t>
      </w:r>
      <w:r w:rsidRPr="002C58DB">
        <w:rPr>
          <w:rFonts w:ascii="Calibri" w:eastAsia="Times New Roman" w:hAnsi="Calibri" w:cs="Times New Roman"/>
          <w:i/>
          <w:iCs/>
          <w:noProof/>
        </w:rPr>
        <w:t>Molecular Cell</w:t>
      </w:r>
      <w:r w:rsidRPr="002C58DB">
        <w:rPr>
          <w:rFonts w:ascii="Calibri" w:eastAsia="Times New Roman" w:hAnsi="Calibri" w:cs="Times New Roman"/>
          <w:noProof/>
        </w:rPr>
        <w:t>. Elsevier Inc., 43(3), pp. 464–477. doi: 10.1016/j.molcel.2011.07.010.</w:t>
      </w:r>
    </w:p>
    <w:p w14:paraId="4BED197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Ideses, Y., Brill-Karniely, Y., Haviv, L., Ben-Shaul, A. and Bernheim-Groswasser, A. (2008) ‘Arp2/3 branched actin network mediates filopodia-like bundles formation in vitro’, </w:t>
      </w:r>
      <w:r w:rsidRPr="002C58DB">
        <w:rPr>
          <w:rFonts w:ascii="Calibri" w:eastAsia="Times New Roman" w:hAnsi="Calibri" w:cs="Times New Roman"/>
          <w:i/>
          <w:iCs/>
          <w:noProof/>
        </w:rPr>
        <w:t>PLoS ONE</w:t>
      </w:r>
      <w:r w:rsidRPr="002C58DB">
        <w:rPr>
          <w:rFonts w:ascii="Calibri" w:eastAsia="Times New Roman" w:hAnsi="Calibri" w:cs="Times New Roman"/>
          <w:noProof/>
        </w:rPr>
        <w:t>, 3(9). doi: 10.1371/journal.pone.0003297.</w:t>
      </w:r>
    </w:p>
    <w:p w14:paraId="61F6B8D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Isabella, A. J. and Horne-Badovinac, S. (2016) ‘Rab10-Mediated Secretion Synergizes with Tissue Movement to Build a Polarized Basement Membrane Architecture for Organ Morphogenesis’, </w:t>
      </w:r>
      <w:r w:rsidRPr="002C58DB">
        <w:rPr>
          <w:rFonts w:ascii="Calibri" w:eastAsia="Times New Roman" w:hAnsi="Calibri" w:cs="Times New Roman"/>
          <w:i/>
          <w:iCs/>
          <w:noProof/>
        </w:rPr>
        <w:t>Developmental Cell</w:t>
      </w:r>
      <w:r w:rsidRPr="002C58DB">
        <w:rPr>
          <w:rFonts w:ascii="Calibri" w:eastAsia="Times New Roman" w:hAnsi="Calibri" w:cs="Times New Roman"/>
          <w:noProof/>
        </w:rPr>
        <w:t>. Elsevier Inc., 38(1), pp. 47–60. doi: 10.1016/j.devcel.2016.06.009.</w:t>
      </w:r>
    </w:p>
    <w:p w14:paraId="511D8B9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Ito, T., Narita, A., Hirayama, T., Taki, M., Iyoshi, S., Yamamoto, Y., Maéda, Y. and Oda, T. (2011) ‘Human Spire Interacts with the Barbed End of the Actin Filament’, </w:t>
      </w:r>
      <w:r w:rsidRPr="002C58DB">
        <w:rPr>
          <w:rFonts w:ascii="Calibri" w:eastAsia="Times New Roman" w:hAnsi="Calibri" w:cs="Times New Roman"/>
          <w:i/>
          <w:iCs/>
          <w:noProof/>
        </w:rPr>
        <w:t>Journal of Molecular Biology</w:t>
      </w:r>
      <w:r w:rsidRPr="002C58DB">
        <w:rPr>
          <w:rFonts w:ascii="Calibri" w:eastAsia="Times New Roman" w:hAnsi="Calibri" w:cs="Times New Roman"/>
          <w:noProof/>
        </w:rPr>
        <w:t>. Elsevier Ltd, 408(1), pp. 18–25. doi: 10.1016/j.jmb.2010.12.045.</w:t>
      </w:r>
    </w:p>
    <w:p w14:paraId="7581BD6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Izore, T., Kureisaite-Ciziene, D., McLaughlin, S. H. and L??we, J. (2016) ‘Crenactin forms actin-like double helical filaments regulated by arcadin-2’, </w:t>
      </w:r>
      <w:r w:rsidRPr="002C58DB">
        <w:rPr>
          <w:rFonts w:ascii="Calibri" w:eastAsia="Times New Roman" w:hAnsi="Calibri" w:cs="Times New Roman"/>
          <w:i/>
          <w:iCs/>
          <w:noProof/>
        </w:rPr>
        <w:t>eLife</w:t>
      </w:r>
      <w:r w:rsidRPr="002C58DB">
        <w:rPr>
          <w:rFonts w:ascii="Calibri" w:eastAsia="Times New Roman" w:hAnsi="Calibri" w:cs="Times New Roman"/>
          <w:noProof/>
        </w:rPr>
        <w:t>, 5(NOVEMBER2016), pp. 1–18. doi: 10.7554/eLife.21600.</w:t>
      </w:r>
    </w:p>
    <w:p w14:paraId="0D4C218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Jia, D., Gomez, T. S., Metlagel, Z., Umetani, J., Otwinowski, Z., Rosen, M. K. and Billadeau, D. D. (2010) ‘WASH and WAVE actin regulators of the Wiskott-Aldrich syndrome protein (WASP) family are controlled by analogous structurally related complexes’,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07(23), pp. 10442–10447. doi: 10.1073/pnas.0913293107.</w:t>
      </w:r>
    </w:p>
    <w:p w14:paraId="3CAF6E3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Jiao, Y., Walker, M., Trinick, J., Pernier, J., Montaville, P. and Carlier, M. F. (2014) ‘Mutagenetic and electron microscopy analysis of actin filament severing by Cordon-Bleu, a WH2 domain protein’, </w:t>
      </w:r>
      <w:r w:rsidRPr="002C58DB">
        <w:rPr>
          <w:rFonts w:ascii="Calibri" w:eastAsia="Times New Roman" w:hAnsi="Calibri" w:cs="Times New Roman"/>
          <w:i/>
          <w:iCs/>
          <w:noProof/>
        </w:rPr>
        <w:t>Cytoskeleton</w:t>
      </w:r>
      <w:r w:rsidRPr="002C58DB">
        <w:rPr>
          <w:rFonts w:ascii="Calibri" w:eastAsia="Times New Roman" w:hAnsi="Calibri" w:cs="Times New Roman"/>
          <w:noProof/>
        </w:rPr>
        <w:t>, 71(3), pp. 170–183. doi: 10.1002/cm.21161.</w:t>
      </w:r>
    </w:p>
    <w:p w14:paraId="31233D7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Johansen, J., Alfaro, G. and Beh, C. T. (2016) ‘Polarized Exocytosis Induces Compensatory Endocytosis by Sec4p-Regulated Cortical Actin Polymerization’, </w:t>
      </w:r>
      <w:r w:rsidRPr="002C58DB">
        <w:rPr>
          <w:rFonts w:ascii="Calibri" w:eastAsia="Times New Roman" w:hAnsi="Calibri" w:cs="Times New Roman"/>
          <w:i/>
          <w:iCs/>
          <w:noProof/>
        </w:rPr>
        <w:t xml:space="preserve">PLoS </w:t>
      </w:r>
      <w:r w:rsidRPr="002C58DB">
        <w:rPr>
          <w:rFonts w:ascii="Calibri" w:eastAsia="Times New Roman" w:hAnsi="Calibri" w:cs="Times New Roman"/>
          <w:i/>
          <w:iCs/>
          <w:noProof/>
        </w:rPr>
        <w:lastRenderedPageBreak/>
        <w:t>Biology</w:t>
      </w:r>
      <w:r w:rsidRPr="002C58DB">
        <w:rPr>
          <w:rFonts w:ascii="Calibri" w:eastAsia="Times New Roman" w:hAnsi="Calibri" w:cs="Times New Roman"/>
          <w:noProof/>
        </w:rPr>
        <w:t>, 14(8), pp. 1–24. doi: 10.1371/journal.pbio.1002534.</w:t>
      </w:r>
    </w:p>
    <w:p w14:paraId="2FF90A9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Jones, L. J. F., Carballido-López, R. and Errington, J. (2001) ‘Control of cell shape in bacteria: Helical, actin-like filaments in Bacillus subtilis’, </w:t>
      </w:r>
      <w:r w:rsidRPr="002C58DB">
        <w:rPr>
          <w:rFonts w:ascii="Calibri" w:eastAsia="Times New Roman" w:hAnsi="Calibri" w:cs="Times New Roman"/>
          <w:i/>
          <w:iCs/>
          <w:noProof/>
        </w:rPr>
        <w:t>Cell</w:t>
      </w:r>
      <w:r w:rsidRPr="002C58DB">
        <w:rPr>
          <w:rFonts w:ascii="Calibri" w:eastAsia="Times New Roman" w:hAnsi="Calibri" w:cs="Times New Roman"/>
          <w:noProof/>
        </w:rPr>
        <w:t>, 104(6), pp. 913–922. doi: 10.1016/S0092-8674(01)00287-2.</w:t>
      </w:r>
    </w:p>
    <w:p w14:paraId="00191ED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aksonen, M., Toret, C. P. and Drubin, D. G. (2006) ‘Harnessing actin dynamics for clathrin-mediated endocytosis’, </w:t>
      </w:r>
      <w:r w:rsidRPr="002C58DB">
        <w:rPr>
          <w:rFonts w:ascii="Calibri" w:eastAsia="Times New Roman" w:hAnsi="Calibri" w:cs="Times New Roman"/>
          <w:i/>
          <w:iCs/>
          <w:noProof/>
        </w:rPr>
        <w:t>Nature Reviews Molecular Cell Biology</w:t>
      </w:r>
      <w:r w:rsidRPr="002C58DB">
        <w:rPr>
          <w:rFonts w:ascii="Calibri" w:eastAsia="Times New Roman" w:hAnsi="Calibri" w:cs="Times New Roman"/>
          <w:noProof/>
        </w:rPr>
        <w:t>, 7(6), pp. 404–414. doi: 10.1038/nrm1940.</w:t>
      </w:r>
    </w:p>
    <w:p w14:paraId="5EC04CC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ast, D. J., Zajac, A. L., Erika, L. F., Ostap, E. M., Kast, D. J., Zajac, A. L., Holzbaur, E. L. F., Ostap, E. M. and Dominguez, R. (2015) ‘Report WHAMM Directs the Arp2 / 3 Complex to the ER for Autophagosome Biogenesis through an Actin Comet Report WHAMM Directs the Arp2 / 3 Complex to the ER for Autophagosome Biogenesis through an Actin Comet Tail Mechanism’,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25(13), pp. 1791–1797. doi: 10.1016/j.cub.2015.05.042.</w:t>
      </w:r>
    </w:p>
    <w:p w14:paraId="124F77F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elly, A. E., Kranitz, H., Dötsch, V. and Mullins, R. D. (2006) ‘Actin binding to the central domain of WASP/Scar proteins plays a critical role in the activation of the Arp2/3 complex’, </w:t>
      </w:r>
      <w:r w:rsidRPr="002C58DB">
        <w:rPr>
          <w:rFonts w:ascii="Calibri" w:eastAsia="Times New Roman" w:hAnsi="Calibri" w:cs="Times New Roman"/>
          <w:i/>
          <w:iCs/>
          <w:noProof/>
        </w:rPr>
        <w:t>Journal of Biological Chemistry</w:t>
      </w:r>
      <w:r w:rsidRPr="002C58DB">
        <w:rPr>
          <w:rFonts w:ascii="Calibri" w:eastAsia="Times New Roman" w:hAnsi="Calibri" w:cs="Times New Roman"/>
          <w:noProof/>
        </w:rPr>
        <w:t>, 281(15), pp. 10589–10597. doi: 10.1074/jbc.M507470200.</w:t>
      </w:r>
    </w:p>
    <w:p w14:paraId="0DBA333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handuja, N. and Kuhn, J. R. (2014) ‘Processive acceleration of actin barbed-end assembly by N-WASP.’,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5(1), pp. 55–65. doi: 10.1091/mbc.E12-11-0781.</w:t>
      </w:r>
    </w:p>
    <w:p w14:paraId="3B4CBCA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im,  a S., Kakalis, L. T., Abdul-Manan, N., Liu, G. a and Rosen, M. K. (2000) ‘Autoinhibition and activation mechanisms of the Wiskott-Aldrich syndrome protein.’, </w:t>
      </w:r>
      <w:r w:rsidRPr="002C58DB">
        <w:rPr>
          <w:rFonts w:ascii="Calibri" w:eastAsia="Times New Roman" w:hAnsi="Calibri" w:cs="Times New Roman"/>
          <w:i/>
          <w:iCs/>
          <w:noProof/>
        </w:rPr>
        <w:t>Nature</w:t>
      </w:r>
      <w:r w:rsidRPr="002C58DB">
        <w:rPr>
          <w:rFonts w:ascii="Calibri" w:eastAsia="Times New Roman" w:hAnsi="Calibri" w:cs="Times New Roman"/>
          <w:noProof/>
        </w:rPr>
        <w:t>, 404(6774), pp. 151–8. doi: 10.1038/35004513.</w:t>
      </w:r>
    </w:p>
    <w:p w14:paraId="09EEE29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oronakis, V., Hume, P. J., Humphreys, D., Liu, T., Hørning, O., Jensen, O. N. and McGhie, E. J. (2011) ‘WAVE regulatory complex activation by cooperating GTPases Arf and Rac1.’, </w:t>
      </w:r>
      <w:r w:rsidRPr="002C58DB">
        <w:rPr>
          <w:rFonts w:ascii="Calibri" w:eastAsia="Times New Roman" w:hAnsi="Calibri" w:cs="Times New Roman"/>
          <w:i/>
          <w:iCs/>
          <w:noProof/>
        </w:rPr>
        <w:t>Proceedings of the National Academy of Sciences of the United States of America</w:t>
      </w:r>
      <w:r w:rsidRPr="002C58DB">
        <w:rPr>
          <w:rFonts w:ascii="Calibri" w:eastAsia="Times New Roman" w:hAnsi="Calibri" w:cs="Times New Roman"/>
          <w:noProof/>
        </w:rPr>
        <w:t>, 108(35), pp. 14449–54. doi: 10.1073/pnas.1107666108.</w:t>
      </w:r>
    </w:p>
    <w:p w14:paraId="2C774EA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ovar, D. R. (2006) ‘Molecular details of formin-mediated actin assembly’, </w:t>
      </w:r>
      <w:r w:rsidRPr="002C58DB">
        <w:rPr>
          <w:rFonts w:ascii="Calibri" w:eastAsia="Times New Roman" w:hAnsi="Calibri" w:cs="Times New Roman"/>
          <w:i/>
          <w:iCs/>
          <w:noProof/>
        </w:rPr>
        <w:t>Current Opinion in Cell Biology</w:t>
      </w:r>
      <w:r w:rsidRPr="002C58DB">
        <w:rPr>
          <w:rFonts w:ascii="Calibri" w:eastAsia="Times New Roman" w:hAnsi="Calibri" w:cs="Times New Roman"/>
          <w:noProof/>
        </w:rPr>
        <w:t>, pp. 11–17. doi: 10.1016/j.ceb.2005.12.011.</w:t>
      </w:r>
    </w:p>
    <w:p w14:paraId="78109B4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Kübler, E. and Riezman, H. (1993) ‘Actin and fimbrin are required for the internalization step of endocytosis in yeast.’, </w:t>
      </w:r>
      <w:r w:rsidRPr="002C58DB">
        <w:rPr>
          <w:rFonts w:ascii="Calibri" w:eastAsia="Times New Roman" w:hAnsi="Calibri" w:cs="Times New Roman"/>
          <w:i/>
          <w:iCs/>
          <w:noProof/>
        </w:rPr>
        <w:t>The EMBO journal</w:t>
      </w:r>
      <w:r w:rsidRPr="002C58DB">
        <w:rPr>
          <w:rFonts w:ascii="Calibri" w:eastAsia="Times New Roman" w:hAnsi="Calibri" w:cs="Times New Roman"/>
          <w:noProof/>
        </w:rPr>
        <w:t>, 12(7), pp. 2855–2862.</w:t>
      </w:r>
    </w:p>
    <w:p w14:paraId="3020F6D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Lawson, J. L. D. and Carazo Salas, R. E. (2013) ‘Microtubules: greater than the sum of the parts.’, </w:t>
      </w:r>
      <w:r w:rsidRPr="002C58DB">
        <w:rPr>
          <w:rFonts w:ascii="Calibri" w:eastAsia="Times New Roman" w:hAnsi="Calibri" w:cs="Times New Roman"/>
          <w:i/>
          <w:iCs/>
          <w:noProof/>
        </w:rPr>
        <w:t>Biochemical Society transactions</w:t>
      </w:r>
      <w:r w:rsidRPr="002C58DB">
        <w:rPr>
          <w:rFonts w:ascii="Calibri" w:eastAsia="Times New Roman" w:hAnsi="Calibri" w:cs="Times New Roman"/>
          <w:noProof/>
        </w:rPr>
        <w:t>, 41(6), pp. 1736–44. doi: 10.1042/BST20130239.</w:t>
      </w:r>
    </w:p>
    <w:p w14:paraId="7BAB45A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ebensohn, A. M. and Kirschner, M. W. (2009) ‘Activation of the WAVE Complex by Coincident Signals Controls Actin Assembly’, </w:t>
      </w:r>
      <w:r w:rsidRPr="002C58DB">
        <w:rPr>
          <w:rFonts w:ascii="Calibri" w:eastAsia="Times New Roman" w:hAnsi="Calibri" w:cs="Times New Roman"/>
          <w:i/>
          <w:iCs/>
          <w:noProof/>
        </w:rPr>
        <w:t>Molecular Cell</w:t>
      </w:r>
      <w:r w:rsidRPr="002C58DB">
        <w:rPr>
          <w:rFonts w:ascii="Calibri" w:eastAsia="Times New Roman" w:hAnsi="Calibri" w:cs="Times New Roman"/>
          <w:noProof/>
        </w:rPr>
        <w:t>. Elsevier, 36(3), pp. 512–524. doi: 10.1016/j.molcel.2009.10.024.</w:t>
      </w:r>
    </w:p>
    <w:p w14:paraId="749B77B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echler, T., Shevchenko, A., Shevchenko, A. and Li, R. (2000) ‘Direct involvement of yeast type I myosins in Cdc42-dependent actin polymerization’,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48(2), pp. 363–373. doi: 10.1083/jcb.148.2.363.</w:t>
      </w:r>
    </w:p>
    <w:p w14:paraId="0B4DCC3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ewellyn, E. B., Pedersen, R. T. A., Hong, J., Lu, R., Morrison, H. M. and Drubin, D. G. (2015) ‘An Engineered Minimal WASP-Myosin Fusion Protein Reveals Essential Functions for Endocytosis’, </w:t>
      </w:r>
      <w:r w:rsidRPr="002C58DB">
        <w:rPr>
          <w:rFonts w:ascii="Calibri" w:eastAsia="Times New Roman" w:hAnsi="Calibri" w:cs="Times New Roman"/>
          <w:i/>
          <w:iCs/>
          <w:noProof/>
        </w:rPr>
        <w:t>Developmental Cell</w:t>
      </w:r>
      <w:r w:rsidRPr="002C58DB">
        <w:rPr>
          <w:rFonts w:ascii="Calibri" w:eastAsia="Times New Roman" w:hAnsi="Calibri" w:cs="Times New Roman"/>
          <w:noProof/>
        </w:rPr>
        <w:t>. Elsevier Inc., 35(3), pp. 281–294. doi: 10.1016/j.devcel.2015.10.007.</w:t>
      </w:r>
    </w:p>
    <w:p w14:paraId="429FBD6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i, P., Banjade, S., Cheng, H.-C., Kim, S., Chen, B., Guo, L., Llaguno, M., Hollingsworth, J. V., King, D. S., Banani, S. F., Russo, P. S., Jiang, Q.-X., Nixon, B. T. and Rosen, M. K. (2012) ‘Phase transitions in the assembly of multivalent signalling proteins’, </w:t>
      </w:r>
      <w:r w:rsidRPr="002C58DB">
        <w:rPr>
          <w:rFonts w:ascii="Calibri" w:eastAsia="Times New Roman" w:hAnsi="Calibri" w:cs="Times New Roman"/>
          <w:i/>
          <w:iCs/>
          <w:noProof/>
        </w:rPr>
        <w:t>Nature</w:t>
      </w:r>
      <w:r w:rsidRPr="002C58DB">
        <w:rPr>
          <w:rFonts w:ascii="Calibri" w:eastAsia="Times New Roman" w:hAnsi="Calibri" w:cs="Times New Roman"/>
          <w:noProof/>
        </w:rPr>
        <w:t>. Nature Publishing Group, 483(7389), pp. 336–340. doi: 10.1038/nature10879.</w:t>
      </w:r>
    </w:p>
    <w:p w14:paraId="05331D4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i, R. (1997) ‘Bee1, a yeast protein with homology to wiscott-aldrich syndrome protein, is critical for the assemble of cortical actin cytoskeleton.’, </w:t>
      </w:r>
      <w:r w:rsidRPr="002C58DB">
        <w:rPr>
          <w:rFonts w:ascii="Calibri" w:eastAsia="Times New Roman" w:hAnsi="Calibri" w:cs="Times New Roman"/>
          <w:i/>
          <w:iCs/>
          <w:noProof/>
        </w:rPr>
        <w:t>J.Cell Biol.</w:t>
      </w:r>
      <w:r w:rsidRPr="002C58DB">
        <w:rPr>
          <w:rFonts w:ascii="Calibri" w:eastAsia="Times New Roman" w:hAnsi="Calibri" w:cs="Times New Roman"/>
          <w:noProof/>
        </w:rPr>
        <w:t>, 136(3), pp. 649–658.</w:t>
      </w:r>
    </w:p>
    <w:p w14:paraId="14F7BB8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inardopoulou, E. V., Parghi, S. S., Friedman, C., Osborn, G. E., Parkhurst, S. M. and Trask, B. J. (2007) ‘Human subtelomeric WASH genes encode a new subclass of the WASP family’, </w:t>
      </w:r>
      <w:r w:rsidRPr="002C58DB">
        <w:rPr>
          <w:rFonts w:ascii="Calibri" w:eastAsia="Times New Roman" w:hAnsi="Calibri" w:cs="Times New Roman"/>
          <w:i/>
          <w:iCs/>
          <w:noProof/>
        </w:rPr>
        <w:t>PLoS Genetics</w:t>
      </w:r>
      <w:r w:rsidRPr="002C58DB">
        <w:rPr>
          <w:rFonts w:ascii="Calibri" w:eastAsia="Times New Roman" w:hAnsi="Calibri" w:cs="Times New Roman"/>
          <w:noProof/>
        </w:rPr>
        <w:t>, 3(12), pp. 2477–2485. doi: 10.1371/journal.pgen.0030237.</w:t>
      </w:r>
    </w:p>
    <w:p w14:paraId="7EE14E5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Lommel, S., Benesch, S., Rottner, K., Franz, T., Wehland, J. and Kühn, R. (2001) ‘Actin pedestal formation by enteropathogenic Escherichia coli and intracellular motility of Shigella flexneri are abolished in N-WASP-defective cells’, </w:t>
      </w:r>
      <w:r w:rsidRPr="002C58DB">
        <w:rPr>
          <w:rFonts w:ascii="Calibri" w:eastAsia="Times New Roman" w:hAnsi="Calibri" w:cs="Times New Roman"/>
          <w:i/>
          <w:iCs/>
          <w:noProof/>
        </w:rPr>
        <w:t>EMBO Reports</w:t>
      </w:r>
      <w:r w:rsidRPr="002C58DB">
        <w:rPr>
          <w:rFonts w:ascii="Calibri" w:eastAsia="Times New Roman" w:hAnsi="Calibri" w:cs="Times New Roman"/>
          <w:noProof/>
        </w:rPr>
        <w:t>, 2(9), pp. 850–857. doi: 10.1093/embo-reports/kve197.</w:t>
      </w:r>
    </w:p>
    <w:p w14:paraId="2486E02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achesky, L. M. and Gould, K. L. (1999) ‘The Arp2/3 complex: A multifunctional actin organizer’, </w:t>
      </w:r>
      <w:r w:rsidRPr="002C58DB">
        <w:rPr>
          <w:rFonts w:ascii="Calibri" w:eastAsia="Times New Roman" w:hAnsi="Calibri" w:cs="Times New Roman"/>
          <w:i/>
          <w:iCs/>
          <w:noProof/>
        </w:rPr>
        <w:t>Current Opinion in Cell Biology</w:t>
      </w:r>
      <w:r w:rsidRPr="002C58DB">
        <w:rPr>
          <w:rFonts w:ascii="Calibri" w:eastAsia="Times New Roman" w:hAnsi="Calibri" w:cs="Times New Roman"/>
          <w:noProof/>
        </w:rPr>
        <w:t>, 11(1), pp. 117–121. doi: 10.1016/S0955-0674(99)80014-3.</w:t>
      </w:r>
    </w:p>
    <w:p w14:paraId="6551365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achesky, L. M. and Insall, R. H. (1998) ‘Scar1 and the related Wiskott–Aldrich </w:t>
      </w:r>
      <w:r w:rsidRPr="002C58DB">
        <w:rPr>
          <w:rFonts w:ascii="Calibri" w:eastAsia="Times New Roman" w:hAnsi="Calibri" w:cs="Times New Roman"/>
          <w:noProof/>
        </w:rPr>
        <w:lastRenderedPageBreak/>
        <w:t xml:space="preserve">syndrome protein, WASP, regulate the actin cytoskeleton through the Arp2/3 complex’, </w:t>
      </w:r>
      <w:r w:rsidRPr="002C58DB">
        <w:rPr>
          <w:rFonts w:ascii="Calibri" w:eastAsia="Times New Roman" w:hAnsi="Calibri" w:cs="Times New Roman"/>
          <w:i/>
          <w:iCs/>
          <w:noProof/>
        </w:rPr>
        <w:t>Current Biology</w:t>
      </w:r>
      <w:r w:rsidRPr="002C58DB">
        <w:rPr>
          <w:rFonts w:ascii="Calibri" w:eastAsia="Times New Roman" w:hAnsi="Calibri" w:cs="Times New Roman"/>
          <w:noProof/>
        </w:rPr>
        <w:t>, 8(25), pp. 1347–1356. doi: 10.1016/S0960-9822(98)00015-3.</w:t>
      </w:r>
    </w:p>
    <w:p w14:paraId="779DA39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ahaffy, R. E. and Pollard, T. D. (2006) ‘Kinetics of the Formation and Dissociation of Actin Filament Branches Mediated by Arp2/3 Complex’, </w:t>
      </w:r>
      <w:r w:rsidRPr="002C58DB">
        <w:rPr>
          <w:rFonts w:ascii="Calibri" w:eastAsia="Times New Roman" w:hAnsi="Calibri" w:cs="Times New Roman"/>
          <w:i/>
          <w:iCs/>
          <w:noProof/>
        </w:rPr>
        <w:t>Biophysical Journal</w:t>
      </w:r>
      <w:r w:rsidRPr="002C58DB">
        <w:rPr>
          <w:rFonts w:ascii="Calibri" w:eastAsia="Times New Roman" w:hAnsi="Calibri" w:cs="Times New Roman"/>
          <w:noProof/>
        </w:rPr>
        <w:t>, 91(9), pp. 3519–3528. doi: 10.1529/biophysj.106.080937.</w:t>
      </w:r>
    </w:p>
    <w:p w14:paraId="7599630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archand, J. B., Kaiser, D. A., Pollard, T. D. and Higgs, H. N. (2001) ‘Interaction of WASP/Scar proteins with actin and vertebrate Arp2/3 complex.’, </w:t>
      </w:r>
      <w:r w:rsidRPr="002C58DB">
        <w:rPr>
          <w:rFonts w:ascii="Calibri" w:eastAsia="Times New Roman" w:hAnsi="Calibri" w:cs="Times New Roman"/>
          <w:i/>
          <w:iCs/>
          <w:noProof/>
        </w:rPr>
        <w:t>Nature cell biology</w:t>
      </w:r>
      <w:r w:rsidRPr="002C58DB">
        <w:rPr>
          <w:rFonts w:ascii="Calibri" w:eastAsia="Times New Roman" w:hAnsi="Calibri" w:cs="Times New Roman"/>
          <w:noProof/>
        </w:rPr>
        <w:t>, 3(1), pp. 76–82. doi: 10.1038/35050590.</w:t>
      </w:r>
    </w:p>
    <w:p w14:paraId="18789335"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archand, J. B., Kaiser, D. a, Pollard, T. D. and Higgs, H. N. (2001) ‘Interaction of WASP/Scar proteins with actin and vertebrate Arp2/3 complex.’, </w:t>
      </w:r>
      <w:r w:rsidRPr="002C58DB">
        <w:rPr>
          <w:rFonts w:ascii="Calibri" w:eastAsia="Times New Roman" w:hAnsi="Calibri" w:cs="Times New Roman"/>
          <w:i/>
          <w:iCs/>
          <w:noProof/>
        </w:rPr>
        <w:t>Nature cell biology</w:t>
      </w:r>
      <w:r w:rsidRPr="002C58DB">
        <w:rPr>
          <w:rFonts w:ascii="Calibri" w:eastAsia="Times New Roman" w:hAnsi="Calibri" w:cs="Times New Roman"/>
          <w:noProof/>
        </w:rPr>
        <w:t>, 3(1), pp. 76–82. doi: 10.1038/35050590.</w:t>
      </w:r>
    </w:p>
    <w:p w14:paraId="64B40A6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argolin, W. (1998) ‘A green light for the bacterial cytoskeleton’, </w:t>
      </w:r>
      <w:r w:rsidRPr="002C58DB">
        <w:rPr>
          <w:rFonts w:ascii="Calibri" w:eastAsia="Times New Roman" w:hAnsi="Calibri" w:cs="Times New Roman"/>
          <w:i/>
          <w:iCs/>
          <w:noProof/>
        </w:rPr>
        <w:t>Trends in Microbiology</w:t>
      </w:r>
      <w:r w:rsidRPr="002C58DB">
        <w:rPr>
          <w:rFonts w:ascii="Calibri" w:eastAsia="Times New Roman" w:hAnsi="Calibri" w:cs="Times New Roman"/>
          <w:noProof/>
        </w:rPr>
        <w:t>, 6(6), pp. 233–238. doi: 10.1016/S0966-842X(98)01280-3.</w:t>
      </w:r>
    </w:p>
    <w:p w14:paraId="69FF18E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ichelot, A. and Drubin, D. G. (2011) ‘Building distinct actin filament networks in a common cytoplasm’, </w:t>
      </w:r>
      <w:r w:rsidRPr="002C58DB">
        <w:rPr>
          <w:rFonts w:ascii="Calibri" w:eastAsia="Times New Roman" w:hAnsi="Calibri" w:cs="Times New Roman"/>
          <w:i/>
          <w:iCs/>
          <w:noProof/>
        </w:rPr>
        <w:t>Current Biology</w:t>
      </w:r>
      <w:r w:rsidRPr="002C58DB">
        <w:rPr>
          <w:rFonts w:ascii="Calibri" w:eastAsia="Times New Roman" w:hAnsi="Calibri" w:cs="Times New Roman"/>
          <w:noProof/>
        </w:rPr>
        <w:t>, 21(14), pp. 560–569. doi: 10.1016/j.cub.2011.06.019.</w:t>
      </w:r>
    </w:p>
    <w:p w14:paraId="7A6C5FA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iki, H., Miura, K. and Takenawa, T. (1996) ‘N-WASP, a novel actin-depolymerizing protein, regulates the cortical cytoskeletal rearrangement in a PIP2-dependent manner downstream of tyrosine kinases.’, </w:t>
      </w:r>
      <w:r w:rsidRPr="002C58DB">
        <w:rPr>
          <w:rFonts w:ascii="Calibri" w:eastAsia="Times New Roman" w:hAnsi="Calibri" w:cs="Times New Roman"/>
          <w:i/>
          <w:iCs/>
          <w:noProof/>
        </w:rPr>
        <w:t>The EMBO journal</w:t>
      </w:r>
      <w:r w:rsidRPr="002C58DB">
        <w:rPr>
          <w:rFonts w:ascii="Calibri" w:eastAsia="Times New Roman" w:hAnsi="Calibri" w:cs="Times New Roman"/>
          <w:noProof/>
        </w:rPr>
        <w:t>, 15(19), pp. 5326–5335.</w:t>
      </w:r>
    </w:p>
    <w:p w14:paraId="2A9EEA9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illard, T. H., Sharp, S. J. and Machesky, L. M. (2004) ‘Signalling to actin assembly via the WASP (Wiskott-Aldrich syndrome protein)-family proteins and the Arp2/3 complex’, </w:t>
      </w:r>
      <w:r w:rsidRPr="002C58DB">
        <w:rPr>
          <w:rFonts w:ascii="Calibri" w:eastAsia="Times New Roman" w:hAnsi="Calibri" w:cs="Times New Roman"/>
          <w:i/>
          <w:iCs/>
          <w:noProof/>
        </w:rPr>
        <w:t>Biochem J</w:t>
      </w:r>
      <w:r w:rsidRPr="002C58DB">
        <w:rPr>
          <w:rFonts w:ascii="Calibri" w:eastAsia="Times New Roman" w:hAnsi="Calibri" w:cs="Times New Roman"/>
          <w:noProof/>
        </w:rPr>
        <w:t>, 380(Pt 1), pp. 1–17. doi: 10.1042/BJ20040176.</w:t>
      </w:r>
    </w:p>
    <w:p w14:paraId="2D9AFAE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ogilner, A. and Oster, G. (1996) ‘Cell motility driven by actin polymerization.’, </w:t>
      </w:r>
      <w:r w:rsidRPr="002C58DB">
        <w:rPr>
          <w:rFonts w:ascii="Calibri" w:eastAsia="Times New Roman" w:hAnsi="Calibri" w:cs="Times New Roman"/>
          <w:i/>
          <w:iCs/>
          <w:noProof/>
        </w:rPr>
        <w:t>Biophysical journal</w:t>
      </w:r>
      <w:r w:rsidRPr="002C58DB">
        <w:rPr>
          <w:rFonts w:ascii="Calibri" w:eastAsia="Times New Roman" w:hAnsi="Calibri" w:cs="Times New Roman"/>
          <w:noProof/>
        </w:rPr>
        <w:t>, 71(6), pp. 3030–45. doi: 10.1016/S0006-3495(96)79496-1.</w:t>
      </w:r>
    </w:p>
    <w:p w14:paraId="2D97308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øller-Jensen, J., Borch, J., Dam, M., Jensen, R. B., Roepstorff, P. and Gerdes, K. (2003) ‘Bacterial Mitosis: ParM of Plasmid R1 Moves Plasmid DNA by an Actin-like Insertional Polymerization Mechanism’, </w:t>
      </w:r>
      <w:r w:rsidRPr="002C58DB">
        <w:rPr>
          <w:rFonts w:ascii="Calibri" w:eastAsia="Times New Roman" w:hAnsi="Calibri" w:cs="Times New Roman"/>
          <w:i/>
          <w:iCs/>
          <w:noProof/>
        </w:rPr>
        <w:t>Molecular Cell</w:t>
      </w:r>
      <w:r w:rsidRPr="002C58DB">
        <w:rPr>
          <w:rFonts w:ascii="Calibri" w:eastAsia="Times New Roman" w:hAnsi="Calibri" w:cs="Times New Roman"/>
          <w:noProof/>
        </w:rPr>
        <w:t>, 12(6), pp. 1477–1487. doi: 10.1016/S1097-2765(03)00451-9.</w:t>
      </w:r>
    </w:p>
    <w:p w14:paraId="1C2E6E8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ontaville, P., Jégou, A., Pernier, J., Compper, C., Guichard, B., Mogessie, B., Schuh, M., Romet-Lemonne, G. and Carlier, M. F. (2014) ‘Spire and Formin 2 Synergize and Antagonize in Regulating Actin Assembly in Meiosis by a Ping-Pong Mechanism’, </w:t>
      </w:r>
      <w:r w:rsidRPr="002C58DB">
        <w:rPr>
          <w:rFonts w:ascii="Calibri" w:eastAsia="Times New Roman" w:hAnsi="Calibri" w:cs="Times New Roman"/>
          <w:i/>
          <w:iCs/>
          <w:noProof/>
        </w:rPr>
        <w:t xml:space="preserve">PLoS </w:t>
      </w:r>
      <w:r w:rsidRPr="002C58DB">
        <w:rPr>
          <w:rFonts w:ascii="Calibri" w:eastAsia="Times New Roman" w:hAnsi="Calibri" w:cs="Times New Roman"/>
          <w:i/>
          <w:iCs/>
          <w:noProof/>
        </w:rPr>
        <w:lastRenderedPageBreak/>
        <w:t>Biology</w:t>
      </w:r>
      <w:r w:rsidRPr="002C58DB">
        <w:rPr>
          <w:rFonts w:ascii="Calibri" w:eastAsia="Times New Roman" w:hAnsi="Calibri" w:cs="Times New Roman"/>
          <w:noProof/>
        </w:rPr>
        <w:t>, 12(2), pp. 1–20. doi: 10.1371/journal.pbio.1001795.</w:t>
      </w:r>
    </w:p>
    <w:p w14:paraId="3C52508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ooren, O. L., Galletta, B. J. and Cooper, J. A. (2012) ‘Roles for Actin Assembly in Endocytosis’, </w:t>
      </w:r>
      <w:r w:rsidRPr="002C58DB">
        <w:rPr>
          <w:rFonts w:ascii="Calibri" w:eastAsia="Times New Roman" w:hAnsi="Calibri" w:cs="Times New Roman"/>
          <w:i/>
          <w:iCs/>
          <w:noProof/>
        </w:rPr>
        <w:t>Annual Review of Biochemistry</w:t>
      </w:r>
      <w:r w:rsidRPr="002C58DB">
        <w:rPr>
          <w:rFonts w:ascii="Calibri" w:eastAsia="Times New Roman" w:hAnsi="Calibri" w:cs="Times New Roman"/>
          <w:noProof/>
        </w:rPr>
        <w:t>, 81(1), pp. 661–686. doi: 10.1146/annurev-biochem-060910-094416.</w:t>
      </w:r>
    </w:p>
    <w:p w14:paraId="3CE8736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Mullins, R. D., Heuser, J. A. and Pollard, T. D. (1998) ‘The interaction of Arp2/3 complex with actin: Nucleation, high affinity pointed end capping, and formation of branching networks of filaments’,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95(11), pp. 6181–6186. doi: 10.1073/pnas.95.11.6181.</w:t>
      </w:r>
    </w:p>
    <w:p w14:paraId="3CA03C3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Narwani, T. J., Santuz, H., Shinada, N., Melarkode Vattekatte, A., Ghouzam, Y., Srinivasan, N., Gelly, J. C. and de Brevern, A. G. (2017) ‘Recent advances on polyproline II’, </w:t>
      </w:r>
      <w:r w:rsidRPr="002C58DB">
        <w:rPr>
          <w:rFonts w:ascii="Calibri" w:eastAsia="Times New Roman" w:hAnsi="Calibri" w:cs="Times New Roman"/>
          <w:i/>
          <w:iCs/>
          <w:noProof/>
        </w:rPr>
        <w:t>Amino Acids</w:t>
      </w:r>
      <w:r w:rsidRPr="002C58DB">
        <w:rPr>
          <w:rFonts w:ascii="Calibri" w:eastAsia="Times New Roman" w:hAnsi="Calibri" w:cs="Times New Roman"/>
          <w:noProof/>
        </w:rPr>
        <w:t>. Springer Vienna, 49(4), pp. 705–713. doi: 10.1007/s00726-017-2385-6.</w:t>
      </w:r>
    </w:p>
    <w:p w14:paraId="6A33D9B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Oda, T., Aihara, T. and Wakabayashi, K. (2016) ‘Early nucleation events in the polymerization of actin, probed by time-resolved small-angle x-ray scattering’, </w:t>
      </w:r>
      <w:r w:rsidRPr="002C58DB">
        <w:rPr>
          <w:rFonts w:ascii="Calibri" w:eastAsia="Times New Roman" w:hAnsi="Calibri" w:cs="Times New Roman"/>
          <w:i/>
          <w:iCs/>
          <w:noProof/>
        </w:rPr>
        <w:t>Scientific Reports</w:t>
      </w:r>
      <w:r w:rsidRPr="002C58DB">
        <w:rPr>
          <w:rFonts w:ascii="Calibri" w:eastAsia="Times New Roman" w:hAnsi="Calibri" w:cs="Times New Roman"/>
          <w:noProof/>
        </w:rPr>
        <w:t>. Nature Publishing Group, 6(1), p. 34539. doi: 10.1038/srep34539.</w:t>
      </w:r>
    </w:p>
    <w:p w14:paraId="6234D88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Oda, T., Iwasa, M., Aihara, T., Maeda, Y. and Narita, A. (2009) ‘The nature of the globular-to fibrous-actin transition’, </w:t>
      </w:r>
      <w:r w:rsidRPr="002C58DB">
        <w:rPr>
          <w:rFonts w:ascii="Calibri" w:eastAsia="Times New Roman" w:hAnsi="Calibri" w:cs="Times New Roman"/>
          <w:i/>
          <w:iCs/>
          <w:noProof/>
        </w:rPr>
        <w:t>Nature</w:t>
      </w:r>
      <w:r w:rsidRPr="002C58DB">
        <w:rPr>
          <w:rFonts w:ascii="Calibri" w:eastAsia="Times New Roman" w:hAnsi="Calibri" w:cs="Times New Roman"/>
          <w:noProof/>
        </w:rPr>
        <w:t>, 457(January), pp. 441–445. doi: 10.1038/nature07685.</w:t>
      </w:r>
    </w:p>
    <w:p w14:paraId="206303E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Okrut, J., Prakash, S., Wu, Q., Kelly, M. J. S. and Taunton, J. (2015) ‘Allosteric N-WASP activation by an inter-SH3 domain linker in Nck’,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12(47), pp. E6436–E6445. doi: 10.1073/pnas.1510876112.</w:t>
      </w:r>
    </w:p>
    <w:p w14:paraId="1199F82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adrick, S. B., Cheng, H. C., Ismail, A. M., Panchal, S. C., Doolittle, L. K., Kim, S., Skehan, B. M., Umetani, J., Brautigam, C. A., Leong, J. M. and Rosen, M. K. (2008) ‘Hierarchical Regulation of WASP/WAVE Proteins’, </w:t>
      </w:r>
      <w:r w:rsidRPr="002C58DB">
        <w:rPr>
          <w:rFonts w:ascii="Calibri" w:eastAsia="Times New Roman" w:hAnsi="Calibri" w:cs="Times New Roman"/>
          <w:i/>
          <w:iCs/>
          <w:noProof/>
        </w:rPr>
        <w:t>Molecular Cell</w:t>
      </w:r>
      <w:r w:rsidRPr="002C58DB">
        <w:rPr>
          <w:rFonts w:ascii="Calibri" w:eastAsia="Times New Roman" w:hAnsi="Calibri" w:cs="Times New Roman"/>
          <w:noProof/>
        </w:rPr>
        <w:t>. Elsevier Inc., 32(3), pp. 426–438. doi: 10.1016/j.molcel.2008.10.012.</w:t>
      </w:r>
    </w:p>
    <w:p w14:paraId="5AD2E43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adrick, S. B., Doolittle, L. K., Brautigam, C. A., King, D. S. and Rosen, M. K. (2011) ‘Arp2/3 complex is bound and activated by two WASP proteins’,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08(33), pp. E472–E479. doi: 10.1073/pnas.1100236108.</w:t>
      </w:r>
    </w:p>
    <w:p w14:paraId="6788D95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adrick, S. B. and Rosen, M. K. (2010) ‘Physical Mechanisms of Signal Integration by WASP Family Proteins’, </w:t>
      </w:r>
      <w:r w:rsidRPr="002C58DB">
        <w:rPr>
          <w:rFonts w:ascii="Calibri" w:eastAsia="Times New Roman" w:hAnsi="Calibri" w:cs="Times New Roman"/>
          <w:i/>
          <w:iCs/>
          <w:noProof/>
        </w:rPr>
        <w:t>Annual Review of Biochemistry</w:t>
      </w:r>
      <w:r w:rsidRPr="002C58DB">
        <w:rPr>
          <w:rFonts w:ascii="Calibri" w:eastAsia="Times New Roman" w:hAnsi="Calibri" w:cs="Times New Roman"/>
          <w:noProof/>
        </w:rPr>
        <w:t>, 79(1), pp. 707–735. doi: 10.1146/annurev.biochem.77.060407.135452.</w:t>
      </w:r>
    </w:p>
    <w:p w14:paraId="080762A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Panchal, S. C., Kaiser, D. A., Torres, E., Pollard, T. D. and Rosen, M. K. (2003) ‘A conserved amphipathic helix in WASP/Scar proteins is essential for activation of Arp2/3 complex’, </w:t>
      </w:r>
      <w:r w:rsidRPr="002C58DB">
        <w:rPr>
          <w:rFonts w:ascii="Calibri" w:eastAsia="Times New Roman" w:hAnsi="Calibri" w:cs="Times New Roman"/>
          <w:i/>
          <w:iCs/>
          <w:noProof/>
        </w:rPr>
        <w:t>Nat Struct Biol</w:t>
      </w:r>
      <w:r w:rsidRPr="002C58DB">
        <w:rPr>
          <w:rFonts w:ascii="Calibri" w:eastAsia="Times New Roman" w:hAnsi="Calibri" w:cs="Times New Roman"/>
          <w:noProof/>
        </w:rPr>
        <w:t>, 10(8), pp. 591–598. doi: 10.1038/nsb952.</w:t>
      </w:r>
    </w:p>
    <w:p w14:paraId="1E61994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antaloni, D., Boujemaa, R., Didry, D., Gounon, P. and Carlier, M. F. (2000) ‘The Arp2/3 complex branches filament barbed ends: functional antagonism with capping proteins.’, </w:t>
      </w:r>
      <w:r w:rsidRPr="002C58DB">
        <w:rPr>
          <w:rFonts w:ascii="Calibri" w:eastAsia="Times New Roman" w:hAnsi="Calibri" w:cs="Times New Roman"/>
          <w:i/>
          <w:iCs/>
          <w:noProof/>
        </w:rPr>
        <w:t>Nature cell biology</w:t>
      </w:r>
      <w:r w:rsidRPr="002C58DB">
        <w:rPr>
          <w:rFonts w:ascii="Calibri" w:eastAsia="Times New Roman" w:hAnsi="Calibri" w:cs="Times New Roman"/>
          <w:noProof/>
        </w:rPr>
        <w:t>, 2(7), pp. 385–391. doi: 10.1038/35017011.</w:t>
      </w:r>
    </w:p>
    <w:p w14:paraId="21414FF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aunola, E., Mattila, P. K. and Lappalainen, P. (2002) ‘WH2 domain: A small, versatile adapter for actin monomers’, </w:t>
      </w:r>
      <w:r w:rsidRPr="002C58DB">
        <w:rPr>
          <w:rFonts w:ascii="Calibri" w:eastAsia="Times New Roman" w:hAnsi="Calibri" w:cs="Times New Roman"/>
          <w:i/>
          <w:iCs/>
          <w:noProof/>
        </w:rPr>
        <w:t>FEBS Letters</w:t>
      </w:r>
      <w:r w:rsidRPr="002C58DB">
        <w:rPr>
          <w:rFonts w:ascii="Calibri" w:eastAsia="Times New Roman" w:hAnsi="Calibri" w:cs="Times New Roman"/>
          <w:noProof/>
        </w:rPr>
        <w:t>, 513(1), pp. 92–97. doi: 10.1016/S0014-5793(01)03242-2.</w:t>
      </w:r>
    </w:p>
    <w:p w14:paraId="61A5B28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ernier, J., Orban, J., Avvaru, B. S., Jégou, A., Romet-Lemonne, G., Guichard, B. and Carlier, M.-F. (2013) ‘Dimeric WH2 domains in Vibrio VopF promote actin filament barbed-end uncapping and assisted elongation.’, </w:t>
      </w:r>
      <w:r w:rsidRPr="002C58DB">
        <w:rPr>
          <w:rFonts w:ascii="Calibri" w:eastAsia="Times New Roman" w:hAnsi="Calibri" w:cs="Times New Roman"/>
          <w:i/>
          <w:iCs/>
          <w:noProof/>
        </w:rPr>
        <w:t>Nature structural &amp; molecular biology</w:t>
      </w:r>
      <w:r w:rsidRPr="002C58DB">
        <w:rPr>
          <w:rFonts w:ascii="Calibri" w:eastAsia="Times New Roman" w:hAnsi="Calibri" w:cs="Times New Roman"/>
          <w:noProof/>
        </w:rPr>
        <w:t>. Nature Publishing Group, 20(9), pp. 1069–76. doi: 10.1038/nsmb.2639.</w:t>
      </w:r>
    </w:p>
    <w:p w14:paraId="2CBE282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etrella, E. C., Machesky, L. M., Kaiser, D. A. and Pollard, T. D. (1996) ‘Structural requirements and thermodynamics of the interaction of proline peptides with profilin’, </w:t>
      </w:r>
      <w:r w:rsidRPr="002C58DB">
        <w:rPr>
          <w:rFonts w:ascii="Calibri" w:eastAsia="Times New Roman" w:hAnsi="Calibri" w:cs="Times New Roman"/>
          <w:i/>
          <w:iCs/>
          <w:noProof/>
        </w:rPr>
        <w:t>Biochemistry</w:t>
      </w:r>
      <w:r w:rsidRPr="002C58DB">
        <w:rPr>
          <w:rFonts w:ascii="Calibri" w:eastAsia="Times New Roman" w:hAnsi="Calibri" w:cs="Times New Roman"/>
          <w:noProof/>
        </w:rPr>
        <w:t>, 35(51), pp. 16535–16543. doi: 10.1021/bi961498d.</w:t>
      </w:r>
    </w:p>
    <w:p w14:paraId="161639F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icco, A., Mund, M., Ries, J., Nédélec, F. and Kaksonen, M. (2015) ‘Visualizing the functional architecture of the endocytic machinery’, </w:t>
      </w:r>
      <w:r w:rsidRPr="002C58DB">
        <w:rPr>
          <w:rFonts w:ascii="Calibri" w:eastAsia="Times New Roman" w:hAnsi="Calibri" w:cs="Times New Roman"/>
          <w:i/>
          <w:iCs/>
          <w:noProof/>
        </w:rPr>
        <w:t>eLife</w:t>
      </w:r>
      <w:r w:rsidRPr="002C58DB">
        <w:rPr>
          <w:rFonts w:ascii="Calibri" w:eastAsia="Times New Roman" w:hAnsi="Calibri" w:cs="Times New Roman"/>
          <w:noProof/>
        </w:rPr>
        <w:t>, 4, pp. 1–29. doi: 10.7554/eLife.04535.</w:t>
      </w:r>
    </w:p>
    <w:p w14:paraId="6DBB0A4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ichoff, S. and Lutkenhaus, J. (2005) ‘Tethering the Z ring to the membrane through a conserved membrane targeting sequence in FtsA’, </w:t>
      </w:r>
      <w:r w:rsidRPr="002C58DB">
        <w:rPr>
          <w:rFonts w:ascii="Calibri" w:eastAsia="Times New Roman" w:hAnsi="Calibri" w:cs="Times New Roman"/>
          <w:i/>
          <w:iCs/>
          <w:noProof/>
        </w:rPr>
        <w:t>Molecular Microbiology</w:t>
      </w:r>
      <w:r w:rsidRPr="002C58DB">
        <w:rPr>
          <w:rFonts w:ascii="Calibri" w:eastAsia="Times New Roman" w:hAnsi="Calibri" w:cs="Times New Roman"/>
          <w:noProof/>
        </w:rPr>
        <w:t>, 55(6), pp. 1722–1734. doi: 10.1111/j.1365-2958.2005.04522.x.</w:t>
      </w:r>
    </w:p>
    <w:p w14:paraId="3B872E0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izarro-Cerd, J., Chorev, D. S., Geiger, B. and Cossart, P. (2017) ‘The Diverse Family of Arp2/3 Complexes’, </w:t>
      </w:r>
      <w:r w:rsidRPr="002C58DB">
        <w:rPr>
          <w:rFonts w:ascii="Calibri" w:eastAsia="Times New Roman" w:hAnsi="Calibri" w:cs="Times New Roman"/>
          <w:i/>
          <w:iCs/>
          <w:noProof/>
        </w:rPr>
        <w:t>Trends in Cell Biology</w:t>
      </w:r>
      <w:r w:rsidRPr="002C58DB">
        <w:rPr>
          <w:rFonts w:ascii="Calibri" w:eastAsia="Times New Roman" w:hAnsi="Calibri" w:cs="Times New Roman"/>
          <w:noProof/>
        </w:rPr>
        <w:t>. Elsevier Ltd, 27(2), pp. 93–100. doi: 10.1016/j.tcb.2016.08.001.</w:t>
      </w:r>
    </w:p>
    <w:p w14:paraId="4BFE68C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ollard, T. D. (1986) ‘Rate constants for the reactions of ATP-and ADP-actin with the ends of actin filaments’,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03(6), p. 2747. doi: 10.1083/jcb.103.6.2747.</w:t>
      </w:r>
    </w:p>
    <w:p w14:paraId="7A06CC7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ollard, T. D., Blanchoin, L. and Mullins, R. D. (2000) ‘Molecular mechanisms controlling actin filament dynamics in nonmuscle cells.’, </w:t>
      </w:r>
      <w:r w:rsidRPr="002C58DB">
        <w:rPr>
          <w:rFonts w:ascii="Calibri" w:eastAsia="Times New Roman" w:hAnsi="Calibri" w:cs="Times New Roman"/>
          <w:i/>
          <w:iCs/>
          <w:noProof/>
        </w:rPr>
        <w:t>Annual review of biophysics and biomolecular structure</w:t>
      </w:r>
      <w:r w:rsidRPr="002C58DB">
        <w:rPr>
          <w:rFonts w:ascii="Calibri" w:eastAsia="Times New Roman" w:hAnsi="Calibri" w:cs="Times New Roman"/>
          <w:noProof/>
        </w:rPr>
        <w:t>, 29, pp. 545–76. doi: 10.1146/annurev.biophys.29.1.545.</w:t>
      </w:r>
    </w:p>
    <w:p w14:paraId="71DF158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Pollard, T. D. and Borisy, G. G. (2003) ‘Cellular motility driven by assembly and </w:t>
      </w:r>
      <w:r w:rsidRPr="002C58DB">
        <w:rPr>
          <w:rFonts w:ascii="Calibri" w:eastAsia="Times New Roman" w:hAnsi="Calibri" w:cs="Times New Roman"/>
          <w:noProof/>
        </w:rPr>
        <w:lastRenderedPageBreak/>
        <w:t xml:space="preserve">disassembly of actin filaments’, </w:t>
      </w:r>
      <w:r w:rsidRPr="002C58DB">
        <w:rPr>
          <w:rFonts w:ascii="Calibri" w:eastAsia="Times New Roman" w:hAnsi="Calibri" w:cs="Times New Roman"/>
          <w:i/>
          <w:iCs/>
          <w:noProof/>
        </w:rPr>
        <w:t>Cell</w:t>
      </w:r>
      <w:r w:rsidRPr="002C58DB">
        <w:rPr>
          <w:rFonts w:ascii="Calibri" w:eastAsia="Times New Roman" w:hAnsi="Calibri" w:cs="Times New Roman"/>
          <w:noProof/>
        </w:rPr>
        <w:t>, 112(4), pp. 453–465. doi: 10.1016/S0092-8674(03)00120-X.</w:t>
      </w:r>
    </w:p>
    <w:p w14:paraId="164A82B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Qualmann, B. and Kessels, M. M. (2009) ‘New players in actin polymerization - WH2-domain-containing actin nucleators’, </w:t>
      </w:r>
      <w:r w:rsidRPr="002C58DB">
        <w:rPr>
          <w:rFonts w:ascii="Calibri" w:eastAsia="Times New Roman" w:hAnsi="Calibri" w:cs="Times New Roman"/>
          <w:i/>
          <w:iCs/>
          <w:noProof/>
        </w:rPr>
        <w:t>Trends in Cell Biology</w:t>
      </w:r>
      <w:r w:rsidRPr="002C58DB">
        <w:rPr>
          <w:rFonts w:ascii="Calibri" w:eastAsia="Times New Roman" w:hAnsi="Calibri" w:cs="Times New Roman"/>
          <w:noProof/>
        </w:rPr>
        <w:t>, pp. 276–285. doi: 10.1016/j.tcb.2009.03.004.</w:t>
      </w:r>
    </w:p>
    <w:p w14:paraId="43864F4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Quinlan, M. E., Heuser, J. E., Kerkhoff, E. and Dyche Mullins, R. (2005) ‘Drosophila Spire is an actin nucleation factor’, </w:t>
      </w:r>
      <w:r w:rsidRPr="002C58DB">
        <w:rPr>
          <w:rFonts w:ascii="Calibri" w:eastAsia="Times New Roman" w:hAnsi="Calibri" w:cs="Times New Roman"/>
          <w:i/>
          <w:iCs/>
          <w:noProof/>
        </w:rPr>
        <w:t>Nature</w:t>
      </w:r>
      <w:r w:rsidRPr="002C58DB">
        <w:rPr>
          <w:rFonts w:ascii="Calibri" w:eastAsia="Times New Roman" w:hAnsi="Calibri" w:cs="Times New Roman"/>
          <w:noProof/>
        </w:rPr>
        <w:t>, 433(7024), pp. 382–388. doi: 10.1038/nature03241.</w:t>
      </w:r>
    </w:p>
    <w:p w14:paraId="129BF64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Quinlan, M. E., Hilgert, S., Bedrossian, A., Mullins, R. D. and Kerkhoff, E. (2007) ‘Regulatory interactions between two actin nucleators, Spire and Cappuccino’,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79(1), pp. 117–128. doi: 10.1083/jcb.200706196.</w:t>
      </w:r>
    </w:p>
    <w:p w14:paraId="04434D4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asson, A. S., Bois, J. S., Pham, D. S. L., Yoo, H. and Quinlan, M. E. (2015) ‘Filament Assembly by Spire : Key Residues and Concerted Actin Binding’, </w:t>
      </w:r>
      <w:r w:rsidRPr="002C58DB">
        <w:rPr>
          <w:rFonts w:ascii="Calibri" w:eastAsia="Times New Roman" w:hAnsi="Calibri" w:cs="Times New Roman"/>
          <w:i/>
          <w:iCs/>
          <w:noProof/>
        </w:rPr>
        <w:t>Journal of Molecular Biology</w:t>
      </w:r>
      <w:r w:rsidRPr="002C58DB">
        <w:rPr>
          <w:rFonts w:ascii="Calibri" w:eastAsia="Times New Roman" w:hAnsi="Calibri" w:cs="Times New Roman"/>
          <w:noProof/>
        </w:rPr>
        <w:t>. Elsevier Ltd, 427(4), pp. 824–839. doi: 10.1016/j.jmb.2014.09.002.</w:t>
      </w:r>
    </w:p>
    <w:p w14:paraId="24F81D3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ebowski, G., Namgoong, S., Boczkowska, M., Leavis, P. C., Navaza, J. and Dominguez, R. (2010) ‘Structure of a Longitudinal Actin Dimer Assembled by Tandem W Domains : Implications for Actin Filament Nucleation’, </w:t>
      </w:r>
      <w:r w:rsidRPr="002C58DB">
        <w:rPr>
          <w:rFonts w:ascii="Calibri" w:eastAsia="Times New Roman" w:hAnsi="Calibri" w:cs="Times New Roman"/>
          <w:i/>
          <w:iCs/>
          <w:noProof/>
        </w:rPr>
        <w:t>Journal of Molecular Biology</w:t>
      </w:r>
      <w:r w:rsidRPr="002C58DB">
        <w:rPr>
          <w:rFonts w:ascii="Calibri" w:eastAsia="Times New Roman" w:hAnsi="Calibri" w:cs="Times New Roman"/>
          <w:noProof/>
        </w:rPr>
        <w:t>. Elsevier Ltd, 403(1), pp. 11–23. doi: 10.1016/j.jmb.2010.08.040.</w:t>
      </w:r>
    </w:p>
    <w:p w14:paraId="5D86B0C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enault, L., Deville, C. and van Heijenoort, C. (2013) ‘Structural features and interfacial properties of WH2, β-thymosin domains and other intrinsically disordered domains in the regulation of actin cytoskeleton dynamics’, </w:t>
      </w:r>
      <w:r w:rsidRPr="002C58DB">
        <w:rPr>
          <w:rFonts w:ascii="Calibri" w:eastAsia="Times New Roman" w:hAnsi="Calibri" w:cs="Times New Roman"/>
          <w:i/>
          <w:iCs/>
          <w:noProof/>
        </w:rPr>
        <w:t>Cytoskeleton</w:t>
      </w:r>
      <w:r w:rsidRPr="002C58DB">
        <w:rPr>
          <w:rFonts w:ascii="Calibri" w:eastAsia="Times New Roman" w:hAnsi="Calibri" w:cs="Times New Roman"/>
          <w:noProof/>
        </w:rPr>
        <w:t>, pp. 686–705. doi: 10.1002/cm.21140.</w:t>
      </w:r>
    </w:p>
    <w:p w14:paraId="1339D48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obertson, A. S., Allwood, E. G., Smith, A. P. C., Gardiner, F. C., Costa, R., Winder, S. J. and Ayscough, K. R. (2009) ‘The WASP Homologue Las17 Activates the Novel Actin-regulatory Activity of Ysc84 to Promote Endocytosis in Yeast’,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0, pp. 1618–1628. doi: 10.1091/mbc.E08.</w:t>
      </w:r>
    </w:p>
    <w:p w14:paraId="2C9A5AD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obinson, R. C., Turbedsky, K., Kaiser, D. A., Marchand, J., Higgs, H. N., Choe, S. and Pollard, T. D. (2001) ‘Crystal Structure of Arp2/3 Complex’, </w:t>
      </w:r>
      <w:r w:rsidRPr="002C58DB">
        <w:rPr>
          <w:rFonts w:ascii="Calibri" w:eastAsia="Times New Roman" w:hAnsi="Calibri" w:cs="Times New Roman"/>
          <w:i/>
          <w:iCs/>
          <w:noProof/>
        </w:rPr>
        <w:t>Science</w:t>
      </w:r>
      <w:r w:rsidRPr="002C58DB">
        <w:rPr>
          <w:rFonts w:ascii="Calibri" w:eastAsia="Times New Roman" w:hAnsi="Calibri" w:cs="Times New Roman"/>
          <w:noProof/>
        </w:rPr>
        <w:t>, 294(November), pp. 1679–1685. doi: 10.1126/science.1066333.</w:t>
      </w:r>
    </w:p>
    <w:p w14:paraId="389CAFB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odal, A. A., Manning, A. L., Goode, B. L. and Drubin, D. G. (2003) ‘Negative Regulation of Yeast WASp by Two SH3 Domain-Containing Proteins’, </w:t>
      </w:r>
      <w:r w:rsidRPr="002C58DB">
        <w:rPr>
          <w:rFonts w:ascii="Calibri" w:eastAsia="Times New Roman" w:hAnsi="Calibri" w:cs="Times New Roman"/>
          <w:i/>
          <w:iCs/>
          <w:noProof/>
        </w:rPr>
        <w:t>Current Biology</w:t>
      </w:r>
      <w:r w:rsidRPr="002C58DB">
        <w:rPr>
          <w:rFonts w:ascii="Calibri" w:eastAsia="Times New Roman" w:hAnsi="Calibri" w:cs="Times New Roman"/>
          <w:noProof/>
        </w:rPr>
        <w:t>, 13, pp. 1000–1008. doi: 10.1016/S.</w:t>
      </w:r>
    </w:p>
    <w:p w14:paraId="6E0EF598"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Rodnick-Smith, M., Liu, S.-L., Balzer, C. J., Luan, Q. and Nolen, B. J. (2016) ‘Identification of an ATP-controlled allosteric switch that controls actin filament nucleation by Arp2/3 complex’, </w:t>
      </w:r>
      <w:r w:rsidRPr="002C58DB">
        <w:rPr>
          <w:rFonts w:ascii="Calibri" w:eastAsia="Times New Roman" w:hAnsi="Calibri" w:cs="Times New Roman"/>
          <w:i/>
          <w:iCs/>
          <w:noProof/>
        </w:rPr>
        <w:t>Nature Communications</w:t>
      </w:r>
      <w:r w:rsidRPr="002C58DB">
        <w:rPr>
          <w:rFonts w:ascii="Calibri" w:eastAsia="Times New Roman" w:hAnsi="Calibri" w:cs="Times New Roman"/>
          <w:noProof/>
        </w:rPr>
        <w:t>. Nature Publishing Group, 7, p. 12226. doi: 10.1038/ncomms12226.</w:t>
      </w:r>
    </w:p>
    <w:p w14:paraId="4EF0C5C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odnick-Smith, M., Luan, Q., Liu, S.-L. and Nolen, B. J. (2016) ‘Role and structural mechanism of WASP-triggered conformational changes in branched actin filament nucleation by Arp2/3 complex’,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13(27), pp. E3834–E3843. doi: 10.1073/pnas.1517798113.</w:t>
      </w:r>
    </w:p>
    <w:p w14:paraId="05E10D7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ohatgi, R., Ma, L., Miki, H., Lopez, M., Kirchhausen, T., Takenawa, T. and Kirschner, M. W. (1999) ‘The Interaction between N-WASP and the Arp2/3 Complex Links Cdc42-Dependent Signals to Actin Assembly’, </w:t>
      </w:r>
      <w:r w:rsidRPr="002C58DB">
        <w:rPr>
          <w:rFonts w:ascii="Calibri" w:eastAsia="Times New Roman" w:hAnsi="Calibri" w:cs="Times New Roman"/>
          <w:i/>
          <w:iCs/>
          <w:noProof/>
        </w:rPr>
        <w:t>Cell</w:t>
      </w:r>
      <w:r w:rsidRPr="002C58DB">
        <w:rPr>
          <w:rFonts w:ascii="Calibri" w:eastAsia="Times New Roman" w:hAnsi="Calibri" w:cs="Times New Roman"/>
          <w:noProof/>
        </w:rPr>
        <w:t>, 97(2), pp. 221–231. doi: 10.1016/S0092-8674(00)80732-1.</w:t>
      </w:r>
    </w:p>
    <w:p w14:paraId="25CD2B8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Rotty, J. D., Wu, C., Haynes, E. M., Suarez, C., Winkelman, J. D., Johnson, H. E., Haugh, J. M., Kovar, D. R. and Bear, J. E. (2015) ‘Profilin-1 Serves as a gatekeeper for actin assembly by Arp2/3-Dependent and - Independent pathways’, </w:t>
      </w:r>
      <w:r w:rsidRPr="002C58DB">
        <w:rPr>
          <w:rFonts w:ascii="Calibri" w:eastAsia="Times New Roman" w:hAnsi="Calibri" w:cs="Times New Roman"/>
          <w:i/>
          <w:iCs/>
          <w:noProof/>
        </w:rPr>
        <w:t>Developmental Cell</w:t>
      </w:r>
      <w:r w:rsidRPr="002C58DB">
        <w:rPr>
          <w:rFonts w:ascii="Calibri" w:eastAsia="Times New Roman" w:hAnsi="Calibri" w:cs="Times New Roman"/>
          <w:noProof/>
        </w:rPr>
        <w:t>. Elsevier, 32(1), pp. 54–67. doi: 10.1016/j.devcel.2014.10.026.</w:t>
      </w:r>
    </w:p>
    <w:p w14:paraId="4B0A8E9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alje, J., van den Ent, F., de Boer, P. and Löwe, J. (2011) ‘Direct Membrane Binding by Bacterial Actin MreB’, </w:t>
      </w:r>
      <w:r w:rsidRPr="002C58DB">
        <w:rPr>
          <w:rFonts w:ascii="Calibri" w:eastAsia="Times New Roman" w:hAnsi="Calibri" w:cs="Times New Roman"/>
          <w:i/>
          <w:iCs/>
          <w:noProof/>
        </w:rPr>
        <w:t>Molecular Cell</w:t>
      </w:r>
      <w:r w:rsidRPr="002C58DB">
        <w:rPr>
          <w:rFonts w:ascii="Calibri" w:eastAsia="Times New Roman" w:hAnsi="Calibri" w:cs="Times New Roman"/>
          <w:noProof/>
        </w:rPr>
        <w:t>, 43(3), pp. 478–487. doi: 10.1016/j.molcel.2011.07.008.</w:t>
      </w:r>
    </w:p>
    <w:p w14:paraId="6F0DF0F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chottler, F., Fabiato, H., Leland, J. M., Chang, L. Y., Lotfi, P., Getachew, F. and Lee, K. S. (2001) ‘Inhibition of the Arp2/3 complex-nucleated actin polymerization and branch formation by tropomyosin’, </w:t>
      </w:r>
      <w:r w:rsidRPr="002C58DB">
        <w:rPr>
          <w:rFonts w:ascii="Calibri" w:eastAsia="Times New Roman" w:hAnsi="Calibri" w:cs="Times New Roman"/>
          <w:i/>
          <w:iCs/>
          <w:noProof/>
        </w:rPr>
        <w:t>Current Biology</w:t>
      </w:r>
      <w:r w:rsidRPr="002C58DB">
        <w:rPr>
          <w:rFonts w:ascii="Calibri" w:eastAsia="Times New Roman" w:hAnsi="Calibri" w:cs="Times New Roman"/>
          <w:noProof/>
        </w:rPr>
        <w:t>, 11(16), pp. 1300–1304. doi: 10.1016/S0960-9822(01)00395-5.</w:t>
      </w:r>
    </w:p>
    <w:p w14:paraId="04E1AB4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chutt, C. E., Myslik, J. C., Rozycki, M. D., Goonesekere, N. C. and Lindberg, U. (1993) ‘The structure of crystalline profilin-beta-actin.’, </w:t>
      </w:r>
      <w:r w:rsidRPr="002C58DB">
        <w:rPr>
          <w:rFonts w:ascii="Calibri" w:eastAsia="Times New Roman" w:hAnsi="Calibri" w:cs="Times New Roman"/>
          <w:i/>
          <w:iCs/>
          <w:noProof/>
        </w:rPr>
        <w:t>Nature</w:t>
      </w:r>
      <w:r w:rsidRPr="002C58DB">
        <w:rPr>
          <w:rFonts w:ascii="Calibri" w:eastAsia="Times New Roman" w:hAnsi="Calibri" w:cs="Times New Roman"/>
          <w:noProof/>
        </w:rPr>
        <w:t>, pp. 810–816. doi: 10.1038/365810a0.</w:t>
      </w:r>
    </w:p>
    <w:p w14:paraId="6074157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ept, D. and McCammon, J. a (2001) ‘Thermodynamics and kinetics of actin filament nucleation.’, </w:t>
      </w:r>
      <w:r w:rsidRPr="002C58DB">
        <w:rPr>
          <w:rFonts w:ascii="Calibri" w:eastAsia="Times New Roman" w:hAnsi="Calibri" w:cs="Times New Roman"/>
          <w:i/>
          <w:iCs/>
          <w:noProof/>
        </w:rPr>
        <w:t>Biophysical journal</w:t>
      </w:r>
      <w:r w:rsidRPr="002C58DB">
        <w:rPr>
          <w:rFonts w:ascii="Calibri" w:eastAsia="Times New Roman" w:hAnsi="Calibri" w:cs="Times New Roman"/>
          <w:noProof/>
        </w:rPr>
        <w:t>. Elsevier, 81(2), pp. 667–74. doi: 10.1016/S0006-3495(01)75731-1.</w:t>
      </w:r>
    </w:p>
    <w:p w14:paraId="60682DD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hekhar, S., Pernier, J. and Carlier, M. (2016) ‘Regulators of actin filament barbed ends at a glance’, </w:t>
      </w:r>
      <w:r w:rsidRPr="002C58DB">
        <w:rPr>
          <w:rFonts w:ascii="Calibri" w:eastAsia="Times New Roman" w:hAnsi="Calibri" w:cs="Times New Roman"/>
          <w:i/>
          <w:iCs/>
          <w:noProof/>
        </w:rPr>
        <w:t>Journal of Cell Science</w:t>
      </w:r>
      <w:r w:rsidRPr="002C58DB">
        <w:rPr>
          <w:rFonts w:ascii="Calibri" w:eastAsia="Times New Roman" w:hAnsi="Calibri" w:cs="Times New Roman"/>
          <w:noProof/>
        </w:rPr>
        <w:t>, 129(6), pp. 1085–1091. doi: 10.1242/jcs.179994.</w:t>
      </w:r>
    </w:p>
    <w:p w14:paraId="17B2EF5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Shen, Q. T., Hsiue, P. P., Sindelar, C. V, Welch, M. D., Campellone, K. G. and Wang, H. W. (2012) ‘Structural insights into WHAMM-mediated cytoskeletal coordination during membrane remodeling’,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99(1), pp. 111–124. doi: 10.1083/jcb.201204010.</w:t>
      </w:r>
    </w:p>
    <w:p w14:paraId="4693ACF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hikama, N., Lee, C. W., France, S., Delavaine, L., Lyon, J., Krstic-Demonacos, M. and La Thangue, N. B. (1999) ‘A novel cofactor for p300 that regulates the p53 response’, </w:t>
      </w:r>
      <w:r w:rsidRPr="002C58DB">
        <w:rPr>
          <w:rFonts w:ascii="Calibri" w:eastAsia="Times New Roman" w:hAnsi="Calibri" w:cs="Times New Roman"/>
          <w:i/>
          <w:iCs/>
          <w:noProof/>
        </w:rPr>
        <w:t>Molecular Cell</w:t>
      </w:r>
      <w:r w:rsidRPr="002C58DB">
        <w:rPr>
          <w:rFonts w:ascii="Calibri" w:eastAsia="Times New Roman" w:hAnsi="Calibri" w:cs="Times New Roman"/>
          <w:noProof/>
        </w:rPr>
        <w:t>, 4(3), pp. 365–376. doi: 10.1016/S1097-2765(00)80338-X.</w:t>
      </w:r>
    </w:p>
    <w:p w14:paraId="2A5FAF4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irotkin, V., Beltzner, C. C., Marchand, J. B. and Pollard, T. D. (2005) ‘Interactions of WASp, myosin-I, and verprolin with Arp2/3 complex during actin patch assembly in fission yeast’,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70(4), pp. 637–648. doi: 10.1083/jcb.200502053.</w:t>
      </w:r>
    </w:p>
    <w:p w14:paraId="33D473C3"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irotkin, V., Berro, J., Macmillan, K., Zhao, L., Thomas D. Pollard and Pollard, T. D. (2010) ‘Quantitative Analysis of the Mechanism of Endocytic Actin Patch Assembly and Disassembly in Fission Yeast’,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1, pp. 2894–2904. doi: 10.1091/mbc.E10.</w:t>
      </w:r>
    </w:p>
    <w:p w14:paraId="7869DD6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iton-Mendelson, O. and Bernheim-Groswasser, A. (2017) ‘Functional Actin Networks under Construction: The Cooperative Action of Actin Nucleation and Elongation Factors’, </w:t>
      </w:r>
      <w:r w:rsidRPr="002C58DB">
        <w:rPr>
          <w:rFonts w:ascii="Calibri" w:eastAsia="Times New Roman" w:hAnsi="Calibri" w:cs="Times New Roman"/>
          <w:i/>
          <w:iCs/>
          <w:noProof/>
        </w:rPr>
        <w:t>Trends in Biochemical Sciences</w:t>
      </w:r>
      <w:r w:rsidRPr="002C58DB">
        <w:rPr>
          <w:rFonts w:ascii="Calibri" w:eastAsia="Times New Roman" w:hAnsi="Calibri" w:cs="Times New Roman"/>
          <w:noProof/>
        </w:rPr>
        <w:t>. Elsevier Ltd, pp. 414–430. doi: 10.1016/j.tibs.2017.03.002.</w:t>
      </w:r>
    </w:p>
    <w:p w14:paraId="1060736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kau, C. T. and Waterman, C. M. (2015) ‘Specification of Architecture and Function of Actin Structures by Actin Nucleation Factors’, </w:t>
      </w:r>
      <w:r w:rsidRPr="002C58DB">
        <w:rPr>
          <w:rFonts w:ascii="Calibri" w:eastAsia="Times New Roman" w:hAnsi="Calibri" w:cs="Times New Roman"/>
          <w:i/>
          <w:iCs/>
          <w:noProof/>
        </w:rPr>
        <w:t>Annual Review of Biophysics</w:t>
      </w:r>
      <w:r w:rsidRPr="002C58DB">
        <w:rPr>
          <w:rFonts w:ascii="Calibri" w:eastAsia="Times New Roman" w:hAnsi="Calibri" w:cs="Times New Roman"/>
          <w:noProof/>
        </w:rPr>
        <w:t>, 44(1), pp. 285–310. doi: 10.1146/annurev-biophys-060414-034308.</w:t>
      </w:r>
    </w:p>
    <w:p w14:paraId="5F389B0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mith, B. A., Padrick, S. B., Doolittle, L. K., Daugherty-Clarke, K., Corrêa, I. R., Xu, M. Q., Goode, B. L., Rosen, M. K. and Gelles, J. (2013) ‘Three-color single molecule imaging shows WASP detachment from Arp2/3 complex triggers actin filament branch formation’, </w:t>
      </w:r>
      <w:r w:rsidRPr="002C58DB">
        <w:rPr>
          <w:rFonts w:ascii="Calibri" w:eastAsia="Times New Roman" w:hAnsi="Calibri" w:cs="Times New Roman"/>
          <w:i/>
          <w:iCs/>
          <w:noProof/>
        </w:rPr>
        <w:t>eLife</w:t>
      </w:r>
      <w:r w:rsidRPr="002C58DB">
        <w:rPr>
          <w:rFonts w:ascii="Calibri" w:eastAsia="Times New Roman" w:hAnsi="Calibri" w:cs="Times New Roman"/>
          <w:noProof/>
        </w:rPr>
        <w:t>, 2013(2), pp. 1–25. doi: 10.7554/eLife.01008.</w:t>
      </w:r>
    </w:p>
    <w:p w14:paraId="19A0162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piess, M., de Craene, J. O., Michelot, A., Rinaldi, B., Huber, A., Drubin, D. G., Winsor, B. and Friant, S. (2013) ‘Lsb1 Is a Negative Regulator of Las17 Dependent Actin Polymerization Involved in Endocytosis’, </w:t>
      </w:r>
      <w:r w:rsidRPr="002C58DB">
        <w:rPr>
          <w:rFonts w:ascii="Calibri" w:eastAsia="Times New Roman" w:hAnsi="Calibri" w:cs="Times New Roman"/>
          <w:i/>
          <w:iCs/>
          <w:noProof/>
        </w:rPr>
        <w:t>PLoS ONE</w:t>
      </w:r>
      <w:r w:rsidRPr="002C58DB">
        <w:rPr>
          <w:rFonts w:ascii="Calibri" w:eastAsia="Times New Roman" w:hAnsi="Calibri" w:cs="Times New Roman"/>
          <w:noProof/>
        </w:rPr>
        <w:t>, 8(4). doi: 10.1371/journal.pone.0061147.</w:t>
      </w:r>
    </w:p>
    <w:p w14:paraId="2D7E183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teffen, A., Faix, J., Resch, G. P., Linkner, J., Wehland, J., Small, J. V., Rottner, K. and Stradal, T. E. B. (2006) ‘Filopodia Formation in the Absence of Functional WAVE- and </w:t>
      </w:r>
      <w:r w:rsidRPr="002C58DB">
        <w:rPr>
          <w:rFonts w:ascii="Calibri" w:eastAsia="Times New Roman" w:hAnsi="Calibri" w:cs="Times New Roman"/>
          <w:noProof/>
        </w:rPr>
        <w:lastRenderedPageBreak/>
        <w:t xml:space="preserve">Arp2/3-Complexes’,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17, pp. 2581–2591. doi: 10.1091/mbc.E05-11-1088.</w:t>
      </w:r>
    </w:p>
    <w:p w14:paraId="5973546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tuart, S. A., Houel, S., Lee, T., Wang, N., Old, W. M. and Ahn, N. G. (2015) ‘A Phosphoproteomic Comparison of B-RAFV600E and MKK1/2 Inhibitors in Melanoma Cells.’, </w:t>
      </w:r>
      <w:r w:rsidRPr="002C58DB">
        <w:rPr>
          <w:rFonts w:ascii="Calibri" w:eastAsia="Times New Roman" w:hAnsi="Calibri" w:cs="Times New Roman"/>
          <w:i/>
          <w:iCs/>
          <w:noProof/>
        </w:rPr>
        <w:t>Molecular &amp; cellular proteomics : MCP</w:t>
      </w:r>
      <w:r w:rsidRPr="002C58DB">
        <w:rPr>
          <w:rFonts w:ascii="Calibri" w:eastAsia="Times New Roman" w:hAnsi="Calibri" w:cs="Times New Roman"/>
          <w:noProof/>
        </w:rPr>
        <w:t>, 14(6), pp. 1599–615. doi: 10.1074/mcp.M114.047233.</w:t>
      </w:r>
    </w:p>
    <w:p w14:paraId="387A31F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uarez, C. and Kovar, D. R. (2016) ‘Internetwork competition for monomers governs actin cytoskeleton organization’, </w:t>
      </w:r>
      <w:r w:rsidRPr="002C58DB">
        <w:rPr>
          <w:rFonts w:ascii="Calibri" w:eastAsia="Times New Roman" w:hAnsi="Calibri" w:cs="Times New Roman"/>
          <w:i/>
          <w:iCs/>
          <w:noProof/>
        </w:rPr>
        <w:t>Nature Reviews Molecular Cell Biology</w:t>
      </w:r>
      <w:r w:rsidRPr="002C58DB">
        <w:rPr>
          <w:rFonts w:ascii="Calibri" w:eastAsia="Times New Roman" w:hAnsi="Calibri" w:cs="Times New Roman"/>
          <w:noProof/>
        </w:rPr>
        <w:t>. Nature Publishing Group, 17(12), pp. 799–810. doi: 10.1038/nrm.2016.106.</w:t>
      </w:r>
    </w:p>
    <w:p w14:paraId="42DB80D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un, Y., Martin, A. C. and Drubin, D. G. (2006) ‘Endocytic Internalization in Budding Yeast Requires Coordinated Actin Nucleation and Myosin Motor Activity’, </w:t>
      </w:r>
      <w:r w:rsidRPr="002C58DB">
        <w:rPr>
          <w:rFonts w:ascii="Calibri" w:eastAsia="Times New Roman" w:hAnsi="Calibri" w:cs="Times New Roman"/>
          <w:i/>
          <w:iCs/>
          <w:noProof/>
        </w:rPr>
        <w:t>Developmental cell</w:t>
      </w:r>
      <w:r w:rsidRPr="002C58DB">
        <w:rPr>
          <w:rFonts w:ascii="Calibri" w:eastAsia="Times New Roman" w:hAnsi="Calibri" w:cs="Times New Roman"/>
          <w:noProof/>
        </w:rPr>
        <w:t>, 11(1), pp. 33–46. doi: 10.1016/j.devcel.2006.05.008.</w:t>
      </w:r>
    </w:p>
    <w:p w14:paraId="79EA5CB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weeney, M. O., Collins, A., Padrick, S. B. and Goode, B. L. (2014) ‘A novel role for WAVE1 in controlling actin network growth rate and architecture’,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6(3), pp. 495–505. doi: 10.1091/mbc.E14-10-1477.</w:t>
      </w:r>
    </w:p>
    <w:p w14:paraId="2EF4DE6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ymons, M., Derry, J. M. J., Karlak, B., Jiang, S., Lemahieu, V., McCormick, F., Francke, U. and Abo, A. (1996) ‘Wiskott-Aldrich syndrome protein, a novel effector for the GTPase CDC42Hs, is implicated in actin polymerization’, </w:t>
      </w:r>
      <w:r w:rsidRPr="002C58DB">
        <w:rPr>
          <w:rFonts w:ascii="Calibri" w:eastAsia="Times New Roman" w:hAnsi="Calibri" w:cs="Times New Roman"/>
          <w:i/>
          <w:iCs/>
          <w:noProof/>
        </w:rPr>
        <w:t>Cell</w:t>
      </w:r>
      <w:r w:rsidRPr="002C58DB">
        <w:rPr>
          <w:rFonts w:ascii="Calibri" w:eastAsia="Times New Roman" w:hAnsi="Calibri" w:cs="Times New Roman"/>
          <w:noProof/>
        </w:rPr>
        <w:t>, 84(5), pp. 723–734. doi: 10.1016/S0092-8674(00)81050-8.</w:t>
      </w:r>
    </w:p>
    <w:p w14:paraId="03051F8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zwedziak, P., Wang, Q., Bharat, T. A. M., Tsim, M. and L??we, J. (2014) ‘Architecture of the ring formed by the tubulin homologue FtsZ in bacterial cell division’, </w:t>
      </w:r>
      <w:r w:rsidRPr="002C58DB">
        <w:rPr>
          <w:rFonts w:ascii="Calibri" w:eastAsia="Times New Roman" w:hAnsi="Calibri" w:cs="Times New Roman"/>
          <w:i/>
          <w:iCs/>
          <w:noProof/>
        </w:rPr>
        <w:t>eLife</w:t>
      </w:r>
      <w:r w:rsidRPr="002C58DB">
        <w:rPr>
          <w:rFonts w:ascii="Calibri" w:eastAsia="Times New Roman" w:hAnsi="Calibri" w:cs="Times New Roman"/>
          <w:noProof/>
        </w:rPr>
        <w:t>, 3, p. e04601. doi: 10.7554/eLife.04601.</w:t>
      </w:r>
    </w:p>
    <w:p w14:paraId="7696B55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Szwedziak, P., Wang, Q., Freund, S. M. and Löwe, J. (2012) ‘FtsA forms actin-like protofilaments’, </w:t>
      </w:r>
      <w:r w:rsidRPr="002C58DB">
        <w:rPr>
          <w:rFonts w:ascii="Calibri" w:eastAsia="Times New Roman" w:hAnsi="Calibri" w:cs="Times New Roman"/>
          <w:i/>
          <w:iCs/>
          <w:noProof/>
        </w:rPr>
        <w:t>The EMBO Journal</w:t>
      </w:r>
      <w:r w:rsidRPr="002C58DB">
        <w:rPr>
          <w:rFonts w:ascii="Calibri" w:eastAsia="Times New Roman" w:hAnsi="Calibri" w:cs="Times New Roman"/>
          <w:noProof/>
        </w:rPr>
        <w:t>, 31(10), pp. 2249–2260. doi: 10.1038/emboj.2012.76.</w:t>
      </w:r>
    </w:p>
    <w:p w14:paraId="0EB8834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van Teeffelen, S., Wang, S., Furchtgott, L., Huang, K. C., Wingreen, N. S., Shaevitz, J. W. and Gitai, Z. (2011) ‘The bacterial actin MreB rotates, and rotation depends on cell-wall assembly’,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08(38), pp. 15822–15827. doi: 10.1073/pnas.1108999108.</w:t>
      </w:r>
    </w:p>
    <w:p w14:paraId="57915179"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Ti, S.-C., Jurgenson, C. T., Nolen, B. J. and Pollard, T. D. (2011) ‘Structural and biochemical characterization of two binding sites for nucleation-promoting factor WASp-VCA on Arp2/3 complex’,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xml:space="preserve">, </w:t>
      </w:r>
      <w:r w:rsidRPr="002C58DB">
        <w:rPr>
          <w:rFonts w:ascii="Calibri" w:eastAsia="Times New Roman" w:hAnsi="Calibri" w:cs="Times New Roman"/>
          <w:noProof/>
        </w:rPr>
        <w:lastRenderedPageBreak/>
        <w:t>108(33), pp. E463–E471. doi: 10.1073/pnas.1100125108.</w:t>
      </w:r>
    </w:p>
    <w:p w14:paraId="7CEF738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Tomasevic, N., Jia, Z., Russell, A., Fujii, T., Hartman, J. J., Clancy, S., Wang, M., Beraud, C., Wood, K. W. and Sakowicz, R. (2007) ‘Differential regulation of WASP and N-WASP by Cdc42, Rac1, Nck, and PI(4,5)P2’, </w:t>
      </w:r>
      <w:r w:rsidRPr="002C58DB">
        <w:rPr>
          <w:rFonts w:ascii="Calibri" w:eastAsia="Times New Roman" w:hAnsi="Calibri" w:cs="Times New Roman"/>
          <w:i/>
          <w:iCs/>
          <w:noProof/>
        </w:rPr>
        <w:t>Biochemistry</w:t>
      </w:r>
      <w:r w:rsidRPr="002C58DB">
        <w:rPr>
          <w:rFonts w:ascii="Calibri" w:eastAsia="Times New Roman" w:hAnsi="Calibri" w:cs="Times New Roman"/>
          <w:noProof/>
        </w:rPr>
        <w:t>, 46(11), pp. 3494–3502. doi: 10.1021/bi062152y.</w:t>
      </w:r>
    </w:p>
    <w:p w14:paraId="092F394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Tonikian, R., Xin, X., Toret, C. P., Gfeller, D., Landgraf, C., Panni, S., Paoluzi, S., Castagnoli, L., Currell, B., Seshagiri, S., Yu, H., Winsor, B., Vidal, M., Gerstein, M. B., Bader, G. D., Volkmer, R., Cesareni, G., Drubin, D. G., Kim, P. M., Sidhu, S. S. and Boone, C. (2009) ‘Bayesian modeling of the yeast SH3 domain interactome predicts spatiotemporal dynamics of endocytosis proteins’, </w:t>
      </w:r>
      <w:r w:rsidRPr="002C58DB">
        <w:rPr>
          <w:rFonts w:ascii="Calibri" w:eastAsia="Times New Roman" w:hAnsi="Calibri" w:cs="Times New Roman"/>
          <w:i/>
          <w:iCs/>
          <w:noProof/>
        </w:rPr>
        <w:t>PLoS Biology</w:t>
      </w:r>
      <w:r w:rsidRPr="002C58DB">
        <w:rPr>
          <w:rFonts w:ascii="Calibri" w:eastAsia="Times New Roman" w:hAnsi="Calibri" w:cs="Times New Roman"/>
          <w:noProof/>
        </w:rPr>
        <w:t>, 7(10). doi: 10.1371/journal.pbio.1000218.</w:t>
      </w:r>
    </w:p>
    <w:p w14:paraId="73B5977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Tyler, J. J., Allwood, E. G. and Ayscough, K. R. (2016) ‘WASP family proteins, more than Arp2/3 activators’, </w:t>
      </w:r>
      <w:r w:rsidRPr="002C58DB">
        <w:rPr>
          <w:rFonts w:ascii="Calibri" w:eastAsia="Times New Roman" w:hAnsi="Calibri" w:cs="Times New Roman"/>
          <w:i/>
          <w:iCs/>
          <w:noProof/>
        </w:rPr>
        <w:t>Biochemical Society Transactions</w:t>
      </w:r>
      <w:r w:rsidRPr="002C58DB">
        <w:rPr>
          <w:rFonts w:ascii="Calibri" w:eastAsia="Times New Roman" w:hAnsi="Calibri" w:cs="Times New Roman"/>
          <w:noProof/>
        </w:rPr>
        <w:t>, 44(5), pp. 1339–1345. doi: 10.1042/BST20160176.</w:t>
      </w:r>
    </w:p>
    <w:p w14:paraId="18815474"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Urbanek, A. N., Smith, A. P., Allwood, E. G., Booth, W. I. and Ayscough, K. R. (2013) ‘A Novel Actin-Binding Motif in Las17 / WASP Nucleates Actin Filaments Independently of Arp2 / 3’,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Ltd, 23(3), pp. 196–203. doi: 10.1016/j.cub.2012.12.024.</w:t>
      </w:r>
    </w:p>
    <w:p w14:paraId="3491A8E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Ursell, T. S., Nguyen, J., Monds, R. D., Colavin, A., Billings, G., Ouzounov, N., Gitai, Z., Shaevitz, J. W. and Huang, K. C. (2014) ‘Rod-like bacterial shape is maintained by feedback between cell curvature and cytoskeletal localization’,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11(11), pp. E1025–E1034. doi: 10.1073/pnas.1317174111.</w:t>
      </w:r>
    </w:p>
    <w:p w14:paraId="530979B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Veltman, D. M. and Insall, R. H. (2010) ‘WASP Family Proteins: Their Evolution and Its Physiological Implications’,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21, pp. 2880–2893. doi: 10.1091/mbc.E10.</w:t>
      </w:r>
    </w:p>
    <w:p w14:paraId="2D8E31A0"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Veltman, D. M., King, J. S., Machesky, L. M. and Insall, R. H. (2012) ‘SCAR knockouts in Dictyostelium: WASP assumes SCAR’s position and upstream regulators in pseudopods’, </w:t>
      </w:r>
      <w:r w:rsidRPr="002C58DB">
        <w:rPr>
          <w:rFonts w:ascii="Calibri" w:eastAsia="Times New Roman" w:hAnsi="Calibri" w:cs="Times New Roman"/>
          <w:i/>
          <w:iCs/>
          <w:noProof/>
        </w:rPr>
        <w:t>Journal of Cell Biology</w:t>
      </w:r>
      <w:r w:rsidRPr="002C58DB">
        <w:rPr>
          <w:rFonts w:ascii="Calibri" w:eastAsia="Times New Roman" w:hAnsi="Calibri" w:cs="Times New Roman"/>
          <w:noProof/>
        </w:rPr>
        <w:t>, 198(4), pp. 501–508. doi: 10.1083/jcb.201205058.</w:t>
      </w:r>
    </w:p>
    <w:p w14:paraId="4312950D"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Vignjevic, D., Yarar, D., Welch, M. D., Peloquin, J., Svitkina, T. and Borisy, G. G. (2003) ‘Formation of filopodia-like bundles in vitro from a dendritic network’, </w:t>
      </w:r>
      <w:r w:rsidRPr="002C58DB">
        <w:rPr>
          <w:rFonts w:ascii="Calibri" w:eastAsia="Times New Roman" w:hAnsi="Calibri" w:cs="Times New Roman"/>
          <w:i/>
          <w:iCs/>
          <w:noProof/>
        </w:rPr>
        <w:t xml:space="preserve">Journal of Cell </w:t>
      </w:r>
      <w:r w:rsidRPr="002C58DB">
        <w:rPr>
          <w:rFonts w:ascii="Calibri" w:eastAsia="Times New Roman" w:hAnsi="Calibri" w:cs="Times New Roman"/>
          <w:i/>
          <w:iCs/>
          <w:noProof/>
        </w:rPr>
        <w:lastRenderedPageBreak/>
        <w:t>Biology</w:t>
      </w:r>
      <w:r w:rsidRPr="002C58DB">
        <w:rPr>
          <w:rFonts w:ascii="Calibri" w:eastAsia="Times New Roman" w:hAnsi="Calibri" w:cs="Times New Roman"/>
          <w:noProof/>
        </w:rPr>
        <w:t>, 160(6), pp. 951–962. doi: 10.1083/jcb.200208059.</w:t>
      </w:r>
    </w:p>
    <w:p w14:paraId="3AECE9F7"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Wagner, A. R., Luan, Q., Liu, S. L. and Nolen, B. J. (2013) ‘Dip1 defines a class of Arp2/3 complex activators that function without preformed actin filaments’, </w:t>
      </w:r>
      <w:r w:rsidRPr="002C58DB">
        <w:rPr>
          <w:rFonts w:ascii="Calibri" w:eastAsia="Times New Roman" w:hAnsi="Calibri" w:cs="Times New Roman"/>
          <w:i/>
          <w:iCs/>
          <w:noProof/>
        </w:rPr>
        <w:t>Current Biology</w:t>
      </w:r>
      <w:r w:rsidRPr="002C58DB">
        <w:rPr>
          <w:rFonts w:ascii="Calibri" w:eastAsia="Times New Roman" w:hAnsi="Calibri" w:cs="Times New Roman"/>
          <w:noProof/>
        </w:rPr>
        <w:t>. Elsevier Ltd, 23(20), pp. 1990–1998. doi: 10.1016/j.cub.2013.08.029.</w:t>
      </w:r>
    </w:p>
    <w:p w14:paraId="2DD88532"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Winder, S. J. and Ayscough, K. R. (2005) ‘Actin-binding proteins.’, </w:t>
      </w:r>
      <w:r w:rsidRPr="002C58DB">
        <w:rPr>
          <w:rFonts w:ascii="Calibri" w:eastAsia="Times New Roman" w:hAnsi="Calibri" w:cs="Times New Roman"/>
          <w:i/>
          <w:iCs/>
          <w:noProof/>
        </w:rPr>
        <w:t>Journal of cell science</w:t>
      </w:r>
      <w:r w:rsidRPr="002C58DB">
        <w:rPr>
          <w:rFonts w:ascii="Calibri" w:eastAsia="Times New Roman" w:hAnsi="Calibri" w:cs="Times New Roman"/>
          <w:noProof/>
        </w:rPr>
        <w:t>, 118(Pt 4), pp. 651–4. doi: 10.1242/jcs.01670.</w:t>
      </w:r>
    </w:p>
    <w:p w14:paraId="667A882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Winkelman, J. D., Bilancia, C. G., Peifer, M. and Kovar, D. R. (2014) ‘Ena/VASP Enabled is a highly processive actin polymerase tailored to self-assemble parallel-bundled F-actin networks with Fascin’, </w:t>
      </w:r>
      <w:r w:rsidRPr="002C58DB">
        <w:rPr>
          <w:rFonts w:ascii="Calibri" w:eastAsia="Times New Roman" w:hAnsi="Calibri" w:cs="Times New Roman"/>
          <w:i/>
          <w:iCs/>
          <w:noProof/>
        </w:rPr>
        <w:t>Proceedings of the National Academy of Sciences</w:t>
      </w:r>
      <w:r w:rsidRPr="002C58DB">
        <w:rPr>
          <w:rFonts w:ascii="Calibri" w:eastAsia="Times New Roman" w:hAnsi="Calibri" w:cs="Times New Roman"/>
          <w:noProof/>
        </w:rPr>
        <w:t>, 111(11), pp. 4121–4126. doi: 10.1073/pnas.1322093111.</w:t>
      </w:r>
    </w:p>
    <w:p w14:paraId="05C755A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Winter, D., Lechler, T. and Li, R. (1999) ‘Activation of the yeast Arp2/3 complex by Bee1p, a WASP-family protein’, </w:t>
      </w:r>
      <w:r w:rsidRPr="002C58DB">
        <w:rPr>
          <w:rFonts w:ascii="Calibri" w:eastAsia="Times New Roman" w:hAnsi="Calibri" w:cs="Times New Roman"/>
          <w:i/>
          <w:iCs/>
          <w:noProof/>
        </w:rPr>
        <w:t>Current Biology</w:t>
      </w:r>
      <w:r w:rsidRPr="002C58DB">
        <w:rPr>
          <w:rFonts w:ascii="Calibri" w:eastAsia="Times New Roman" w:hAnsi="Calibri" w:cs="Times New Roman"/>
          <w:noProof/>
        </w:rPr>
        <w:t>, 9(9), pp. 501–504. doi: 10.1016/S0960-9822(99)80218-8.</w:t>
      </w:r>
    </w:p>
    <w:p w14:paraId="4B2ECF8C"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Xu, X.-P., Rouiller, I., Slaughter, B. D., Egile, C., Kim, E., Unruh, J. R., Fan, X., Pollard, T. D., Li, R., Hanein, D. and Volkmann, N. (2012) ‘Three-dimensional reconstructions of Arp2/3 complex with bound nucleation promoting factors’, </w:t>
      </w:r>
      <w:r w:rsidRPr="002C58DB">
        <w:rPr>
          <w:rFonts w:ascii="Calibri" w:eastAsia="Times New Roman" w:hAnsi="Calibri" w:cs="Times New Roman"/>
          <w:i/>
          <w:iCs/>
          <w:noProof/>
        </w:rPr>
        <w:t>The EMBO Journal</w:t>
      </w:r>
      <w:r w:rsidRPr="002C58DB">
        <w:rPr>
          <w:rFonts w:ascii="Calibri" w:eastAsia="Times New Roman" w:hAnsi="Calibri" w:cs="Times New Roman"/>
          <w:noProof/>
        </w:rPr>
        <w:t>. Nature Publishing Group, 31(1), pp. 236–247. doi: 10.1038/emboj.2011.343.</w:t>
      </w:r>
    </w:p>
    <w:p w14:paraId="5DDD17CE"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Xue, B. and Robinson, R. C. (2013) ‘Guardians of the actin monomer’, </w:t>
      </w:r>
      <w:r w:rsidRPr="002C58DB">
        <w:rPr>
          <w:rFonts w:ascii="Calibri" w:eastAsia="Times New Roman" w:hAnsi="Calibri" w:cs="Times New Roman"/>
          <w:i/>
          <w:iCs/>
          <w:noProof/>
        </w:rPr>
        <w:t>European Journal of Cell Biology</w:t>
      </w:r>
      <w:r w:rsidRPr="002C58DB">
        <w:rPr>
          <w:rFonts w:ascii="Calibri" w:eastAsia="Times New Roman" w:hAnsi="Calibri" w:cs="Times New Roman"/>
          <w:noProof/>
        </w:rPr>
        <w:t>. Elsevier GmbH., 92(10–11), pp. 316–332. doi: 10.1016/j.ejcb.2013.10.012.</w:t>
      </w:r>
    </w:p>
    <w:p w14:paraId="05E733E6"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Yarar, D., D’Alessio, J. A., Jeng, R. L. and Welch, M. D. (2002) ‘Motility determinants in WASP family proteins’, </w:t>
      </w:r>
      <w:r w:rsidRPr="002C58DB">
        <w:rPr>
          <w:rFonts w:ascii="Calibri" w:eastAsia="Times New Roman" w:hAnsi="Calibri" w:cs="Times New Roman"/>
          <w:i/>
          <w:iCs/>
          <w:noProof/>
        </w:rPr>
        <w:t>Mol Biol Cell</w:t>
      </w:r>
      <w:r w:rsidRPr="002C58DB">
        <w:rPr>
          <w:rFonts w:ascii="Calibri" w:eastAsia="Times New Roman" w:hAnsi="Calibri" w:cs="Times New Roman"/>
          <w:noProof/>
        </w:rPr>
        <w:t>, 13(11), pp. 4045–4059. doi: 10.1091/mbc.E02.</w:t>
      </w:r>
    </w:p>
    <w:p w14:paraId="11BEADEA"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Yarar, D., D’Alessio, J. A., Jeng, R. L. and Welch, M. D. (2002) ‘Motility Determinants in WASP Family Proteins’, </w:t>
      </w:r>
      <w:r w:rsidRPr="002C58DB">
        <w:rPr>
          <w:rFonts w:ascii="Calibri" w:eastAsia="Times New Roman" w:hAnsi="Calibri" w:cs="Times New Roman"/>
          <w:i/>
          <w:iCs/>
          <w:noProof/>
        </w:rPr>
        <w:t>Molecular Biology of the Cell</w:t>
      </w:r>
      <w:r w:rsidRPr="002C58DB">
        <w:rPr>
          <w:rFonts w:ascii="Calibri" w:eastAsia="Times New Roman" w:hAnsi="Calibri" w:cs="Times New Roman"/>
          <w:noProof/>
        </w:rPr>
        <w:t>, 13(November), pp. 4045–4059. doi: 10.1091/mbc.E02.</w:t>
      </w:r>
    </w:p>
    <w:p w14:paraId="5B2295B1"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Zahm, J. a, Padrick, S. B., Chen, Z., Pak, C. W., Yunus, A. a, Henry, L., Tomchick, D. R., Chen, Z. and Rosen, M. K. (2013) ‘The bacterial effector VopL organizes actin into filament-like structures.’, </w:t>
      </w:r>
      <w:r w:rsidRPr="002C58DB">
        <w:rPr>
          <w:rFonts w:ascii="Calibri" w:eastAsia="Times New Roman" w:hAnsi="Calibri" w:cs="Times New Roman"/>
          <w:i/>
          <w:iCs/>
          <w:noProof/>
        </w:rPr>
        <w:t>Cell</w:t>
      </w:r>
      <w:r w:rsidRPr="002C58DB">
        <w:rPr>
          <w:rFonts w:ascii="Calibri" w:eastAsia="Times New Roman" w:hAnsi="Calibri" w:cs="Times New Roman"/>
          <w:noProof/>
        </w:rPr>
        <w:t>. Elsevier Inc., 155(2), pp. 423–34. doi: 10.1016/j.cell.2013.09.019.</w:t>
      </w:r>
    </w:p>
    <w:p w14:paraId="58D57D2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Zalevsky, J., Lempert, L., Kranitz, H. and Mullins, R. D. (2001) ‘Different WASP family proteins stimulate different Arp2/3 complex-dependent actin-nucleating activities’, </w:t>
      </w:r>
      <w:r w:rsidRPr="002C58DB">
        <w:rPr>
          <w:rFonts w:ascii="Calibri" w:eastAsia="Times New Roman" w:hAnsi="Calibri" w:cs="Times New Roman"/>
          <w:i/>
          <w:iCs/>
          <w:noProof/>
        </w:rPr>
        <w:t>Current Biology</w:t>
      </w:r>
      <w:r w:rsidRPr="002C58DB">
        <w:rPr>
          <w:rFonts w:ascii="Calibri" w:eastAsia="Times New Roman" w:hAnsi="Calibri" w:cs="Times New Roman"/>
          <w:noProof/>
        </w:rPr>
        <w:t>, 11(24), pp. 1903–1913. doi: 10.1016/S0960-9822(01)00603-0.</w:t>
      </w:r>
    </w:p>
    <w:p w14:paraId="112FBA9B"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lastRenderedPageBreak/>
        <w:t xml:space="preserve">Zarrinpar, A., Bhattacharyya, R. P. and Lim, W. A. (2003) ‘The Structure and Function of Proline Recognition Domains’, </w:t>
      </w:r>
      <w:r w:rsidRPr="002C58DB">
        <w:rPr>
          <w:rFonts w:ascii="Calibri" w:eastAsia="Times New Roman" w:hAnsi="Calibri" w:cs="Times New Roman"/>
          <w:i/>
          <w:iCs/>
          <w:noProof/>
        </w:rPr>
        <w:t>Science Signaling</w:t>
      </w:r>
      <w:r w:rsidRPr="002C58DB">
        <w:rPr>
          <w:rFonts w:ascii="Calibri" w:eastAsia="Times New Roman" w:hAnsi="Calibri" w:cs="Times New Roman"/>
          <w:noProof/>
        </w:rPr>
        <w:t>, 2003(179), p. re8-re8. doi: 10.1126/stke.2003.179.re8.</w:t>
      </w:r>
    </w:p>
    <w:p w14:paraId="6F1699EF" w14:textId="77777777" w:rsidR="002C58DB" w:rsidRPr="002C58DB" w:rsidRDefault="002C58DB" w:rsidP="002C58DB">
      <w:pPr>
        <w:widowControl w:val="0"/>
        <w:autoSpaceDE w:val="0"/>
        <w:autoSpaceDN w:val="0"/>
        <w:adjustRightInd w:val="0"/>
        <w:spacing w:line="360" w:lineRule="auto"/>
        <w:rPr>
          <w:rFonts w:ascii="Calibri" w:eastAsia="Times New Roman" w:hAnsi="Calibri" w:cs="Times New Roman"/>
          <w:noProof/>
        </w:rPr>
      </w:pPr>
      <w:r w:rsidRPr="002C58DB">
        <w:rPr>
          <w:rFonts w:ascii="Calibri" w:eastAsia="Times New Roman" w:hAnsi="Calibri" w:cs="Times New Roman"/>
          <w:noProof/>
        </w:rPr>
        <w:t xml:space="preserve">Zhou, H., Di Palma, S., Preisinger, C., Peng, M., Polat, A. N., Heck, A. J. R. and Mohammed, S. (2013) ‘Toward a comprehensive characterization of a human cancer cell phosphoproteome’, </w:t>
      </w:r>
      <w:r w:rsidRPr="002C58DB">
        <w:rPr>
          <w:rFonts w:ascii="Calibri" w:eastAsia="Times New Roman" w:hAnsi="Calibri" w:cs="Times New Roman"/>
          <w:i/>
          <w:iCs/>
          <w:noProof/>
        </w:rPr>
        <w:t>Journal of Proteome Research</w:t>
      </w:r>
      <w:r w:rsidRPr="002C58DB">
        <w:rPr>
          <w:rFonts w:ascii="Calibri" w:eastAsia="Times New Roman" w:hAnsi="Calibri" w:cs="Times New Roman"/>
          <w:noProof/>
        </w:rPr>
        <w:t>, 12(1), pp. 260–271. doi: 10.1021/pr300630k.</w:t>
      </w:r>
    </w:p>
    <w:p w14:paraId="511C468E" w14:textId="77777777" w:rsidR="002C58DB" w:rsidRPr="002C58DB" w:rsidRDefault="002C58DB" w:rsidP="002C58DB">
      <w:pPr>
        <w:widowControl w:val="0"/>
        <w:autoSpaceDE w:val="0"/>
        <w:autoSpaceDN w:val="0"/>
        <w:adjustRightInd w:val="0"/>
        <w:spacing w:line="360" w:lineRule="auto"/>
        <w:rPr>
          <w:rFonts w:ascii="Calibri" w:hAnsi="Calibri"/>
          <w:noProof/>
        </w:rPr>
      </w:pPr>
      <w:r w:rsidRPr="002C58DB">
        <w:rPr>
          <w:rFonts w:ascii="Calibri" w:eastAsia="Times New Roman" w:hAnsi="Calibri" w:cs="Times New Roman"/>
          <w:noProof/>
        </w:rPr>
        <w:t xml:space="preserve">Zuchero, J. B., Coutts, A. S., Quinlan, M. E., Thangue, N. B. La and Mullins, R. D. (2009) ‘p53-cofactor JMY is a multifunctional actin nucleation factor’, </w:t>
      </w:r>
      <w:r w:rsidRPr="002C58DB">
        <w:rPr>
          <w:rFonts w:ascii="Calibri" w:eastAsia="Times New Roman" w:hAnsi="Calibri" w:cs="Times New Roman"/>
          <w:i/>
          <w:iCs/>
          <w:noProof/>
        </w:rPr>
        <w:t>Nature Cell Biology</w:t>
      </w:r>
      <w:r w:rsidRPr="002C58DB">
        <w:rPr>
          <w:rFonts w:ascii="Calibri" w:eastAsia="Times New Roman" w:hAnsi="Calibri" w:cs="Times New Roman"/>
          <w:noProof/>
        </w:rPr>
        <w:t>, 11(4), pp. 451–459. doi: 10.1038/ncb1852.</w:t>
      </w:r>
    </w:p>
    <w:p w14:paraId="5E32CCB9" w14:textId="5663367D" w:rsidR="004B7EB8" w:rsidRPr="00BE10F9" w:rsidRDefault="007774C0" w:rsidP="002C58DB">
      <w:pPr>
        <w:widowControl w:val="0"/>
        <w:autoSpaceDE w:val="0"/>
        <w:autoSpaceDN w:val="0"/>
        <w:adjustRightInd w:val="0"/>
        <w:spacing w:line="360" w:lineRule="auto"/>
        <w:rPr>
          <w:b/>
        </w:rPr>
      </w:pPr>
      <w:r>
        <w:rPr>
          <w:b/>
        </w:rPr>
        <w:fldChar w:fldCharType="end"/>
      </w:r>
    </w:p>
    <w:p w14:paraId="7830444A" w14:textId="77777777" w:rsidR="00F637B3" w:rsidRPr="0015712E" w:rsidRDefault="00F637B3" w:rsidP="00E5114A">
      <w:pPr>
        <w:jc w:val="both"/>
        <w:rPr>
          <w:lang w:val="en-GB"/>
        </w:rPr>
      </w:pPr>
    </w:p>
    <w:sectPr w:rsidR="00F637B3" w:rsidRPr="0015712E" w:rsidSect="00605CA9">
      <w:footerReference w:type="even" r:id="rId154"/>
      <w:footerReference w:type="default" r:id="rId155"/>
      <w:pgSz w:w="11900" w:h="16840"/>
      <w:pgMar w:top="1440" w:right="1440" w:bottom="1440" w:left="209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C1DE2" w14:textId="77777777" w:rsidR="0016476D" w:rsidRDefault="0016476D" w:rsidP="00905ED8">
      <w:r>
        <w:separator/>
      </w:r>
    </w:p>
  </w:endnote>
  <w:endnote w:type="continuationSeparator" w:id="0">
    <w:p w14:paraId="19B0684C" w14:textId="77777777" w:rsidR="0016476D" w:rsidRDefault="0016476D" w:rsidP="00905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urier">
    <w:panose1 w:val="02000500000000000000"/>
    <w:charset w:val="00"/>
    <w:family w:val="roman"/>
    <w:pitch w:val="fixed"/>
    <w:sig w:usb0="00000003" w:usb1="00000000" w:usb2="00000000" w:usb3="00000000" w:csb0="00000001" w:csb1="00000000"/>
  </w:font>
  <w:font w:name="Helvetica Neue">
    <w:panose1 w:val="02000503000000020004"/>
    <w:charset w:val="00"/>
    <w:family w:val="swiss"/>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45BF7" w14:textId="77777777" w:rsidR="00F410B7" w:rsidRDefault="00F410B7" w:rsidP="00D406DC">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0B52C460" w14:textId="77777777" w:rsidR="00F410B7" w:rsidRDefault="00F410B7" w:rsidP="00905ED8">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4AA79" w14:textId="77777777" w:rsidR="00F410B7" w:rsidRDefault="00F410B7" w:rsidP="00D406DC">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010B12">
      <w:rPr>
        <w:rStyle w:val="PageNumber"/>
        <w:noProof/>
      </w:rPr>
      <w:t>137</w:t>
    </w:r>
    <w:r>
      <w:rPr>
        <w:rStyle w:val="PageNumber"/>
      </w:rPr>
      <w:fldChar w:fldCharType="end"/>
    </w:r>
  </w:p>
  <w:p w14:paraId="352093D9" w14:textId="77777777" w:rsidR="00F410B7" w:rsidRDefault="00F410B7" w:rsidP="00905ED8">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A5BC21" w14:textId="77777777" w:rsidR="0016476D" w:rsidRDefault="0016476D" w:rsidP="00905ED8">
      <w:r>
        <w:separator/>
      </w:r>
    </w:p>
  </w:footnote>
  <w:footnote w:type="continuationSeparator" w:id="0">
    <w:p w14:paraId="28895C8E" w14:textId="77777777" w:rsidR="0016476D" w:rsidRDefault="0016476D" w:rsidP="00905ED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1501627"/>
    <w:multiLevelType w:val="hybridMultilevel"/>
    <w:tmpl w:val="7CEE2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B061498"/>
    <w:multiLevelType w:val="hybridMultilevel"/>
    <w:tmpl w:val="84A07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e Tyler">
    <w15:presenceInfo w15:providerId="None" w15:userId="Joe Ty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revisionView w:markup="0"/>
  <w:doNotTrackMov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5254"/>
    <w:rsid w:val="00002D99"/>
    <w:rsid w:val="000075D9"/>
    <w:rsid w:val="00010B12"/>
    <w:rsid w:val="00010F4B"/>
    <w:rsid w:val="000203EA"/>
    <w:rsid w:val="00024A04"/>
    <w:rsid w:val="000310B2"/>
    <w:rsid w:val="00035223"/>
    <w:rsid w:val="0003613B"/>
    <w:rsid w:val="0003620E"/>
    <w:rsid w:val="00036D46"/>
    <w:rsid w:val="00041CE8"/>
    <w:rsid w:val="00041FD6"/>
    <w:rsid w:val="000529FF"/>
    <w:rsid w:val="000543C0"/>
    <w:rsid w:val="00054A68"/>
    <w:rsid w:val="00054B98"/>
    <w:rsid w:val="00056F8C"/>
    <w:rsid w:val="000602AC"/>
    <w:rsid w:val="000731BC"/>
    <w:rsid w:val="00075EA7"/>
    <w:rsid w:val="000968BB"/>
    <w:rsid w:val="000A07AC"/>
    <w:rsid w:val="000A5DE0"/>
    <w:rsid w:val="000B0817"/>
    <w:rsid w:val="000B4BB2"/>
    <w:rsid w:val="000D0AFA"/>
    <w:rsid w:val="000E2D23"/>
    <w:rsid w:val="000E627A"/>
    <w:rsid w:val="000F1268"/>
    <w:rsid w:val="000F696D"/>
    <w:rsid w:val="001059BB"/>
    <w:rsid w:val="00126329"/>
    <w:rsid w:val="00132400"/>
    <w:rsid w:val="00133535"/>
    <w:rsid w:val="00133AFE"/>
    <w:rsid w:val="001417F9"/>
    <w:rsid w:val="00141BF1"/>
    <w:rsid w:val="00141D70"/>
    <w:rsid w:val="00143B78"/>
    <w:rsid w:val="0014534B"/>
    <w:rsid w:val="0015712E"/>
    <w:rsid w:val="00164532"/>
    <w:rsid w:val="0016476D"/>
    <w:rsid w:val="00173FD7"/>
    <w:rsid w:val="00183FAD"/>
    <w:rsid w:val="0019081D"/>
    <w:rsid w:val="001962CB"/>
    <w:rsid w:val="001A7237"/>
    <w:rsid w:val="001B4BF7"/>
    <w:rsid w:val="001C0247"/>
    <w:rsid w:val="001D2702"/>
    <w:rsid w:val="001E00C8"/>
    <w:rsid w:val="00214276"/>
    <w:rsid w:val="00232DB3"/>
    <w:rsid w:val="0023319D"/>
    <w:rsid w:val="002360C4"/>
    <w:rsid w:val="00255007"/>
    <w:rsid w:val="00284FC7"/>
    <w:rsid w:val="0029288D"/>
    <w:rsid w:val="0029368D"/>
    <w:rsid w:val="00293FA4"/>
    <w:rsid w:val="00296305"/>
    <w:rsid w:val="00297571"/>
    <w:rsid w:val="002A4407"/>
    <w:rsid w:val="002A4D87"/>
    <w:rsid w:val="002C1D64"/>
    <w:rsid w:val="002C4DA8"/>
    <w:rsid w:val="002C58DB"/>
    <w:rsid w:val="002D0A60"/>
    <w:rsid w:val="002F0F7D"/>
    <w:rsid w:val="002F3603"/>
    <w:rsid w:val="00301CAB"/>
    <w:rsid w:val="003168B2"/>
    <w:rsid w:val="003335A3"/>
    <w:rsid w:val="00334B35"/>
    <w:rsid w:val="0033761F"/>
    <w:rsid w:val="00351759"/>
    <w:rsid w:val="0035270C"/>
    <w:rsid w:val="00371E0B"/>
    <w:rsid w:val="003722F6"/>
    <w:rsid w:val="0037530E"/>
    <w:rsid w:val="00383EE1"/>
    <w:rsid w:val="003855D5"/>
    <w:rsid w:val="00387C74"/>
    <w:rsid w:val="0039296F"/>
    <w:rsid w:val="00396A82"/>
    <w:rsid w:val="00396E46"/>
    <w:rsid w:val="003A1CCC"/>
    <w:rsid w:val="003E225D"/>
    <w:rsid w:val="003E6137"/>
    <w:rsid w:val="00403282"/>
    <w:rsid w:val="00403487"/>
    <w:rsid w:val="004121BE"/>
    <w:rsid w:val="00413EFA"/>
    <w:rsid w:val="00415DC8"/>
    <w:rsid w:val="00420A8D"/>
    <w:rsid w:val="004220B9"/>
    <w:rsid w:val="004336A2"/>
    <w:rsid w:val="00440C23"/>
    <w:rsid w:val="004619AC"/>
    <w:rsid w:val="004656DD"/>
    <w:rsid w:val="004761A0"/>
    <w:rsid w:val="00486BFE"/>
    <w:rsid w:val="00486E73"/>
    <w:rsid w:val="00490E62"/>
    <w:rsid w:val="004A61C1"/>
    <w:rsid w:val="004A684F"/>
    <w:rsid w:val="004A6FB1"/>
    <w:rsid w:val="004B05E6"/>
    <w:rsid w:val="004B5627"/>
    <w:rsid w:val="004B7EB8"/>
    <w:rsid w:val="004C5EDC"/>
    <w:rsid w:val="004D3B8F"/>
    <w:rsid w:val="004D769C"/>
    <w:rsid w:val="004E17D3"/>
    <w:rsid w:val="004F4809"/>
    <w:rsid w:val="00505F38"/>
    <w:rsid w:val="005116FD"/>
    <w:rsid w:val="00514A6D"/>
    <w:rsid w:val="00534A59"/>
    <w:rsid w:val="00535643"/>
    <w:rsid w:val="00537B4E"/>
    <w:rsid w:val="00542B13"/>
    <w:rsid w:val="0054787F"/>
    <w:rsid w:val="005503E4"/>
    <w:rsid w:val="00561440"/>
    <w:rsid w:val="00561CA5"/>
    <w:rsid w:val="0056563D"/>
    <w:rsid w:val="00573225"/>
    <w:rsid w:val="005B0F96"/>
    <w:rsid w:val="005D6D2C"/>
    <w:rsid w:val="005E3B29"/>
    <w:rsid w:val="005F4A08"/>
    <w:rsid w:val="006021B0"/>
    <w:rsid w:val="00604157"/>
    <w:rsid w:val="006041CF"/>
    <w:rsid w:val="00605CA9"/>
    <w:rsid w:val="006078CC"/>
    <w:rsid w:val="00612D10"/>
    <w:rsid w:val="0062219B"/>
    <w:rsid w:val="00626547"/>
    <w:rsid w:val="00634162"/>
    <w:rsid w:val="0063464A"/>
    <w:rsid w:val="006350AA"/>
    <w:rsid w:val="006450AF"/>
    <w:rsid w:val="00652354"/>
    <w:rsid w:val="00657103"/>
    <w:rsid w:val="00664903"/>
    <w:rsid w:val="00670082"/>
    <w:rsid w:val="00673F01"/>
    <w:rsid w:val="006800F8"/>
    <w:rsid w:val="00682D78"/>
    <w:rsid w:val="00686BDE"/>
    <w:rsid w:val="006A310C"/>
    <w:rsid w:val="006B57D8"/>
    <w:rsid w:val="006B6751"/>
    <w:rsid w:val="006C652C"/>
    <w:rsid w:val="006C7752"/>
    <w:rsid w:val="006D6AA7"/>
    <w:rsid w:val="006E214F"/>
    <w:rsid w:val="006E6855"/>
    <w:rsid w:val="006E7A3B"/>
    <w:rsid w:val="006F10A6"/>
    <w:rsid w:val="006F4319"/>
    <w:rsid w:val="006F488B"/>
    <w:rsid w:val="00724C76"/>
    <w:rsid w:val="0072538A"/>
    <w:rsid w:val="0074203D"/>
    <w:rsid w:val="00747B3D"/>
    <w:rsid w:val="00750449"/>
    <w:rsid w:val="00752EEC"/>
    <w:rsid w:val="007534D1"/>
    <w:rsid w:val="00756A09"/>
    <w:rsid w:val="00763D78"/>
    <w:rsid w:val="00765BEE"/>
    <w:rsid w:val="00773531"/>
    <w:rsid w:val="0077613E"/>
    <w:rsid w:val="007768A7"/>
    <w:rsid w:val="007774C0"/>
    <w:rsid w:val="00782501"/>
    <w:rsid w:val="007905D8"/>
    <w:rsid w:val="00795725"/>
    <w:rsid w:val="007B0AD0"/>
    <w:rsid w:val="007B1FFB"/>
    <w:rsid w:val="007B2D20"/>
    <w:rsid w:val="007B3881"/>
    <w:rsid w:val="007B7B6E"/>
    <w:rsid w:val="007F4A0F"/>
    <w:rsid w:val="007F720F"/>
    <w:rsid w:val="00800921"/>
    <w:rsid w:val="00833764"/>
    <w:rsid w:val="00833C09"/>
    <w:rsid w:val="00844D62"/>
    <w:rsid w:val="008452B3"/>
    <w:rsid w:val="00856E1A"/>
    <w:rsid w:val="008618C2"/>
    <w:rsid w:val="00866A19"/>
    <w:rsid w:val="008675F3"/>
    <w:rsid w:val="00883DF2"/>
    <w:rsid w:val="00891A6A"/>
    <w:rsid w:val="008C65B0"/>
    <w:rsid w:val="008C65B3"/>
    <w:rsid w:val="008D34CD"/>
    <w:rsid w:val="008D5247"/>
    <w:rsid w:val="008E1A53"/>
    <w:rsid w:val="008E75DD"/>
    <w:rsid w:val="00903FC6"/>
    <w:rsid w:val="00905ED8"/>
    <w:rsid w:val="00912B3B"/>
    <w:rsid w:val="009169FC"/>
    <w:rsid w:val="00924952"/>
    <w:rsid w:val="00927AF0"/>
    <w:rsid w:val="00930C80"/>
    <w:rsid w:val="00931648"/>
    <w:rsid w:val="00937016"/>
    <w:rsid w:val="00941086"/>
    <w:rsid w:val="00941FD5"/>
    <w:rsid w:val="009456B3"/>
    <w:rsid w:val="00945E9D"/>
    <w:rsid w:val="00952978"/>
    <w:rsid w:val="00956D5F"/>
    <w:rsid w:val="00970803"/>
    <w:rsid w:val="009737B4"/>
    <w:rsid w:val="009A5FDA"/>
    <w:rsid w:val="009B2D0F"/>
    <w:rsid w:val="009D2B6D"/>
    <w:rsid w:val="009D502D"/>
    <w:rsid w:val="009D5323"/>
    <w:rsid w:val="009E149E"/>
    <w:rsid w:val="00A133C5"/>
    <w:rsid w:val="00A253C4"/>
    <w:rsid w:val="00A25F3F"/>
    <w:rsid w:val="00A300D6"/>
    <w:rsid w:val="00A50175"/>
    <w:rsid w:val="00A51111"/>
    <w:rsid w:val="00A5140A"/>
    <w:rsid w:val="00A53172"/>
    <w:rsid w:val="00A56E35"/>
    <w:rsid w:val="00A61CE1"/>
    <w:rsid w:val="00A82F8D"/>
    <w:rsid w:val="00A84E1F"/>
    <w:rsid w:val="00A908AC"/>
    <w:rsid w:val="00A929AB"/>
    <w:rsid w:val="00AC2321"/>
    <w:rsid w:val="00AC3CDE"/>
    <w:rsid w:val="00AC5019"/>
    <w:rsid w:val="00AC6B43"/>
    <w:rsid w:val="00AD180B"/>
    <w:rsid w:val="00AD4EF0"/>
    <w:rsid w:val="00AE2727"/>
    <w:rsid w:val="00B21D15"/>
    <w:rsid w:val="00B22389"/>
    <w:rsid w:val="00B23E23"/>
    <w:rsid w:val="00B42B6B"/>
    <w:rsid w:val="00B46243"/>
    <w:rsid w:val="00B47680"/>
    <w:rsid w:val="00B57678"/>
    <w:rsid w:val="00B706AD"/>
    <w:rsid w:val="00B74233"/>
    <w:rsid w:val="00B7460B"/>
    <w:rsid w:val="00B75FA9"/>
    <w:rsid w:val="00B86F42"/>
    <w:rsid w:val="00B94356"/>
    <w:rsid w:val="00B9720A"/>
    <w:rsid w:val="00BA71A6"/>
    <w:rsid w:val="00BB3AB3"/>
    <w:rsid w:val="00BD05E1"/>
    <w:rsid w:val="00BE3252"/>
    <w:rsid w:val="00BE3389"/>
    <w:rsid w:val="00BF6E5E"/>
    <w:rsid w:val="00C013DF"/>
    <w:rsid w:val="00C02FAF"/>
    <w:rsid w:val="00C12469"/>
    <w:rsid w:val="00C12DF5"/>
    <w:rsid w:val="00C15A33"/>
    <w:rsid w:val="00C20B9B"/>
    <w:rsid w:val="00C20DEC"/>
    <w:rsid w:val="00C245E1"/>
    <w:rsid w:val="00C34913"/>
    <w:rsid w:val="00C42591"/>
    <w:rsid w:val="00C46A73"/>
    <w:rsid w:val="00C557BE"/>
    <w:rsid w:val="00C63BC5"/>
    <w:rsid w:val="00C748DC"/>
    <w:rsid w:val="00C76F5F"/>
    <w:rsid w:val="00C861AE"/>
    <w:rsid w:val="00C94B73"/>
    <w:rsid w:val="00CA5254"/>
    <w:rsid w:val="00CC284D"/>
    <w:rsid w:val="00CC47C0"/>
    <w:rsid w:val="00CD4FA2"/>
    <w:rsid w:val="00CD5A9C"/>
    <w:rsid w:val="00CE5D08"/>
    <w:rsid w:val="00CF4713"/>
    <w:rsid w:val="00D12CE8"/>
    <w:rsid w:val="00D406DC"/>
    <w:rsid w:val="00D419DA"/>
    <w:rsid w:val="00D43EA9"/>
    <w:rsid w:val="00D46EA6"/>
    <w:rsid w:val="00D60689"/>
    <w:rsid w:val="00D6402F"/>
    <w:rsid w:val="00D669EE"/>
    <w:rsid w:val="00D6794D"/>
    <w:rsid w:val="00D75239"/>
    <w:rsid w:val="00D80FA4"/>
    <w:rsid w:val="00D84A51"/>
    <w:rsid w:val="00D85E48"/>
    <w:rsid w:val="00D97C04"/>
    <w:rsid w:val="00DB0163"/>
    <w:rsid w:val="00DB17C8"/>
    <w:rsid w:val="00DB1B84"/>
    <w:rsid w:val="00DB3A19"/>
    <w:rsid w:val="00DC00CF"/>
    <w:rsid w:val="00DC3D47"/>
    <w:rsid w:val="00DD1119"/>
    <w:rsid w:val="00DD37AC"/>
    <w:rsid w:val="00DD4DF5"/>
    <w:rsid w:val="00DE1C54"/>
    <w:rsid w:val="00E0475C"/>
    <w:rsid w:val="00E12713"/>
    <w:rsid w:val="00E15806"/>
    <w:rsid w:val="00E33983"/>
    <w:rsid w:val="00E352AE"/>
    <w:rsid w:val="00E5114A"/>
    <w:rsid w:val="00E57C75"/>
    <w:rsid w:val="00E65981"/>
    <w:rsid w:val="00E67AC4"/>
    <w:rsid w:val="00E76ABC"/>
    <w:rsid w:val="00E87FAE"/>
    <w:rsid w:val="00E919CB"/>
    <w:rsid w:val="00EA77A0"/>
    <w:rsid w:val="00EB2A60"/>
    <w:rsid w:val="00EC3515"/>
    <w:rsid w:val="00EC3771"/>
    <w:rsid w:val="00EE09B0"/>
    <w:rsid w:val="00EE247E"/>
    <w:rsid w:val="00EE4F79"/>
    <w:rsid w:val="00EE59E5"/>
    <w:rsid w:val="00EF35D7"/>
    <w:rsid w:val="00F1076A"/>
    <w:rsid w:val="00F15BBB"/>
    <w:rsid w:val="00F17183"/>
    <w:rsid w:val="00F217E9"/>
    <w:rsid w:val="00F35F2F"/>
    <w:rsid w:val="00F410B7"/>
    <w:rsid w:val="00F43433"/>
    <w:rsid w:val="00F46BDC"/>
    <w:rsid w:val="00F60B2B"/>
    <w:rsid w:val="00F637B3"/>
    <w:rsid w:val="00F71AAF"/>
    <w:rsid w:val="00F776D6"/>
    <w:rsid w:val="00F81F5C"/>
    <w:rsid w:val="00F83C02"/>
    <w:rsid w:val="00F97748"/>
    <w:rsid w:val="00FB12A6"/>
    <w:rsid w:val="00FB1840"/>
    <w:rsid w:val="00FB5303"/>
    <w:rsid w:val="00FB775D"/>
    <w:rsid w:val="00FC0BEC"/>
    <w:rsid w:val="00FC2E3D"/>
    <w:rsid w:val="00FD6362"/>
    <w:rsid w:val="00FF0437"/>
    <w:rsid w:val="00FF0C14"/>
    <w:rsid w:val="00FF733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512D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60B2B"/>
  </w:style>
  <w:style w:type="paragraph" w:styleId="Heading1">
    <w:name w:val="heading 1"/>
    <w:basedOn w:val="Normal"/>
    <w:next w:val="Normal"/>
    <w:link w:val="Heading1Char"/>
    <w:uiPriority w:val="9"/>
    <w:qFormat/>
    <w:rsid w:val="00F60B2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0B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0B2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60B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0B2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0B2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60B2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60B2B"/>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F60B2B"/>
    <w:pPr>
      <w:ind w:left="720"/>
      <w:contextualSpacing/>
    </w:pPr>
  </w:style>
  <w:style w:type="paragraph" w:styleId="NormalWeb">
    <w:name w:val="Normal (Web)"/>
    <w:basedOn w:val="Normal"/>
    <w:uiPriority w:val="99"/>
    <w:semiHidden/>
    <w:unhideWhenUsed/>
    <w:rsid w:val="00F60B2B"/>
    <w:pPr>
      <w:spacing w:before="100" w:beforeAutospacing="1" w:after="100" w:afterAutospacing="1"/>
    </w:pPr>
    <w:rPr>
      <w:rFonts w:ascii="Times New Roman" w:eastAsiaTheme="minorEastAsia" w:hAnsi="Times New Roman" w:cs="Times New Roman"/>
    </w:rPr>
  </w:style>
  <w:style w:type="paragraph" w:styleId="TOCHeading">
    <w:name w:val="TOC Heading"/>
    <w:basedOn w:val="Heading1"/>
    <w:next w:val="Normal"/>
    <w:uiPriority w:val="39"/>
    <w:unhideWhenUsed/>
    <w:qFormat/>
    <w:rsid w:val="00B42B6B"/>
    <w:pPr>
      <w:spacing w:before="480" w:line="276" w:lineRule="auto"/>
      <w:outlineLvl w:val="9"/>
    </w:pPr>
    <w:rPr>
      <w:b/>
      <w:bCs/>
      <w:sz w:val="28"/>
      <w:szCs w:val="28"/>
    </w:rPr>
  </w:style>
  <w:style w:type="paragraph" w:styleId="TOC1">
    <w:name w:val="toc 1"/>
    <w:basedOn w:val="Normal"/>
    <w:next w:val="Normal"/>
    <w:autoRedefine/>
    <w:uiPriority w:val="39"/>
    <w:unhideWhenUsed/>
    <w:rsid w:val="00B42B6B"/>
    <w:pPr>
      <w:spacing w:before="120"/>
    </w:pPr>
    <w:rPr>
      <w:b/>
      <w:bCs/>
    </w:rPr>
  </w:style>
  <w:style w:type="paragraph" w:styleId="TOC2">
    <w:name w:val="toc 2"/>
    <w:basedOn w:val="Normal"/>
    <w:next w:val="Normal"/>
    <w:autoRedefine/>
    <w:uiPriority w:val="39"/>
    <w:unhideWhenUsed/>
    <w:rsid w:val="00B42B6B"/>
    <w:pPr>
      <w:ind w:left="240"/>
    </w:pPr>
    <w:rPr>
      <w:b/>
      <w:bCs/>
      <w:sz w:val="22"/>
      <w:szCs w:val="22"/>
    </w:rPr>
  </w:style>
  <w:style w:type="paragraph" w:styleId="TOC3">
    <w:name w:val="toc 3"/>
    <w:basedOn w:val="Normal"/>
    <w:next w:val="Normal"/>
    <w:autoRedefine/>
    <w:uiPriority w:val="39"/>
    <w:unhideWhenUsed/>
    <w:rsid w:val="00B42B6B"/>
    <w:pPr>
      <w:ind w:left="480"/>
    </w:pPr>
    <w:rPr>
      <w:sz w:val="22"/>
      <w:szCs w:val="22"/>
    </w:rPr>
  </w:style>
  <w:style w:type="character" w:styleId="Hyperlink">
    <w:name w:val="Hyperlink"/>
    <w:basedOn w:val="DefaultParagraphFont"/>
    <w:uiPriority w:val="99"/>
    <w:unhideWhenUsed/>
    <w:rsid w:val="00B42B6B"/>
    <w:rPr>
      <w:color w:val="0563C1" w:themeColor="hyperlink"/>
      <w:u w:val="single"/>
    </w:rPr>
  </w:style>
  <w:style w:type="paragraph" w:styleId="TOC4">
    <w:name w:val="toc 4"/>
    <w:basedOn w:val="Normal"/>
    <w:next w:val="Normal"/>
    <w:autoRedefine/>
    <w:uiPriority w:val="39"/>
    <w:unhideWhenUsed/>
    <w:rsid w:val="00B42B6B"/>
    <w:pPr>
      <w:ind w:left="720"/>
    </w:pPr>
    <w:rPr>
      <w:sz w:val="20"/>
      <w:szCs w:val="20"/>
    </w:rPr>
  </w:style>
  <w:style w:type="paragraph" w:styleId="TOC5">
    <w:name w:val="toc 5"/>
    <w:basedOn w:val="Normal"/>
    <w:next w:val="Normal"/>
    <w:autoRedefine/>
    <w:uiPriority w:val="39"/>
    <w:unhideWhenUsed/>
    <w:rsid w:val="00B42B6B"/>
    <w:pPr>
      <w:ind w:left="960"/>
    </w:pPr>
    <w:rPr>
      <w:sz w:val="20"/>
      <w:szCs w:val="20"/>
    </w:rPr>
  </w:style>
  <w:style w:type="paragraph" w:styleId="TOC6">
    <w:name w:val="toc 6"/>
    <w:basedOn w:val="Normal"/>
    <w:next w:val="Normal"/>
    <w:autoRedefine/>
    <w:uiPriority w:val="39"/>
    <w:unhideWhenUsed/>
    <w:rsid w:val="00B42B6B"/>
    <w:pPr>
      <w:ind w:left="1200"/>
    </w:pPr>
    <w:rPr>
      <w:sz w:val="20"/>
      <w:szCs w:val="20"/>
    </w:rPr>
  </w:style>
  <w:style w:type="paragraph" w:styleId="TOC7">
    <w:name w:val="toc 7"/>
    <w:basedOn w:val="Normal"/>
    <w:next w:val="Normal"/>
    <w:autoRedefine/>
    <w:uiPriority w:val="39"/>
    <w:unhideWhenUsed/>
    <w:rsid w:val="00B42B6B"/>
    <w:pPr>
      <w:ind w:left="1440"/>
    </w:pPr>
    <w:rPr>
      <w:sz w:val="20"/>
      <w:szCs w:val="20"/>
    </w:rPr>
  </w:style>
  <w:style w:type="paragraph" w:styleId="TOC8">
    <w:name w:val="toc 8"/>
    <w:basedOn w:val="Normal"/>
    <w:next w:val="Normal"/>
    <w:autoRedefine/>
    <w:uiPriority w:val="39"/>
    <w:unhideWhenUsed/>
    <w:rsid w:val="00B42B6B"/>
    <w:pPr>
      <w:ind w:left="1680"/>
    </w:pPr>
    <w:rPr>
      <w:sz w:val="20"/>
      <w:szCs w:val="20"/>
    </w:rPr>
  </w:style>
  <w:style w:type="paragraph" w:styleId="TOC9">
    <w:name w:val="toc 9"/>
    <w:basedOn w:val="Normal"/>
    <w:next w:val="Normal"/>
    <w:autoRedefine/>
    <w:uiPriority w:val="39"/>
    <w:unhideWhenUsed/>
    <w:rsid w:val="00B42B6B"/>
    <w:pPr>
      <w:ind w:left="1920"/>
    </w:pPr>
    <w:rPr>
      <w:sz w:val="20"/>
      <w:szCs w:val="20"/>
    </w:rPr>
  </w:style>
  <w:style w:type="paragraph" w:styleId="BalloonText">
    <w:name w:val="Balloon Text"/>
    <w:basedOn w:val="Normal"/>
    <w:link w:val="BalloonTextChar"/>
    <w:uiPriority w:val="99"/>
    <w:semiHidden/>
    <w:unhideWhenUsed/>
    <w:rsid w:val="005503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03E4"/>
    <w:rPr>
      <w:rFonts w:ascii="Times New Roman" w:hAnsi="Times New Roman" w:cs="Times New Roman"/>
      <w:sz w:val="18"/>
      <w:szCs w:val="18"/>
    </w:rPr>
  </w:style>
  <w:style w:type="paragraph" w:styleId="Footer">
    <w:name w:val="footer"/>
    <w:basedOn w:val="Normal"/>
    <w:link w:val="FooterChar"/>
    <w:uiPriority w:val="99"/>
    <w:unhideWhenUsed/>
    <w:rsid w:val="00905ED8"/>
    <w:pPr>
      <w:tabs>
        <w:tab w:val="center" w:pos="4513"/>
        <w:tab w:val="right" w:pos="9026"/>
      </w:tabs>
    </w:pPr>
  </w:style>
  <w:style w:type="character" w:customStyle="1" w:styleId="FooterChar">
    <w:name w:val="Footer Char"/>
    <w:basedOn w:val="DefaultParagraphFont"/>
    <w:link w:val="Footer"/>
    <w:uiPriority w:val="99"/>
    <w:rsid w:val="00905ED8"/>
  </w:style>
  <w:style w:type="character" w:styleId="PageNumber">
    <w:name w:val="page number"/>
    <w:basedOn w:val="DefaultParagraphFont"/>
    <w:uiPriority w:val="99"/>
    <w:semiHidden/>
    <w:unhideWhenUsed/>
    <w:rsid w:val="00905ED8"/>
  </w:style>
  <w:style w:type="paragraph" w:styleId="IntenseQuote">
    <w:name w:val="Intense Quote"/>
    <w:basedOn w:val="Normal"/>
    <w:next w:val="Normal"/>
    <w:link w:val="IntenseQuoteChar"/>
    <w:uiPriority w:val="30"/>
    <w:qFormat/>
    <w:rsid w:val="00C02FA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02FAF"/>
    <w:rPr>
      <w:i/>
      <w:iCs/>
      <w:color w:val="4472C4" w:themeColor="accent1"/>
    </w:rPr>
  </w:style>
  <w:style w:type="paragraph" w:styleId="Header">
    <w:name w:val="header"/>
    <w:basedOn w:val="Normal"/>
    <w:link w:val="HeaderChar"/>
    <w:uiPriority w:val="99"/>
    <w:unhideWhenUsed/>
    <w:rsid w:val="006D6AA7"/>
    <w:pPr>
      <w:tabs>
        <w:tab w:val="center" w:pos="4513"/>
        <w:tab w:val="right" w:pos="9026"/>
      </w:tabs>
    </w:pPr>
  </w:style>
  <w:style w:type="character" w:customStyle="1" w:styleId="HeaderChar">
    <w:name w:val="Header Char"/>
    <w:basedOn w:val="DefaultParagraphFont"/>
    <w:link w:val="Header"/>
    <w:uiPriority w:val="99"/>
    <w:rsid w:val="006D6AA7"/>
  </w:style>
  <w:style w:type="paragraph" w:styleId="Quote">
    <w:name w:val="Quote"/>
    <w:basedOn w:val="Normal"/>
    <w:next w:val="Normal"/>
    <w:link w:val="QuoteChar"/>
    <w:uiPriority w:val="29"/>
    <w:qFormat/>
    <w:rsid w:val="00C245E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245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896858">
      <w:bodyDiv w:val="1"/>
      <w:marLeft w:val="0"/>
      <w:marRight w:val="0"/>
      <w:marTop w:val="0"/>
      <w:marBottom w:val="0"/>
      <w:divBdr>
        <w:top w:val="none" w:sz="0" w:space="0" w:color="auto"/>
        <w:left w:val="none" w:sz="0" w:space="0" w:color="auto"/>
        <w:bottom w:val="none" w:sz="0" w:space="0" w:color="auto"/>
        <w:right w:val="none" w:sz="0" w:space="0" w:color="auto"/>
      </w:divBdr>
      <w:divsChild>
        <w:div w:id="222105680">
          <w:marLeft w:val="0"/>
          <w:marRight w:val="0"/>
          <w:marTop w:val="0"/>
          <w:marBottom w:val="0"/>
          <w:divBdr>
            <w:top w:val="none" w:sz="0" w:space="0" w:color="auto"/>
            <w:left w:val="none" w:sz="0" w:space="0" w:color="auto"/>
            <w:bottom w:val="none" w:sz="0" w:space="0" w:color="auto"/>
            <w:right w:val="none" w:sz="0" w:space="0" w:color="auto"/>
          </w:divBdr>
        </w:div>
        <w:div w:id="1479615862">
          <w:marLeft w:val="0"/>
          <w:marRight w:val="0"/>
          <w:marTop w:val="0"/>
          <w:marBottom w:val="0"/>
          <w:divBdr>
            <w:top w:val="none" w:sz="0" w:space="0" w:color="auto"/>
            <w:left w:val="none" w:sz="0" w:space="0" w:color="auto"/>
            <w:bottom w:val="none" w:sz="0" w:space="0" w:color="auto"/>
            <w:right w:val="none" w:sz="0" w:space="0" w:color="auto"/>
          </w:divBdr>
        </w:div>
        <w:div w:id="681859505">
          <w:marLeft w:val="0"/>
          <w:marRight w:val="0"/>
          <w:marTop w:val="0"/>
          <w:marBottom w:val="0"/>
          <w:divBdr>
            <w:top w:val="none" w:sz="0" w:space="0" w:color="auto"/>
            <w:left w:val="none" w:sz="0" w:space="0" w:color="auto"/>
            <w:bottom w:val="none" w:sz="0" w:space="0" w:color="auto"/>
            <w:right w:val="none" w:sz="0" w:space="0" w:color="auto"/>
          </w:divBdr>
        </w:div>
        <w:div w:id="2045054490">
          <w:marLeft w:val="0"/>
          <w:marRight w:val="0"/>
          <w:marTop w:val="0"/>
          <w:marBottom w:val="0"/>
          <w:divBdr>
            <w:top w:val="none" w:sz="0" w:space="0" w:color="auto"/>
            <w:left w:val="none" w:sz="0" w:space="0" w:color="auto"/>
            <w:bottom w:val="none" w:sz="0" w:space="0" w:color="auto"/>
            <w:right w:val="none" w:sz="0" w:space="0" w:color="auto"/>
          </w:divBdr>
        </w:div>
        <w:div w:id="372191109">
          <w:marLeft w:val="0"/>
          <w:marRight w:val="0"/>
          <w:marTop w:val="0"/>
          <w:marBottom w:val="0"/>
          <w:divBdr>
            <w:top w:val="none" w:sz="0" w:space="0" w:color="auto"/>
            <w:left w:val="none" w:sz="0" w:space="0" w:color="auto"/>
            <w:bottom w:val="none" w:sz="0" w:space="0" w:color="auto"/>
            <w:right w:val="none" w:sz="0" w:space="0" w:color="auto"/>
          </w:divBdr>
        </w:div>
      </w:divsChild>
    </w:div>
    <w:div w:id="752051630">
      <w:bodyDiv w:val="1"/>
      <w:marLeft w:val="0"/>
      <w:marRight w:val="0"/>
      <w:marTop w:val="0"/>
      <w:marBottom w:val="0"/>
      <w:divBdr>
        <w:top w:val="none" w:sz="0" w:space="0" w:color="auto"/>
        <w:left w:val="none" w:sz="0" w:space="0" w:color="auto"/>
        <w:bottom w:val="none" w:sz="0" w:space="0" w:color="auto"/>
        <w:right w:val="none" w:sz="0" w:space="0" w:color="auto"/>
      </w:divBdr>
    </w:div>
    <w:div w:id="1027562867">
      <w:bodyDiv w:val="1"/>
      <w:marLeft w:val="0"/>
      <w:marRight w:val="0"/>
      <w:marTop w:val="0"/>
      <w:marBottom w:val="0"/>
      <w:divBdr>
        <w:top w:val="none" w:sz="0" w:space="0" w:color="auto"/>
        <w:left w:val="none" w:sz="0" w:space="0" w:color="auto"/>
        <w:bottom w:val="none" w:sz="0" w:space="0" w:color="auto"/>
        <w:right w:val="none" w:sz="0" w:space="0" w:color="auto"/>
      </w:divBdr>
    </w:div>
    <w:div w:id="1173569258">
      <w:bodyDiv w:val="1"/>
      <w:marLeft w:val="0"/>
      <w:marRight w:val="0"/>
      <w:marTop w:val="0"/>
      <w:marBottom w:val="0"/>
      <w:divBdr>
        <w:top w:val="none" w:sz="0" w:space="0" w:color="auto"/>
        <w:left w:val="none" w:sz="0" w:space="0" w:color="auto"/>
        <w:bottom w:val="none" w:sz="0" w:space="0" w:color="auto"/>
        <w:right w:val="none" w:sz="0" w:space="0" w:color="auto"/>
      </w:divBdr>
    </w:div>
    <w:div w:id="1499537342">
      <w:bodyDiv w:val="1"/>
      <w:marLeft w:val="0"/>
      <w:marRight w:val="0"/>
      <w:marTop w:val="0"/>
      <w:marBottom w:val="0"/>
      <w:divBdr>
        <w:top w:val="none" w:sz="0" w:space="0" w:color="auto"/>
        <w:left w:val="none" w:sz="0" w:space="0" w:color="auto"/>
        <w:bottom w:val="none" w:sz="0" w:space="0" w:color="auto"/>
        <w:right w:val="none" w:sz="0" w:space="0" w:color="auto"/>
      </w:divBdr>
    </w:div>
    <w:div w:id="1510218064">
      <w:bodyDiv w:val="1"/>
      <w:marLeft w:val="0"/>
      <w:marRight w:val="0"/>
      <w:marTop w:val="0"/>
      <w:marBottom w:val="0"/>
      <w:divBdr>
        <w:top w:val="none" w:sz="0" w:space="0" w:color="auto"/>
        <w:left w:val="none" w:sz="0" w:space="0" w:color="auto"/>
        <w:bottom w:val="none" w:sz="0" w:space="0" w:color="auto"/>
        <w:right w:val="none" w:sz="0" w:space="0" w:color="auto"/>
      </w:divBdr>
    </w:div>
    <w:div w:id="1823160888">
      <w:bodyDiv w:val="1"/>
      <w:marLeft w:val="0"/>
      <w:marRight w:val="0"/>
      <w:marTop w:val="0"/>
      <w:marBottom w:val="0"/>
      <w:divBdr>
        <w:top w:val="none" w:sz="0" w:space="0" w:color="auto"/>
        <w:left w:val="none" w:sz="0" w:space="0" w:color="auto"/>
        <w:bottom w:val="none" w:sz="0" w:space="0" w:color="auto"/>
        <w:right w:val="none" w:sz="0" w:space="0" w:color="auto"/>
      </w:divBdr>
    </w:div>
    <w:div w:id="1852453546">
      <w:bodyDiv w:val="1"/>
      <w:marLeft w:val="0"/>
      <w:marRight w:val="0"/>
      <w:marTop w:val="0"/>
      <w:marBottom w:val="0"/>
      <w:divBdr>
        <w:top w:val="none" w:sz="0" w:space="0" w:color="auto"/>
        <w:left w:val="none" w:sz="0" w:space="0" w:color="auto"/>
        <w:bottom w:val="none" w:sz="0" w:space="0" w:color="auto"/>
        <w:right w:val="none" w:sz="0" w:space="0" w:color="auto"/>
      </w:divBdr>
      <w:divsChild>
        <w:div w:id="171530707">
          <w:marLeft w:val="0"/>
          <w:marRight w:val="0"/>
          <w:marTop w:val="0"/>
          <w:marBottom w:val="0"/>
          <w:divBdr>
            <w:top w:val="none" w:sz="0" w:space="0" w:color="auto"/>
            <w:left w:val="none" w:sz="0" w:space="0" w:color="auto"/>
            <w:bottom w:val="none" w:sz="0" w:space="0" w:color="auto"/>
            <w:right w:val="none" w:sz="0" w:space="0" w:color="auto"/>
          </w:divBdr>
        </w:div>
        <w:div w:id="90702812">
          <w:marLeft w:val="0"/>
          <w:marRight w:val="0"/>
          <w:marTop w:val="0"/>
          <w:marBottom w:val="0"/>
          <w:divBdr>
            <w:top w:val="none" w:sz="0" w:space="0" w:color="auto"/>
            <w:left w:val="none" w:sz="0" w:space="0" w:color="auto"/>
            <w:bottom w:val="none" w:sz="0" w:space="0" w:color="auto"/>
            <w:right w:val="none" w:sz="0" w:space="0" w:color="auto"/>
          </w:divBdr>
        </w:div>
        <w:div w:id="553274808">
          <w:marLeft w:val="0"/>
          <w:marRight w:val="0"/>
          <w:marTop w:val="0"/>
          <w:marBottom w:val="0"/>
          <w:divBdr>
            <w:top w:val="none" w:sz="0" w:space="0" w:color="auto"/>
            <w:left w:val="none" w:sz="0" w:space="0" w:color="auto"/>
            <w:bottom w:val="none" w:sz="0" w:space="0" w:color="auto"/>
            <w:right w:val="none" w:sz="0" w:space="0" w:color="auto"/>
          </w:divBdr>
        </w:div>
        <w:div w:id="943532270">
          <w:marLeft w:val="0"/>
          <w:marRight w:val="0"/>
          <w:marTop w:val="0"/>
          <w:marBottom w:val="0"/>
          <w:divBdr>
            <w:top w:val="none" w:sz="0" w:space="0" w:color="auto"/>
            <w:left w:val="none" w:sz="0" w:space="0" w:color="auto"/>
            <w:bottom w:val="none" w:sz="0" w:space="0" w:color="auto"/>
            <w:right w:val="none" w:sz="0" w:space="0" w:color="auto"/>
          </w:divBdr>
        </w:div>
        <w:div w:id="147509946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image" Target="media/image135.png"/><Relationship Id="rId143" Type="http://schemas.openxmlformats.org/officeDocument/2006/relationships/image" Target="media/image136.png"/><Relationship Id="rId144" Type="http://schemas.openxmlformats.org/officeDocument/2006/relationships/image" Target="media/image137.png"/><Relationship Id="rId145" Type="http://schemas.openxmlformats.org/officeDocument/2006/relationships/image" Target="media/image138.png"/><Relationship Id="rId146" Type="http://schemas.openxmlformats.org/officeDocument/2006/relationships/image" Target="media/image139.png"/><Relationship Id="rId147" Type="http://schemas.openxmlformats.org/officeDocument/2006/relationships/image" Target="media/image140.png"/><Relationship Id="rId148" Type="http://schemas.openxmlformats.org/officeDocument/2006/relationships/image" Target="media/image141.png"/><Relationship Id="rId149" Type="http://schemas.openxmlformats.org/officeDocument/2006/relationships/image" Target="media/image142.png"/><Relationship Id="rId40" Type="http://schemas.openxmlformats.org/officeDocument/2006/relationships/image" Target="media/image33.png"/><Relationship Id="rId41" Type="http://schemas.openxmlformats.org/officeDocument/2006/relationships/image" Target="media/image34.emf"/><Relationship Id="rId42" Type="http://schemas.openxmlformats.org/officeDocument/2006/relationships/image" Target="media/image35.png"/><Relationship Id="rId43" Type="http://schemas.openxmlformats.org/officeDocument/2006/relationships/image" Target="media/image36.png"/><Relationship Id="rId44" Type="http://schemas.openxmlformats.org/officeDocument/2006/relationships/image" Target="media/image37.png"/><Relationship Id="rId45" Type="http://schemas.openxmlformats.org/officeDocument/2006/relationships/image" Target="media/image38.png"/><Relationship Id="rId46" Type="http://schemas.openxmlformats.org/officeDocument/2006/relationships/image" Target="media/image39.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png"/><Relationship Id="rId80" Type="http://schemas.openxmlformats.org/officeDocument/2006/relationships/image" Target="media/image73.jpeg"/><Relationship Id="rId81" Type="http://schemas.openxmlformats.org/officeDocument/2006/relationships/image" Target="media/image74.jpeg"/><Relationship Id="rId82" Type="http://schemas.openxmlformats.org/officeDocument/2006/relationships/image" Target="media/image75.emf"/><Relationship Id="rId83" Type="http://schemas.openxmlformats.org/officeDocument/2006/relationships/image" Target="media/image76.emf"/><Relationship Id="rId84" Type="http://schemas.openxmlformats.org/officeDocument/2006/relationships/image" Target="media/image77.jpg"/><Relationship Id="rId85" Type="http://schemas.openxmlformats.org/officeDocument/2006/relationships/image" Target="media/image78.jpg"/><Relationship Id="rId86" Type="http://schemas.openxmlformats.org/officeDocument/2006/relationships/image" Target="media/image79.jpg"/><Relationship Id="rId87" Type="http://schemas.openxmlformats.org/officeDocument/2006/relationships/image" Target="media/image80.jpg"/><Relationship Id="rId88" Type="http://schemas.openxmlformats.org/officeDocument/2006/relationships/image" Target="media/image81.jpeg"/><Relationship Id="rId89" Type="http://schemas.openxmlformats.org/officeDocument/2006/relationships/image" Target="media/image82.jpeg"/><Relationship Id="rId110" Type="http://schemas.openxmlformats.org/officeDocument/2006/relationships/image" Target="media/image103.emf"/><Relationship Id="rId111" Type="http://schemas.openxmlformats.org/officeDocument/2006/relationships/image" Target="media/image104.png"/><Relationship Id="rId112" Type="http://schemas.openxmlformats.org/officeDocument/2006/relationships/image" Target="media/image105.png"/><Relationship Id="rId113" Type="http://schemas.openxmlformats.org/officeDocument/2006/relationships/image" Target="media/image106.png"/><Relationship Id="rId114" Type="http://schemas.openxmlformats.org/officeDocument/2006/relationships/image" Target="media/image107.png"/><Relationship Id="rId115" Type="http://schemas.openxmlformats.org/officeDocument/2006/relationships/image" Target="media/image108.png"/><Relationship Id="rId116" Type="http://schemas.openxmlformats.org/officeDocument/2006/relationships/image" Target="media/image109.png"/><Relationship Id="rId117" Type="http://schemas.openxmlformats.org/officeDocument/2006/relationships/image" Target="media/image110.png"/><Relationship Id="rId118" Type="http://schemas.openxmlformats.org/officeDocument/2006/relationships/image" Target="media/image111.png"/><Relationship Id="rId119" Type="http://schemas.openxmlformats.org/officeDocument/2006/relationships/image" Target="media/image112.png"/><Relationship Id="rId150" Type="http://schemas.openxmlformats.org/officeDocument/2006/relationships/image" Target="media/image143.png"/><Relationship Id="rId151" Type="http://schemas.openxmlformats.org/officeDocument/2006/relationships/image" Target="media/image144.png"/><Relationship Id="rId152" Type="http://schemas.openxmlformats.org/officeDocument/2006/relationships/image" Target="media/image145.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53" Type="http://schemas.openxmlformats.org/officeDocument/2006/relationships/image" Target="media/image146.png"/><Relationship Id="rId154" Type="http://schemas.openxmlformats.org/officeDocument/2006/relationships/footer" Target="footer1.xml"/><Relationship Id="rId155" Type="http://schemas.openxmlformats.org/officeDocument/2006/relationships/footer" Target="footer2.xml"/><Relationship Id="rId156" Type="http://schemas.openxmlformats.org/officeDocument/2006/relationships/fontTable" Target="fontTable.xml"/><Relationship Id="rId157" Type="http://schemas.microsoft.com/office/2011/relationships/people" Target="people.xml"/><Relationship Id="rId158" Type="http://schemas.openxmlformats.org/officeDocument/2006/relationships/theme" Target="theme/theme1.xml"/><Relationship Id="rId50" Type="http://schemas.openxmlformats.org/officeDocument/2006/relationships/image" Target="media/image43.png"/><Relationship Id="rId51" Type="http://schemas.openxmlformats.org/officeDocument/2006/relationships/image" Target="media/image44.png"/><Relationship Id="rId52" Type="http://schemas.openxmlformats.org/officeDocument/2006/relationships/image" Target="media/image45.png"/><Relationship Id="rId53" Type="http://schemas.openxmlformats.org/officeDocument/2006/relationships/image" Target="media/image46.png"/><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52.png"/><Relationship Id="rId90" Type="http://schemas.openxmlformats.org/officeDocument/2006/relationships/image" Target="media/image83.jpeg"/><Relationship Id="rId91" Type="http://schemas.openxmlformats.org/officeDocument/2006/relationships/image" Target="media/image84.jpeg"/><Relationship Id="rId92" Type="http://schemas.openxmlformats.org/officeDocument/2006/relationships/image" Target="media/image85.png"/><Relationship Id="rId93" Type="http://schemas.openxmlformats.org/officeDocument/2006/relationships/image" Target="media/image86.jpg"/><Relationship Id="rId94" Type="http://schemas.openxmlformats.org/officeDocument/2006/relationships/image" Target="media/image87.jpg"/><Relationship Id="rId95" Type="http://schemas.openxmlformats.org/officeDocument/2006/relationships/image" Target="media/image88.jpeg"/><Relationship Id="rId96" Type="http://schemas.openxmlformats.org/officeDocument/2006/relationships/image" Target="media/image89.jpeg"/><Relationship Id="rId97" Type="http://schemas.openxmlformats.org/officeDocument/2006/relationships/image" Target="media/image90.png"/><Relationship Id="rId98" Type="http://schemas.openxmlformats.org/officeDocument/2006/relationships/image" Target="media/image91.png"/><Relationship Id="rId99" Type="http://schemas.openxmlformats.org/officeDocument/2006/relationships/image" Target="media/image92.png"/><Relationship Id="rId120" Type="http://schemas.openxmlformats.org/officeDocument/2006/relationships/image" Target="media/image113.png"/><Relationship Id="rId121" Type="http://schemas.openxmlformats.org/officeDocument/2006/relationships/image" Target="media/image114.png"/><Relationship Id="rId122" Type="http://schemas.openxmlformats.org/officeDocument/2006/relationships/image" Target="media/image115.png"/><Relationship Id="rId123" Type="http://schemas.openxmlformats.org/officeDocument/2006/relationships/image" Target="media/image116.png"/><Relationship Id="rId124" Type="http://schemas.openxmlformats.org/officeDocument/2006/relationships/image" Target="media/image117.png"/><Relationship Id="rId125" Type="http://schemas.openxmlformats.org/officeDocument/2006/relationships/image" Target="media/image118.png"/><Relationship Id="rId126" Type="http://schemas.openxmlformats.org/officeDocument/2006/relationships/image" Target="media/image119.png"/><Relationship Id="rId127" Type="http://schemas.openxmlformats.org/officeDocument/2006/relationships/image" Target="media/image120.png"/><Relationship Id="rId128" Type="http://schemas.openxmlformats.org/officeDocument/2006/relationships/image" Target="media/image121.png"/><Relationship Id="rId129" Type="http://schemas.openxmlformats.org/officeDocument/2006/relationships/image" Target="media/image12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60" Type="http://schemas.openxmlformats.org/officeDocument/2006/relationships/image" Target="media/image53.png"/><Relationship Id="rId61" Type="http://schemas.openxmlformats.org/officeDocument/2006/relationships/image" Target="media/image54.png"/><Relationship Id="rId62" Type="http://schemas.openxmlformats.org/officeDocument/2006/relationships/image" Target="media/image55.png"/><Relationship Id="rId63" Type="http://schemas.openxmlformats.org/officeDocument/2006/relationships/image" Target="media/image56.png"/><Relationship Id="rId64" Type="http://schemas.openxmlformats.org/officeDocument/2006/relationships/image" Target="media/image57.png"/><Relationship Id="rId65" Type="http://schemas.openxmlformats.org/officeDocument/2006/relationships/image" Target="media/image58.png"/><Relationship Id="rId66" Type="http://schemas.openxmlformats.org/officeDocument/2006/relationships/image" Target="media/image59.png"/><Relationship Id="rId67" Type="http://schemas.openxmlformats.org/officeDocument/2006/relationships/image" Target="media/image60.png"/><Relationship Id="rId68" Type="http://schemas.openxmlformats.org/officeDocument/2006/relationships/image" Target="media/image61.jpg"/><Relationship Id="rId69" Type="http://schemas.openxmlformats.org/officeDocument/2006/relationships/image" Target="media/image62.jpg"/><Relationship Id="rId130" Type="http://schemas.openxmlformats.org/officeDocument/2006/relationships/image" Target="media/image123.png"/><Relationship Id="rId131" Type="http://schemas.openxmlformats.org/officeDocument/2006/relationships/image" Target="media/image124.png"/><Relationship Id="rId132" Type="http://schemas.openxmlformats.org/officeDocument/2006/relationships/image" Target="media/image125.png"/><Relationship Id="rId133" Type="http://schemas.openxmlformats.org/officeDocument/2006/relationships/image" Target="media/image126.png"/><Relationship Id="rId134" Type="http://schemas.openxmlformats.org/officeDocument/2006/relationships/image" Target="media/image127.png"/><Relationship Id="rId135" Type="http://schemas.openxmlformats.org/officeDocument/2006/relationships/image" Target="media/image128.png"/><Relationship Id="rId136" Type="http://schemas.openxmlformats.org/officeDocument/2006/relationships/image" Target="media/image129.png"/><Relationship Id="rId137" Type="http://schemas.openxmlformats.org/officeDocument/2006/relationships/image" Target="media/image130.png"/><Relationship Id="rId138" Type="http://schemas.openxmlformats.org/officeDocument/2006/relationships/image" Target="media/image131.png"/><Relationship Id="rId139" Type="http://schemas.openxmlformats.org/officeDocument/2006/relationships/image" Target="media/image132.png"/><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33" Type="http://schemas.openxmlformats.org/officeDocument/2006/relationships/image" Target="media/image26.emf"/><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png"/><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png"/><Relationship Id="rId70" Type="http://schemas.openxmlformats.org/officeDocument/2006/relationships/image" Target="media/image63.jpg"/><Relationship Id="rId71" Type="http://schemas.openxmlformats.org/officeDocument/2006/relationships/image" Target="media/image64.jpg"/><Relationship Id="rId72" Type="http://schemas.openxmlformats.org/officeDocument/2006/relationships/image" Target="media/image65.jpeg"/><Relationship Id="rId73" Type="http://schemas.openxmlformats.org/officeDocument/2006/relationships/image" Target="media/image66.jpeg"/><Relationship Id="rId74" Type="http://schemas.openxmlformats.org/officeDocument/2006/relationships/image" Target="media/image67.jpeg"/><Relationship Id="rId75" Type="http://schemas.openxmlformats.org/officeDocument/2006/relationships/image" Target="media/image68.jpeg"/><Relationship Id="rId76" Type="http://schemas.openxmlformats.org/officeDocument/2006/relationships/image" Target="media/image69.jpg"/><Relationship Id="rId77" Type="http://schemas.openxmlformats.org/officeDocument/2006/relationships/image" Target="media/image70.jpg"/><Relationship Id="rId78" Type="http://schemas.openxmlformats.org/officeDocument/2006/relationships/image" Target="media/image71.jpg"/><Relationship Id="rId79" Type="http://schemas.openxmlformats.org/officeDocument/2006/relationships/image" Target="media/image7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93.emf"/><Relationship Id="rId101" Type="http://schemas.openxmlformats.org/officeDocument/2006/relationships/image" Target="media/image94.emf"/><Relationship Id="rId102" Type="http://schemas.openxmlformats.org/officeDocument/2006/relationships/image" Target="media/image95.emf"/><Relationship Id="rId103" Type="http://schemas.openxmlformats.org/officeDocument/2006/relationships/image" Target="media/image96.emf"/><Relationship Id="rId104" Type="http://schemas.openxmlformats.org/officeDocument/2006/relationships/image" Target="media/image97.png"/><Relationship Id="rId105" Type="http://schemas.openxmlformats.org/officeDocument/2006/relationships/image" Target="media/image98.png"/><Relationship Id="rId106" Type="http://schemas.openxmlformats.org/officeDocument/2006/relationships/image" Target="media/image99.png"/><Relationship Id="rId107" Type="http://schemas.openxmlformats.org/officeDocument/2006/relationships/image" Target="media/image100.png"/><Relationship Id="rId108" Type="http://schemas.openxmlformats.org/officeDocument/2006/relationships/image" Target="media/image101.png"/><Relationship Id="rId109" Type="http://schemas.openxmlformats.org/officeDocument/2006/relationships/image" Target="media/image102.emf"/><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40" Type="http://schemas.openxmlformats.org/officeDocument/2006/relationships/image" Target="media/image133.png"/><Relationship Id="rId141" Type="http://schemas.openxmlformats.org/officeDocument/2006/relationships/image" Target="media/image1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2CDB487-71BB-4D42-9B13-1B020EC07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187</Pages>
  <Words>183688</Words>
  <Characters>1047027</Characters>
  <Application>Microsoft Macintosh Word</Application>
  <DocSecurity>0</DocSecurity>
  <Lines>8725</Lines>
  <Paragraphs>24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8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Tyler</dc:creator>
  <cp:keywords/>
  <dc:description/>
  <cp:lastModifiedBy>Joe Tyler</cp:lastModifiedBy>
  <cp:revision>32</cp:revision>
  <cp:lastPrinted>2017-09-26T20:40:00Z</cp:lastPrinted>
  <dcterms:created xsi:type="dcterms:W3CDTF">2018-03-09T12:06:00Z</dcterms:created>
  <dcterms:modified xsi:type="dcterms:W3CDTF">2018-03-1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6e4873-762e-3a30-a687-162a884ce4a6</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